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3870"/>
        <w:gridCol w:w="5486"/>
      </w:tblGrid>
      <w:tr w:rsidR="00C8586A" w:rsidRPr="005E6358" w14:paraId="1D8F963B" w14:textId="77777777" w:rsidTr="00E24A1B">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6E2171E7" w14:textId="77777777" w:rsidR="00C8586A" w:rsidRPr="004C0834" w:rsidRDefault="00C8586A" w:rsidP="00D050C7">
            <w:pPr>
              <w:rPr>
                <w:b/>
                <w:color w:val="000000" w:themeColor="text1"/>
                <w:sz w:val="28"/>
                <w:szCs w:val="28"/>
              </w:rPr>
            </w:pPr>
          </w:p>
          <w:p w14:paraId="141B904D" w14:textId="77777777" w:rsidR="00C8586A" w:rsidRPr="005E6358" w:rsidRDefault="00C8586A" w:rsidP="000B696F">
            <w:pPr>
              <w:jc w:val="center"/>
              <w:rPr>
                <w:b/>
                <w:color w:val="000000" w:themeColor="text1"/>
                <w:sz w:val="32"/>
                <w:szCs w:val="28"/>
              </w:rPr>
            </w:pPr>
            <w:r w:rsidRPr="005E6358">
              <w:rPr>
                <w:b/>
                <w:color w:val="000000" w:themeColor="text1"/>
                <w:sz w:val="32"/>
                <w:szCs w:val="28"/>
              </w:rPr>
              <w:t>БРОШЮРА ИССЛЕДОВАТЕЛЯ</w:t>
            </w:r>
          </w:p>
          <w:p w14:paraId="007B8450" w14:textId="77777777" w:rsidR="00C8586A" w:rsidRPr="005E6358" w:rsidRDefault="00C8586A" w:rsidP="000B696F">
            <w:pPr>
              <w:jc w:val="center"/>
              <w:rPr>
                <w:b/>
                <w:color w:val="000000" w:themeColor="text1"/>
                <w:sz w:val="28"/>
                <w:szCs w:val="28"/>
                <w:lang w:eastAsia="en-US"/>
              </w:rPr>
            </w:pPr>
          </w:p>
        </w:tc>
      </w:tr>
      <w:tr w:rsidR="00C8586A" w:rsidRPr="005E6358" w14:paraId="440EA7B7" w14:textId="77777777" w:rsidTr="00BA2D96">
        <w:trPr>
          <w:trHeight w:val="177"/>
        </w:trPr>
        <w:tc>
          <w:tcPr>
            <w:tcW w:w="3870" w:type="dxa"/>
            <w:tcBorders>
              <w:top w:val="thinThickSmallGap" w:sz="24" w:space="0" w:color="auto"/>
              <w:left w:val="thinThickSmallGap" w:sz="24" w:space="0" w:color="auto"/>
              <w:bottom w:val="nil"/>
              <w:right w:val="nil"/>
            </w:tcBorders>
          </w:tcPr>
          <w:p w14:paraId="28830C82" w14:textId="77777777" w:rsidR="00C8586A" w:rsidRPr="00BA2D96" w:rsidRDefault="00C8586A" w:rsidP="000B696F">
            <w:pPr>
              <w:jc w:val="left"/>
              <w:rPr>
                <w:b/>
                <w:color w:val="000000" w:themeColor="text1"/>
                <w:sz w:val="14"/>
                <w:lang w:val="en-US"/>
              </w:rPr>
            </w:pPr>
          </w:p>
        </w:tc>
        <w:tc>
          <w:tcPr>
            <w:tcW w:w="5486" w:type="dxa"/>
            <w:tcBorders>
              <w:top w:val="thinThickSmallGap" w:sz="24" w:space="0" w:color="auto"/>
              <w:left w:val="nil"/>
              <w:bottom w:val="nil"/>
              <w:right w:val="thickThinSmallGap" w:sz="24" w:space="0" w:color="auto"/>
            </w:tcBorders>
          </w:tcPr>
          <w:p w14:paraId="4683A99C" w14:textId="77777777" w:rsidR="00C8586A" w:rsidRPr="00BA2D96" w:rsidRDefault="00C8586A" w:rsidP="000B696F">
            <w:pPr>
              <w:jc w:val="left"/>
              <w:rPr>
                <w:b/>
                <w:color w:val="000000" w:themeColor="text1"/>
                <w:sz w:val="14"/>
                <w:lang w:val="en-US"/>
              </w:rPr>
            </w:pPr>
          </w:p>
        </w:tc>
      </w:tr>
      <w:tr w:rsidR="00C8586A" w:rsidRPr="005E6358" w14:paraId="14553450" w14:textId="77777777" w:rsidTr="00EB0167">
        <w:trPr>
          <w:trHeight w:val="439"/>
        </w:trPr>
        <w:tc>
          <w:tcPr>
            <w:tcW w:w="3870" w:type="dxa"/>
            <w:tcBorders>
              <w:top w:val="nil"/>
              <w:left w:val="thinThickSmallGap" w:sz="24" w:space="0" w:color="auto"/>
              <w:bottom w:val="nil"/>
              <w:right w:val="nil"/>
            </w:tcBorders>
          </w:tcPr>
          <w:p w14:paraId="0144F824" w14:textId="77777777" w:rsidR="00C8586A" w:rsidRPr="00D050C7" w:rsidRDefault="00BF01A9" w:rsidP="000B696F">
            <w:pPr>
              <w:jc w:val="left"/>
              <w:rPr>
                <w:lang w:eastAsia="en-US"/>
              </w:rPr>
            </w:pPr>
            <w:r w:rsidRPr="00D050C7">
              <w:rPr>
                <w:b/>
              </w:rPr>
              <w:t>Код п</w:t>
            </w:r>
            <w:r w:rsidR="00C8586A" w:rsidRPr="00D050C7">
              <w:rPr>
                <w:b/>
              </w:rPr>
              <w:t>родукт</w:t>
            </w:r>
            <w:r w:rsidRPr="00D050C7">
              <w:rPr>
                <w:b/>
              </w:rPr>
              <w:t>а</w:t>
            </w:r>
            <w:r w:rsidR="00C8586A" w:rsidRPr="00D050C7">
              <w:rPr>
                <w:b/>
              </w:rPr>
              <w:t>:</w:t>
            </w:r>
          </w:p>
        </w:tc>
        <w:tc>
          <w:tcPr>
            <w:tcW w:w="5486" w:type="dxa"/>
            <w:tcBorders>
              <w:top w:val="nil"/>
              <w:left w:val="nil"/>
              <w:bottom w:val="nil"/>
              <w:right w:val="thickThinSmallGap" w:sz="24" w:space="0" w:color="auto"/>
            </w:tcBorders>
          </w:tcPr>
          <w:p w14:paraId="4DF03CB1" w14:textId="2DDB02A9" w:rsidR="00C8586A" w:rsidRPr="00D050C7" w:rsidRDefault="001D1762" w:rsidP="000B696F">
            <w:pPr>
              <w:jc w:val="left"/>
              <w:rPr>
                <w:highlight w:val="yellow"/>
                <w:lang w:eastAsia="en-US"/>
              </w:rPr>
            </w:pPr>
            <w:r w:rsidRPr="00D050C7">
              <w:rPr>
                <w:lang w:eastAsia="ru-RU"/>
              </w:rPr>
              <w:t>DT-LNV</w:t>
            </w:r>
            <w:r w:rsidRPr="00D050C7">
              <w:t xml:space="preserve"> (</w:t>
            </w:r>
            <w:r w:rsidRPr="00D050C7">
              <w:rPr>
                <w:lang w:eastAsia="ru-RU"/>
              </w:rPr>
              <w:t>L01105)</w:t>
            </w:r>
          </w:p>
        </w:tc>
      </w:tr>
      <w:tr w:rsidR="00C8586A" w:rsidRPr="005E6358" w14:paraId="2792A7AE" w14:textId="77777777" w:rsidTr="00EB0167">
        <w:trPr>
          <w:trHeight w:val="388"/>
        </w:trPr>
        <w:tc>
          <w:tcPr>
            <w:tcW w:w="3870" w:type="dxa"/>
            <w:tcBorders>
              <w:top w:val="nil"/>
              <w:left w:val="thinThickSmallGap" w:sz="24" w:space="0" w:color="auto"/>
              <w:bottom w:val="nil"/>
              <w:right w:val="nil"/>
            </w:tcBorders>
          </w:tcPr>
          <w:p w14:paraId="23C4901F" w14:textId="77777777" w:rsidR="00C8586A" w:rsidRPr="00D050C7" w:rsidRDefault="00C8586A" w:rsidP="000B696F">
            <w:pPr>
              <w:jc w:val="left"/>
              <w:rPr>
                <w:b/>
              </w:rPr>
            </w:pPr>
            <w:r w:rsidRPr="00D050C7">
              <w:rPr>
                <w:b/>
              </w:rPr>
              <w:t>МНН:</w:t>
            </w:r>
          </w:p>
        </w:tc>
        <w:tc>
          <w:tcPr>
            <w:tcW w:w="5486" w:type="dxa"/>
            <w:tcBorders>
              <w:top w:val="nil"/>
              <w:left w:val="nil"/>
              <w:bottom w:val="nil"/>
              <w:right w:val="thickThinSmallGap" w:sz="24" w:space="0" w:color="auto"/>
            </w:tcBorders>
          </w:tcPr>
          <w:p w14:paraId="46D9AB6F" w14:textId="3656FB73" w:rsidR="00C8586A" w:rsidRPr="00D050C7" w:rsidRDefault="00515DB2" w:rsidP="000B696F">
            <w:pPr>
              <w:pStyle w:val="OT"/>
              <w:spacing w:after="0"/>
              <w:rPr>
                <w:sz w:val="24"/>
                <w:szCs w:val="24"/>
                <w:highlight w:val="yellow"/>
                <w:lang w:val="en-US"/>
              </w:rPr>
            </w:pPr>
            <w:r w:rsidRPr="00D050C7">
              <w:rPr>
                <w:sz w:val="24"/>
                <w:szCs w:val="24"/>
              </w:rPr>
              <w:t>Ленватиниб</w:t>
            </w:r>
          </w:p>
        </w:tc>
      </w:tr>
      <w:tr w:rsidR="00C8586A" w:rsidRPr="005E6358" w14:paraId="27A96549" w14:textId="77777777" w:rsidTr="00EB0167">
        <w:trPr>
          <w:trHeight w:val="394"/>
        </w:trPr>
        <w:tc>
          <w:tcPr>
            <w:tcW w:w="3870" w:type="dxa"/>
            <w:tcBorders>
              <w:top w:val="nil"/>
              <w:left w:val="thinThickSmallGap" w:sz="24" w:space="0" w:color="auto"/>
              <w:bottom w:val="nil"/>
              <w:right w:val="nil"/>
            </w:tcBorders>
          </w:tcPr>
          <w:p w14:paraId="40377655" w14:textId="77777777" w:rsidR="00C8586A" w:rsidRPr="00D050C7" w:rsidRDefault="00C8586A" w:rsidP="000B696F">
            <w:pPr>
              <w:jc w:val="left"/>
              <w:rPr>
                <w:b/>
              </w:rPr>
            </w:pPr>
            <w:r w:rsidRPr="00D050C7">
              <w:rPr>
                <w:b/>
              </w:rPr>
              <w:t>Торговое название</w:t>
            </w:r>
          </w:p>
        </w:tc>
        <w:tc>
          <w:tcPr>
            <w:tcW w:w="5486" w:type="dxa"/>
            <w:tcBorders>
              <w:top w:val="nil"/>
              <w:left w:val="nil"/>
              <w:bottom w:val="nil"/>
              <w:right w:val="thickThinSmallGap" w:sz="24" w:space="0" w:color="auto"/>
            </w:tcBorders>
          </w:tcPr>
          <w:p w14:paraId="2AC37698" w14:textId="242498EA" w:rsidR="00C8586A" w:rsidRPr="00D050C7" w:rsidRDefault="001D1762" w:rsidP="000B696F">
            <w:pPr>
              <w:rPr>
                <w:rFonts w:eastAsia="Calibri"/>
                <w:highlight w:val="yellow"/>
              </w:rPr>
            </w:pPr>
            <w:r w:rsidRPr="00D050C7">
              <w:rPr>
                <w:rFonts w:eastAsia="Calibri"/>
              </w:rPr>
              <w:t>ЛЕНВАНТИНИБ</w:t>
            </w:r>
          </w:p>
        </w:tc>
      </w:tr>
      <w:tr w:rsidR="00284823" w:rsidRPr="005E6358" w14:paraId="0691A925" w14:textId="77777777" w:rsidTr="00D050C7">
        <w:trPr>
          <w:trHeight w:val="474"/>
        </w:trPr>
        <w:tc>
          <w:tcPr>
            <w:tcW w:w="3870" w:type="dxa"/>
            <w:tcBorders>
              <w:top w:val="nil"/>
              <w:left w:val="thinThickSmallGap" w:sz="24" w:space="0" w:color="auto"/>
              <w:bottom w:val="nil"/>
              <w:right w:val="nil"/>
            </w:tcBorders>
            <w:hideMark/>
          </w:tcPr>
          <w:p w14:paraId="289F609C" w14:textId="77777777" w:rsidR="00C8586A" w:rsidRPr="00D050C7" w:rsidRDefault="00C8586A" w:rsidP="000B696F">
            <w:pPr>
              <w:jc w:val="left"/>
              <w:rPr>
                <w:b/>
              </w:rPr>
            </w:pPr>
            <w:r w:rsidRPr="00D050C7">
              <w:rPr>
                <w:b/>
              </w:rPr>
              <w:t>Лекарственная форма:</w:t>
            </w:r>
          </w:p>
        </w:tc>
        <w:tc>
          <w:tcPr>
            <w:tcW w:w="5486" w:type="dxa"/>
            <w:tcBorders>
              <w:top w:val="nil"/>
              <w:left w:val="nil"/>
              <w:bottom w:val="nil"/>
              <w:right w:val="thickThinSmallGap" w:sz="24" w:space="0" w:color="auto"/>
            </w:tcBorders>
            <w:hideMark/>
          </w:tcPr>
          <w:p w14:paraId="054A1844" w14:textId="71712F09" w:rsidR="004541CE" w:rsidRPr="00D050C7" w:rsidRDefault="00515DB2" w:rsidP="000B696F">
            <w:pPr>
              <w:pStyle w:val="OT"/>
              <w:spacing w:after="0"/>
              <w:rPr>
                <w:sz w:val="24"/>
                <w:szCs w:val="24"/>
                <w:highlight w:val="yellow"/>
              </w:rPr>
            </w:pPr>
            <w:r w:rsidRPr="00D050C7">
              <w:rPr>
                <w:sz w:val="24"/>
                <w:szCs w:val="24"/>
              </w:rPr>
              <w:t>Капсулы</w:t>
            </w:r>
          </w:p>
        </w:tc>
      </w:tr>
      <w:tr w:rsidR="00284823" w:rsidRPr="005E6358" w14:paraId="7A7CDD29" w14:textId="77777777" w:rsidTr="00EB0167">
        <w:trPr>
          <w:trHeight w:val="1071"/>
        </w:trPr>
        <w:tc>
          <w:tcPr>
            <w:tcW w:w="3870" w:type="dxa"/>
            <w:tcBorders>
              <w:top w:val="nil"/>
              <w:left w:val="thinThickSmallGap" w:sz="24" w:space="0" w:color="auto"/>
              <w:bottom w:val="nil"/>
              <w:right w:val="nil"/>
            </w:tcBorders>
          </w:tcPr>
          <w:p w14:paraId="1D12AC03" w14:textId="77777777" w:rsidR="00C8586A" w:rsidRPr="00D050C7" w:rsidRDefault="00C8586A" w:rsidP="000B696F">
            <w:pPr>
              <w:jc w:val="left"/>
              <w:rPr>
                <w:rFonts w:eastAsia="Times New Roman"/>
                <w:b/>
                <w:lang w:eastAsia="en-US"/>
              </w:rPr>
            </w:pPr>
            <w:r w:rsidRPr="00D050C7">
              <w:rPr>
                <w:b/>
              </w:rPr>
              <w:t>Показание:</w:t>
            </w:r>
          </w:p>
          <w:p w14:paraId="705DB213" w14:textId="77777777" w:rsidR="00C8586A" w:rsidRPr="00D050C7" w:rsidRDefault="00C8586A" w:rsidP="000B696F">
            <w:pPr>
              <w:jc w:val="left"/>
              <w:rPr>
                <w:lang w:eastAsia="en-US"/>
              </w:rPr>
            </w:pPr>
          </w:p>
        </w:tc>
        <w:tc>
          <w:tcPr>
            <w:tcW w:w="5486" w:type="dxa"/>
            <w:tcBorders>
              <w:top w:val="nil"/>
              <w:left w:val="nil"/>
              <w:bottom w:val="nil"/>
              <w:right w:val="thickThinSmallGap" w:sz="24" w:space="0" w:color="auto"/>
            </w:tcBorders>
          </w:tcPr>
          <w:p w14:paraId="55856B94" w14:textId="491B2F39" w:rsidR="00C8586A" w:rsidRPr="00D050C7" w:rsidRDefault="00515DB2" w:rsidP="00515DB2">
            <w:pPr>
              <w:pStyle w:val="OT"/>
              <w:rPr>
                <w:bCs/>
                <w:sz w:val="24"/>
                <w:szCs w:val="24"/>
                <w:highlight w:val="yellow"/>
              </w:rPr>
            </w:pPr>
            <w:r w:rsidRPr="00D050C7">
              <w:rPr>
                <w:bCs/>
                <w:sz w:val="24"/>
                <w:szCs w:val="24"/>
              </w:rPr>
              <w:t>Дифференцированный рак щитовидной железы, гепатоцеллюлярный рак, почечно-клеточный рак, рак эндометрия</w:t>
            </w:r>
          </w:p>
        </w:tc>
      </w:tr>
      <w:tr w:rsidR="00C8586A" w:rsidRPr="005E6358" w14:paraId="04F85B15" w14:textId="77777777" w:rsidTr="00EB0167">
        <w:trPr>
          <w:trHeight w:val="720"/>
        </w:trPr>
        <w:tc>
          <w:tcPr>
            <w:tcW w:w="3870" w:type="dxa"/>
            <w:tcBorders>
              <w:top w:val="nil"/>
              <w:left w:val="thinThickSmallGap" w:sz="24" w:space="0" w:color="auto"/>
              <w:bottom w:val="nil"/>
              <w:right w:val="nil"/>
            </w:tcBorders>
          </w:tcPr>
          <w:p w14:paraId="233D6A47" w14:textId="77777777" w:rsidR="00C8586A" w:rsidRPr="00D050C7" w:rsidRDefault="00C8586A" w:rsidP="000B696F">
            <w:pPr>
              <w:jc w:val="left"/>
              <w:rPr>
                <w:rFonts w:eastAsia="Calibri"/>
                <w:b/>
                <w:lang w:eastAsia="en-US"/>
              </w:rPr>
            </w:pPr>
            <w:r w:rsidRPr="00D050C7">
              <w:rPr>
                <w:rFonts w:eastAsia="Calibri"/>
                <w:b/>
              </w:rPr>
              <w:t>Идентификационный номер протокола клинического исследования:</w:t>
            </w:r>
          </w:p>
        </w:tc>
        <w:tc>
          <w:tcPr>
            <w:tcW w:w="5486" w:type="dxa"/>
            <w:tcBorders>
              <w:top w:val="nil"/>
              <w:left w:val="nil"/>
              <w:bottom w:val="nil"/>
              <w:right w:val="thickThinSmallGap" w:sz="24" w:space="0" w:color="auto"/>
            </w:tcBorders>
            <w:hideMark/>
          </w:tcPr>
          <w:p w14:paraId="21879F81" w14:textId="77777777" w:rsidR="001D1762" w:rsidRPr="00D050C7" w:rsidRDefault="001D1762" w:rsidP="00C87C41">
            <w:pPr>
              <w:jc w:val="left"/>
              <w:rPr>
                <w:rFonts w:eastAsia="Calibri"/>
              </w:rPr>
            </w:pPr>
          </w:p>
          <w:p w14:paraId="0622ED5A" w14:textId="3A1A767F" w:rsidR="00C8586A" w:rsidRPr="00D050C7" w:rsidRDefault="001D1762" w:rsidP="00D050C7">
            <w:pPr>
              <w:jc w:val="left"/>
              <w:rPr>
                <w:rFonts w:eastAsia="Calibri"/>
                <w:highlight w:val="yellow"/>
                <w:lang w:eastAsia="en-US"/>
              </w:rPr>
            </w:pPr>
            <w:r w:rsidRPr="00D050C7">
              <w:rPr>
                <w:rFonts w:eastAsia="Calibri"/>
                <w:lang w:val="en-US"/>
              </w:rPr>
              <w:t>CL011056162</w:t>
            </w:r>
          </w:p>
        </w:tc>
      </w:tr>
      <w:tr w:rsidR="00C8586A" w:rsidRPr="005E6358" w14:paraId="5BB3E9EB" w14:textId="77777777" w:rsidTr="00EB0167">
        <w:trPr>
          <w:trHeight w:val="461"/>
        </w:trPr>
        <w:tc>
          <w:tcPr>
            <w:tcW w:w="3870" w:type="dxa"/>
            <w:tcBorders>
              <w:top w:val="nil"/>
              <w:left w:val="thinThickSmallGap" w:sz="24" w:space="0" w:color="auto"/>
              <w:bottom w:val="nil"/>
              <w:right w:val="nil"/>
            </w:tcBorders>
          </w:tcPr>
          <w:p w14:paraId="46CAEFBF" w14:textId="77777777" w:rsidR="00C8586A" w:rsidRPr="00D050C7" w:rsidRDefault="00C8586A" w:rsidP="000B696F">
            <w:pPr>
              <w:jc w:val="left"/>
              <w:rPr>
                <w:rFonts w:eastAsia="Times New Roman"/>
                <w:b/>
                <w:bCs/>
                <w:iCs/>
                <w:lang w:eastAsia="en-US"/>
              </w:rPr>
            </w:pPr>
            <w:r w:rsidRPr="00D050C7">
              <w:rPr>
                <w:b/>
              </w:rPr>
              <w:t>Номер версии:</w:t>
            </w:r>
          </w:p>
        </w:tc>
        <w:tc>
          <w:tcPr>
            <w:tcW w:w="5486" w:type="dxa"/>
            <w:tcBorders>
              <w:top w:val="nil"/>
              <w:left w:val="nil"/>
              <w:bottom w:val="nil"/>
              <w:right w:val="thickThinSmallGap" w:sz="24" w:space="0" w:color="auto"/>
            </w:tcBorders>
            <w:hideMark/>
          </w:tcPr>
          <w:p w14:paraId="725C5849" w14:textId="77777777" w:rsidR="00C8586A" w:rsidRPr="00D050C7" w:rsidRDefault="00D927FE" w:rsidP="000B696F">
            <w:pPr>
              <w:pStyle w:val="OT"/>
              <w:spacing w:after="0"/>
              <w:rPr>
                <w:b/>
                <w:bCs/>
                <w:iCs/>
                <w:sz w:val="24"/>
                <w:szCs w:val="24"/>
                <w:lang w:eastAsia="en-US"/>
              </w:rPr>
            </w:pPr>
            <w:r w:rsidRPr="00D050C7">
              <w:rPr>
                <w:sz w:val="24"/>
                <w:szCs w:val="24"/>
              </w:rPr>
              <w:t>1.0</w:t>
            </w:r>
          </w:p>
        </w:tc>
      </w:tr>
      <w:tr w:rsidR="00C8586A" w:rsidRPr="005E6358" w14:paraId="4E07BC59" w14:textId="77777777" w:rsidTr="00EB0167">
        <w:trPr>
          <w:trHeight w:val="425"/>
        </w:trPr>
        <w:tc>
          <w:tcPr>
            <w:tcW w:w="3870" w:type="dxa"/>
            <w:tcBorders>
              <w:top w:val="nil"/>
              <w:left w:val="thinThickSmallGap" w:sz="24" w:space="0" w:color="auto"/>
              <w:bottom w:val="nil"/>
              <w:right w:val="nil"/>
            </w:tcBorders>
            <w:hideMark/>
          </w:tcPr>
          <w:p w14:paraId="2021D0E3" w14:textId="77777777" w:rsidR="00C8586A" w:rsidRPr="00D050C7" w:rsidRDefault="00C8586A" w:rsidP="000B696F">
            <w:pPr>
              <w:rPr>
                <w:rFonts w:eastAsia="Calibri"/>
                <w:b/>
                <w:lang w:eastAsia="en-US"/>
              </w:rPr>
            </w:pPr>
            <w:r w:rsidRPr="00D050C7">
              <w:rPr>
                <w:rFonts w:eastAsia="Calibri"/>
                <w:b/>
              </w:rPr>
              <w:t>Дата версии:</w:t>
            </w:r>
          </w:p>
        </w:tc>
        <w:tc>
          <w:tcPr>
            <w:tcW w:w="5486" w:type="dxa"/>
            <w:tcBorders>
              <w:top w:val="nil"/>
              <w:left w:val="nil"/>
              <w:bottom w:val="nil"/>
              <w:right w:val="thickThinSmallGap" w:sz="24" w:space="0" w:color="auto"/>
            </w:tcBorders>
            <w:hideMark/>
          </w:tcPr>
          <w:p w14:paraId="4C575940" w14:textId="30376315" w:rsidR="00C8586A" w:rsidRPr="00D050C7" w:rsidRDefault="00762053" w:rsidP="00B469BA">
            <w:pPr>
              <w:pStyle w:val="OT"/>
              <w:spacing w:after="0"/>
              <w:rPr>
                <w:rFonts w:eastAsia="Calibri"/>
                <w:sz w:val="24"/>
                <w:szCs w:val="24"/>
                <w:lang w:eastAsia="en-US"/>
              </w:rPr>
            </w:pPr>
            <w:r>
              <w:rPr>
                <w:rFonts w:eastAsia="Calibri"/>
                <w:sz w:val="24"/>
                <w:szCs w:val="24"/>
              </w:rPr>
              <w:t>30</w:t>
            </w:r>
            <w:r w:rsidR="00D833F8" w:rsidRPr="00D050C7">
              <w:rPr>
                <w:rFonts w:eastAsia="Calibri"/>
                <w:sz w:val="24"/>
                <w:szCs w:val="24"/>
              </w:rPr>
              <w:t xml:space="preserve"> </w:t>
            </w:r>
            <w:r w:rsidR="00B469BA">
              <w:rPr>
                <w:rFonts w:eastAsia="Calibri"/>
                <w:sz w:val="24"/>
                <w:szCs w:val="24"/>
              </w:rPr>
              <w:t>января</w:t>
            </w:r>
            <w:r w:rsidR="00D050C7">
              <w:rPr>
                <w:rFonts w:eastAsia="Calibri"/>
                <w:sz w:val="24"/>
                <w:szCs w:val="24"/>
              </w:rPr>
              <w:t xml:space="preserve"> </w:t>
            </w:r>
            <w:r w:rsidR="00D927FE" w:rsidRPr="00D050C7">
              <w:rPr>
                <w:rFonts w:eastAsia="Calibri"/>
                <w:sz w:val="24"/>
                <w:szCs w:val="24"/>
              </w:rPr>
              <w:t>202</w:t>
            </w:r>
            <w:r w:rsidR="00B469BA">
              <w:rPr>
                <w:rFonts w:eastAsia="Calibri"/>
                <w:sz w:val="24"/>
                <w:szCs w:val="24"/>
              </w:rPr>
              <w:t>3</w:t>
            </w:r>
            <w:r w:rsidR="00C8586A" w:rsidRPr="00D050C7">
              <w:rPr>
                <w:rFonts w:eastAsia="Calibri"/>
                <w:sz w:val="24"/>
                <w:szCs w:val="24"/>
              </w:rPr>
              <w:t xml:space="preserve"> г.</w:t>
            </w:r>
          </w:p>
        </w:tc>
      </w:tr>
      <w:tr w:rsidR="00D050C7" w:rsidRPr="005E6358" w14:paraId="32B67BCA" w14:textId="77777777" w:rsidTr="00EB0167">
        <w:trPr>
          <w:trHeight w:val="425"/>
        </w:trPr>
        <w:tc>
          <w:tcPr>
            <w:tcW w:w="3870" w:type="dxa"/>
            <w:tcBorders>
              <w:top w:val="nil"/>
              <w:left w:val="thinThickSmallGap" w:sz="24" w:space="0" w:color="auto"/>
              <w:bottom w:val="nil"/>
              <w:right w:val="nil"/>
            </w:tcBorders>
          </w:tcPr>
          <w:p w14:paraId="354D3DF4" w14:textId="498E6FB6" w:rsidR="00D050C7" w:rsidRPr="00D050C7" w:rsidRDefault="00D050C7" w:rsidP="00D050C7">
            <w:pPr>
              <w:rPr>
                <w:rFonts w:eastAsia="Calibri"/>
                <w:b/>
              </w:rPr>
            </w:pPr>
            <w:r w:rsidRPr="00D050C7">
              <w:rPr>
                <w:rFonts w:eastAsia="Calibri"/>
                <w:b/>
                <w:color w:val="000000" w:themeColor="text1"/>
              </w:rPr>
              <w:t>Дата окончания сбора данных</w:t>
            </w:r>
          </w:p>
        </w:tc>
        <w:tc>
          <w:tcPr>
            <w:tcW w:w="5486" w:type="dxa"/>
            <w:tcBorders>
              <w:top w:val="nil"/>
              <w:left w:val="nil"/>
              <w:bottom w:val="nil"/>
              <w:right w:val="thickThinSmallGap" w:sz="24" w:space="0" w:color="auto"/>
            </w:tcBorders>
          </w:tcPr>
          <w:p w14:paraId="6F4E87A3" w14:textId="120B59EE" w:rsidR="00D050C7" w:rsidRPr="00D050C7" w:rsidRDefault="00D050C7" w:rsidP="00D050C7">
            <w:pPr>
              <w:pStyle w:val="OT"/>
              <w:spacing w:after="0"/>
              <w:rPr>
                <w:rFonts w:eastAsia="Calibri"/>
                <w:sz w:val="24"/>
                <w:szCs w:val="24"/>
              </w:rPr>
            </w:pPr>
            <w:r>
              <w:rPr>
                <w:rFonts w:eastAsia="Calibri"/>
                <w:color w:val="000000" w:themeColor="text1"/>
                <w:sz w:val="24"/>
                <w:szCs w:val="24"/>
              </w:rPr>
              <w:t>10</w:t>
            </w:r>
            <w:r w:rsidRPr="00D050C7">
              <w:rPr>
                <w:rFonts w:eastAsia="Calibri"/>
                <w:color w:val="000000" w:themeColor="text1"/>
                <w:sz w:val="24"/>
                <w:szCs w:val="24"/>
              </w:rPr>
              <w:t xml:space="preserve"> </w:t>
            </w:r>
            <w:r>
              <w:rPr>
                <w:rFonts w:eastAsia="Calibri"/>
                <w:color w:val="000000" w:themeColor="text1"/>
                <w:sz w:val="24"/>
                <w:szCs w:val="24"/>
              </w:rPr>
              <w:t>декабря</w:t>
            </w:r>
            <w:r w:rsidRPr="00D050C7">
              <w:rPr>
                <w:rFonts w:eastAsia="Calibri"/>
                <w:color w:val="000000" w:themeColor="text1"/>
                <w:sz w:val="24"/>
                <w:szCs w:val="24"/>
              </w:rPr>
              <w:t xml:space="preserve"> 2022 г.</w:t>
            </w:r>
          </w:p>
        </w:tc>
      </w:tr>
      <w:tr w:rsidR="00C8586A" w:rsidRPr="005E6358" w14:paraId="1B4A57B1" w14:textId="77777777" w:rsidTr="00EB0167">
        <w:trPr>
          <w:trHeight w:val="455"/>
        </w:trPr>
        <w:tc>
          <w:tcPr>
            <w:tcW w:w="3870" w:type="dxa"/>
            <w:tcBorders>
              <w:top w:val="nil"/>
              <w:left w:val="thinThickSmallGap" w:sz="24" w:space="0" w:color="auto"/>
              <w:bottom w:val="nil"/>
              <w:right w:val="nil"/>
            </w:tcBorders>
            <w:hideMark/>
          </w:tcPr>
          <w:p w14:paraId="19D182D8" w14:textId="77777777" w:rsidR="00C8586A" w:rsidRPr="00D050C7" w:rsidRDefault="00C8586A" w:rsidP="000B696F">
            <w:pPr>
              <w:jc w:val="left"/>
              <w:rPr>
                <w:b/>
                <w:bCs/>
                <w:iCs/>
                <w:lang w:eastAsia="en-US"/>
              </w:rPr>
            </w:pPr>
            <w:r w:rsidRPr="00D050C7">
              <w:rPr>
                <w:b/>
              </w:rPr>
              <w:t>Заменяет предыдущую версию номер:</w:t>
            </w:r>
          </w:p>
        </w:tc>
        <w:tc>
          <w:tcPr>
            <w:tcW w:w="5486" w:type="dxa"/>
            <w:tcBorders>
              <w:top w:val="nil"/>
              <w:left w:val="nil"/>
              <w:bottom w:val="nil"/>
              <w:right w:val="thickThinSmallGap" w:sz="24" w:space="0" w:color="auto"/>
            </w:tcBorders>
            <w:hideMark/>
          </w:tcPr>
          <w:p w14:paraId="15954A26" w14:textId="77777777" w:rsidR="00C8586A" w:rsidRPr="00D050C7" w:rsidRDefault="008812B3" w:rsidP="000B696F">
            <w:pPr>
              <w:pStyle w:val="OT"/>
              <w:spacing w:after="0"/>
              <w:rPr>
                <w:b/>
                <w:bCs/>
                <w:iCs/>
                <w:sz w:val="24"/>
                <w:szCs w:val="24"/>
                <w:lang w:eastAsia="en-US"/>
              </w:rPr>
            </w:pPr>
            <w:r w:rsidRPr="00D050C7">
              <w:rPr>
                <w:sz w:val="24"/>
                <w:szCs w:val="24"/>
              </w:rPr>
              <w:t xml:space="preserve">Не применимо </w:t>
            </w:r>
          </w:p>
        </w:tc>
      </w:tr>
      <w:tr w:rsidR="00C8586A" w:rsidRPr="005E6358" w14:paraId="58F17C69" w14:textId="77777777" w:rsidTr="00BA2D96">
        <w:trPr>
          <w:trHeight w:val="377"/>
        </w:trPr>
        <w:tc>
          <w:tcPr>
            <w:tcW w:w="3870" w:type="dxa"/>
            <w:tcBorders>
              <w:top w:val="nil"/>
              <w:left w:val="thinThickSmallGap" w:sz="24" w:space="0" w:color="auto"/>
              <w:bottom w:val="nil"/>
              <w:right w:val="nil"/>
            </w:tcBorders>
          </w:tcPr>
          <w:p w14:paraId="0E12EA82" w14:textId="77777777" w:rsidR="00C8586A" w:rsidRPr="00D050C7" w:rsidRDefault="00C8586A" w:rsidP="000B696F">
            <w:pPr>
              <w:jc w:val="left"/>
              <w:rPr>
                <w:b/>
              </w:rPr>
            </w:pPr>
            <w:r w:rsidRPr="00D050C7">
              <w:rPr>
                <w:b/>
              </w:rPr>
              <w:t>Дата предыдущей версии:</w:t>
            </w:r>
          </w:p>
        </w:tc>
        <w:tc>
          <w:tcPr>
            <w:tcW w:w="5486" w:type="dxa"/>
            <w:tcBorders>
              <w:top w:val="nil"/>
              <w:left w:val="nil"/>
              <w:bottom w:val="nil"/>
              <w:right w:val="thickThinSmallGap" w:sz="24" w:space="0" w:color="auto"/>
            </w:tcBorders>
          </w:tcPr>
          <w:p w14:paraId="06BB4277" w14:textId="77777777" w:rsidR="00C8586A" w:rsidRPr="00D050C7" w:rsidRDefault="008812B3" w:rsidP="000B696F">
            <w:pPr>
              <w:pStyle w:val="OT"/>
              <w:spacing w:after="0"/>
              <w:rPr>
                <w:sz w:val="24"/>
                <w:szCs w:val="24"/>
                <w:lang w:val="en-US"/>
              </w:rPr>
            </w:pPr>
            <w:r w:rsidRPr="00D050C7">
              <w:rPr>
                <w:sz w:val="24"/>
                <w:szCs w:val="24"/>
              </w:rPr>
              <w:t>Не применимо</w:t>
            </w:r>
          </w:p>
        </w:tc>
      </w:tr>
      <w:tr w:rsidR="00C8586A" w:rsidRPr="005E6358" w14:paraId="637103B6" w14:textId="77777777" w:rsidTr="00D050C7">
        <w:trPr>
          <w:trHeight w:val="1805"/>
        </w:trPr>
        <w:tc>
          <w:tcPr>
            <w:tcW w:w="3870" w:type="dxa"/>
            <w:tcBorders>
              <w:top w:val="single" w:sz="4" w:space="0" w:color="auto"/>
              <w:left w:val="thinThickSmallGap" w:sz="24" w:space="0" w:color="auto"/>
              <w:bottom w:val="nil"/>
              <w:right w:val="nil"/>
            </w:tcBorders>
            <w:vAlign w:val="center"/>
          </w:tcPr>
          <w:p w14:paraId="433EB64A" w14:textId="77777777" w:rsidR="00C8586A" w:rsidRPr="00D050C7" w:rsidRDefault="00C8586A" w:rsidP="000B696F">
            <w:pPr>
              <w:jc w:val="left"/>
              <w:rPr>
                <w:rFonts w:eastAsia="Calibri"/>
                <w:b/>
              </w:rPr>
            </w:pPr>
            <w:r w:rsidRPr="00D050C7">
              <w:rPr>
                <w:rFonts w:eastAsia="Calibri"/>
                <w:b/>
              </w:rPr>
              <w:t>Наименование/имя и адрес спонсора (монитора) клинического исследования:</w:t>
            </w:r>
          </w:p>
          <w:p w14:paraId="57E40F2C" w14:textId="77777777" w:rsidR="00C8586A" w:rsidRPr="00D050C7" w:rsidRDefault="00C8586A" w:rsidP="000B696F">
            <w:pPr>
              <w:rPr>
                <w:rFonts w:eastAsia="Calibri"/>
                <w:lang w:eastAsia="en-US"/>
              </w:rPr>
            </w:pPr>
          </w:p>
        </w:tc>
        <w:tc>
          <w:tcPr>
            <w:tcW w:w="5486" w:type="dxa"/>
            <w:tcBorders>
              <w:top w:val="single" w:sz="4" w:space="0" w:color="auto"/>
              <w:left w:val="nil"/>
              <w:bottom w:val="nil"/>
              <w:right w:val="thickThinSmallGap" w:sz="24" w:space="0" w:color="auto"/>
            </w:tcBorders>
            <w:vAlign w:val="center"/>
            <w:hideMark/>
          </w:tcPr>
          <w:p w14:paraId="3882C1DE" w14:textId="77777777" w:rsidR="00FE28B3" w:rsidRPr="00D050C7" w:rsidRDefault="00FE28B3" w:rsidP="000B696F">
            <w:pPr>
              <w:pStyle w:val="OT"/>
              <w:spacing w:after="0"/>
              <w:rPr>
                <w:rFonts w:eastAsia="Calibri"/>
                <w:sz w:val="24"/>
                <w:szCs w:val="24"/>
              </w:rPr>
            </w:pPr>
            <w:r w:rsidRPr="00D050C7">
              <w:rPr>
                <w:rFonts w:eastAsia="Calibri"/>
                <w:sz w:val="24"/>
                <w:szCs w:val="24"/>
              </w:rPr>
              <w:t xml:space="preserve">АО «Р-Фарм», Россия </w:t>
            </w:r>
          </w:p>
          <w:p w14:paraId="0B542D54" w14:textId="38017B90" w:rsidR="00FE28B3" w:rsidRPr="00D050C7" w:rsidRDefault="00FE28B3" w:rsidP="000B696F">
            <w:pPr>
              <w:pStyle w:val="OT"/>
              <w:spacing w:after="0"/>
              <w:rPr>
                <w:rFonts w:eastAsia="Calibri"/>
                <w:sz w:val="24"/>
                <w:szCs w:val="24"/>
              </w:rPr>
            </w:pPr>
            <w:r w:rsidRPr="00D050C7">
              <w:rPr>
                <w:rFonts w:eastAsia="Calibri"/>
                <w:sz w:val="24"/>
                <w:szCs w:val="24"/>
              </w:rPr>
              <w:t xml:space="preserve">Юридический адрес: </w:t>
            </w:r>
            <w:r w:rsidRPr="00D050C7">
              <w:rPr>
                <w:sz w:val="24"/>
                <w:szCs w:val="24"/>
              </w:rPr>
              <w:t>123154, Москва, ул. Берзарина, д. 19, корп. 1.</w:t>
            </w:r>
          </w:p>
          <w:p w14:paraId="375BB487" w14:textId="77777777" w:rsidR="00FE28B3" w:rsidRPr="00D050C7" w:rsidRDefault="00FE28B3" w:rsidP="000B696F">
            <w:pPr>
              <w:pStyle w:val="OT"/>
              <w:spacing w:after="0"/>
              <w:rPr>
                <w:rFonts w:eastAsia="Calibri"/>
                <w:sz w:val="24"/>
                <w:szCs w:val="24"/>
              </w:rPr>
            </w:pPr>
            <w:r w:rsidRPr="00D050C7">
              <w:rPr>
                <w:rFonts w:eastAsia="Calibri"/>
                <w:sz w:val="24"/>
                <w:szCs w:val="24"/>
              </w:rPr>
              <w:t>Тел.: +7 (495) 956-79-37, факс: +7 (495) 956-79-38.</w:t>
            </w:r>
          </w:p>
          <w:p w14:paraId="56D5CEF2" w14:textId="23562012" w:rsidR="00C8586A" w:rsidRPr="00D050C7" w:rsidRDefault="00FE28B3" w:rsidP="000B696F">
            <w:pPr>
              <w:pStyle w:val="OT"/>
              <w:spacing w:after="0"/>
              <w:rPr>
                <w:rFonts w:eastAsia="Calibri"/>
                <w:sz w:val="24"/>
                <w:szCs w:val="24"/>
                <w:lang w:eastAsia="en-US"/>
              </w:rPr>
            </w:pPr>
            <w:r w:rsidRPr="00D050C7">
              <w:rPr>
                <w:rFonts w:eastAsia="Calibri"/>
                <w:sz w:val="24"/>
                <w:szCs w:val="24"/>
              </w:rPr>
              <w:t xml:space="preserve">Эл. почта: </w:t>
            </w:r>
            <w:r w:rsidRPr="00D050C7">
              <w:rPr>
                <w:sz w:val="24"/>
                <w:szCs w:val="24"/>
                <w:lang w:val="en-US"/>
              </w:rPr>
              <w:t>info</w:t>
            </w:r>
            <w:r w:rsidRPr="00D050C7">
              <w:rPr>
                <w:sz w:val="24"/>
                <w:szCs w:val="24"/>
              </w:rPr>
              <w:t>@</w:t>
            </w:r>
            <w:r w:rsidRPr="00D050C7">
              <w:rPr>
                <w:sz w:val="24"/>
                <w:szCs w:val="24"/>
                <w:lang w:val="en-US"/>
              </w:rPr>
              <w:t>rpharm</w:t>
            </w:r>
            <w:r w:rsidRPr="00D050C7">
              <w:rPr>
                <w:sz w:val="24"/>
                <w:szCs w:val="24"/>
              </w:rPr>
              <w:t>.</w:t>
            </w:r>
            <w:r w:rsidRPr="00D050C7">
              <w:rPr>
                <w:sz w:val="24"/>
                <w:szCs w:val="24"/>
                <w:lang w:val="en-US"/>
              </w:rPr>
              <w:t>ru</w:t>
            </w:r>
          </w:p>
        </w:tc>
      </w:tr>
      <w:tr w:rsidR="00C8586A" w:rsidRPr="005E6358" w14:paraId="5FEE16C7" w14:textId="77777777" w:rsidTr="00B469BA">
        <w:trPr>
          <w:trHeight w:val="2398"/>
        </w:trPr>
        <w:tc>
          <w:tcPr>
            <w:tcW w:w="3870" w:type="dxa"/>
            <w:tcBorders>
              <w:top w:val="single" w:sz="4" w:space="0" w:color="auto"/>
              <w:left w:val="thinThickSmallGap" w:sz="24" w:space="0" w:color="auto"/>
              <w:bottom w:val="nil"/>
              <w:right w:val="nil"/>
            </w:tcBorders>
          </w:tcPr>
          <w:p w14:paraId="56A29BA1" w14:textId="77777777" w:rsidR="00B469BA" w:rsidRDefault="00B469BA" w:rsidP="000B696F">
            <w:pPr>
              <w:jc w:val="left"/>
              <w:rPr>
                <w:rFonts w:eastAsia="Calibri"/>
                <w:b/>
              </w:rPr>
            </w:pPr>
          </w:p>
          <w:p w14:paraId="01A8493E" w14:textId="4E84C5BC" w:rsidR="00C8586A" w:rsidRPr="00D050C7" w:rsidRDefault="00C8586A" w:rsidP="000B696F">
            <w:pPr>
              <w:jc w:val="left"/>
              <w:rPr>
                <w:rFonts w:eastAsia="Calibri"/>
                <w:lang w:eastAsia="en-US"/>
              </w:rPr>
            </w:pPr>
            <w:r w:rsidRPr="00D050C7">
              <w:rPr>
                <w:rFonts w:eastAsia="Calibri"/>
                <w:b/>
              </w:rPr>
              <w:t>Ф.И.О., должность, адрес и номер телефона назначенного спонсором медицинского эксперта по данному исследованию:</w:t>
            </w:r>
          </w:p>
        </w:tc>
        <w:tc>
          <w:tcPr>
            <w:tcW w:w="5486" w:type="dxa"/>
            <w:tcBorders>
              <w:top w:val="single" w:sz="4" w:space="0" w:color="auto"/>
              <w:left w:val="nil"/>
              <w:bottom w:val="nil"/>
              <w:right w:val="thickThinSmallGap" w:sz="24" w:space="0" w:color="auto"/>
            </w:tcBorders>
          </w:tcPr>
          <w:p w14:paraId="7B25EE61" w14:textId="77777777" w:rsidR="00B469BA" w:rsidRDefault="00B469BA" w:rsidP="000B696F">
            <w:pPr>
              <w:pStyle w:val="OT"/>
              <w:spacing w:after="0"/>
              <w:rPr>
                <w:rFonts w:eastAsia="Calibri"/>
                <w:b/>
                <w:sz w:val="24"/>
                <w:szCs w:val="24"/>
              </w:rPr>
            </w:pPr>
          </w:p>
          <w:p w14:paraId="300E871F" w14:textId="6DD0B7BE" w:rsidR="00E62C75" w:rsidRPr="00D050C7" w:rsidRDefault="00A26EEC" w:rsidP="000B696F">
            <w:pPr>
              <w:pStyle w:val="OT"/>
              <w:spacing w:after="0"/>
              <w:rPr>
                <w:rFonts w:eastAsia="Calibri"/>
                <w:sz w:val="24"/>
                <w:szCs w:val="24"/>
              </w:rPr>
            </w:pPr>
            <w:r w:rsidRPr="00B469BA">
              <w:rPr>
                <w:rFonts w:eastAsia="Calibri"/>
                <w:b/>
                <w:sz w:val="24"/>
                <w:szCs w:val="24"/>
              </w:rPr>
              <w:t>Никольская Мария Викторовна</w:t>
            </w:r>
          </w:p>
          <w:p w14:paraId="194ABD6F" w14:textId="77777777" w:rsidR="00B469BA" w:rsidRPr="00904040" w:rsidRDefault="00B469BA" w:rsidP="00B469BA">
            <w:pPr>
              <w:rPr>
                <w:rFonts w:eastAsia="Calibri"/>
              </w:rPr>
            </w:pPr>
            <w:r w:rsidRPr="00904040">
              <w:rPr>
                <w:rFonts w:eastAsia="Calibri"/>
              </w:rPr>
              <w:t>Руководитель отдела медицинской документации ДДКР Медицинской дирекции АО «Р-Фарм»</w:t>
            </w:r>
          </w:p>
          <w:p w14:paraId="63520ED5" w14:textId="77777777" w:rsidR="00B469BA" w:rsidRPr="0017550C" w:rsidRDefault="00B469BA" w:rsidP="00B469BA">
            <w:pPr>
              <w:rPr>
                <w:rFonts w:eastAsia="Calibri"/>
              </w:rPr>
            </w:pPr>
            <w:r w:rsidRPr="0017550C">
              <w:rPr>
                <w:rFonts w:eastAsia="Calibri"/>
              </w:rPr>
              <w:t xml:space="preserve">Адрес: Россия, 123154, Москва, Ленинский проспект, </w:t>
            </w:r>
            <w:r w:rsidRPr="0017550C">
              <w:rPr>
                <w:rFonts w:eastAsia="Calibri"/>
                <w:lang w:eastAsia="ru-RU"/>
              </w:rPr>
              <w:t>111, к1</w:t>
            </w:r>
            <w:r w:rsidRPr="0017550C">
              <w:rPr>
                <w:rFonts w:eastAsia="Calibri"/>
              </w:rPr>
              <w:t>.</w:t>
            </w:r>
          </w:p>
          <w:p w14:paraId="5E0FF478" w14:textId="77777777" w:rsidR="00B469BA" w:rsidRPr="0017550C" w:rsidRDefault="00B469BA" w:rsidP="00B469BA">
            <w:pPr>
              <w:rPr>
                <w:rFonts w:eastAsia="Calibri"/>
              </w:rPr>
            </w:pPr>
            <w:r w:rsidRPr="0017550C">
              <w:rPr>
                <w:rFonts w:eastAsia="Calibri"/>
              </w:rPr>
              <w:t>Тел.: +7 (495) 956-79-37, моб.: +7 (921) 327-35-73.</w:t>
            </w:r>
          </w:p>
          <w:p w14:paraId="1E167E0A" w14:textId="2522796F" w:rsidR="00BC5FDB" w:rsidRPr="00D050C7" w:rsidRDefault="00B469BA" w:rsidP="00B469BA">
            <w:pPr>
              <w:pStyle w:val="OT"/>
              <w:spacing w:after="0"/>
              <w:rPr>
                <w:rFonts w:eastAsia="Calibri"/>
                <w:sz w:val="24"/>
                <w:szCs w:val="24"/>
                <w:lang w:val="de-DE" w:eastAsia="en-US"/>
              </w:rPr>
            </w:pPr>
            <w:r w:rsidRPr="0017550C">
              <w:rPr>
                <w:rFonts w:eastAsia="Calibri"/>
              </w:rPr>
              <w:t xml:space="preserve">Эл. почта: </w:t>
            </w:r>
            <w:r w:rsidRPr="0017550C">
              <w:t>mv.nikolskaya@rpharm.ru</w:t>
            </w:r>
            <w:r w:rsidR="00BC5FDB" w:rsidRPr="00D050C7">
              <w:rPr>
                <w:rFonts w:eastAsia="Calibri"/>
                <w:sz w:val="24"/>
                <w:szCs w:val="24"/>
                <w:lang w:val="de-DE" w:eastAsia="en-US"/>
              </w:rPr>
              <w:tab/>
            </w:r>
          </w:p>
        </w:tc>
      </w:tr>
      <w:tr w:rsidR="00284823" w:rsidRPr="005E6358" w14:paraId="55669C8F" w14:textId="77777777" w:rsidTr="00762053">
        <w:trPr>
          <w:trHeight w:val="1695"/>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4BECC5A1" w14:textId="6146C6DB" w:rsidR="00C8586A" w:rsidRPr="00AB01E2" w:rsidRDefault="00C8586A" w:rsidP="000B696F">
            <w:pPr>
              <w:jc w:val="center"/>
              <w:rPr>
                <w:rFonts w:eastAsia="Calibri"/>
                <w:color w:val="000000" w:themeColor="text1"/>
                <w:sz w:val="20"/>
                <w:szCs w:val="20"/>
              </w:rPr>
            </w:pPr>
            <w:r w:rsidRPr="005E6358">
              <w:rPr>
                <w:rFonts w:eastAsia="Calibri"/>
                <w:color w:val="000000" w:themeColor="text1"/>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sidR="00FE28B3">
              <w:rPr>
                <w:rFonts w:eastAsia="Calibri"/>
                <w:color w:val="000000" w:themeColor="text1"/>
                <w:sz w:val="20"/>
                <w:szCs w:val="20"/>
              </w:rPr>
              <w:t>АО «Р-Фарм»</w:t>
            </w:r>
            <w:r w:rsidRPr="005E6358">
              <w:rPr>
                <w:rFonts w:eastAsia="Calibri"/>
                <w:color w:val="000000" w:themeColor="text1"/>
                <w:sz w:val="20"/>
                <w:szCs w:val="20"/>
              </w:rPr>
              <w:t>, кроме тех случаев, когда это необходимо для получения согласия пациентов на участие в исследовании.</w:t>
            </w:r>
          </w:p>
        </w:tc>
      </w:tr>
    </w:tbl>
    <w:p w14:paraId="5C910971" w14:textId="77777777" w:rsidR="00E30437" w:rsidRPr="00D050C7" w:rsidRDefault="00E30437" w:rsidP="004C505D">
      <w:pPr>
        <w:pStyle w:val="12"/>
        <w:spacing w:line="240" w:lineRule="auto"/>
        <w:rPr>
          <w:rFonts w:cs="Times New Roman"/>
          <w:bCs w:val="0"/>
          <w:color w:val="000000" w:themeColor="text1"/>
          <w:szCs w:val="24"/>
        </w:rPr>
      </w:pPr>
      <w:bookmarkStart w:id="0" w:name="_Hlk484253716"/>
      <w:bookmarkStart w:id="1" w:name="_Toc126059676"/>
      <w:bookmarkEnd w:id="0"/>
      <w:r w:rsidRPr="00D050C7">
        <w:rPr>
          <w:rFonts w:cs="Times New Roman"/>
          <w:bCs w:val="0"/>
          <w:color w:val="000000" w:themeColor="text1"/>
          <w:szCs w:val="24"/>
        </w:rPr>
        <w:lastRenderedPageBreak/>
        <w:t>СОДЕРЖАНИЕ</w:t>
      </w:r>
      <w:bookmarkEnd w:id="1"/>
    </w:p>
    <w:p w14:paraId="1996B680" w14:textId="4557DE03" w:rsidR="00C21460" w:rsidRPr="00C21460" w:rsidRDefault="005C3F89">
      <w:pPr>
        <w:pStyle w:val="14"/>
        <w:rPr>
          <w:rFonts w:eastAsiaTheme="minorEastAsia"/>
          <w:noProof/>
          <w:lang w:eastAsia="ru-RU"/>
        </w:rPr>
      </w:pPr>
      <w:r w:rsidRPr="00094E98">
        <w:rPr>
          <w:color w:val="000000" w:themeColor="text1"/>
        </w:rPr>
        <w:fldChar w:fldCharType="begin"/>
      </w:r>
      <w:r w:rsidR="00B30F15" w:rsidRPr="00094E98">
        <w:rPr>
          <w:color w:val="000000" w:themeColor="text1"/>
        </w:rPr>
        <w:instrText xml:space="preserve"> TOC \o "1-5" \h \z \u </w:instrText>
      </w:r>
      <w:r w:rsidRPr="00094E98">
        <w:rPr>
          <w:color w:val="000000" w:themeColor="text1"/>
        </w:rPr>
        <w:fldChar w:fldCharType="separate"/>
      </w:r>
      <w:bookmarkStart w:id="2" w:name="_GoBack"/>
      <w:r w:rsidR="00C21460" w:rsidRPr="00C21460">
        <w:rPr>
          <w:rStyle w:val="aa"/>
          <w:noProof/>
        </w:rPr>
        <w:fldChar w:fldCharType="begin"/>
      </w:r>
      <w:r w:rsidR="00C21460" w:rsidRPr="00C21460">
        <w:rPr>
          <w:rStyle w:val="aa"/>
          <w:noProof/>
        </w:rPr>
        <w:instrText xml:space="preserve"> </w:instrText>
      </w:r>
      <w:r w:rsidR="00C21460" w:rsidRPr="00C21460">
        <w:rPr>
          <w:noProof/>
        </w:rPr>
        <w:instrText>HYPERLINK \l "_Toc126059676"</w:instrText>
      </w:r>
      <w:r w:rsidR="00C21460" w:rsidRPr="00C21460">
        <w:rPr>
          <w:rStyle w:val="aa"/>
          <w:noProof/>
        </w:rPr>
        <w:instrText xml:space="preserve"> </w:instrText>
      </w:r>
      <w:r w:rsidR="00C21460" w:rsidRPr="00C21460">
        <w:rPr>
          <w:rStyle w:val="aa"/>
          <w:noProof/>
        </w:rPr>
      </w:r>
      <w:r w:rsidR="00C21460" w:rsidRPr="00C21460">
        <w:rPr>
          <w:rStyle w:val="aa"/>
          <w:noProof/>
        </w:rPr>
        <w:fldChar w:fldCharType="separate"/>
      </w:r>
      <w:r w:rsidR="00C21460" w:rsidRPr="00C21460">
        <w:rPr>
          <w:rStyle w:val="aa"/>
          <w:noProof/>
        </w:rPr>
        <w:t>СОДЕРЖАНИЕ</w:t>
      </w:r>
      <w:r w:rsidR="00C21460" w:rsidRPr="00C21460">
        <w:rPr>
          <w:noProof/>
          <w:webHidden/>
        </w:rPr>
        <w:tab/>
      </w:r>
      <w:r w:rsidR="00C21460" w:rsidRPr="00C21460">
        <w:rPr>
          <w:noProof/>
          <w:webHidden/>
        </w:rPr>
        <w:fldChar w:fldCharType="begin"/>
      </w:r>
      <w:r w:rsidR="00C21460" w:rsidRPr="00C21460">
        <w:rPr>
          <w:noProof/>
          <w:webHidden/>
        </w:rPr>
        <w:instrText xml:space="preserve"> PAGEREF _Toc126059676 \h </w:instrText>
      </w:r>
      <w:r w:rsidR="00C21460" w:rsidRPr="00C21460">
        <w:rPr>
          <w:noProof/>
          <w:webHidden/>
        </w:rPr>
      </w:r>
      <w:r w:rsidR="00C21460" w:rsidRPr="00C21460">
        <w:rPr>
          <w:noProof/>
          <w:webHidden/>
        </w:rPr>
        <w:fldChar w:fldCharType="separate"/>
      </w:r>
      <w:r w:rsidR="00C21460" w:rsidRPr="00C21460">
        <w:rPr>
          <w:noProof/>
          <w:webHidden/>
        </w:rPr>
        <w:t>2</w:t>
      </w:r>
      <w:r w:rsidR="00C21460" w:rsidRPr="00C21460">
        <w:rPr>
          <w:noProof/>
          <w:webHidden/>
        </w:rPr>
        <w:fldChar w:fldCharType="end"/>
      </w:r>
      <w:r w:rsidR="00C21460" w:rsidRPr="00C21460">
        <w:rPr>
          <w:rStyle w:val="aa"/>
          <w:noProof/>
        </w:rPr>
        <w:fldChar w:fldCharType="end"/>
      </w:r>
    </w:p>
    <w:p w14:paraId="45E3FF60" w14:textId="37F96D3A" w:rsidR="00C21460" w:rsidRPr="00C21460" w:rsidRDefault="00C21460">
      <w:pPr>
        <w:pStyle w:val="14"/>
        <w:rPr>
          <w:rFonts w:eastAsiaTheme="minorEastAsia"/>
          <w:noProof/>
          <w:lang w:eastAsia="ru-RU"/>
        </w:rPr>
      </w:pPr>
      <w:hyperlink w:anchor="_Toc126059677" w:history="1">
        <w:r w:rsidRPr="00C21460">
          <w:rPr>
            <w:rStyle w:val="aa"/>
            <w:noProof/>
          </w:rPr>
          <w:t>ЛИСТ СОГЛАСОВАНИЯ</w:t>
        </w:r>
        <w:r w:rsidRPr="00C21460">
          <w:rPr>
            <w:noProof/>
            <w:webHidden/>
          </w:rPr>
          <w:tab/>
        </w:r>
        <w:r w:rsidRPr="00C21460">
          <w:rPr>
            <w:noProof/>
            <w:webHidden/>
          </w:rPr>
          <w:fldChar w:fldCharType="begin"/>
        </w:r>
        <w:r w:rsidRPr="00C21460">
          <w:rPr>
            <w:noProof/>
            <w:webHidden/>
          </w:rPr>
          <w:instrText xml:space="preserve"> PAGEREF _Toc126059677 \h </w:instrText>
        </w:r>
        <w:r w:rsidRPr="00C21460">
          <w:rPr>
            <w:noProof/>
            <w:webHidden/>
          </w:rPr>
        </w:r>
        <w:r w:rsidRPr="00C21460">
          <w:rPr>
            <w:noProof/>
            <w:webHidden/>
          </w:rPr>
          <w:fldChar w:fldCharType="separate"/>
        </w:r>
        <w:r w:rsidRPr="00C21460">
          <w:rPr>
            <w:noProof/>
            <w:webHidden/>
          </w:rPr>
          <w:t>5</w:t>
        </w:r>
        <w:r w:rsidRPr="00C21460">
          <w:rPr>
            <w:noProof/>
            <w:webHidden/>
          </w:rPr>
          <w:fldChar w:fldCharType="end"/>
        </w:r>
      </w:hyperlink>
    </w:p>
    <w:p w14:paraId="56C8EC87" w14:textId="4DCC0E8E" w:rsidR="00C21460" w:rsidRPr="00C21460" w:rsidRDefault="00C21460">
      <w:pPr>
        <w:pStyle w:val="14"/>
        <w:rPr>
          <w:rFonts w:eastAsiaTheme="minorEastAsia"/>
          <w:noProof/>
          <w:lang w:eastAsia="ru-RU"/>
        </w:rPr>
      </w:pPr>
      <w:hyperlink w:anchor="_Toc126059678" w:history="1">
        <w:r w:rsidRPr="00C21460">
          <w:rPr>
            <w:rStyle w:val="aa"/>
            <w:noProof/>
          </w:rPr>
          <w:t>СПИСОК СОКРАЩЕНИЙ</w:t>
        </w:r>
        <w:r w:rsidRPr="00C21460">
          <w:rPr>
            <w:noProof/>
            <w:webHidden/>
          </w:rPr>
          <w:tab/>
        </w:r>
        <w:r w:rsidRPr="00C21460">
          <w:rPr>
            <w:noProof/>
            <w:webHidden/>
          </w:rPr>
          <w:fldChar w:fldCharType="begin"/>
        </w:r>
        <w:r w:rsidRPr="00C21460">
          <w:rPr>
            <w:noProof/>
            <w:webHidden/>
          </w:rPr>
          <w:instrText xml:space="preserve"> PAGEREF _Toc126059678 \h </w:instrText>
        </w:r>
        <w:r w:rsidRPr="00C21460">
          <w:rPr>
            <w:noProof/>
            <w:webHidden/>
          </w:rPr>
        </w:r>
        <w:r w:rsidRPr="00C21460">
          <w:rPr>
            <w:noProof/>
            <w:webHidden/>
          </w:rPr>
          <w:fldChar w:fldCharType="separate"/>
        </w:r>
        <w:r w:rsidRPr="00C21460">
          <w:rPr>
            <w:noProof/>
            <w:webHidden/>
          </w:rPr>
          <w:t>6</w:t>
        </w:r>
        <w:r w:rsidRPr="00C21460">
          <w:rPr>
            <w:noProof/>
            <w:webHidden/>
          </w:rPr>
          <w:fldChar w:fldCharType="end"/>
        </w:r>
      </w:hyperlink>
    </w:p>
    <w:p w14:paraId="7526CB09" w14:textId="607ED2A2" w:rsidR="00C21460" w:rsidRPr="00C21460" w:rsidRDefault="00C21460">
      <w:pPr>
        <w:pStyle w:val="14"/>
        <w:rPr>
          <w:rFonts w:eastAsiaTheme="minorEastAsia"/>
          <w:noProof/>
          <w:lang w:eastAsia="ru-RU"/>
        </w:rPr>
      </w:pPr>
      <w:hyperlink w:anchor="_Toc126059679" w:history="1">
        <w:r w:rsidRPr="00C21460">
          <w:rPr>
            <w:rStyle w:val="aa"/>
            <w:noProof/>
          </w:rPr>
          <w:t>ИСТОРИЯ ДОКУМЕНТА</w:t>
        </w:r>
        <w:r w:rsidRPr="00C21460">
          <w:rPr>
            <w:noProof/>
            <w:webHidden/>
          </w:rPr>
          <w:tab/>
        </w:r>
        <w:r w:rsidRPr="00C21460">
          <w:rPr>
            <w:noProof/>
            <w:webHidden/>
          </w:rPr>
          <w:fldChar w:fldCharType="begin"/>
        </w:r>
        <w:r w:rsidRPr="00C21460">
          <w:rPr>
            <w:noProof/>
            <w:webHidden/>
          </w:rPr>
          <w:instrText xml:space="preserve"> PAGEREF _Toc126059679 \h </w:instrText>
        </w:r>
        <w:r w:rsidRPr="00C21460">
          <w:rPr>
            <w:noProof/>
            <w:webHidden/>
          </w:rPr>
        </w:r>
        <w:r w:rsidRPr="00C21460">
          <w:rPr>
            <w:noProof/>
            <w:webHidden/>
          </w:rPr>
          <w:fldChar w:fldCharType="separate"/>
        </w:r>
        <w:r w:rsidRPr="00C21460">
          <w:rPr>
            <w:noProof/>
            <w:webHidden/>
          </w:rPr>
          <w:t>9</w:t>
        </w:r>
        <w:r w:rsidRPr="00C21460">
          <w:rPr>
            <w:noProof/>
            <w:webHidden/>
          </w:rPr>
          <w:fldChar w:fldCharType="end"/>
        </w:r>
      </w:hyperlink>
    </w:p>
    <w:p w14:paraId="6C4809DC" w14:textId="2BE8F795" w:rsidR="00C21460" w:rsidRPr="00C21460" w:rsidRDefault="00C21460">
      <w:pPr>
        <w:pStyle w:val="14"/>
        <w:rPr>
          <w:rFonts w:eastAsiaTheme="minorEastAsia"/>
          <w:noProof/>
          <w:lang w:eastAsia="ru-RU"/>
        </w:rPr>
      </w:pPr>
      <w:hyperlink w:anchor="_Toc126059680" w:history="1">
        <w:r w:rsidRPr="00C21460">
          <w:rPr>
            <w:rStyle w:val="aa"/>
            <w:noProof/>
          </w:rPr>
          <w:t>РЕЗЮМЕ</w:t>
        </w:r>
        <w:r w:rsidRPr="00C21460">
          <w:rPr>
            <w:noProof/>
            <w:webHidden/>
          </w:rPr>
          <w:tab/>
        </w:r>
        <w:r w:rsidRPr="00C21460">
          <w:rPr>
            <w:noProof/>
            <w:webHidden/>
          </w:rPr>
          <w:fldChar w:fldCharType="begin"/>
        </w:r>
        <w:r w:rsidRPr="00C21460">
          <w:rPr>
            <w:noProof/>
            <w:webHidden/>
          </w:rPr>
          <w:instrText xml:space="preserve"> PAGEREF _Toc126059680 \h </w:instrText>
        </w:r>
        <w:r w:rsidRPr="00C21460">
          <w:rPr>
            <w:noProof/>
            <w:webHidden/>
          </w:rPr>
        </w:r>
        <w:r w:rsidRPr="00C21460">
          <w:rPr>
            <w:noProof/>
            <w:webHidden/>
          </w:rPr>
          <w:fldChar w:fldCharType="separate"/>
        </w:r>
        <w:r w:rsidRPr="00C21460">
          <w:rPr>
            <w:noProof/>
            <w:webHidden/>
          </w:rPr>
          <w:t>10</w:t>
        </w:r>
        <w:r w:rsidRPr="00C21460">
          <w:rPr>
            <w:noProof/>
            <w:webHidden/>
          </w:rPr>
          <w:fldChar w:fldCharType="end"/>
        </w:r>
      </w:hyperlink>
    </w:p>
    <w:p w14:paraId="22AF24D9" w14:textId="12F21CDB" w:rsidR="00C21460" w:rsidRPr="00C21460" w:rsidRDefault="00C21460">
      <w:pPr>
        <w:pStyle w:val="14"/>
        <w:rPr>
          <w:rFonts w:eastAsiaTheme="minorEastAsia"/>
          <w:noProof/>
          <w:lang w:eastAsia="ru-RU"/>
        </w:rPr>
      </w:pPr>
      <w:hyperlink w:anchor="_Toc126059681" w:history="1">
        <w:r w:rsidRPr="00C21460">
          <w:rPr>
            <w:rStyle w:val="aa"/>
            <w:noProof/>
          </w:rPr>
          <w:t>1. ВВЕДЕНИЕ</w:t>
        </w:r>
        <w:r w:rsidRPr="00C21460">
          <w:rPr>
            <w:noProof/>
            <w:webHidden/>
          </w:rPr>
          <w:tab/>
        </w:r>
        <w:r w:rsidRPr="00C21460">
          <w:rPr>
            <w:noProof/>
            <w:webHidden/>
          </w:rPr>
          <w:fldChar w:fldCharType="begin"/>
        </w:r>
        <w:r w:rsidRPr="00C21460">
          <w:rPr>
            <w:noProof/>
            <w:webHidden/>
          </w:rPr>
          <w:instrText xml:space="preserve"> PAGEREF _Toc126059681 \h </w:instrText>
        </w:r>
        <w:r w:rsidRPr="00C21460">
          <w:rPr>
            <w:noProof/>
            <w:webHidden/>
          </w:rPr>
        </w:r>
        <w:r w:rsidRPr="00C21460">
          <w:rPr>
            <w:noProof/>
            <w:webHidden/>
          </w:rPr>
          <w:fldChar w:fldCharType="separate"/>
        </w:r>
        <w:r w:rsidRPr="00C21460">
          <w:rPr>
            <w:noProof/>
            <w:webHidden/>
          </w:rPr>
          <w:t>14</w:t>
        </w:r>
        <w:r w:rsidRPr="00C21460">
          <w:rPr>
            <w:noProof/>
            <w:webHidden/>
          </w:rPr>
          <w:fldChar w:fldCharType="end"/>
        </w:r>
      </w:hyperlink>
    </w:p>
    <w:p w14:paraId="34257046" w14:textId="71D9F4E9" w:rsidR="00C21460" w:rsidRPr="00C21460" w:rsidRDefault="00C21460">
      <w:pPr>
        <w:pStyle w:val="21"/>
        <w:rPr>
          <w:rFonts w:eastAsiaTheme="minorEastAsia"/>
          <w:noProof/>
          <w:lang w:eastAsia="ru-RU"/>
        </w:rPr>
      </w:pPr>
      <w:hyperlink w:anchor="_Toc126059682" w:history="1">
        <w:r w:rsidRPr="00C21460">
          <w:rPr>
            <w:rStyle w:val="aa"/>
            <w:noProof/>
          </w:rPr>
          <w:t>1.1. Химическое название</w:t>
        </w:r>
        <w:r w:rsidRPr="00C21460">
          <w:rPr>
            <w:noProof/>
            <w:webHidden/>
          </w:rPr>
          <w:tab/>
        </w:r>
        <w:r w:rsidRPr="00C21460">
          <w:rPr>
            <w:noProof/>
            <w:webHidden/>
          </w:rPr>
          <w:fldChar w:fldCharType="begin"/>
        </w:r>
        <w:r w:rsidRPr="00C21460">
          <w:rPr>
            <w:noProof/>
            <w:webHidden/>
          </w:rPr>
          <w:instrText xml:space="preserve"> PAGEREF _Toc126059682 \h </w:instrText>
        </w:r>
        <w:r w:rsidRPr="00C21460">
          <w:rPr>
            <w:noProof/>
            <w:webHidden/>
          </w:rPr>
        </w:r>
        <w:r w:rsidRPr="00C21460">
          <w:rPr>
            <w:noProof/>
            <w:webHidden/>
          </w:rPr>
          <w:fldChar w:fldCharType="separate"/>
        </w:r>
        <w:r w:rsidRPr="00C21460">
          <w:rPr>
            <w:noProof/>
            <w:webHidden/>
          </w:rPr>
          <w:t>14</w:t>
        </w:r>
        <w:r w:rsidRPr="00C21460">
          <w:rPr>
            <w:noProof/>
            <w:webHidden/>
          </w:rPr>
          <w:fldChar w:fldCharType="end"/>
        </w:r>
      </w:hyperlink>
    </w:p>
    <w:p w14:paraId="1B51064C" w14:textId="66D9933B" w:rsidR="00C21460" w:rsidRPr="00C21460" w:rsidRDefault="00C21460">
      <w:pPr>
        <w:pStyle w:val="21"/>
        <w:rPr>
          <w:rFonts w:eastAsiaTheme="minorEastAsia"/>
          <w:noProof/>
          <w:lang w:eastAsia="ru-RU"/>
        </w:rPr>
      </w:pPr>
      <w:hyperlink w:anchor="_Toc126059683" w:history="1">
        <w:r w:rsidRPr="00C21460">
          <w:rPr>
            <w:rStyle w:val="aa"/>
            <w:noProof/>
          </w:rPr>
          <w:t>1.2. Международное непатентованное название</w:t>
        </w:r>
        <w:r w:rsidRPr="00C21460">
          <w:rPr>
            <w:noProof/>
            <w:webHidden/>
          </w:rPr>
          <w:tab/>
        </w:r>
        <w:r w:rsidRPr="00C21460">
          <w:rPr>
            <w:noProof/>
            <w:webHidden/>
          </w:rPr>
          <w:fldChar w:fldCharType="begin"/>
        </w:r>
        <w:r w:rsidRPr="00C21460">
          <w:rPr>
            <w:noProof/>
            <w:webHidden/>
          </w:rPr>
          <w:instrText xml:space="preserve"> PAGEREF _Toc126059683 \h </w:instrText>
        </w:r>
        <w:r w:rsidRPr="00C21460">
          <w:rPr>
            <w:noProof/>
            <w:webHidden/>
          </w:rPr>
        </w:r>
        <w:r w:rsidRPr="00C21460">
          <w:rPr>
            <w:noProof/>
            <w:webHidden/>
          </w:rPr>
          <w:fldChar w:fldCharType="separate"/>
        </w:r>
        <w:r w:rsidRPr="00C21460">
          <w:rPr>
            <w:noProof/>
            <w:webHidden/>
          </w:rPr>
          <w:t>14</w:t>
        </w:r>
        <w:r w:rsidRPr="00C21460">
          <w:rPr>
            <w:noProof/>
            <w:webHidden/>
          </w:rPr>
          <w:fldChar w:fldCharType="end"/>
        </w:r>
      </w:hyperlink>
    </w:p>
    <w:p w14:paraId="0E6B556C" w14:textId="131A051F" w:rsidR="00C21460" w:rsidRPr="00C21460" w:rsidRDefault="00C21460">
      <w:pPr>
        <w:pStyle w:val="21"/>
        <w:rPr>
          <w:rFonts w:eastAsiaTheme="minorEastAsia"/>
          <w:noProof/>
          <w:lang w:eastAsia="ru-RU"/>
        </w:rPr>
      </w:pPr>
      <w:hyperlink w:anchor="_Toc126059684" w:history="1">
        <w:r w:rsidRPr="00C21460">
          <w:rPr>
            <w:rStyle w:val="aa"/>
            <w:noProof/>
          </w:rPr>
          <w:t>1.3. Торговое название</w:t>
        </w:r>
        <w:r w:rsidRPr="00C21460">
          <w:rPr>
            <w:noProof/>
            <w:webHidden/>
          </w:rPr>
          <w:tab/>
        </w:r>
        <w:r w:rsidRPr="00C21460">
          <w:rPr>
            <w:noProof/>
            <w:webHidden/>
          </w:rPr>
          <w:fldChar w:fldCharType="begin"/>
        </w:r>
        <w:r w:rsidRPr="00C21460">
          <w:rPr>
            <w:noProof/>
            <w:webHidden/>
          </w:rPr>
          <w:instrText xml:space="preserve"> PAGEREF _Toc126059684 \h </w:instrText>
        </w:r>
        <w:r w:rsidRPr="00C21460">
          <w:rPr>
            <w:noProof/>
            <w:webHidden/>
          </w:rPr>
        </w:r>
        <w:r w:rsidRPr="00C21460">
          <w:rPr>
            <w:noProof/>
            <w:webHidden/>
          </w:rPr>
          <w:fldChar w:fldCharType="separate"/>
        </w:r>
        <w:r w:rsidRPr="00C21460">
          <w:rPr>
            <w:noProof/>
            <w:webHidden/>
          </w:rPr>
          <w:t>14</w:t>
        </w:r>
        <w:r w:rsidRPr="00C21460">
          <w:rPr>
            <w:noProof/>
            <w:webHidden/>
          </w:rPr>
          <w:fldChar w:fldCharType="end"/>
        </w:r>
      </w:hyperlink>
    </w:p>
    <w:p w14:paraId="46B8D279" w14:textId="1B010397" w:rsidR="00C21460" w:rsidRPr="00C21460" w:rsidRDefault="00C21460">
      <w:pPr>
        <w:pStyle w:val="21"/>
        <w:rPr>
          <w:rFonts w:eastAsiaTheme="minorEastAsia"/>
          <w:noProof/>
          <w:lang w:eastAsia="ru-RU"/>
        </w:rPr>
      </w:pPr>
      <w:hyperlink w:anchor="_Toc126059685" w:history="1">
        <w:r w:rsidRPr="00C21460">
          <w:rPr>
            <w:rStyle w:val="aa"/>
            <w:noProof/>
          </w:rPr>
          <w:t>1.4. Активные ингредиенты</w:t>
        </w:r>
        <w:r w:rsidRPr="00C21460">
          <w:rPr>
            <w:noProof/>
            <w:webHidden/>
          </w:rPr>
          <w:tab/>
        </w:r>
        <w:r w:rsidRPr="00C21460">
          <w:rPr>
            <w:noProof/>
            <w:webHidden/>
          </w:rPr>
          <w:fldChar w:fldCharType="begin"/>
        </w:r>
        <w:r w:rsidRPr="00C21460">
          <w:rPr>
            <w:noProof/>
            <w:webHidden/>
          </w:rPr>
          <w:instrText xml:space="preserve"> PAGEREF _Toc126059685 \h </w:instrText>
        </w:r>
        <w:r w:rsidRPr="00C21460">
          <w:rPr>
            <w:noProof/>
            <w:webHidden/>
          </w:rPr>
        </w:r>
        <w:r w:rsidRPr="00C21460">
          <w:rPr>
            <w:noProof/>
            <w:webHidden/>
          </w:rPr>
          <w:fldChar w:fldCharType="separate"/>
        </w:r>
        <w:r w:rsidRPr="00C21460">
          <w:rPr>
            <w:noProof/>
            <w:webHidden/>
          </w:rPr>
          <w:t>14</w:t>
        </w:r>
        <w:r w:rsidRPr="00C21460">
          <w:rPr>
            <w:noProof/>
            <w:webHidden/>
          </w:rPr>
          <w:fldChar w:fldCharType="end"/>
        </w:r>
      </w:hyperlink>
    </w:p>
    <w:p w14:paraId="3B6F3550" w14:textId="5129E942" w:rsidR="00C21460" w:rsidRPr="00C21460" w:rsidRDefault="00C21460">
      <w:pPr>
        <w:pStyle w:val="21"/>
        <w:rPr>
          <w:rFonts w:eastAsiaTheme="minorEastAsia"/>
          <w:noProof/>
          <w:lang w:eastAsia="ru-RU"/>
        </w:rPr>
      </w:pPr>
      <w:hyperlink w:anchor="_Toc126059686" w:history="1">
        <w:r w:rsidRPr="00C21460">
          <w:rPr>
            <w:rStyle w:val="aa"/>
            <w:noProof/>
          </w:rPr>
          <w:t>1.5. Фармакологическая группа</w:t>
        </w:r>
        <w:r w:rsidRPr="00C21460">
          <w:rPr>
            <w:noProof/>
            <w:webHidden/>
          </w:rPr>
          <w:tab/>
        </w:r>
        <w:r w:rsidRPr="00C21460">
          <w:rPr>
            <w:noProof/>
            <w:webHidden/>
          </w:rPr>
          <w:fldChar w:fldCharType="begin"/>
        </w:r>
        <w:r w:rsidRPr="00C21460">
          <w:rPr>
            <w:noProof/>
            <w:webHidden/>
          </w:rPr>
          <w:instrText xml:space="preserve"> PAGEREF _Toc126059686 \h </w:instrText>
        </w:r>
        <w:r w:rsidRPr="00C21460">
          <w:rPr>
            <w:noProof/>
            <w:webHidden/>
          </w:rPr>
        </w:r>
        <w:r w:rsidRPr="00C21460">
          <w:rPr>
            <w:noProof/>
            <w:webHidden/>
          </w:rPr>
          <w:fldChar w:fldCharType="separate"/>
        </w:r>
        <w:r w:rsidRPr="00C21460">
          <w:rPr>
            <w:noProof/>
            <w:webHidden/>
          </w:rPr>
          <w:t>14</w:t>
        </w:r>
        <w:r w:rsidRPr="00C21460">
          <w:rPr>
            <w:noProof/>
            <w:webHidden/>
          </w:rPr>
          <w:fldChar w:fldCharType="end"/>
        </w:r>
      </w:hyperlink>
    </w:p>
    <w:p w14:paraId="345D113C" w14:textId="02C13B35" w:rsidR="00C21460" w:rsidRPr="00C21460" w:rsidRDefault="00C21460">
      <w:pPr>
        <w:pStyle w:val="21"/>
        <w:rPr>
          <w:rFonts w:eastAsiaTheme="minorEastAsia"/>
          <w:noProof/>
          <w:lang w:eastAsia="ru-RU"/>
        </w:rPr>
      </w:pPr>
      <w:hyperlink w:anchor="_Toc126059687" w:history="1">
        <w:r w:rsidRPr="00C21460">
          <w:rPr>
            <w:rStyle w:val="aa"/>
            <w:noProof/>
          </w:rPr>
          <w:t>1.6. Код по АТХ</w:t>
        </w:r>
        <w:r w:rsidRPr="00C21460">
          <w:rPr>
            <w:noProof/>
            <w:webHidden/>
          </w:rPr>
          <w:tab/>
        </w:r>
        <w:r w:rsidRPr="00C21460">
          <w:rPr>
            <w:noProof/>
            <w:webHidden/>
          </w:rPr>
          <w:fldChar w:fldCharType="begin"/>
        </w:r>
        <w:r w:rsidRPr="00C21460">
          <w:rPr>
            <w:noProof/>
            <w:webHidden/>
          </w:rPr>
          <w:instrText xml:space="preserve"> PAGEREF _Toc126059687 \h </w:instrText>
        </w:r>
        <w:r w:rsidRPr="00C21460">
          <w:rPr>
            <w:noProof/>
            <w:webHidden/>
          </w:rPr>
        </w:r>
        <w:r w:rsidRPr="00C21460">
          <w:rPr>
            <w:noProof/>
            <w:webHidden/>
          </w:rPr>
          <w:fldChar w:fldCharType="separate"/>
        </w:r>
        <w:r w:rsidRPr="00C21460">
          <w:rPr>
            <w:noProof/>
            <w:webHidden/>
          </w:rPr>
          <w:t>14</w:t>
        </w:r>
        <w:r w:rsidRPr="00C21460">
          <w:rPr>
            <w:noProof/>
            <w:webHidden/>
          </w:rPr>
          <w:fldChar w:fldCharType="end"/>
        </w:r>
      </w:hyperlink>
    </w:p>
    <w:p w14:paraId="716AF619" w14:textId="55510614" w:rsidR="00C21460" w:rsidRPr="00C21460" w:rsidRDefault="00C21460">
      <w:pPr>
        <w:pStyle w:val="21"/>
        <w:rPr>
          <w:rFonts w:eastAsiaTheme="minorEastAsia"/>
          <w:noProof/>
          <w:lang w:eastAsia="ru-RU"/>
        </w:rPr>
      </w:pPr>
      <w:hyperlink w:anchor="_Toc126059688" w:history="1">
        <w:r w:rsidRPr="00C21460">
          <w:rPr>
            <w:rStyle w:val="aa"/>
            <w:noProof/>
          </w:rPr>
          <w:t>1.7.</w:t>
        </w:r>
        <w:r w:rsidRPr="00C21460">
          <w:rPr>
            <w:rFonts w:eastAsiaTheme="minorEastAsia"/>
            <w:noProof/>
            <w:lang w:eastAsia="ru-RU"/>
          </w:rPr>
          <w:tab/>
        </w:r>
        <w:r w:rsidRPr="00C21460">
          <w:rPr>
            <w:rStyle w:val="aa"/>
            <w:noProof/>
          </w:rPr>
          <w:t>Обоснование для изучения исследуемого препарата</w:t>
        </w:r>
        <w:r w:rsidRPr="00C21460">
          <w:rPr>
            <w:noProof/>
            <w:webHidden/>
          </w:rPr>
          <w:tab/>
        </w:r>
        <w:r w:rsidRPr="00C21460">
          <w:rPr>
            <w:noProof/>
            <w:webHidden/>
          </w:rPr>
          <w:fldChar w:fldCharType="begin"/>
        </w:r>
        <w:r w:rsidRPr="00C21460">
          <w:rPr>
            <w:noProof/>
            <w:webHidden/>
          </w:rPr>
          <w:instrText xml:space="preserve"> PAGEREF _Toc126059688 \h </w:instrText>
        </w:r>
        <w:r w:rsidRPr="00C21460">
          <w:rPr>
            <w:noProof/>
            <w:webHidden/>
          </w:rPr>
        </w:r>
        <w:r w:rsidRPr="00C21460">
          <w:rPr>
            <w:noProof/>
            <w:webHidden/>
          </w:rPr>
          <w:fldChar w:fldCharType="separate"/>
        </w:r>
        <w:r w:rsidRPr="00C21460">
          <w:rPr>
            <w:noProof/>
            <w:webHidden/>
          </w:rPr>
          <w:t>14</w:t>
        </w:r>
        <w:r w:rsidRPr="00C21460">
          <w:rPr>
            <w:noProof/>
            <w:webHidden/>
          </w:rPr>
          <w:fldChar w:fldCharType="end"/>
        </w:r>
      </w:hyperlink>
    </w:p>
    <w:p w14:paraId="2F700BFA" w14:textId="2C249C02" w:rsidR="00C21460" w:rsidRPr="00C21460" w:rsidRDefault="00C21460">
      <w:pPr>
        <w:pStyle w:val="31"/>
        <w:rPr>
          <w:rFonts w:eastAsiaTheme="minorEastAsia"/>
          <w:lang w:eastAsia="ru-RU"/>
        </w:rPr>
      </w:pPr>
      <w:hyperlink w:anchor="_Toc126059689" w:history="1">
        <w:r w:rsidRPr="00C21460">
          <w:rPr>
            <w:rStyle w:val="aa"/>
          </w:rPr>
          <w:t>1.7.1.</w:t>
        </w:r>
        <w:r w:rsidRPr="00C21460">
          <w:rPr>
            <w:rFonts w:eastAsiaTheme="minorEastAsia"/>
            <w:lang w:eastAsia="ru-RU"/>
          </w:rPr>
          <w:tab/>
        </w:r>
        <w:r w:rsidRPr="00C21460">
          <w:rPr>
            <w:rStyle w:val="aa"/>
          </w:rPr>
          <w:t>Общие сведения о заболевании</w:t>
        </w:r>
        <w:r w:rsidRPr="00C21460">
          <w:rPr>
            <w:webHidden/>
          </w:rPr>
          <w:tab/>
        </w:r>
        <w:r w:rsidRPr="00C21460">
          <w:rPr>
            <w:webHidden/>
          </w:rPr>
          <w:fldChar w:fldCharType="begin"/>
        </w:r>
        <w:r w:rsidRPr="00C21460">
          <w:rPr>
            <w:webHidden/>
          </w:rPr>
          <w:instrText xml:space="preserve"> PAGEREF _Toc126059689 \h </w:instrText>
        </w:r>
        <w:r w:rsidRPr="00C21460">
          <w:rPr>
            <w:webHidden/>
          </w:rPr>
        </w:r>
        <w:r w:rsidRPr="00C21460">
          <w:rPr>
            <w:webHidden/>
          </w:rPr>
          <w:fldChar w:fldCharType="separate"/>
        </w:r>
        <w:r w:rsidRPr="00C21460">
          <w:rPr>
            <w:webHidden/>
          </w:rPr>
          <w:t>14</w:t>
        </w:r>
        <w:r w:rsidRPr="00C21460">
          <w:rPr>
            <w:webHidden/>
          </w:rPr>
          <w:fldChar w:fldCharType="end"/>
        </w:r>
      </w:hyperlink>
    </w:p>
    <w:p w14:paraId="78884910" w14:textId="59F378AE" w:rsidR="00C21460" w:rsidRPr="00C21460" w:rsidRDefault="00C21460">
      <w:pPr>
        <w:pStyle w:val="31"/>
        <w:rPr>
          <w:rFonts w:eastAsiaTheme="minorEastAsia"/>
          <w:lang w:eastAsia="ru-RU"/>
        </w:rPr>
      </w:pPr>
      <w:hyperlink w:anchor="_Toc126059690" w:history="1">
        <w:r w:rsidRPr="00C21460">
          <w:rPr>
            <w:rStyle w:val="aa"/>
          </w:rPr>
          <w:t>1.7.2. Существующие варианты терапии</w:t>
        </w:r>
        <w:r w:rsidRPr="00C21460">
          <w:rPr>
            <w:webHidden/>
          </w:rPr>
          <w:tab/>
        </w:r>
        <w:r w:rsidRPr="00C21460">
          <w:rPr>
            <w:webHidden/>
          </w:rPr>
          <w:fldChar w:fldCharType="begin"/>
        </w:r>
        <w:r w:rsidRPr="00C21460">
          <w:rPr>
            <w:webHidden/>
          </w:rPr>
          <w:instrText xml:space="preserve"> PAGEREF _Toc126059690 \h </w:instrText>
        </w:r>
        <w:r w:rsidRPr="00C21460">
          <w:rPr>
            <w:webHidden/>
          </w:rPr>
        </w:r>
        <w:r w:rsidRPr="00C21460">
          <w:rPr>
            <w:webHidden/>
          </w:rPr>
          <w:fldChar w:fldCharType="separate"/>
        </w:r>
        <w:r w:rsidRPr="00C21460">
          <w:rPr>
            <w:webHidden/>
          </w:rPr>
          <w:t>16</w:t>
        </w:r>
        <w:r w:rsidRPr="00C21460">
          <w:rPr>
            <w:webHidden/>
          </w:rPr>
          <w:fldChar w:fldCharType="end"/>
        </w:r>
      </w:hyperlink>
    </w:p>
    <w:p w14:paraId="1F67E373" w14:textId="47BFB0B6" w:rsidR="00C21460" w:rsidRPr="00C21460" w:rsidRDefault="00C21460">
      <w:pPr>
        <w:pStyle w:val="31"/>
        <w:rPr>
          <w:rFonts w:eastAsiaTheme="minorEastAsia"/>
          <w:lang w:eastAsia="ru-RU"/>
        </w:rPr>
      </w:pPr>
      <w:hyperlink w:anchor="_Toc126059691" w:history="1">
        <w:r w:rsidRPr="00C21460">
          <w:rPr>
            <w:rStyle w:val="aa"/>
          </w:rPr>
          <w:t>1.7.3. Вводная информация по исследуемой терапии</w:t>
        </w:r>
        <w:r w:rsidRPr="00C21460">
          <w:rPr>
            <w:webHidden/>
          </w:rPr>
          <w:tab/>
        </w:r>
        <w:r w:rsidRPr="00C21460">
          <w:rPr>
            <w:webHidden/>
          </w:rPr>
          <w:fldChar w:fldCharType="begin"/>
        </w:r>
        <w:r w:rsidRPr="00C21460">
          <w:rPr>
            <w:webHidden/>
          </w:rPr>
          <w:instrText xml:space="preserve"> PAGEREF _Toc126059691 \h </w:instrText>
        </w:r>
        <w:r w:rsidRPr="00C21460">
          <w:rPr>
            <w:webHidden/>
          </w:rPr>
        </w:r>
        <w:r w:rsidRPr="00C21460">
          <w:rPr>
            <w:webHidden/>
          </w:rPr>
          <w:fldChar w:fldCharType="separate"/>
        </w:r>
        <w:r w:rsidRPr="00C21460">
          <w:rPr>
            <w:webHidden/>
          </w:rPr>
          <w:t>19</w:t>
        </w:r>
        <w:r w:rsidRPr="00C21460">
          <w:rPr>
            <w:webHidden/>
          </w:rPr>
          <w:fldChar w:fldCharType="end"/>
        </w:r>
      </w:hyperlink>
    </w:p>
    <w:p w14:paraId="6F8D7756" w14:textId="698C4587" w:rsidR="00C21460" w:rsidRPr="00C21460" w:rsidRDefault="00C21460">
      <w:pPr>
        <w:pStyle w:val="21"/>
        <w:rPr>
          <w:rFonts w:eastAsiaTheme="minorEastAsia"/>
          <w:noProof/>
          <w:lang w:eastAsia="ru-RU"/>
        </w:rPr>
      </w:pPr>
      <w:hyperlink w:anchor="_Toc126059692" w:history="1">
        <w:r w:rsidRPr="00C21460">
          <w:rPr>
            <w:rStyle w:val="aa"/>
            <w:noProof/>
          </w:rPr>
          <w:t>1.8.</w:t>
        </w:r>
        <w:r w:rsidRPr="00C21460">
          <w:rPr>
            <w:rFonts w:eastAsiaTheme="minorEastAsia"/>
            <w:noProof/>
            <w:lang w:eastAsia="ru-RU"/>
          </w:rPr>
          <w:tab/>
        </w:r>
        <w:r w:rsidRPr="00C21460">
          <w:rPr>
            <w:rStyle w:val="aa"/>
            <w:noProof/>
          </w:rPr>
          <w:t>Ожидаемые показания к применению</w:t>
        </w:r>
        <w:r w:rsidRPr="00C21460">
          <w:rPr>
            <w:noProof/>
            <w:webHidden/>
          </w:rPr>
          <w:tab/>
        </w:r>
        <w:r w:rsidRPr="00C21460">
          <w:rPr>
            <w:noProof/>
            <w:webHidden/>
          </w:rPr>
          <w:fldChar w:fldCharType="begin"/>
        </w:r>
        <w:r w:rsidRPr="00C21460">
          <w:rPr>
            <w:noProof/>
            <w:webHidden/>
          </w:rPr>
          <w:instrText xml:space="preserve"> PAGEREF _Toc126059692 \h </w:instrText>
        </w:r>
        <w:r w:rsidRPr="00C21460">
          <w:rPr>
            <w:noProof/>
            <w:webHidden/>
          </w:rPr>
        </w:r>
        <w:r w:rsidRPr="00C21460">
          <w:rPr>
            <w:noProof/>
            <w:webHidden/>
          </w:rPr>
          <w:fldChar w:fldCharType="separate"/>
        </w:r>
        <w:r w:rsidRPr="00C21460">
          <w:rPr>
            <w:noProof/>
            <w:webHidden/>
          </w:rPr>
          <w:t>20</w:t>
        </w:r>
        <w:r w:rsidRPr="00C21460">
          <w:rPr>
            <w:noProof/>
            <w:webHidden/>
          </w:rPr>
          <w:fldChar w:fldCharType="end"/>
        </w:r>
      </w:hyperlink>
    </w:p>
    <w:p w14:paraId="2127FFCD" w14:textId="68351655" w:rsidR="00C21460" w:rsidRPr="00C21460" w:rsidRDefault="00C21460">
      <w:pPr>
        <w:pStyle w:val="21"/>
        <w:rPr>
          <w:rFonts w:eastAsiaTheme="minorEastAsia"/>
          <w:noProof/>
          <w:lang w:eastAsia="ru-RU"/>
        </w:rPr>
      </w:pPr>
      <w:hyperlink w:anchor="_Toc126059693" w:history="1">
        <w:r w:rsidRPr="00C21460">
          <w:rPr>
            <w:rStyle w:val="aa"/>
            <w:noProof/>
          </w:rPr>
          <w:t>Список литературы</w:t>
        </w:r>
        <w:r w:rsidRPr="00C21460">
          <w:rPr>
            <w:noProof/>
            <w:webHidden/>
          </w:rPr>
          <w:tab/>
        </w:r>
        <w:r w:rsidRPr="00C21460">
          <w:rPr>
            <w:noProof/>
            <w:webHidden/>
          </w:rPr>
          <w:fldChar w:fldCharType="begin"/>
        </w:r>
        <w:r w:rsidRPr="00C21460">
          <w:rPr>
            <w:noProof/>
            <w:webHidden/>
          </w:rPr>
          <w:instrText xml:space="preserve"> PAGEREF _Toc126059693 \h </w:instrText>
        </w:r>
        <w:r w:rsidRPr="00C21460">
          <w:rPr>
            <w:noProof/>
            <w:webHidden/>
          </w:rPr>
        </w:r>
        <w:r w:rsidRPr="00C21460">
          <w:rPr>
            <w:noProof/>
            <w:webHidden/>
          </w:rPr>
          <w:fldChar w:fldCharType="separate"/>
        </w:r>
        <w:r w:rsidRPr="00C21460">
          <w:rPr>
            <w:noProof/>
            <w:webHidden/>
          </w:rPr>
          <w:t>21</w:t>
        </w:r>
        <w:r w:rsidRPr="00C21460">
          <w:rPr>
            <w:noProof/>
            <w:webHidden/>
          </w:rPr>
          <w:fldChar w:fldCharType="end"/>
        </w:r>
      </w:hyperlink>
    </w:p>
    <w:p w14:paraId="168D2222" w14:textId="7880FF77" w:rsidR="00C21460" w:rsidRPr="00C21460" w:rsidRDefault="00C21460">
      <w:pPr>
        <w:pStyle w:val="14"/>
        <w:tabs>
          <w:tab w:val="left" w:pos="720"/>
        </w:tabs>
        <w:rPr>
          <w:rFonts w:eastAsiaTheme="minorEastAsia"/>
          <w:noProof/>
          <w:lang w:eastAsia="ru-RU"/>
        </w:rPr>
      </w:pPr>
      <w:hyperlink w:anchor="_Toc126059694" w:history="1">
        <w:r w:rsidRPr="00C21460">
          <w:rPr>
            <w:rStyle w:val="aa"/>
            <w:noProof/>
          </w:rPr>
          <w:t>2.</w:t>
        </w:r>
        <w:r w:rsidRPr="00C21460">
          <w:rPr>
            <w:rFonts w:eastAsiaTheme="minorEastAsia"/>
            <w:noProof/>
            <w:lang w:eastAsia="ru-RU"/>
          </w:rPr>
          <w:tab/>
        </w:r>
        <w:r w:rsidRPr="00C21460">
          <w:rPr>
            <w:rStyle w:val="aa"/>
            <w:noProof/>
          </w:rPr>
          <w:t>ФИЗИЧЕСКИЕ, ХИМИЧЕСКИЕ И ФАРМАЦЕВТИЧЕСКИЕ СВОЙСТВА И ЛЕКАРСТВЕННАЯ ФОРМА</w:t>
        </w:r>
        <w:r w:rsidRPr="00C21460">
          <w:rPr>
            <w:noProof/>
            <w:webHidden/>
          </w:rPr>
          <w:tab/>
        </w:r>
        <w:r w:rsidRPr="00C21460">
          <w:rPr>
            <w:noProof/>
            <w:webHidden/>
          </w:rPr>
          <w:fldChar w:fldCharType="begin"/>
        </w:r>
        <w:r w:rsidRPr="00C21460">
          <w:rPr>
            <w:noProof/>
            <w:webHidden/>
          </w:rPr>
          <w:instrText xml:space="preserve"> PAGEREF _Toc126059694 \h </w:instrText>
        </w:r>
        <w:r w:rsidRPr="00C21460">
          <w:rPr>
            <w:noProof/>
            <w:webHidden/>
          </w:rPr>
        </w:r>
        <w:r w:rsidRPr="00C21460">
          <w:rPr>
            <w:noProof/>
            <w:webHidden/>
          </w:rPr>
          <w:fldChar w:fldCharType="separate"/>
        </w:r>
        <w:r w:rsidRPr="00C21460">
          <w:rPr>
            <w:noProof/>
            <w:webHidden/>
          </w:rPr>
          <w:t>23</w:t>
        </w:r>
        <w:r w:rsidRPr="00C21460">
          <w:rPr>
            <w:noProof/>
            <w:webHidden/>
          </w:rPr>
          <w:fldChar w:fldCharType="end"/>
        </w:r>
      </w:hyperlink>
    </w:p>
    <w:p w14:paraId="3F6330D8" w14:textId="7590B4E4" w:rsidR="00C21460" w:rsidRPr="00C21460" w:rsidRDefault="00C21460">
      <w:pPr>
        <w:pStyle w:val="21"/>
        <w:rPr>
          <w:rFonts w:eastAsiaTheme="minorEastAsia"/>
          <w:noProof/>
          <w:lang w:eastAsia="ru-RU"/>
        </w:rPr>
      </w:pPr>
      <w:hyperlink w:anchor="_Toc126059695" w:history="1">
        <w:r w:rsidRPr="00C21460">
          <w:rPr>
            <w:rStyle w:val="aa"/>
            <w:noProof/>
          </w:rPr>
          <w:t>2.1. Описание свойств исследуемого препарата</w:t>
        </w:r>
        <w:r w:rsidRPr="00C21460">
          <w:rPr>
            <w:noProof/>
            <w:webHidden/>
          </w:rPr>
          <w:tab/>
        </w:r>
        <w:r w:rsidRPr="00C21460">
          <w:rPr>
            <w:noProof/>
            <w:webHidden/>
          </w:rPr>
          <w:fldChar w:fldCharType="begin"/>
        </w:r>
        <w:r w:rsidRPr="00C21460">
          <w:rPr>
            <w:noProof/>
            <w:webHidden/>
          </w:rPr>
          <w:instrText xml:space="preserve"> PAGEREF _Toc126059695 \h </w:instrText>
        </w:r>
        <w:r w:rsidRPr="00C21460">
          <w:rPr>
            <w:noProof/>
            <w:webHidden/>
          </w:rPr>
        </w:r>
        <w:r w:rsidRPr="00C21460">
          <w:rPr>
            <w:noProof/>
            <w:webHidden/>
          </w:rPr>
          <w:fldChar w:fldCharType="separate"/>
        </w:r>
        <w:r w:rsidRPr="00C21460">
          <w:rPr>
            <w:noProof/>
            <w:webHidden/>
          </w:rPr>
          <w:t>23</w:t>
        </w:r>
        <w:r w:rsidRPr="00C21460">
          <w:rPr>
            <w:noProof/>
            <w:webHidden/>
          </w:rPr>
          <w:fldChar w:fldCharType="end"/>
        </w:r>
      </w:hyperlink>
    </w:p>
    <w:p w14:paraId="5B5594AD" w14:textId="2C3EE092" w:rsidR="00C21460" w:rsidRPr="00C21460" w:rsidRDefault="00C21460">
      <w:pPr>
        <w:pStyle w:val="31"/>
        <w:rPr>
          <w:rFonts w:eastAsiaTheme="minorEastAsia"/>
          <w:lang w:eastAsia="ru-RU"/>
        </w:rPr>
      </w:pPr>
      <w:hyperlink w:anchor="_Toc126059696" w:history="1">
        <w:r w:rsidRPr="00C21460">
          <w:rPr>
            <w:rStyle w:val="aa"/>
          </w:rPr>
          <w:t>2.1.1. Химическая формула</w:t>
        </w:r>
        <w:r w:rsidRPr="00C21460">
          <w:rPr>
            <w:webHidden/>
          </w:rPr>
          <w:tab/>
        </w:r>
        <w:r w:rsidRPr="00C21460">
          <w:rPr>
            <w:webHidden/>
          </w:rPr>
          <w:fldChar w:fldCharType="begin"/>
        </w:r>
        <w:r w:rsidRPr="00C21460">
          <w:rPr>
            <w:webHidden/>
          </w:rPr>
          <w:instrText xml:space="preserve"> PAGEREF _Toc126059696 \h </w:instrText>
        </w:r>
        <w:r w:rsidRPr="00C21460">
          <w:rPr>
            <w:webHidden/>
          </w:rPr>
        </w:r>
        <w:r w:rsidRPr="00C21460">
          <w:rPr>
            <w:webHidden/>
          </w:rPr>
          <w:fldChar w:fldCharType="separate"/>
        </w:r>
        <w:r w:rsidRPr="00C21460">
          <w:rPr>
            <w:webHidden/>
          </w:rPr>
          <w:t>23</w:t>
        </w:r>
        <w:r w:rsidRPr="00C21460">
          <w:rPr>
            <w:webHidden/>
          </w:rPr>
          <w:fldChar w:fldCharType="end"/>
        </w:r>
      </w:hyperlink>
    </w:p>
    <w:p w14:paraId="7D359240" w14:textId="493AE0FA" w:rsidR="00C21460" w:rsidRPr="00C21460" w:rsidRDefault="00C21460">
      <w:pPr>
        <w:pStyle w:val="31"/>
        <w:rPr>
          <w:rFonts w:eastAsiaTheme="minorEastAsia"/>
          <w:lang w:eastAsia="ru-RU"/>
        </w:rPr>
      </w:pPr>
      <w:hyperlink w:anchor="_Toc126059697" w:history="1">
        <w:r w:rsidRPr="00C21460">
          <w:rPr>
            <w:rStyle w:val="aa"/>
          </w:rPr>
          <w:t>2.1.2. Структурная формула</w:t>
        </w:r>
        <w:r w:rsidRPr="00C21460">
          <w:rPr>
            <w:webHidden/>
          </w:rPr>
          <w:tab/>
        </w:r>
        <w:r w:rsidRPr="00C21460">
          <w:rPr>
            <w:webHidden/>
          </w:rPr>
          <w:fldChar w:fldCharType="begin"/>
        </w:r>
        <w:r w:rsidRPr="00C21460">
          <w:rPr>
            <w:webHidden/>
          </w:rPr>
          <w:instrText xml:space="preserve"> PAGEREF _Toc126059697 \h </w:instrText>
        </w:r>
        <w:r w:rsidRPr="00C21460">
          <w:rPr>
            <w:webHidden/>
          </w:rPr>
        </w:r>
        <w:r w:rsidRPr="00C21460">
          <w:rPr>
            <w:webHidden/>
          </w:rPr>
          <w:fldChar w:fldCharType="separate"/>
        </w:r>
        <w:r w:rsidRPr="00C21460">
          <w:rPr>
            <w:webHidden/>
          </w:rPr>
          <w:t>23</w:t>
        </w:r>
        <w:r w:rsidRPr="00C21460">
          <w:rPr>
            <w:webHidden/>
          </w:rPr>
          <w:fldChar w:fldCharType="end"/>
        </w:r>
      </w:hyperlink>
    </w:p>
    <w:p w14:paraId="0B38A68D" w14:textId="04231A32" w:rsidR="00C21460" w:rsidRPr="00C21460" w:rsidRDefault="00C21460">
      <w:pPr>
        <w:pStyle w:val="31"/>
        <w:rPr>
          <w:rFonts w:eastAsiaTheme="minorEastAsia"/>
          <w:lang w:eastAsia="ru-RU"/>
        </w:rPr>
      </w:pPr>
      <w:hyperlink w:anchor="_Toc126059698" w:history="1">
        <w:r w:rsidRPr="00C21460">
          <w:rPr>
            <w:rStyle w:val="aa"/>
          </w:rPr>
          <w:t>2.1.3. Физико-химические и фармацевтические свойства</w:t>
        </w:r>
        <w:r w:rsidRPr="00C21460">
          <w:rPr>
            <w:webHidden/>
          </w:rPr>
          <w:tab/>
        </w:r>
        <w:r w:rsidRPr="00C21460">
          <w:rPr>
            <w:webHidden/>
          </w:rPr>
          <w:fldChar w:fldCharType="begin"/>
        </w:r>
        <w:r w:rsidRPr="00C21460">
          <w:rPr>
            <w:webHidden/>
          </w:rPr>
          <w:instrText xml:space="preserve"> PAGEREF _Toc126059698 \h </w:instrText>
        </w:r>
        <w:r w:rsidRPr="00C21460">
          <w:rPr>
            <w:webHidden/>
          </w:rPr>
        </w:r>
        <w:r w:rsidRPr="00C21460">
          <w:rPr>
            <w:webHidden/>
          </w:rPr>
          <w:fldChar w:fldCharType="separate"/>
        </w:r>
        <w:r w:rsidRPr="00C21460">
          <w:rPr>
            <w:webHidden/>
          </w:rPr>
          <w:t>23</w:t>
        </w:r>
        <w:r w:rsidRPr="00C21460">
          <w:rPr>
            <w:webHidden/>
          </w:rPr>
          <w:fldChar w:fldCharType="end"/>
        </w:r>
      </w:hyperlink>
    </w:p>
    <w:p w14:paraId="175A2819" w14:textId="7F90DB24" w:rsidR="00C21460" w:rsidRPr="00C21460" w:rsidRDefault="00C21460">
      <w:pPr>
        <w:pStyle w:val="21"/>
        <w:rPr>
          <w:rFonts w:eastAsiaTheme="minorEastAsia"/>
          <w:noProof/>
          <w:lang w:eastAsia="ru-RU"/>
        </w:rPr>
      </w:pPr>
      <w:hyperlink w:anchor="_Toc126059699" w:history="1">
        <w:r w:rsidRPr="00C21460">
          <w:rPr>
            <w:rStyle w:val="aa"/>
            <w:noProof/>
          </w:rPr>
          <w:t>2.2. Лекарственная форма</w:t>
        </w:r>
        <w:r w:rsidRPr="00C21460">
          <w:rPr>
            <w:noProof/>
            <w:webHidden/>
          </w:rPr>
          <w:tab/>
        </w:r>
        <w:r w:rsidRPr="00C21460">
          <w:rPr>
            <w:noProof/>
            <w:webHidden/>
          </w:rPr>
          <w:fldChar w:fldCharType="begin"/>
        </w:r>
        <w:r w:rsidRPr="00C21460">
          <w:rPr>
            <w:noProof/>
            <w:webHidden/>
          </w:rPr>
          <w:instrText xml:space="preserve"> PAGEREF _Toc126059699 \h </w:instrText>
        </w:r>
        <w:r w:rsidRPr="00C21460">
          <w:rPr>
            <w:noProof/>
            <w:webHidden/>
          </w:rPr>
        </w:r>
        <w:r w:rsidRPr="00C21460">
          <w:rPr>
            <w:noProof/>
            <w:webHidden/>
          </w:rPr>
          <w:fldChar w:fldCharType="separate"/>
        </w:r>
        <w:r w:rsidRPr="00C21460">
          <w:rPr>
            <w:noProof/>
            <w:webHidden/>
          </w:rPr>
          <w:t>23</w:t>
        </w:r>
        <w:r w:rsidRPr="00C21460">
          <w:rPr>
            <w:noProof/>
            <w:webHidden/>
          </w:rPr>
          <w:fldChar w:fldCharType="end"/>
        </w:r>
      </w:hyperlink>
    </w:p>
    <w:p w14:paraId="78C0F562" w14:textId="5C6B9943" w:rsidR="00C21460" w:rsidRPr="00C21460" w:rsidRDefault="00C21460">
      <w:pPr>
        <w:pStyle w:val="31"/>
        <w:rPr>
          <w:rFonts w:eastAsiaTheme="minorEastAsia"/>
          <w:lang w:eastAsia="ru-RU"/>
        </w:rPr>
      </w:pPr>
      <w:hyperlink w:anchor="_Toc126059700" w:history="1">
        <w:r w:rsidRPr="00C21460">
          <w:rPr>
            <w:rStyle w:val="aa"/>
          </w:rPr>
          <w:t>2.2.1. Название лекарственной формы</w:t>
        </w:r>
        <w:r w:rsidRPr="00C21460">
          <w:rPr>
            <w:webHidden/>
          </w:rPr>
          <w:tab/>
        </w:r>
        <w:r w:rsidRPr="00C21460">
          <w:rPr>
            <w:webHidden/>
          </w:rPr>
          <w:fldChar w:fldCharType="begin"/>
        </w:r>
        <w:r w:rsidRPr="00C21460">
          <w:rPr>
            <w:webHidden/>
          </w:rPr>
          <w:instrText xml:space="preserve"> PAGEREF _Toc126059700 \h </w:instrText>
        </w:r>
        <w:r w:rsidRPr="00C21460">
          <w:rPr>
            <w:webHidden/>
          </w:rPr>
        </w:r>
        <w:r w:rsidRPr="00C21460">
          <w:rPr>
            <w:webHidden/>
          </w:rPr>
          <w:fldChar w:fldCharType="separate"/>
        </w:r>
        <w:r w:rsidRPr="00C21460">
          <w:rPr>
            <w:webHidden/>
          </w:rPr>
          <w:t>23</w:t>
        </w:r>
        <w:r w:rsidRPr="00C21460">
          <w:rPr>
            <w:webHidden/>
          </w:rPr>
          <w:fldChar w:fldCharType="end"/>
        </w:r>
      </w:hyperlink>
    </w:p>
    <w:p w14:paraId="1D92BA8C" w14:textId="641BAECB" w:rsidR="00C21460" w:rsidRPr="00C21460" w:rsidRDefault="00C21460">
      <w:pPr>
        <w:pStyle w:val="31"/>
        <w:rPr>
          <w:rFonts w:eastAsiaTheme="minorEastAsia"/>
          <w:lang w:eastAsia="ru-RU"/>
        </w:rPr>
      </w:pPr>
      <w:hyperlink w:anchor="_Toc126059701" w:history="1">
        <w:r w:rsidRPr="00C21460">
          <w:rPr>
            <w:rStyle w:val="aa"/>
          </w:rPr>
          <w:t>2.2.2. Описание лекарственной формы</w:t>
        </w:r>
        <w:r w:rsidRPr="00C21460">
          <w:rPr>
            <w:webHidden/>
          </w:rPr>
          <w:tab/>
        </w:r>
        <w:r w:rsidRPr="00C21460">
          <w:rPr>
            <w:webHidden/>
          </w:rPr>
          <w:fldChar w:fldCharType="begin"/>
        </w:r>
        <w:r w:rsidRPr="00C21460">
          <w:rPr>
            <w:webHidden/>
          </w:rPr>
          <w:instrText xml:space="preserve"> PAGEREF _Toc126059701 \h </w:instrText>
        </w:r>
        <w:r w:rsidRPr="00C21460">
          <w:rPr>
            <w:webHidden/>
          </w:rPr>
        </w:r>
        <w:r w:rsidRPr="00C21460">
          <w:rPr>
            <w:webHidden/>
          </w:rPr>
          <w:fldChar w:fldCharType="separate"/>
        </w:r>
        <w:r w:rsidRPr="00C21460">
          <w:rPr>
            <w:webHidden/>
          </w:rPr>
          <w:t>23</w:t>
        </w:r>
        <w:r w:rsidRPr="00C21460">
          <w:rPr>
            <w:webHidden/>
          </w:rPr>
          <w:fldChar w:fldCharType="end"/>
        </w:r>
      </w:hyperlink>
    </w:p>
    <w:p w14:paraId="210B4FC6" w14:textId="76ED080C" w:rsidR="00C21460" w:rsidRPr="00C21460" w:rsidRDefault="00C21460">
      <w:pPr>
        <w:pStyle w:val="31"/>
        <w:rPr>
          <w:rFonts w:eastAsiaTheme="minorEastAsia"/>
          <w:lang w:eastAsia="ru-RU"/>
        </w:rPr>
      </w:pPr>
      <w:hyperlink w:anchor="_Toc126059702" w:history="1">
        <w:r w:rsidRPr="00C21460">
          <w:rPr>
            <w:rStyle w:val="aa"/>
          </w:rPr>
          <w:t>2.2.3. Состав лекарственной формы</w:t>
        </w:r>
        <w:r w:rsidRPr="00C21460">
          <w:rPr>
            <w:webHidden/>
          </w:rPr>
          <w:tab/>
        </w:r>
        <w:r w:rsidRPr="00C21460">
          <w:rPr>
            <w:webHidden/>
          </w:rPr>
          <w:fldChar w:fldCharType="begin"/>
        </w:r>
        <w:r w:rsidRPr="00C21460">
          <w:rPr>
            <w:webHidden/>
          </w:rPr>
          <w:instrText xml:space="preserve"> PAGEREF _Toc126059702 \h </w:instrText>
        </w:r>
        <w:r w:rsidRPr="00C21460">
          <w:rPr>
            <w:webHidden/>
          </w:rPr>
        </w:r>
        <w:r w:rsidRPr="00C21460">
          <w:rPr>
            <w:webHidden/>
          </w:rPr>
          <w:fldChar w:fldCharType="separate"/>
        </w:r>
        <w:r w:rsidRPr="00C21460">
          <w:rPr>
            <w:webHidden/>
          </w:rPr>
          <w:t>24</w:t>
        </w:r>
        <w:r w:rsidRPr="00C21460">
          <w:rPr>
            <w:webHidden/>
          </w:rPr>
          <w:fldChar w:fldCharType="end"/>
        </w:r>
      </w:hyperlink>
    </w:p>
    <w:p w14:paraId="4A001A46" w14:textId="6308F174" w:rsidR="00C21460" w:rsidRPr="00C21460" w:rsidRDefault="00C21460">
      <w:pPr>
        <w:pStyle w:val="31"/>
        <w:rPr>
          <w:rFonts w:eastAsiaTheme="minorEastAsia"/>
          <w:lang w:eastAsia="ru-RU"/>
        </w:rPr>
      </w:pPr>
      <w:hyperlink w:anchor="_Toc126059703" w:history="1">
        <w:r w:rsidRPr="00C21460">
          <w:rPr>
            <w:rStyle w:val="aa"/>
          </w:rPr>
          <w:t>2.2.4. Форма выпуска</w:t>
        </w:r>
        <w:r w:rsidRPr="00C21460">
          <w:rPr>
            <w:webHidden/>
          </w:rPr>
          <w:tab/>
        </w:r>
        <w:r w:rsidRPr="00C21460">
          <w:rPr>
            <w:webHidden/>
          </w:rPr>
          <w:fldChar w:fldCharType="begin"/>
        </w:r>
        <w:r w:rsidRPr="00C21460">
          <w:rPr>
            <w:webHidden/>
          </w:rPr>
          <w:instrText xml:space="preserve"> PAGEREF _Toc126059703 \h </w:instrText>
        </w:r>
        <w:r w:rsidRPr="00C21460">
          <w:rPr>
            <w:webHidden/>
          </w:rPr>
        </w:r>
        <w:r w:rsidRPr="00C21460">
          <w:rPr>
            <w:webHidden/>
          </w:rPr>
          <w:fldChar w:fldCharType="separate"/>
        </w:r>
        <w:r w:rsidRPr="00C21460">
          <w:rPr>
            <w:webHidden/>
          </w:rPr>
          <w:t>34</w:t>
        </w:r>
        <w:r w:rsidRPr="00C21460">
          <w:rPr>
            <w:webHidden/>
          </w:rPr>
          <w:fldChar w:fldCharType="end"/>
        </w:r>
      </w:hyperlink>
    </w:p>
    <w:p w14:paraId="00FCC3E1" w14:textId="46358EB7" w:rsidR="00C21460" w:rsidRPr="00C21460" w:rsidRDefault="00C21460">
      <w:pPr>
        <w:pStyle w:val="21"/>
        <w:rPr>
          <w:rFonts w:eastAsiaTheme="minorEastAsia"/>
          <w:noProof/>
          <w:lang w:eastAsia="ru-RU"/>
        </w:rPr>
      </w:pPr>
      <w:hyperlink w:anchor="_Toc126059704" w:history="1">
        <w:r w:rsidRPr="00C21460">
          <w:rPr>
            <w:rStyle w:val="aa"/>
            <w:noProof/>
          </w:rPr>
          <w:t>2.3. Правила хранения и обращения</w:t>
        </w:r>
        <w:r w:rsidRPr="00C21460">
          <w:rPr>
            <w:noProof/>
            <w:webHidden/>
          </w:rPr>
          <w:tab/>
        </w:r>
        <w:r w:rsidRPr="00C21460">
          <w:rPr>
            <w:noProof/>
            <w:webHidden/>
          </w:rPr>
          <w:fldChar w:fldCharType="begin"/>
        </w:r>
        <w:r w:rsidRPr="00C21460">
          <w:rPr>
            <w:noProof/>
            <w:webHidden/>
          </w:rPr>
          <w:instrText xml:space="preserve"> PAGEREF _Toc126059704 \h </w:instrText>
        </w:r>
        <w:r w:rsidRPr="00C21460">
          <w:rPr>
            <w:noProof/>
            <w:webHidden/>
          </w:rPr>
        </w:r>
        <w:r w:rsidRPr="00C21460">
          <w:rPr>
            <w:noProof/>
            <w:webHidden/>
          </w:rPr>
          <w:fldChar w:fldCharType="separate"/>
        </w:r>
        <w:r w:rsidRPr="00C21460">
          <w:rPr>
            <w:noProof/>
            <w:webHidden/>
          </w:rPr>
          <w:t>34</w:t>
        </w:r>
        <w:r w:rsidRPr="00C21460">
          <w:rPr>
            <w:noProof/>
            <w:webHidden/>
          </w:rPr>
          <w:fldChar w:fldCharType="end"/>
        </w:r>
      </w:hyperlink>
    </w:p>
    <w:p w14:paraId="7BF3370C" w14:textId="2B55716F" w:rsidR="00C21460" w:rsidRPr="00C21460" w:rsidRDefault="00C21460">
      <w:pPr>
        <w:pStyle w:val="31"/>
        <w:rPr>
          <w:rFonts w:eastAsiaTheme="minorEastAsia"/>
          <w:lang w:eastAsia="ru-RU"/>
        </w:rPr>
      </w:pPr>
      <w:hyperlink w:anchor="_Toc126059705" w:history="1">
        <w:r w:rsidRPr="00C21460">
          <w:rPr>
            <w:rStyle w:val="aa"/>
          </w:rPr>
          <w:t>2.3.1. Условия хранения и транспортировки</w:t>
        </w:r>
        <w:r w:rsidRPr="00C21460">
          <w:rPr>
            <w:webHidden/>
          </w:rPr>
          <w:tab/>
        </w:r>
        <w:r w:rsidRPr="00C21460">
          <w:rPr>
            <w:webHidden/>
          </w:rPr>
          <w:fldChar w:fldCharType="begin"/>
        </w:r>
        <w:r w:rsidRPr="00C21460">
          <w:rPr>
            <w:webHidden/>
          </w:rPr>
          <w:instrText xml:space="preserve"> PAGEREF _Toc126059705 \h </w:instrText>
        </w:r>
        <w:r w:rsidRPr="00C21460">
          <w:rPr>
            <w:webHidden/>
          </w:rPr>
        </w:r>
        <w:r w:rsidRPr="00C21460">
          <w:rPr>
            <w:webHidden/>
          </w:rPr>
          <w:fldChar w:fldCharType="separate"/>
        </w:r>
        <w:r w:rsidRPr="00C21460">
          <w:rPr>
            <w:webHidden/>
          </w:rPr>
          <w:t>34</w:t>
        </w:r>
        <w:r w:rsidRPr="00C21460">
          <w:rPr>
            <w:webHidden/>
          </w:rPr>
          <w:fldChar w:fldCharType="end"/>
        </w:r>
      </w:hyperlink>
    </w:p>
    <w:p w14:paraId="3C93BCEC" w14:textId="2BB82AC4" w:rsidR="00C21460" w:rsidRPr="00C21460" w:rsidRDefault="00C21460">
      <w:pPr>
        <w:pStyle w:val="31"/>
        <w:rPr>
          <w:rFonts w:eastAsiaTheme="minorEastAsia"/>
          <w:lang w:eastAsia="ru-RU"/>
        </w:rPr>
      </w:pPr>
      <w:hyperlink w:anchor="_Toc126059706" w:history="1">
        <w:r w:rsidRPr="00C21460">
          <w:rPr>
            <w:rStyle w:val="aa"/>
          </w:rPr>
          <w:t>2.3.2. Срок годности</w:t>
        </w:r>
        <w:r w:rsidRPr="00C21460">
          <w:rPr>
            <w:webHidden/>
          </w:rPr>
          <w:tab/>
        </w:r>
        <w:r w:rsidRPr="00C21460">
          <w:rPr>
            <w:webHidden/>
          </w:rPr>
          <w:fldChar w:fldCharType="begin"/>
        </w:r>
        <w:r w:rsidRPr="00C21460">
          <w:rPr>
            <w:webHidden/>
          </w:rPr>
          <w:instrText xml:space="preserve"> PAGEREF _Toc126059706 \h </w:instrText>
        </w:r>
        <w:r w:rsidRPr="00C21460">
          <w:rPr>
            <w:webHidden/>
          </w:rPr>
        </w:r>
        <w:r w:rsidRPr="00C21460">
          <w:rPr>
            <w:webHidden/>
          </w:rPr>
          <w:fldChar w:fldCharType="separate"/>
        </w:r>
        <w:r w:rsidRPr="00C21460">
          <w:rPr>
            <w:webHidden/>
          </w:rPr>
          <w:t>34</w:t>
        </w:r>
        <w:r w:rsidRPr="00C21460">
          <w:rPr>
            <w:webHidden/>
          </w:rPr>
          <w:fldChar w:fldCharType="end"/>
        </w:r>
      </w:hyperlink>
    </w:p>
    <w:p w14:paraId="0AC38EF7" w14:textId="3EB4D176" w:rsidR="00C21460" w:rsidRPr="00C21460" w:rsidRDefault="00C21460">
      <w:pPr>
        <w:pStyle w:val="31"/>
        <w:rPr>
          <w:rFonts w:eastAsiaTheme="minorEastAsia"/>
          <w:lang w:eastAsia="ru-RU"/>
        </w:rPr>
      </w:pPr>
      <w:hyperlink w:anchor="_Toc126059707" w:history="1">
        <w:r w:rsidRPr="00C21460">
          <w:rPr>
            <w:rStyle w:val="aa"/>
          </w:rPr>
          <w:t>2.3.3. Правила по обращению с препаратом</w:t>
        </w:r>
        <w:r w:rsidRPr="00C21460">
          <w:rPr>
            <w:webHidden/>
          </w:rPr>
          <w:tab/>
        </w:r>
        <w:r w:rsidRPr="00C21460">
          <w:rPr>
            <w:webHidden/>
          </w:rPr>
          <w:fldChar w:fldCharType="begin"/>
        </w:r>
        <w:r w:rsidRPr="00C21460">
          <w:rPr>
            <w:webHidden/>
          </w:rPr>
          <w:instrText xml:space="preserve"> PAGEREF _Toc126059707 \h </w:instrText>
        </w:r>
        <w:r w:rsidRPr="00C21460">
          <w:rPr>
            <w:webHidden/>
          </w:rPr>
        </w:r>
        <w:r w:rsidRPr="00C21460">
          <w:rPr>
            <w:webHidden/>
          </w:rPr>
          <w:fldChar w:fldCharType="separate"/>
        </w:r>
        <w:r w:rsidRPr="00C21460">
          <w:rPr>
            <w:webHidden/>
          </w:rPr>
          <w:t>34</w:t>
        </w:r>
        <w:r w:rsidRPr="00C21460">
          <w:rPr>
            <w:webHidden/>
          </w:rPr>
          <w:fldChar w:fldCharType="end"/>
        </w:r>
      </w:hyperlink>
    </w:p>
    <w:p w14:paraId="0B505C6C" w14:textId="65477807" w:rsidR="00C21460" w:rsidRPr="00C21460" w:rsidRDefault="00C21460">
      <w:pPr>
        <w:pStyle w:val="14"/>
        <w:rPr>
          <w:rFonts w:eastAsiaTheme="minorEastAsia"/>
          <w:noProof/>
          <w:lang w:eastAsia="ru-RU"/>
        </w:rPr>
      </w:pPr>
      <w:hyperlink w:anchor="_Toc126059708" w:history="1">
        <w:r w:rsidRPr="00C21460">
          <w:rPr>
            <w:rStyle w:val="aa"/>
            <w:noProof/>
          </w:rPr>
          <w:t>3. РЕЗУЛЬТАТЫ ДОКЛИНИЧЕСКИХ ИССЛЕДОВАНИЙ</w:t>
        </w:r>
        <w:r w:rsidRPr="00C21460">
          <w:rPr>
            <w:noProof/>
            <w:webHidden/>
          </w:rPr>
          <w:tab/>
        </w:r>
        <w:r w:rsidRPr="00C21460">
          <w:rPr>
            <w:noProof/>
            <w:webHidden/>
          </w:rPr>
          <w:fldChar w:fldCharType="begin"/>
        </w:r>
        <w:r w:rsidRPr="00C21460">
          <w:rPr>
            <w:noProof/>
            <w:webHidden/>
          </w:rPr>
          <w:instrText xml:space="preserve"> PAGEREF _Toc126059708 \h </w:instrText>
        </w:r>
        <w:r w:rsidRPr="00C21460">
          <w:rPr>
            <w:noProof/>
            <w:webHidden/>
          </w:rPr>
        </w:r>
        <w:r w:rsidRPr="00C21460">
          <w:rPr>
            <w:noProof/>
            <w:webHidden/>
          </w:rPr>
          <w:fldChar w:fldCharType="separate"/>
        </w:r>
        <w:r w:rsidRPr="00C21460">
          <w:rPr>
            <w:noProof/>
            <w:webHidden/>
          </w:rPr>
          <w:t>34</w:t>
        </w:r>
        <w:r w:rsidRPr="00C21460">
          <w:rPr>
            <w:noProof/>
            <w:webHidden/>
          </w:rPr>
          <w:fldChar w:fldCharType="end"/>
        </w:r>
      </w:hyperlink>
    </w:p>
    <w:p w14:paraId="24F641AD" w14:textId="184A2FE3" w:rsidR="00C21460" w:rsidRPr="00C21460" w:rsidRDefault="00C21460">
      <w:pPr>
        <w:pStyle w:val="21"/>
        <w:rPr>
          <w:rFonts w:eastAsiaTheme="minorEastAsia"/>
          <w:noProof/>
          <w:lang w:eastAsia="ru-RU"/>
        </w:rPr>
      </w:pPr>
      <w:hyperlink w:anchor="_Toc126059709" w:history="1">
        <w:r w:rsidRPr="00C21460">
          <w:rPr>
            <w:rStyle w:val="aa"/>
            <w:noProof/>
          </w:rPr>
          <w:t>Введение и резюме</w:t>
        </w:r>
        <w:r w:rsidRPr="00C21460">
          <w:rPr>
            <w:noProof/>
            <w:webHidden/>
          </w:rPr>
          <w:tab/>
        </w:r>
        <w:r w:rsidRPr="00C21460">
          <w:rPr>
            <w:noProof/>
            <w:webHidden/>
          </w:rPr>
          <w:fldChar w:fldCharType="begin"/>
        </w:r>
        <w:r w:rsidRPr="00C21460">
          <w:rPr>
            <w:noProof/>
            <w:webHidden/>
          </w:rPr>
          <w:instrText xml:space="preserve"> PAGEREF _Toc126059709 \h </w:instrText>
        </w:r>
        <w:r w:rsidRPr="00C21460">
          <w:rPr>
            <w:noProof/>
            <w:webHidden/>
          </w:rPr>
        </w:r>
        <w:r w:rsidRPr="00C21460">
          <w:rPr>
            <w:noProof/>
            <w:webHidden/>
          </w:rPr>
          <w:fldChar w:fldCharType="separate"/>
        </w:r>
        <w:r w:rsidRPr="00C21460">
          <w:rPr>
            <w:noProof/>
            <w:webHidden/>
          </w:rPr>
          <w:t>34</w:t>
        </w:r>
        <w:r w:rsidRPr="00C21460">
          <w:rPr>
            <w:noProof/>
            <w:webHidden/>
          </w:rPr>
          <w:fldChar w:fldCharType="end"/>
        </w:r>
      </w:hyperlink>
    </w:p>
    <w:p w14:paraId="1642444B" w14:textId="73DAE939" w:rsidR="00C21460" w:rsidRPr="00C21460" w:rsidRDefault="00C21460">
      <w:pPr>
        <w:pStyle w:val="21"/>
        <w:rPr>
          <w:rFonts w:eastAsiaTheme="minorEastAsia"/>
          <w:noProof/>
          <w:lang w:eastAsia="ru-RU"/>
        </w:rPr>
      </w:pPr>
      <w:hyperlink w:anchor="_Toc126059710" w:history="1">
        <w:r w:rsidRPr="00C21460">
          <w:rPr>
            <w:rStyle w:val="aa"/>
            <w:noProof/>
          </w:rPr>
          <w:t>3.1 Доклиническая фармакология</w:t>
        </w:r>
        <w:r w:rsidRPr="00C21460">
          <w:rPr>
            <w:noProof/>
            <w:webHidden/>
          </w:rPr>
          <w:tab/>
        </w:r>
        <w:r w:rsidRPr="00C21460">
          <w:rPr>
            <w:noProof/>
            <w:webHidden/>
          </w:rPr>
          <w:fldChar w:fldCharType="begin"/>
        </w:r>
        <w:r w:rsidRPr="00C21460">
          <w:rPr>
            <w:noProof/>
            <w:webHidden/>
          </w:rPr>
          <w:instrText xml:space="preserve"> PAGEREF _Toc126059710 \h </w:instrText>
        </w:r>
        <w:r w:rsidRPr="00C21460">
          <w:rPr>
            <w:noProof/>
            <w:webHidden/>
          </w:rPr>
        </w:r>
        <w:r w:rsidRPr="00C21460">
          <w:rPr>
            <w:noProof/>
            <w:webHidden/>
          </w:rPr>
          <w:fldChar w:fldCharType="separate"/>
        </w:r>
        <w:r w:rsidRPr="00C21460">
          <w:rPr>
            <w:noProof/>
            <w:webHidden/>
          </w:rPr>
          <w:t>38</w:t>
        </w:r>
        <w:r w:rsidRPr="00C21460">
          <w:rPr>
            <w:noProof/>
            <w:webHidden/>
          </w:rPr>
          <w:fldChar w:fldCharType="end"/>
        </w:r>
      </w:hyperlink>
    </w:p>
    <w:p w14:paraId="0742BECD" w14:textId="7E6E28DF" w:rsidR="00C21460" w:rsidRPr="00C21460" w:rsidRDefault="00C21460">
      <w:pPr>
        <w:pStyle w:val="31"/>
        <w:rPr>
          <w:rFonts w:eastAsiaTheme="minorEastAsia"/>
          <w:lang w:eastAsia="ru-RU"/>
        </w:rPr>
      </w:pPr>
      <w:hyperlink w:anchor="_Toc126059711" w:history="1">
        <w:r w:rsidRPr="00C21460">
          <w:rPr>
            <w:rStyle w:val="aa"/>
          </w:rPr>
          <w:t>3.1.1. Механизм действия</w:t>
        </w:r>
        <w:r w:rsidRPr="00C21460">
          <w:rPr>
            <w:webHidden/>
          </w:rPr>
          <w:tab/>
        </w:r>
        <w:r w:rsidRPr="00C21460">
          <w:rPr>
            <w:webHidden/>
          </w:rPr>
          <w:fldChar w:fldCharType="begin"/>
        </w:r>
        <w:r w:rsidRPr="00C21460">
          <w:rPr>
            <w:webHidden/>
          </w:rPr>
          <w:instrText xml:space="preserve"> PAGEREF _Toc126059711 \h </w:instrText>
        </w:r>
        <w:r w:rsidRPr="00C21460">
          <w:rPr>
            <w:webHidden/>
          </w:rPr>
        </w:r>
        <w:r w:rsidRPr="00C21460">
          <w:rPr>
            <w:webHidden/>
          </w:rPr>
          <w:fldChar w:fldCharType="separate"/>
        </w:r>
        <w:r w:rsidRPr="00C21460">
          <w:rPr>
            <w:webHidden/>
          </w:rPr>
          <w:t>38</w:t>
        </w:r>
        <w:r w:rsidRPr="00C21460">
          <w:rPr>
            <w:webHidden/>
          </w:rPr>
          <w:fldChar w:fldCharType="end"/>
        </w:r>
      </w:hyperlink>
    </w:p>
    <w:p w14:paraId="269E71E0" w14:textId="78D89897" w:rsidR="00C21460" w:rsidRPr="00C21460" w:rsidRDefault="00C21460">
      <w:pPr>
        <w:pStyle w:val="41"/>
        <w:tabs>
          <w:tab w:val="right" w:leader="dot" w:pos="9346"/>
        </w:tabs>
        <w:rPr>
          <w:rFonts w:eastAsiaTheme="minorEastAsia"/>
          <w:noProof/>
          <w:lang w:eastAsia="ru-RU"/>
        </w:rPr>
      </w:pPr>
      <w:hyperlink w:anchor="_Toc126059712" w:history="1">
        <w:r w:rsidRPr="00C21460">
          <w:rPr>
            <w:rStyle w:val="aa"/>
            <w:noProof/>
          </w:rPr>
          <w:t xml:space="preserve">3.1.2.1. Первичная фармакодинамика </w:t>
        </w:r>
        <w:r w:rsidRPr="00C21460">
          <w:rPr>
            <w:rStyle w:val="aa"/>
            <w:i/>
            <w:noProof/>
          </w:rPr>
          <w:t>in vitro</w:t>
        </w:r>
        <w:r w:rsidRPr="00C21460">
          <w:rPr>
            <w:noProof/>
            <w:webHidden/>
          </w:rPr>
          <w:tab/>
        </w:r>
        <w:r w:rsidRPr="00C21460">
          <w:rPr>
            <w:noProof/>
            <w:webHidden/>
          </w:rPr>
          <w:fldChar w:fldCharType="begin"/>
        </w:r>
        <w:r w:rsidRPr="00C21460">
          <w:rPr>
            <w:noProof/>
            <w:webHidden/>
          </w:rPr>
          <w:instrText xml:space="preserve"> PAGEREF _Toc126059712 \h </w:instrText>
        </w:r>
        <w:r w:rsidRPr="00C21460">
          <w:rPr>
            <w:noProof/>
            <w:webHidden/>
          </w:rPr>
        </w:r>
        <w:r w:rsidRPr="00C21460">
          <w:rPr>
            <w:noProof/>
            <w:webHidden/>
          </w:rPr>
          <w:fldChar w:fldCharType="separate"/>
        </w:r>
        <w:r w:rsidRPr="00C21460">
          <w:rPr>
            <w:noProof/>
            <w:webHidden/>
          </w:rPr>
          <w:t>39</w:t>
        </w:r>
        <w:r w:rsidRPr="00C21460">
          <w:rPr>
            <w:noProof/>
            <w:webHidden/>
          </w:rPr>
          <w:fldChar w:fldCharType="end"/>
        </w:r>
      </w:hyperlink>
    </w:p>
    <w:p w14:paraId="27836915" w14:textId="729811BE" w:rsidR="00C21460" w:rsidRPr="00C21460" w:rsidRDefault="00C21460">
      <w:pPr>
        <w:pStyle w:val="41"/>
        <w:tabs>
          <w:tab w:val="right" w:leader="dot" w:pos="9346"/>
        </w:tabs>
        <w:rPr>
          <w:rFonts w:eastAsiaTheme="minorEastAsia"/>
          <w:noProof/>
          <w:lang w:eastAsia="ru-RU"/>
        </w:rPr>
      </w:pPr>
      <w:hyperlink w:anchor="_Toc126059713" w:history="1">
        <w:r w:rsidRPr="00C21460">
          <w:rPr>
            <w:rStyle w:val="aa"/>
            <w:noProof/>
          </w:rPr>
          <w:t xml:space="preserve">3.1.2.2. Первичная фармакодинамика </w:t>
        </w:r>
        <w:r w:rsidRPr="00C21460">
          <w:rPr>
            <w:rStyle w:val="aa"/>
            <w:i/>
            <w:noProof/>
          </w:rPr>
          <w:t>in vivo</w:t>
        </w:r>
        <w:r w:rsidRPr="00C21460">
          <w:rPr>
            <w:noProof/>
            <w:webHidden/>
          </w:rPr>
          <w:tab/>
        </w:r>
        <w:r w:rsidRPr="00C21460">
          <w:rPr>
            <w:noProof/>
            <w:webHidden/>
          </w:rPr>
          <w:fldChar w:fldCharType="begin"/>
        </w:r>
        <w:r w:rsidRPr="00C21460">
          <w:rPr>
            <w:noProof/>
            <w:webHidden/>
          </w:rPr>
          <w:instrText xml:space="preserve"> PAGEREF _Toc126059713 \h </w:instrText>
        </w:r>
        <w:r w:rsidRPr="00C21460">
          <w:rPr>
            <w:noProof/>
            <w:webHidden/>
          </w:rPr>
        </w:r>
        <w:r w:rsidRPr="00C21460">
          <w:rPr>
            <w:noProof/>
            <w:webHidden/>
          </w:rPr>
          <w:fldChar w:fldCharType="separate"/>
        </w:r>
        <w:r w:rsidRPr="00C21460">
          <w:rPr>
            <w:noProof/>
            <w:webHidden/>
          </w:rPr>
          <w:t>41</w:t>
        </w:r>
        <w:r w:rsidRPr="00C21460">
          <w:rPr>
            <w:noProof/>
            <w:webHidden/>
          </w:rPr>
          <w:fldChar w:fldCharType="end"/>
        </w:r>
      </w:hyperlink>
    </w:p>
    <w:p w14:paraId="776301C6" w14:textId="09051B6E" w:rsidR="00C21460" w:rsidRPr="00C21460" w:rsidRDefault="00C21460">
      <w:pPr>
        <w:pStyle w:val="31"/>
        <w:rPr>
          <w:rFonts w:eastAsiaTheme="minorEastAsia"/>
          <w:lang w:eastAsia="ru-RU"/>
        </w:rPr>
      </w:pPr>
      <w:hyperlink w:anchor="_Toc126059714" w:history="1">
        <w:r w:rsidRPr="00C21460">
          <w:rPr>
            <w:rStyle w:val="aa"/>
          </w:rPr>
          <w:t>3.1.3. Вторичная фармакодинамика</w:t>
        </w:r>
        <w:r w:rsidRPr="00C21460">
          <w:rPr>
            <w:webHidden/>
          </w:rPr>
          <w:tab/>
        </w:r>
        <w:r w:rsidRPr="00C21460">
          <w:rPr>
            <w:webHidden/>
          </w:rPr>
          <w:fldChar w:fldCharType="begin"/>
        </w:r>
        <w:r w:rsidRPr="00C21460">
          <w:rPr>
            <w:webHidden/>
          </w:rPr>
          <w:instrText xml:space="preserve"> PAGEREF _Toc126059714 \h </w:instrText>
        </w:r>
        <w:r w:rsidRPr="00C21460">
          <w:rPr>
            <w:webHidden/>
          </w:rPr>
        </w:r>
        <w:r w:rsidRPr="00C21460">
          <w:rPr>
            <w:webHidden/>
          </w:rPr>
          <w:fldChar w:fldCharType="separate"/>
        </w:r>
        <w:r w:rsidRPr="00C21460">
          <w:rPr>
            <w:webHidden/>
          </w:rPr>
          <w:t>42</w:t>
        </w:r>
        <w:r w:rsidRPr="00C21460">
          <w:rPr>
            <w:webHidden/>
          </w:rPr>
          <w:fldChar w:fldCharType="end"/>
        </w:r>
      </w:hyperlink>
    </w:p>
    <w:p w14:paraId="2C47FD25" w14:textId="12FCD395" w:rsidR="00C21460" w:rsidRPr="00C21460" w:rsidRDefault="00C21460">
      <w:pPr>
        <w:pStyle w:val="31"/>
        <w:rPr>
          <w:rFonts w:eastAsiaTheme="minorEastAsia"/>
          <w:lang w:eastAsia="ru-RU"/>
        </w:rPr>
      </w:pPr>
      <w:hyperlink w:anchor="_Toc126059715" w:history="1">
        <w:r w:rsidRPr="00C21460">
          <w:rPr>
            <w:rStyle w:val="aa"/>
          </w:rPr>
          <w:t>3.1.4. Фармакологическая безопасность</w:t>
        </w:r>
        <w:r w:rsidRPr="00C21460">
          <w:rPr>
            <w:webHidden/>
          </w:rPr>
          <w:tab/>
        </w:r>
        <w:r w:rsidRPr="00C21460">
          <w:rPr>
            <w:webHidden/>
          </w:rPr>
          <w:fldChar w:fldCharType="begin"/>
        </w:r>
        <w:r w:rsidRPr="00C21460">
          <w:rPr>
            <w:webHidden/>
          </w:rPr>
          <w:instrText xml:space="preserve"> PAGEREF _Toc126059715 \h </w:instrText>
        </w:r>
        <w:r w:rsidRPr="00C21460">
          <w:rPr>
            <w:webHidden/>
          </w:rPr>
        </w:r>
        <w:r w:rsidRPr="00C21460">
          <w:rPr>
            <w:webHidden/>
          </w:rPr>
          <w:fldChar w:fldCharType="separate"/>
        </w:r>
        <w:r w:rsidRPr="00C21460">
          <w:rPr>
            <w:webHidden/>
          </w:rPr>
          <w:t>42</w:t>
        </w:r>
        <w:r w:rsidRPr="00C21460">
          <w:rPr>
            <w:webHidden/>
          </w:rPr>
          <w:fldChar w:fldCharType="end"/>
        </w:r>
      </w:hyperlink>
    </w:p>
    <w:p w14:paraId="60C743CA" w14:textId="261F1912" w:rsidR="00C21460" w:rsidRPr="00C21460" w:rsidRDefault="00C21460">
      <w:pPr>
        <w:pStyle w:val="31"/>
        <w:rPr>
          <w:rFonts w:eastAsiaTheme="minorEastAsia"/>
          <w:lang w:eastAsia="ru-RU"/>
        </w:rPr>
      </w:pPr>
      <w:hyperlink w:anchor="_Toc126059716" w:history="1">
        <w:r w:rsidRPr="00C21460">
          <w:rPr>
            <w:rStyle w:val="aa"/>
          </w:rPr>
          <w:t>3.1.5. Фармакодинамические лекарственные взаимодействия</w:t>
        </w:r>
        <w:r w:rsidRPr="00C21460">
          <w:rPr>
            <w:webHidden/>
          </w:rPr>
          <w:tab/>
        </w:r>
        <w:r w:rsidRPr="00C21460">
          <w:rPr>
            <w:webHidden/>
          </w:rPr>
          <w:fldChar w:fldCharType="begin"/>
        </w:r>
        <w:r w:rsidRPr="00C21460">
          <w:rPr>
            <w:webHidden/>
          </w:rPr>
          <w:instrText xml:space="preserve"> PAGEREF _Toc126059716 \h </w:instrText>
        </w:r>
        <w:r w:rsidRPr="00C21460">
          <w:rPr>
            <w:webHidden/>
          </w:rPr>
        </w:r>
        <w:r w:rsidRPr="00C21460">
          <w:rPr>
            <w:webHidden/>
          </w:rPr>
          <w:fldChar w:fldCharType="separate"/>
        </w:r>
        <w:r w:rsidRPr="00C21460">
          <w:rPr>
            <w:webHidden/>
          </w:rPr>
          <w:t>45</w:t>
        </w:r>
        <w:r w:rsidRPr="00C21460">
          <w:rPr>
            <w:webHidden/>
          </w:rPr>
          <w:fldChar w:fldCharType="end"/>
        </w:r>
      </w:hyperlink>
    </w:p>
    <w:p w14:paraId="578083EF" w14:textId="1768FC7A" w:rsidR="00C21460" w:rsidRPr="00C21460" w:rsidRDefault="00C21460">
      <w:pPr>
        <w:pStyle w:val="21"/>
        <w:rPr>
          <w:rFonts w:eastAsiaTheme="minorEastAsia"/>
          <w:noProof/>
          <w:lang w:eastAsia="ru-RU"/>
        </w:rPr>
      </w:pPr>
      <w:hyperlink w:anchor="_Toc126059717" w:history="1">
        <w:r w:rsidRPr="00C21460">
          <w:rPr>
            <w:rStyle w:val="aa"/>
            <w:noProof/>
          </w:rPr>
          <w:t>3.2. Доклиническая фармакокинетика</w:t>
        </w:r>
        <w:r w:rsidRPr="00C21460">
          <w:rPr>
            <w:noProof/>
            <w:webHidden/>
          </w:rPr>
          <w:tab/>
        </w:r>
        <w:r w:rsidRPr="00C21460">
          <w:rPr>
            <w:noProof/>
            <w:webHidden/>
          </w:rPr>
          <w:fldChar w:fldCharType="begin"/>
        </w:r>
        <w:r w:rsidRPr="00C21460">
          <w:rPr>
            <w:noProof/>
            <w:webHidden/>
          </w:rPr>
          <w:instrText xml:space="preserve"> PAGEREF _Toc126059717 \h </w:instrText>
        </w:r>
        <w:r w:rsidRPr="00C21460">
          <w:rPr>
            <w:noProof/>
            <w:webHidden/>
          </w:rPr>
        </w:r>
        <w:r w:rsidRPr="00C21460">
          <w:rPr>
            <w:noProof/>
            <w:webHidden/>
          </w:rPr>
          <w:fldChar w:fldCharType="separate"/>
        </w:r>
        <w:r w:rsidRPr="00C21460">
          <w:rPr>
            <w:noProof/>
            <w:webHidden/>
          </w:rPr>
          <w:t>46</w:t>
        </w:r>
        <w:r w:rsidRPr="00C21460">
          <w:rPr>
            <w:noProof/>
            <w:webHidden/>
          </w:rPr>
          <w:fldChar w:fldCharType="end"/>
        </w:r>
      </w:hyperlink>
    </w:p>
    <w:p w14:paraId="785242B6" w14:textId="0ECBDB89" w:rsidR="00C21460" w:rsidRPr="00C21460" w:rsidRDefault="00C21460">
      <w:pPr>
        <w:pStyle w:val="31"/>
        <w:rPr>
          <w:rFonts w:eastAsiaTheme="minorEastAsia"/>
          <w:lang w:eastAsia="ru-RU"/>
        </w:rPr>
      </w:pPr>
      <w:hyperlink w:anchor="_Toc126059718" w:history="1">
        <w:r w:rsidRPr="00C21460">
          <w:rPr>
            <w:rStyle w:val="aa"/>
          </w:rPr>
          <w:t xml:space="preserve">3.2.1. </w:t>
        </w:r>
        <w:r w:rsidRPr="00C21460">
          <w:rPr>
            <w:rStyle w:val="aa"/>
            <w:bCs/>
            <w:iCs/>
          </w:rPr>
          <w:t>Всасывание</w:t>
        </w:r>
        <w:r w:rsidRPr="00C21460">
          <w:rPr>
            <w:webHidden/>
          </w:rPr>
          <w:tab/>
        </w:r>
        <w:r w:rsidRPr="00C21460">
          <w:rPr>
            <w:webHidden/>
          </w:rPr>
          <w:fldChar w:fldCharType="begin"/>
        </w:r>
        <w:r w:rsidRPr="00C21460">
          <w:rPr>
            <w:webHidden/>
          </w:rPr>
          <w:instrText xml:space="preserve"> PAGEREF _Toc126059718 \h </w:instrText>
        </w:r>
        <w:r w:rsidRPr="00C21460">
          <w:rPr>
            <w:webHidden/>
          </w:rPr>
        </w:r>
        <w:r w:rsidRPr="00C21460">
          <w:rPr>
            <w:webHidden/>
          </w:rPr>
          <w:fldChar w:fldCharType="separate"/>
        </w:r>
        <w:r w:rsidRPr="00C21460">
          <w:rPr>
            <w:webHidden/>
          </w:rPr>
          <w:t>46</w:t>
        </w:r>
        <w:r w:rsidRPr="00C21460">
          <w:rPr>
            <w:webHidden/>
          </w:rPr>
          <w:fldChar w:fldCharType="end"/>
        </w:r>
      </w:hyperlink>
    </w:p>
    <w:p w14:paraId="06D6269F" w14:textId="063EE14F" w:rsidR="00C21460" w:rsidRPr="00C21460" w:rsidRDefault="00C21460">
      <w:pPr>
        <w:pStyle w:val="31"/>
        <w:rPr>
          <w:rFonts w:eastAsiaTheme="minorEastAsia"/>
          <w:lang w:eastAsia="ru-RU"/>
        </w:rPr>
      </w:pPr>
      <w:hyperlink w:anchor="_Toc126059719" w:history="1">
        <w:r w:rsidRPr="00C21460">
          <w:rPr>
            <w:rStyle w:val="aa"/>
          </w:rPr>
          <w:t xml:space="preserve">3.2.2. </w:t>
        </w:r>
        <w:r w:rsidRPr="00C21460">
          <w:rPr>
            <w:rStyle w:val="aa"/>
            <w:bCs/>
          </w:rPr>
          <w:t>Распределение</w:t>
        </w:r>
        <w:r w:rsidRPr="00C21460">
          <w:rPr>
            <w:webHidden/>
          </w:rPr>
          <w:tab/>
        </w:r>
        <w:r w:rsidRPr="00C21460">
          <w:rPr>
            <w:webHidden/>
          </w:rPr>
          <w:fldChar w:fldCharType="begin"/>
        </w:r>
        <w:r w:rsidRPr="00C21460">
          <w:rPr>
            <w:webHidden/>
          </w:rPr>
          <w:instrText xml:space="preserve"> PAGEREF _Toc126059719 \h </w:instrText>
        </w:r>
        <w:r w:rsidRPr="00C21460">
          <w:rPr>
            <w:webHidden/>
          </w:rPr>
        </w:r>
        <w:r w:rsidRPr="00C21460">
          <w:rPr>
            <w:webHidden/>
          </w:rPr>
          <w:fldChar w:fldCharType="separate"/>
        </w:r>
        <w:r w:rsidRPr="00C21460">
          <w:rPr>
            <w:webHidden/>
          </w:rPr>
          <w:t>46</w:t>
        </w:r>
        <w:r w:rsidRPr="00C21460">
          <w:rPr>
            <w:webHidden/>
          </w:rPr>
          <w:fldChar w:fldCharType="end"/>
        </w:r>
      </w:hyperlink>
    </w:p>
    <w:p w14:paraId="609467D1" w14:textId="704E475D" w:rsidR="00C21460" w:rsidRPr="00C21460" w:rsidRDefault="00C21460">
      <w:pPr>
        <w:pStyle w:val="31"/>
        <w:rPr>
          <w:rFonts w:eastAsiaTheme="minorEastAsia"/>
          <w:lang w:eastAsia="ru-RU"/>
        </w:rPr>
      </w:pPr>
      <w:hyperlink w:anchor="_Toc126059720" w:history="1">
        <w:r w:rsidRPr="00C21460">
          <w:rPr>
            <w:rStyle w:val="aa"/>
          </w:rPr>
          <w:t xml:space="preserve">3.2.3. </w:t>
        </w:r>
        <w:r w:rsidRPr="00C21460">
          <w:rPr>
            <w:rStyle w:val="aa"/>
            <w:bCs/>
          </w:rPr>
          <w:t>Связывание с белками плазмы</w:t>
        </w:r>
        <w:r w:rsidRPr="00C21460">
          <w:rPr>
            <w:webHidden/>
          </w:rPr>
          <w:tab/>
        </w:r>
        <w:r w:rsidRPr="00C21460">
          <w:rPr>
            <w:webHidden/>
          </w:rPr>
          <w:fldChar w:fldCharType="begin"/>
        </w:r>
        <w:r w:rsidRPr="00C21460">
          <w:rPr>
            <w:webHidden/>
          </w:rPr>
          <w:instrText xml:space="preserve"> PAGEREF _Toc126059720 \h </w:instrText>
        </w:r>
        <w:r w:rsidRPr="00C21460">
          <w:rPr>
            <w:webHidden/>
          </w:rPr>
        </w:r>
        <w:r w:rsidRPr="00C21460">
          <w:rPr>
            <w:webHidden/>
          </w:rPr>
          <w:fldChar w:fldCharType="separate"/>
        </w:r>
        <w:r w:rsidRPr="00C21460">
          <w:rPr>
            <w:webHidden/>
          </w:rPr>
          <w:t>47</w:t>
        </w:r>
        <w:r w:rsidRPr="00C21460">
          <w:rPr>
            <w:webHidden/>
          </w:rPr>
          <w:fldChar w:fldCharType="end"/>
        </w:r>
      </w:hyperlink>
    </w:p>
    <w:p w14:paraId="385FB6C3" w14:textId="2DD4DB11" w:rsidR="00C21460" w:rsidRPr="00C21460" w:rsidRDefault="00C21460">
      <w:pPr>
        <w:pStyle w:val="31"/>
        <w:rPr>
          <w:rFonts w:eastAsiaTheme="minorEastAsia"/>
          <w:lang w:eastAsia="ru-RU"/>
        </w:rPr>
      </w:pPr>
      <w:hyperlink w:anchor="_Toc126059721" w:history="1">
        <w:r w:rsidRPr="00C21460">
          <w:rPr>
            <w:rStyle w:val="aa"/>
          </w:rPr>
          <w:t xml:space="preserve">3.2.4. </w:t>
        </w:r>
        <w:r w:rsidRPr="00C21460">
          <w:rPr>
            <w:rStyle w:val="aa"/>
            <w:bCs/>
          </w:rPr>
          <w:t>Метаболизм</w:t>
        </w:r>
        <w:r w:rsidRPr="00C21460">
          <w:rPr>
            <w:webHidden/>
          </w:rPr>
          <w:tab/>
        </w:r>
        <w:r w:rsidRPr="00C21460">
          <w:rPr>
            <w:webHidden/>
          </w:rPr>
          <w:fldChar w:fldCharType="begin"/>
        </w:r>
        <w:r w:rsidRPr="00C21460">
          <w:rPr>
            <w:webHidden/>
          </w:rPr>
          <w:instrText xml:space="preserve"> PAGEREF _Toc126059721 \h </w:instrText>
        </w:r>
        <w:r w:rsidRPr="00C21460">
          <w:rPr>
            <w:webHidden/>
          </w:rPr>
        </w:r>
        <w:r w:rsidRPr="00C21460">
          <w:rPr>
            <w:webHidden/>
          </w:rPr>
          <w:fldChar w:fldCharType="separate"/>
        </w:r>
        <w:r w:rsidRPr="00C21460">
          <w:rPr>
            <w:webHidden/>
          </w:rPr>
          <w:t>47</w:t>
        </w:r>
        <w:r w:rsidRPr="00C21460">
          <w:rPr>
            <w:webHidden/>
          </w:rPr>
          <w:fldChar w:fldCharType="end"/>
        </w:r>
      </w:hyperlink>
    </w:p>
    <w:p w14:paraId="4AF317A7" w14:textId="637D54AD" w:rsidR="00C21460" w:rsidRPr="00C21460" w:rsidRDefault="00C21460">
      <w:pPr>
        <w:pStyle w:val="31"/>
        <w:rPr>
          <w:rFonts w:eastAsiaTheme="minorEastAsia"/>
          <w:lang w:eastAsia="ru-RU"/>
        </w:rPr>
      </w:pPr>
      <w:hyperlink w:anchor="_Toc126059722" w:history="1">
        <w:r w:rsidRPr="00C21460">
          <w:rPr>
            <w:rStyle w:val="aa"/>
          </w:rPr>
          <w:t xml:space="preserve">3.2.5. </w:t>
        </w:r>
        <w:r w:rsidRPr="00C21460">
          <w:rPr>
            <w:rStyle w:val="aa"/>
            <w:bCs/>
          </w:rPr>
          <w:t>Выведение</w:t>
        </w:r>
        <w:r w:rsidRPr="00C21460">
          <w:rPr>
            <w:webHidden/>
          </w:rPr>
          <w:tab/>
        </w:r>
        <w:r w:rsidRPr="00C21460">
          <w:rPr>
            <w:webHidden/>
          </w:rPr>
          <w:fldChar w:fldCharType="begin"/>
        </w:r>
        <w:r w:rsidRPr="00C21460">
          <w:rPr>
            <w:webHidden/>
          </w:rPr>
          <w:instrText xml:space="preserve"> PAGEREF _Toc126059722 \h </w:instrText>
        </w:r>
        <w:r w:rsidRPr="00C21460">
          <w:rPr>
            <w:webHidden/>
          </w:rPr>
        </w:r>
        <w:r w:rsidRPr="00C21460">
          <w:rPr>
            <w:webHidden/>
          </w:rPr>
          <w:fldChar w:fldCharType="separate"/>
        </w:r>
        <w:r w:rsidRPr="00C21460">
          <w:rPr>
            <w:webHidden/>
          </w:rPr>
          <w:t>48</w:t>
        </w:r>
        <w:r w:rsidRPr="00C21460">
          <w:rPr>
            <w:webHidden/>
          </w:rPr>
          <w:fldChar w:fldCharType="end"/>
        </w:r>
      </w:hyperlink>
    </w:p>
    <w:p w14:paraId="6ADF4013" w14:textId="5EA8F4BB" w:rsidR="00C21460" w:rsidRPr="00C21460" w:rsidRDefault="00C21460">
      <w:pPr>
        <w:pStyle w:val="31"/>
        <w:rPr>
          <w:rFonts w:eastAsiaTheme="minorEastAsia"/>
          <w:lang w:eastAsia="ru-RU"/>
        </w:rPr>
      </w:pPr>
      <w:hyperlink w:anchor="_Toc126059723" w:history="1">
        <w:r w:rsidRPr="00C21460">
          <w:rPr>
            <w:rStyle w:val="aa"/>
          </w:rPr>
          <w:t xml:space="preserve">3.2.6. </w:t>
        </w:r>
        <w:r w:rsidRPr="00C21460">
          <w:rPr>
            <w:rStyle w:val="aa"/>
            <w:bCs/>
          </w:rPr>
          <w:t>Фармакокинетические лекарственные взаимодействия</w:t>
        </w:r>
        <w:r w:rsidRPr="00C21460">
          <w:rPr>
            <w:webHidden/>
          </w:rPr>
          <w:tab/>
        </w:r>
        <w:r w:rsidRPr="00C21460">
          <w:rPr>
            <w:webHidden/>
          </w:rPr>
          <w:fldChar w:fldCharType="begin"/>
        </w:r>
        <w:r w:rsidRPr="00C21460">
          <w:rPr>
            <w:webHidden/>
          </w:rPr>
          <w:instrText xml:space="preserve"> PAGEREF _Toc126059723 \h </w:instrText>
        </w:r>
        <w:r w:rsidRPr="00C21460">
          <w:rPr>
            <w:webHidden/>
          </w:rPr>
        </w:r>
        <w:r w:rsidRPr="00C21460">
          <w:rPr>
            <w:webHidden/>
          </w:rPr>
          <w:fldChar w:fldCharType="separate"/>
        </w:r>
        <w:r w:rsidRPr="00C21460">
          <w:rPr>
            <w:webHidden/>
          </w:rPr>
          <w:t>48</w:t>
        </w:r>
        <w:r w:rsidRPr="00C21460">
          <w:rPr>
            <w:webHidden/>
          </w:rPr>
          <w:fldChar w:fldCharType="end"/>
        </w:r>
      </w:hyperlink>
    </w:p>
    <w:p w14:paraId="11AA1403" w14:textId="1FA233DD" w:rsidR="00C21460" w:rsidRPr="00C21460" w:rsidRDefault="00C21460">
      <w:pPr>
        <w:pStyle w:val="21"/>
        <w:rPr>
          <w:rFonts w:eastAsiaTheme="minorEastAsia"/>
          <w:noProof/>
          <w:lang w:eastAsia="ru-RU"/>
        </w:rPr>
      </w:pPr>
      <w:hyperlink w:anchor="_Toc126059724" w:history="1">
        <w:r w:rsidRPr="00C21460">
          <w:rPr>
            <w:rStyle w:val="aa"/>
            <w:noProof/>
          </w:rPr>
          <w:t>3.3. Токсикологические исследования</w:t>
        </w:r>
        <w:r w:rsidRPr="00C21460">
          <w:rPr>
            <w:noProof/>
            <w:webHidden/>
          </w:rPr>
          <w:tab/>
        </w:r>
        <w:r w:rsidRPr="00C21460">
          <w:rPr>
            <w:noProof/>
            <w:webHidden/>
          </w:rPr>
          <w:fldChar w:fldCharType="begin"/>
        </w:r>
        <w:r w:rsidRPr="00C21460">
          <w:rPr>
            <w:noProof/>
            <w:webHidden/>
          </w:rPr>
          <w:instrText xml:space="preserve"> PAGEREF _Toc126059724 \h </w:instrText>
        </w:r>
        <w:r w:rsidRPr="00C21460">
          <w:rPr>
            <w:noProof/>
            <w:webHidden/>
          </w:rPr>
        </w:r>
        <w:r w:rsidRPr="00C21460">
          <w:rPr>
            <w:noProof/>
            <w:webHidden/>
          </w:rPr>
          <w:fldChar w:fldCharType="separate"/>
        </w:r>
        <w:r w:rsidRPr="00C21460">
          <w:rPr>
            <w:noProof/>
            <w:webHidden/>
          </w:rPr>
          <w:t>48</w:t>
        </w:r>
        <w:r w:rsidRPr="00C21460">
          <w:rPr>
            <w:noProof/>
            <w:webHidden/>
          </w:rPr>
          <w:fldChar w:fldCharType="end"/>
        </w:r>
      </w:hyperlink>
    </w:p>
    <w:p w14:paraId="44CE7B59" w14:textId="181EBD5F" w:rsidR="00C21460" w:rsidRPr="00C21460" w:rsidRDefault="00C21460">
      <w:pPr>
        <w:pStyle w:val="31"/>
        <w:rPr>
          <w:rFonts w:eastAsiaTheme="minorEastAsia"/>
          <w:lang w:eastAsia="ru-RU"/>
        </w:rPr>
      </w:pPr>
      <w:hyperlink w:anchor="_Toc126059725" w:history="1">
        <w:r w:rsidRPr="00C21460">
          <w:rPr>
            <w:rStyle w:val="aa"/>
          </w:rPr>
          <w:t>3.3.1. Токсичность при однократном введении</w:t>
        </w:r>
        <w:r w:rsidRPr="00C21460">
          <w:rPr>
            <w:webHidden/>
          </w:rPr>
          <w:tab/>
        </w:r>
        <w:r w:rsidRPr="00C21460">
          <w:rPr>
            <w:webHidden/>
          </w:rPr>
          <w:fldChar w:fldCharType="begin"/>
        </w:r>
        <w:r w:rsidRPr="00C21460">
          <w:rPr>
            <w:webHidden/>
          </w:rPr>
          <w:instrText xml:space="preserve"> PAGEREF _Toc126059725 \h </w:instrText>
        </w:r>
        <w:r w:rsidRPr="00C21460">
          <w:rPr>
            <w:webHidden/>
          </w:rPr>
        </w:r>
        <w:r w:rsidRPr="00C21460">
          <w:rPr>
            <w:webHidden/>
          </w:rPr>
          <w:fldChar w:fldCharType="separate"/>
        </w:r>
        <w:r w:rsidRPr="00C21460">
          <w:rPr>
            <w:webHidden/>
          </w:rPr>
          <w:t>48</w:t>
        </w:r>
        <w:r w:rsidRPr="00C21460">
          <w:rPr>
            <w:webHidden/>
          </w:rPr>
          <w:fldChar w:fldCharType="end"/>
        </w:r>
      </w:hyperlink>
    </w:p>
    <w:p w14:paraId="405EF161" w14:textId="42ECAEF1" w:rsidR="00C21460" w:rsidRPr="00C21460" w:rsidRDefault="00C21460">
      <w:pPr>
        <w:pStyle w:val="31"/>
        <w:rPr>
          <w:rFonts w:eastAsiaTheme="minorEastAsia"/>
          <w:lang w:eastAsia="ru-RU"/>
        </w:rPr>
      </w:pPr>
      <w:hyperlink w:anchor="_Toc126059726" w:history="1">
        <w:r w:rsidRPr="00C21460">
          <w:rPr>
            <w:rStyle w:val="aa"/>
          </w:rPr>
          <w:t>3.3.2. Токсичность при многократном введении</w:t>
        </w:r>
        <w:r w:rsidRPr="00C21460">
          <w:rPr>
            <w:webHidden/>
          </w:rPr>
          <w:tab/>
        </w:r>
        <w:r w:rsidRPr="00C21460">
          <w:rPr>
            <w:webHidden/>
          </w:rPr>
          <w:fldChar w:fldCharType="begin"/>
        </w:r>
        <w:r w:rsidRPr="00C21460">
          <w:rPr>
            <w:webHidden/>
          </w:rPr>
          <w:instrText xml:space="preserve"> PAGEREF _Toc126059726 \h </w:instrText>
        </w:r>
        <w:r w:rsidRPr="00C21460">
          <w:rPr>
            <w:webHidden/>
          </w:rPr>
        </w:r>
        <w:r w:rsidRPr="00C21460">
          <w:rPr>
            <w:webHidden/>
          </w:rPr>
          <w:fldChar w:fldCharType="separate"/>
        </w:r>
        <w:r w:rsidRPr="00C21460">
          <w:rPr>
            <w:webHidden/>
          </w:rPr>
          <w:t>49</w:t>
        </w:r>
        <w:r w:rsidRPr="00C21460">
          <w:rPr>
            <w:webHidden/>
          </w:rPr>
          <w:fldChar w:fldCharType="end"/>
        </w:r>
      </w:hyperlink>
    </w:p>
    <w:p w14:paraId="155EED3C" w14:textId="2E7F3762" w:rsidR="00C21460" w:rsidRPr="00C21460" w:rsidRDefault="00C21460">
      <w:pPr>
        <w:pStyle w:val="31"/>
        <w:rPr>
          <w:rFonts w:eastAsiaTheme="minorEastAsia"/>
          <w:lang w:eastAsia="ru-RU"/>
        </w:rPr>
      </w:pPr>
      <w:hyperlink w:anchor="_Toc126059727" w:history="1">
        <w:r w:rsidRPr="00C21460">
          <w:rPr>
            <w:rStyle w:val="aa"/>
          </w:rPr>
          <w:t xml:space="preserve">3.3.3. </w:t>
        </w:r>
        <w:r w:rsidRPr="00C21460">
          <w:rPr>
            <w:rStyle w:val="aa"/>
            <w:rFonts w:eastAsia="Calibri"/>
            <w:shd w:val="clear" w:color="auto" w:fill="FFFFFF"/>
          </w:rPr>
          <w:t>Генотоксичность</w:t>
        </w:r>
        <w:r w:rsidRPr="00C21460">
          <w:rPr>
            <w:webHidden/>
          </w:rPr>
          <w:tab/>
        </w:r>
        <w:r w:rsidRPr="00C21460">
          <w:rPr>
            <w:webHidden/>
          </w:rPr>
          <w:fldChar w:fldCharType="begin"/>
        </w:r>
        <w:r w:rsidRPr="00C21460">
          <w:rPr>
            <w:webHidden/>
          </w:rPr>
          <w:instrText xml:space="preserve"> PAGEREF _Toc126059727 \h </w:instrText>
        </w:r>
        <w:r w:rsidRPr="00C21460">
          <w:rPr>
            <w:webHidden/>
          </w:rPr>
        </w:r>
        <w:r w:rsidRPr="00C21460">
          <w:rPr>
            <w:webHidden/>
          </w:rPr>
          <w:fldChar w:fldCharType="separate"/>
        </w:r>
        <w:r w:rsidRPr="00C21460">
          <w:rPr>
            <w:webHidden/>
          </w:rPr>
          <w:t>50</w:t>
        </w:r>
        <w:r w:rsidRPr="00C21460">
          <w:rPr>
            <w:webHidden/>
          </w:rPr>
          <w:fldChar w:fldCharType="end"/>
        </w:r>
      </w:hyperlink>
    </w:p>
    <w:p w14:paraId="75BFC5D9" w14:textId="5829159A" w:rsidR="00C21460" w:rsidRPr="00C21460" w:rsidRDefault="00C21460">
      <w:pPr>
        <w:pStyle w:val="31"/>
        <w:rPr>
          <w:rFonts w:eastAsiaTheme="minorEastAsia"/>
          <w:lang w:eastAsia="ru-RU"/>
        </w:rPr>
      </w:pPr>
      <w:hyperlink w:anchor="_Toc126059728" w:history="1">
        <w:r w:rsidRPr="00C21460">
          <w:rPr>
            <w:rStyle w:val="aa"/>
          </w:rPr>
          <w:t>3.3.4. Канцерогенность</w:t>
        </w:r>
        <w:r w:rsidRPr="00C21460">
          <w:rPr>
            <w:webHidden/>
          </w:rPr>
          <w:tab/>
        </w:r>
        <w:r w:rsidRPr="00C21460">
          <w:rPr>
            <w:webHidden/>
          </w:rPr>
          <w:fldChar w:fldCharType="begin"/>
        </w:r>
        <w:r w:rsidRPr="00C21460">
          <w:rPr>
            <w:webHidden/>
          </w:rPr>
          <w:instrText xml:space="preserve"> PAGEREF _Toc126059728 \h </w:instrText>
        </w:r>
        <w:r w:rsidRPr="00C21460">
          <w:rPr>
            <w:webHidden/>
          </w:rPr>
        </w:r>
        <w:r w:rsidRPr="00C21460">
          <w:rPr>
            <w:webHidden/>
          </w:rPr>
          <w:fldChar w:fldCharType="separate"/>
        </w:r>
        <w:r w:rsidRPr="00C21460">
          <w:rPr>
            <w:webHidden/>
          </w:rPr>
          <w:t>50</w:t>
        </w:r>
        <w:r w:rsidRPr="00C21460">
          <w:rPr>
            <w:webHidden/>
          </w:rPr>
          <w:fldChar w:fldCharType="end"/>
        </w:r>
      </w:hyperlink>
    </w:p>
    <w:p w14:paraId="591618BB" w14:textId="25FA535A" w:rsidR="00C21460" w:rsidRPr="00C21460" w:rsidRDefault="00C21460">
      <w:pPr>
        <w:pStyle w:val="31"/>
        <w:rPr>
          <w:rFonts w:eastAsiaTheme="minorEastAsia"/>
          <w:lang w:eastAsia="ru-RU"/>
        </w:rPr>
      </w:pPr>
      <w:hyperlink w:anchor="_Toc126059729" w:history="1">
        <w:r w:rsidRPr="00C21460">
          <w:rPr>
            <w:rStyle w:val="aa"/>
          </w:rPr>
          <w:t>3.3.5. Репродуктивная и онтогенетическая токсичность</w:t>
        </w:r>
        <w:r w:rsidRPr="00C21460">
          <w:rPr>
            <w:webHidden/>
          </w:rPr>
          <w:tab/>
        </w:r>
        <w:r w:rsidRPr="00C21460">
          <w:rPr>
            <w:webHidden/>
          </w:rPr>
          <w:fldChar w:fldCharType="begin"/>
        </w:r>
        <w:r w:rsidRPr="00C21460">
          <w:rPr>
            <w:webHidden/>
          </w:rPr>
          <w:instrText xml:space="preserve"> PAGEREF _Toc126059729 \h </w:instrText>
        </w:r>
        <w:r w:rsidRPr="00C21460">
          <w:rPr>
            <w:webHidden/>
          </w:rPr>
        </w:r>
        <w:r w:rsidRPr="00C21460">
          <w:rPr>
            <w:webHidden/>
          </w:rPr>
          <w:fldChar w:fldCharType="separate"/>
        </w:r>
        <w:r w:rsidRPr="00C21460">
          <w:rPr>
            <w:webHidden/>
          </w:rPr>
          <w:t>50</w:t>
        </w:r>
        <w:r w:rsidRPr="00C21460">
          <w:rPr>
            <w:webHidden/>
          </w:rPr>
          <w:fldChar w:fldCharType="end"/>
        </w:r>
      </w:hyperlink>
    </w:p>
    <w:p w14:paraId="3FBFA45C" w14:textId="15332EDB" w:rsidR="00C21460" w:rsidRPr="00C21460" w:rsidRDefault="00C21460">
      <w:pPr>
        <w:pStyle w:val="41"/>
        <w:tabs>
          <w:tab w:val="right" w:leader="dot" w:pos="9346"/>
        </w:tabs>
        <w:rPr>
          <w:rFonts w:eastAsiaTheme="minorEastAsia"/>
          <w:noProof/>
          <w:lang w:eastAsia="ru-RU"/>
        </w:rPr>
      </w:pPr>
      <w:hyperlink w:anchor="_Toc126059730" w:history="1">
        <w:r w:rsidRPr="00C21460">
          <w:rPr>
            <w:rStyle w:val="aa"/>
            <w:noProof/>
          </w:rPr>
          <w:t>3.3.5.1. Влияние на фертильность и ранняя эмбриональная токсичность</w:t>
        </w:r>
        <w:r w:rsidRPr="00C21460">
          <w:rPr>
            <w:noProof/>
            <w:webHidden/>
          </w:rPr>
          <w:tab/>
        </w:r>
        <w:r w:rsidRPr="00C21460">
          <w:rPr>
            <w:noProof/>
            <w:webHidden/>
          </w:rPr>
          <w:fldChar w:fldCharType="begin"/>
        </w:r>
        <w:r w:rsidRPr="00C21460">
          <w:rPr>
            <w:noProof/>
            <w:webHidden/>
          </w:rPr>
          <w:instrText xml:space="preserve"> PAGEREF _Toc126059730 \h </w:instrText>
        </w:r>
        <w:r w:rsidRPr="00C21460">
          <w:rPr>
            <w:noProof/>
            <w:webHidden/>
          </w:rPr>
        </w:r>
        <w:r w:rsidRPr="00C21460">
          <w:rPr>
            <w:noProof/>
            <w:webHidden/>
          </w:rPr>
          <w:fldChar w:fldCharType="separate"/>
        </w:r>
        <w:r w:rsidRPr="00C21460">
          <w:rPr>
            <w:noProof/>
            <w:webHidden/>
          </w:rPr>
          <w:t>50</w:t>
        </w:r>
        <w:r w:rsidRPr="00C21460">
          <w:rPr>
            <w:noProof/>
            <w:webHidden/>
          </w:rPr>
          <w:fldChar w:fldCharType="end"/>
        </w:r>
      </w:hyperlink>
    </w:p>
    <w:p w14:paraId="361142E0" w14:textId="0D527ECA" w:rsidR="00C21460" w:rsidRPr="00C21460" w:rsidRDefault="00C21460">
      <w:pPr>
        <w:pStyle w:val="41"/>
        <w:tabs>
          <w:tab w:val="right" w:leader="dot" w:pos="9346"/>
        </w:tabs>
        <w:rPr>
          <w:rFonts w:eastAsiaTheme="minorEastAsia"/>
          <w:noProof/>
          <w:lang w:eastAsia="ru-RU"/>
        </w:rPr>
      </w:pPr>
      <w:hyperlink w:anchor="_Toc126059731" w:history="1">
        <w:r w:rsidRPr="00C21460">
          <w:rPr>
            <w:rStyle w:val="aa"/>
            <w:noProof/>
          </w:rPr>
          <w:t>3.3.5.2. Эмбрио-фетальная токсичность</w:t>
        </w:r>
        <w:r w:rsidRPr="00C21460">
          <w:rPr>
            <w:noProof/>
            <w:webHidden/>
          </w:rPr>
          <w:tab/>
        </w:r>
        <w:r w:rsidRPr="00C21460">
          <w:rPr>
            <w:noProof/>
            <w:webHidden/>
          </w:rPr>
          <w:fldChar w:fldCharType="begin"/>
        </w:r>
        <w:r w:rsidRPr="00C21460">
          <w:rPr>
            <w:noProof/>
            <w:webHidden/>
          </w:rPr>
          <w:instrText xml:space="preserve"> PAGEREF _Toc126059731 \h </w:instrText>
        </w:r>
        <w:r w:rsidRPr="00C21460">
          <w:rPr>
            <w:noProof/>
            <w:webHidden/>
          </w:rPr>
        </w:r>
        <w:r w:rsidRPr="00C21460">
          <w:rPr>
            <w:noProof/>
            <w:webHidden/>
          </w:rPr>
          <w:fldChar w:fldCharType="separate"/>
        </w:r>
        <w:r w:rsidRPr="00C21460">
          <w:rPr>
            <w:noProof/>
            <w:webHidden/>
          </w:rPr>
          <w:t>51</w:t>
        </w:r>
        <w:r w:rsidRPr="00C21460">
          <w:rPr>
            <w:noProof/>
            <w:webHidden/>
          </w:rPr>
          <w:fldChar w:fldCharType="end"/>
        </w:r>
      </w:hyperlink>
    </w:p>
    <w:p w14:paraId="4F3F62F7" w14:textId="42AEF592" w:rsidR="00C21460" w:rsidRPr="00C21460" w:rsidRDefault="00C21460">
      <w:pPr>
        <w:pStyle w:val="41"/>
        <w:tabs>
          <w:tab w:val="right" w:leader="dot" w:pos="9346"/>
        </w:tabs>
        <w:rPr>
          <w:rFonts w:eastAsiaTheme="minorEastAsia"/>
          <w:noProof/>
          <w:lang w:eastAsia="ru-RU"/>
        </w:rPr>
      </w:pPr>
      <w:hyperlink w:anchor="_Toc126059732" w:history="1">
        <w:r w:rsidRPr="00C21460">
          <w:rPr>
            <w:rStyle w:val="aa"/>
            <w:noProof/>
          </w:rPr>
          <w:t>.3.3.5.3. Влияние на пренатальное и постнатальное развитие</w:t>
        </w:r>
        <w:r w:rsidRPr="00C21460">
          <w:rPr>
            <w:noProof/>
            <w:webHidden/>
          </w:rPr>
          <w:tab/>
        </w:r>
        <w:r w:rsidRPr="00C21460">
          <w:rPr>
            <w:noProof/>
            <w:webHidden/>
          </w:rPr>
          <w:fldChar w:fldCharType="begin"/>
        </w:r>
        <w:r w:rsidRPr="00C21460">
          <w:rPr>
            <w:noProof/>
            <w:webHidden/>
          </w:rPr>
          <w:instrText xml:space="preserve"> PAGEREF _Toc126059732 \h </w:instrText>
        </w:r>
        <w:r w:rsidRPr="00C21460">
          <w:rPr>
            <w:noProof/>
            <w:webHidden/>
          </w:rPr>
        </w:r>
        <w:r w:rsidRPr="00C21460">
          <w:rPr>
            <w:noProof/>
            <w:webHidden/>
          </w:rPr>
          <w:fldChar w:fldCharType="separate"/>
        </w:r>
        <w:r w:rsidRPr="00C21460">
          <w:rPr>
            <w:noProof/>
            <w:webHidden/>
          </w:rPr>
          <w:t>51</w:t>
        </w:r>
        <w:r w:rsidRPr="00C21460">
          <w:rPr>
            <w:noProof/>
            <w:webHidden/>
          </w:rPr>
          <w:fldChar w:fldCharType="end"/>
        </w:r>
      </w:hyperlink>
    </w:p>
    <w:p w14:paraId="4DC48488" w14:textId="150E4CE4" w:rsidR="00C21460" w:rsidRPr="00C21460" w:rsidRDefault="00C21460">
      <w:pPr>
        <w:pStyle w:val="41"/>
        <w:tabs>
          <w:tab w:val="right" w:leader="dot" w:pos="9346"/>
        </w:tabs>
        <w:rPr>
          <w:rFonts w:eastAsiaTheme="minorEastAsia"/>
          <w:noProof/>
          <w:lang w:eastAsia="ru-RU"/>
        </w:rPr>
      </w:pPr>
      <w:hyperlink w:anchor="_Toc126059733" w:history="1">
        <w:r w:rsidRPr="00C21460">
          <w:rPr>
            <w:rStyle w:val="aa"/>
            <w:noProof/>
          </w:rPr>
          <w:t>3.3.5.4. Ювенильная токсичность</w:t>
        </w:r>
        <w:r w:rsidRPr="00C21460">
          <w:rPr>
            <w:noProof/>
            <w:webHidden/>
          </w:rPr>
          <w:tab/>
        </w:r>
        <w:r w:rsidRPr="00C21460">
          <w:rPr>
            <w:noProof/>
            <w:webHidden/>
          </w:rPr>
          <w:fldChar w:fldCharType="begin"/>
        </w:r>
        <w:r w:rsidRPr="00C21460">
          <w:rPr>
            <w:noProof/>
            <w:webHidden/>
          </w:rPr>
          <w:instrText xml:space="preserve"> PAGEREF _Toc126059733 \h </w:instrText>
        </w:r>
        <w:r w:rsidRPr="00C21460">
          <w:rPr>
            <w:noProof/>
            <w:webHidden/>
          </w:rPr>
        </w:r>
        <w:r w:rsidRPr="00C21460">
          <w:rPr>
            <w:noProof/>
            <w:webHidden/>
          </w:rPr>
          <w:fldChar w:fldCharType="separate"/>
        </w:r>
        <w:r w:rsidRPr="00C21460">
          <w:rPr>
            <w:noProof/>
            <w:webHidden/>
          </w:rPr>
          <w:t>53</w:t>
        </w:r>
        <w:r w:rsidRPr="00C21460">
          <w:rPr>
            <w:noProof/>
            <w:webHidden/>
          </w:rPr>
          <w:fldChar w:fldCharType="end"/>
        </w:r>
      </w:hyperlink>
    </w:p>
    <w:p w14:paraId="071D3757" w14:textId="19B8C01D" w:rsidR="00C21460" w:rsidRPr="00C21460" w:rsidRDefault="00C21460">
      <w:pPr>
        <w:pStyle w:val="31"/>
        <w:rPr>
          <w:rFonts w:eastAsiaTheme="minorEastAsia"/>
          <w:lang w:eastAsia="ru-RU"/>
        </w:rPr>
      </w:pPr>
      <w:hyperlink w:anchor="_Toc126059734" w:history="1">
        <w:r w:rsidRPr="00C21460">
          <w:rPr>
            <w:rStyle w:val="aa"/>
          </w:rPr>
          <w:t>3.3.6. Местная переносимость</w:t>
        </w:r>
        <w:r w:rsidRPr="00C21460">
          <w:rPr>
            <w:webHidden/>
          </w:rPr>
          <w:tab/>
        </w:r>
        <w:r w:rsidRPr="00C21460">
          <w:rPr>
            <w:webHidden/>
          </w:rPr>
          <w:fldChar w:fldCharType="begin"/>
        </w:r>
        <w:r w:rsidRPr="00C21460">
          <w:rPr>
            <w:webHidden/>
          </w:rPr>
          <w:instrText xml:space="preserve"> PAGEREF _Toc126059734 \h </w:instrText>
        </w:r>
        <w:r w:rsidRPr="00C21460">
          <w:rPr>
            <w:webHidden/>
          </w:rPr>
        </w:r>
        <w:r w:rsidRPr="00C21460">
          <w:rPr>
            <w:webHidden/>
          </w:rPr>
          <w:fldChar w:fldCharType="separate"/>
        </w:r>
        <w:r w:rsidRPr="00C21460">
          <w:rPr>
            <w:webHidden/>
          </w:rPr>
          <w:t>53</w:t>
        </w:r>
        <w:r w:rsidRPr="00C21460">
          <w:rPr>
            <w:webHidden/>
          </w:rPr>
          <w:fldChar w:fldCharType="end"/>
        </w:r>
      </w:hyperlink>
    </w:p>
    <w:p w14:paraId="06E0C798" w14:textId="0037D6CF" w:rsidR="00C21460" w:rsidRPr="00C21460" w:rsidRDefault="00C21460">
      <w:pPr>
        <w:pStyle w:val="31"/>
        <w:rPr>
          <w:rFonts w:eastAsiaTheme="minorEastAsia"/>
          <w:lang w:eastAsia="ru-RU"/>
        </w:rPr>
      </w:pPr>
      <w:hyperlink w:anchor="_Toc126059735" w:history="1">
        <w:r w:rsidRPr="00C21460">
          <w:rPr>
            <w:rStyle w:val="aa"/>
          </w:rPr>
          <w:t>3.3.7. Токсикокинетика</w:t>
        </w:r>
        <w:r w:rsidRPr="00C21460">
          <w:rPr>
            <w:webHidden/>
          </w:rPr>
          <w:tab/>
        </w:r>
        <w:r w:rsidRPr="00C21460">
          <w:rPr>
            <w:webHidden/>
          </w:rPr>
          <w:fldChar w:fldCharType="begin"/>
        </w:r>
        <w:r w:rsidRPr="00C21460">
          <w:rPr>
            <w:webHidden/>
          </w:rPr>
          <w:instrText xml:space="preserve"> PAGEREF _Toc126059735 \h </w:instrText>
        </w:r>
        <w:r w:rsidRPr="00C21460">
          <w:rPr>
            <w:webHidden/>
          </w:rPr>
        </w:r>
        <w:r w:rsidRPr="00C21460">
          <w:rPr>
            <w:webHidden/>
          </w:rPr>
          <w:fldChar w:fldCharType="separate"/>
        </w:r>
        <w:r w:rsidRPr="00C21460">
          <w:rPr>
            <w:webHidden/>
          </w:rPr>
          <w:t>53</w:t>
        </w:r>
        <w:r w:rsidRPr="00C21460">
          <w:rPr>
            <w:webHidden/>
          </w:rPr>
          <w:fldChar w:fldCharType="end"/>
        </w:r>
      </w:hyperlink>
    </w:p>
    <w:p w14:paraId="7855D487" w14:textId="67AB6C8A" w:rsidR="00C21460" w:rsidRPr="00C21460" w:rsidRDefault="00C21460">
      <w:pPr>
        <w:pStyle w:val="31"/>
        <w:rPr>
          <w:rFonts w:eastAsiaTheme="minorEastAsia"/>
          <w:lang w:eastAsia="ru-RU"/>
        </w:rPr>
      </w:pPr>
      <w:hyperlink w:anchor="_Toc126059736" w:history="1">
        <w:r w:rsidRPr="00C21460">
          <w:rPr>
            <w:rStyle w:val="aa"/>
          </w:rPr>
          <w:t>3.3.8. Прочие исследования</w:t>
        </w:r>
        <w:r w:rsidRPr="00C21460">
          <w:rPr>
            <w:webHidden/>
          </w:rPr>
          <w:tab/>
        </w:r>
        <w:r w:rsidRPr="00C21460">
          <w:rPr>
            <w:webHidden/>
          </w:rPr>
          <w:fldChar w:fldCharType="begin"/>
        </w:r>
        <w:r w:rsidRPr="00C21460">
          <w:rPr>
            <w:webHidden/>
          </w:rPr>
          <w:instrText xml:space="preserve"> PAGEREF _Toc126059736 \h </w:instrText>
        </w:r>
        <w:r w:rsidRPr="00C21460">
          <w:rPr>
            <w:webHidden/>
          </w:rPr>
        </w:r>
        <w:r w:rsidRPr="00C21460">
          <w:rPr>
            <w:webHidden/>
          </w:rPr>
          <w:fldChar w:fldCharType="separate"/>
        </w:r>
        <w:r w:rsidRPr="00C21460">
          <w:rPr>
            <w:webHidden/>
          </w:rPr>
          <w:t>54</w:t>
        </w:r>
        <w:r w:rsidRPr="00C21460">
          <w:rPr>
            <w:webHidden/>
          </w:rPr>
          <w:fldChar w:fldCharType="end"/>
        </w:r>
      </w:hyperlink>
    </w:p>
    <w:p w14:paraId="0FC735BC" w14:textId="29EA2BB5" w:rsidR="00C21460" w:rsidRPr="00C21460" w:rsidRDefault="00C21460">
      <w:pPr>
        <w:pStyle w:val="41"/>
        <w:tabs>
          <w:tab w:val="right" w:leader="dot" w:pos="9346"/>
        </w:tabs>
        <w:rPr>
          <w:rFonts w:eastAsiaTheme="minorEastAsia"/>
          <w:noProof/>
          <w:lang w:eastAsia="ru-RU"/>
        </w:rPr>
      </w:pPr>
      <w:hyperlink w:anchor="_Toc126059737" w:history="1">
        <w:r w:rsidRPr="00C21460">
          <w:rPr>
            <w:rStyle w:val="aa"/>
            <w:noProof/>
          </w:rPr>
          <w:t>3.3.8.1. Фототоксичность</w:t>
        </w:r>
        <w:r w:rsidRPr="00C21460">
          <w:rPr>
            <w:noProof/>
            <w:webHidden/>
          </w:rPr>
          <w:tab/>
        </w:r>
        <w:r w:rsidRPr="00C21460">
          <w:rPr>
            <w:noProof/>
            <w:webHidden/>
          </w:rPr>
          <w:fldChar w:fldCharType="begin"/>
        </w:r>
        <w:r w:rsidRPr="00C21460">
          <w:rPr>
            <w:noProof/>
            <w:webHidden/>
          </w:rPr>
          <w:instrText xml:space="preserve"> PAGEREF _Toc126059737 \h </w:instrText>
        </w:r>
        <w:r w:rsidRPr="00C21460">
          <w:rPr>
            <w:noProof/>
            <w:webHidden/>
          </w:rPr>
        </w:r>
        <w:r w:rsidRPr="00C21460">
          <w:rPr>
            <w:noProof/>
            <w:webHidden/>
          </w:rPr>
          <w:fldChar w:fldCharType="separate"/>
        </w:r>
        <w:r w:rsidRPr="00C21460">
          <w:rPr>
            <w:noProof/>
            <w:webHidden/>
          </w:rPr>
          <w:t>54</w:t>
        </w:r>
        <w:r w:rsidRPr="00C21460">
          <w:rPr>
            <w:noProof/>
            <w:webHidden/>
          </w:rPr>
          <w:fldChar w:fldCharType="end"/>
        </w:r>
      </w:hyperlink>
    </w:p>
    <w:p w14:paraId="686515FB" w14:textId="44E15298" w:rsidR="00C21460" w:rsidRPr="00C21460" w:rsidRDefault="00C21460">
      <w:pPr>
        <w:pStyle w:val="41"/>
        <w:tabs>
          <w:tab w:val="right" w:leader="dot" w:pos="9346"/>
        </w:tabs>
        <w:rPr>
          <w:rFonts w:eastAsiaTheme="minorEastAsia"/>
          <w:noProof/>
          <w:lang w:eastAsia="ru-RU"/>
        </w:rPr>
      </w:pPr>
      <w:hyperlink w:anchor="_Toc126059738" w:history="1">
        <w:r w:rsidRPr="00C21460">
          <w:rPr>
            <w:rStyle w:val="aa"/>
            <w:noProof/>
          </w:rPr>
          <w:t>3.3.8.2. Иммунотоксичность</w:t>
        </w:r>
        <w:r w:rsidRPr="00C21460">
          <w:rPr>
            <w:noProof/>
            <w:webHidden/>
          </w:rPr>
          <w:tab/>
        </w:r>
        <w:r w:rsidRPr="00C21460">
          <w:rPr>
            <w:noProof/>
            <w:webHidden/>
          </w:rPr>
          <w:fldChar w:fldCharType="begin"/>
        </w:r>
        <w:r w:rsidRPr="00C21460">
          <w:rPr>
            <w:noProof/>
            <w:webHidden/>
          </w:rPr>
          <w:instrText xml:space="preserve"> PAGEREF _Toc126059738 \h </w:instrText>
        </w:r>
        <w:r w:rsidRPr="00C21460">
          <w:rPr>
            <w:noProof/>
            <w:webHidden/>
          </w:rPr>
        </w:r>
        <w:r w:rsidRPr="00C21460">
          <w:rPr>
            <w:noProof/>
            <w:webHidden/>
          </w:rPr>
          <w:fldChar w:fldCharType="separate"/>
        </w:r>
        <w:r w:rsidRPr="00C21460">
          <w:rPr>
            <w:noProof/>
            <w:webHidden/>
          </w:rPr>
          <w:t>54</w:t>
        </w:r>
        <w:r w:rsidRPr="00C21460">
          <w:rPr>
            <w:noProof/>
            <w:webHidden/>
          </w:rPr>
          <w:fldChar w:fldCharType="end"/>
        </w:r>
      </w:hyperlink>
    </w:p>
    <w:p w14:paraId="0909303A" w14:textId="0896EC4F" w:rsidR="00C21460" w:rsidRPr="00C21460" w:rsidRDefault="00C21460">
      <w:pPr>
        <w:pStyle w:val="41"/>
        <w:tabs>
          <w:tab w:val="right" w:leader="dot" w:pos="9346"/>
        </w:tabs>
        <w:rPr>
          <w:rFonts w:eastAsiaTheme="minorEastAsia"/>
          <w:noProof/>
          <w:lang w:eastAsia="ru-RU"/>
        </w:rPr>
      </w:pPr>
      <w:hyperlink w:anchor="_Toc126059739" w:history="1">
        <w:r w:rsidRPr="00C21460">
          <w:rPr>
            <w:rStyle w:val="aa"/>
            <w:noProof/>
          </w:rPr>
          <w:t>3.3.8.3. Токичность метаболитов</w:t>
        </w:r>
        <w:r w:rsidRPr="00C21460">
          <w:rPr>
            <w:noProof/>
            <w:webHidden/>
          </w:rPr>
          <w:tab/>
        </w:r>
        <w:r w:rsidRPr="00C21460">
          <w:rPr>
            <w:noProof/>
            <w:webHidden/>
          </w:rPr>
          <w:fldChar w:fldCharType="begin"/>
        </w:r>
        <w:r w:rsidRPr="00C21460">
          <w:rPr>
            <w:noProof/>
            <w:webHidden/>
          </w:rPr>
          <w:instrText xml:space="preserve"> PAGEREF _Toc126059739 \h </w:instrText>
        </w:r>
        <w:r w:rsidRPr="00C21460">
          <w:rPr>
            <w:noProof/>
            <w:webHidden/>
          </w:rPr>
        </w:r>
        <w:r w:rsidRPr="00C21460">
          <w:rPr>
            <w:noProof/>
            <w:webHidden/>
          </w:rPr>
          <w:fldChar w:fldCharType="separate"/>
        </w:r>
        <w:r w:rsidRPr="00C21460">
          <w:rPr>
            <w:noProof/>
            <w:webHidden/>
          </w:rPr>
          <w:t>54</w:t>
        </w:r>
        <w:r w:rsidRPr="00C21460">
          <w:rPr>
            <w:noProof/>
            <w:webHidden/>
          </w:rPr>
          <w:fldChar w:fldCharType="end"/>
        </w:r>
      </w:hyperlink>
    </w:p>
    <w:p w14:paraId="408BE614" w14:textId="21647F59" w:rsidR="00C21460" w:rsidRPr="00C21460" w:rsidRDefault="00C21460">
      <w:pPr>
        <w:pStyle w:val="21"/>
        <w:rPr>
          <w:rFonts w:eastAsiaTheme="minorEastAsia"/>
          <w:noProof/>
          <w:lang w:eastAsia="ru-RU"/>
        </w:rPr>
      </w:pPr>
      <w:hyperlink w:anchor="_Toc126059740" w:history="1">
        <w:r w:rsidRPr="00C21460">
          <w:rPr>
            <w:rStyle w:val="aa"/>
            <w:noProof/>
          </w:rPr>
          <w:t>Список литературы</w:t>
        </w:r>
        <w:r w:rsidRPr="00C21460">
          <w:rPr>
            <w:noProof/>
            <w:webHidden/>
          </w:rPr>
          <w:tab/>
        </w:r>
        <w:r w:rsidRPr="00C21460">
          <w:rPr>
            <w:noProof/>
            <w:webHidden/>
          </w:rPr>
          <w:fldChar w:fldCharType="begin"/>
        </w:r>
        <w:r w:rsidRPr="00C21460">
          <w:rPr>
            <w:noProof/>
            <w:webHidden/>
          </w:rPr>
          <w:instrText xml:space="preserve"> PAGEREF _Toc126059740 \h </w:instrText>
        </w:r>
        <w:r w:rsidRPr="00C21460">
          <w:rPr>
            <w:noProof/>
            <w:webHidden/>
          </w:rPr>
        </w:r>
        <w:r w:rsidRPr="00C21460">
          <w:rPr>
            <w:noProof/>
            <w:webHidden/>
          </w:rPr>
          <w:fldChar w:fldCharType="separate"/>
        </w:r>
        <w:r w:rsidRPr="00C21460">
          <w:rPr>
            <w:noProof/>
            <w:webHidden/>
          </w:rPr>
          <w:t>55</w:t>
        </w:r>
        <w:r w:rsidRPr="00C21460">
          <w:rPr>
            <w:noProof/>
            <w:webHidden/>
          </w:rPr>
          <w:fldChar w:fldCharType="end"/>
        </w:r>
      </w:hyperlink>
    </w:p>
    <w:p w14:paraId="52067245" w14:textId="735C0051" w:rsidR="00C21460" w:rsidRPr="00C21460" w:rsidRDefault="00C21460">
      <w:pPr>
        <w:pStyle w:val="14"/>
        <w:rPr>
          <w:rFonts w:eastAsiaTheme="minorEastAsia"/>
          <w:noProof/>
          <w:lang w:eastAsia="ru-RU"/>
        </w:rPr>
      </w:pPr>
      <w:hyperlink w:anchor="_Toc126059741" w:history="1">
        <w:r w:rsidRPr="00C21460">
          <w:rPr>
            <w:rStyle w:val="aa"/>
            <w:noProof/>
          </w:rPr>
          <w:t>4.ДЕЙСТВИЕ У ЧЕЛОВЕКА</w:t>
        </w:r>
        <w:r w:rsidRPr="00C21460">
          <w:rPr>
            <w:noProof/>
            <w:webHidden/>
          </w:rPr>
          <w:tab/>
        </w:r>
        <w:r w:rsidRPr="00C21460">
          <w:rPr>
            <w:noProof/>
            <w:webHidden/>
          </w:rPr>
          <w:fldChar w:fldCharType="begin"/>
        </w:r>
        <w:r w:rsidRPr="00C21460">
          <w:rPr>
            <w:noProof/>
            <w:webHidden/>
          </w:rPr>
          <w:instrText xml:space="preserve"> PAGEREF _Toc126059741 \h </w:instrText>
        </w:r>
        <w:r w:rsidRPr="00C21460">
          <w:rPr>
            <w:noProof/>
            <w:webHidden/>
          </w:rPr>
        </w:r>
        <w:r w:rsidRPr="00C21460">
          <w:rPr>
            <w:noProof/>
            <w:webHidden/>
          </w:rPr>
          <w:fldChar w:fldCharType="separate"/>
        </w:r>
        <w:r w:rsidRPr="00C21460">
          <w:rPr>
            <w:noProof/>
            <w:webHidden/>
          </w:rPr>
          <w:t>56</w:t>
        </w:r>
        <w:r w:rsidRPr="00C21460">
          <w:rPr>
            <w:noProof/>
            <w:webHidden/>
          </w:rPr>
          <w:fldChar w:fldCharType="end"/>
        </w:r>
      </w:hyperlink>
    </w:p>
    <w:p w14:paraId="5C5A9536" w14:textId="6021B97C" w:rsidR="00C21460" w:rsidRPr="00C21460" w:rsidRDefault="00C21460">
      <w:pPr>
        <w:pStyle w:val="21"/>
        <w:rPr>
          <w:rFonts w:eastAsiaTheme="minorEastAsia"/>
          <w:noProof/>
          <w:lang w:eastAsia="ru-RU"/>
        </w:rPr>
      </w:pPr>
      <w:hyperlink w:anchor="_Toc126059742" w:history="1">
        <w:r w:rsidRPr="00C21460">
          <w:rPr>
            <w:rStyle w:val="aa"/>
            <w:noProof/>
          </w:rPr>
          <w:t>Введение и резюме</w:t>
        </w:r>
        <w:r w:rsidRPr="00C21460">
          <w:rPr>
            <w:noProof/>
            <w:webHidden/>
          </w:rPr>
          <w:tab/>
        </w:r>
        <w:r w:rsidRPr="00C21460">
          <w:rPr>
            <w:noProof/>
            <w:webHidden/>
          </w:rPr>
          <w:fldChar w:fldCharType="begin"/>
        </w:r>
        <w:r w:rsidRPr="00C21460">
          <w:rPr>
            <w:noProof/>
            <w:webHidden/>
          </w:rPr>
          <w:instrText xml:space="preserve"> PAGEREF _Toc126059742 \h </w:instrText>
        </w:r>
        <w:r w:rsidRPr="00C21460">
          <w:rPr>
            <w:noProof/>
            <w:webHidden/>
          </w:rPr>
        </w:r>
        <w:r w:rsidRPr="00C21460">
          <w:rPr>
            <w:noProof/>
            <w:webHidden/>
          </w:rPr>
          <w:fldChar w:fldCharType="separate"/>
        </w:r>
        <w:r w:rsidRPr="00C21460">
          <w:rPr>
            <w:noProof/>
            <w:webHidden/>
          </w:rPr>
          <w:t>56</w:t>
        </w:r>
        <w:r w:rsidRPr="00C21460">
          <w:rPr>
            <w:noProof/>
            <w:webHidden/>
          </w:rPr>
          <w:fldChar w:fldCharType="end"/>
        </w:r>
      </w:hyperlink>
    </w:p>
    <w:p w14:paraId="1A1B11C9" w14:textId="301948A0" w:rsidR="00C21460" w:rsidRPr="00C21460" w:rsidRDefault="00C21460">
      <w:pPr>
        <w:pStyle w:val="21"/>
        <w:rPr>
          <w:rFonts w:eastAsiaTheme="minorEastAsia"/>
          <w:noProof/>
          <w:lang w:eastAsia="ru-RU"/>
        </w:rPr>
      </w:pPr>
      <w:hyperlink w:anchor="_Toc126059743" w:history="1">
        <w:r w:rsidRPr="00C21460">
          <w:rPr>
            <w:rStyle w:val="aa"/>
            <w:noProof/>
          </w:rPr>
          <w:t>4.1. Фармакокинетика у человека</w:t>
        </w:r>
        <w:r w:rsidRPr="00C21460">
          <w:rPr>
            <w:noProof/>
            <w:webHidden/>
          </w:rPr>
          <w:tab/>
        </w:r>
        <w:r w:rsidRPr="00C21460">
          <w:rPr>
            <w:noProof/>
            <w:webHidden/>
          </w:rPr>
          <w:fldChar w:fldCharType="begin"/>
        </w:r>
        <w:r w:rsidRPr="00C21460">
          <w:rPr>
            <w:noProof/>
            <w:webHidden/>
          </w:rPr>
          <w:instrText xml:space="preserve"> PAGEREF _Toc126059743 \h </w:instrText>
        </w:r>
        <w:r w:rsidRPr="00C21460">
          <w:rPr>
            <w:noProof/>
            <w:webHidden/>
          </w:rPr>
        </w:r>
        <w:r w:rsidRPr="00C21460">
          <w:rPr>
            <w:noProof/>
            <w:webHidden/>
          </w:rPr>
          <w:fldChar w:fldCharType="separate"/>
        </w:r>
        <w:r w:rsidRPr="00C21460">
          <w:rPr>
            <w:noProof/>
            <w:webHidden/>
          </w:rPr>
          <w:t>60</w:t>
        </w:r>
        <w:r w:rsidRPr="00C21460">
          <w:rPr>
            <w:noProof/>
            <w:webHidden/>
          </w:rPr>
          <w:fldChar w:fldCharType="end"/>
        </w:r>
      </w:hyperlink>
    </w:p>
    <w:p w14:paraId="1B860558" w14:textId="1B0F88D3" w:rsidR="00C21460" w:rsidRPr="00C21460" w:rsidRDefault="00C21460">
      <w:pPr>
        <w:pStyle w:val="31"/>
        <w:rPr>
          <w:rFonts w:eastAsiaTheme="minorEastAsia"/>
          <w:lang w:eastAsia="ru-RU"/>
        </w:rPr>
      </w:pPr>
      <w:hyperlink w:anchor="_Toc126059744" w:history="1">
        <w:r w:rsidRPr="00C21460">
          <w:rPr>
            <w:rStyle w:val="aa"/>
          </w:rPr>
          <w:t>4.1.1. Всасывание</w:t>
        </w:r>
        <w:r w:rsidRPr="00C21460">
          <w:rPr>
            <w:webHidden/>
          </w:rPr>
          <w:tab/>
        </w:r>
        <w:r w:rsidRPr="00C21460">
          <w:rPr>
            <w:webHidden/>
          </w:rPr>
          <w:fldChar w:fldCharType="begin"/>
        </w:r>
        <w:r w:rsidRPr="00C21460">
          <w:rPr>
            <w:webHidden/>
          </w:rPr>
          <w:instrText xml:space="preserve"> PAGEREF _Toc126059744 \h </w:instrText>
        </w:r>
        <w:r w:rsidRPr="00C21460">
          <w:rPr>
            <w:webHidden/>
          </w:rPr>
        </w:r>
        <w:r w:rsidRPr="00C21460">
          <w:rPr>
            <w:webHidden/>
          </w:rPr>
          <w:fldChar w:fldCharType="separate"/>
        </w:r>
        <w:r w:rsidRPr="00C21460">
          <w:rPr>
            <w:webHidden/>
          </w:rPr>
          <w:t>60</w:t>
        </w:r>
        <w:r w:rsidRPr="00C21460">
          <w:rPr>
            <w:webHidden/>
          </w:rPr>
          <w:fldChar w:fldCharType="end"/>
        </w:r>
      </w:hyperlink>
    </w:p>
    <w:p w14:paraId="7F87B2B8" w14:textId="554B55CB" w:rsidR="00C21460" w:rsidRPr="00C21460" w:rsidRDefault="00C21460">
      <w:pPr>
        <w:pStyle w:val="31"/>
        <w:rPr>
          <w:rFonts w:eastAsiaTheme="minorEastAsia"/>
          <w:lang w:eastAsia="ru-RU"/>
        </w:rPr>
      </w:pPr>
      <w:hyperlink w:anchor="_Toc126059745" w:history="1">
        <w:r w:rsidRPr="00C21460">
          <w:rPr>
            <w:rStyle w:val="aa"/>
          </w:rPr>
          <w:t>4.1.2. Распределение</w:t>
        </w:r>
        <w:r w:rsidRPr="00C21460">
          <w:rPr>
            <w:webHidden/>
          </w:rPr>
          <w:tab/>
        </w:r>
        <w:r w:rsidRPr="00C21460">
          <w:rPr>
            <w:webHidden/>
          </w:rPr>
          <w:fldChar w:fldCharType="begin"/>
        </w:r>
        <w:r w:rsidRPr="00C21460">
          <w:rPr>
            <w:webHidden/>
          </w:rPr>
          <w:instrText xml:space="preserve"> PAGEREF _Toc126059745 \h </w:instrText>
        </w:r>
        <w:r w:rsidRPr="00C21460">
          <w:rPr>
            <w:webHidden/>
          </w:rPr>
        </w:r>
        <w:r w:rsidRPr="00C21460">
          <w:rPr>
            <w:webHidden/>
          </w:rPr>
          <w:fldChar w:fldCharType="separate"/>
        </w:r>
        <w:r w:rsidRPr="00C21460">
          <w:rPr>
            <w:webHidden/>
          </w:rPr>
          <w:t>60</w:t>
        </w:r>
        <w:r w:rsidRPr="00C21460">
          <w:rPr>
            <w:webHidden/>
          </w:rPr>
          <w:fldChar w:fldCharType="end"/>
        </w:r>
      </w:hyperlink>
    </w:p>
    <w:p w14:paraId="13E02E10" w14:textId="1560FEAA" w:rsidR="00C21460" w:rsidRPr="00C21460" w:rsidRDefault="00C21460">
      <w:pPr>
        <w:pStyle w:val="31"/>
        <w:rPr>
          <w:rFonts w:eastAsiaTheme="minorEastAsia"/>
          <w:lang w:eastAsia="ru-RU"/>
        </w:rPr>
      </w:pPr>
      <w:hyperlink w:anchor="_Toc126059746" w:history="1">
        <w:r w:rsidRPr="00C21460">
          <w:rPr>
            <w:rStyle w:val="aa"/>
          </w:rPr>
          <w:t>4.1.3. Метаболизм</w:t>
        </w:r>
        <w:r w:rsidRPr="00C21460">
          <w:rPr>
            <w:webHidden/>
          </w:rPr>
          <w:tab/>
        </w:r>
        <w:r w:rsidRPr="00C21460">
          <w:rPr>
            <w:webHidden/>
          </w:rPr>
          <w:fldChar w:fldCharType="begin"/>
        </w:r>
        <w:r w:rsidRPr="00C21460">
          <w:rPr>
            <w:webHidden/>
          </w:rPr>
          <w:instrText xml:space="preserve"> PAGEREF _Toc126059746 \h </w:instrText>
        </w:r>
        <w:r w:rsidRPr="00C21460">
          <w:rPr>
            <w:webHidden/>
          </w:rPr>
        </w:r>
        <w:r w:rsidRPr="00C21460">
          <w:rPr>
            <w:webHidden/>
          </w:rPr>
          <w:fldChar w:fldCharType="separate"/>
        </w:r>
        <w:r w:rsidRPr="00C21460">
          <w:rPr>
            <w:webHidden/>
          </w:rPr>
          <w:t>60</w:t>
        </w:r>
        <w:r w:rsidRPr="00C21460">
          <w:rPr>
            <w:webHidden/>
          </w:rPr>
          <w:fldChar w:fldCharType="end"/>
        </w:r>
      </w:hyperlink>
    </w:p>
    <w:p w14:paraId="1A53E0F9" w14:textId="19899506" w:rsidR="00C21460" w:rsidRPr="00C21460" w:rsidRDefault="00C21460">
      <w:pPr>
        <w:pStyle w:val="31"/>
        <w:rPr>
          <w:rFonts w:eastAsiaTheme="minorEastAsia"/>
          <w:lang w:eastAsia="ru-RU"/>
        </w:rPr>
      </w:pPr>
      <w:hyperlink w:anchor="_Toc126059747" w:history="1">
        <w:r w:rsidRPr="00C21460">
          <w:rPr>
            <w:rStyle w:val="aa"/>
          </w:rPr>
          <w:t>4.1.4. Выведение</w:t>
        </w:r>
        <w:r w:rsidRPr="00C21460">
          <w:rPr>
            <w:webHidden/>
          </w:rPr>
          <w:tab/>
        </w:r>
        <w:r w:rsidRPr="00C21460">
          <w:rPr>
            <w:webHidden/>
          </w:rPr>
          <w:fldChar w:fldCharType="begin"/>
        </w:r>
        <w:r w:rsidRPr="00C21460">
          <w:rPr>
            <w:webHidden/>
          </w:rPr>
          <w:instrText xml:space="preserve"> PAGEREF _Toc126059747 \h </w:instrText>
        </w:r>
        <w:r w:rsidRPr="00C21460">
          <w:rPr>
            <w:webHidden/>
          </w:rPr>
        </w:r>
        <w:r w:rsidRPr="00C21460">
          <w:rPr>
            <w:webHidden/>
          </w:rPr>
          <w:fldChar w:fldCharType="separate"/>
        </w:r>
        <w:r w:rsidRPr="00C21460">
          <w:rPr>
            <w:webHidden/>
          </w:rPr>
          <w:t>61</w:t>
        </w:r>
        <w:r w:rsidRPr="00C21460">
          <w:rPr>
            <w:webHidden/>
          </w:rPr>
          <w:fldChar w:fldCharType="end"/>
        </w:r>
      </w:hyperlink>
    </w:p>
    <w:p w14:paraId="1EEA7D09" w14:textId="7CFD352A" w:rsidR="00C21460" w:rsidRPr="00C21460" w:rsidRDefault="00C21460">
      <w:pPr>
        <w:pStyle w:val="31"/>
        <w:rPr>
          <w:rFonts w:eastAsiaTheme="minorEastAsia"/>
          <w:lang w:eastAsia="ru-RU"/>
        </w:rPr>
      </w:pPr>
      <w:hyperlink w:anchor="_Toc126059748" w:history="1">
        <w:r w:rsidRPr="00C21460">
          <w:rPr>
            <w:rStyle w:val="aa"/>
          </w:rPr>
          <w:t>4.1.5. Линейность фармакокинетики</w:t>
        </w:r>
        <w:r w:rsidRPr="00C21460">
          <w:rPr>
            <w:webHidden/>
          </w:rPr>
          <w:tab/>
        </w:r>
        <w:r w:rsidRPr="00C21460">
          <w:rPr>
            <w:webHidden/>
          </w:rPr>
          <w:fldChar w:fldCharType="begin"/>
        </w:r>
        <w:r w:rsidRPr="00C21460">
          <w:rPr>
            <w:webHidden/>
          </w:rPr>
          <w:instrText xml:space="preserve"> PAGEREF _Toc126059748 \h </w:instrText>
        </w:r>
        <w:r w:rsidRPr="00C21460">
          <w:rPr>
            <w:webHidden/>
          </w:rPr>
        </w:r>
        <w:r w:rsidRPr="00C21460">
          <w:rPr>
            <w:webHidden/>
          </w:rPr>
          <w:fldChar w:fldCharType="separate"/>
        </w:r>
        <w:r w:rsidRPr="00C21460">
          <w:rPr>
            <w:webHidden/>
          </w:rPr>
          <w:t>61</w:t>
        </w:r>
        <w:r w:rsidRPr="00C21460">
          <w:rPr>
            <w:webHidden/>
          </w:rPr>
          <w:fldChar w:fldCharType="end"/>
        </w:r>
      </w:hyperlink>
    </w:p>
    <w:p w14:paraId="24CB8E2D" w14:textId="1663E3C3" w:rsidR="00C21460" w:rsidRPr="00C21460" w:rsidRDefault="00C21460">
      <w:pPr>
        <w:pStyle w:val="31"/>
        <w:rPr>
          <w:rFonts w:eastAsiaTheme="minorEastAsia"/>
          <w:lang w:eastAsia="ru-RU"/>
        </w:rPr>
      </w:pPr>
      <w:hyperlink w:anchor="_Toc126059749" w:history="1">
        <w:r w:rsidRPr="00C21460">
          <w:rPr>
            <w:rStyle w:val="aa"/>
          </w:rPr>
          <w:t>4.1.6. Фармакокинетика у особых групп пациентов</w:t>
        </w:r>
        <w:r w:rsidRPr="00C21460">
          <w:rPr>
            <w:webHidden/>
          </w:rPr>
          <w:tab/>
        </w:r>
        <w:r w:rsidRPr="00C21460">
          <w:rPr>
            <w:webHidden/>
          </w:rPr>
          <w:fldChar w:fldCharType="begin"/>
        </w:r>
        <w:r w:rsidRPr="00C21460">
          <w:rPr>
            <w:webHidden/>
          </w:rPr>
          <w:instrText xml:space="preserve"> PAGEREF _Toc126059749 \h </w:instrText>
        </w:r>
        <w:r w:rsidRPr="00C21460">
          <w:rPr>
            <w:webHidden/>
          </w:rPr>
        </w:r>
        <w:r w:rsidRPr="00C21460">
          <w:rPr>
            <w:webHidden/>
          </w:rPr>
          <w:fldChar w:fldCharType="separate"/>
        </w:r>
        <w:r w:rsidRPr="00C21460">
          <w:rPr>
            <w:webHidden/>
          </w:rPr>
          <w:t>61</w:t>
        </w:r>
        <w:r w:rsidRPr="00C21460">
          <w:rPr>
            <w:webHidden/>
          </w:rPr>
          <w:fldChar w:fldCharType="end"/>
        </w:r>
      </w:hyperlink>
    </w:p>
    <w:p w14:paraId="301A07E6" w14:textId="1E0C65A8" w:rsidR="00C21460" w:rsidRPr="00C21460" w:rsidRDefault="00C21460">
      <w:pPr>
        <w:pStyle w:val="41"/>
        <w:tabs>
          <w:tab w:val="right" w:leader="dot" w:pos="9346"/>
        </w:tabs>
        <w:rPr>
          <w:rFonts w:eastAsiaTheme="minorEastAsia"/>
          <w:noProof/>
          <w:lang w:eastAsia="ru-RU"/>
        </w:rPr>
      </w:pPr>
      <w:hyperlink w:anchor="_Toc126059750" w:history="1">
        <w:r w:rsidRPr="00C21460">
          <w:rPr>
            <w:rStyle w:val="aa"/>
            <w:noProof/>
          </w:rPr>
          <w:t>4.1.6.1. Влияние возраста, массы тела, пола и расы</w:t>
        </w:r>
        <w:r w:rsidRPr="00C21460">
          <w:rPr>
            <w:noProof/>
            <w:webHidden/>
          </w:rPr>
          <w:tab/>
        </w:r>
        <w:r w:rsidRPr="00C21460">
          <w:rPr>
            <w:noProof/>
            <w:webHidden/>
          </w:rPr>
          <w:fldChar w:fldCharType="begin"/>
        </w:r>
        <w:r w:rsidRPr="00C21460">
          <w:rPr>
            <w:noProof/>
            <w:webHidden/>
          </w:rPr>
          <w:instrText xml:space="preserve"> PAGEREF _Toc126059750 \h </w:instrText>
        </w:r>
        <w:r w:rsidRPr="00C21460">
          <w:rPr>
            <w:noProof/>
            <w:webHidden/>
          </w:rPr>
        </w:r>
        <w:r w:rsidRPr="00C21460">
          <w:rPr>
            <w:noProof/>
            <w:webHidden/>
          </w:rPr>
          <w:fldChar w:fldCharType="separate"/>
        </w:r>
        <w:r w:rsidRPr="00C21460">
          <w:rPr>
            <w:noProof/>
            <w:webHidden/>
          </w:rPr>
          <w:t>61</w:t>
        </w:r>
        <w:r w:rsidRPr="00C21460">
          <w:rPr>
            <w:noProof/>
            <w:webHidden/>
          </w:rPr>
          <w:fldChar w:fldCharType="end"/>
        </w:r>
      </w:hyperlink>
    </w:p>
    <w:p w14:paraId="71ADDB31" w14:textId="4E52B599" w:rsidR="00C21460" w:rsidRPr="00C21460" w:rsidRDefault="00C21460">
      <w:pPr>
        <w:pStyle w:val="41"/>
        <w:tabs>
          <w:tab w:val="right" w:leader="dot" w:pos="9346"/>
        </w:tabs>
        <w:rPr>
          <w:rFonts w:eastAsiaTheme="minorEastAsia"/>
          <w:noProof/>
          <w:lang w:eastAsia="ru-RU"/>
        </w:rPr>
      </w:pPr>
      <w:hyperlink w:anchor="_Toc126059751" w:history="1">
        <w:r w:rsidRPr="00C21460">
          <w:rPr>
            <w:rStyle w:val="aa"/>
            <w:noProof/>
          </w:rPr>
          <w:t>4.1.6.2. Почечная недостаточность</w:t>
        </w:r>
        <w:r w:rsidRPr="00C21460">
          <w:rPr>
            <w:noProof/>
            <w:webHidden/>
          </w:rPr>
          <w:tab/>
        </w:r>
        <w:r w:rsidRPr="00C21460">
          <w:rPr>
            <w:noProof/>
            <w:webHidden/>
          </w:rPr>
          <w:fldChar w:fldCharType="begin"/>
        </w:r>
        <w:r w:rsidRPr="00C21460">
          <w:rPr>
            <w:noProof/>
            <w:webHidden/>
          </w:rPr>
          <w:instrText xml:space="preserve"> PAGEREF _Toc126059751 \h </w:instrText>
        </w:r>
        <w:r w:rsidRPr="00C21460">
          <w:rPr>
            <w:noProof/>
            <w:webHidden/>
          </w:rPr>
        </w:r>
        <w:r w:rsidRPr="00C21460">
          <w:rPr>
            <w:noProof/>
            <w:webHidden/>
          </w:rPr>
          <w:fldChar w:fldCharType="separate"/>
        </w:r>
        <w:r w:rsidRPr="00C21460">
          <w:rPr>
            <w:noProof/>
            <w:webHidden/>
          </w:rPr>
          <w:t>62</w:t>
        </w:r>
        <w:r w:rsidRPr="00C21460">
          <w:rPr>
            <w:noProof/>
            <w:webHidden/>
          </w:rPr>
          <w:fldChar w:fldCharType="end"/>
        </w:r>
      </w:hyperlink>
    </w:p>
    <w:p w14:paraId="35BEE26F" w14:textId="7CBBC922" w:rsidR="00C21460" w:rsidRPr="00C21460" w:rsidRDefault="00C21460">
      <w:pPr>
        <w:pStyle w:val="41"/>
        <w:tabs>
          <w:tab w:val="right" w:leader="dot" w:pos="9346"/>
        </w:tabs>
        <w:rPr>
          <w:rFonts w:eastAsiaTheme="minorEastAsia"/>
          <w:noProof/>
          <w:lang w:eastAsia="ru-RU"/>
        </w:rPr>
      </w:pPr>
      <w:hyperlink w:anchor="_Toc126059752" w:history="1">
        <w:r w:rsidRPr="00C21460">
          <w:rPr>
            <w:rStyle w:val="aa"/>
            <w:noProof/>
          </w:rPr>
          <w:t>4.1.6.3. Печеночная недостаточность</w:t>
        </w:r>
        <w:r w:rsidRPr="00C21460">
          <w:rPr>
            <w:noProof/>
            <w:webHidden/>
          </w:rPr>
          <w:tab/>
        </w:r>
        <w:r w:rsidRPr="00C21460">
          <w:rPr>
            <w:noProof/>
            <w:webHidden/>
          </w:rPr>
          <w:fldChar w:fldCharType="begin"/>
        </w:r>
        <w:r w:rsidRPr="00C21460">
          <w:rPr>
            <w:noProof/>
            <w:webHidden/>
          </w:rPr>
          <w:instrText xml:space="preserve"> PAGEREF _Toc126059752 \h </w:instrText>
        </w:r>
        <w:r w:rsidRPr="00C21460">
          <w:rPr>
            <w:noProof/>
            <w:webHidden/>
          </w:rPr>
        </w:r>
        <w:r w:rsidRPr="00C21460">
          <w:rPr>
            <w:noProof/>
            <w:webHidden/>
          </w:rPr>
          <w:fldChar w:fldCharType="separate"/>
        </w:r>
        <w:r w:rsidRPr="00C21460">
          <w:rPr>
            <w:noProof/>
            <w:webHidden/>
          </w:rPr>
          <w:t>62</w:t>
        </w:r>
        <w:r w:rsidRPr="00C21460">
          <w:rPr>
            <w:noProof/>
            <w:webHidden/>
          </w:rPr>
          <w:fldChar w:fldCharType="end"/>
        </w:r>
      </w:hyperlink>
    </w:p>
    <w:p w14:paraId="77018B12" w14:textId="73748818" w:rsidR="00C21460" w:rsidRPr="00C21460" w:rsidRDefault="00C21460">
      <w:pPr>
        <w:pStyle w:val="21"/>
        <w:rPr>
          <w:rFonts w:eastAsiaTheme="minorEastAsia"/>
          <w:noProof/>
          <w:lang w:eastAsia="ru-RU"/>
        </w:rPr>
      </w:pPr>
      <w:hyperlink w:anchor="_Toc126059753" w:history="1">
        <w:r w:rsidRPr="00C21460">
          <w:rPr>
            <w:rStyle w:val="aa"/>
            <w:noProof/>
          </w:rPr>
          <w:t>4.2. Фармакодинамика у человека</w:t>
        </w:r>
        <w:r w:rsidRPr="00C21460">
          <w:rPr>
            <w:noProof/>
            <w:webHidden/>
          </w:rPr>
          <w:tab/>
        </w:r>
        <w:r w:rsidRPr="00C21460">
          <w:rPr>
            <w:noProof/>
            <w:webHidden/>
          </w:rPr>
          <w:fldChar w:fldCharType="begin"/>
        </w:r>
        <w:r w:rsidRPr="00C21460">
          <w:rPr>
            <w:noProof/>
            <w:webHidden/>
          </w:rPr>
          <w:instrText xml:space="preserve"> PAGEREF _Toc126059753 \h </w:instrText>
        </w:r>
        <w:r w:rsidRPr="00C21460">
          <w:rPr>
            <w:noProof/>
            <w:webHidden/>
          </w:rPr>
        </w:r>
        <w:r w:rsidRPr="00C21460">
          <w:rPr>
            <w:noProof/>
            <w:webHidden/>
          </w:rPr>
          <w:fldChar w:fldCharType="separate"/>
        </w:r>
        <w:r w:rsidRPr="00C21460">
          <w:rPr>
            <w:noProof/>
            <w:webHidden/>
          </w:rPr>
          <w:t>64</w:t>
        </w:r>
        <w:r w:rsidRPr="00C21460">
          <w:rPr>
            <w:noProof/>
            <w:webHidden/>
          </w:rPr>
          <w:fldChar w:fldCharType="end"/>
        </w:r>
      </w:hyperlink>
    </w:p>
    <w:p w14:paraId="11412E13" w14:textId="0BC59821" w:rsidR="00C21460" w:rsidRPr="00C21460" w:rsidRDefault="00C21460">
      <w:pPr>
        <w:pStyle w:val="31"/>
        <w:rPr>
          <w:rFonts w:eastAsiaTheme="minorEastAsia"/>
          <w:lang w:eastAsia="ru-RU"/>
        </w:rPr>
      </w:pPr>
      <w:hyperlink w:anchor="_Toc126059754" w:history="1">
        <w:r w:rsidRPr="00C21460">
          <w:rPr>
            <w:rStyle w:val="aa"/>
          </w:rPr>
          <w:t>4.2.1. Фармакодинамика и механизм действия</w:t>
        </w:r>
        <w:r w:rsidRPr="00C21460">
          <w:rPr>
            <w:webHidden/>
          </w:rPr>
          <w:tab/>
        </w:r>
        <w:r w:rsidRPr="00C21460">
          <w:rPr>
            <w:webHidden/>
          </w:rPr>
          <w:fldChar w:fldCharType="begin"/>
        </w:r>
        <w:r w:rsidRPr="00C21460">
          <w:rPr>
            <w:webHidden/>
          </w:rPr>
          <w:instrText xml:space="preserve"> PAGEREF _Toc126059754 \h </w:instrText>
        </w:r>
        <w:r w:rsidRPr="00C21460">
          <w:rPr>
            <w:webHidden/>
          </w:rPr>
        </w:r>
        <w:r w:rsidRPr="00C21460">
          <w:rPr>
            <w:webHidden/>
          </w:rPr>
          <w:fldChar w:fldCharType="separate"/>
        </w:r>
        <w:r w:rsidRPr="00C21460">
          <w:rPr>
            <w:webHidden/>
          </w:rPr>
          <w:t>64</w:t>
        </w:r>
        <w:r w:rsidRPr="00C21460">
          <w:rPr>
            <w:webHidden/>
          </w:rPr>
          <w:fldChar w:fldCharType="end"/>
        </w:r>
      </w:hyperlink>
    </w:p>
    <w:p w14:paraId="0C913E30" w14:textId="1A5CC601" w:rsidR="00C21460" w:rsidRPr="00C21460" w:rsidRDefault="00C21460">
      <w:pPr>
        <w:pStyle w:val="31"/>
        <w:rPr>
          <w:rFonts w:eastAsiaTheme="minorEastAsia"/>
          <w:lang w:eastAsia="ru-RU"/>
        </w:rPr>
      </w:pPr>
      <w:hyperlink w:anchor="_Toc126059755" w:history="1">
        <w:r w:rsidRPr="00C21460">
          <w:rPr>
            <w:rStyle w:val="aa"/>
            <w:bCs/>
          </w:rPr>
          <w:t xml:space="preserve">4.2.3. </w:t>
        </w:r>
        <w:r w:rsidRPr="00C21460">
          <w:rPr>
            <w:rStyle w:val="aa"/>
          </w:rPr>
          <w:t xml:space="preserve">Фармакодинамические </w:t>
        </w:r>
        <w:r w:rsidRPr="00C21460">
          <w:rPr>
            <w:rStyle w:val="aa"/>
            <w:bCs/>
          </w:rPr>
          <w:t>лекарственные взаимодействия</w:t>
        </w:r>
        <w:r w:rsidRPr="00C21460">
          <w:rPr>
            <w:webHidden/>
          </w:rPr>
          <w:tab/>
        </w:r>
        <w:r w:rsidRPr="00C21460">
          <w:rPr>
            <w:webHidden/>
          </w:rPr>
          <w:fldChar w:fldCharType="begin"/>
        </w:r>
        <w:r w:rsidRPr="00C21460">
          <w:rPr>
            <w:webHidden/>
          </w:rPr>
          <w:instrText xml:space="preserve"> PAGEREF _Toc126059755 \h </w:instrText>
        </w:r>
        <w:r w:rsidRPr="00C21460">
          <w:rPr>
            <w:webHidden/>
          </w:rPr>
        </w:r>
        <w:r w:rsidRPr="00C21460">
          <w:rPr>
            <w:webHidden/>
          </w:rPr>
          <w:fldChar w:fldCharType="separate"/>
        </w:r>
        <w:r w:rsidRPr="00C21460">
          <w:rPr>
            <w:webHidden/>
          </w:rPr>
          <w:t>65</w:t>
        </w:r>
        <w:r w:rsidRPr="00C21460">
          <w:rPr>
            <w:webHidden/>
          </w:rPr>
          <w:fldChar w:fldCharType="end"/>
        </w:r>
      </w:hyperlink>
    </w:p>
    <w:p w14:paraId="3B0B5C27" w14:textId="68540021" w:rsidR="00C21460" w:rsidRPr="00C21460" w:rsidRDefault="00C21460">
      <w:pPr>
        <w:pStyle w:val="21"/>
        <w:rPr>
          <w:rFonts w:eastAsiaTheme="minorEastAsia"/>
          <w:noProof/>
          <w:lang w:eastAsia="ru-RU"/>
        </w:rPr>
      </w:pPr>
      <w:hyperlink w:anchor="_Toc126059756" w:history="1">
        <w:r w:rsidRPr="00C21460">
          <w:rPr>
            <w:rStyle w:val="aa"/>
            <w:noProof/>
          </w:rPr>
          <w:t>4.3. Безопасность и эффективность</w:t>
        </w:r>
        <w:r w:rsidRPr="00C21460">
          <w:rPr>
            <w:noProof/>
            <w:webHidden/>
          </w:rPr>
          <w:tab/>
        </w:r>
        <w:r w:rsidRPr="00C21460">
          <w:rPr>
            <w:noProof/>
            <w:webHidden/>
          </w:rPr>
          <w:fldChar w:fldCharType="begin"/>
        </w:r>
        <w:r w:rsidRPr="00C21460">
          <w:rPr>
            <w:noProof/>
            <w:webHidden/>
          </w:rPr>
          <w:instrText xml:space="preserve"> PAGEREF _Toc126059756 \h </w:instrText>
        </w:r>
        <w:r w:rsidRPr="00C21460">
          <w:rPr>
            <w:noProof/>
            <w:webHidden/>
          </w:rPr>
        </w:r>
        <w:r w:rsidRPr="00C21460">
          <w:rPr>
            <w:noProof/>
            <w:webHidden/>
          </w:rPr>
          <w:fldChar w:fldCharType="separate"/>
        </w:r>
        <w:r w:rsidRPr="00C21460">
          <w:rPr>
            <w:noProof/>
            <w:webHidden/>
          </w:rPr>
          <w:t>65</w:t>
        </w:r>
        <w:r w:rsidRPr="00C21460">
          <w:rPr>
            <w:noProof/>
            <w:webHidden/>
          </w:rPr>
          <w:fldChar w:fldCharType="end"/>
        </w:r>
      </w:hyperlink>
    </w:p>
    <w:p w14:paraId="3DDB1E28" w14:textId="56FB8E4E" w:rsidR="00C21460" w:rsidRPr="00C21460" w:rsidRDefault="00C21460">
      <w:pPr>
        <w:pStyle w:val="31"/>
        <w:rPr>
          <w:rFonts w:eastAsiaTheme="minorEastAsia"/>
          <w:lang w:eastAsia="ru-RU"/>
        </w:rPr>
      </w:pPr>
      <w:hyperlink w:anchor="_Toc126059757" w:history="1">
        <w:r w:rsidRPr="00C21460">
          <w:rPr>
            <w:rStyle w:val="aa"/>
          </w:rPr>
          <w:t>4.3.1. Клиническая эффективность</w:t>
        </w:r>
        <w:r w:rsidRPr="00C21460">
          <w:rPr>
            <w:webHidden/>
          </w:rPr>
          <w:tab/>
        </w:r>
        <w:r w:rsidRPr="00C21460">
          <w:rPr>
            <w:webHidden/>
          </w:rPr>
          <w:fldChar w:fldCharType="begin"/>
        </w:r>
        <w:r w:rsidRPr="00C21460">
          <w:rPr>
            <w:webHidden/>
          </w:rPr>
          <w:instrText xml:space="preserve"> PAGEREF _Toc126059757 \h </w:instrText>
        </w:r>
        <w:r w:rsidRPr="00C21460">
          <w:rPr>
            <w:webHidden/>
          </w:rPr>
        </w:r>
        <w:r w:rsidRPr="00C21460">
          <w:rPr>
            <w:webHidden/>
          </w:rPr>
          <w:fldChar w:fldCharType="separate"/>
        </w:r>
        <w:r w:rsidRPr="00C21460">
          <w:rPr>
            <w:webHidden/>
          </w:rPr>
          <w:t>65</w:t>
        </w:r>
        <w:r w:rsidRPr="00C21460">
          <w:rPr>
            <w:webHidden/>
          </w:rPr>
          <w:fldChar w:fldCharType="end"/>
        </w:r>
      </w:hyperlink>
    </w:p>
    <w:p w14:paraId="1A20C424" w14:textId="18963D96" w:rsidR="00C21460" w:rsidRPr="00C21460" w:rsidRDefault="00C21460">
      <w:pPr>
        <w:pStyle w:val="41"/>
        <w:tabs>
          <w:tab w:val="right" w:leader="dot" w:pos="9346"/>
        </w:tabs>
        <w:rPr>
          <w:rFonts w:eastAsiaTheme="minorEastAsia"/>
          <w:noProof/>
          <w:lang w:eastAsia="ru-RU"/>
        </w:rPr>
      </w:pPr>
      <w:hyperlink w:anchor="_Toc126059758" w:history="1">
        <w:r w:rsidRPr="00C21460">
          <w:rPr>
            <w:rStyle w:val="aa"/>
            <w:noProof/>
          </w:rPr>
          <w:t>4.3.1.1. Дифференцированный рак щитовидной железы</w:t>
        </w:r>
        <w:r w:rsidRPr="00C21460">
          <w:rPr>
            <w:noProof/>
            <w:webHidden/>
          </w:rPr>
          <w:tab/>
        </w:r>
        <w:r w:rsidRPr="00C21460">
          <w:rPr>
            <w:noProof/>
            <w:webHidden/>
          </w:rPr>
          <w:fldChar w:fldCharType="begin"/>
        </w:r>
        <w:r w:rsidRPr="00C21460">
          <w:rPr>
            <w:noProof/>
            <w:webHidden/>
          </w:rPr>
          <w:instrText xml:space="preserve"> PAGEREF _Toc126059758 \h </w:instrText>
        </w:r>
        <w:r w:rsidRPr="00C21460">
          <w:rPr>
            <w:noProof/>
            <w:webHidden/>
          </w:rPr>
        </w:r>
        <w:r w:rsidRPr="00C21460">
          <w:rPr>
            <w:noProof/>
            <w:webHidden/>
          </w:rPr>
          <w:fldChar w:fldCharType="separate"/>
        </w:r>
        <w:r w:rsidRPr="00C21460">
          <w:rPr>
            <w:noProof/>
            <w:webHidden/>
          </w:rPr>
          <w:t>66</w:t>
        </w:r>
        <w:r w:rsidRPr="00C21460">
          <w:rPr>
            <w:noProof/>
            <w:webHidden/>
          </w:rPr>
          <w:fldChar w:fldCharType="end"/>
        </w:r>
      </w:hyperlink>
    </w:p>
    <w:p w14:paraId="76116A39" w14:textId="04871877" w:rsidR="00C21460" w:rsidRPr="00C21460" w:rsidRDefault="00C21460">
      <w:pPr>
        <w:pStyle w:val="41"/>
        <w:tabs>
          <w:tab w:val="right" w:leader="dot" w:pos="9346"/>
        </w:tabs>
        <w:rPr>
          <w:rFonts w:eastAsiaTheme="minorEastAsia"/>
          <w:noProof/>
          <w:lang w:eastAsia="ru-RU"/>
        </w:rPr>
      </w:pPr>
      <w:hyperlink w:anchor="_Toc126059759" w:history="1">
        <w:r w:rsidRPr="00C21460">
          <w:rPr>
            <w:rStyle w:val="aa"/>
            <w:noProof/>
          </w:rPr>
          <w:t>4.3.1.2. Гепатоцеллюлярный рак</w:t>
        </w:r>
        <w:r w:rsidRPr="00C21460">
          <w:rPr>
            <w:noProof/>
            <w:webHidden/>
          </w:rPr>
          <w:tab/>
        </w:r>
        <w:r w:rsidRPr="00C21460">
          <w:rPr>
            <w:noProof/>
            <w:webHidden/>
          </w:rPr>
          <w:fldChar w:fldCharType="begin"/>
        </w:r>
        <w:r w:rsidRPr="00C21460">
          <w:rPr>
            <w:noProof/>
            <w:webHidden/>
          </w:rPr>
          <w:instrText xml:space="preserve"> PAGEREF _Toc126059759 \h </w:instrText>
        </w:r>
        <w:r w:rsidRPr="00C21460">
          <w:rPr>
            <w:noProof/>
            <w:webHidden/>
          </w:rPr>
        </w:r>
        <w:r w:rsidRPr="00C21460">
          <w:rPr>
            <w:noProof/>
            <w:webHidden/>
          </w:rPr>
          <w:fldChar w:fldCharType="separate"/>
        </w:r>
        <w:r w:rsidRPr="00C21460">
          <w:rPr>
            <w:noProof/>
            <w:webHidden/>
          </w:rPr>
          <w:t>68</w:t>
        </w:r>
        <w:r w:rsidRPr="00C21460">
          <w:rPr>
            <w:noProof/>
            <w:webHidden/>
          </w:rPr>
          <w:fldChar w:fldCharType="end"/>
        </w:r>
      </w:hyperlink>
    </w:p>
    <w:p w14:paraId="1525020C" w14:textId="0D8EF937" w:rsidR="00C21460" w:rsidRPr="00C21460" w:rsidRDefault="00C21460">
      <w:pPr>
        <w:pStyle w:val="41"/>
        <w:tabs>
          <w:tab w:val="right" w:leader="dot" w:pos="9346"/>
        </w:tabs>
        <w:rPr>
          <w:rFonts w:eastAsiaTheme="minorEastAsia"/>
          <w:noProof/>
          <w:lang w:eastAsia="ru-RU"/>
        </w:rPr>
      </w:pPr>
      <w:hyperlink w:anchor="_Toc126059760" w:history="1">
        <w:r w:rsidRPr="00C21460">
          <w:rPr>
            <w:rStyle w:val="aa"/>
            <w:noProof/>
          </w:rPr>
          <w:t>4.3.1.3. Рак эндометрия</w:t>
        </w:r>
        <w:r w:rsidRPr="00C21460">
          <w:rPr>
            <w:noProof/>
            <w:webHidden/>
          </w:rPr>
          <w:tab/>
        </w:r>
        <w:r w:rsidRPr="00C21460">
          <w:rPr>
            <w:noProof/>
            <w:webHidden/>
          </w:rPr>
          <w:fldChar w:fldCharType="begin"/>
        </w:r>
        <w:r w:rsidRPr="00C21460">
          <w:rPr>
            <w:noProof/>
            <w:webHidden/>
          </w:rPr>
          <w:instrText xml:space="preserve"> PAGEREF _Toc126059760 \h </w:instrText>
        </w:r>
        <w:r w:rsidRPr="00C21460">
          <w:rPr>
            <w:noProof/>
            <w:webHidden/>
          </w:rPr>
        </w:r>
        <w:r w:rsidRPr="00C21460">
          <w:rPr>
            <w:noProof/>
            <w:webHidden/>
          </w:rPr>
          <w:fldChar w:fldCharType="separate"/>
        </w:r>
        <w:r w:rsidRPr="00C21460">
          <w:rPr>
            <w:noProof/>
            <w:webHidden/>
          </w:rPr>
          <w:t>69</w:t>
        </w:r>
        <w:r w:rsidRPr="00C21460">
          <w:rPr>
            <w:noProof/>
            <w:webHidden/>
          </w:rPr>
          <w:fldChar w:fldCharType="end"/>
        </w:r>
      </w:hyperlink>
    </w:p>
    <w:p w14:paraId="47CC4B38" w14:textId="1C82E626" w:rsidR="00C21460" w:rsidRPr="00C21460" w:rsidRDefault="00C21460">
      <w:pPr>
        <w:pStyle w:val="41"/>
        <w:tabs>
          <w:tab w:val="right" w:leader="dot" w:pos="9346"/>
        </w:tabs>
        <w:rPr>
          <w:rFonts w:eastAsiaTheme="minorEastAsia"/>
          <w:noProof/>
          <w:lang w:eastAsia="ru-RU"/>
        </w:rPr>
      </w:pPr>
      <w:hyperlink w:anchor="_Toc126059761" w:history="1">
        <w:r w:rsidRPr="00C21460">
          <w:rPr>
            <w:rStyle w:val="aa"/>
            <w:noProof/>
          </w:rPr>
          <w:t>4.3.1.4. Почечно-клеточный рак</w:t>
        </w:r>
        <w:r w:rsidRPr="00C21460">
          <w:rPr>
            <w:noProof/>
            <w:webHidden/>
          </w:rPr>
          <w:tab/>
        </w:r>
        <w:r w:rsidRPr="00C21460">
          <w:rPr>
            <w:noProof/>
            <w:webHidden/>
          </w:rPr>
          <w:fldChar w:fldCharType="begin"/>
        </w:r>
        <w:r w:rsidRPr="00C21460">
          <w:rPr>
            <w:noProof/>
            <w:webHidden/>
          </w:rPr>
          <w:instrText xml:space="preserve"> PAGEREF _Toc126059761 \h </w:instrText>
        </w:r>
        <w:r w:rsidRPr="00C21460">
          <w:rPr>
            <w:noProof/>
            <w:webHidden/>
          </w:rPr>
        </w:r>
        <w:r w:rsidRPr="00C21460">
          <w:rPr>
            <w:noProof/>
            <w:webHidden/>
          </w:rPr>
          <w:fldChar w:fldCharType="separate"/>
        </w:r>
        <w:r w:rsidRPr="00C21460">
          <w:rPr>
            <w:noProof/>
            <w:webHidden/>
          </w:rPr>
          <w:t>71</w:t>
        </w:r>
        <w:r w:rsidRPr="00C21460">
          <w:rPr>
            <w:noProof/>
            <w:webHidden/>
          </w:rPr>
          <w:fldChar w:fldCharType="end"/>
        </w:r>
      </w:hyperlink>
    </w:p>
    <w:p w14:paraId="036E7A6A" w14:textId="6CEEE54B" w:rsidR="00C21460" w:rsidRPr="00C21460" w:rsidRDefault="00C21460">
      <w:pPr>
        <w:pStyle w:val="31"/>
        <w:rPr>
          <w:rFonts w:eastAsiaTheme="minorEastAsia"/>
          <w:lang w:eastAsia="ru-RU"/>
        </w:rPr>
      </w:pPr>
      <w:hyperlink w:anchor="_Toc126059762" w:history="1">
        <w:r w:rsidRPr="00C21460">
          <w:rPr>
            <w:rStyle w:val="aa"/>
            <w:lang w:eastAsia="en-US"/>
          </w:rPr>
          <w:t>4.3.2. Клиническая безопасность</w:t>
        </w:r>
        <w:r w:rsidRPr="00C21460">
          <w:rPr>
            <w:webHidden/>
          </w:rPr>
          <w:tab/>
        </w:r>
        <w:r w:rsidRPr="00C21460">
          <w:rPr>
            <w:webHidden/>
          </w:rPr>
          <w:fldChar w:fldCharType="begin"/>
        </w:r>
        <w:r w:rsidRPr="00C21460">
          <w:rPr>
            <w:webHidden/>
          </w:rPr>
          <w:instrText xml:space="preserve"> PAGEREF _Toc126059762 \h </w:instrText>
        </w:r>
        <w:r w:rsidRPr="00C21460">
          <w:rPr>
            <w:webHidden/>
          </w:rPr>
        </w:r>
        <w:r w:rsidRPr="00C21460">
          <w:rPr>
            <w:webHidden/>
          </w:rPr>
          <w:fldChar w:fldCharType="separate"/>
        </w:r>
        <w:r w:rsidRPr="00C21460">
          <w:rPr>
            <w:webHidden/>
          </w:rPr>
          <w:t>73</w:t>
        </w:r>
        <w:r w:rsidRPr="00C21460">
          <w:rPr>
            <w:webHidden/>
          </w:rPr>
          <w:fldChar w:fldCharType="end"/>
        </w:r>
      </w:hyperlink>
    </w:p>
    <w:p w14:paraId="405AEA88" w14:textId="6E031797" w:rsidR="00C21460" w:rsidRPr="00C21460" w:rsidRDefault="00C21460">
      <w:pPr>
        <w:pStyle w:val="31"/>
        <w:rPr>
          <w:rFonts w:eastAsiaTheme="minorEastAsia"/>
          <w:lang w:eastAsia="ru-RU"/>
        </w:rPr>
      </w:pPr>
      <w:hyperlink w:anchor="_Toc126059763" w:history="1">
        <w:r w:rsidRPr="00C21460">
          <w:rPr>
            <w:rStyle w:val="aa"/>
            <w:bCs/>
          </w:rPr>
          <w:t>4.3.2.1. Группоспецифические эффекты</w:t>
        </w:r>
        <w:r w:rsidRPr="00C21460">
          <w:rPr>
            <w:webHidden/>
          </w:rPr>
          <w:tab/>
        </w:r>
        <w:r w:rsidRPr="00C21460">
          <w:rPr>
            <w:webHidden/>
          </w:rPr>
          <w:fldChar w:fldCharType="begin"/>
        </w:r>
        <w:r w:rsidRPr="00C21460">
          <w:rPr>
            <w:webHidden/>
          </w:rPr>
          <w:instrText xml:space="preserve"> PAGEREF _Toc126059763 \h </w:instrText>
        </w:r>
        <w:r w:rsidRPr="00C21460">
          <w:rPr>
            <w:webHidden/>
          </w:rPr>
        </w:r>
        <w:r w:rsidRPr="00C21460">
          <w:rPr>
            <w:webHidden/>
          </w:rPr>
          <w:fldChar w:fldCharType="separate"/>
        </w:r>
        <w:r w:rsidRPr="00C21460">
          <w:rPr>
            <w:webHidden/>
          </w:rPr>
          <w:t>73</w:t>
        </w:r>
        <w:r w:rsidRPr="00C21460">
          <w:rPr>
            <w:webHidden/>
          </w:rPr>
          <w:fldChar w:fldCharType="end"/>
        </w:r>
      </w:hyperlink>
    </w:p>
    <w:p w14:paraId="7AE43BD2" w14:textId="557C4E42" w:rsidR="00C21460" w:rsidRPr="00C21460" w:rsidRDefault="00C21460">
      <w:pPr>
        <w:pStyle w:val="31"/>
        <w:rPr>
          <w:rFonts w:eastAsiaTheme="minorEastAsia"/>
          <w:lang w:eastAsia="ru-RU"/>
        </w:rPr>
      </w:pPr>
      <w:hyperlink w:anchor="_Toc126059764" w:history="1">
        <w:r w:rsidRPr="00C21460">
          <w:rPr>
            <w:rStyle w:val="aa"/>
            <w:bCs/>
          </w:rPr>
          <w:t>4.3.2.2. Препарат-специфичные эффекты</w:t>
        </w:r>
        <w:r w:rsidRPr="00C21460">
          <w:rPr>
            <w:webHidden/>
          </w:rPr>
          <w:tab/>
        </w:r>
        <w:r w:rsidRPr="00C21460">
          <w:rPr>
            <w:webHidden/>
          </w:rPr>
          <w:fldChar w:fldCharType="begin"/>
        </w:r>
        <w:r w:rsidRPr="00C21460">
          <w:rPr>
            <w:webHidden/>
          </w:rPr>
          <w:instrText xml:space="preserve"> PAGEREF _Toc126059764 \h </w:instrText>
        </w:r>
        <w:r w:rsidRPr="00C21460">
          <w:rPr>
            <w:webHidden/>
          </w:rPr>
        </w:r>
        <w:r w:rsidRPr="00C21460">
          <w:rPr>
            <w:webHidden/>
          </w:rPr>
          <w:fldChar w:fldCharType="separate"/>
        </w:r>
        <w:r w:rsidRPr="00C21460">
          <w:rPr>
            <w:webHidden/>
          </w:rPr>
          <w:t>73</w:t>
        </w:r>
        <w:r w:rsidRPr="00C21460">
          <w:rPr>
            <w:webHidden/>
          </w:rPr>
          <w:fldChar w:fldCharType="end"/>
        </w:r>
      </w:hyperlink>
    </w:p>
    <w:p w14:paraId="20D7CE05" w14:textId="2449EE53" w:rsidR="00C21460" w:rsidRPr="00C21460" w:rsidRDefault="00C21460">
      <w:pPr>
        <w:pStyle w:val="31"/>
        <w:rPr>
          <w:rFonts w:eastAsiaTheme="minorEastAsia"/>
          <w:lang w:eastAsia="ru-RU"/>
        </w:rPr>
      </w:pPr>
      <w:hyperlink w:anchor="_Toc126059765" w:history="1">
        <w:r w:rsidRPr="00C21460">
          <w:rPr>
            <w:rStyle w:val="aa"/>
            <w:rFonts w:eastAsia="Times New Roman"/>
            <w:bCs/>
            <w:iCs/>
            <w:lang w:eastAsia="en-US"/>
          </w:rPr>
          <w:t>4.3.3. Пострегистрационный опыт применения</w:t>
        </w:r>
        <w:r w:rsidRPr="00C21460">
          <w:rPr>
            <w:webHidden/>
          </w:rPr>
          <w:tab/>
        </w:r>
        <w:r w:rsidRPr="00C21460">
          <w:rPr>
            <w:webHidden/>
          </w:rPr>
          <w:fldChar w:fldCharType="begin"/>
        </w:r>
        <w:r w:rsidRPr="00C21460">
          <w:rPr>
            <w:webHidden/>
          </w:rPr>
          <w:instrText xml:space="preserve"> PAGEREF _Toc126059765 \h </w:instrText>
        </w:r>
        <w:r w:rsidRPr="00C21460">
          <w:rPr>
            <w:webHidden/>
          </w:rPr>
        </w:r>
        <w:r w:rsidRPr="00C21460">
          <w:rPr>
            <w:webHidden/>
          </w:rPr>
          <w:fldChar w:fldCharType="separate"/>
        </w:r>
        <w:r w:rsidRPr="00C21460">
          <w:rPr>
            <w:webHidden/>
          </w:rPr>
          <w:t>76</w:t>
        </w:r>
        <w:r w:rsidRPr="00C21460">
          <w:rPr>
            <w:webHidden/>
          </w:rPr>
          <w:fldChar w:fldCharType="end"/>
        </w:r>
      </w:hyperlink>
    </w:p>
    <w:p w14:paraId="12074A7E" w14:textId="03A40E37" w:rsidR="00C21460" w:rsidRPr="00C21460" w:rsidRDefault="00C21460">
      <w:pPr>
        <w:pStyle w:val="21"/>
        <w:rPr>
          <w:rFonts w:eastAsiaTheme="minorEastAsia"/>
          <w:noProof/>
          <w:lang w:eastAsia="ru-RU"/>
        </w:rPr>
      </w:pPr>
      <w:hyperlink w:anchor="_Toc126059766" w:history="1">
        <w:r w:rsidRPr="00C21460">
          <w:rPr>
            <w:rStyle w:val="aa"/>
            <w:noProof/>
          </w:rPr>
          <w:t>Список</w:t>
        </w:r>
        <w:r w:rsidRPr="00C21460">
          <w:rPr>
            <w:rStyle w:val="aa"/>
            <w:noProof/>
            <w:lang w:val="en-US"/>
          </w:rPr>
          <w:t xml:space="preserve"> </w:t>
        </w:r>
        <w:r w:rsidRPr="00C21460">
          <w:rPr>
            <w:rStyle w:val="aa"/>
            <w:noProof/>
          </w:rPr>
          <w:t>литературы</w:t>
        </w:r>
        <w:r w:rsidRPr="00C21460">
          <w:rPr>
            <w:noProof/>
            <w:webHidden/>
          </w:rPr>
          <w:tab/>
        </w:r>
        <w:r w:rsidRPr="00C21460">
          <w:rPr>
            <w:noProof/>
            <w:webHidden/>
          </w:rPr>
          <w:fldChar w:fldCharType="begin"/>
        </w:r>
        <w:r w:rsidRPr="00C21460">
          <w:rPr>
            <w:noProof/>
            <w:webHidden/>
          </w:rPr>
          <w:instrText xml:space="preserve"> PAGEREF _Toc126059766 \h </w:instrText>
        </w:r>
        <w:r w:rsidRPr="00C21460">
          <w:rPr>
            <w:noProof/>
            <w:webHidden/>
          </w:rPr>
        </w:r>
        <w:r w:rsidRPr="00C21460">
          <w:rPr>
            <w:noProof/>
            <w:webHidden/>
          </w:rPr>
          <w:fldChar w:fldCharType="separate"/>
        </w:r>
        <w:r w:rsidRPr="00C21460">
          <w:rPr>
            <w:noProof/>
            <w:webHidden/>
          </w:rPr>
          <w:t>76</w:t>
        </w:r>
        <w:r w:rsidRPr="00C21460">
          <w:rPr>
            <w:noProof/>
            <w:webHidden/>
          </w:rPr>
          <w:fldChar w:fldCharType="end"/>
        </w:r>
      </w:hyperlink>
    </w:p>
    <w:p w14:paraId="3CC191D9" w14:textId="2A71B85E" w:rsidR="00C21460" w:rsidRPr="00C21460" w:rsidRDefault="00C21460">
      <w:pPr>
        <w:pStyle w:val="14"/>
        <w:rPr>
          <w:rFonts w:eastAsiaTheme="minorEastAsia"/>
          <w:noProof/>
          <w:lang w:eastAsia="ru-RU"/>
        </w:rPr>
      </w:pPr>
      <w:hyperlink w:anchor="_Toc126059767" w:history="1">
        <w:r w:rsidRPr="00C21460">
          <w:rPr>
            <w:rStyle w:val="aa"/>
            <w:noProof/>
          </w:rPr>
          <w:t>5. ОБСУЖДЕНИЕ ДАННЫХ И ИНСТРУКЦИИ ДЛЯ ИССЛЕДОВАТЕЛЯ</w:t>
        </w:r>
        <w:r w:rsidRPr="00C21460">
          <w:rPr>
            <w:noProof/>
            <w:webHidden/>
          </w:rPr>
          <w:tab/>
        </w:r>
        <w:r w:rsidRPr="00C21460">
          <w:rPr>
            <w:noProof/>
            <w:webHidden/>
          </w:rPr>
          <w:fldChar w:fldCharType="begin"/>
        </w:r>
        <w:r w:rsidRPr="00C21460">
          <w:rPr>
            <w:noProof/>
            <w:webHidden/>
          </w:rPr>
          <w:instrText xml:space="preserve"> PAGEREF _Toc126059767 \h </w:instrText>
        </w:r>
        <w:r w:rsidRPr="00C21460">
          <w:rPr>
            <w:noProof/>
            <w:webHidden/>
          </w:rPr>
        </w:r>
        <w:r w:rsidRPr="00C21460">
          <w:rPr>
            <w:noProof/>
            <w:webHidden/>
          </w:rPr>
          <w:fldChar w:fldCharType="separate"/>
        </w:r>
        <w:r w:rsidRPr="00C21460">
          <w:rPr>
            <w:noProof/>
            <w:webHidden/>
          </w:rPr>
          <w:t>78</w:t>
        </w:r>
        <w:r w:rsidRPr="00C21460">
          <w:rPr>
            <w:noProof/>
            <w:webHidden/>
          </w:rPr>
          <w:fldChar w:fldCharType="end"/>
        </w:r>
      </w:hyperlink>
    </w:p>
    <w:p w14:paraId="69051602" w14:textId="698B3536" w:rsidR="00C21460" w:rsidRPr="00C21460" w:rsidRDefault="00C21460">
      <w:pPr>
        <w:pStyle w:val="21"/>
        <w:rPr>
          <w:rFonts w:eastAsiaTheme="minorEastAsia"/>
          <w:noProof/>
          <w:lang w:eastAsia="ru-RU"/>
        </w:rPr>
      </w:pPr>
      <w:hyperlink w:anchor="_Toc126059768" w:history="1">
        <w:r w:rsidRPr="00C21460">
          <w:rPr>
            <w:rStyle w:val="aa"/>
            <w:noProof/>
          </w:rPr>
          <w:t>5.1. Обсуждение данных доклинических исследований</w:t>
        </w:r>
        <w:r w:rsidRPr="00C21460">
          <w:rPr>
            <w:noProof/>
            <w:webHidden/>
          </w:rPr>
          <w:tab/>
        </w:r>
        <w:r w:rsidRPr="00C21460">
          <w:rPr>
            <w:noProof/>
            <w:webHidden/>
          </w:rPr>
          <w:fldChar w:fldCharType="begin"/>
        </w:r>
        <w:r w:rsidRPr="00C21460">
          <w:rPr>
            <w:noProof/>
            <w:webHidden/>
          </w:rPr>
          <w:instrText xml:space="preserve"> PAGEREF _Toc126059768 \h </w:instrText>
        </w:r>
        <w:r w:rsidRPr="00C21460">
          <w:rPr>
            <w:noProof/>
            <w:webHidden/>
          </w:rPr>
        </w:r>
        <w:r w:rsidRPr="00C21460">
          <w:rPr>
            <w:noProof/>
            <w:webHidden/>
          </w:rPr>
          <w:fldChar w:fldCharType="separate"/>
        </w:r>
        <w:r w:rsidRPr="00C21460">
          <w:rPr>
            <w:noProof/>
            <w:webHidden/>
          </w:rPr>
          <w:t>78</w:t>
        </w:r>
        <w:r w:rsidRPr="00C21460">
          <w:rPr>
            <w:noProof/>
            <w:webHidden/>
          </w:rPr>
          <w:fldChar w:fldCharType="end"/>
        </w:r>
      </w:hyperlink>
    </w:p>
    <w:p w14:paraId="032A4550" w14:textId="1F6556F7" w:rsidR="00C21460" w:rsidRPr="00C21460" w:rsidRDefault="00C21460">
      <w:pPr>
        <w:pStyle w:val="21"/>
        <w:rPr>
          <w:rFonts w:eastAsiaTheme="minorEastAsia"/>
          <w:noProof/>
          <w:lang w:eastAsia="ru-RU"/>
        </w:rPr>
      </w:pPr>
      <w:hyperlink w:anchor="_Toc126059769" w:history="1">
        <w:r w:rsidRPr="00C21460">
          <w:rPr>
            <w:rStyle w:val="aa"/>
            <w:noProof/>
          </w:rPr>
          <w:t>5.2. Обсуждение данных клинических исследований</w:t>
        </w:r>
        <w:r w:rsidRPr="00C21460">
          <w:rPr>
            <w:noProof/>
            <w:webHidden/>
          </w:rPr>
          <w:tab/>
        </w:r>
        <w:r w:rsidRPr="00C21460">
          <w:rPr>
            <w:noProof/>
            <w:webHidden/>
          </w:rPr>
          <w:fldChar w:fldCharType="begin"/>
        </w:r>
        <w:r w:rsidRPr="00C21460">
          <w:rPr>
            <w:noProof/>
            <w:webHidden/>
          </w:rPr>
          <w:instrText xml:space="preserve"> PAGEREF _Toc126059769 \h </w:instrText>
        </w:r>
        <w:r w:rsidRPr="00C21460">
          <w:rPr>
            <w:noProof/>
            <w:webHidden/>
          </w:rPr>
        </w:r>
        <w:r w:rsidRPr="00C21460">
          <w:rPr>
            <w:noProof/>
            <w:webHidden/>
          </w:rPr>
          <w:fldChar w:fldCharType="separate"/>
        </w:r>
        <w:r w:rsidRPr="00C21460">
          <w:rPr>
            <w:noProof/>
            <w:webHidden/>
          </w:rPr>
          <w:t>82</w:t>
        </w:r>
        <w:r w:rsidRPr="00C21460">
          <w:rPr>
            <w:noProof/>
            <w:webHidden/>
          </w:rPr>
          <w:fldChar w:fldCharType="end"/>
        </w:r>
      </w:hyperlink>
    </w:p>
    <w:p w14:paraId="07B1C7D6" w14:textId="4ECEBDC4" w:rsidR="00C21460" w:rsidRPr="00C21460" w:rsidRDefault="00C21460">
      <w:pPr>
        <w:pStyle w:val="21"/>
        <w:rPr>
          <w:rFonts w:eastAsiaTheme="minorEastAsia"/>
          <w:noProof/>
          <w:lang w:eastAsia="ru-RU"/>
        </w:rPr>
      </w:pPr>
      <w:hyperlink w:anchor="_Toc126059770" w:history="1">
        <w:r w:rsidRPr="00C21460">
          <w:rPr>
            <w:rStyle w:val="aa"/>
            <w:noProof/>
          </w:rPr>
          <w:t>5.3. Инструкции для исследователя</w:t>
        </w:r>
        <w:r w:rsidRPr="00C21460">
          <w:rPr>
            <w:noProof/>
            <w:webHidden/>
          </w:rPr>
          <w:tab/>
        </w:r>
        <w:r w:rsidRPr="00C21460">
          <w:rPr>
            <w:noProof/>
            <w:webHidden/>
          </w:rPr>
          <w:fldChar w:fldCharType="begin"/>
        </w:r>
        <w:r w:rsidRPr="00C21460">
          <w:rPr>
            <w:noProof/>
            <w:webHidden/>
          </w:rPr>
          <w:instrText xml:space="preserve"> PAGEREF _Toc126059770 \h </w:instrText>
        </w:r>
        <w:r w:rsidRPr="00C21460">
          <w:rPr>
            <w:noProof/>
            <w:webHidden/>
          </w:rPr>
        </w:r>
        <w:r w:rsidRPr="00C21460">
          <w:rPr>
            <w:noProof/>
            <w:webHidden/>
          </w:rPr>
          <w:fldChar w:fldCharType="separate"/>
        </w:r>
        <w:r w:rsidRPr="00C21460">
          <w:rPr>
            <w:noProof/>
            <w:webHidden/>
          </w:rPr>
          <w:t>91</w:t>
        </w:r>
        <w:r w:rsidRPr="00C21460">
          <w:rPr>
            <w:noProof/>
            <w:webHidden/>
          </w:rPr>
          <w:fldChar w:fldCharType="end"/>
        </w:r>
      </w:hyperlink>
    </w:p>
    <w:p w14:paraId="4A4C11F1" w14:textId="0062A859" w:rsidR="00C21460" w:rsidRPr="00C21460" w:rsidRDefault="00C21460">
      <w:pPr>
        <w:pStyle w:val="31"/>
        <w:rPr>
          <w:rFonts w:eastAsiaTheme="minorEastAsia"/>
          <w:lang w:eastAsia="ru-RU"/>
        </w:rPr>
      </w:pPr>
      <w:hyperlink w:anchor="_Toc126059771" w:history="1">
        <w:r w:rsidRPr="00C21460">
          <w:rPr>
            <w:rStyle w:val="aa"/>
          </w:rPr>
          <w:t>5.3.1. Показания к применению</w:t>
        </w:r>
        <w:r w:rsidRPr="00C21460">
          <w:rPr>
            <w:webHidden/>
          </w:rPr>
          <w:tab/>
        </w:r>
        <w:r w:rsidRPr="00C21460">
          <w:rPr>
            <w:webHidden/>
          </w:rPr>
          <w:fldChar w:fldCharType="begin"/>
        </w:r>
        <w:r w:rsidRPr="00C21460">
          <w:rPr>
            <w:webHidden/>
          </w:rPr>
          <w:instrText xml:space="preserve"> PAGEREF _Toc126059771 \h </w:instrText>
        </w:r>
        <w:r w:rsidRPr="00C21460">
          <w:rPr>
            <w:webHidden/>
          </w:rPr>
        </w:r>
        <w:r w:rsidRPr="00C21460">
          <w:rPr>
            <w:webHidden/>
          </w:rPr>
          <w:fldChar w:fldCharType="separate"/>
        </w:r>
        <w:r w:rsidRPr="00C21460">
          <w:rPr>
            <w:webHidden/>
          </w:rPr>
          <w:t>91</w:t>
        </w:r>
        <w:r w:rsidRPr="00C21460">
          <w:rPr>
            <w:webHidden/>
          </w:rPr>
          <w:fldChar w:fldCharType="end"/>
        </w:r>
      </w:hyperlink>
    </w:p>
    <w:p w14:paraId="63593A08" w14:textId="79EE5C17" w:rsidR="00C21460" w:rsidRPr="00C21460" w:rsidRDefault="00C21460">
      <w:pPr>
        <w:pStyle w:val="31"/>
        <w:rPr>
          <w:rFonts w:eastAsiaTheme="minorEastAsia"/>
          <w:lang w:eastAsia="ru-RU"/>
        </w:rPr>
      </w:pPr>
      <w:hyperlink w:anchor="_Toc126059772" w:history="1">
        <w:r w:rsidRPr="00C21460">
          <w:rPr>
            <w:rStyle w:val="aa"/>
          </w:rPr>
          <w:t>5.3.2. Противопоказания</w:t>
        </w:r>
        <w:r w:rsidRPr="00C21460">
          <w:rPr>
            <w:webHidden/>
          </w:rPr>
          <w:tab/>
        </w:r>
        <w:r w:rsidRPr="00C21460">
          <w:rPr>
            <w:webHidden/>
          </w:rPr>
          <w:fldChar w:fldCharType="begin"/>
        </w:r>
        <w:r w:rsidRPr="00C21460">
          <w:rPr>
            <w:webHidden/>
          </w:rPr>
          <w:instrText xml:space="preserve"> PAGEREF _Toc126059772 \h </w:instrText>
        </w:r>
        <w:r w:rsidRPr="00C21460">
          <w:rPr>
            <w:webHidden/>
          </w:rPr>
        </w:r>
        <w:r w:rsidRPr="00C21460">
          <w:rPr>
            <w:webHidden/>
          </w:rPr>
          <w:fldChar w:fldCharType="separate"/>
        </w:r>
        <w:r w:rsidRPr="00C21460">
          <w:rPr>
            <w:webHidden/>
          </w:rPr>
          <w:t>92</w:t>
        </w:r>
        <w:r w:rsidRPr="00C21460">
          <w:rPr>
            <w:webHidden/>
          </w:rPr>
          <w:fldChar w:fldCharType="end"/>
        </w:r>
      </w:hyperlink>
    </w:p>
    <w:p w14:paraId="7114409C" w14:textId="114616BC" w:rsidR="00C21460" w:rsidRPr="00C21460" w:rsidRDefault="00C21460">
      <w:pPr>
        <w:pStyle w:val="31"/>
        <w:rPr>
          <w:rFonts w:eastAsiaTheme="minorEastAsia"/>
          <w:lang w:eastAsia="ru-RU"/>
        </w:rPr>
      </w:pPr>
      <w:hyperlink w:anchor="_Toc126059773" w:history="1">
        <w:r w:rsidRPr="00C21460">
          <w:rPr>
            <w:rStyle w:val="aa"/>
          </w:rPr>
          <w:t>5.3.3. Применение при беременности и в период грудного вскармливания</w:t>
        </w:r>
        <w:r w:rsidRPr="00C21460">
          <w:rPr>
            <w:webHidden/>
          </w:rPr>
          <w:tab/>
        </w:r>
        <w:r w:rsidRPr="00C21460">
          <w:rPr>
            <w:webHidden/>
          </w:rPr>
          <w:fldChar w:fldCharType="begin"/>
        </w:r>
        <w:r w:rsidRPr="00C21460">
          <w:rPr>
            <w:webHidden/>
          </w:rPr>
          <w:instrText xml:space="preserve"> PAGEREF _Toc126059773 \h </w:instrText>
        </w:r>
        <w:r w:rsidRPr="00C21460">
          <w:rPr>
            <w:webHidden/>
          </w:rPr>
        </w:r>
        <w:r w:rsidRPr="00C21460">
          <w:rPr>
            <w:webHidden/>
          </w:rPr>
          <w:fldChar w:fldCharType="separate"/>
        </w:r>
        <w:r w:rsidRPr="00C21460">
          <w:rPr>
            <w:webHidden/>
          </w:rPr>
          <w:t>92</w:t>
        </w:r>
        <w:r w:rsidRPr="00C21460">
          <w:rPr>
            <w:webHidden/>
          </w:rPr>
          <w:fldChar w:fldCharType="end"/>
        </w:r>
      </w:hyperlink>
    </w:p>
    <w:p w14:paraId="30FF9C9B" w14:textId="3B697CC2" w:rsidR="00C21460" w:rsidRPr="00C21460" w:rsidRDefault="00C21460">
      <w:pPr>
        <w:pStyle w:val="31"/>
        <w:rPr>
          <w:rFonts w:eastAsiaTheme="minorEastAsia"/>
          <w:lang w:eastAsia="ru-RU"/>
        </w:rPr>
      </w:pPr>
      <w:hyperlink w:anchor="_Toc126059774" w:history="1">
        <w:r w:rsidRPr="00C21460">
          <w:rPr>
            <w:rStyle w:val="aa"/>
          </w:rPr>
          <w:t>5.3.4. Способ применения и дозы</w:t>
        </w:r>
        <w:r w:rsidRPr="00C21460">
          <w:rPr>
            <w:webHidden/>
          </w:rPr>
          <w:tab/>
        </w:r>
        <w:r w:rsidRPr="00C21460">
          <w:rPr>
            <w:webHidden/>
          </w:rPr>
          <w:fldChar w:fldCharType="begin"/>
        </w:r>
        <w:r w:rsidRPr="00C21460">
          <w:rPr>
            <w:webHidden/>
          </w:rPr>
          <w:instrText xml:space="preserve"> PAGEREF _Toc126059774 \h </w:instrText>
        </w:r>
        <w:r w:rsidRPr="00C21460">
          <w:rPr>
            <w:webHidden/>
          </w:rPr>
        </w:r>
        <w:r w:rsidRPr="00C21460">
          <w:rPr>
            <w:webHidden/>
          </w:rPr>
          <w:fldChar w:fldCharType="separate"/>
        </w:r>
        <w:r w:rsidRPr="00C21460">
          <w:rPr>
            <w:webHidden/>
          </w:rPr>
          <w:t>92</w:t>
        </w:r>
        <w:r w:rsidRPr="00C21460">
          <w:rPr>
            <w:webHidden/>
          </w:rPr>
          <w:fldChar w:fldCharType="end"/>
        </w:r>
      </w:hyperlink>
    </w:p>
    <w:p w14:paraId="5927AA91" w14:textId="7AC3D8E7" w:rsidR="00C21460" w:rsidRPr="00C21460" w:rsidRDefault="00C21460">
      <w:pPr>
        <w:pStyle w:val="31"/>
        <w:rPr>
          <w:rFonts w:eastAsiaTheme="minorEastAsia"/>
          <w:lang w:eastAsia="ru-RU"/>
        </w:rPr>
      </w:pPr>
      <w:hyperlink w:anchor="_Toc126059775" w:history="1">
        <w:r w:rsidRPr="00C21460">
          <w:rPr>
            <w:rStyle w:val="aa"/>
          </w:rPr>
          <w:t>5.3.5. Побочное действие</w:t>
        </w:r>
        <w:r w:rsidRPr="00C21460">
          <w:rPr>
            <w:webHidden/>
          </w:rPr>
          <w:tab/>
        </w:r>
        <w:r w:rsidRPr="00C21460">
          <w:rPr>
            <w:webHidden/>
          </w:rPr>
          <w:fldChar w:fldCharType="begin"/>
        </w:r>
        <w:r w:rsidRPr="00C21460">
          <w:rPr>
            <w:webHidden/>
          </w:rPr>
          <w:instrText xml:space="preserve"> PAGEREF _Toc126059775 \h </w:instrText>
        </w:r>
        <w:r w:rsidRPr="00C21460">
          <w:rPr>
            <w:webHidden/>
          </w:rPr>
        </w:r>
        <w:r w:rsidRPr="00C21460">
          <w:rPr>
            <w:webHidden/>
          </w:rPr>
          <w:fldChar w:fldCharType="separate"/>
        </w:r>
        <w:r w:rsidRPr="00C21460">
          <w:rPr>
            <w:webHidden/>
          </w:rPr>
          <w:t>99</w:t>
        </w:r>
        <w:r w:rsidRPr="00C21460">
          <w:rPr>
            <w:webHidden/>
          </w:rPr>
          <w:fldChar w:fldCharType="end"/>
        </w:r>
      </w:hyperlink>
    </w:p>
    <w:p w14:paraId="61C768B8" w14:textId="42781FCD" w:rsidR="00C21460" w:rsidRPr="00C21460" w:rsidRDefault="00C21460">
      <w:pPr>
        <w:pStyle w:val="31"/>
        <w:rPr>
          <w:rFonts w:eastAsiaTheme="minorEastAsia"/>
          <w:lang w:eastAsia="ru-RU"/>
        </w:rPr>
      </w:pPr>
      <w:hyperlink w:anchor="_Toc126059776" w:history="1">
        <w:r w:rsidRPr="00C21460">
          <w:rPr>
            <w:rStyle w:val="aa"/>
          </w:rPr>
          <w:t>5.3.6. Передозировка</w:t>
        </w:r>
        <w:r w:rsidRPr="00C21460">
          <w:rPr>
            <w:webHidden/>
          </w:rPr>
          <w:tab/>
        </w:r>
        <w:r w:rsidRPr="00C21460">
          <w:rPr>
            <w:webHidden/>
          </w:rPr>
          <w:fldChar w:fldCharType="begin"/>
        </w:r>
        <w:r w:rsidRPr="00C21460">
          <w:rPr>
            <w:webHidden/>
          </w:rPr>
          <w:instrText xml:space="preserve"> PAGEREF _Toc126059776 \h </w:instrText>
        </w:r>
        <w:r w:rsidRPr="00C21460">
          <w:rPr>
            <w:webHidden/>
          </w:rPr>
        </w:r>
        <w:r w:rsidRPr="00C21460">
          <w:rPr>
            <w:webHidden/>
          </w:rPr>
          <w:fldChar w:fldCharType="separate"/>
        </w:r>
        <w:r w:rsidRPr="00C21460">
          <w:rPr>
            <w:webHidden/>
          </w:rPr>
          <w:t>103</w:t>
        </w:r>
        <w:r w:rsidRPr="00C21460">
          <w:rPr>
            <w:webHidden/>
          </w:rPr>
          <w:fldChar w:fldCharType="end"/>
        </w:r>
      </w:hyperlink>
    </w:p>
    <w:p w14:paraId="3A095833" w14:textId="5DC9704D" w:rsidR="00C21460" w:rsidRPr="00C21460" w:rsidRDefault="00C21460">
      <w:pPr>
        <w:pStyle w:val="31"/>
        <w:rPr>
          <w:rFonts w:eastAsiaTheme="minorEastAsia"/>
          <w:lang w:eastAsia="ru-RU"/>
        </w:rPr>
      </w:pPr>
      <w:hyperlink w:anchor="_Toc126059777" w:history="1">
        <w:r w:rsidRPr="00C21460">
          <w:rPr>
            <w:rStyle w:val="aa"/>
          </w:rPr>
          <w:t xml:space="preserve">5.3.7. </w:t>
        </w:r>
        <w:r w:rsidRPr="00C21460">
          <w:rPr>
            <w:rStyle w:val="aa"/>
            <w:rFonts w:eastAsia="Courier New"/>
            <w:lang w:eastAsia="ru-RU" w:bidi="ru-RU"/>
          </w:rPr>
          <w:t>Взаимодействие с другими лекарственными средствами</w:t>
        </w:r>
        <w:r w:rsidRPr="00C21460">
          <w:rPr>
            <w:webHidden/>
          </w:rPr>
          <w:tab/>
        </w:r>
        <w:r w:rsidRPr="00C21460">
          <w:rPr>
            <w:webHidden/>
          </w:rPr>
          <w:fldChar w:fldCharType="begin"/>
        </w:r>
        <w:r w:rsidRPr="00C21460">
          <w:rPr>
            <w:webHidden/>
          </w:rPr>
          <w:instrText xml:space="preserve"> PAGEREF _Toc126059777 \h </w:instrText>
        </w:r>
        <w:r w:rsidRPr="00C21460">
          <w:rPr>
            <w:webHidden/>
          </w:rPr>
        </w:r>
        <w:r w:rsidRPr="00C21460">
          <w:rPr>
            <w:webHidden/>
          </w:rPr>
          <w:fldChar w:fldCharType="separate"/>
        </w:r>
        <w:r w:rsidRPr="00C21460">
          <w:rPr>
            <w:webHidden/>
          </w:rPr>
          <w:t>104</w:t>
        </w:r>
        <w:r w:rsidRPr="00C21460">
          <w:rPr>
            <w:webHidden/>
          </w:rPr>
          <w:fldChar w:fldCharType="end"/>
        </w:r>
      </w:hyperlink>
    </w:p>
    <w:p w14:paraId="138971F3" w14:textId="73D694F3" w:rsidR="00C21460" w:rsidRPr="00C21460" w:rsidRDefault="00C21460">
      <w:pPr>
        <w:pStyle w:val="31"/>
        <w:rPr>
          <w:rFonts w:eastAsiaTheme="minorEastAsia"/>
          <w:lang w:eastAsia="ru-RU"/>
        </w:rPr>
      </w:pPr>
      <w:hyperlink w:anchor="_Toc126059778" w:history="1">
        <w:r w:rsidRPr="00C21460">
          <w:rPr>
            <w:rStyle w:val="aa"/>
          </w:rPr>
          <w:t xml:space="preserve">5.3.8. </w:t>
        </w:r>
        <w:r w:rsidRPr="00C21460">
          <w:rPr>
            <w:rStyle w:val="aa"/>
            <w:rFonts w:eastAsia="Courier New"/>
            <w:lang w:eastAsia="ru-RU" w:bidi="ru-RU"/>
          </w:rPr>
          <w:t>Особые указания</w:t>
        </w:r>
        <w:r w:rsidRPr="00C21460">
          <w:rPr>
            <w:webHidden/>
          </w:rPr>
          <w:tab/>
        </w:r>
        <w:r w:rsidRPr="00C21460">
          <w:rPr>
            <w:webHidden/>
          </w:rPr>
          <w:fldChar w:fldCharType="begin"/>
        </w:r>
        <w:r w:rsidRPr="00C21460">
          <w:rPr>
            <w:webHidden/>
          </w:rPr>
          <w:instrText xml:space="preserve"> PAGEREF _Toc126059778 \h </w:instrText>
        </w:r>
        <w:r w:rsidRPr="00C21460">
          <w:rPr>
            <w:webHidden/>
          </w:rPr>
        </w:r>
        <w:r w:rsidRPr="00C21460">
          <w:rPr>
            <w:webHidden/>
          </w:rPr>
          <w:fldChar w:fldCharType="separate"/>
        </w:r>
        <w:r w:rsidRPr="00C21460">
          <w:rPr>
            <w:webHidden/>
          </w:rPr>
          <w:t>105</w:t>
        </w:r>
        <w:r w:rsidRPr="00C21460">
          <w:rPr>
            <w:webHidden/>
          </w:rPr>
          <w:fldChar w:fldCharType="end"/>
        </w:r>
      </w:hyperlink>
    </w:p>
    <w:p w14:paraId="1AE52D74" w14:textId="1DF47C3F" w:rsidR="00C21460" w:rsidRPr="00C21460" w:rsidRDefault="00C21460">
      <w:pPr>
        <w:pStyle w:val="31"/>
        <w:rPr>
          <w:rFonts w:eastAsiaTheme="minorEastAsia"/>
          <w:lang w:eastAsia="ru-RU"/>
        </w:rPr>
      </w:pPr>
      <w:hyperlink w:anchor="_Toc126059779" w:history="1">
        <w:r w:rsidRPr="00C21460">
          <w:rPr>
            <w:rStyle w:val="aa"/>
          </w:rPr>
          <w:t>5.3.9 Влияние на способность управлять транспортными средствами и механизмами</w:t>
        </w:r>
        <w:r w:rsidRPr="00C21460">
          <w:rPr>
            <w:webHidden/>
          </w:rPr>
          <w:tab/>
        </w:r>
        <w:r w:rsidRPr="00C21460">
          <w:rPr>
            <w:webHidden/>
          </w:rPr>
          <w:fldChar w:fldCharType="begin"/>
        </w:r>
        <w:r w:rsidRPr="00C21460">
          <w:rPr>
            <w:webHidden/>
          </w:rPr>
          <w:instrText xml:space="preserve"> PAGEREF _Toc126059779 \h </w:instrText>
        </w:r>
        <w:r w:rsidRPr="00C21460">
          <w:rPr>
            <w:webHidden/>
          </w:rPr>
        </w:r>
        <w:r w:rsidRPr="00C21460">
          <w:rPr>
            <w:webHidden/>
          </w:rPr>
          <w:fldChar w:fldCharType="separate"/>
        </w:r>
        <w:r w:rsidRPr="00C21460">
          <w:rPr>
            <w:webHidden/>
          </w:rPr>
          <w:t>109</w:t>
        </w:r>
        <w:r w:rsidRPr="00C21460">
          <w:rPr>
            <w:webHidden/>
          </w:rPr>
          <w:fldChar w:fldCharType="end"/>
        </w:r>
      </w:hyperlink>
    </w:p>
    <w:p w14:paraId="650D7B21" w14:textId="593A165A" w:rsidR="00C21460" w:rsidRDefault="00C21460">
      <w:pPr>
        <w:pStyle w:val="14"/>
        <w:rPr>
          <w:rFonts w:asciiTheme="minorHAnsi" w:eastAsiaTheme="minorEastAsia" w:hAnsiTheme="minorHAnsi" w:cstheme="minorBidi"/>
          <w:noProof/>
          <w:sz w:val="22"/>
          <w:szCs w:val="22"/>
          <w:lang w:eastAsia="ru-RU"/>
        </w:rPr>
      </w:pPr>
      <w:hyperlink w:anchor="_Toc126059780" w:history="1">
        <w:r w:rsidRPr="00C21460">
          <w:rPr>
            <w:rStyle w:val="aa"/>
            <w:noProof/>
          </w:rPr>
          <w:t>6. ЗАКЛЮЧЕНИЕ</w:t>
        </w:r>
        <w:r w:rsidRPr="00C21460">
          <w:rPr>
            <w:noProof/>
            <w:webHidden/>
          </w:rPr>
          <w:tab/>
        </w:r>
        <w:r w:rsidRPr="00C21460">
          <w:rPr>
            <w:noProof/>
            <w:webHidden/>
          </w:rPr>
          <w:fldChar w:fldCharType="begin"/>
        </w:r>
        <w:r w:rsidRPr="00C21460">
          <w:rPr>
            <w:noProof/>
            <w:webHidden/>
          </w:rPr>
          <w:instrText xml:space="preserve"> PAGEREF _Toc126059780 \h </w:instrText>
        </w:r>
        <w:r w:rsidRPr="00C21460">
          <w:rPr>
            <w:noProof/>
            <w:webHidden/>
          </w:rPr>
        </w:r>
        <w:r w:rsidRPr="00C21460">
          <w:rPr>
            <w:noProof/>
            <w:webHidden/>
          </w:rPr>
          <w:fldChar w:fldCharType="separate"/>
        </w:r>
        <w:r w:rsidRPr="00C21460">
          <w:rPr>
            <w:noProof/>
            <w:webHidden/>
          </w:rPr>
          <w:t>109</w:t>
        </w:r>
        <w:r w:rsidRPr="00C21460">
          <w:rPr>
            <w:noProof/>
            <w:webHidden/>
          </w:rPr>
          <w:fldChar w:fldCharType="end"/>
        </w:r>
      </w:hyperlink>
      <w:bookmarkEnd w:id="2"/>
    </w:p>
    <w:p w14:paraId="0C1EBE2C" w14:textId="64A14310" w:rsidR="00856CA4" w:rsidRPr="00094E98" w:rsidRDefault="005C3F89" w:rsidP="00094E98">
      <w:pPr>
        <w:ind w:firstLine="709"/>
        <w:rPr>
          <w:bCs/>
          <w:color w:val="000000" w:themeColor="text1"/>
        </w:rPr>
      </w:pPr>
      <w:r w:rsidRPr="00094E98">
        <w:rPr>
          <w:color w:val="000000" w:themeColor="text1"/>
        </w:rPr>
        <w:fldChar w:fldCharType="end"/>
      </w:r>
    </w:p>
    <w:p w14:paraId="4FA4DE7E" w14:textId="02F85D32" w:rsidR="0014689C" w:rsidRPr="00094E98" w:rsidRDefault="0014689C" w:rsidP="00094E98">
      <w:pPr>
        <w:ind w:firstLine="709"/>
        <w:rPr>
          <w:bCs/>
          <w:color w:val="000000" w:themeColor="text1"/>
        </w:rPr>
      </w:pPr>
    </w:p>
    <w:p w14:paraId="0D1BFD57" w14:textId="32E2A46B" w:rsidR="0014689C" w:rsidRDefault="0014689C">
      <w:pPr>
        <w:ind w:firstLine="709"/>
        <w:rPr>
          <w:bCs/>
          <w:color w:val="000000" w:themeColor="text1"/>
        </w:rPr>
      </w:pPr>
    </w:p>
    <w:p w14:paraId="3BCA6314" w14:textId="2DC7A808" w:rsidR="0014689C" w:rsidRDefault="0014689C">
      <w:pPr>
        <w:ind w:firstLine="709"/>
        <w:rPr>
          <w:bCs/>
          <w:color w:val="000000" w:themeColor="text1"/>
        </w:rPr>
      </w:pPr>
    </w:p>
    <w:p w14:paraId="5F86089B" w14:textId="6B231A7B" w:rsidR="0014689C" w:rsidRDefault="0014689C">
      <w:pPr>
        <w:ind w:firstLine="709"/>
        <w:rPr>
          <w:bCs/>
          <w:color w:val="000000" w:themeColor="text1"/>
        </w:rPr>
      </w:pPr>
    </w:p>
    <w:p w14:paraId="3CBBCDDB" w14:textId="7531CE6B" w:rsidR="0014689C" w:rsidRDefault="0014689C">
      <w:pPr>
        <w:ind w:firstLine="709"/>
        <w:rPr>
          <w:bCs/>
          <w:color w:val="000000" w:themeColor="text1"/>
        </w:rPr>
      </w:pPr>
    </w:p>
    <w:p w14:paraId="12C8DD81" w14:textId="7A53AE7E" w:rsidR="0014689C" w:rsidRDefault="0014689C">
      <w:pPr>
        <w:ind w:firstLine="709"/>
        <w:rPr>
          <w:bCs/>
          <w:color w:val="000000" w:themeColor="text1"/>
        </w:rPr>
      </w:pPr>
    </w:p>
    <w:p w14:paraId="775A07DD" w14:textId="43A487C2" w:rsidR="0014689C" w:rsidRDefault="0014689C">
      <w:pPr>
        <w:ind w:firstLine="709"/>
        <w:rPr>
          <w:bCs/>
          <w:color w:val="000000" w:themeColor="text1"/>
        </w:rPr>
      </w:pPr>
    </w:p>
    <w:p w14:paraId="19F9015C" w14:textId="36F6535B" w:rsidR="0014689C" w:rsidRDefault="0014689C">
      <w:pPr>
        <w:ind w:firstLine="709"/>
        <w:rPr>
          <w:bCs/>
          <w:color w:val="000000" w:themeColor="text1"/>
        </w:rPr>
      </w:pPr>
    </w:p>
    <w:p w14:paraId="22E895BD" w14:textId="33FEE8C5" w:rsidR="0014689C" w:rsidRDefault="0014689C">
      <w:pPr>
        <w:ind w:firstLine="709"/>
        <w:rPr>
          <w:bCs/>
          <w:color w:val="000000" w:themeColor="text1"/>
        </w:rPr>
      </w:pPr>
    </w:p>
    <w:p w14:paraId="5534A6BB" w14:textId="6006EECE" w:rsidR="0014689C" w:rsidRDefault="0014689C">
      <w:pPr>
        <w:ind w:firstLine="709"/>
        <w:rPr>
          <w:bCs/>
          <w:color w:val="000000" w:themeColor="text1"/>
        </w:rPr>
      </w:pPr>
    </w:p>
    <w:p w14:paraId="05044049" w14:textId="4F5DECA1" w:rsidR="0014689C" w:rsidRDefault="0014689C">
      <w:pPr>
        <w:ind w:firstLine="709"/>
        <w:rPr>
          <w:bCs/>
          <w:color w:val="000000" w:themeColor="text1"/>
        </w:rPr>
      </w:pPr>
    </w:p>
    <w:p w14:paraId="614BB8A6" w14:textId="00932188" w:rsidR="0014689C" w:rsidRDefault="0014689C">
      <w:pPr>
        <w:ind w:firstLine="709"/>
        <w:rPr>
          <w:bCs/>
          <w:color w:val="000000" w:themeColor="text1"/>
        </w:rPr>
      </w:pPr>
    </w:p>
    <w:p w14:paraId="277A09B7" w14:textId="69093B0F" w:rsidR="0014689C" w:rsidRDefault="0014689C">
      <w:pPr>
        <w:ind w:firstLine="709"/>
        <w:rPr>
          <w:bCs/>
          <w:color w:val="000000" w:themeColor="text1"/>
        </w:rPr>
      </w:pPr>
    </w:p>
    <w:p w14:paraId="222BA13E" w14:textId="1AC308B8" w:rsidR="0014689C" w:rsidRDefault="0014689C">
      <w:pPr>
        <w:ind w:firstLine="709"/>
        <w:rPr>
          <w:bCs/>
          <w:color w:val="000000" w:themeColor="text1"/>
        </w:rPr>
      </w:pPr>
    </w:p>
    <w:p w14:paraId="47323EBB" w14:textId="4636CF9C" w:rsidR="0014689C" w:rsidRDefault="0014689C">
      <w:pPr>
        <w:ind w:firstLine="709"/>
        <w:rPr>
          <w:bCs/>
          <w:color w:val="000000" w:themeColor="text1"/>
        </w:rPr>
      </w:pPr>
    </w:p>
    <w:p w14:paraId="3FC75B74" w14:textId="2EC2364B" w:rsidR="0014689C" w:rsidRDefault="0014689C">
      <w:pPr>
        <w:ind w:firstLine="709"/>
        <w:rPr>
          <w:bCs/>
          <w:color w:val="000000" w:themeColor="text1"/>
        </w:rPr>
      </w:pPr>
    </w:p>
    <w:p w14:paraId="6BA9ABB7" w14:textId="32D8AB8E" w:rsidR="0014689C" w:rsidRDefault="0014689C">
      <w:pPr>
        <w:ind w:firstLine="709"/>
        <w:rPr>
          <w:bCs/>
          <w:color w:val="000000" w:themeColor="text1"/>
        </w:rPr>
      </w:pPr>
    </w:p>
    <w:p w14:paraId="3D3A406D" w14:textId="407CA5CE" w:rsidR="0014689C" w:rsidRDefault="0014689C">
      <w:pPr>
        <w:ind w:firstLine="709"/>
        <w:rPr>
          <w:bCs/>
          <w:color w:val="000000" w:themeColor="text1"/>
        </w:rPr>
      </w:pPr>
    </w:p>
    <w:p w14:paraId="08F1A28F" w14:textId="0BB9F0B8" w:rsidR="0014689C" w:rsidRDefault="0014689C">
      <w:pPr>
        <w:ind w:firstLine="709"/>
        <w:rPr>
          <w:bCs/>
          <w:color w:val="000000" w:themeColor="text1"/>
        </w:rPr>
      </w:pPr>
    </w:p>
    <w:p w14:paraId="775483E1" w14:textId="59D12FC6" w:rsidR="0014689C" w:rsidRDefault="0014689C">
      <w:pPr>
        <w:ind w:firstLine="709"/>
        <w:rPr>
          <w:bCs/>
          <w:color w:val="000000" w:themeColor="text1"/>
        </w:rPr>
      </w:pPr>
    </w:p>
    <w:p w14:paraId="4922A3B5" w14:textId="5318DD0D" w:rsidR="0014689C" w:rsidRDefault="0014689C">
      <w:pPr>
        <w:ind w:firstLine="709"/>
        <w:rPr>
          <w:bCs/>
          <w:color w:val="000000" w:themeColor="text1"/>
        </w:rPr>
      </w:pPr>
    </w:p>
    <w:p w14:paraId="7BE51E66" w14:textId="455C1F57" w:rsidR="0014689C" w:rsidRDefault="0014689C">
      <w:pPr>
        <w:ind w:firstLine="709"/>
        <w:rPr>
          <w:bCs/>
          <w:color w:val="000000" w:themeColor="text1"/>
        </w:rPr>
      </w:pPr>
    </w:p>
    <w:p w14:paraId="7A2B1EF3" w14:textId="268C09A5" w:rsidR="0014689C" w:rsidRDefault="0014689C">
      <w:pPr>
        <w:ind w:firstLine="709"/>
        <w:rPr>
          <w:bCs/>
          <w:color w:val="000000" w:themeColor="text1"/>
        </w:rPr>
      </w:pPr>
    </w:p>
    <w:p w14:paraId="655AC24D" w14:textId="65DCE920" w:rsidR="000F203D" w:rsidRDefault="000F203D">
      <w:pPr>
        <w:ind w:firstLine="709"/>
        <w:rPr>
          <w:bCs/>
          <w:color w:val="000000" w:themeColor="text1"/>
        </w:rPr>
      </w:pPr>
    </w:p>
    <w:p w14:paraId="66E852B4" w14:textId="79B9BAAC" w:rsidR="000F203D" w:rsidRDefault="000F203D">
      <w:pPr>
        <w:ind w:firstLine="709"/>
        <w:rPr>
          <w:bCs/>
          <w:color w:val="000000" w:themeColor="text1"/>
        </w:rPr>
      </w:pPr>
    </w:p>
    <w:p w14:paraId="653B5F47" w14:textId="31C31E4E" w:rsidR="000F203D" w:rsidRDefault="000F203D">
      <w:pPr>
        <w:ind w:firstLine="709"/>
        <w:rPr>
          <w:bCs/>
          <w:color w:val="000000" w:themeColor="text1"/>
        </w:rPr>
      </w:pPr>
    </w:p>
    <w:p w14:paraId="256E6550" w14:textId="173172C6" w:rsidR="000F203D" w:rsidRDefault="000F203D">
      <w:pPr>
        <w:ind w:firstLine="709"/>
        <w:rPr>
          <w:bCs/>
          <w:color w:val="000000" w:themeColor="text1"/>
        </w:rPr>
      </w:pPr>
    </w:p>
    <w:p w14:paraId="5F0CDF0F" w14:textId="77777777" w:rsidR="000F203D" w:rsidRDefault="000F203D">
      <w:pPr>
        <w:ind w:firstLine="709"/>
        <w:rPr>
          <w:bCs/>
          <w:color w:val="000000" w:themeColor="text1"/>
        </w:rPr>
      </w:pPr>
    </w:p>
    <w:p w14:paraId="36FF42CD" w14:textId="709D1CBD" w:rsidR="0014689C" w:rsidRDefault="0014689C">
      <w:pPr>
        <w:ind w:firstLine="709"/>
        <w:rPr>
          <w:bCs/>
          <w:color w:val="000000" w:themeColor="text1"/>
        </w:rPr>
      </w:pPr>
    </w:p>
    <w:p w14:paraId="56646D41" w14:textId="1C463439" w:rsidR="00DC43E0" w:rsidRDefault="00DC43E0">
      <w:pPr>
        <w:rPr>
          <w:bCs/>
          <w:color w:val="000000" w:themeColor="text1"/>
        </w:rPr>
      </w:pPr>
      <w:r>
        <w:rPr>
          <w:bCs/>
          <w:color w:val="000000" w:themeColor="text1"/>
        </w:rPr>
        <w:br w:type="page"/>
      </w:r>
    </w:p>
    <w:p w14:paraId="0ED712ED" w14:textId="77777777" w:rsidR="0014689C" w:rsidRDefault="0014689C">
      <w:pPr>
        <w:ind w:firstLine="709"/>
        <w:rPr>
          <w:bCs/>
          <w:color w:val="000000" w:themeColor="text1"/>
        </w:rPr>
      </w:pPr>
    </w:p>
    <w:p w14:paraId="100E8E3D" w14:textId="77777777" w:rsidR="0014689C" w:rsidRPr="007A68B5" w:rsidRDefault="0014689C" w:rsidP="0014689C">
      <w:pPr>
        <w:spacing w:after="240"/>
        <w:outlineLvl w:val="0"/>
        <w:rPr>
          <w:b/>
        </w:rPr>
      </w:pPr>
      <w:bookmarkStart w:id="3" w:name="_Toc126059677"/>
      <w:r>
        <w:rPr>
          <w:b/>
        </w:rPr>
        <w:t>ЛИСТ СОГЛАСОВАНИЯ</w:t>
      </w:r>
      <w:bookmarkEnd w:id="3"/>
    </w:p>
    <w:p w14:paraId="0F0DBCE8" w14:textId="4D2362E9" w:rsidR="00257A45" w:rsidRPr="009324E3" w:rsidRDefault="0014689C" w:rsidP="00257A45">
      <w:r w:rsidRPr="009324E3">
        <w:t xml:space="preserve">к версии № 1.0 от </w:t>
      </w:r>
      <w:r w:rsidR="00762053">
        <w:t>30</w:t>
      </w:r>
      <w:r w:rsidR="00AB24FF" w:rsidRPr="009324E3">
        <w:t xml:space="preserve"> </w:t>
      </w:r>
      <w:r w:rsidR="00DC43E0">
        <w:t>января</w:t>
      </w:r>
      <w:r w:rsidRPr="009324E3">
        <w:t xml:space="preserve"> 202</w:t>
      </w:r>
      <w:r w:rsidR="00DC43E0">
        <w:t>3</w:t>
      </w:r>
      <w:r w:rsidRPr="009324E3">
        <w:t xml:space="preserve"> г. </w:t>
      </w:r>
      <w:r w:rsidR="009324E3" w:rsidRPr="009324E3">
        <w:t xml:space="preserve">Брошюры исследователя по препарату </w:t>
      </w:r>
      <w:r w:rsidR="009324E3" w:rsidRPr="009324E3">
        <w:rPr>
          <w:lang w:val="en-US"/>
        </w:rPr>
        <w:t>DT</w:t>
      </w:r>
      <w:r w:rsidR="009324E3" w:rsidRPr="009324E3">
        <w:t>-</w:t>
      </w:r>
      <w:r w:rsidR="009324E3" w:rsidRPr="009324E3">
        <w:rPr>
          <w:lang w:val="en-US"/>
        </w:rPr>
        <w:t>LNV</w:t>
      </w:r>
      <w:r w:rsidR="009324E3" w:rsidRPr="009324E3">
        <w:t xml:space="preserve"> </w:t>
      </w:r>
      <w:r w:rsidR="00257A45" w:rsidRPr="009324E3">
        <w:t xml:space="preserve">(МНН: </w:t>
      </w:r>
      <w:r w:rsidR="00257A45" w:rsidRPr="009324E3">
        <w:rPr>
          <w:bCs/>
        </w:rPr>
        <w:t>ленватиниб)</w:t>
      </w:r>
      <w:r w:rsidR="00257A45" w:rsidRPr="009324E3">
        <w:t>, капсулы 4 мг</w:t>
      </w:r>
      <w:r w:rsidR="009324E3" w:rsidRPr="009324E3">
        <w:t xml:space="preserve"> и</w:t>
      </w:r>
      <w:r w:rsidR="00257A45" w:rsidRPr="009324E3">
        <w:t xml:space="preserve"> 10 мг (производитель: АО «Р-Фарм», Россия), являющегося воспроизведенным препаратом по отношению к оригинальному препарату Ленвима</w:t>
      </w:r>
      <w:r w:rsidR="00257A45" w:rsidRPr="009324E3">
        <w:rPr>
          <w:vertAlign w:val="superscript"/>
        </w:rPr>
        <w:t>®</w:t>
      </w:r>
      <w:r w:rsidR="00257A45" w:rsidRPr="009324E3">
        <w:t xml:space="preserve"> (МНН: </w:t>
      </w:r>
      <w:r w:rsidR="00257A45" w:rsidRPr="009324E3">
        <w:rPr>
          <w:bCs/>
        </w:rPr>
        <w:t>ленватиниб</w:t>
      </w:r>
      <w:r w:rsidR="00257A45" w:rsidRPr="009324E3">
        <w:t>), капсулы 4 мг</w:t>
      </w:r>
      <w:r w:rsidR="009324E3" w:rsidRPr="009324E3">
        <w:t xml:space="preserve"> и </w:t>
      </w:r>
      <w:r w:rsidR="00257A45" w:rsidRPr="009324E3">
        <w:t>10 мг (</w:t>
      </w:r>
      <w:r w:rsidR="00257A45" w:rsidRPr="009324E3">
        <w:rPr>
          <w:rFonts w:eastAsia="Calibri"/>
          <w:bCs/>
        </w:rPr>
        <w:t>владелец РУ: Эйсай Юроп Лимитед, Соединенное Королевство</w:t>
      </w:r>
      <w:r w:rsidR="00257A45" w:rsidRPr="009324E3">
        <w:t>).</w:t>
      </w:r>
    </w:p>
    <w:p w14:paraId="1D14BC31" w14:textId="77777777" w:rsidR="00257A45" w:rsidRPr="004B41F8" w:rsidRDefault="00257A45" w:rsidP="00257A45">
      <w:pPr>
        <w:rPr>
          <w:b/>
          <w:color w:val="FF0000"/>
        </w:rPr>
      </w:pPr>
    </w:p>
    <w:p w14:paraId="639B5634" w14:textId="1D4E555B" w:rsidR="004B41F8" w:rsidRPr="00624215" w:rsidRDefault="0014689C" w:rsidP="00624215">
      <w:pPr>
        <w:pStyle w:val="OT"/>
        <w:spacing w:after="0"/>
        <w:rPr>
          <w:sz w:val="24"/>
          <w:szCs w:val="24"/>
        </w:rPr>
      </w:pPr>
      <w:r w:rsidRPr="00624215">
        <w:rPr>
          <w:b/>
          <w:sz w:val="24"/>
          <w:szCs w:val="24"/>
        </w:rPr>
        <w:t>Заявляемые показания:</w:t>
      </w:r>
      <w:r w:rsidRPr="00624215">
        <w:rPr>
          <w:sz w:val="24"/>
          <w:szCs w:val="24"/>
        </w:rPr>
        <w:t xml:space="preserve"> </w:t>
      </w:r>
    </w:p>
    <w:p w14:paraId="2E39AA22" w14:textId="77777777" w:rsidR="00624215" w:rsidRPr="00624215" w:rsidRDefault="00624215" w:rsidP="00624215">
      <w:pPr>
        <w:pStyle w:val="af3"/>
        <w:numPr>
          <w:ilvl w:val="0"/>
          <w:numId w:val="40"/>
        </w:numPr>
        <w:rPr>
          <w:b/>
          <w:bCs/>
          <w:noProof/>
          <w:sz w:val="22"/>
          <w:szCs w:val="22"/>
        </w:rPr>
      </w:pPr>
      <w:r w:rsidRPr="00624215">
        <w:rPr>
          <w:b/>
          <w:bCs/>
          <w:noProof/>
          <w:sz w:val="22"/>
          <w:szCs w:val="22"/>
        </w:rPr>
        <w:t>Дифференцированный рак щитовидной железы</w:t>
      </w:r>
    </w:p>
    <w:p w14:paraId="7540B7B6" w14:textId="6F5C54DE" w:rsidR="00624215" w:rsidRPr="00624215" w:rsidRDefault="00624215" w:rsidP="00624215">
      <w:pPr>
        <w:ind w:firstLine="360"/>
        <w:rPr>
          <w:noProof/>
          <w:sz w:val="22"/>
          <w:szCs w:val="22"/>
        </w:rPr>
      </w:pPr>
      <w:r w:rsidRPr="00624215">
        <w:rPr>
          <w:noProof/>
          <w:sz w:val="22"/>
          <w:szCs w:val="22"/>
        </w:rPr>
        <w:t>Л</w:t>
      </w:r>
      <w:r w:rsidRPr="00624215">
        <w:rPr>
          <w:sz w:val="22"/>
          <w:szCs w:val="22"/>
        </w:rPr>
        <w:t xml:space="preserve">енватиниб </w:t>
      </w:r>
      <w:r w:rsidRPr="00624215">
        <w:rPr>
          <w:noProof/>
          <w:sz w:val="22"/>
          <w:szCs w:val="22"/>
        </w:rPr>
        <w:t xml:space="preserve">показан к применению в монотерапии у взрослых пациентов с прогрессирующим местно-распространенным или метастатическим дифференцированным (папиллярным, фолликулярным, из клеток Гюртле) </w:t>
      </w:r>
      <w:r w:rsidR="00456CD5">
        <w:rPr>
          <w:noProof/>
          <w:sz w:val="22"/>
          <w:szCs w:val="22"/>
        </w:rPr>
        <w:t>раком щитовидной железы</w:t>
      </w:r>
      <w:r w:rsidRPr="00624215">
        <w:rPr>
          <w:noProof/>
          <w:sz w:val="22"/>
          <w:szCs w:val="22"/>
        </w:rPr>
        <w:t>, рефрактерным к терапии радиоактивным йодом.</w:t>
      </w:r>
    </w:p>
    <w:p w14:paraId="4ED4A765" w14:textId="77777777" w:rsidR="00624215" w:rsidRPr="00624215" w:rsidRDefault="00624215" w:rsidP="00624215">
      <w:pPr>
        <w:pStyle w:val="af3"/>
        <w:numPr>
          <w:ilvl w:val="0"/>
          <w:numId w:val="40"/>
        </w:numPr>
        <w:rPr>
          <w:b/>
          <w:bCs/>
          <w:noProof/>
          <w:sz w:val="22"/>
          <w:szCs w:val="22"/>
        </w:rPr>
      </w:pPr>
      <w:r w:rsidRPr="00624215">
        <w:rPr>
          <w:b/>
          <w:bCs/>
          <w:noProof/>
          <w:sz w:val="22"/>
          <w:szCs w:val="22"/>
        </w:rPr>
        <w:t>Гепатоцеллюлярный рак</w:t>
      </w:r>
    </w:p>
    <w:p w14:paraId="4F26A548" w14:textId="312A694A" w:rsidR="00624215" w:rsidRPr="00624215" w:rsidRDefault="00624215" w:rsidP="00624215">
      <w:pPr>
        <w:ind w:firstLine="360"/>
        <w:rPr>
          <w:noProof/>
          <w:sz w:val="22"/>
          <w:szCs w:val="22"/>
        </w:rPr>
      </w:pPr>
      <w:r w:rsidRPr="00624215">
        <w:rPr>
          <w:noProof/>
          <w:sz w:val="22"/>
          <w:szCs w:val="22"/>
        </w:rPr>
        <w:t>Л</w:t>
      </w:r>
      <w:r w:rsidRPr="00624215">
        <w:rPr>
          <w:sz w:val="22"/>
          <w:szCs w:val="22"/>
        </w:rPr>
        <w:t xml:space="preserve">енватиниб </w:t>
      </w:r>
      <w:r w:rsidRPr="00624215">
        <w:rPr>
          <w:noProof/>
          <w:sz w:val="22"/>
          <w:szCs w:val="22"/>
        </w:rPr>
        <w:t xml:space="preserve">показан к применению в монотерапии у взросльгх пациентов с прогрессирующим или неоперабельным </w:t>
      </w:r>
      <w:r w:rsidR="00456CD5">
        <w:rPr>
          <w:noProof/>
          <w:sz w:val="22"/>
          <w:szCs w:val="22"/>
        </w:rPr>
        <w:t>гепатоцеллюлярным раком</w:t>
      </w:r>
      <w:r w:rsidRPr="00624215">
        <w:rPr>
          <w:noProof/>
          <w:sz w:val="22"/>
          <w:szCs w:val="22"/>
        </w:rPr>
        <w:t>, ранее не получавших системной терапии.</w:t>
      </w:r>
    </w:p>
    <w:p w14:paraId="189FA1F6" w14:textId="77777777" w:rsidR="00624215" w:rsidRPr="00624215" w:rsidRDefault="00624215" w:rsidP="00624215">
      <w:pPr>
        <w:pStyle w:val="af3"/>
        <w:numPr>
          <w:ilvl w:val="0"/>
          <w:numId w:val="40"/>
        </w:numPr>
        <w:rPr>
          <w:b/>
          <w:bCs/>
          <w:noProof/>
          <w:sz w:val="22"/>
          <w:szCs w:val="22"/>
        </w:rPr>
      </w:pPr>
      <w:r w:rsidRPr="00624215">
        <w:rPr>
          <w:b/>
          <w:bCs/>
          <w:noProof/>
          <w:sz w:val="22"/>
          <w:szCs w:val="22"/>
        </w:rPr>
        <w:t>Почечно-клеточный рак</w:t>
      </w:r>
    </w:p>
    <w:p w14:paraId="3F1515F0" w14:textId="1E91F3BE" w:rsidR="00624215" w:rsidRPr="00624215" w:rsidRDefault="00624215" w:rsidP="00624215">
      <w:pPr>
        <w:ind w:firstLine="360"/>
        <w:rPr>
          <w:noProof/>
          <w:sz w:val="22"/>
          <w:szCs w:val="22"/>
        </w:rPr>
      </w:pPr>
      <w:r w:rsidRPr="00624215">
        <w:rPr>
          <w:noProof/>
          <w:sz w:val="22"/>
          <w:szCs w:val="22"/>
        </w:rPr>
        <w:t>Л</w:t>
      </w:r>
      <w:r w:rsidRPr="00624215">
        <w:rPr>
          <w:sz w:val="22"/>
          <w:szCs w:val="22"/>
        </w:rPr>
        <w:t xml:space="preserve">енватиниб </w:t>
      </w:r>
      <w:r w:rsidRPr="00624215">
        <w:rPr>
          <w:noProof/>
          <w:sz w:val="22"/>
          <w:szCs w:val="22"/>
        </w:rPr>
        <w:t>показан к применению в комбинации с пембролизумабом в качестве</w:t>
      </w:r>
      <w:r w:rsidR="00087A74">
        <w:rPr>
          <w:noProof/>
          <w:sz w:val="22"/>
          <w:szCs w:val="22"/>
        </w:rPr>
        <w:t xml:space="preserve"> </w:t>
      </w:r>
      <w:r w:rsidRPr="00624215">
        <w:rPr>
          <w:noProof/>
          <w:sz w:val="22"/>
          <w:szCs w:val="22"/>
        </w:rPr>
        <w:t xml:space="preserve">1-й линии терапии у взрослых пациентов с распространенным </w:t>
      </w:r>
      <w:r w:rsidR="00456CD5">
        <w:rPr>
          <w:noProof/>
          <w:sz w:val="22"/>
          <w:szCs w:val="22"/>
        </w:rPr>
        <w:t>почечно-клеточным раком (ПКР)</w:t>
      </w:r>
      <w:r w:rsidRPr="00624215">
        <w:rPr>
          <w:noProof/>
          <w:sz w:val="22"/>
          <w:szCs w:val="22"/>
        </w:rPr>
        <w:t xml:space="preserve">. </w:t>
      </w:r>
      <w:r w:rsidR="00456CD5">
        <w:rPr>
          <w:noProof/>
          <w:sz w:val="22"/>
          <w:szCs w:val="22"/>
        </w:rPr>
        <w:t>Ленватиниб</w:t>
      </w:r>
      <w:r w:rsidRPr="00624215">
        <w:rPr>
          <w:noProof/>
          <w:sz w:val="22"/>
          <w:szCs w:val="22"/>
        </w:rPr>
        <w:t xml:space="preserve"> показан к применению в комбинации с эверолимусом у взрослых пациентов с распространенным ПКР, после одного предшествующего курса таргетной терапии ингибиторами рецепторов фактора роста эндотелия сосудов.</w:t>
      </w:r>
    </w:p>
    <w:p w14:paraId="26F75B2D" w14:textId="77777777" w:rsidR="00624215" w:rsidRPr="00624215" w:rsidRDefault="00624215" w:rsidP="00624215">
      <w:pPr>
        <w:pStyle w:val="af3"/>
        <w:numPr>
          <w:ilvl w:val="0"/>
          <w:numId w:val="40"/>
        </w:numPr>
        <w:rPr>
          <w:b/>
          <w:bCs/>
          <w:noProof/>
          <w:sz w:val="22"/>
          <w:szCs w:val="22"/>
        </w:rPr>
      </w:pPr>
      <w:r w:rsidRPr="00624215">
        <w:rPr>
          <w:b/>
          <w:bCs/>
          <w:noProof/>
          <w:sz w:val="22"/>
          <w:szCs w:val="22"/>
        </w:rPr>
        <w:t>Рак эндометрия</w:t>
      </w:r>
    </w:p>
    <w:p w14:paraId="20EBBB19" w14:textId="274C5ECB" w:rsidR="00624215" w:rsidRPr="00624215" w:rsidRDefault="00D5370A" w:rsidP="00624215">
      <w:pPr>
        <w:pStyle w:val="OT"/>
        <w:spacing w:after="0"/>
        <w:ind w:firstLine="360"/>
        <w:rPr>
          <w:noProof/>
          <w:szCs w:val="22"/>
        </w:rPr>
      </w:pPr>
      <w:r>
        <w:rPr>
          <w:noProof/>
          <w:szCs w:val="22"/>
        </w:rPr>
        <w:t>Л</w:t>
      </w:r>
      <w:r w:rsidR="00624215" w:rsidRPr="00624215">
        <w:rPr>
          <w:szCs w:val="22"/>
        </w:rPr>
        <w:t xml:space="preserve">енватиниб </w:t>
      </w:r>
      <w:r w:rsidR="00624215" w:rsidRPr="00624215">
        <w:rPr>
          <w:noProof/>
          <w:szCs w:val="22"/>
        </w:rPr>
        <w:t xml:space="preserve">показан к применению в комбинации с пембролизумабом у взрослых пациентов с распространенным раком эндометрия в случае отсутствия высокой микросателлитной нестабильности (MSI-H) или нарушений системы репарации </w:t>
      </w:r>
      <w:r w:rsidR="00624215" w:rsidRPr="00624215">
        <w:rPr>
          <w:rFonts w:eastAsiaTheme="minorEastAsia"/>
          <w:szCs w:val="22"/>
        </w:rPr>
        <w:t>дезоксирибонуклеиновой кислоты</w:t>
      </w:r>
      <w:r w:rsidR="00624215" w:rsidRPr="00624215">
        <w:rPr>
          <w:noProof/>
          <w:szCs w:val="22"/>
        </w:rPr>
        <w:t xml:space="preserve"> (ДНК) (dMMR) с прогрессированием заболевания после предшествующей системной терапии в любом режиме, которым не показано хирургическое лечение или лучевая терапия.</w:t>
      </w:r>
    </w:p>
    <w:p w14:paraId="42F74E94" w14:textId="77777777" w:rsidR="00624215" w:rsidRPr="00624215" w:rsidRDefault="00624215" w:rsidP="00624215">
      <w:pPr>
        <w:pStyle w:val="OT"/>
        <w:spacing w:after="0"/>
        <w:rPr>
          <w:sz w:val="24"/>
          <w:szCs w:val="24"/>
        </w:rPr>
      </w:pPr>
    </w:p>
    <w:p w14:paraId="4B1CF4AC" w14:textId="18E6A6D7" w:rsidR="0014689C" w:rsidRPr="004B41F8" w:rsidRDefault="0014689C" w:rsidP="00624215">
      <w:pPr>
        <w:pStyle w:val="OT"/>
        <w:spacing w:after="0"/>
        <w:ind w:firstLine="709"/>
        <w:rPr>
          <w:sz w:val="24"/>
          <w:szCs w:val="24"/>
        </w:rPr>
      </w:pPr>
      <w:r w:rsidRPr="00624215">
        <w:rPr>
          <w:sz w:val="24"/>
          <w:szCs w:val="24"/>
        </w:rPr>
        <w:t>Я, нижеподписавшийся, одобряю Брошюру исследователя и гарантирую, что, ознакомившись с ней, Исследователь получит исчерпывающую, объективную</w:t>
      </w:r>
      <w:r w:rsidRPr="004B41F8">
        <w:rPr>
          <w:sz w:val="24"/>
          <w:szCs w:val="24"/>
        </w:rPr>
        <w:t xml:space="preserve"> и взвешенную информацию о свойствах и характеристиках действующего вещества в составе исследуемого препарата/ препарата сравнения, о результатах основных доклинических и клинических исследований, проведенных в рамках программы регистрации оригинального препарата, а также об актуальных рекомендациях по применению оригинального препарата и связанных рисках. </w:t>
      </w:r>
    </w:p>
    <w:p w14:paraId="18202894" w14:textId="68666593" w:rsidR="0014689C" w:rsidRDefault="0014689C" w:rsidP="001E5A97">
      <w:pPr>
        <w:pStyle w:val="OT"/>
        <w:spacing w:after="0"/>
        <w:ind w:firstLine="709"/>
      </w:pPr>
      <w:r w:rsidRPr="004B41F8">
        <w:rPr>
          <w:sz w:val="24"/>
          <w:szCs w:val="24"/>
        </w:rPr>
        <w:t xml:space="preserve">Информация, содержащаяся в данной Брошюре исследователя, соответствует текущей оценке риска и пользы исследуемого(ых) препарата(ов). Брошюра была подвергнута критической проверке и была одобрена уполномоченными </w:t>
      </w:r>
      <w:r w:rsidR="001E5A97">
        <w:rPr>
          <w:sz w:val="24"/>
          <w:szCs w:val="24"/>
        </w:rPr>
        <w:t>сотрудниками компании-Спонсора.</w:t>
      </w:r>
      <w:r w:rsidRPr="00347876">
        <w:t xml:space="preserve"> </w:t>
      </w:r>
    </w:p>
    <w:p w14:paraId="3B53A666" w14:textId="77777777" w:rsidR="00762053" w:rsidRDefault="00762053" w:rsidP="001E5A97">
      <w:pPr>
        <w:pStyle w:val="OT"/>
        <w:spacing w:after="0"/>
        <w:ind w:firstLine="709"/>
      </w:pPr>
    </w:p>
    <w:tbl>
      <w:tblPr>
        <w:tblW w:w="9640" w:type="dxa"/>
        <w:tblInd w:w="-142" w:type="dxa"/>
        <w:tblLook w:val="04A0" w:firstRow="1" w:lastRow="0" w:firstColumn="1" w:lastColumn="0" w:noHBand="0" w:noVBand="1"/>
      </w:tblPr>
      <w:tblGrid>
        <w:gridCol w:w="5103"/>
        <w:gridCol w:w="4537"/>
      </w:tblGrid>
      <w:tr w:rsidR="00762053" w:rsidRPr="00707D60" w14:paraId="55271268" w14:textId="77777777" w:rsidTr="00762053">
        <w:tc>
          <w:tcPr>
            <w:tcW w:w="5103" w:type="dxa"/>
          </w:tcPr>
          <w:p w14:paraId="729C906F" w14:textId="77777777" w:rsidR="00762053" w:rsidRDefault="00762053" w:rsidP="00762053">
            <w:pPr>
              <w:rPr>
                <w:b/>
                <w:lang w:eastAsia="ru-RU"/>
              </w:rPr>
            </w:pPr>
            <w:r>
              <w:rPr>
                <w:b/>
                <w:lang w:eastAsia="ru-RU"/>
              </w:rPr>
              <w:t>Представитель Спонсора:</w:t>
            </w:r>
          </w:p>
          <w:p w14:paraId="7B5DED0E" w14:textId="77777777" w:rsidR="00762053" w:rsidRDefault="00762053" w:rsidP="00762053">
            <w:pPr>
              <w:rPr>
                <w:lang w:eastAsia="ru-RU"/>
              </w:rPr>
            </w:pPr>
            <w:r>
              <w:rPr>
                <w:lang w:eastAsia="ru-RU"/>
              </w:rPr>
              <w:t>Филон Ольга Владимировна</w:t>
            </w:r>
          </w:p>
          <w:p w14:paraId="5D5C204E" w14:textId="77777777" w:rsidR="00762053" w:rsidRDefault="00762053" w:rsidP="00762053">
            <w:pPr>
              <w:jc w:val="left"/>
              <w:rPr>
                <w:lang w:eastAsia="ru-RU"/>
              </w:rPr>
            </w:pPr>
            <w:r>
              <w:rPr>
                <w:rFonts w:eastAsia="Calibri"/>
                <w:lang w:eastAsia="ru-RU"/>
              </w:rPr>
              <w:t xml:space="preserve">Директор Департамента доклинической и клинической разработки Медицинской дирекции </w:t>
            </w:r>
            <w:r>
              <w:rPr>
                <w:lang w:eastAsia="ru-RU"/>
              </w:rPr>
              <w:t>АО «Р-Фарм»</w:t>
            </w:r>
          </w:p>
          <w:p w14:paraId="325031AB" w14:textId="77777777" w:rsidR="00762053" w:rsidRPr="00707D60" w:rsidRDefault="00762053" w:rsidP="00762053">
            <w:pPr>
              <w:ind w:left="-108"/>
              <w:rPr>
                <w:b/>
                <w:vertAlign w:val="superscript"/>
                <w:lang w:eastAsia="ru-RU"/>
              </w:rPr>
            </w:pPr>
          </w:p>
        </w:tc>
        <w:tc>
          <w:tcPr>
            <w:tcW w:w="4537" w:type="dxa"/>
          </w:tcPr>
          <w:p w14:paraId="498E4516" w14:textId="77777777" w:rsidR="00762053" w:rsidRDefault="00762053" w:rsidP="00762053">
            <w:pPr>
              <w:rPr>
                <w:lang w:eastAsia="ru-RU"/>
              </w:rPr>
            </w:pPr>
          </w:p>
          <w:p w14:paraId="71FD4045" w14:textId="77777777" w:rsidR="00762053" w:rsidRDefault="00762053" w:rsidP="00762053">
            <w:pPr>
              <w:jc w:val="center"/>
              <w:rPr>
                <w:lang w:eastAsia="ru-RU"/>
              </w:rPr>
            </w:pPr>
          </w:p>
          <w:p w14:paraId="1B978AC2" w14:textId="77777777" w:rsidR="00762053" w:rsidRDefault="00762053" w:rsidP="00762053">
            <w:pPr>
              <w:jc w:val="center"/>
              <w:rPr>
                <w:lang w:eastAsia="ru-RU"/>
              </w:rPr>
            </w:pPr>
            <w:r>
              <w:rPr>
                <w:lang w:eastAsia="ru-RU"/>
              </w:rPr>
              <w:t>______________________________</w:t>
            </w:r>
          </w:p>
          <w:p w14:paraId="1FB2F957" w14:textId="77777777" w:rsidR="00762053" w:rsidRDefault="00762053" w:rsidP="00762053">
            <w:pPr>
              <w:jc w:val="center"/>
              <w:rPr>
                <w:vertAlign w:val="superscript"/>
                <w:lang w:eastAsia="ru-RU"/>
              </w:rPr>
            </w:pPr>
            <w:r>
              <w:rPr>
                <w:vertAlign w:val="superscript"/>
                <w:lang w:eastAsia="ru-RU"/>
              </w:rPr>
              <w:t>Подпись</w:t>
            </w:r>
          </w:p>
          <w:p w14:paraId="30142F4F" w14:textId="77777777" w:rsidR="00762053" w:rsidRDefault="00762053" w:rsidP="00762053">
            <w:pPr>
              <w:jc w:val="center"/>
              <w:rPr>
                <w:lang w:eastAsia="ru-RU"/>
              </w:rPr>
            </w:pPr>
            <w:r>
              <w:rPr>
                <w:lang w:eastAsia="ru-RU"/>
              </w:rPr>
              <w:t>______________________________</w:t>
            </w:r>
          </w:p>
          <w:p w14:paraId="1167C617" w14:textId="77777777" w:rsidR="00762053" w:rsidRPr="00707D60" w:rsidRDefault="00762053" w:rsidP="00762053">
            <w:pPr>
              <w:jc w:val="center"/>
              <w:rPr>
                <w:sz w:val="20"/>
                <w:szCs w:val="20"/>
                <w:lang w:eastAsia="ru-RU"/>
              </w:rPr>
            </w:pPr>
            <w:r>
              <w:rPr>
                <w:vertAlign w:val="superscript"/>
                <w:lang w:eastAsia="ru-RU"/>
              </w:rPr>
              <w:t>Дата</w:t>
            </w:r>
          </w:p>
        </w:tc>
      </w:tr>
    </w:tbl>
    <w:p w14:paraId="5B331A24" w14:textId="31627366" w:rsidR="00E34F04" w:rsidRDefault="00762053" w:rsidP="00762053">
      <w:pPr>
        <w:jc w:val="left"/>
        <w:rPr>
          <w:color w:val="000000" w:themeColor="text1"/>
        </w:rPr>
      </w:pPr>
      <w:r w:rsidRPr="00707D60">
        <w:rPr>
          <w:color w:val="000000" w:themeColor="text1"/>
        </w:rPr>
        <w:br w:type="page"/>
      </w:r>
    </w:p>
    <w:p w14:paraId="517E0E80" w14:textId="77777777" w:rsidR="00762053" w:rsidRPr="00DB25F1" w:rsidRDefault="00762053" w:rsidP="00762053">
      <w:pPr>
        <w:rPr>
          <w:color w:val="000000" w:themeColor="text1"/>
        </w:rPr>
        <w:sectPr w:rsidR="00762053" w:rsidRPr="00DB25F1" w:rsidSect="00AB01E2">
          <w:headerReference w:type="default" r:id="rId8"/>
          <w:footerReference w:type="default" r:id="rId9"/>
          <w:headerReference w:type="first" r:id="rId10"/>
          <w:pgSz w:w="11906" w:h="16838"/>
          <w:pgMar w:top="1134" w:right="849" w:bottom="1134" w:left="1701" w:header="708" w:footer="709" w:gutter="0"/>
          <w:cols w:space="708"/>
          <w:docGrid w:linePitch="360"/>
        </w:sectPr>
      </w:pPr>
    </w:p>
    <w:p w14:paraId="1A059A2C" w14:textId="23B83166" w:rsidR="000139E5" w:rsidRDefault="000139E5" w:rsidP="009324E3">
      <w:pPr>
        <w:pStyle w:val="12"/>
        <w:spacing w:before="0" w:line="240" w:lineRule="auto"/>
        <w:rPr>
          <w:rFonts w:cs="Times New Roman"/>
          <w:color w:val="000000" w:themeColor="text1"/>
        </w:rPr>
      </w:pPr>
      <w:bookmarkStart w:id="4" w:name="_Toc99740759"/>
      <w:bookmarkStart w:id="5" w:name="_Toc395011854"/>
      <w:bookmarkStart w:id="6" w:name="_Toc126059678"/>
      <w:r w:rsidRPr="005E6358">
        <w:rPr>
          <w:rFonts w:cs="Times New Roman"/>
          <w:color w:val="000000" w:themeColor="text1"/>
        </w:rPr>
        <w:lastRenderedPageBreak/>
        <w:t>СПИСОК СОКРАЩЕНИЙ</w:t>
      </w:r>
      <w:bookmarkEnd w:id="4"/>
      <w:bookmarkEnd w:id="6"/>
    </w:p>
    <w:tbl>
      <w:tblPr>
        <w:tblStyle w:val="a8"/>
        <w:tblW w:w="0" w:type="auto"/>
        <w:tblLook w:val="04A0" w:firstRow="1" w:lastRow="0" w:firstColumn="1" w:lastColumn="0" w:noHBand="0" w:noVBand="1"/>
      </w:tblPr>
      <w:tblGrid>
        <w:gridCol w:w="1956"/>
        <w:gridCol w:w="7389"/>
      </w:tblGrid>
      <w:tr w:rsidR="0078396C" w:rsidRPr="00A032E6" w14:paraId="65CEF4F7" w14:textId="77777777" w:rsidTr="0051021C">
        <w:trPr>
          <w:trHeight w:val="20"/>
        </w:trPr>
        <w:tc>
          <w:tcPr>
            <w:tcW w:w="1956" w:type="dxa"/>
            <w:vAlign w:val="center"/>
          </w:tcPr>
          <w:p w14:paraId="11FACEF9" w14:textId="77777777" w:rsidR="0078396C" w:rsidRPr="00A032E6" w:rsidRDefault="0078396C" w:rsidP="00A85019">
            <w:pPr>
              <w:pStyle w:val="afff8"/>
              <w:rPr>
                <w:rFonts w:eastAsiaTheme="minorEastAsia"/>
                <w:sz w:val="24"/>
              </w:rPr>
            </w:pPr>
            <w:r w:rsidRPr="00A032E6">
              <w:rPr>
                <w:rFonts w:eastAsiaTheme="minorEastAsia"/>
                <w:sz w:val="24"/>
              </w:rPr>
              <w:t>AUC</w:t>
            </w:r>
          </w:p>
        </w:tc>
        <w:tc>
          <w:tcPr>
            <w:tcW w:w="7389" w:type="dxa"/>
            <w:vAlign w:val="center"/>
          </w:tcPr>
          <w:p w14:paraId="5DE2EDF0" w14:textId="77777777" w:rsidR="0078396C" w:rsidRPr="00A032E6" w:rsidRDefault="0078396C" w:rsidP="00A85019">
            <w:pPr>
              <w:pStyle w:val="afff8"/>
              <w:rPr>
                <w:rFonts w:eastAsiaTheme="minorEastAsia"/>
                <w:sz w:val="24"/>
              </w:rPr>
            </w:pPr>
            <w:r w:rsidRPr="00A032E6">
              <w:rPr>
                <w:rFonts w:eastAsiaTheme="minorEastAsia"/>
                <w:sz w:val="24"/>
              </w:rPr>
              <w:t>Площадь под кривой зависимости концентрации от времени</w:t>
            </w:r>
          </w:p>
        </w:tc>
      </w:tr>
      <w:tr w:rsidR="0078396C" w:rsidRPr="00A032E6" w14:paraId="1F18A6C9" w14:textId="77777777" w:rsidTr="0051021C">
        <w:trPr>
          <w:trHeight w:val="20"/>
        </w:trPr>
        <w:tc>
          <w:tcPr>
            <w:tcW w:w="1956" w:type="dxa"/>
            <w:vAlign w:val="center"/>
          </w:tcPr>
          <w:p w14:paraId="7469A470" w14:textId="771DB847" w:rsidR="0078396C" w:rsidRPr="00086C50" w:rsidRDefault="0078396C" w:rsidP="00A85019">
            <w:pPr>
              <w:pStyle w:val="afff8"/>
              <w:rPr>
                <w:rFonts w:eastAsiaTheme="minorEastAsia"/>
                <w:color w:val="000000" w:themeColor="text1"/>
                <w:sz w:val="24"/>
                <w:lang w:val="en-US"/>
              </w:rPr>
            </w:pPr>
            <w:r w:rsidRPr="0078396C">
              <w:rPr>
                <w:rFonts w:eastAsiaTheme="minorEastAsia"/>
                <w:color w:val="000000" w:themeColor="text1"/>
                <w:sz w:val="24"/>
              </w:rPr>
              <w:t>Bethesda Thyroid Classification,</w:t>
            </w:r>
          </w:p>
        </w:tc>
        <w:tc>
          <w:tcPr>
            <w:tcW w:w="7389" w:type="dxa"/>
            <w:vAlign w:val="center"/>
          </w:tcPr>
          <w:p w14:paraId="13D64B6F" w14:textId="021B5D38" w:rsidR="0078396C" w:rsidRPr="00086C50" w:rsidRDefault="0078396C" w:rsidP="00A85019">
            <w:pPr>
              <w:pStyle w:val="afff8"/>
              <w:rPr>
                <w:rFonts w:eastAsiaTheme="minorEastAsia"/>
                <w:color w:val="000000" w:themeColor="text1"/>
                <w:sz w:val="24"/>
              </w:rPr>
            </w:pPr>
            <w:r>
              <w:rPr>
                <w:rFonts w:eastAsiaTheme="minorEastAsia"/>
                <w:color w:val="000000" w:themeColor="text1"/>
                <w:sz w:val="24"/>
              </w:rPr>
              <w:t>С</w:t>
            </w:r>
            <w:r w:rsidRPr="0078396C">
              <w:rPr>
                <w:rFonts w:eastAsiaTheme="minorEastAsia"/>
                <w:color w:val="000000" w:themeColor="text1"/>
                <w:sz w:val="24"/>
              </w:rPr>
              <w:t>тандартизированная система описания протокола цитологического исследования пунктатов щитовидной железы.</w:t>
            </w:r>
          </w:p>
        </w:tc>
      </w:tr>
      <w:tr w:rsidR="00A02BC4" w:rsidRPr="00A032E6" w14:paraId="050F3FF6" w14:textId="77777777" w:rsidTr="00D050C7">
        <w:trPr>
          <w:trHeight w:val="20"/>
        </w:trPr>
        <w:tc>
          <w:tcPr>
            <w:tcW w:w="1956" w:type="dxa"/>
          </w:tcPr>
          <w:p w14:paraId="575A7CA8" w14:textId="7BD46C9D" w:rsidR="00A02BC4" w:rsidRPr="00A02BC4" w:rsidRDefault="00A02BC4" w:rsidP="00A02BC4">
            <w:pPr>
              <w:pStyle w:val="afff8"/>
              <w:rPr>
                <w:rFonts w:eastAsiaTheme="minorEastAsia"/>
                <w:color w:val="000000" w:themeColor="text1"/>
                <w:sz w:val="24"/>
              </w:rPr>
            </w:pPr>
            <w:r w:rsidRPr="00D050C7">
              <w:rPr>
                <w:sz w:val="24"/>
              </w:rPr>
              <w:t>BSEP</w:t>
            </w:r>
          </w:p>
        </w:tc>
        <w:tc>
          <w:tcPr>
            <w:tcW w:w="7389" w:type="dxa"/>
          </w:tcPr>
          <w:p w14:paraId="456D16C4" w14:textId="0B513804" w:rsidR="00A02BC4" w:rsidRPr="00A02BC4" w:rsidRDefault="00A02BC4" w:rsidP="00A02BC4">
            <w:pPr>
              <w:pStyle w:val="afff8"/>
              <w:rPr>
                <w:rFonts w:eastAsiaTheme="minorEastAsia"/>
                <w:color w:val="000000" w:themeColor="text1"/>
                <w:sz w:val="24"/>
              </w:rPr>
            </w:pPr>
            <w:r w:rsidRPr="00A02BC4">
              <w:rPr>
                <w:sz w:val="24"/>
              </w:rPr>
              <w:t>Белок</w:t>
            </w:r>
            <w:r w:rsidRPr="00D050C7">
              <w:rPr>
                <w:sz w:val="24"/>
              </w:rPr>
              <w:t>-переносчик солей желчных кислот (B</w:t>
            </w:r>
            <w:r w:rsidRPr="00A02BC4">
              <w:rPr>
                <w:sz w:val="24"/>
              </w:rPr>
              <w:t>ile salt export pump</w:t>
            </w:r>
            <w:r w:rsidRPr="00D050C7">
              <w:rPr>
                <w:sz w:val="24"/>
              </w:rPr>
              <w:t>)</w:t>
            </w:r>
          </w:p>
        </w:tc>
      </w:tr>
      <w:tr w:rsidR="00962E7A" w:rsidRPr="00A032E6" w14:paraId="2037AAA3" w14:textId="77777777" w:rsidTr="00A02BC4">
        <w:trPr>
          <w:trHeight w:val="20"/>
        </w:trPr>
        <w:tc>
          <w:tcPr>
            <w:tcW w:w="1956" w:type="dxa"/>
          </w:tcPr>
          <w:p w14:paraId="21422F7B" w14:textId="5870A915" w:rsidR="00962E7A" w:rsidRPr="00962E7A" w:rsidRDefault="00962E7A" w:rsidP="00962E7A">
            <w:pPr>
              <w:pStyle w:val="afff8"/>
              <w:rPr>
                <w:sz w:val="24"/>
              </w:rPr>
            </w:pPr>
            <w:r w:rsidRPr="00D050C7">
              <w:rPr>
                <w:sz w:val="24"/>
              </w:rPr>
              <w:t>BCR-ABL</w:t>
            </w:r>
          </w:p>
        </w:tc>
        <w:tc>
          <w:tcPr>
            <w:tcW w:w="7389" w:type="dxa"/>
          </w:tcPr>
          <w:p w14:paraId="03243CA8" w14:textId="229E83BD" w:rsidR="00962E7A" w:rsidRPr="00962E7A" w:rsidRDefault="00962E7A" w:rsidP="00962E7A">
            <w:pPr>
              <w:pStyle w:val="afff8"/>
              <w:rPr>
                <w:sz w:val="24"/>
              </w:rPr>
            </w:pPr>
            <w:r>
              <w:rPr>
                <w:sz w:val="24"/>
              </w:rPr>
              <w:t>М</w:t>
            </w:r>
            <w:r w:rsidRPr="00D050C7">
              <w:rPr>
                <w:sz w:val="24"/>
              </w:rPr>
              <w:t xml:space="preserve">утированный киназный рецептор </w:t>
            </w:r>
          </w:p>
        </w:tc>
      </w:tr>
      <w:tr w:rsidR="0078396C" w:rsidRPr="00A032E6" w14:paraId="55025F94" w14:textId="77777777" w:rsidTr="0051021C">
        <w:trPr>
          <w:trHeight w:val="20"/>
        </w:trPr>
        <w:tc>
          <w:tcPr>
            <w:tcW w:w="1956" w:type="dxa"/>
            <w:vAlign w:val="center"/>
          </w:tcPr>
          <w:p w14:paraId="7F9227C0" w14:textId="77777777" w:rsidR="0078396C" w:rsidRPr="00086C50" w:rsidRDefault="0078396C" w:rsidP="00A85019">
            <w:pPr>
              <w:pStyle w:val="afff8"/>
              <w:rPr>
                <w:rFonts w:eastAsiaTheme="minorEastAsia"/>
                <w:sz w:val="24"/>
              </w:rPr>
            </w:pPr>
            <w:r w:rsidRPr="00086C50">
              <w:rPr>
                <w:rFonts w:eastAsiaTheme="minorEastAsia"/>
                <w:color w:val="000000" w:themeColor="text1"/>
                <w:sz w:val="24"/>
                <w:lang w:val="en-US"/>
              </w:rPr>
              <w:t>CYP450</w:t>
            </w:r>
          </w:p>
        </w:tc>
        <w:tc>
          <w:tcPr>
            <w:tcW w:w="7389" w:type="dxa"/>
            <w:vAlign w:val="center"/>
          </w:tcPr>
          <w:p w14:paraId="250BE950" w14:textId="77777777" w:rsidR="0078396C" w:rsidRPr="00086C50" w:rsidRDefault="0078396C" w:rsidP="00A85019">
            <w:pPr>
              <w:pStyle w:val="afff8"/>
              <w:rPr>
                <w:rFonts w:eastAsiaTheme="minorEastAsia"/>
                <w:sz w:val="24"/>
              </w:rPr>
            </w:pPr>
            <w:r w:rsidRPr="00086C50">
              <w:rPr>
                <w:rFonts w:eastAsiaTheme="minorEastAsia"/>
                <w:color w:val="000000" w:themeColor="text1"/>
                <w:sz w:val="24"/>
              </w:rPr>
              <w:t>Цитохром P450</w:t>
            </w:r>
          </w:p>
        </w:tc>
      </w:tr>
      <w:tr w:rsidR="0078396C" w:rsidRPr="00A032E6" w14:paraId="04BCB278" w14:textId="77777777" w:rsidTr="0051021C">
        <w:trPr>
          <w:trHeight w:val="20"/>
        </w:trPr>
        <w:tc>
          <w:tcPr>
            <w:tcW w:w="1956" w:type="dxa"/>
            <w:vAlign w:val="center"/>
          </w:tcPr>
          <w:p w14:paraId="57198F79" w14:textId="77777777" w:rsidR="0078396C" w:rsidRPr="00A032E6" w:rsidRDefault="0078396C" w:rsidP="00A85019">
            <w:pPr>
              <w:pStyle w:val="afff8"/>
              <w:rPr>
                <w:rFonts w:eastAsiaTheme="minorEastAsia"/>
                <w:sz w:val="24"/>
                <w:lang w:val="en-US"/>
              </w:rPr>
            </w:pPr>
            <w:r w:rsidRPr="00A032E6">
              <w:rPr>
                <w:sz w:val="24"/>
                <w:lang w:val="en-US"/>
              </w:rPr>
              <w:t>CL</w:t>
            </w:r>
            <w:r w:rsidRPr="00A032E6">
              <w:rPr>
                <w:sz w:val="24"/>
              </w:rPr>
              <w:t>/</w:t>
            </w:r>
            <w:r w:rsidRPr="00A032E6">
              <w:rPr>
                <w:sz w:val="24"/>
                <w:lang w:val="en-US"/>
              </w:rPr>
              <w:t>F</w:t>
            </w:r>
          </w:p>
        </w:tc>
        <w:tc>
          <w:tcPr>
            <w:tcW w:w="7389" w:type="dxa"/>
            <w:vAlign w:val="center"/>
          </w:tcPr>
          <w:p w14:paraId="0AA20594" w14:textId="77777777" w:rsidR="0078396C" w:rsidRPr="00A032E6" w:rsidRDefault="0078396C" w:rsidP="00A85019">
            <w:pPr>
              <w:pStyle w:val="afff8"/>
              <w:rPr>
                <w:rFonts w:eastAsiaTheme="minorEastAsia"/>
                <w:sz w:val="24"/>
              </w:rPr>
            </w:pPr>
            <w:r w:rsidRPr="00A032E6">
              <w:rPr>
                <w:sz w:val="24"/>
              </w:rPr>
              <w:t>Кажущийся общий клиренс</w:t>
            </w:r>
          </w:p>
        </w:tc>
      </w:tr>
      <w:tr w:rsidR="0078396C" w:rsidRPr="00A032E6" w14:paraId="341C176C" w14:textId="77777777" w:rsidTr="0051021C">
        <w:tc>
          <w:tcPr>
            <w:tcW w:w="1956" w:type="dxa"/>
            <w:vAlign w:val="center"/>
          </w:tcPr>
          <w:p w14:paraId="561765CE" w14:textId="77777777" w:rsidR="0078396C" w:rsidRPr="00A032E6" w:rsidRDefault="0078396C" w:rsidP="00A85019">
            <w:pPr>
              <w:pStyle w:val="affb"/>
              <w:spacing w:before="0" w:after="0" w:line="240" w:lineRule="auto"/>
            </w:pPr>
            <w:r w:rsidRPr="00A032E6">
              <w:t>CL</w:t>
            </w:r>
            <w:r w:rsidRPr="00A032E6">
              <w:rPr>
                <w:vertAlign w:val="subscript"/>
              </w:rPr>
              <w:t>CR</w:t>
            </w:r>
          </w:p>
        </w:tc>
        <w:tc>
          <w:tcPr>
            <w:tcW w:w="7389" w:type="dxa"/>
            <w:vAlign w:val="center"/>
          </w:tcPr>
          <w:p w14:paraId="5AA98339" w14:textId="77777777" w:rsidR="0078396C" w:rsidRPr="00A032E6" w:rsidRDefault="0078396C" w:rsidP="00A85019">
            <w:pPr>
              <w:pStyle w:val="affb"/>
              <w:spacing w:before="0" w:after="0" w:line="240" w:lineRule="auto"/>
            </w:pPr>
            <w:r w:rsidRPr="00A032E6">
              <w:t>Клиренс креатинина</w:t>
            </w:r>
          </w:p>
        </w:tc>
      </w:tr>
      <w:tr w:rsidR="0078396C" w:rsidRPr="00A032E6" w14:paraId="668710C3" w14:textId="77777777" w:rsidTr="0051021C">
        <w:trPr>
          <w:trHeight w:val="20"/>
        </w:trPr>
        <w:tc>
          <w:tcPr>
            <w:tcW w:w="1956" w:type="dxa"/>
            <w:vAlign w:val="center"/>
          </w:tcPr>
          <w:p w14:paraId="34BB4B6C" w14:textId="77777777" w:rsidR="0078396C" w:rsidRPr="00A032E6" w:rsidRDefault="0078396C" w:rsidP="00A85019">
            <w:pPr>
              <w:pStyle w:val="afff8"/>
              <w:rPr>
                <w:rFonts w:eastAsiaTheme="minorEastAsia"/>
                <w:sz w:val="24"/>
                <w:lang w:val="en-US"/>
              </w:rPr>
            </w:pPr>
            <w:r w:rsidRPr="00A032E6">
              <w:rPr>
                <w:rFonts w:eastAsiaTheme="minorEastAsia"/>
                <w:sz w:val="24"/>
              </w:rPr>
              <w:t>C</w:t>
            </w:r>
            <w:r w:rsidRPr="00A032E6">
              <w:rPr>
                <w:rFonts w:eastAsiaTheme="minorEastAsia"/>
                <w:sz w:val="24"/>
                <w:vertAlign w:val="subscript"/>
              </w:rPr>
              <w:t>max</w:t>
            </w:r>
          </w:p>
        </w:tc>
        <w:tc>
          <w:tcPr>
            <w:tcW w:w="7389" w:type="dxa"/>
            <w:vAlign w:val="center"/>
          </w:tcPr>
          <w:p w14:paraId="10494920" w14:textId="77777777" w:rsidR="0078396C" w:rsidRPr="00A032E6" w:rsidRDefault="0078396C" w:rsidP="00A85019">
            <w:pPr>
              <w:pStyle w:val="afff8"/>
              <w:rPr>
                <w:rFonts w:eastAsiaTheme="minorEastAsia"/>
                <w:sz w:val="24"/>
              </w:rPr>
            </w:pPr>
            <w:r w:rsidRPr="00A032E6">
              <w:rPr>
                <w:rFonts w:eastAsiaTheme="minorEastAsia"/>
                <w:sz w:val="24"/>
              </w:rPr>
              <w:t>Максимальная плазменная концентрация</w:t>
            </w:r>
          </w:p>
        </w:tc>
      </w:tr>
      <w:tr w:rsidR="0078396C" w:rsidRPr="00A032E6" w14:paraId="18D39261" w14:textId="77777777" w:rsidTr="0051021C">
        <w:trPr>
          <w:trHeight w:val="20"/>
        </w:trPr>
        <w:tc>
          <w:tcPr>
            <w:tcW w:w="1956" w:type="dxa"/>
            <w:vAlign w:val="center"/>
          </w:tcPr>
          <w:p w14:paraId="669AF542" w14:textId="77777777" w:rsidR="0078396C" w:rsidRPr="00A032E6" w:rsidRDefault="0078396C" w:rsidP="00A85019">
            <w:pPr>
              <w:pStyle w:val="afff8"/>
              <w:rPr>
                <w:rFonts w:eastAsiaTheme="minorEastAsia"/>
                <w:sz w:val="24"/>
              </w:rPr>
            </w:pPr>
            <w:r w:rsidRPr="00A032E6">
              <w:rPr>
                <w:rFonts w:eastAsiaTheme="minorEastAsia"/>
                <w:sz w:val="24"/>
              </w:rPr>
              <w:t>C</w:t>
            </w:r>
            <w:r w:rsidRPr="00A032E6">
              <w:rPr>
                <w:rFonts w:eastAsiaTheme="minorEastAsia"/>
                <w:sz w:val="24"/>
                <w:vertAlign w:val="subscript"/>
              </w:rPr>
              <w:t>min</w:t>
            </w:r>
          </w:p>
        </w:tc>
        <w:tc>
          <w:tcPr>
            <w:tcW w:w="7389" w:type="dxa"/>
            <w:vAlign w:val="center"/>
          </w:tcPr>
          <w:p w14:paraId="61BFDECF" w14:textId="77777777" w:rsidR="0078396C" w:rsidRPr="00A032E6" w:rsidRDefault="0078396C" w:rsidP="00A85019">
            <w:pPr>
              <w:pStyle w:val="afff8"/>
              <w:rPr>
                <w:rFonts w:eastAsiaTheme="minorEastAsia"/>
                <w:sz w:val="24"/>
              </w:rPr>
            </w:pPr>
            <w:r w:rsidRPr="00A032E6">
              <w:rPr>
                <w:rFonts w:eastAsiaTheme="minorEastAsia"/>
                <w:sz w:val="24"/>
              </w:rPr>
              <w:t>Минимальная плазменная концентрация</w:t>
            </w:r>
          </w:p>
        </w:tc>
      </w:tr>
      <w:tr w:rsidR="0078396C" w:rsidRPr="00A032E6" w14:paraId="1F35A197" w14:textId="77777777" w:rsidTr="0051021C">
        <w:trPr>
          <w:trHeight w:val="20"/>
        </w:trPr>
        <w:tc>
          <w:tcPr>
            <w:tcW w:w="1956" w:type="dxa"/>
            <w:vAlign w:val="center"/>
          </w:tcPr>
          <w:p w14:paraId="31A0B18B" w14:textId="77777777" w:rsidR="0078396C" w:rsidRPr="00A032E6" w:rsidRDefault="0078396C" w:rsidP="00A85019">
            <w:pPr>
              <w:pStyle w:val="afff8"/>
              <w:rPr>
                <w:rFonts w:eastAsiaTheme="minorEastAsia"/>
                <w:sz w:val="24"/>
              </w:rPr>
            </w:pPr>
            <w:r w:rsidRPr="00A032E6">
              <w:rPr>
                <w:rFonts w:eastAsiaTheme="minorEastAsia"/>
                <w:sz w:val="24"/>
              </w:rPr>
              <w:t>CV</w:t>
            </w:r>
          </w:p>
        </w:tc>
        <w:tc>
          <w:tcPr>
            <w:tcW w:w="7389" w:type="dxa"/>
            <w:vAlign w:val="center"/>
          </w:tcPr>
          <w:p w14:paraId="7CC7FCAE" w14:textId="77777777" w:rsidR="0078396C" w:rsidRPr="00A032E6" w:rsidRDefault="0078396C" w:rsidP="00A85019">
            <w:pPr>
              <w:pStyle w:val="afff8"/>
              <w:rPr>
                <w:rFonts w:eastAsiaTheme="minorEastAsia"/>
                <w:sz w:val="24"/>
              </w:rPr>
            </w:pPr>
            <w:r w:rsidRPr="00A032E6">
              <w:rPr>
                <w:rFonts w:eastAsiaTheme="minorEastAsia"/>
                <w:sz w:val="24"/>
              </w:rPr>
              <w:t>Коэффициент вариации</w:t>
            </w:r>
          </w:p>
        </w:tc>
      </w:tr>
      <w:tr w:rsidR="0078396C" w:rsidRPr="00A032E6" w14:paraId="7BFF5C52" w14:textId="77777777" w:rsidTr="0051021C">
        <w:trPr>
          <w:trHeight w:val="20"/>
        </w:trPr>
        <w:tc>
          <w:tcPr>
            <w:tcW w:w="1956" w:type="dxa"/>
            <w:vAlign w:val="center"/>
          </w:tcPr>
          <w:p w14:paraId="368B15F4" w14:textId="4C176A94" w:rsidR="0078396C" w:rsidRPr="0078396C" w:rsidRDefault="0078396C" w:rsidP="00A85019">
            <w:pPr>
              <w:pStyle w:val="afff8"/>
              <w:rPr>
                <w:rFonts w:eastAsiaTheme="minorEastAsia"/>
                <w:sz w:val="24"/>
              </w:rPr>
            </w:pPr>
            <w:r w:rsidRPr="0078396C">
              <w:rPr>
                <w:sz w:val="24"/>
              </w:rPr>
              <w:t>Child–Pugh</w:t>
            </w:r>
          </w:p>
        </w:tc>
        <w:tc>
          <w:tcPr>
            <w:tcW w:w="7389" w:type="dxa"/>
            <w:vAlign w:val="center"/>
          </w:tcPr>
          <w:p w14:paraId="10D5FAB3" w14:textId="432A6FE5" w:rsidR="0078396C" w:rsidRPr="0078396C" w:rsidRDefault="0015348C" w:rsidP="00630792">
            <w:pPr>
              <w:pStyle w:val="ad"/>
              <w:jc w:val="both"/>
              <w:rPr>
                <w:rFonts w:eastAsiaTheme="minorEastAsia"/>
                <w:sz w:val="24"/>
                <w:szCs w:val="24"/>
              </w:rPr>
            </w:pPr>
            <w:r>
              <w:rPr>
                <w:sz w:val="24"/>
                <w:szCs w:val="24"/>
              </w:rPr>
              <w:t>Классификация Чайлд</w:t>
            </w:r>
            <w:r w:rsidR="00630792">
              <w:rPr>
                <w:sz w:val="24"/>
                <w:szCs w:val="24"/>
              </w:rPr>
              <w:t>-</w:t>
            </w:r>
            <w:r w:rsidR="0078396C" w:rsidRPr="0078396C">
              <w:rPr>
                <w:sz w:val="24"/>
                <w:szCs w:val="24"/>
              </w:rPr>
              <w:t>Пью, оценочная методика, предназначенная для определения тяжести циррозов печени и выживаемости пациента</w:t>
            </w:r>
          </w:p>
        </w:tc>
      </w:tr>
      <w:tr w:rsidR="0078396C" w:rsidRPr="00A032E6" w14:paraId="70F0F375" w14:textId="77777777" w:rsidTr="0051021C">
        <w:trPr>
          <w:trHeight w:val="20"/>
        </w:trPr>
        <w:tc>
          <w:tcPr>
            <w:tcW w:w="1956" w:type="dxa"/>
            <w:vAlign w:val="center"/>
          </w:tcPr>
          <w:p w14:paraId="36ABEAD0" w14:textId="77777777" w:rsidR="0078396C" w:rsidRPr="00A032E6" w:rsidRDefault="0078396C" w:rsidP="00A85019">
            <w:pPr>
              <w:pStyle w:val="afff8"/>
              <w:rPr>
                <w:rFonts w:eastAsiaTheme="minorEastAsia"/>
                <w:sz w:val="24"/>
              </w:rPr>
            </w:pPr>
            <w:r w:rsidRPr="00A032E6">
              <w:rPr>
                <w:rFonts w:eastAsiaTheme="minorEastAsia"/>
                <w:sz w:val="24"/>
              </w:rPr>
              <w:t>EC</w:t>
            </w:r>
            <w:r w:rsidRPr="00A032E6">
              <w:rPr>
                <w:rFonts w:eastAsiaTheme="minorEastAsia"/>
                <w:sz w:val="24"/>
                <w:vertAlign w:val="subscript"/>
              </w:rPr>
              <w:t>50</w:t>
            </w:r>
          </w:p>
        </w:tc>
        <w:tc>
          <w:tcPr>
            <w:tcW w:w="7389" w:type="dxa"/>
            <w:vAlign w:val="center"/>
          </w:tcPr>
          <w:p w14:paraId="7C5C0321" w14:textId="77777777" w:rsidR="0078396C" w:rsidRPr="00A032E6" w:rsidRDefault="0078396C" w:rsidP="00A85019">
            <w:pPr>
              <w:pStyle w:val="afff8"/>
              <w:rPr>
                <w:rFonts w:eastAsiaTheme="minorEastAsia"/>
                <w:sz w:val="24"/>
              </w:rPr>
            </w:pPr>
            <w:r w:rsidRPr="00A032E6">
              <w:rPr>
                <w:rFonts w:eastAsiaTheme="minorEastAsia"/>
                <w:sz w:val="24"/>
              </w:rPr>
              <w:t>Средняя эффективная концентрация</w:t>
            </w:r>
          </w:p>
        </w:tc>
      </w:tr>
      <w:tr w:rsidR="0078396C" w:rsidRPr="00A032E6" w14:paraId="3ED20B62" w14:textId="77777777" w:rsidTr="0051021C">
        <w:trPr>
          <w:trHeight w:val="20"/>
        </w:trPr>
        <w:tc>
          <w:tcPr>
            <w:tcW w:w="1956" w:type="dxa"/>
            <w:vAlign w:val="center"/>
          </w:tcPr>
          <w:p w14:paraId="15CE47CA" w14:textId="77777777" w:rsidR="0078396C" w:rsidRPr="00A032E6" w:rsidRDefault="0078396C" w:rsidP="00A85019">
            <w:pPr>
              <w:pStyle w:val="afff8"/>
              <w:rPr>
                <w:rFonts w:eastAsiaTheme="minorEastAsia"/>
                <w:sz w:val="24"/>
              </w:rPr>
            </w:pPr>
            <w:r w:rsidRPr="00A032E6">
              <w:rPr>
                <w:rFonts w:eastAsiaTheme="minorEastAsia"/>
                <w:sz w:val="24"/>
              </w:rPr>
              <w:t>EMA</w:t>
            </w:r>
          </w:p>
        </w:tc>
        <w:tc>
          <w:tcPr>
            <w:tcW w:w="7389" w:type="dxa"/>
            <w:vAlign w:val="center"/>
          </w:tcPr>
          <w:p w14:paraId="25A4D026" w14:textId="0211A75B" w:rsidR="0078396C" w:rsidRPr="00A032E6" w:rsidRDefault="0078396C" w:rsidP="00A85019">
            <w:pPr>
              <w:pStyle w:val="afff8"/>
              <w:rPr>
                <w:rFonts w:eastAsiaTheme="minorEastAsia"/>
                <w:sz w:val="24"/>
              </w:rPr>
            </w:pPr>
            <w:bookmarkStart w:id="7" w:name="_Hlk119253606"/>
            <w:r w:rsidRPr="00A032E6">
              <w:rPr>
                <w:rFonts w:eastAsiaTheme="minorEastAsia"/>
                <w:sz w:val="24"/>
              </w:rPr>
              <w:t>Европейское агентство по лекарственным средствам</w:t>
            </w:r>
            <w:r w:rsidR="000C2786">
              <w:rPr>
                <w:rFonts w:eastAsiaTheme="minorEastAsia"/>
                <w:sz w:val="24"/>
              </w:rPr>
              <w:t xml:space="preserve"> </w:t>
            </w:r>
            <w:bookmarkEnd w:id="7"/>
            <w:r w:rsidR="000C2786">
              <w:rPr>
                <w:rFonts w:eastAsiaTheme="minorEastAsia"/>
                <w:sz w:val="24"/>
              </w:rPr>
              <w:t>(</w:t>
            </w:r>
            <w:r w:rsidR="00456B9B" w:rsidRPr="00456B9B">
              <w:rPr>
                <w:rFonts w:eastAsiaTheme="minorEastAsia"/>
                <w:sz w:val="24"/>
              </w:rPr>
              <w:t>European Medicines Agency</w:t>
            </w:r>
            <w:r w:rsidR="00456B9B">
              <w:rPr>
                <w:rFonts w:eastAsiaTheme="minorEastAsia"/>
                <w:sz w:val="24"/>
              </w:rPr>
              <w:t>)</w:t>
            </w:r>
          </w:p>
        </w:tc>
      </w:tr>
      <w:tr w:rsidR="0078396C" w:rsidRPr="00A032E6" w14:paraId="6F2FB1D2" w14:textId="77777777" w:rsidTr="0051021C">
        <w:trPr>
          <w:trHeight w:val="20"/>
        </w:trPr>
        <w:tc>
          <w:tcPr>
            <w:tcW w:w="1956" w:type="dxa"/>
            <w:vAlign w:val="center"/>
          </w:tcPr>
          <w:p w14:paraId="1B0B96AE" w14:textId="0EE561CA" w:rsidR="0078396C" w:rsidRPr="0078396C" w:rsidRDefault="0078396C" w:rsidP="00A85019">
            <w:pPr>
              <w:pStyle w:val="afff8"/>
              <w:rPr>
                <w:rFonts w:eastAsiaTheme="minorEastAsia"/>
                <w:sz w:val="24"/>
                <w:lang w:val="en-US"/>
              </w:rPr>
            </w:pPr>
            <w:r w:rsidRPr="0078396C">
              <w:rPr>
                <w:sz w:val="24"/>
              </w:rPr>
              <w:t>ECOG</w:t>
            </w:r>
          </w:p>
        </w:tc>
        <w:tc>
          <w:tcPr>
            <w:tcW w:w="7389" w:type="dxa"/>
            <w:vAlign w:val="center"/>
          </w:tcPr>
          <w:p w14:paraId="26A05027" w14:textId="3960937F" w:rsidR="0078396C" w:rsidRPr="00A032E6" w:rsidRDefault="00CB4B44" w:rsidP="00D050C7">
            <w:pPr>
              <w:pStyle w:val="ad"/>
              <w:jc w:val="both"/>
              <w:rPr>
                <w:rFonts w:eastAsiaTheme="minorEastAsia"/>
              </w:rPr>
            </w:pPr>
            <w:r>
              <w:rPr>
                <w:sz w:val="24"/>
                <w:szCs w:val="24"/>
              </w:rPr>
              <w:t>П</w:t>
            </w:r>
            <w:r w:rsidRPr="0078396C">
              <w:rPr>
                <w:sz w:val="24"/>
                <w:szCs w:val="24"/>
              </w:rPr>
              <w:t xml:space="preserve">ятибальная </w:t>
            </w:r>
            <w:r w:rsidR="0078396C" w:rsidRPr="0078396C">
              <w:rPr>
                <w:sz w:val="24"/>
                <w:szCs w:val="24"/>
              </w:rPr>
              <w:t>шкала, которая используется для оценки общего состояния онкологического больного (Eastern Cooperative Oncology Group)</w:t>
            </w:r>
          </w:p>
        </w:tc>
      </w:tr>
      <w:tr w:rsidR="008C2F3F" w:rsidRPr="00762053" w14:paraId="5BEEC059" w14:textId="77777777" w:rsidTr="00D050C7">
        <w:trPr>
          <w:trHeight w:val="20"/>
        </w:trPr>
        <w:tc>
          <w:tcPr>
            <w:tcW w:w="1956" w:type="dxa"/>
          </w:tcPr>
          <w:p w14:paraId="1257EA49" w14:textId="5734924C" w:rsidR="008C2F3F" w:rsidRPr="00D050C7" w:rsidRDefault="008C2F3F" w:rsidP="008C2F3F">
            <w:pPr>
              <w:pStyle w:val="afff8"/>
              <w:rPr>
                <w:sz w:val="24"/>
                <w:lang w:val="en-US"/>
              </w:rPr>
            </w:pPr>
            <w:r w:rsidRPr="008C2F3F">
              <w:rPr>
                <w:sz w:val="24"/>
                <w:lang w:val="en-US"/>
              </w:rPr>
              <w:t>HGF</w:t>
            </w:r>
          </w:p>
        </w:tc>
        <w:tc>
          <w:tcPr>
            <w:tcW w:w="7389" w:type="dxa"/>
          </w:tcPr>
          <w:p w14:paraId="51C3B475" w14:textId="216BB1C0" w:rsidR="008C2F3F" w:rsidRPr="00D050C7" w:rsidRDefault="008C2F3F" w:rsidP="008C2F3F">
            <w:pPr>
              <w:pStyle w:val="ad"/>
              <w:jc w:val="both"/>
              <w:rPr>
                <w:sz w:val="24"/>
                <w:szCs w:val="24"/>
                <w:lang w:val="en-US"/>
              </w:rPr>
            </w:pPr>
            <w:r w:rsidRPr="008C2F3F">
              <w:rPr>
                <w:sz w:val="24"/>
                <w:szCs w:val="24"/>
              </w:rPr>
              <w:t>Ф</w:t>
            </w:r>
            <w:r w:rsidRPr="00D050C7">
              <w:rPr>
                <w:sz w:val="24"/>
                <w:szCs w:val="24"/>
              </w:rPr>
              <w:t>актор</w:t>
            </w:r>
            <w:r w:rsidRPr="00D050C7">
              <w:rPr>
                <w:sz w:val="24"/>
                <w:szCs w:val="24"/>
                <w:lang w:val="en-US"/>
              </w:rPr>
              <w:t xml:space="preserve"> </w:t>
            </w:r>
            <w:r w:rsidRPr="00D050C7">
              <w:rPr>
                <w:sz w:val="24"/>
                <w:szCs w:val="24"/>
              </w:rPr>
              <w:t>роста</w:t>
            </w:r>
            <w:r w:rsidRPr="00D050C7">
              <w:rPr>
                <w:sz w:val="24"/>
                <w:szCs w:val="24"/>
                <w:lang w:val="en-US"/>
              </w:rPr>
              <w:t xml:space="preserve"> </w:t>
            </w:r>
            <w:r w:rsidRPr="00D050C7">
              <w:rPr>
                <w:sz w:val="24"/>
                <w:szCs w:val="24"/>
              </w:rPr>
              <w:t>гепатоцитов</w:t>
            </w:r>
            <w:r w:rsidRPr="008C2F3F">
              <w:rPr>
                <w:sz w:val="24"/>
                <w:szCs w:val="24"/>
                <w:lang w:val="en-US"/>
              </w:rPr>
              <w:t xml:space="preserve"> (</w:t>
            </w:r>
            <w:r w:rsidRPr="008C2F3F">
              <w:rPr>
                <w:sz w:val="24"/>
                <w:szCs w:val="24"/>
                <w:shd w:val="clear" w:color="auto" w:fill="FFFFFF"/>
                <w:lang w:val="en-US"/>
              </w:rPr>
              <w:t>Hepatocyte growth facto</w:t>
            </w:r>
            <w:r>
              <w:rPr>
                <w:sz w:val="24"/>
                <w:szCs w:val="24"/>
                <w:shd w:val="clear" w:color="auto" w:fill="FFFFFF"/>
                <w:lang w:val="en-US"/>
              </w:rPr>
              <w:t>r)</w:t>
            </w:r>
          </w:p>
        </w:tc>
      </w:tr>
      <w:tr w:rsidR="00C20C5C" w:rsidRPr="00C20C5C" w14:paraId="1897E4BB" w14:textId="77777777" w:rsidTr="008C2F3F">
        <w:trPr>
          <w:trHeight w:val="20"/>
        </w:trPr>
        <w:tc>
          <w:tcPr>
            <w:tcW w:w="1956" w:type="dxa"/>
          </w:tcPr>
          <w:p w14:paraId="6B2E0FAD" w14:textId="776618BB" w:rsidR="00C20C5C" w:rsidRPr="00D050C7" w:rsidRDefault="00C20C5C" w:rsidP="00C20C5C">
            <w:pPr>
              <w:pStyle w:val="afff8"/>
              <w:rPr>
                <w:sz w:val="24"/>
              </w:rPr>
            </w:pPr>
            <w:r w:rsidRPr="00D050C7">
              <w:rPr>
                <w:sz w:val="24"/>
                <w:lang w:val="en-US"/>
              </w:rPr>
              <w:t>HR</w:t>
            </w:r>
          </w:p>
        </w:tc>
        <w:tc>
          <w:tcPr>
            <w:tcW w:w="7389" w:type="dxa"/>
          </w:tcPr>
          <w:p w14:paraId="611C5FE6" w14:textId="6927C2B8" w:rsidR="00C20C5C" w:rsidRPr="00C20C5C" w:rsidRDefault="00C20C5C" w:rsidP="00C20C5C">
            <w:pPr>
              <w:pStyle w:val="ad"/>
              <w:jc w:val="both"/>
              <w:rPr>
                <w:sz w:val="24"/>
                <w:szCs w:val="24"/>
              </w:rPr>
            </w:pPr>
            <w:r w:rsidRPr="00C20C5C">
              <w:rPr>
                <w:sz w:val="24"/>
                <w:szCs w:val="24"/>
              </w:rPr>
              <w:t>О</w:t>
            </w:r>
            <w:r w:rsidRPr="00D050C7">
              <w:rPr>
                <w:sz w:val="24"/>
                <w:szCs w:val="24"/>
              </w:rPr>
              <w:t>тошение рисков (</w:t>
            </w:r>
            <w:r w:rsidRPr="00C20C5C">
              <w:rPr>
                <w:sz w:val="24"/>
                <w:szCs w:val="24"/>
                <w:lang w:val="en-US"/>
              </w:rPr>
              <w:t>H</w:t>
            </w:r>
            <w:r w:rsidRPr="00C20C5C">
              <w:rPr>
                <w:sz w:val="24"/>
                <w:szCs w:val="24"/>
              </w:rPr>
              <w:t>azard ratio</w:t>
            </w:r>
            <w:r>
              <w:rPr>
                <w:sz w:val="24"/>
                <w:szCs w:val="24"/>
              </w:rPr>
              <w:t>)</w:t>
            </w:r>
          </w:p>
        </w:tc>
      </w:tr>
      <w:tr w:rsidR="00A022F6" w:rsidRPr="00762053" w14:paraId="2BCEB497" w14:textId="77777777" w:rsidTr="0051021C">
        <w:trPr>
          <w:trHeight w:val="20"/>
        </w:trPr>
        <w:tc>
          <w:tcPr>
            <w:tcW w:w="1956" w:type="dxa"/>
            <w:vAlign w:val="center"/>
          </w:tcPr>
          <w:p w14:paraId="7E7E7B52" w14:textId="25CB12D6" w:rsidR="00A022F6" w:rsidRPr="00A032E6" w:rsidRDefault="00A022F6" w:rsidP="00A85019">
            <w:pPr>
              <w:pStyle w:val="afff8"/>
              <w:rPr>
                <w:rFonts w:eastAsiaTheme="minorEastAsia"/>
                <w:sz w:val="24"/>
                <w:lang w:val="en-US"/>
              </w:rPr>
            </w:pPr>
            <w:r w:rsidRPr="00A022F6">
              <w:rPr>
                <w:rFonts w:eastAsiaTheme="minorEastAsia"/>
                <w:sz w:val="24"/>
              </w:rPr>
              <w:t>HUVEC</w:t>
            </w:r>
          </w:p>
        </w:tc>
        <w:tc>
          <w:tcPr>
            <w:tcW w:w="7389" w:type="dxa"/>
            <w:vAlign w:val="center"/>
          </w:tcPr>
          <w:p w14:paraId="554DFC23" w14:textId="7EEDC0A6" w:rsidR="00A022F6" w:rsidRPr="00A022F6" w:rsidRDefault="000C2786" w:rsidP="00A85019">
            <w:pPr>
              <w:pStyle w:val="afff8"/>
              <w:rPr>
                <w:rFonts w:eastAsiaTheme="minorEastAsia"/>
                <w:sz w:val="24"/>
                <w:lang w:val="en-US"/>
              </w:rPr>
            </w:pPr>
            <w:r>
              <w:rPr>
                <w:rFonts w:eastAsiaTheme="minorEastAsia"/>
                <w:sz w:val="24"/>
              </w:rPr>
              <w:t>М</w:t>
            </w:r>
            <w:r w:rsidR="00A022F6" w:rsidRPr="00A022F6">
              <w:rPr>
                <w:rFonts w:eastAsiaTheme="minorEastAsia"/>
                <w:sz w:val="24"/>
              </w:rPr>
              <w:t>одель</w:t>
            </w:r>
            <w:r w:rsidR="00A022F6" w:rsidRPr="00A022F6">
              <w:rPr>
                <w:rFonts w:eastAsiaTheme="minorEastAsia"/>
                <w:sz w:val="24"/>
                <w:lang w:val="en-US"/>
              </w:rPr>
              <w:t xml:space="preserve"> </w:t>
            </w:r>
            <w:r w:rsidR="00A022F6" w:rsidRPr="00A022F6">
              <w:rPr>
                <w:rFonts w:eastAsiaTheme="minorEastAsia"/>
                <w:sz w:val="24"/>
              </w:rPr>
              <w:t>эндотелиальных</w:t>
            </w:r>
            <w:r w:rsidR="00A022F6" w:rsidRPr="00A022F6">
              <w:rPr>
                <w:rFonts w:eastAsiaTheme="minorEastAsia"/>
                <w:sz w:val="24"/>
                <w:lang w:val="en-US"/>
              </w:rPr>
              <w:t xml:space="preserve"> </w:t>
            </w:r>
            <w:r w:rsidR="00A022F6" w:rsidRPr="00A022F6">
              <w:rPr>
                <w:rFonts w:eastAsiaTheme="minorEastAsia"/>
                <w:sz w:val="24"/>
              </w:rPr>
              <w:t>клеток</w:t>
            </w:r>
            <w:r w:rsidR="00A022F6" w:rsidRPr="00A022F6">
              <w:rPr>
                <w:rFonts w:eastAsiaTheme="minorEastAsia"/>
                <w:sz w:val="24"/>
                <w:lang w:val="en-US"/>
              </w:rPr>
              <w:t xml:space="preserve"> </w:t>
            </w:r>
            <w:r w:rsidR="00A022F6" w:rsidRPr="00A022F6">
              <w:rPr>
                <w:rFonts w:eastAsiaTheme="minorEastAsia"/>
                <w:sz w:val="24"/>
              </w:rPr>
              <w:t>пупочной</w:t>
            </w:r>
            <w:r w:rsidR="00A022F6" w:rsidRPr="00A022F6">
              <w:rPr>
                <w:rFonts w:eastAsiaTheme="minorEastAsia"/>
                <w:sz w:val="24"/>
                <w:lang w:val="en-US"/>
              </w:rPr>
              <w:t xml:space="preserve"> </w:t>
            </w:r>
            <w:r w:rsidR="00A022F6" w:rsidRPr="00A022F6">
              <w:rPr>
                <w:rFonts w:eastAsiaTheme="minorEastAsia"/>
                <w:sz w:val="24"/>
              </w:rPr>
              <w:t>вены</w:t>
            </w:r>
            <w:r w:rsidR="00A022F6" w:rsidRPr="00A022F6">
              <w:rPr>
                <w:rFonts w:eastAsiaTheme="minorEastAsia"/>
                <w:sz w:val="24"/>
                <w:lang w:val="en-US"/>
              </w:rPr>
              <w:t xml:space="preserve"> </w:t>
            </w:r>
            <w:r w:rsidR="00A022F6" w:rsidRPr="00A022F6">
              <w:rPr>
                <w:rFonts w:eastAsiaTheme="minorEastAsia"/>
                <w:sz w:val="24"/>
              </w:rPr>
              <w:t>человека</w:t>
            </w:r>
            <w:r w:rsidR="00A022F6" w:rsidRPr="00A022F6">
              <w:rPr>
                <w:rFonts w:eastAsiaTheme="minorEastAsia"/>
                <w:sz w:val="24"/>
                <w:lang w:val="en-US"/>
              </w:rPr>
              <w:t xml:space="preserve"> (Human Umbilical Vein Endothelial Cells)</w:t>
            </w:r>
          </w:p>
        </w:tc>
      </w:tr>
      <w:tr w:rsidR="0078396C" w:rsidRPr="00A032E6" w14:paraId="63E0DF3E" w14:textId="77777777" w:rsidTr="0051021C">
        <w:trPr>
          <w:trHeight w:val="20"/>
        </w:trPr>
        <w:tc>
          <w:tcPr>
            <w:tcW w:w="1956" w:type="dxa"/>
            <w:vAlign w:val="center"/>
          </w:tcPr>
          <w:p w14:paraId="04F6FD2F" w14:textId="77777777" w:rsidR="0078396C" w:rsidRPr="00A032E6" w:rsidRDefault="0078396C" w:rsidP="00A85019">
            <w:pPr>
              <w:pStyle w:val="afff8"/>
              <w:rPr>
                <w:rFonts w:eastAsiaTheme="minorEastAsia"/>
                <w:sz w:val="24"/>
                <w:lang w:val="en-US"/>
              </w:rPr>
            </w:pPr>
            <w:r w:rsidRPr="00A032E6">
              <w:rPr>
                <w:rFonts w:eastAsiaTheme="minorEastAsia"/>
                <w:sz w:val="24"/>
                <w:lang w:val="en-US"/>
              </w:rPr>
              <w:t>F</w:t>
            </w:r>
          </w:p>
        </w:tc>
        <w:tc>
          <w:tcPr>
            <w:tcW w:w="7389" w:type="dxa"/>
            <w:vAlign w:val="center"/>
          </w:tcPr>
          <w:p w14:paraId="125BB950" w14:textId="77777777" w:rsidR="0078396C" w:rsidRPr="00A032E6" w:rsidRDefault="0078396C" w:rsidP="00A85019">
            <w:pPr>
              <w:pStyle w:val="afff8"/>
              <w:rPr>
                <w:rFonts w:eastAsiaTheme="minorEastAsia"/>
                <w:sz w:val="24"/>
              </w:rPr>
            </w:pPr>
            <w:r w:rsidRPr="00A032E6">
              <w:rPr>
                <w:rFonts w:eastAsiaTheme="minorEastAsia"/>
                <w:sz w:val="24"/>
              </w:rPr>
              <w:t>Биодоступность</w:t>
            </w:r>
          </w:p>
        </w:tc>
      </w:tr>
      <w:tr w:rsidR="0078396C" w:rsidRPr="0051021C" w14:paraId="10993644" w14:textId="77777777" w:rsidTr="0051021C">
        <w:trPr>
          <w:trHeight w:val="20"/>
        </w:trPr>
        <w:tc>
          <w:tcPr>
            <w:tcW w:w="1956" w:type="dxa"/>
            <w:vAlign w:val="center"/>
          </w:tcPr>
          <w:p w14:paraId="44E13BAB" w14:textId="77777777" w:rsidR="0078396C" w:rsidRPr="00A032E6" w:rsidRDefault="0078396C" w:rsidP="00A85019">
            <w:pPr>
              <w:pStyle w:val="afff8"/>
              <w:rPr>
                <w:rFonts w:eastAsiaTheme="minorEastAsia"/>
                <w:sz w:val="24"/>
                <w:lang w:val="en-US"/>
              </w:rPr>
            </w:pPr>
            <w:r w:rsidRPr="00A032E6">
              <w:rPr>
                <w:rFonts w:eastAsiaTheme="minorEastAsia"/>
                <w:sz w:val="24"/>
                <w:lang w:val="en-US"/>
              </w:rPr>
              <w:t>FDA</w:t>
            </w:r>
          </w:p>
        </w:tc>
        <w:tc>
          <w:tcPr>
            <w:tcW w:w="7389" w:type="dxa"/>
            <w:vAlign w:val="center"/>
          </w:tcPr>
          <w:p w14:paraId="0FBAE96A" w14:textId="49073FE9" w:rsidR="0078396C" w:rsidRPr="0051021C" w:rsidRDefault="0078396C" w:rsidP="00A85019">
            <w:pPr>
              <w:pStyle w:val="afff8"/>
              <w:rPr>
                <w:rFonts w:eastAsiaTheme="minorEastAsia"/>
                <w:sz w:val="24"/>
              </w:rPr>
            </w:pPr>
            <w:r w:rsidRPr="00A032E6">
              <w:rPr>
                <w:rFonts w:eastAsiaTheme="minorEastAsia"/>
                <w:sz w:val="24"/>
              </w:rPr>
              <w:t>Управление</w:t>
            </w:r>
            <w:r w:rsidRPr="0051021C">
              <w:rPr>
                <w:rFonts w:eastAsiaTheme="minorEastAsia"/>
                <w:sz w:val="24"/>
              </w:rPr>
              <w:t xml:space="preserve"> </w:t>
            </w:r>
            <w:r w:rsidRPr="00A032E6">
              <w:rPr>
                <w:rFonts w:eastAsiaTheme="minorEastAsia"/>
                <w:sz w:val="24"/>
              </w:rPr>
              <w:t>по</w:t>
            </w:r>
            <w:r w:rsidRPr="0051021C">
              <w:rPr>
                <w:rFonts w:eastAsiaTheme="minorEastAsia"/>
                <w:sz w:val="24"/>
              </w:rPr>
              <w:t xml:space="preserve"> </w:t>
            </w:r>
            <w:r w:rsidRPr="00A032E6">
              <w:rPr>
                <w:rFonts w:eastAsiaTheme="minorEastAsia"/>
                <w:sz w:val="24"/>
              </w:rPr>
              <w:t>контролю</w:t>
            </w:r>
            <w:r w:rsidRPr="0051021C">
              <w:rPr>
                <w:rFonts w:eastAsiaTheme="minorEastAsia"/>
                <w:sz w:val="24"/>
              </w:rPr>
              <w:t xml:space="preserve"> </w:t>
            </w:r>
            <w:r w:rsidRPr="00A032E6">
              <w:rPr>
                <w:rFonts w:eastAsiaTheme="minorEastAsia"/>
                <w:sz w:val="24"/>
              </w:rPr>
              <w:t>за</w:t>
            </w:r>
            <w:r w:rsidRPr="0051021C">
              <w:rPr>
                <w:rFonts w:eastAsiaTheme="minorEastAsia"/>
                <w:sz w:val="24"/>
              </w:rPr>
              <w:t xml:space="preserve"> </w:t>
            </w:r>
            <w:r w:rsidRPr="00A032E6">
              <w:rPr>
                <w:rFonts w:eastAsiaTheme="minorEastAsia"/>
                <w:sz w:val="24"/>
              </w:rPr>
              <w:t>качеством</w:t>
            </w:r>
            <w:r w:rsidRPr="0051021C">
              <w:rPr>
                <w:rFonts w:eastAsiaTheme="minorEastAsia"/>
                <w:sz w:val="24"/>
              </w:rPr>
              <w:t xml:space="preserve"> </w:t>
            </w:r>
            <w:r w:rsidRPr="00A032E6">
              <w:rPr>
                <w:rFonts w:eastAsiaTheme="minorEastAsia"/>
                <w:sz w:val="24"/>
              </w:rPr>
              <w:t>пищевых</w:t>
            </w:r>
            <w:r w:rsidRPr="0051021C">
              <w:rPr>
                <w:rFonts w:eastAsiaTheme="minorEastAsia"/>
                <w:sz w:val="24"/>
              </w:rPr>
              <w:t xml:space="preserve"> </w:t>
            </w:r>
            <w:r w:rsidRPr="00A032E6">
              <w:rPr>
                <w:rFonts w:eastAsiaTheme="minorEastAsia"/>
                <w:sz w:val="24"/>
              </w:rPr>
              <w:t>продуктов</w:t>
            </w:r>
            <w:r w:rsidRPr="0051021C">
              <w:rPr>
                <w:rFonts w:eastAsiaTheme="minorEastAsia"/>
                <w:sz w:val="24"/>
              </w:rPr>
              <w:t xml:space="preserve"> </w:t>
            </w:r>
            <w:r w:rsidRPr="00A032E6">
              <w:rPr>
                <w:rFonts w:eastAsiaTheme="minorEastAsia"/>
                <w:sz w:val="24"/>
              </w:rPr>
              <w:t>и</w:t>
            </w:r>
            <w:r w:rsidRPr="0051021C">
              <w:rPr>
                <w:rFonts w:eastAsiaTheme="minorEastAsia"/>
                <w:sz w:val="24"/>
              </w:rPr>
              <w:t xml:space="preserve"> </w:t>
            </w:r>
            <w:r w:rsidRPr="00A032E6">
              <w:rPr>
                <w:rFonts w:eastAsiaTheme="minorEastAsia"/>
                <w:sz w:val="24"/>
              </w:rPr>
              <w:t>лекарственных</w:t>
            </w:r>
            <w:r w:rsidRPr="0051021C">
              <w:rPr>
                <w:rFonts w:eastAsiaTheme="minorEastAsia"/>
                <w:sz w:val="24"/>
              </w:rPr>
              <w:t xml:space="preserve"> </w:t>
            </w:r>
            <w:r w:rsidRPr="00A032E6">
              <w:rPr>
                <w:rFonts w:eastAsiaTheme="minorEastAsia"/>
                <w:sz w:val="24"/>
              </w:rPr>
              <w:t>средств</w:t>
            </w:r>
            <w:r w:rsidRPr="0051021C">
              <w:rPr>
                <w:rFonts w:eastAsiaTheme="minorEastAsia"/>
                <w:sz w:val="24"/>
              </w:rPr>
              <w:t xml:space="preserve"> </w:t>
            </w:r>
            <w:r w:rsidR="00543F0E">
              <w:rPr>
                <w:rFonts w:eastAsiaTheme="minorEastAsia"/>
                <w:sz w:val="24"/>
              </w:rPr>
              <w:t>Соединенных Штатов Америки</w:t>
            </w:r>
            <w:r w:rsidR="0051021C" w:rsidRPr="0051021C">
              <w:rPr>
                <w:rFonts w:eastAsiaTheme="minorEastAsia"/>
                <w:sz w:val="24"/>
              </w:rPr>
              <w:t xml:space="preserve"> </w:t>
            </w:r>
            <w:r w:rsidR="007453C4" w:rsidRPr="0051021C">
              <w:rPr>
                <w:rFonts w:eastAsiaTheme="minorEastAsia"/>
                <w:sz w:val="24"/>
              </w:rPr>
              <w:t>(</w:t>
            </w:r>
            <w:r w:rsidR="007453C4" w:rsidRPr="00D050C7">
              <w:rPr>
                <w:rFonts w:eastAsiaTheme="minorEastAsia"/>
                <w:sz w:val="24"/>
                <w:lang w:val="en-US"/>
              </w:rPr>
              <w:t>Food</w:t>
            </w:r>
            <w:r w:rsidR="007453C4" w:rsidRPr="0051021C">
              <w:rPr>
                <w:rFonts w:eastAsiaTheme="minorEastAsia"/>
                <w:sz w:val="24"/>
              </w:rPr>
              <w:t xml:space="preserve"> </w:t>
            </w:r>
            <w:r w:rsidR="007453C4" w:rsidRPr="00D050C7">
              <w:rPr>
                <w:rFonts w:eastAsiaTheme="minorEastAsia"/>
                <w:sz w:val="24"/>
                <w:lang w:val="en-US"/>
              </w:rPr>
              <w:t>and</w:t>
            </w:r>
            <w:r w:rsidR="007453C4" w:rsidRPr="0051021C">
              <w:rPr>
                <w:rFonts w:eastAsiaTheme="minorEastAsia"/>
                <w:sz w:val="24"/>
              </w:rPr>
              <w:t xml:space="preserve"> </w:t>
            </w:r>
            <w:r w:rsidR="007453C4" w:rsidRPr="00D050C7">
              <w:rPr>
                <w:rFonts w:eastAsiaTheme="minorEastAsia"/>
                <w:sz w:val="24"/>
                <w:lang w:val="en-US"/>
              </w:rPr>
              <w:t>Drug</w:t>
            </w:r>
            <w:r w:rsidR="007453C4" w:rsidRPr="0051021C">
              <w:rPr>
                <w:rFonts w:eastAsiaTheme="minorEastAsia"/>
                <w:sz w:val="24"/>
              </w:rPr>
              <w:t xml:space="preserve"> </w:t>
            </w:r>
            <w:r w:rsidR="007453C4" w:rsidRPr="00D050C7">
              <w:rPr>
                <w:rFonts w:eastAsiaTheme="minorEastAsia"/>
                <w:sz w:val="24"/>
                <w:lang w:val="en-US"/>
              </w:rPr>
              <w:t>Administration</w:t>
            </w:r>
            <w:r w:rsidR="007453C4" w:rsidRPr="0051021C">
              <w:rPr>
                <w:rFonts w:eastAsiaTheme="minorEastAsia"/>
                <w:sz w:val="24"/>
              </w:rPr>
              <w:t>)</w:t>
            </w:r>
          </w:p>
        </w:tc>
      </w:tr>
      <w:tr w:rsidR="0051021C" w:rsidRPr="0051021C" w14:paraId="3F112361" w14:textId="77777777" w:rsidTr="00D050C7">
        <w:trPr>
          <w:trHeight w:val="20"/>
        </w:trPr>
        <w:tc>
          <w:tcPr>
            <w:tcW w:w="1956" w:type="dxa"/>
          </w:tcPr>
          <w:p w14:paraId="58C359CC" w14:textId="71105485" w:rsidR="0051021C" w:rsidRPr="00D050C7" w:rsidRDefault="0051021C" w:rsidP="0051021C">
            <w:pPr>
              <w:pStyle w:val="afff8"/>
              <w:rPr>
                <w:rFonts w:eastAsiaTheme="minorEastAsia"/>
                <w:sz w:val="24"/>
              </w:rPr>
            </w:pPr>
            <w:r w:rsidRPr="00754D84">
              <w:rPr>
                <w:bCs/>
                <w:sz w:val="24"/>
              </w:rPr>
              <w:t>FGFR</w:t>
            </w:r>
          </w:p>
        </w:tc>
        <w:tc>
          <w:tcPr>
            <w:tcW w:w="7389" w:type="dxa"/>
          </w:tcPr>
          <w:p w14:paraId="5958CF2F" w14:textId="44B7F02D" w:rsidR="0051021C" w:rsidRPr="0051021C" w:rsidRDefault="0051021C" w:rsidP="0051021C">
            <w:pPr>
              <w:pStyle w:val="afff8"/>
              <w:rPr>
                <w:rFonts w:eastAsiaTheme="minorEastAsia"/>
                <w:sz w:val="24"/>
              </w:rPr>
            </w:pPr>
            <w:r>
              <w:rPr>
                <w:bCs/>
                <w:sz w:val="24"/>
              </w:rPr>
              <w:t>Р</w:t>
            </w:r>
            <w:r w:rsidRPr="00754D84">
              <w:rPr>
                <w:bCs/>
                <w:sz w:val="24"/>
              </w:rPr>
              <w:t>ецепторы фактора роста фибробластов (Fibroblast growth factor receptor)</w:t>
            </w:r>
          </w:p>
        </w:tc>
      </w:tr>
      <w:tr w:rsidR="00DB52B5" w:rsidRPr="0051021C" w14:paraId="3EB63409" w14:textId="77777777" w:rsidTr="0051021C">
        <w:trPr>
          <w:trHeight w:val="20"/>
        </w:trPr>
        <w:tc>
          <w:tcPr>
            <w:tcW w:w="1956" w:type="dxa"/>
          </w:tcPr>
          <w:p w14:paraId="6ACFF69A" w14:textId="7C1AC9F6" w:rsidR="00DB52B5" w:rsidRPr="00DB52B5" w:rsidRDefault="00DB52B5" w:rsidP="00DB52B5">
            <w:pPr>
              <w:pStyle w:val="afff8"/>
              <w:rPr>
                <w:bCs/>
                <w:sz w:val="24"/>
              </w:rPr>
            </w:pPr>
            <w:r w:rsidRPr="00DB52B5">
              <w:rPr>
                <w:sz w:val="24"/>
              </w:rPr>
              <w:t>G-CSF</w:t>
            </w:r>
          </w:p>
        </w:tc>
        <w:tc>
          <w:tcPr>
            <w:tcW w:w="7389" w:type="dxa"/>
          </w:tcPr>
          <w:p w14:paraId="47345BE5" w14:textId="541C4128" w:rsidR="00DB52B5" w:rsidRPr="00DB52B5" w:rsidRDefault="00DB52B5" w:rsidP="00DB52B5">
            <w:pPr>
              <w:pStyle w:val="afff8"/>
              <w:rPr>
                <w:bCs/>
                <w:sz w:val="24"/>
              </w:rPr>
            </w:pPr>
            <w:r w:rsidRPr="00DB52B5">
              <w:rPr>
                <w:sz w:val="24"/>
              </w:rPr>
              <w:t>Г</w:t>
            </w:r>
            <w:r w:rsidRPr="00D050C7">
              <w:rPr>
                <w:sz w:val="24"/>
              </w:rPr>
              <w:t xml:space="preserve">ранулоцитарный колониестимулирующий фактор </w:t>
            </w:r>
            <w:r>
              <w:rPr>
                <w:sz w:val="24"/>
              </w:rPr>
              <w:t>(</w:t>
            </w:r>
            <w:r w:rsidRPr="00EA1702">
              <w:rPr>
                <w:sz w:val="24"/>
                <w:shd w:val="clear" w:color="auto" w:fill="FFFFFF"/>
              </w:rPr>
              <w:t>Granulocyte colony-stimulating factor</w:t>
            </w:r>
            <w:r>
              <w:rPr>
                <w:sz w:val="24"/>
                <w:shd w:val="clear" w:color="auto" w:fill="FFFFFF"/>
              </w:rPr>
              <w:t>)</w:t>
            </w:r>
          </w:p>
        </w:tc>
      </w:tr>
      <w:tr w:rsidR="0078396C" w:rsidRPr="00A032E6" w14:paraId="7587411F" w14:textId="77777777" w:rsidTr="0051021C">
        <w:trPr>
          <w:trHeight w:val="20"/>
        </w:trPr>
        <w:tc>
          <w:tcPr>
            <w:tcW w:w="1956" w:type="dxa"/>
            <w:vAlign w:val="center"/>
          </w:tcPr>
          <w:p w14:paraId="3013DA30" w14:textId="77777777" w:rsidR="0078396C" w:rsidRPr="00A032E6" w:rsidRDefault="0078396C" w:rsidP="00A85019">
            <w:pPr>
              <w:pStyle w:val="afff8"/>
              <w:rPr>
                <w:rFonts w:eastAsiaTheme="minorEastAsia"/>
                <w:sz w:val="24"/>
              </w:rPr>
            </w:pPr>
            <w:r w:rsidRPr="00A032E6">
              <w:rPr>
                <w:rFonts w:eastAsiaTheme="minorEastAsia"/>
                <w:sz w:val="24"/>
              </w:rPr>
              <w:t>IC</w:t>
            </w:r>
            <w:r w:rsidRPr="00A032E6">
              <w:rPr>
                <w:rFonts w:eastAsiaTheme="minorEastAsia"/>
                <w:sz w:val="24"/>
                <w:vertAlign w:val="subscript"/>
              </w:rPr>
              <w:t>50</w:t>
            </w:r>
          </w:p>
        </w:tc>
        <w:tc>
          <w:tcPr>
            <w:tcW w:w="7389" w:type="dxa"/>
            <w:vAlign w:val="center"/>
          </w:tcPr>
          <w:p w14:paraId="04A62933" w14:textId="77777777" w:rsidR="0078396C" w:rsidRPr="00A032E6" w:rsidRDefault="0078396C" w:rsidP="00A85019">
            <w:pPr>
              <w:pStyle w:val="afff8"/>
              <w:rPr>
                <w:rFonts w:eastAsiaTheme="minorEastAsia"/>
                <w:sz w:val="24"/>
              </w:rPr>
            </w:pPr>
            <w:r w:rsidRPr="00A032E6">
              <w:rPr>
                <w:rFonts w:eastAsiaTheme="minorEastAsia"/>
                <w:sz w:val="24"/>
              </w:rPr>
              <w:t xml:space="preserve">Концентрации полумаксимального ингибирования </w:t>
            </w:r>
          </w:p>
        </w:tc>
      </w:tr>
      <w:tr w:rsidR="00637DB7" w:rsidRPr="00A032E6" w14:paraId="7BDD80B9" w14:textId="77777777" w:rsidTr="0051021C">
        <w:trPr>
          <w:trHeight w:val="20"/>
        </w:trPr>
        <w:tc>
          <w:tcPr>
            <w:tcW w:w="1956" w:type="dxa"/>
            <w:vAlign w:val="center"/>
          </w:tcPr>
          <w:p w14:paraId="453A249C" w14:textId="486D4857" w:rsidR="00637DB7" w:rsidRPr="00A032E6" w:rsidRDefault="00637DB7" w:rsidP="00A85019">
            <w:pPr>
              <w:pStyle w:val="afff8"/>
              <w:rPr>
                <w:rFonts w:eastAsiaTheme="minorEastAsia"/>
                <w:sz w:val="24"/>
                <w:lang w:val="en-US"/>
              </w:rPr>
            </w:pPr>
            <w:r w:rsidRPr="00637DB7">
              <w:rPr>
                <w:rFonts w:eastAsiaTheme="minorEastAsia"/>
                <w:sz w:val="24"/>
                <w:lang w:val="en-US"/>
              </w:rPr>
              <w:t>ClinicalTrials.gov Identifier</w:t>
            </w:r>
          </w:p>
        </w:tc>
        <w:tc>
          <w:tcPr>
            <w:tcW w:w="7389" w:type="dxa"/>
            <w:vAlign w:val="center"/>
          </w:tcPr>
          <w:p w14:paraId="629B5374" w14:textId="362BA024" w:rsidR="00637DB7" w:rsidRPr="00A032E6" w:rsidRDefault="00B20A95" w:rsidP="00A85019">
            <w:pPr>
              <w:pStyle w:val="afff8"/>
              <w:rPr>
                <w:rFonts w:eastAsiaTheme="minorEastAsia"/>
                <w:sz w:val="24"/>
              </w:rPr>
            </w:pPr>
            <w:r w:rsidRPr="00B20A95">
              <w:rPr>
                <w:rFonts w:eastAsiaTheme="minorEastAsia"/>
                <w:sz w:val="24"/>
              </w:rPr>
              <w:t xml:space="preserve">Идентификатор </w:t>
            </w:r>
            <w:r>
              <w:rPr>
                <w:rFonts w:eastAsiaTheme="minorEastAsia"/>
                <w:sz w:val="24"/>
              </w:rPr>
              <w:t xml:space="preserve">исследования на сайте </w:t>
            </w:r>
            <w:r w:rsidRPr="00B20A95">
              <w:rPr>
                <w:rFonts w:eastAsiaTheme="minorEastAsia"/>
                <w:sz w:val="24"/>
              </w:rPr>
              <w:t>ClinicalTrials.gov</w:t>
            </w:r>
          </w:p>
        </w:tc>
      </w:tr>
      <w:tr w:rsidR="00264240" w:rsidRPr="00A032E6" w14:paraId="56E58B36" w14:textId="77777777" w:rsidTr="00D050C7">
        <w:trPr>
          <w:trHeight w:val="20"/>
        </w:trPr>
        <w:tc>
          <w:tcPr>
            <w:tcW w:w="1956" w:type="dxa"/>
          </w:tcPr>
          <w:p w14:paraId="629E3120" w14:textId="5AC3D4F1" w:rsidR="00264240" w:rsidRPr="00D050C7" w:rsidRDefault="00264240" w:rsidP="0039287C">
            <w:pPr>
              <w:pStyle w:val="afff8"/>
              <w:rPr>
                <w:rFonts w:eastAsiaTheme="minorEastAsia"/>
                <w:sz w:val="24"/>
              </w:rPr>
            </w:pPr>
            <w:r w:rsidRPr="00D050C7">
              <w:rPr>
                <w:sz w:val="24"/>
              </w:rPr>
              <w:t>IL</w:t>
            </w:r>
          </w:p>
        </w:tc>
        <w:tc>
          <w:tcPr>
            <w:tcW w:w="7389" w:type="dxa"/>
          </w:tcPr>
          <w:p w14:paraId="69CF75C2" w14:textId="144E45FE" w:rsidR="00264240" w:rsidRPr="0039287C" w:rsidRDefault="0015348C" w:rsidP="0015348C">
            <w:pPr>
              <w:pStyle w:val="afff8"/>
              <w:rPr>
                <w:rFonts w:eastAsiaTheme="minorEastAsia"/>
                <w:sz w:val="24"/>
              </w:rPr>
            </w:pPr>
            <w:r w:rsidRPr="00D050C7">
              <w:rPr>
                <w:sz w:val="24"/>
              </w:rPr>
              <w:t>Интерлейкин</w:t>
            </w:r>
            <w:r>
              <w:rPr>
                <w:sz w:val="24"/>
              </w:rPr>
              <w:t>ы</w:t>
            </w:r>
            <w:r w:rsidRPr="00D050C7">
              <w:rPr>
                <w:sz w:val="24"/>
              </w:rPr>
              <w:t xml:space="preserve"> </w:t>
            </w:r>
            <w:r w:rsidR="0039287C" w:rsidRPr="00D050C7">
              <w:rPr>
                <w:sz w:val="24"/>
              </w:rPr>
              <w:t>(Interleukins)</w:t>
            </w:r>
            <w:r w:rsidR="00264240" w:rsidRPr="00D050C7">
              <w:rPr>
                <w:sz w:val="24"/>
              </w:rPr>
              <w:t xml:space="preserve"> </w:t>
            </w:r>
          </w:p>
        </w:tc>
      </w:tr>
      <w:tr w:rsidR="0078396C" w:rsidRPr="00A032E6" w14:paraId="7573513B" w14:textId="77777777" w:rsidTr="0051021C">
        <w:trPr>
          <w:trHeight w:val="20"/>
        </w:trPr>
        <w:tc>
          <w:tcPr>
            <w:tcW w:w="1956" w:type="dxa"/>
            <w:vAlign w:val="center"/>
          </w:tcPr>
          <w:p w14:paraId="4C1FE72A" w14:textId="77777777" w:rsidR="0078396C" w:rsidRPr="00A032E6" w:rsidRDefault="0078396C" w:rsidP="00A85019">
            <w:pPr>
              <w:pStyle w:val="afff8"/>
              <w:rPr>
                <w:rFonts w:eastAsiaTheme="minorEastAsia"/>
                <w:sz w:val="24"/>
              </w:rPr>
            </w:pPr>
            <w:r w:rsidRPr="00A032E6">
              <w:rPr>
                <w:rFonts w:eastAsiaTheme="minorEastAsia"/>
                <w:sz w:val="24"/>
                <w:lang w:val="en-US"/>
              </w:rPr>
              <w:t xml:space="preserve">ITT </w:t>
            </w:r>
          </w:p>
        </w:tc>
        <w:tc>
          <w:tcPr>
            <w:tcW w:w="7389" w:type="dxa"/>
            <w:vAlign w:val="center"/>
          </w:tcPr>
          <w:p w14:paraId="7EF41916" w14:textId="77777777" w:rsidR="0078396C" w:rsidRPr="00AA48F6" w:rsidRDefault="0078396C" w:rsidP="00C22830">
            <w:pPr>
              <w:rPr>
                <w:rFonts w:eastAsiaTheme="minorEastAsia"/>
              </w:rPr>
            </w:pPr>
            <w:r w:rsidRPr="00AA48F6">
              <w:rPr>
                <w:rFonts w:eastAsiaTheme="minorEastAsia"/>
              </w:rPr>
              <w:t>Популяция пациентов, получившая хотя бы 1 дозу исследуемого препарата (</w:t>
            </w:r>
            <w:r w:rsidRPr="00C22830">
              <w:rPr>
                <w:rFonts w:eastAsiaTheme="minorEastAsia"/>
                <w:lang w:val="en-US"/>
              </w:rPr>
              <w:t>Intention</w:t>
            </w:r>
            <w:r w:rsidRPr="00C22830">
              <w:rPr>
                <w:rFonts w:eastAsiaTheme="minorEastAsia"/>
              </w:rPr>
              <w:t xml:space="preserve"> </w:t>
            </w:r>
            <w:r w:rsidRPr="00C22830">
              <w:rPr>
                <w:rFonts w:eastAsiaTheme="minorEastAsia"/>
                <w:lang w:val="en-US"/>
              </w:rPr>
              <w:t>to</w:t>
            </w:r>
            <w:r w:rsidRPr="00C22830">
              <w:rPr>
                <w:rFonts w:eastAsiaTheme="minorEastAsia"/>
              </w:rPr>
              <w:t xml:space="preserve"> </w:t>
            </w:r>
            <w:r w:rsidRPr="00C22830">
              <w:rPr>
                <w:rFonts w:eastAsiaTheme="minorEastAsia"/>
                <w:lang w:val="en-US"/>
              </w:rPr>
              <w:t>Treat</w:t>
            </w:r>
            <w:r w:rsidRPr="00C22830">
              <w:rPr>
                <w:rFonts w:eastAsiaTheme="minorEastAsia"/>
              </w:rPr>
              <w:t xml:space="preserve"> </w:t>
            </w:r>
            <w:r w:rsidRPr="00C22830">
              <w:rPr>
                <w:rFonts w:eastAsiaTheme="minorEastAsia"/>
                <w:lang w:val="en-US"/>
              </w:rPr>
              <w:t>population</w:t>
            </w:r>
            <w:r w:rsidRPr="00AA48F6">
              <w:rPr>
                <w:rFonts w:eastAsiaTheme="minorEastAsia"/>
              </w:rPr>
              <w:t>)</w:t>
            </w:r>
          </w:p>
        </w:tc>
      </w:tr>
      <w:tr w:rsidR="0078396C" w:rsidRPr="00A032E6" w14:paraId="57A42A0A" w14:textId="77777777" w:rsidTr="0051021C">
        <w:trPr>
          <w:trHeight w:val="20"/>
        </w:trPr>
        <w:tc>
          <w:tcPr>
            <w:tcW w:w="1956" w:type="dxa"/>
            <w:vAlign w:val="center"/>
          </w:tcPr>
          <w:p w14:paraId="64004888" w14:textId="77777777" w:rsidR="0078396C" w:rsidRPr="00A032E6" w:rsidRDefault="0078396C" w:rsidP="00A85019">
            <w:pPr>
              <w:pStyle w:val="afff8"/>
              <w:rPr>
                <w:sz w:val="24"/>
                <w:lang w:val="en-US"/>
              </w:rPr>
            </w:pPr>
            <w:r w:rsidRPr="00A032E6">
              <w:rPr>
                <w:sz w:val="24"/>
                <w:lang w:val="en-US"/>
              </w:rPr>
              <w:t>k</w:t>
            </w:r>
            <w:r w:rsidRPr="00A032E6">
              <w:rPr>
                <w:sz w:val="24"/>
                <w:vertAlign w:val="subscript"/>
                <w:lang w:val="en-US"/>
              </w:rPr>
              <w:t>a</w:t>
            </w:r>
          </w:p>
        </w:tc>
        <w:tc>
          <w:tcPr>
            <w:tcW w:w="7389" w:type="dxa"/>
            <w:vAlign w:val="center"/>
          </w:tcPr>
          <w:p w14:paraId="79EB6C3C" w14:textId="77777777" w:rsidR="0078396C" w:rsidRPr="00A032E6" w:rsidRDefault="0078396C" w:rsidP="00A85019">
            <w:pPr>
              <w:pStyle w:val="afff8"/>
              <w:rPr>
                <w:sz w:val="24"/>
              </w:rPr>
            </w:pPr>
            <w:r w:rsidRPr="00A032E6">
              <w:rPr>
                <w:sz w:val="24"/>
              </w:rPr>
              <w:t>Константа скорости всасывания первого порядка</w:t>
            </w:r>
          </w:p>
        </w:tc>
      </w:tr>
      <w:tr w:rsidR="00AA48F6" w:rsidRPr="00144DAC" w14:paraId="251F8C62" w14:textId="77777777" w:rsidTr="0051021C">
        <w:trPr>
          <w:trHeight w:val="20"/>
        </w:trPr>
        <w:tc>
          <w:tcPr>
            <w:tcW w:w="1956" w:type="dxa"/>
            <w:vAlign w:val="center"/>
          </w:tcPr>
          <w:p w14:paraId="7A5EA084" w14:textId="2C6DED6C" w:rsidR="00AA48F6" w:rsidRPr="00144DAC" w:rsidRDefault="00AA48F6" w:rsidP="00A85019">
            <w:pPr>
              <w:pStyle w:val="afff8"/>
              <w:rPr>
                <w:color w:val="000000" w:themeColor="text1"/>
                <w:sz w:val="24"/>
              </w:rPr>
            </w:pPr>
            <w:r w:rsidRPr="00AA48F6">
              <w:rPr>
                <w:color w:val="000000" w:themeColor="text1"/>
                <w:sz w:val="24"/>
              </w:rPr>
              <w:t>Kd</w:t>
            </w:r>
          </w:p>
        </w:tc>
        <w:tc>
          <w:tcPr>
            <w:tcW w:w="7389" w:type="dxa"/>
            <w:vAlign w:val="center"/>
          </w:tcPr>
          <w:p w14:paraId="1B40EF0D" w14:textId="121368C4" w:rsidR="00AA48F6" w:rsidRPr="00144DAC" w:rsidRDefault="00AA48F6" w:rsidP="00A85019">
            <w:pPr>
              <w:pStyle w:val="afff8"/>
              <w:rPr>
                <w:color w:val="000000" w:themeColor="text1"/>
                <w:sz w:val="24"/>
              </w:rPr>
            </w:pPr>
            <w:r w:rsidRPr="00AA48F6">
              <w:rPr>
                <w:color w:val="000000" w:themeColor="text1"/>
                <w:sz w:val="24"/>
              </w:rPr>
              <w:t xml:space="preserve">Константа равновесной диссоциации </w:t>
            </w:r>
          </w:p>
        </w:tc>
      </w:tr>
      <w:tr w:rsidR="0078396C" w:rsidRPr="00144DAC" w14:paraId="45C07631" w14:textId="77777777" w:rsidTr="0051021C">
        <w:trPr>
          <w:trHeight w:val="20"/>
        </w:trPr>
        <w:tc>
          <w:tcPr>
            <w:tcW w:w="1956" w:type="dxa"/>
            <w:vAlign w:val="center"/>
          </w:tcPr>
          <w:p w14:paraId="4FED9F5E" w14:textId="77777777" w:rsidR="0078396C" w:rsidRPr="00144DAC" w:rsidRDefault="0078396C" w:rsidP="00A85019">
            <w:pPr>
              <w:pStyle w:val="afff8"/>
              <w:rPr>
                <w:rFonts w:eastAsiaTheme="minorEastAsia"/>
                <w:sz w:val="24"/>
              </w:rPr>
            </w:pPr>
            <w:r w:rsidRPr="00144DAC">
              <w:rPr>
                <w:color w:val="000000" w:themeColor="text1"/>
                <w:sz w:val="24"/>
              </w:rPr>
              <w:t>Ki</w:t>
            </w:r>
          </w:p>
        </w:tc>
        <w:tc>
          <w:tcPr>
            <w:tcW w:w="7389" w:type="dxa"/>
            <w:vAlign w:val="center"/>
          </w:tcPr>
          <w:p w14:paraId="6A07BBE7" w14:textId="77777777" w:rsidR="0078396C" w:rsidRPr="00144DAC" w:rsidRDefault="0078396C" w:rsidP="00A85019">
            <w:pPr>
              <w:pStyle w:val="afff8"/>
              <w:rPr>
                <w:rFonts w:eastAsiaTheme="minorEastAsia"/>
                <w:sz w:val="24"/>
              </w:rPr>
            </w:pPr>
            <w:r w:rsidRPr="00144DAC">
              <w:rPr>
                <w:color w:val="000000" w:themeColor="text1"/>
                <w:sz w:val="24"/>
              </w:rPr>
              <w:t>Константа ингибирования</w:t>
            </w:r>
          </w:p>
        </w:tc>
      </w:tr>
      <w:tr w:rsidR="00E670E6" w:rsidRPr="00A032E6" w14:paraId="7B77DE3C" w14:textId="77777777" w:rsidTr="0051021C">
        <w:trPr>
          <w:trHeight w:val="20"/>
        </w:trPr>
        <w:tc>
          <w:tcPr>
            <w:tcW w:w="1956" w:type="dxa"/>
            <w:vAlign w:val="center"/>
          </w:tcPr>
          <w:p w14:paraId="4F41A37E" w14:textId="3B78019A" w:rsidR="00E670E6" w:rsidRPr="00A032E6" w:rsidRDefault="00E670E6" w:rsidP="00A85019">
            <w:pPr>
              <w:pStyle w:val="afff8"/>
              <w:rPr>
                <w:rFonts w:eastAsiaTheme="minorEastAsia"/>
                <w:sz w:val="24"/>
              </w:rPr>
            </w:pPr>
            <w:r w:rsidRPr="00E670E6">
              <w:rPr>
                <w:rFonts w:eastAsiaTheme="minorEastAsia"/>
                <w:sz w:val="24"/>
              </w:rPr>
              <w:t>LOAEL</w:t>
            </w:r>
          </w:p>
        </w:tc>
        <w:tc>
          <w:tcPr>
            <w:tcW w:w="7389" w:type="dxa"/>
            <w:vAlign w:val="center"/>
          </w:tcPr>
          <w:p w14:paraId="242A07BF" w14:textId="00218013" w:rsidR="00E670E6" w:rsidRPr="00A032E6" w:rsidRDefault="00E670E6" w:rsidP="00A85019">
            <w:pPr>
              <w:pStyle w:val="afff8"/>
              <w:rPr>
                <w:rFonts w:eastAsiaTheme="minorEastAsia"/>
                <w:sz w:val="24"/>
              </w:rPr>
            </w:pPr>
            <w:r w:rsidRPr="00E670E6">
              <w:rPr>
                <w:rFonts w:eastAsiaTheme="minorEastAsia"/>
                <w:sz w:val="24"/>
              </w:rPr>
              <w:t xml:space="preserve"> наименьшая доза, оказывающая явное нежелательное действие</w:t>
            </w:r>
            <w:r>
              <w:rPr>
                <w:rFonts w:eastAsiaTheme="minorEastAsia"/>
                <w:sz w:val="24"/>
              </w:rPr>
              <w:t xml:space="preserve"> (</w:t>
            </w:r>
            <w:r w:rsidRPr="00E670E6">
              <w:rPr>
                <w:rFonts w:eastAsiaTheme="minorEastAsia"/>
                <w:sz w:val="24"/>
              </w:rPr>
              <w:t xml:space="preserve">lowest-observed-adverse-effect level) </w:t>
            </w:r>
          </w:p>
        </w:tc>
      </w:tr>
      <w:tr w:rsidR="0078396C" w:rsidRPr="00A032E6" w14:paraId="74855728" w14:textId="77777777" w:rsidTr="0051021C">
        <w:trPr>
          <w:trHeight w:val="20"/>
        </w:trPr>
        <w:tc>
          <w:tcPr>
            <w:tcW w:w="1956" w:type="dxa"/>
            <w:vAlign w:val="center"/>
          </w:tcPr>
          <w:p w14:paraId="03831783" w14:textId="77777777" w:rsidR="0078396C" w:rsidRPr="00A032E6" w:rsidRDefault="0078396C" w:rsidP="00A85019">
            <w:pPr>
              <w:pStyle w:val="afff8"/>
              <w:rPr>
                <w:rFonts w:eastAsiaTheme="minorEastAsia"/>
                <w:sz w:val="24"/>
              </w:rPr>
            </w:pPr>
            <w:r w:rsidRPr="00A032E6">
              <w:rPr>
                <w:rFonts w:eastAsiaTheme="minorEastAsia"/>
                <w:sz w:val="24"/>
              </w:rPr>
              <w:t>LD</w:t>
            </w:r>
            <w:r w:rsidRPr="00A032E6">
              <w:rPr>
                <w:rFonts w:eastAsiaTheme="minorEastAsia"/>
                <w:sz w:val="24"/>
                <w:vertAlign w:val="subscript"/>
              </w:rPr>
              <w:t>50</w:t>
            </w:r>
          </w:p>
        </w:tc>
        <w:tc>
          <w:tcPr>
            <w:tcW w:w="7389" w:type="dxa"/>
            <w:vAlign w:val="center"/>
          </w:tcPr>
          <w:p w14:paraId="5729AAAB" w14:textId="58D80073" w:rsidR="0078396C" w:rsidRPr="00A032E6" w:rsidRDefault="0078396C" w:rsidP="00A85019">
            <w:pPr>
              <w:pStyle w:val="afff8"/>
              <w:rPr>
                <w:rFonts w:eastAsiaTheme="minorEastAsia"/>
                <w:sz w:val="24"/>
              </w:rPr>
            </w:pPr>
            <w:r w:rsidRPr="00A032E6">
              <w:rPr>
                <w:rFonts w:eastAsiaTheme="minorEastAsia"/>
                <w:sz w:val="24"/>
              </w:rPr>
              <w:t>Среднесмертельная доза</w:t>
            </w:r>
            <w:r w:rsidR="00E163F0">
              <w:rPr>
                <w:rFonts w:eastAsiaTheme="minorEastAsia"/>
                <w:sz w:val="24"/>
              </w:rPr>
              <w:t xml:space="preserve"> (</w:t>
            </w:r>
            <w:r w:rsidR="00E163F0" w:rsidRPr="00E163F0">
              <w:rPr>
                <w:rFonts w:eastAsiaTheme="minorEastAsia"/>
                <w:sz w:val="24"/>
              </w:rPr>
              <w:t>median lethal dose</w:t>
            </w:r>
            <w:r w:rsidR="00E163F0">
              <w:rPr>
                <w:rFonts w:eastAsiaTheme="minorEastAsia"/>
                <w:sz w:val="24"/>
              </w:rPr>
              <w:t>)</w:t>
            </w:r>
          </w:p>
        </w:tc>
      </w:tr>
      <w:tr w:rsidR="00A022F6" w:rsidRPr="00762053" w14:paraId="29C25074" w14:textId="77777777" w:rsidTr="0051021C">
        <w:trPr>
          <w:trHeight w:val="20"/>
        </w:trPr>
        <w:tc>
          <w:tcPr>
            <w:tcW w:w="1956" w:type="dxa"/>
            <w:vAlign w:val="center"/>
          </w:tcPr>
          <w:p w14:paraId="76FDAC7B" w14:textId="6D5BCCE4" w:rsidR="00A022F6" w:rsidRPr="00981B3F" w:rsidRDefault="00A022F6" w:rsidP="00A85019">
            <w:pPr>
              <w:pStyle w:val="afff8"/>
              <w:rPr>
                <w:rFonts w:eastAsiaTheme="minorEastAsia"/>
                <w:color w:val="000000" w:themeColor="text1"/>
                <w:sz w:val="24"/>
                <w:lang w:val="en-US"/>
              </w:rPr>
            </w:pPr>
            <w:r w:rsidRPr="00A022F6">
              <w:rPr>
                <w:rFonts w:eastAsiaTheme="minorEastAsia"/>
                <w:color w:val="000000" w:themeColor="text1"/>
                <w:sz w:val="24"/>
                <w:lang w:val="en-US"/>
              </w:rPr>
              <w:t>MAPK</w:t>
            </w:r>
          </w:p>
        </w:tc>
        <w:tc>
          <w:tcPr>
            <w:tcW w:w="7389" w:type="dxa"/>
            <w:vAlign w:val="center"/>
          </w:tcPr>
          <w:p w14:paraId="7CCEEF61" w14:textId="06DC098F" w:rsidR="00A022F6" w:rsidRPr="00A022F6" w:rsidRDefault="00671AC1" w:rsidP="00A85019">
            <w:pPr>
              <w:pStyle w:val="afff8"/>
              <w:rPr>
                <w:rFonts w:eastAsiaTheme="minorEastAsia"/>
                <w:color w:val="000000" w:themeColor="text1"/>
                <w:sz w:val="24"/>
                <w:lang w:val="en-US"/>
              </w:rPr>
            </w:pPr>
            <w:r w:rsidRPr="00A022F6">
              <w:rPr>
                <w:rFonts w:eastAsiaTheme="minorEastAsia"/>
                <w:color w:val="000000" w:themeColor="text1"/>
                <w:sz w:val="24"/>
              </w:rPr>
              <w:t>М</w:t>
            </w:r>
            <w:r w:rsidR="00A022F6" w:rsidRPr="00A022F6">
              <w:rPr>
                <w:rFonts w:eastAsiaTheme="minorEastAsia"/>
                <w:color w:val="000000" w:themeColor="text1"/>
                <w:sz w:val="24"/>
              </w:rPr>
              <w:t>итогенактивируем</w:t>
            </w:r>
            <w:r>
              <w:rPr>
                <w:rFonts w:eastAsiaTheme="minorEastAsia"/>
                <w:color w:val="000000" w:themeColor="text1"/>
                <w:sz w:val="24"/>
              </w:rPr>
              <w:t>ая</w:t>
            </w:r>
            <w:r w:rsidR="00A022F6" w:rsidRPr="00A022F6">
              <w:rPr>
                <w:rFonts w:eastAsiaTheme="minorEastAsia"/>
                <w:color w:val="000000" w:themeColor="text1"/>
                <w:sz w:val="24"/>
                <w:lang w:val="en-US"/>
              </w:rPr>
              <w:t xml:space="preserve"> </w:t>
            </w:r>
            <w:r w:rsidR="00A022F6" w:rsidRPr="00A022F6">
              <w:rPr>
                <w:rFonts w:eastAsiaTheme="minorEastAsia"/>
                <w:color w:val="000000" w:themeColor="text1"/>
                <w:sz w:val="24"/>
              </w:rPr>
              <w:t>киназ</w:t>
            </w:r>
            <w:r>
              <w:rPr>
                <w:rFonts w:eastAsiaTheme="minorEastAsia"/>
                <w:color w:val="000000" w:themeColor="text1"/>
                <w:sz w:val="24"/>
              </w:rPr>
              <w:t>а</w:t>
            </w:r>
            <w:r w:rsidR="00415447" w:rsidRPr="00415447">
              <w:rPr>
                <w:rFonts w:eastAsiaTheme="minorEastAsia"/>
                <w:color w:val="000000" w:themeColor="text1"/>
                <w:sz w:val="24"/>
                <w:lang w:val="en-US"/>
              </w:rPr>
              <w:t xml:space="preserve"> </w:t>
            </w:r>
            <w:r w:rsidR="00415447" w:rsidRPr="00A022F6">
              <w:rPr>
                <w:rFonts w:eastAsiaTheme="minorEastAsia"/>
                <w:color w:val="000000" w:themeColor="text1"/>
                <w:sz w:val="24"/>
                <w:lang w:val="en-US"/>
              </w:rPr>
              <w:t>(mitogen-activated protein kinase)</w:t>
            </w:r>
          </w:p>
        </w:tc>
      </w:tr>
      <w:tr w:rsidR="00AA48F6" w:rsidRPr="00762053" w14:paraId="03418908" w14:textId="77777777" w:rsidTr="0051021C">
        <w:trPr>
          <w:trHeight w:val="20"/>
        </w:trPr>
        <w:tc>
          <w:tcPr>
            <w:tcW w:w="1956" w:type="dxa"/>
            <w:vAlign w:val="center"/>
          </w:tcPr>
          <w:p w14:paraId="5DED226E" w14:textId="6D034373" w:rsidR="00AA48F6" w:rsidRPr="004A1AED" w:rsidRDefault="00AA48F6" w:rsidP="00A85019">
            <w:pPr>
              <w:pStyle w:val="afff8"/>
              <w:rPr>
                <w:rFonts w:eastAsiaTheme="minorEastAsia"/>
                <w:color w:val="000000" w:themeColor="text1"/>
                <w:sz w:val="24"/>
              </w:rPr>
            </w:pPr>
            <w:r w:rsidRPr="00AA48F6">
              <w:rPr>
                <w:rFonts w:eastAsiaTheme="minorEastAsia"/>
                <w:color w:val="000000" w:themeColor="text1"/>
                <w:sz w:val="24"/>
              </w:rPr>
              <w:t>МРЕ</w:t>
            </w:r>
          </w:p>
        </w:tc>
        <w:tc>
          <w:tcPr>
            <w:tcW w:w="7389" w:type="dxa"/>
            <w:vAlign w:val="center"/>
          </w:tcPr>
          <w:p w14:paraId="6D4ECDFE" w14:textId="5B1F0AEA" w:rsidR="00AA48F6" w:rsidRPr="00C22830" w:rsidRDefault="00AA48F6" w:rsidP="00A85019">
            <w:pPr>
              <w:pStyle w:val="afff8"/>
              <w:rPr>
                <w:rFonts w:eastAsiaTheme="minorEastAsia"/>
                <w:color w:val="000000" w:themeColor="text1"/>
                <w:sz w:val="24"/>
                <w:lang w:val="en-US"/>
              </w:rPr>
            </w:pPr>
            <w:r w:rsidRPr="00C22830">
              <w:rPr>
                <w:rFonts w:eastAsiaTheme="minorEastAsia"/>
                <w:color w:val="000000" w:themeColor="text1"/>
                <w:sz w:val="24"/>
                <w:lang w:val="en-US"/>
              </w:rPr>
              <w:t>C</w:t>
            </w:r>
            <w:r w:rsidRPr="00AA48F6">
              <w:rPr>
                <w:rFonts w:eastAsiaTheme="minorEastAsia"/>
                <w:color w:val="000000" w:themeColor="text1"/>
                <w:sz w:val="24"/>
              </w:rPr>
              <w:t>редний</w:t>
            </w:r>
            <w:r w:rsidRPr="00C22830">
              <w:rPr>
                <w:rFonts w:eastAsiaTheme="minorEastAsia"/>
                <w:color w:val="000000" w:themeColor="text1"/>
                <w:sz w:val="24"/>
                <w:lang w:val="en-US"/>
              </w:rPr>
              <w:t xml:space="preserve"> </w:t>
            </w:r>
            <w:r w:rsidRPr="00AA48F6">
              <w:rPr>
                <w:rFonts w:eastAsiaTheme="minorEastAsia"/>
                <w:color w:val="000000" w:themeColor="text1"/>
                <w:sz w:val="24"/>
              </w:rPr>
              <w:t>фотоэффект</w:t>
            </w:r>
            <w:r w:rsidRPr="00C22830">
              <w:rPr>
                <w:rFonts w:eastAsiaTheme="minorEastAsia"/>
                <w:color w:val="000000" w:themeColor="text1"/>
                <w:sz w:val="24"/>
                <w:lang w:val="en-US"/>
              </w:rPr>
              <w:t xml:space="preserve"> (Mean photo effect)</w:t>
            </w:r>
          </w:p>
        </w:tc>
      </w:tr>
      <w:tr w:rsidR="004A1AED" w:rsidRPr="00762053" w14:paraId="274B74EF" w14:textId="77777777" w:rsidTr="0051021C">
        <w:trPr>
          <w:trHeight w:val="20"/>
        </w:trPr>
        <w:tc>
          <w:tcPr>
            <w:tcW w:w="1956" w:type="dxa"/>
            <w:vAlign w:val="center"/>
          </w:tcPr>
          <w:p w14:paraId="5E60EA30" w14:textId="491522BC" w:rsidR="004A1AED" w:rsidRPr="00981B3F" w:rsidRDefault="004A1AED" w:rsidP="00A85019">
            <w:pPr>
              <w:pStyle w:val="afff8"/>
              <w:rPr>
                <w:rFonts w:eastAsiaTheme="minorEastAsia"/>
                <w:color w:val="000000" w:themeColor="text1"/>
                <w:sz w:val="24"/>
                <w:lang w:val="en-US"/>
              </w:rPr>
            </w:pPr>
            <w:r w:rsidRPr="004A1AED">
              <w:rPr>
                <w:rFonts w:eastAsiaTheme="minorEastAsia"/>
                <w:color w:val="000000" w:themeColor="text1"/>
                <w:sz w:val="24"/>
              </w:rPr>
              <w:lastRenderedPageBreak/>
              <w:t>mTOR</w:t>
            </w:r>
          </w:p>
        </w:tc>
        <w:tc>
          <w:tcPr>
            <w:tcW w:w="7389" w:type="dxa"/>
            <w:vAlign w:val="center"/>
          </w:tcPr>
          <w:p w14:paraId="47050988" w14:textId="42AB5E65" w:rsidR="004A1AED" w:rsidRPr="00C22830" w:rsidRDefault="00A85019" w:rsidP="00A85019">
            <w:pPr>
              <w:pStyle w:val="afff8"/>
              <w:rPr>
                <w:rFonts w:eastAsiaTheme="minorEastAsia"/>
                <w:color w:val="000000" w:themeColor="text1"/>
                <w:sz w:val="24"/>
                <w:lang w:val="en-US"/>
              </w:rPr>
            </w:pPr>
            <w:bookmarkStart w:id="8" w:name="_Hlk119258765"/>
            <w:r>
              <w:rPr>
                <w:rFonts w:eastAsiaTheme="minorEastAsia"/>
                <w:color w:val="000000" w:themeColor="text1"/>
                <w:sz w:val="24"/>
              </w:rPr>
              <w:t>М</w:t>
            </w:r>
            <w:r w:rsidR="004A1AED" w:rsidRPr="004A1AED">
              <w:rPr>
                <w:rFonts w:eastAsiaTheme="minorEastAsia"/>
                <w:color w:val="000000" w:themeColor="text1"/>
                <w:sz w:val="24"/>
              </w:rPr>
              <w:t>ишень</w:t>
            </w:r>
            <w:r w:rsidR="004A1AED" w:rsidRPr="00C22830">
              <w:rPr>
                <w:rFonts w:eastAsiaTheme="minorEastAsia"/>
                <w:color w:val="000000" w:themeColor="text1"/>
                <w:sz w:val="24"/>
                <w:lang w:val="en-US"/>
              </w:rPr>
              <w:t xml:space="preserve"> </w:t>
            </w:r>
            <w:r w:rsidR="004A1AED" w:rsidRPr="004A1AED">
              <w:rPr>
                <w:rFonts w:eastAsiaTheme="minorEastAsia"/>
                <w:color w:val="000000" w:themeColor="text1"/>
                <w:sz w:val="24"/>
              </w:rPr>
              <w:t>рапамицина</w:t>
            </w:r>
            <w:r w:rsidR="004A1AED" w:rsidRPr="00C22830">
              <w:rPr>
                <w:rFonts w:eastAsiaTheme="minorEastAsia"/>
                <w:color w:val="000000" w:themeColor="text1"/>
                <w:sz w:val="24"/>
                <w:lang w:val="en-US"/>
              </w:rPr>
              <w:t xml:space="preserve"> </w:t>
            </w:r>
            <w:r w:rsidR="004A1AED" w:rsidRPr="004A1AED">
              <w:rPr>
                <w:rFonts w:eastAsiaTheme="minorEastAsia"/>
                <w:color w:val="000000" w:themeColor="text1"/>
                <w:sz w:val="24"/>
              </w:rPr>
              <w:t>у</w:t>
            </w:r>
            <w:r w:rsidR="004A1AED" w:rsidRPr="00C22830">
              <w:rPr>
                <w:rFonts w:eastAsiaTheme="minorEastAsia"/>
                <w:color w:val="000000" w:themeColor="text1"/>
                <w:sz w:val="24"/>
                <w:lang w:val="en-US"/>
              </w:rPr>
              <w:t xml:space="preserve"> </w:t>
            </w:r>
            <w:r w:rsidR="004A1AED" w:rsidRPr="004A1AED">
              <w:rPr>
                <w:rFonts w:eastAsiaTheme="minorEastAsia"/>
                <w:color w:val="000000" w:themeColor="text1"/>
                <w:sz w:val="24"/>
              </w:rPr>
              <w:t>млекопитающих</w:t>
            </w:r>
            <w:r w:rsidR="004A1AED" w:rsidRPr="00C22830">
              <w:rPr>
                <w:rFonts w:eastAsiaTheme="minorEastAsia"/>
                <w:color w:val="000000" w:themeColor="text1"/>
                <w:sz w:val="24"/>
                <w:lang w:val="en-US"/>
              </w:rPr>
              <w:t xml:space="preserve"> </w:t>
            </w:r>
            <w:bookmarkEnd w:id="8"/>
            <w:r w:rsidR="004A1AED" w:rsidRPr="00C22830">
              <w:rPr>
                <w:rFonts w:eastAsiaTheme="minorEastAsia"/>
                <w:color w:val="000000" w:themeColor="text1"/>
                <w:sz w:val="24"/>
                <w:lang w:val="en-US"/>
              </w:rPr>
              <w:t>(mammalian target of rapamycin)</w:t>
            </w:r>
          </w:p>
        </w:tc>
      </w:tr>
      <w:tr w:rsidR="00981B3F" w:rsidRPr="000F203D" w14:paraId="34729154" w14:textId="77777777" w:rsidTr="0051021C">
        <w:trPr>
          <w:trHeight w:val="20"/>
        </w:trPr>
        <w:tc>
          <w:tcPr>
            <w:tcW w:w="1956" w:type="dxa"/>
            <w:vAlign w:val="center"/>
          </w:tcPr>
          <w:p w14:paraId="01E95FA5" w14:textId="741ABD07" w:rsidR="00981B3F" w:rsidRPr="00144DAC" w:rsidRDefault="00981B3F" w:rsidP="00A85019">
            <w:pPr>
              <w:pStyle w:val="afff8"/>
              <w:rPr>
                <w:rFonts w:eastAsiaTheme="minorEastAsia"/>
                <w:color w:val="000000" w:themeColor="text1"/>
                <w:sz w:val="24"/>
              </w:rPr>
            </w:pPr>
            <w:r w:rsidRPr="00981B3F">
              <w:rPr>
                <w:rFonts w:eastAsiaTheme="minorEastAsia"/>
                <w:color w:val="000000" w:themeColor="text1"/>
                <w:sz w:val="24"/>
                <w:lang w:val="en-US"/>
              </w:rPr>
              <w:t>MSKCC</w:t>
            </w:r>
          </w:p>
        </w:tc>
        <w:tc>
          <w:tcPr>
            <w:tcW w:w="7389" w:type="dxa"/>
            <w:vAlign w:val="center"/>
          </w:tcPr>
          <w:p w14:paraId="7106FF07" w14:textId="3DC9FB46" w:rsidR="00981B3F" w:rsidRPr="000F203D" w:rsidRDefault="00981B3F" w:rsidP="00A85019">
            <w:pPr>
              <w:pStyle w:val="afff8"/>
              <w:rPr>
                <w:rFonts w:eastAsiaTheme="minorEastAsia"/>
                <w:color w:val="000000" w:themeColor="text1"/>
                <w:sz w:val="24"/>
              </w:rPr>
            </w:pPr>
            <w:r w:rsidRPr="00981B3F">
              <w:rPr>
                <w:rFonts w:eastAsiaTheme="minorEastAsia"/>
                <w:color w:val="000000" w:themeColor="text1"/>
                <w:sz w:val="24"/>
              </w:rPr>
              <w:t xml:space="preserve"> Мемориальный онкологический центр им. Слоуна</w:t>
            </w:r>
            <w:r w:rsidRPr="000F203D">
              <w:rPr>
                <w:rFonts w:eastAsiaTheme="minorEastAsia"/>
                <w:color w:val="000000" w:themeColor="text1"/>
                <w:sz w:val="24"/>
              </w:rPr>
              <w:t>‒</w:t>
            </w:r>
            <w:r w:rsidRPr="00981B3F">
              <w:rPr>
                <w:rFonts w:eastAsiaTheme="minorEastAsia"/>
                <w:color w:val="000000" w:themeColor="text1"/>
                <w:sz w:val="24"/>
              </w:rPr>
              <w:t>Кеттеринга</w:t>
            </w:r>
            <w:r w:rsidRPr="000F203D">
              <w:rPr>
                <w:rFonts w:eastAsiaTheme="minorEastAsia"/>
                <w:color w:val="000000" w:themeColor="text1"/>
                <w:sz w:val="24"/>
              </w:rPr>
              <w:t xml:space="preserve"> (</w:t>
            </w:r>
            <w:r w:rsidRPr="00981B3F">
              <w:rPr>
                <w:rFonts w:eastAsiaTheme="minorEastAsia"/>
                <w:color w:val="000000" w:themeColor="text1"/>
                <w:sz w:val="24"/>
                <w:lang w:val="en-US"/>
              </w:rPr>
              <w:t>Memorial</w:t>
            </w:r>
            <w:r w:rsidRPr="000F203D">
              <w:rPr>
                <w:rFonts w:eastAsiaTheme="minorEastAsia"/>
                <w:color w:val="000000" w:themeColor="text1"/>
                <w:sz w:val="24"/>
              </w:rPr>
              <w:t xml:space="preserve"> </w:t>
            </w:r>
            <w:r w:rsidRPr="00981B3F">
              <w:rPr>
                <w:rFonts w:eastAsiaTheme="minorEastAsia"/>
                <w:color w:val="000000" w:themeColor="text1"/>
                <w:sz w:val="24"/>
                <w:lang w:val="en-US"/>
              </w:rPr>
              <w:t>Sloan</w:t>
            </w:r>
            <w:r w:rsidRPr="000F203D">
              <w:rPr>
                <w:rFonts w:eastAsiaTheme="minorEastAsia"/>
                <w:color w:val="000000" w:themeColor="text1"/>
                <w:sz w:val="24"/>
              </w:rPr>
              <w:t>–</w:t>
            </w:r>
            <w:r w:rsidRPr="00981B3F">
              <w:rPr>
                <w:rFonts w:eastAsiaTheme="minorEastAsia"/>
                <w:color w:val="000000" w:themeColor="text1"/>
                <w:sz w:val="24"/>
                <w:lang w:val="en-US"/>
              </w:rPr>
              <w:t>Kettering</w:t>
            </w:r>
            <w:r w:rsidRPr="000F203D">
              <w:rPr>
                <w:rFonts w:eastAsiaTheme="minorEastAsia"/>
                <w:color w:val="000000" w:themeColor="text1"/>
                <w:sz w:val="24"/>
              </w:rPr>
              <w:t xml:space="preserve"> </w:t>
            </w:r>
            <w:r w:rsidRPr="00981B3F">
              <w:rPr>
                <w:rFonts w:eastAsiaTheme="minorEastAsia"/>
                <w:color w:val="000000" w:themeColor="text1"/>
                <w:sz w:val="24"/>
                <w:lang w:val="en-US"/>
              </w:rPr>
              <w:t>Cancer</w:t>
            </w:r>
            <w:r w:rsidRPr="000F203D">
              <w:rPr>
                <w:rFonts w:eastAsiaTheme="minorEastAsia"/>
                <w:color w:val="000000" w:themeColor="text1"/>
                <w:sz w:val="24"/>
              </w:rPr>
              <w:t xml:space="preserve"> </w:t>
            </w:r>
            <w:r w:rsidRPr="00981B3F">
              <w:rPr>
                <w:rFonts w:eastAsiaTheme="minorEastAsia"/>
                <w:color w:val="000000" w:themeColor="text1"/>
                <w:sz w:val="24"/>
                <w:lang w:val="en-US"/>
              </w:rPr>
              <w:t>Center</w:t>
            </w:r>
            <w:r w:rsidRPr="000F203D">
              <w:rPr>
                <w:rFonts w:eastAsiaTheme="minorEastAsia"/>
                <w:color w:val="000000" w:themeColor="text1"/>
                <w:sz w:val="24"/>
              </w:rPr>
              <w:t xml:space="preserve">) </w:t>
            </w:r>
          </w:p>
        </w:tc>
      </w:tr>
      <w:tr w:rsidR="0078396C" w:rsidRPr="00144DAC" w14:paraId="18E7975F" w14:textId="77777777" w:rsidTr="0051021C">
        <w:trPr>
          <w:trHeight w:val="20"/>
        </w:trPr>
        <w:tc>
          <w:tcPr>
            <w:tcW w:w="1956" w:type="dxa"/>
            <w:vAlign w:val="center"/>
          </w:tcPr>
          <w:p w14:paraId="3377A260" w14:textId="43510FF3" w:rsidR="0078396C" w:rsidRPr="00144DAC" w:rsidRDefault="0078396C" w:rsidP="00A85019">
            <w:pPr>
              <w:pStyle w:val="afff8"/>
              <w:rPr>
                <w:rFonts w:eastAsiaTheme="minorEastAsia"/>
                <w:sz w:val="24"/>
              </w:rPr>
            </w:pPr>
            <w:r w:rsidRPr="00144DAC">
              <w:rPr>
                <w:rFonts w:eastAsiaTheme="minorEastAsia"/>
                <w:color w:val="000000" w:themeColor="text1"/>
                <w:sz w:val="24"/>
              </w:rPr>
              <w:t>NOAEL</w:t>
            </w:r>
          </w:p>
        </w:tc>
        <w:tc>
          <w:tcPr>
            <w:tcW w:w="7389" w:type="dxa"/>
            <w:vAlign w:val="center"/>
          </w:tcPr>
          <w:p w14:paraId="0F9D197D" w14:textId="77777777" w:rsidR="0078396C" w:rsidRPr="00144DAC" w:rsidRDefault="0078396C" w:rsidP="00A85019">
            <w:pPr>
              <w:pStyle w:val="afff8"/>
              <w:rPr>
                <w:rFonts w:eastAsiaTheme="minorEastAsia"/>
                <w:sz w:val="24"/>
              </w:rPr>
            </w:pPr>
            <w:r w:rsidRPr="00144DAC">
              <w:rPr>
                <w:rFonts w:eastAsiaTheme="minorEastAsia"/>
                <w:color w:val="000000" w:themeColor="text1"/>
                <w:sz w:val="24"/>
              </w:rPr>
              <w:t>Максимальная доза, не оказывающая явного нежелательного эффекта</w:t>
            </w:r>
          </w:p>
        </w:tc>
      </w:tr>
      <w:tr w:rsidR="00243B16" w:rsidRPr="00762053" w14:paraId="6D112AA8" w14:textId="77777777" w:rsidTr="00D050C7">
        <w:trPr>
          <w:trHeight w:val="20"/>
        </w:trPr>
        <w:tc>
          <w:tcPr>
            <w:tcW w:w="1956" w:type="dxa"/>
          </w:tcPr>
          <w:p w14:paraId="63F840B5" w14:textId="3EC45702" w:rsidR="00243B16" w:rsidRPr="00D050C7" w:rsidRDefault="00243B16" w:rsidP="00243B16">
            <w:pPr>
              <w:pStyle w:val="afff8"/>
              <w:rPr>
                <w:rFonts w:eastAsiaTheme="minorEastAsia"/>
                <w:color w:val="000000" w:themeColor="text1"/>
                <w:sz w:val="24"/>
                <w:lang w:val="en-US"/>
              </w:rPr>
            </w:pPr>
            <w:r w:rsidRPr="00D050C7">
              <w:rPr>
                <w:sz w:val="24"/>
                <w:lang w:val="en-US"/>
              </w:rPr>
              <w:t>NYHA</w:t>
            </w:r>
          </w:p>
        </w:tc>
        <w:tc>
          <w:tcPr>
            <w:tcW w:w="7389" w:type="dxa"/>
          </w:tcPr>
          <w:p w14:paraId="45D73B77" w14:textId="18E11546" w:rsidR="00243B16" w:rsidRPr="00D050C7" w:rsidRDefault="00243B16" w:rsidP="00243B16">
            <w:pPr>
              <w:pStyle w:val="afff8"/>
              <w:rPr>
                <w:rFonts w:eastAsiaTheme="minorEastAsia"/>
                <w:color w:val="000000" w:themeColor="text1"/>
                <w:sz w:val="24"/>
                <w:lang w:val="en-US"/>
              </w:rPr>
            </w:pPr>
            <w:r w:rsidRPr="00D050C7">
              <w:rPr>
                <w:sz w:val="24"/>
              </w:rPr>
              <w:t>Нью</w:t>
            </w:r>
            <w:r w:rsidRPr="00D050C7">
              <w:rPr>
                <w:sz w:val="24"/>
                <w:lang w:val="en-US"/>
              </w:rPr>
              <w:t>-</w:t>
            </w:r>
            <w:r w:rsidRPr="00D050C7">
              <w:rPr>
                <w:sz w:val="24"/>
              </w:rPr>
              <w:t>Йоркской</w:t>
            </w:r>
            <w:r w:rsidRPr="00D050C7">
              <w:rPr>
                <w:sz w:val="24"/>
                <w:lang w:val="en-US"/>
              </w:rPr>
              <w:t xml:space="preserve"> </w:t>
            </w:r>
            <w:r w:rsidRPr="00D050C7">
              <w:rPr>
                <w:sz w:val="24"/>
              </w:rPr>
              <w:t>кардиологической</w:t>
            </w:r>
            <w:r w:rsidRPr="00D050C7">
              <w:rPr>
                <w:sz w:val="24"/>
                <w:lang w:val="en-US"/>
              </w:rPr>
              <w:t xml:space="preserve"> </w:t>
            </w:r>
            <w:r w:rsidRPr="00D050C7">
              <w:rPr>
                <w:sz w:val="24"/>
              </w:rPr>
              <w:t>ассоциации</w:t>
            </w:r>
            <w:r w:rsidRPr="00D050C7">
              <w:rPr>
                <w:sz w:val="24"/>
                <w:lang w:val="en-US"/>
              </w:rPr>
              <w:t xml:space="preserve"> (New York Heart Association)</w:t>
            </w:r>
          </w:p>
        </w:tc>
      </w:tr>
      <w:tr w:rsidR="00981B3F" w:rsidRPr="00A032E6" w14:paraId="658B9055" w14:textId="77777777" w:rsidTr="0051021C">
        <w:trPr>
          <w:trHeight w:val="20"/>
        </w:trPr>
        <w:tc>
          <w:tcPr>
            <w:tcW w:w="1956" w:type="dxa"/>
            <w:vAlign w:val="center"/>
          </w:tcPr>
          <w:p w14:paraId="7792C019" w14:textId="1CA5FAA3" w:rsidR="00981B3F" w:rsidRPr="00E670E6" w:rsidRDefault="00981B3F" w:rsidP="00A85019">
            <w:pPr>
              <w:pStyle w:val="afff8"/>
              <w:rPr>
                <w:rFonts w:eastAsiaTheme="minorEastAsia"/>
                <w:sz w:val="24"/>
              </w:rPr>
            </w:pPr>
            <w:r w:rsidRPr="00981B3F">
              <w:rPr>
                <w:rFonts w:eastAsiaTheme="minorEastAsia"/>
                <w:sz w:val="24"/>
              </w:rPr>
              <w:t>PD-1</w:t>
            </w:r>
          </w:p>
        </w:tc>
        <w:tc>
          <w:tcPr>
            <w:tcW w:w="7389" w:type="dxa"/>
            <w:vAlign w:val="center"/>
          </w:tcPr>
          <w:p w14:paraId="53E078EA" w14:textId="426777BC" w:rsidR="00981B3F" w:rsidRDefault="00671AC1" w:rsidP="00A85019">
            <w:pPr>
              <w:pStyle w:val="afff8"/>
              <w:rPr>
                <w:rFonts w:eastAsiaTheme="minorEastAsia"/>
                <w:sz w:val="24"/>
              </w:rPr>
            </w:pPr>
            <w:r w:rsidRPr="00981B3F">
              <w:rPr>
                <w:rFonts w:eastAsiaTheme="minorEastAsia"/>
                <w:sz w:val="24"/>
              </w:rPr>
              <w:t>Б</w:t>
            </w:r>
            <w:r w:rsidR="00981B3F" w:rsidRPr="00981B3F">
              <w:rPr>
                <w:rFonts w:eastAsiaTheme="minorEastAsia"/>
                <w:sz w:val="24"/>
              </w:rPr>
              <w:t>елок запрограммированной гибели клеток-1</w:t>
            </w:r>
            <w:r w:rsidR="00981B3F">
              <w:rPr>
                <w:rFonts w:eastAsiaTheme="minorEastAsia"/>
                <w:sz w:val="24"/>
              </w:rPr>
              <w:t xml:space="preserve"> </w:t>
            </w:r>
            <w:r w:rsidR="00981B3F" w:rsidRPr="00981B3F">
              <w:rPr>
                <w:rFonts w:eastAsiaTheme="minorEastAsia"/>
                <w:sz w:val="24"/>
              </w:rPr>
              <w:t>(programmed cell death protein-1)</w:t>
            </w:r>
          </w:p>
        </w:tc>
      </w:tr>
      <w:tr w:rsidR="00981B3F" w:rsidRPr="00A032E6" w14:paraId="4110077D" w14:textId="77777777" w:rsidTr="0051021C">
        <w:trPr>
          <w:trHeight w:val="20"/>
        </w:trPr>
        <w:tc>
          <w:tcPr>
            <w:tcW w:w="1956" w:type="dxa"/>
            <w:vAlign w:val="center"/>
          </w:tcPr>
          <w:p w14:paraId="42CF8A65" w14:textId="35C91C4E" w:rsidR="00981B3F" w:rsidRPr="00981B3F" w:rsidRDefault="00981B3F" w:rsidP="00A85019">
            <w:pPr>
              <w:pStyle w:val="afff8"/>
              <w:rPr>
                <w:rFonts w:eastAsiaTheme="minorEastAsia"/>
                <w:sz w:val="24"/>
              </w:rPr>
            </w:pPr>
            <w:r w:rsidRPr="00981B3F">
              <w:rPr>
                <w:rFonts w:eastAsiaTheme="minorEastAsia"/>
                <w:sz w:val="24"/>
              </w:rPr>
              <w:t>PD-L1</w:t>
            </w:r>
          </w:p>
        </w:tc>
        <w:tc>
          <w:tcPr>
            <w:tcW w:w="7389" w:type="dxa"/>
            <w:vAlign w:val="center"/>
          </w:tcPr>
          <w:p w14:paraId="15C381A9" w14:textId="16694E64" w:rsidR="00981B3F" w:rsidRPr="00981B3F" w:rsidRDefault="00671AC1" w:rsidP="00981B3F">
            <w:pPr>
              <w:rPr>
                <w:rFonts w:eastAsiaTheme="minorEastAsia"/>
                <w:lang w:eastAsia="ru-RU"/>
              </w:rPr>
            </w:pPr>
            <w:r w:rsidRPr="00981B3F">
              <w:rPr>
                <w:rFonts w:eastAsiaTheme="minorEastAsia"/>
                <w:lang w:eastAsia="ru-RU"/>
              </w:rPr>
              <w:t>Л</w:t>
            </w:r>
            <w:r w:rsidR="00981B3F" w:rsidRPr="00981B3F">
              <w:rPr>
                <w:rFonts w:eastAsiaTheme="minorEastAsia"/>
                <w:lang w:eastAsia="ru-RU"/>
              </w:rPr>
              <w:t>иганд запрограммированной смерти-1 (programmed death ligand-1)</w:t>
            </w:r>
          </w:p>
          <w:p w14:paraId="2EFD28B9" w14:textId="77777777" w:rsidR="00981B3F" w:rsidRPr="00981B3F" w:rsidRDefault="00981B3F" w:rsidP="00A85019">
            <w:pPr>
              <w:pStyle w:val="afff8"/>
              <w:rPr>
                <w:rFonts w:eastAsiaTheme="minorEastAsia"/>
                <w:sz w:val="24"/>
              </w:rPr>
            </w:pPr>
          </w:p>
        </w:tc>
      </w:tr>
      <w:tr w:rsidR="003906E8" w:rsidRPr="00A032E6" w14:paraId="4E478F1A" w14:textId="77777777" w:rsidTr="0051021C">
        <w:trPr>
          <w:trHeight w:val="20"/>
        </w:trPr>
        <w:tc>
          <w:tcPr>
            <w:tcW w:w="1956" w:type="dxa"/>
            <w:vAlign w:val="center"/>
          </w:tcPr>
          <w:p w14:paraId="08E96167" w14:textId="367F3F88" w:rsidR="003906E8" w:rsidRPr="006A786D" w:rsidRDefault="003906E8" w:rsidP="00A85019">
            <w:pPr>
              <w:pStyle w:val="afff8"/>
              <w:rPr>
                <w:rFonts w:eastAsiaTheme="minorEastAsia"/>
                <w:sz w:val="24"/>
              </w:rPr>
            </w:pPr>
            <w:r w:rsidRPr="006A786D">
              <w:rPr>
                <w:sz w:val="24"/>
                <w:lang w:val="en-US"/>
              </w:rPr>
              <w:t>PDGFR</w:t>
            </w:r>
          </w:p>
        </w:tc>
        <w:tc>
          <w:tcPr>
            <w:tcW w:w="7389" w:type="dxa"/>
            <w:vAlign w:val="center"/>
          </w:tcPr>
          <w:p w14:paraId="7C4A6D14" w14:textId="1C91DDD1" w:rsidR="003906E8" w:rsidRPr="006A786D" w:rsidRDefault="00671AC1" w:rsidP="00A85019">
            <w:pPr>
              <w:pStyle w:val="afff8"/>
              <w:rPr>
                <w:rFonts w:eastAsiaTheme="minorEastAsia"/>
                <w:sz w:val="24"/>
              </w:rPr>
            </w:pPr>
            <w:r w:rsidRPr="006A786D">
              <w:rPr>
                <w:sz w:val="24"/>
              </w:rPr>
              <w:t>Р</w:t>
            </w:r>
            <w:r w:rsidR="003906E8" w:rsidRPr="006A786D">
              <w:rPr>
                <w:sz w:val="24"/>
              </w:rPr>
              <w:t>ецепторы к тромбоцитарному фактору роста α (</w:t>
            </w:r>
            <w:r w:rsidR="003906E8" w:rsidRPr="006A786D">
              <w:rPr>
                <w:sz w:val="24"/>
                <w:lang w:val="en-US"/>
              </w:rPr>
              <w:t>platelet</w:t>
            </w:r>
            <w:r w:rsidR="003906E8" w:rsidRPr="006A786D">
              <w:rPr>
                <w:sz w:val="24"/>
              </w:rPr>
              <w:t>-</w:t>
            </w:r>
            <w:r w:rsidR="003906E8" w:rsidRPr="006A786D">
              <w:rPr>
                <w:sz w:val="24"/>
                <w:lang w:val="en-US"/>
              </w:rPr>
              <w:t>derived</w:t>
            </w:r>
            <w:r w:rsidR="003906E8" w:rsidRPr="006A786D">
              <w:rPr>
                <w:sz w:val="24"/>
              </w:rPr>
              <w:t xml:space="preserve"> </w:t>
            </w:r>
            <w:r w:rsidR="003906E8" w:rsidRPr="006A786D">
              <w:rPr>
                <w:sz w:val="24"/>
                <w:lang w:val="en-US"/>
              </w:rPr>
              <w:t>growth</w:t>
            </w:r>
            <w:r w:rsidR="003906E8" w:rsidRPr="006A786D">
              <w:rPr>
                <w:sz w:val="24"/>
              </w:rPr>
              <w:t xml:space="preserve"> </w:t>
            </w:r>
            <w:r w:rsidR="003906E8" w:rsidRPr="006A786D">
              <w:rPr>
                <w:sz w:val="24"/>
                <w:lang w:val="en-US"/>
              </w:rPr>
              <w:t>factor</w:t>
            </w:r>
            <w:r w:rsidR="003906E8" w:rsidRPr="006A786D">
              <w:rPr>
                <w:sz w:val="24"/>
              </w:rPr>
              <w:t xml:space="preserve"> </w:t>
            </w:r>
            <w:r w:rsidR="003906E8" w:rsidRPr="006A786D">
              <w:rPr>
                <w:sz w:val="24"/>
                <w:lang w:val="en-US"/>
              </w:rPr>
              <w:t>receptor</w:t>
            </w:r>
            <w:r w:rsidR="003906E8" w:rsidRPr="006A786D">
              <w:rPr>
                <w:sz w:val="24"/>
              </w:rPr>
              <w:t>-α)</w:t>
            </w:r>
          </w:p>
        </w:tc>
      </w:tr>
      <w:tr w:rsidR="00E670E6" w:rsidRPr="00A032E6" w14:paraId="4CF05B51" w14:textId="77777777" w:rsidTr="0051021C">
        <w:trPr>
          <w:trHeight w:val="20"/>
        </w:trPr>
        <w:tc>
          <w:tcPr>
            <w:tcW w:w="1956" w:type="dxa"/>
            <w:vAlign w:val="center"/>
          </w:tcPr>
          <w:p w14:paraId="55D21CF8" w14:textId="0A8C76C2" w:rsidR="00E670E6" w:rsidRPr="00A032E6" w:rsidRDefault="00E670E6" w:rsidP="00A85019">
            <w:pPr>
              <w:pStyle w:val="afff8"/>
              <w:rPr>
                <w:rFonts w:eastAsiaTheme="minorEastAsia"/>
                <w:sz w:val="24"/>
              </w:rPr>
            </w:pPr>
            <w:r w:rsidRPr="00E670E6">
              <w:rPr>
                <w:rFonts w:eastAsiaTheme="minorEastAsia"/>
                <w:sz w:val="24"/>
              </w:rPr>
              <w:t>Rac</w:t>
            </w:r>
          </w:p>
        </w:tc>
        <w:tc>
          <w:tcPr>
            <w:tcW w:w="7389" w:type="dxa"/>
            <w:vAlign w:val="center"/>
          </w:tcPr>
          <w:p w14:paraId="78AE2C8F" w14:textId="22F75B71" w:rsidR="00E670E6" w:rsidRPr="00A032E6" w:rsidRDefault="00E670E6" w:rsidP="00A85019">
            <w:pPr>
              <w:pStyle w:val="afff8"/>
              <w:rPr>
                <w:rFonts w:eastAsiaTheme="minorEastAsia"/>
                <w:sz w:val="24"/>
              </w:rPr>
            </w:pPr>
            <w:r>
              <w:rPr>
                <w:rFonts w:eastAsiaTheme="minorEastAsia"/>
                <w:sz w:val="24"/>
              </w:rPr>
              <w:t>З</w:t>
            </w:r>
            <w:r w:rsidRPr="00E670E6">
              <w:rPr>
                <w:rFonts w:eastAsiaTheme="minorEastAsia"/>
                <w:sz w:val="24"/>
              </w:rPr>
              <w:t xml:space="preserve">начения индекса накопления </w:t>
            </w:r>
          </w:p>
        </w:tc>
      </w:tr>
      <w:tr w:rsidR="00E670E6" w:rsidRPr="00762053" w14:paraId="06CD26F2" w14:textId="77777777" w:rsidTr="0051021C">
        <w:trPr>
          <w:trHeight w:val="20"/>
        </w:trPr>
        <w:tc>
          <w:tcPr>
            <w:tcW w:w="1956" w:type="dxa"/>
            <w:vAlign w:val="center"/>
          </w:tcPr>
          <w:p w14:paraId="206C3DC0" w14:textId="104F69D0" w:rsidR="00E670E6" w:rsidRPr="00A032E6" w:rsidRDefault="00E670E6" w:rsidP="00A85019">
            <w:pPr>
              <w:pStyle w:val="afff8"/>
              <w:rPr>
                <w:rFonts w:eastAsiaTheme="minorEastAsia"/>
                <w:sz w:val="24"/>
              </w:rPr>
            </w:pPr>
            <w:r w:rsidRPr="00E670E6">
              <w:rPr>
                <w:rFonts w:eastAsiaTheme="minorEastAsia"/>
                <w:sz w:val="24"/>
                <w:lang w:val="en-US"/>
              </w:rPr>
              <w:t>RECIST</w:t>
            </w:r>
          </w:p>
        </w:tc>
        <w:tc>
          <w:tcPr>
            <w:tcW w:w="7389" w:type="dxa"/>
            <w:vAlign w:val="center"/>
          </w:tcPr>
          <w:p w14:paraId="7389C165" w14:textId="067BC097" w:rsidR="00E670E6" w:rsidRPr="00E670E6" w:rsidRDefault="00671AC1" w:rsidP="00A85019">
            <w:pPr>
              <w:pStyle w:val="afff8"/>
              <w:rPr>
                <w:rFonts w:eastAsiaTheme="minorEastAsia"/>
                <w:sz w:val="24"/>
                <w:lang w:val="en-US"/>
              </w:rPr>
            </w:pPr>
            <w:r>
              <w:rPr>
                <w:rFonts w:eastAsiaTheme="minorEastAsia"/>
                <w:sz w:val="24"/>
              </w:rPr>
              <w:t>К</w:t>
            </w:r>
            <w:r w:rsidR="00E670E6" w:rsidRPr="00E670E6">
              <w:rPr>
                <w:rFonts w:eastAsiaTheme="minorEastAsia"/>
                <w:sz w:val="24"/>
              </w:rPr>
              <w:t xml:space="preserve">ритерии </w:t>
            </w:r>
            <w:r w:rsidR="00E670E6" w:rsidRPr="00E670E6">
              <w:rPr>
                <w:rFonts w:eastAsiaTheme="minorEastAsia"/>
                <w:sz w:val="24"/>
                <w:lang w:val="en-US"/>
              </w:rPr>
              <w:t>RECIST</w:t>
            </w:r>
            <w:r w:rsidR="00E670E6" w:rsidRPr="00E670E6">
              <w:rPr>
                <w:rFonts w:eastAsiaTheme="minorEastAsia"/>
                <w:sz w:val="24"/>
              </w:rPr>
              <w:t>– критерии ответа солидных опухолей на терапию</w:t>
            </w:r>
            <w:r w:rsidR="00E670E6">
              <w:rPr>
                <w:rFonts w:eastAsiaTheme="minorEastAsia"/>
                <w:sz w:val="24"/>
              </w:rPr>
              <w:t xml:space="preserve"> </w:t>
            </w:r>
            <w:r w:rsidR="00E670E6" w:rsidRPr="00E670E6">
              <w:rPr>
                <w:rFonts w:eastAsiaTheme="minorEastAsia"/>
                <w:sz w:val="24"/>
                <w:lang w:val="en-US"/>
              </w:rPr>
              <w:t>(Response Evaluation Criteria In Solid Tumors)</w:t>
            </w:r>
          </w:p>
        </w:tc>
      </w:tr>
      <w:tr w:rsidR="0078396C" w:rsidRPr="00A032E6" w14:paraId="375AFC16" w14:textId="77777777" w:rsidTr="0051021C">
        <w:trPr>
          <w:trHeight w:val="20"/>
        </w:trPr>
        <w:tc>
          <w:tcPr>
            <w:tcW w:w="1956" w:type="dxa"/>
            <w:vAlign w:val="center"/>
          </w:tcPr>
          <w:p w14:paraId="47D2F16D" w14:textId="77777777" w:rsidR="0078396C" w:rsidRPr="00A032E6" w:rsidRDefault="0078396C" w:rsidP="00A85019">
            <w:pPr>
              <w:pStyle w:val="afff8"/>
              <w:rPr>
                <w:rFonts w:eastAsiaTheme="minorEastAsia"/>
                <w:sz w:val="24"/>
              </w:rPr>
            </w:pPr>
            <w:r w:rsidRPr="00A032E6">
              <w:rPr>
                <w:rFonts w:eastAsiaTheme="minorEastAsia"/>
                <w:sz w:val="24"/>
              </w:rPr>
              <w:t>RT</w:t>
            </w:r>
          </w:p>
        </w:tc>
        <w:tc>
          <w:tcPr>
            <w:tcW w:w="7389" w:type="dxa"/>
            <w:vAlign w:val="center"/>
          </w:tcPr>
          <w:p w14:paraId="0284AFDA" w14:textId="77777777" w:rsidR="0078396C" w:rsidRPr="00A032E6" w:rsidRDefault="0078396C" w:rsidP="00A85019">
            <w:pPr>
              <w:pStyle w:val="afff8"/>
              <w:rPr>
                <w:rFonts w:eastAsiaTheme="minorEastAsia"/>
                <w:sz w:val="24"/>
              </w:rPr>
            </w:pPr>
            <w:r w:rsidRPr="00A032E6">
              <w:rPr>
                <w:rFonts w:eastAsiaTheme="minorEastAsia"/>
                <w:sz w:val="24"/>
              </w:rPr>
              <w:t>Обратная транскриптаза</w:t>
            </w:r>
          </w:p>
        </w:tc>
      </w:tr>
      <w:tr w:rsidR="00264240" w:rsidRPr="00A032E6" w14:paraId="366EC042" w14:textId="77777777" w:rsidTr="00D050C7">
        <w:trPr>
          <w:trHeight w:val="20"/>
        </w:trPr>
        <w:tc>
          <w:tcPr>
            <w:tcW w:w="1956" w:type="dxa"/>
          </w:tcPr>
          <w:p w14:paraId="68A5C73B" w14:textId="3120CA87" w:rsidR="00264240" w:rsidRPr="00264240" w:rsidRDefault="00264240" w:rsidP="00264240">
            <w:pPr>
              <w:pStyle w:val="afff8"/>
              <w:rPr>
                <w:rFonts w:eastAsiaTheme="minorEastAsia"/>
                <w:sz w:val="24"/>
              </w:rPr>
            </w:pPr>
            <w:r w:rsidRPr="00D050C7">
              <w:rPr>
                <w:sz w:val="24"/>
              </w:rPr>
              <w:t>SCF</w:t>
            </w:r>
          </w:p>
        </w:tc>
        <w:tc>
          <w:tcPr>
            <w:tcW w:w="7389" w:type="dxa"/>
          </w:tcPr>
          <w:p w14:paraId="3AD91E5E" w14:textId="17F6B470" w:rsidR="00264240" w:rsidRPr="00264240" w:rsidRDefault="00264240" w:rsidP="00264240">
            <w:pPr>
              <w:pStyle w:val="afff8"/>
              <w:rPr>
                <w:rFonts w:eastAsiaTheme="minorEastAsia"/>
                <w:sz w:val="24"/>
              </w:rPr>
            </w:pPr>
            <w:r w:rsidRPr="00264240">
              <w:rPr>
                <w:sz w:val="24"/>
              </w:rPr>
              <w:t>Ф</w:t>
            </w:r>
            <w:r w:rsidRPr="00D050C7">
              <w:rPr>
                <w:sz w:val="24"/>
              </w:rPr>
              <w:t>актор стволовых клеток (</w:t>
            </w:r>
            <w:r w:rsidRPr="008939BF">
              <w:rPr>
                <w:sz w:val="24"/>
                <w:shd w:val="clear" w:color="auto" w:fill="FFFFFF"/>
              </w:rPr>
              <w:t>Stem cell factor</w:t>
            </w:r>
            <w:r w:rsidRPr="00D050C7">
              <w:rPr>
                <w:sz w:val="24"/>
              </w:rPr>
              <w:t>)</w:t>
            </w:r>
          </w:p>
        </w:tc>
      </w:tr>
      <w:tr w:rsidR="00264240" w:rsidRPr="00762053" w14:paraId="604891A6" w14:textId="77777777" w:rsidTr="0039287C">
        <w:trPr>
          <w:trHeight w:val="20"/>
        </w:trPr>
        <w:tc>
          <w:tcPr>
            <w:tcW w:w="1956" w:type="dxa"/>
          </w:tcPr>
          <w:p w14:paraId="6865429E" w14:textId="24BE5A0C" w:rsidR="00264240" w:rsidRPr="00D050C7" w:rsidRDefault="00264240" w:rsidP="00264240">
            <w:pPr>
              <w:pStyle w:val="afff8"/>
              <w:rPr>
                <w:sz w:val="24"/>
                <w:lang w:val="en-US"/>
              </w:rPr>
            </w:pPr>
            <w:r w:rsidRPr="00D050C7">
              <w:rPr>
                <w:sz w:val="24"/>
                <w:shd w:val="clear" w:color="auto" w:fill="FFFFFF"/>
                <w:lang w:val="en-US"/>
              </w:rPr>
              <w:t>SDF</w:t>
            </w:r>
          </w:p>
        </w:tc>
        <w:tc>
          <w:tcPr>
            <w:tcW w:w="7389" w:type="dxa"/>
          </w:tcPr>
          <w:p w14:paraId="0FB9A701" w14:textId="1CF45F4A" w:rsidR="00264240" w:rsidRPr="00D050C7" w:rsidRDefault="00264240" w:rsidP="00264240">
            <w:pPr>
              <w:pStyle w:val="afff8"/>
              <w:rPr>
                <w:sz w:val="24"/>
                <w:lang w:val="en-US"/>
              </w:rPr>
            </w:pPr>
            <w:r>
              <w:rPr>
                <w:sz w:val="24"/>
                <w:shd w:val="clear" w:color="auto" w:fill="FFFFFF"/>
              </w:rPr>
              <w:t>Ф</w:t>
            </w:r>
            <w:r w:rsidRPr="00745706">
              <w:rPr>
                <w:sz w:val="24"/>
                <w:shd w:val="clear" w:color="auto" w:fill="FFFFFF"/>
              </w:rPr>
              <w:t>актор</w:t>
            </w:r>
            <w:r w:rsidRPr="00D050C7">
              <w:rPr>
                <w:sz w:val="24"/>
                <w:shd w:val="clear" w:color="auto" w:fill="FFFFFF"/>
                <w:lang w:val="en-US"/>
              </w:rPr>
              <w:t xml:space="preserve"> </w:t>
            </w:r>
            <w:r w:rsidRPr="00745706">
              <w:rPr>
                <w:sz w:val="24"/>
                <w:shd w:val="clear" w:color="auto" w:fill="FFFFFF"/>
              </w:rPr>
              <w:t>стромальных</w:t>
            </w:r>
            <w:r w:rsidRPr="00D050C7">
              <w:rPr>
                <w:sz w:val="24"/>
                <w:shd w:val="clear" w:color="auto" w:fill="FFFFFF"/>
                <w:lang w:val="en-US"/>
              </w:rPr>
              <w:t xml:space="preserve"> </w:t>
            </w:r>
            <w:r w:rsidRPr="00745706">
              <w:rPr>
                <w:sz w:val="24"/>
                <w:shd w:val="clear" w:color="auto" w:fill="FFFFFF"/>
              </w:rPr>
              <w:t>клеток</w:t>
            </w:r>
            <w:r w:rsidRPr="00D050C7">
              <w:rPr>
                <w:sz w:val="24"/>
                <w:shd w:val="clear" w:color="auto" w:fill="FFFFFF"/>
                <w:lang w:val="en-US"/>
              </w:rPr>
              <w:t xml:space="preserve"> (</w:t>
            </w:r>
            <w:r w:rsidRPr="00745706">
              <w:rPr>
                <w:sz w:val="24"/>
                <w:shd w:val="clear" w:color="auto" w:fill="FFFFFF"/>
                <w:lang w:val="en-US"/>
              </w:rPr>
              <w:t>S</w:t>
            </w:r>
            <w:r w:rsidRPr="00D050C7">
              <w:rPr>
                <w:sz w:val="24"/>
                <w:shd w:val="clear" w:color="auto" w:fill="FFFFFF"/>
                <w:lang w:val="en-US"/>
              </w:rPr>
              <w:t>tromal cell-derived factor)</w:t>
            </w:r>
          </w:p>
        </w:tc>
      </w:tr>
      <w:tr w:rsidR="0078396C" w:rsidRPr="00A032E6" w14:paraId="37F2016E" w14:textId="77777777" w:rsidTr="0051021C">
        <w:trPr>
          <w:trHeight w:val="20"/>
        </w:trPr>
        <w:tc>
          <w:tcPr>
            <w:tcW w:w="1956" w:type="dxa"/>
            <w:vAlign w:val="center"/>
          </w:tcPr>
          <w:p w14:paraId="71BD9540" w14:textId="77777777" w:rsidR="0078396C" w:rsidRPr="00A032E6" w:rsidRDefault="0078396C" w:rsidP="00A85019">
            <w:pPr>
              <w:pStyle w:val="afff8"/>
              <w:rPr>
                <w:rFonts w:eastAsiaTheme="minorEastAsia"/>
                <w:sz w:val="24"/>
              </w:rPr>
            </w:pPr>
            <w:r w:rsidRPr="00A032E6">
              <w:rPr>
                <w:rFonts w:eastAsiaTheme="minorEastAsia"/>
                <w:sz w:val="24"/>
              </w:rPr>
              <w:t>SD</w:t>
            </w:r>
          </w:p>
        </w:tc>
        <w:tc>
          <w:tcPr>
            <w:tcW w:w="7389" w:type="dxa"/>
            <w:vAlign w:val="center"/>
          </w:tcPr>
          <w:p w14:paraId="1113996F" w14:textId="77777777" w:rsidR="0078396C" w:rsidRPr="00A032E6" w:rsidRDefault="0078396C" w:rsidP="00A85019">
            <w:pPr>
              <w:pStyle w:val="afff8"/>
              <w:rPr>
                <w:rFonts w:eastAsiaTheme="minorEastAsia"/>
                <w:sz w:val="24"/>
              </w:rPr>
            </w:pPr>
            <w:r w:rsidRPr="00A032E6">
              <w:rPr>
                <w:rFonts w:eastAsiaTheme="minorEastAsia"/>
                <w:sz w:val="24"/>
              </w:rPr>
              <w:t xml:space="preserve">Среднеквадратичное (стандартное) отклонение  </w:t>
            </w:r>
          </w:p>
        </w:tc>
      </w:tr>
      <w:tr w:rsidR="0078396C" w:rsidRPr="00A032E6" w14:paraId="3211C439" w14:textId="77777777" w:rsidTr="0051021C">
        <w:trPr>
          <w:trHeight w:val="20"/>
        </w:trPr>
        <w:tc>
          <w:tcPr>
            <w:tcW w:w="1956" w:type="dxa"/>
            <w:vAlign w:val="center"/>
          </w:tcPr>
          <w:p w14:paraId="44D41F30" w14:textId="77777777" w:rsidR="0078396C" w:rsidRPr="00144DAC" w:rsidRDefault="0078396C" w:rsidP="00A85019">
            <w:pPr>
              <w:pStyle w:val="afff8"/>
              <w:rPr>
                <w:rFonts w:eastAsiaTheme="minorEastAsia"/>
                <w:sz w:val="24"/>
              </w:rPr>
            </w:pPr>
            <w:r w:rsidRPr="00144DAC">
              <w:rPr>
                <w:color w:val="000000" w:themeColor="text1"/>
                <w:sz w:val="24"/>
                <w:lang w:val="en-US" w:eastAsia="en-US"/>
              </w:rPr>
              <w:t>TC</w:t>
            </w:r>
            <w:r w:rsidRPr="00144DAC">
              <w:rPr>
                <w:color w:val="000000" w:themeColor="text1"/>
                <w:sz w:val="24"/>
                <w:vertAlign w:val="subscript"/>
                <w:lang w:eastAsia="en-US"/>
              </w:rPr>
              <w:t>50</w:t>
            </w:r>
          </w:p>
        </w:tc>
        <w:tc>
          <w:tcPr>
            <w:tcW w:w="7389" w:type="dxa"/>
            <w:vAlign w:val="center"/>
          </w:tcPr>
          <w:p w14:paraId="18BD527A" w14:textId="77777777" w:rsidR="0078396C" w:rsidRPr="00144DAC" w:rsidRDefault="0078396C" w:rsidP="00A85019">
            <w:pPr>
              <w:pStyle w:val="afff8"/>
              <w:rPr>
                <w:rFonts w:eastAsiaTheme="minorEastAsia"/>
                <w:sz w:val="24"/>
              </w:rPr>
            </w:pPr>
            <w:r w:rsidRPr="00144DAC">
              <w:rPr>
                <w:color w:val="000000" w:themeColor="text1"/>
                <w:sz w:val="24"/>
                <w:lang w:eastAsia="en-US"/>
              </w:rPr>
              <w:t>Средняя токсическая концентрация</w:t>
            </w:r>
          </w:p>
        </w:tc>
      </w:tr>
      <w:tr w:rsidR="00981B3F" w:rsidRPr="00762053" w14:paraId="2ADA4681" w14:textId="77777777" w:rsidTr="0051021C">
        <w:trPr>
          <w:trHeight w:val="20"/>
        </w:trPr>
        <w:tc>
          <w:tcPr>
            <w:tcW w:w="1956" w:type="dxa"/>
            <w:vAlign w:val="center"/>
          </w:tcPr>
          <w:p w14:paraId="42043C47" w14:textId="289FFBDE" w:rsidR="00981B3F" w:rsidRPr="00144DAC" w:rsidRDefault="00981B3F" w:rsidP="00A85019">
            <w:pPr>
              <w:pStyle w:val="afff8"/>
              <w:rPr>
                <w:color w:val="000000" w:themeColor="text1"/>
                <w:sz w:val="24"/>
                <w:lang w:val="en-US" w:eastAsia="en-US"/>
              </w:rPr>
            </w:pPr>
            <w:r w:rsidRPr="00981B3F">
              <w:rPr>
                <w:color w:val="000000" w:themeColor="text1"/>
                <w:sz w:val="24"/>
                <w:lang w:val="en-US" w:eastAsia="en-US"/>
              </w:rPr>
              <w:t>TKI</w:t>
            </w:r>
          </w:p>
        </w:tc>
        <w:tc>
          <w:tcPr>
            <w:tcW w:w="7389" w:type="dxa"/>
            <w:vAlign w:val="center"/>
          </w:tcPr>
          <w:p w14:paraId="378956F8" w14:textId="02D74EAA" w:rsidR="00981B3F" w:rsidRPr="00981B3F" w:rsidRDefault="00671AC1" w:rsidP="00A85019">
            <w:pPr>
              <w:pStyle w:val="afff8"/>
              <w:rPr>
                <w:color w:val="000000" w:themeColor="text1"/>
                <w:sz w:val="24"/>
                <w:lang w:val="en-US" w:eastAsia="en-US"/>
              </w:rPr>
            </w:pPr>
            <w:r w:rsidRPr="00981B3F">
              <w:rPr>
                <w:color w:val="000000" w:themeColor="text1"/>
                <w:sz w:val="24"/>
                <w:lang w:eastAsia="en-US"/>
              </w:rPr>
              <w:t>И</w:t>
            </w:r>
            <w:r w:rsidR="00981B3F" w:rsidRPr="00981B3F">
              <w:rPr>
                <w:color w:val="000000" w:themeColor="text1"/>
                <w:sz w:val="24"/>
                <w:lang w:eastAsia="en-US"/>
              </w:rPr>
              <w:t>нгибиторы</w:t>
            </w:r>
            <w:r w:rsidR="00981B3F" w:rsidRPr="00981B3F">
              <w:rPr>
                <w:color w:val="000000" w:themeColor="text1"/>
                <w:sz w:val="24"/>
                <w:lang w:val="en-US" w:eastAsia="en-US"/>
              </w:rPr>
              <w:t xml:space="preserve"> </w:t>
            </w:r>
            <w:r w:rsidR="00981B3F" w:rsidRPr="00981B3F">
              <w:rPr>
                <w:color w:val="000000" w:themeColor="text1"/>
                <w:sz w:val="24"/>
                <w:lang w:eastAsia="en-US"/>
              </w:rPr>
              <w:t>тирозинкиназы</w:t>
            </w:r>
            <w:r w:rsidR="00981B3F" w:rsidRPr="00981B3F">
              <w:rPr>
                <w:color w:val="000000" w:themeColor="text1"/>
                <w:sz w:val="24"/>
                <w:lang w:val="en-US" w:eastAsia="en-US"/>
              </w:rPr>
              <w:t xml:space="preserve"> (tyrosine kinase inhibitors) </w:t>
            </w:r>
          </w:p>
        </w:tc>
      </w:tr>
      <w:tr w:rsidR="0078396C" w:rsidRPr="00A032E6" w14:paraId="04EEE455" w14:textId="77777777" w:rsidTr="0051021C">
        <w:trPr>
          <w:trHeight w:val="20"/>
        </w:trPr>
        <w:tc>
          <w:tcPr>
            <w:tcW w:w="1956" w:type="dxa"/>
            <w:vAlign w:val="center"/>
          </w:tcPr>
          <w:p w14:paraId="6EA1977F" w14:textId="77777777" w:rsidR="0078396C" w:rsidRPr="00144DAC" w:rsidRDefault="0078396C" w:rsidP="00A85019">
            <w:pPr>
              <w:pStyle w:val="afff8"/>
              <w:rPr>
                <w:color w:val="000000" w:themeColor="text1"/>
                <w:sz w:val="24"/>
                <w:lang w:val="en-US"/>
              </w:rPr>
            </w:pPr>
            <w:r w:rsidRPr="00D050C7">
              <w:rPr>
                <w:sz w:val="24"/>
              </w:rPr>
              <w:t>T</w:t>
            </w:r>
            <w:r w:rsidRPr="00E4382A">
              <w:rPr>
                <w:vertAlign w:val="subscript"/>
              </w:rPr>
              <w:t>max</w:t>
            </w:r>
          </w:p>
        </w:tc>
        <w:tc>
          <w:tcPr>
            <w:tcW w:w="7389" w:type="dxa"/>
            <w:vAlign w:val="center"/>
          </w:tcPr>
          <w:p w14:paraId="483DC657" w14:textId="17DDAD27" w:rsidR="0078396C" w:rsidRPr="00144DAC" w:rsidRDefault="0078396C" w:rsidP="00A85019">
            <w:pPr>
              <w:rPr>
                <w:color w:val="000000" w:themeColor="text1"/>
              </w:rPr>
            </w:pPr>
            <w:r>
              <w:t>Время достижения максимальной концентрации</w:t>
            </w:r>
          </w:p>
        </w:tc>
      </w:tr>
      <w:tr w:rsidR="0078396C" w:rsidRPr="00762053" w14:paraId="26D9A826" w14:textId="77777777" w:rsidTr="0051021C">
        <w:trPr>
          <w:trHeight w:val="20"/>
        </w:trPr>
        <w:tc>
          <w:tcPr>
            <w:tcW w:w="1956" w:type="dxa"/>
            <w:vAlign w:val="center"/>
          </w:tcPr>
          <w:p w14:paraId="5297C261" w14:textId="77777777" w:rsidR="0078396C" w:rsidRPr="00A032E6" w:rsidRDefault="0078396C" w:rsidP="00A85019">
            <w:pPr>
              <w:pStyle w:val="afff8"/>
              <w:rPr>
                <w:rFonts w:eastAsiaTheme="minorEastAsia"/>
                <w:sz w:val="24"/>
              </w:rPr>
            </w:pPr>
            <w:r w:rsidRPr="009B32BB">
              <w:rPr>
                <w:rFonts w:eastAsiaTheme="minorEastAsia"/>
                <w:sz w:val="24"/>
                <w:lang w:val="en-US"/>
              </w:rPr>
              <w:t>IUPAC</w:t>
            </w:r>
          </w:p>
        </w:tc>
        <w:tc>
          <w:tcPr>
            <w:tcW w:w="7389" w:type="dxa"/>
            <w:vAlign w:val="center"/>
          </w:tcPr>
          <w:p w14:paraId="2308E22D" w14:textId="77777777" w:rsidR="0078396C" w:rsidRPr="009B32BB" w:rsidRDefault="0078396C" w:rsidP="00A85019">
            <w:pPr>
              <w:pStyle w:val="afff8"/>
              <w:rPr>
                <w:rFonts w:eastAsiaTheme="minorEastAsia"/>
                <w:sz w:val="24"/>
                <w:lang w:val="en-US"/>
              </w:rPr>
            </w:pPr>
            <w:r w:rsidRPr="009B32BB">
              <w:rPr>
                <w:rFonts w:eastAsiaTheme="minorEastAsia"/>
                <w:sz w:val="24"/>
              </w:rPr>
              <w:t>Международный</w:t>
            </w:r>
            <w:r w:rsidRPr="009B32BB">
              <w:rPr>
                <w:rFonts w:eastAsiaTheme="minorEastAsia"/>
                <w:sz w:val="24"/>
                <w:lang w:val="en-US"/>
              </w:rPr>
              <w:t xml:space="preserve"> </w:t>
            </w:r>
            <w:r w:rsidRPr="009B32BB">
              <w:rPr>
                <w:rFonts w:eastAsiaTheme="minorEastAsia"/>
                <w:sz w:val="24"/>
              </w:rPr>
              <w:t>союз</w:t>
            </w:r>
            <w:r w:rsidRPr="009B32BB">
              <w:rPr>
                <w:rFonts w:eastAsiaTheme="minorEastAsia"/>
                <w:sz w:val="24"/>
                <w:lang w:val="en-US"/>
              </w:rPr>
              <w:t xml:space="preserve"> </w:t>
            </w:r>
            <w:r w:rsidRPr="009B32BB">
              <w:rPr>
                <w:rFonts w:eastAsiaTheme="minorEastAsia"/>
                <w:sz w:val="24"/>
              </w:rPr>
              <w:t>теоретической</w:t>
            </w:r>
            <w:r w:rsidRPr="009B32BB">
              <w:rPr>
                <w:rFonts w:eastAsiaTheme="minorEastAsia"/>
                <w:sz w:val="24"/>
                <w:lang w:val="en-US"/>
              </w:rPr>
              <w:t xml:space="preserve"> </w:t>
            </w:r>
            <w:r w:rsidRPr="009B32BB">
              <w:rPr>
                <w:rFonts w:eastAsiaTheme="minorEastAsia"/>
                <w:sz w:val="24"/>
              </w:rPr>
              <w:t>и</w:t>
            </w:r>
            <w:r w:rsidRPr="009B32BB">
              <w:rPr>
                <w:rFonts w:eastAsiaTheme="minorEastAsia"/>
                <w:sz w:val="24"/>
                <w:lang w:val="en-US"/>
              </w:rPr>
              <w:t xml:space="preserve"> </w:t>
            </w:r>
            <w:r w:rsidRPr="009B32BB">
              <w:rPr>
                <w:rFonts w:eastAsiaTheme="minorEastAsia"/>
                <w:sz w:val="24"/>
              </w:rPr>
              <w:t>прикладной</w:t>
            </w:r>
            <w:r w:rsidRPr="009B32BB">
              <w:rPr>
                <w:rFonts w:eastAsiaTheme="minorEastAsia"/>
                <w:sz w:val="24"/>
                <w:lang w:val="en-US"/>
              </w:rPr>
              <w:t xml:space="preserve"> </w:t>
            </w:r>
            <w:r w:rsidRPr="009B32BB">
              <w:rPr>
                <w:rFonts w:eastAsiaTheme="minorEastAsia"/>
                <w:sz w:val="24"/>
              </w:rPr>
              <w:t>химии</w:t>
            </w:r>
            <w:r w:rsidRPr="009B32BB">
              <w:rPr>
                <w:rFonts w:eastAsiaTheme="minorEastAsia"/>
                <w:sz w:val="24"/>
                <w:lang w:val="en-US"/>
              </w:rPr>
              <w:t xml:space="preserve"> (International Union of Pure and Applied Chemistry)</w:t>
            </w:r>
          </w:p>
        </w:tc>
      </w:tr>
      <w:tr w:rsidR="0078396C" w:rsidRPr="00A032E6" w14:paraId="0F413B5F" w14:textId="77777777" w:rsidTr="0051021C">
        <w:trPr>
          <w:trHeight w:val="20"/>
        </w:trPr>
        <w:tc>
          <w:tcPr>
            <w:tcW w:w="1956" w:type="dxa"/>
            <w:vAlign w:val="center"/>
          </w:tcPr>
          <w:p w14:paraId="07147E71" w14:textId="77777777" w:rsidR="0078396C" w:rsidRPr="00A032E6" w:rsidRDefault="0078396C" w:rsidP="00A85019">
            <w:pPr>
              <w:pStyle w:val="afff8"/>
              <w:rPr>
                <w:rFonts w:eastAsiaTheme="minorEastAsia"/>
                <w:sz w:val="24"/>
              </w:rPr>
            </w:pPr>
            <w:r w:rsidRPr="00A032E6">
              <w:rPr>
                <w:rFonts w:eastAsiaTheme="minorEastAsia"/>
                <w:sz w:val="24"/>
              </w:rPr>
              <w:t>V</w:t>
            </w:r>
            <w:r w:rsidRPr="00A032E6">
              <w:rPr>
                <w:rFonts w:eastAsiaTheme="minorEastAsia"/>
                <w:sz w:val="24"/>
                <w:vertAlign w:val="subscript"/>
              </w:rPr>
              <w:t>d</w:t>
            </w:r>
          </w:p>
        </w:tc>
        <w:tc>
          <w:tcPr>
            <w:tcW w:w="7389" w:type="dxa"/>
            <w:vAlign w:val="center"/>
          </w:tcPr>
          <w:p w14:paraId="38437737" w14:textId="77777777" w:rsidR="0078396C" w:rsidRPr="00A032E6" w:rsidRDefault="0078396C" w:rsidP="00A85019">
            <w:pPr>
              <w:pStyle w:val="afff8"/>
              <w:rPr>
                <w:rFonts w:eastAsiaTheme="minorEastAsia"/>
                <w:sz w:val="24"/>
              </w:rPr>
            </w:pPr>
            <w:r w:rsidRPr="00A032E6">
              <w:rPr>
                <w:rFonts w:eastAsiaTheme="minorEastAsia"/>
                <w:sz w:val="24"/>
              </w:rPr>
              <w:t>Кажущийся объем распределения</w:t>
            </w:r>
          </w:p>
        </w:tc>
      </w:tr>
      <w:tr w:rsidR="00981B3F" w:rsidRPr="00762053" w14:paraId="5ECBD7B0" w14:textId="77777777" w:rsidTr="0051021C">
        <w:trPr>
          <w:trHeight w:val="20"/>
        </w:trPr>
        <w:tc>
          <w:tcPr>
            <w:tcW w:w="1956" w:type="dxa"/>
            <w:vAlign w:val="center"/>
          </w:tcPr>
          <w:p w14:paraId="686B348A" w14:textId="0C7189A9" w:rsidR="00981B3F" w:rsidRPr="00A032E6" w:rsidRDefault="00981B3F" w:rsidP="00A85019">
            <w:pPr>
              <w:pStyle w:val="afff8"/>
              <w:rPr>
                <w:sz w:val="24"/>
                <w:lang w:val="en-US"/>
              </w:rPr>
            </w:pPr>
            <w:r w:rsidRPr="00981B3F">
              <w:rPr>
                <w:sz w:val="24"/>
                <w:lang w:val="en-US"/>
              </w:rPr>
              <w:t>VEGF</w:t>
            </w:r>
          </w:p>
        </w:tc>
        <w:tc>
          <w:tcPr>
            <w:tcW w:w="7389" w:type="dxa"/>
            <w:vAlign w:val="center"/>
          </w:tcPr>
          <w:p w14:paraId="73CB7170" w14:textId="6B05BEE4" w:rsidR="00981B3F" w:rsidRPr="00981B3F" w:rsidRDefault="00671AC1" w:rsidP="00A85019">
            <w:pPr>
              <w:pStyle w:val="afff8"/>
              <w:rPr>
                <w:sz w:val="24"/>
                <w:lang w:val="en-US"/>
              </w:rPr>
            </w:pPr>
            <w:r>
              <w:rPr>
                <w:sz w:val="24"/>
              </w:rPr>
              <w:t>Ф</w:t>
            </w:r>
            <w:r w:rsidR="00981B3F" w:rsidRPr="00981B3F">
              <w:rPr>
                <w:sz w:val="24"/>
              </w:rPr>
              <w:t>актор</w:t>
            </w:r>
            <w:r w:rsidR="00981B3F" w:rsidRPr="00981B3F">
              <w:rPr>
                <w:sz w:val="24"/>
                <w:lang w:val="en-US"/>
              </w:rPr>
              <w:t xml:space="preserve"> </w:t>
            </w:r>
            <w:r w:rsidR="00981B3F" w:rsidRPr="00981B3F">
              <w:rPr>
                <w:sz w:val="24"/>
              </w:rPr>
              <w:t>роста</w:t>
            </w:r>
            <w:r w:rsidR="00981B3F" w:rsidRPr="00981B3F">
              <w:rPr>
                <w:sz w:val="24"/>
                <w:lang w:val="en-US"/>
              </w:rPr>
              <w:t xml:space="preserve"> </w:t>
            </w:r>
            <w:r w:rsidR="00981B3F" w:rsidRPr="00981B3F">
              <w:rPr>
                <w:sz w:val="24"/>
              </w:rPr>
              <w:t>эндотелия</w:t>
            </w:r>
            <w:r w:rsidR="00981B3F" w:rsidRPr="00981B3F">
              <w:rPr>
                <w:sz w:val="24"/>
                <w:lang w:val="en-US"/>
              </w:rPr>
              <w:t xml:space="preserve"> </w:t>
            </w:r>
            <w:r w:rsidR="00981B3F" w:rsidRPr="00981B3F">
              <w:rPr>
                <w:sz w:val="24"/>
              </w:rPr>
              <w:t>сосудов</w:t>
            </w:r>
            <w:r w:rsidR="00981B3F" w:rsidRPr="00981B3F">
              <w:rPr>
                <w:sz w:val="24"/>
                <w:lang w:val="en-US"/>
              </w:rPr>
              <w:t xml:space="preserve"> (vascular endothelial growth factor)</w:t>
            </w:r>
          </w:p>
        </w:tc>
      </w:tr>
      <w:tr w:rsidR="0078396C" w:rsidRPr="00A032E6" w14:paraId="3DEFDA3C" w14:textId="77777777" w:rsidTr="0051021C">
        <w:trPr>
          <w:trHeight w:val="20"/>
        </w:trPr>
        <w:tc>
          <w:tcPr>
            <w:tcW w:w="1956" w:type="dxa"/>
            <w:vAlign w:val="center"/>
          </w:tcPr>
          <w:p w14:paraId="548F5C70" w14:textId="77777777" w:rsidR="0078396C" w:rsidRPr="00A032E6" w:rsidRDefault="0078396C" w:rsidP="00A85019">
            <w:pPr>
              <w:pStyle w:val="afff8"/>
              <w:rPr>
                <w:sz w:val="24"/>
                <w:lang w:val="en-US"/>
              </w:rPr>
            </w:pPr>
            <w:r w:rsidRPr="00A032E6">
              <w:rPr>
                <w:sz w:val="24"/>
                <w:lang w:val="en-US"/>
              </w:rPr>
              <w:t>V</w:t>
            </w:r>
            <w:r w:rsidRPr="00A032E6">
              <w:rPr>
                <w:sz w:val="24"/>
                <w:vertAlign w:val="subscript"/>
                <w:lang w:val="en-US"/>
              </w:rPr>
              <w:t>d</w:t>
            </w:r>
            <w:r w:rsidRPr="00A032E6">
              <w:rPr>
                <w:sz w:val="24"/>
              </w:rPr>
              <w:t>/</w:t>
            </w:r>
            <w:r w:rsidRPr="00A032E6">
              <w:rPr>
                <w:sz w:val="24"/>
                <w:lang w:val="en-US"/>
              </w:rPr>
              <w:t>F</w:t>
            </w:r>
          </w:p>
        </w:tc>
        <w:tc>
          <w:tcPr>
            <w:tcW w:w="7389" w:type="dxa"/>
            <w:vAlign w:val="center"/>
          </w:tcPr>
          <w:p w14:paraId="1ADA25FB" w14:textId="77777777" w:rsidR="0078396C" w:rsidRPr="00A032E6" w:rsidRDefault="0078396C" w:rsidP="00A85019">
            <w:pPr>
              <w:pStyle w:val="afff8"/>
              <w:rPr>
                <w:sz w:val="24"/>
              </w:rPr>
            </w:pPr>
            <w:r w:rsidRPr="00A032E6">
              <w:rPr>
                <w:sz w:val="24"/>
              </w:rPr>
              <w:t>Кажущийся объем распределения</w:t>
            </w:r>
          </w:p>
        </w:tc>
      </w:tr>
      <w:tr w:rsidR="00823BB0" w:rsidRPr="00A032E6" w14:paraId="31218966" w14:textId="77777777" w:rsidTr="0051021C">
        <w:trPr>
          <w:trHeight w:val="20"/>
        </w:trPr>
        <w:tc>
          <w:tcPr>
            <w:tcW w:w="1956" w:type="dxa"/>
            <w:vAlign w:val="center"/>
          </w:tcPr>
          <w:p w14:paraId="6303FF28" w14:textId="12C2A193" w:rsidR="00823BB0" w:rsidRPr="00A032E6" w:rsidRDefault="00823BB0" w:rsidP="00A85019">
            <w:pPr>
              <w:pStyle w:val="afff8"/>
              <w:rPr>
                <w:rFonts w:eastAsiaTheme="minorEastAsia"/>
                <w:sz w:val="24"/>
                <w:lang w:val="en-US"/>
              </w:rPr>
            </w:pPr>
            <w:r w:rsidRPr="00823BB0">
              <w:rPr>
                <w:rFonts w:eastAsiaTheme="minorEastAsia"/>
                <w:sz w:val="24"/>
                <w:lang w:val="en-US"/>
              </w:rPr>
              <w:t>Vz / Fss</w:t>
            </w:r>
          </w:p>
        </w:tc>
        <w:tc>
          <w:tcPr>
            <w:tcW w:w="7389" w:type="dxa"/>
            <w:vAlign w:val="center"/>
          </w:tcPr>
          <w:p w14:paraId="2B6086D6" w14:textId="2DF11263" w:rsidR="00823BB0" w:rsidRPr="00A032E6" w:rsidRDefault="00823BB0" w:rsidP="00A85019">
            <w:pPr>
              <w:pStyle w:val="afff8"/>
              <w:rPr>
                <w:rFonts w:eastAsiaTheme="minorEastAsia"/>
                <w:sz w:val="24"/>
              </w:rPr>
            </w:pPr>
            <w:r>
              <w:rPr>
                <w:rFonts w:eastAsiaTheme="minorEastAsia"/>
                <w:sz w:val="24"/>
              </w:rPr>
              <w:t>С</w:t>
            </w:r>
            <w:r w:rsidRPr="00823BB0">
              <w:rPr>
                <w:rFonts w:eastAsiaTheme="minorEastAsia"/>
                <w:sz w:val="24"/>
              </w:rPr>
              <w:t>редний кажущийся объем распределения в равновесном состоянии</w:t>
            </w:r>
          </w:p>
        </w:tc>
      </w:tr>
      <w:tr w:rsidR="0078396C" w:rsidRPr="00A032E6" w14:paraId="1F39CE69" w14:textId="77777777" w:rsidTr="0051021C">
        <w:trPr>
          <w:trHeight w:val="20"/>
        </w:trPr>
        <w:tc>
          <w:tcPr>
            <w:tcW w:w="1956" w:type="dxa"/>
            <w:vAlign w:val="center"/>
          </w:tcPr>
          <w:p w14:paraId="359417A6" w14:textId="77777777" w:rsidR="0078396C" w:rsidRPr="00A032E6" w:rsidRDefault="0078396C" w:rsidP="00A85019">
            <w:pPr>
              <w:pStyle w:val="afff8"/>
              <w:rPr>
                <w:rFonts w:eastAsiaTheme="minorEastAsia"/>
                <w:sz w:val="24"/>
                <w:lang w:val="en-US"/>
              </w:rPr>
            </w:pPr>
            <w:r w:rsidRPr="00A032E6">
              <w:rPr>
                <w:rFonts w:eastAsiaTheme="minorEastAsia"/>
                <w:sz w:val="24"/>
                <w:lang w:val="en-US"/>
              </w:rPr>
              <w:t>Vs.</w:t>
            </w:r>
          </w:p>
        </w:tc>
        <w:tc>
          <w:tcPr>
            <w:tcW w:w="7389" w:type="dxa"/>
            <w:vAlign w:val="center"/>
          </w:tcPr>
          <w:p w14:paraId="0D5C0BB5" w14:textId="77777777" w:rsidR="0078396C" w:rsidRPr="00A032E6" w:rsidRDefault="0078396C" w:rsidP="00A85019">
            <w:pPr>
              <w:pStyle w:val="afff8"/>
              <w:rPr>
                <w:rFonts w:eastAsiaTheme="minorEastAsia"/>
                <w:sz w:val="24"/>
              </w:rPr>
            </w:pPr>
            <w:r w:rsidRPr="00A032E6">
              <w:rPr>
                <w:rFonts w:eastAsiaTheme="minorEastAsia"/>
                <w:sz w:val="24"/>
              </w:rPr>
              <w:t>Против</w:t>
            </w:r>
          </w:p>
        </w:tc>
      </w:tr>
      <w:tr w:rsidR="00524549" w:rsidRPr="00A032E6" w14:paraId="44BA6585" w14:textId="77777777" w:rsidTr="0051021C">
        <w:trPr>
          <w:trHeight w:val="20"/>
        </w:trPr>
        <w:tc>
          <w:tcPr>
            <w:tcW w:w="1956" w:type="dxa"/>
            <w:vAlign w:val="center"/>
          </w:tcPr>
          <w:p w14:paraId="55B9BDC7" w14:textId="6CBA6502" w:rsidR="00524549" w:rsidRPr="00D050C7" w:rsidRDefault="00524549" w:rsidP="00A85019">
            <w:pPr>
              <w:pStyle w:val="afff8"/>
              <w:rPr>
                <w:rFonts w:eastAsiaTheme="minorEastAsia"/>
                <w:sz w:val="24"/>
              </w:rPr>
            </w:pPr>
            <w:r>
              <w:rPr>
                <w:rFonts w:eastAsiaTheme="minorEastAsia"/>
                <w:sz w:val="24"/>
              </w:rPr>
              <w:t>АД</w:t>
            </w:r>
          </w:p>
        </w:tc>
        <w:tc>
          <w:tcPr>
            <w:tcW w:w="7389" w:type="dxa"/>
            <w:vAlign w:val="center"/>
          </w:tcPr>
          <w:p w14:paraId="51B26ADC" w14:textId="5EF27F00" w:rsidR="00524549" w:rsidRPr="00A032E6" w:rsidRDefault="00524549" w:rsidP="00A85019">
            <w:pPr>
              <w:pStyle w:val="afff8"/>
              <w:rPr>
                <w:rFonts w:eastAsiaTheme="minorEastAsia"/>
                <w:sz w:val="24"/>
              </w:rPr>
            </w:pPr>
            <w:r>
              <w:rPr>
                <w:rFonts w:eastAsiaTheme="minorEastAsia"/>
                <w:sz w:val="24"/>
              </w:rPr>
              <w:t>Артериальное давление</w:t>
            </w:r>
          </w:p>
        </w:tc>
      </w:tr>
      <w:tr w:rsidR="00E70A24" w:rsidRPr="00A032E6" w14:paraId="6D9E6474" w14:textId="77777777" w:rsidTr="0051021C">
        <w:trPr>
          <w:trHeight w:val="20"/>
        </w:trPr>
        <w:tc>
          <w:tcPr>
            <w:tcW w:w="1956" w:type="dxa"/>
            <w:vAlign w:val="center"/>
          </w:tcPr>
          <w:p w14:paraId="58548BCD" w14:textId="662C2546" w:rsidR="00E70A24" w:rsidRPr="00A032E6" w:rsidRDefault="00E70A24" w:rsidP="00A85019">
            <w:pPr>
              <w:pStyle w:val="afff8"/>
              <w:rPr>
                <w:rFonts w:eastAsiaTheme="minorEastAsia"/>
                <w:sz w:val="24"/>
              </w:rPr>
            </w:pPr>
            <w:r>
              <w:rPr>
                <w:rFonts w:eastAsiaTheme="minorEastAsia"/>
                <w:sz w:val="24"/>
              </w:rPr>
              <w:t>АДФ</w:t>
            </w:r>
          </w:p>
        </w:tc>
        <w:tc>
          <w:tcPr>
            <w:tcW w:w="7389" w:type="dxa"/>
            <w:vAlign w:val="center"/>
          </w:tcPr>
          <w:p w14:paraId="3E841ECD" w14:textId="2E487CC6" w:rsidR="00E70A24" w:rsidRPr="00A032E6" w:rsidRDefault="00E70A24" w:rsidP="00A85019">
            <w:pPr>
              <w:pStyle w:val="afff8"/>
              <w:rPr>
                <w:rFonts w:eastAsiaTheme="minorEastAsia"/>
                <w:sz w:val="24"/>
              </w:rPr>
            </w:pPr>
            <w:r>
              <w:rPr>
                <w:rFonts w:eastAsiaTheme="minorEastAsia"/>
                <w:sz w:val="24"/>
              </w:rPr>
              <w:t>А</w:t>
            </w:r>
            <w:r w:rsidRPr="00E70A24">
              <w:rPr>
                <w:rFonts w:eastAsiaTheme="minorEastAsia"/>
                <w:sz w:val="24"/>
              </w:rPr>
              <w:t>денозинтрифосфат</w:t>
            </w:r>
          </w:p>
        </w:tc>
      </w:tr>
      <w:tr w:rsidR="0078396C" w:rsidRPr="00A032E6" w14:paraId="00F9746A" w14:textId="77777777" w:rsidTr="0051021C">
        <w:trPr>
          <w:trHeight w:val="20"/>
        </w:trPr>
        <w:tc>
          <w:tcPr>
            <w:tcW w:w="1956" w:type="dxa"/>
            <w:vAlign w:val="center"/>
          </w:tcPr>
          <w:p w14:paraId="07B059B4" w14:textId="77777777" w:rsidR="0078396C" w:rsidRPr="00A032E6" w:rsidRDefault="0078396C" w:rsidP="00A85019">
            <w:pPr>
              <w:pStyle w:val="afff8"/>
              <w:rPr>
                <w:rFonts w:eastAsiaTheme="minorEastAsia"/>
                <w:sz w:val="24"/>
              </w:rPr>
            </w:pPr>
            <w:r w:rsidRPr="00A032E6">
              <w:rPr>
                <w:rFonts w:eastAsiaTheme="minorEastAsia"/>
                <w:sz w:val="24"/>
              </w:rPr>
              <w:t>АЛТ</w:t>
            </w:r>
          </w:p>
        </w:tc>
        <w:tc>
          <w:tcPr>
            <w:tcW w:w="7389" w:type="dxa"/>
            <w:vAlign w:val="center"/>
          </w:tcPr>
          <w:p w14:paraId="136E13C7" w14:textId="77777777" w:rsidR="0078396C" w:rsidRPr="00A032E6" w:rsidRDefault="0078396C" w:rsidP="00A85019">
            <w:pPr>
              <w:pStyle w:val="afff8"/>
              <w:rPr>
                <w:rFonts w:eastAsiaTheme="minorEastAsia"/>
                <w:sz w:val="24"/>
              </w:rPr>
            </w:pPr>
            <w:r w:rsidRPr="00A032E6">
              <w:rPr>
                <w:rFonts w:eastAsiaTheme="minorEastAsia"/>
                <w:sz w:val="24"/>
              </w:rPr>
              <w:t>Аланинаминотрансфераза</w:t>
            </w:r>
          </w:p>
        </w:tc>
      </w:tr>
      <w:tr w:rsidR="0078396C" w:rsidRPr="00A032E6" w14:paraId="2E95C541" w14:textId="77777777" w:rsidTr="0051021C">
        <w:trPr>
          <w:trHeight w:val="20"/>
        </w:trPr>
        <w:tc>
          <w:tcPr>
            <w:tcW w:w="1956" w:type="dxa"/>
            <w:vAlign w:val="center"/>
          </w:tcPr>
          <w:p w14:paraId="421830EB" w14:textId="77777777" w:rsidR="0078396C" w:rsidRPr="00A032E6" w:rsidRDefault="0078396C" w:rsidP="00A85019">
            <w:pPr>
              <w:pStyle w:val="afff8"/>
              <w:rPr>
                <w:rFonts w:eastAsiaTheme="minorEastAsia"/>
                <w:sz w:val="24"/>
              </w:rPr>
            </w:pPr>
            <w:r w:rsidRPr="00A032E6">
              <w:rPr>
                <w:rFonts w:eastAsiaTheme="minorEastAsia"/>
                <w:sz w:val="24"/>
              </w:rPr>
              <w:t>АСТ</w:t>
            </w:r>
          </w:p>
        </w:tc>
        <w:tc>
          <w:tcPr>
            <w:tcW w:w="7389" w:type="dxa"/>
            <w:vAlign w:val="center"/>
          </w:tcPr>
          <w:p w14:paraId="351981CF" w14:textId="77777777" w:rsidR="0078396C" w:rsidRPr="00A032E6" w:rsidRDefault="0078396C" w:rsidP="00A85019">
            <w:pPr>
              <w:pStyle w:val="afff8"/>
              <w:rPr>
                <w:rFonts w:eastAsiaTheme="minorEastAsia"/>
                <w:sz w:val="24"/>
              </w:rPr>
            </w:pPr>
            <w:r w:rsidRPr="00A032E6">
              <w:rPr>
                <w:rFonts w:eastAsiaTheme="minorEastAsia"/>
                <w:sz w:val="24"/>
              </w:rPr>
              <w:t>Аспартатаминотрансфераза</w:t>
            </w:r>
          </w:p>
        </w:tc>
      </w:tr>
      <w:tr w:rsidR="0078396C" w:rsidRPr="00A032E6" w14:paraId="43EA40BC" w14:textId="77777777" w:rsidTr="0051021C">
        <w:trPr>
          <w:trHeight w:val="20"/>
        </w:trPr>
        <w:tc>
          <w:tcPr>
            <w:tcW w:w="1956" w:type="dxa"/>
            <w:vAlign w:val="center"/>
          </w:tcPr>
          <w:p w14:paraId="42BD2D66" w14:textId="77777777" w:rsidR="0078396C" w:rsidRPr="00A032E6" w:rsidRDefault="0078396C" w:rsidP="00A85019">
            <w:pPr>
              <w:pStyle w:val="afff8"/>
              <w:rPr>
                <w:rFonts w:eastAsiaTheme="minorEastAsia"/>
                <w:sz w:val="24"/>
              </w:rPr>
            </w:pPr>
            <w:r w:rsidRPr="00A032E6">
              <w:rPr>
                <w:rFonts w:eastAsiaTheme="minorEastAsia"/>
                <w:sz w:val="24"/>
              </w:rPr>
              <w:t>АТХ</w:t>
            </w:r>
          </w:p>
        </w:tc>
        <w:tc>
          <w:tcPr>
            <w:tcW w:w="7389" w:type="dxa"/>
            <w:vAlign w:val="center"/>
          </w:tcPr>
          <w:p w14:paraId="6E837346" w14:textId="77777777" w:rsidR="0078396C" w:rsidRPr="00A032E6" w:rsidRDefault="0078396C" w:rsidP="00A85019">
            <w:pPr>
              <w:pStyle w:val="afff8"/>
              <w:rPr>
                <w:rFonts w:eastAsiaTheme="minorEastAsia"/>
                <w:sz w:val="24"/>
              </w:rPr>
            </w:pPr>
            <w:r w:rsidRPr="00A032E6">
              <w:rPr>
                <w:rFonts w:eastAsiaTheme="minorEastAsia"/>
                <w:sz w:val="24"/>
              </w:rPr>
              <w:t>Анатомо-терапевтическо-химическая классификация</w:t>
            </w:r>
          </w:p>
        </w:tc>
      </w:tr>
      <w:tr w:rsidR="00E670E6" w:rsidRPr="00A032E6" w14:paraId="17441EF1" w14:textId="77777777" w:rsidTr="0051021C">
        <w:trPr>
          <w:trHeight w:val="20"/>
        </w:trPr>
        <w:tc>
          <w:tcPr>
            <w:tcW w:w="1956" w:type="dxa"/>
            <w:vAlign w:val="center"/>
          </w:tcPr>
          <w:p w14:paraId="20FA475F" w14:textId="24EC35BC" w:rsidR="00E670E6" w:rsidRPr="00E670E6" w:rsidRDefault="00E670E6" w:rsidP="00A85019">
            <w:pPr>
              <w:pStyle w:val="afff8"/>
              <w:rPr>
                <w:rFonts w:eastAsiaTheme="minorEastAsia"/>
                <w:sz w:val="24"/>
              </w:rPr>
            </w:pPr>
            <w:r w:rsidRPr="00E670E6">
              <w:rPr>
                <w:sz w:val="24"/>
              </w:rPr>
              <w:t>ВБП</w:t>
            </w:r>
          </w:p>
        </w:tc>
        <w:tc>
          <w:tcPr>
            <w:tcW w:w="7389" w:type="dxa"/>
            <w:vAlign w:val="center"/>
          </w:tcPr>
          <w:p w14:paraId="3C90BA34" w14:textId="7D4DDB0C" w:rsidR="00E670E6" w:rsidRPr="00A032E6" w:rsidRDefault="00E670E6" w:rsidP="00C22830">
            <w:pPr>
              <w:rPr>
                <w:rFonts w:eastAsiaTheme="minorEastAsia"/>
              </w:rPr>
            </w:pPr>
            <w:r>
              <w:t>В</w:t>
            </w:r>
            <w:r w:rsidRPr="002161C8">
              <w:t>ыживаемость без прогрессирования</w:t>
            </w:r>
          </w:p>
        </w:tc>
      </w:tr>
      <w:tr w:rsidR="0078396C" w:rsidRPr="00A032E6" w14:paraId="6AAC6B49" w14:textId="77777777" w:rsidTr="0051021C">
        <w:trPr>
          <w:trHeight w:val="20"/>
        </w:trPr>
        <w:tc>
          <w:tcPr>
            <w:tcW w:w="1956" w:type="dxa"/>
            <w:vAlign w:val="center"/>
          </w:tcPr>
          <w:p w14:paraId="644786E1" w14:textId="77777777" w:rsidR="0078396C" w:rsidRPr="00A032E6" w:rsidRDefault="0078396C" w:rsidP="00A85019">
            <w:pPr>
              <w:pStyle w:val="afff8"/>
              <w:rPr>
                <w:rFonts w:eastAsiaTheme="minorEastAsia"/>
                <w:sz w:val="24"/>
              </w:rPr>
            </w:pPr>
            <w:r w:rsidRPr="00A032E6">
              <w:rPr>
                <w:rFonts w:eastAsiaTheme="minorEastAsia"/>
                <w:sz w:val="24"/>
              </w:rPr>
              <w:t>ВОЗ</w:t>
            </w:r>
          </w:p>
        </w:tc>
        <w:tc>
          <w:tcPr>
            <w:tcW w:w="7389" w:type="dxa"/>
            <w:vAlign w:val="center"/>
          </w:tcPr>
          <w:p w14:paraId="270E4CFE" w14:textId="77777777" w:rsidR="0078396C" w:rsidRPr="00A032E6" w:rsidRDefault="0078396C" w:rsidP="00A85019">
            <w:pPr>
              <w:pStyle w:val="afff8"/>
              <w:rPr>
                <w:rFonts w:eastAsiaTheme="minorEastAsia"/>
                <w:sz w:val="24"/>
              </w:rPr>
            </w:pPr>
            <w:r w:rsidRPr="00A032E6">
              <w:rPr>
                <w:rFonts w:eastAsiaTheme="minorEastAsia"/>
                <w:sz w:val="24"/>
              </w:rPr>
              <w:t>Всемирная организации здравоохранения</w:t>
            </w:r>
          </w:p>
        </w:tc>
      </w:tr>
      <w:tr w:rsidR="0078396C" w:rsidRPr="00A032E6" w14:paraId="7D8159A6" w14:textId="77777777" w:rsidTr="0051021C">
        <w:trPr>
          <w:trHeight w:val="20"/>
        </w:trPr>
        <w:tc>
          <w:tcPr>
            <w:tcW w:w="1956" w:type="dxa"/>
            <w:vAlign w:val="center"/>
          </w:tcPr>
          <w:p w14:paraId="739CC681" w14:textId="77777777" w:rsidR="0078396C" w:rsidRPr="00A032E6" w:rsidRDefault="0078396C" w:rsidP="00A85019">
            <w:pPr>
              <w:pStyle w:val="afff8"/>
              <w:rPr>
                <w:rFonts w:eastAsiaTheme="minorEastAsia"/>
                <w:sz w:val="24"/>
              </w:rPr>
            </w:pPr>
            <w:r w:rsidRPr="00A032E6">
              <w:rPr>
                <w:rFonts w:eastAsiaTheme="minorEastAsia"/>
                <w:sz w:val="24"/>
              </w:rPr>
              <w:t>ВЭЖХ</w:t>
            </w:r>
          </w:p>
        </w:tc>
        <w:tc>
          <w:tcPr>
            <w:tcW w:w="7389" w:type="dxa"/>
            <w:vAlign w:val="center"/>
          </w:tcPr>
          <w:p w14:paraId="60782DC9" w14:textId="77777777" w:rsidR="0078396C" w:rsidRPr="00A032E6" w:rsidRDefault="0078396C" w:rsidP="00A85019">
            <w:pPr>
              <w:pStyle w:val="afff8"/>
              <w:rPr>
                <w:rFonts w:eastAsiaTheme="minorEastAsia"/>
                <w:sz w:val="24"/>
              </w:rPr>
            </w:pPr>
            <w:r w:rsidRPr="00A032E6">
              <w:rPr>
                <w:rFonts w:eastAsiaTheme="minorEastAsia"/>
                <w:sz w:val="24"/>
              </w:rPr>
              <w:t>Высокоэффективная жидкостная хроматография</w:t>
            </w:r>
          </w:p>
        </w:tc>
      </w:tr>
      <w:tr w:rsidR="0078396C" w:rsidRPr="00A032E6" w14:paraId="710209B9" w14:textId="77777777" w:rsidTr="0051021C">
        <w:trPr>
          <w:trHeight w:val="20"/>
        </w:trPr>
        <w:tc>
          <w:tcPr>
            <w:tcW w:w="1956" w:type="dxa"/>
            <w:vAlign w:val="center"/>
          </w:tcPr>
          <w:p w14:paraId="66592924" w14:textId="77777777" w:rsidR="0078396C" w:rsidRPr="00A032E6" w:rsidRDefault="0078396C" w:rsidP="00A85019">
            <w:pPr>
              <w:pStyle w:val="afff8"/>
              <w:rPr>
                <w:rFonts w:eastAsiaTheme="minorEastAsia"/>
                <w:sz w:val="24"/>
              </w:rPr>
            </w:pPr>
            <w:r w:rsidRPr="00A032E6">
              <w:rPr>
                <w:sz w:val="24"/>
              </w:rPr>
              <w:t>ГХ</w:t>
            </w:r>
          </w:p>
        </w:tc>
        <w:tc>
          <w:tcPr>
            <w:tcW w:w="7389" w:type="dxa"/>
            <w:vAlign w:val="center"/>
          </w:tcPr>
          <w:p w14:paraId="058C4364" w14:textId="77777777" w:rsidR="0078396C" w:rsidRPr="00A032E6" w:rsidRDefault="0078396C" w:rsidP="00A85019">
            <w:pPr>
              <w:pStyle w:val="afff8"/>
              <w:rPr>
                <w:rFonts w:eastAsiaTheme="minorEastAsia"/>
                <w:sz w:val="24"/>
              </w:rPr>
            </w:pPr>
            <w:r w:rsidRPr="00A032E6">
              <w:rPr>
                <w:sz w:val="24"/>
              </w:rPr>
              <w:t>Газовая хроматография</w:t>
            </w:r>
          </w:p>
        </w:tc>
      </w:tr>
      <w:tr w:rsidR="00E670E6" w:rsidRPr="00A032E6" w14:paraId="404C7A2C" w14:textId="77777777" w:rsidTr="0051021C">
        <w:trPr>
          <w:trHeight w:val="20"/>
        </w:trPr>
        <w:tc>
          <w:tcPr>
            <w:tcW w:w="1956" w:type="dxa"/>
            <w:vAlign w:val="center"/>
          </w:tcPr>
          <w:p w14:paraId="426F6455" w14:textId="4706FDAF" w:rsidR="00E670E6" w:rsidRDefault="00E670E6" w:rsidP="0078396C">
            <w:r>
              <w:t>ГЦК</w:t>
            </w:r>
          </w:p>
        </w:tc>
        <w:tc>
          <w:tcPr>
            <w:tcW w:w="7389" w:type="dxa"/>
            <w:vAlign w:val="center"/>
          </w:tcPr>
          <w:p w14:paraId="4668DF54" w14:textId="060C952C" w:rsidR="00E670E6" w:rsidRDefault="00E670E6" w:rsidP="0078396C">
            <w:r>
              <w:t>Гепатоцеллюлярная карцинома</w:t>
            </w:r>
          </w:p>
        </w:tc>
      </w:tr>
      <w:tr w:rsidR="0078396C" w:rsidRPr="00A032E6" w14:paraId="2682233C" w14:textId="77777777" w:rsidTr="0051021C">
        <w:trPr>
          <w:trHeight w:val="20"/>
        </w:trPr>
        <w:tc>
          <w:tcPr>
            <w:tcW w:w="1956" w:type="dxa"/>
            <w:vAlign w:val="center"/>
          </w:tcPr>
          <w:p w14:paraId="3B2B89DF" w14:textId="01B937FF" w:rsidR="0078396C" w:rsidRPr="00144DAC" w:rsidRDefault="0078396C" w:rsidP="0078396C">
            <w:pPr>
              <w:rPr>
                <w:rFonts w:eastAsiaTheme="minorEastAsia"/>
                <w:color w:val="000000" w:themeColor="text1"/>
              </w:rPr>
            </w:pPr>
            <w:r>
              <w:t>ГЦР</w:t>
            </w:r>
          </w:p>
        </w:tc>
        <w:tc>
          <w:tcPr>
            <w:tcW w:w="7389" w:type="dxa"/>
            <w:vAlign w:val="center"/>
          </w:tcPr>
          <w:p w14:paraId="1054F686" w14:textId="066C3EFE" w:rsidR="0078396C" w:rsidRPr="00144DAC" w:rsidRDefault="0078396C" w:rsidP="0078396C">
            <w:pPr>
              <w:rPr>
                <w:rFonts w:eastAsiaTheme="minorEastAsia"/>
                <w:color w:val="000000" w:themeColor="text1"/>
              </w:rPr>
            </w:pPr>
            <w:r>
              <w:t xml:space="preserve">Гепатоцеллюлярный рак </w:t>
            </w:r>
          </w:p>
        </w:tc>
      </w:tr>
      <w:tr w:rsidR="0078396C" w:rsidRPr="00A032E6" w14:paraId="64F5657A" w14:textId="77777777" w:rsidTr="0051021C">
        <w:trPr>
          <w:trHeight w:val="20"/>
        </w:trPr>
        <w:tc>
          <w:tcPr>
            <w:tcW w:w="1956" w:type="dxa"/>
            <w:vAlign w:val="center"/>
          </w:tcPr>
          <w:p w14:paraId="763BF976" w14:textId="77777777" w:rsidR="0078396C" w:rsidRPr="00144DAC" w:rsidRDefault="0078396C" w:rsidP="00A85019">
            <w:pPr>
              <w:pStyle w:val="afff8"/>
              <w:rPr>
                <w:sz w:val="24"/>
              </w:rPr>
            </w:pPr>
            <w:r w:rsidRPr="00144DAC">
              <w:rPr>
                <w:rFonts w:eastAsiaTheme="minorEastAsia"/>
                <w:color w:val="000000" w:themeColor="text1"/>
                <w:sz w:val="24"/>
              </w:rPr>
              <w:t>ГЭБ</w:t>
            </w:r>
          </w:p>
        </w:tc>
        <w:tc>
          <w:tcPr>
            <w:tcW w:w="7389" w:type="dxa"/>
            <w:vAlign w:val="center"/>
          </w:tcPr>
          <w:p w14:paraId="75DE1C6D" w14:textId="77777777" w:rsidR="0078396C" w:rsidRPr="00144DAC" w:rsidRDefault="0078396C" w:rsidP="00A85019">
            <w:pPr>
              <w:pStyle w:val="afff8"/>
              <w:rPr>
                <w:sz w:val="24"/>
              </w:rPr>
            </w:pPr>
            <w:r w:rsidRPr="00144DAC">
              <w:rPr>
                <w:rFonts w:eastAsiaTheme="minorEastAsia"/>
                <w:color w:val="000000" w:themeColor="text1"/>
                <w:sz w:val="24"/>
              </w:rPr>
              <w:t>Гематоэнцефалический барьер</w:t>
            </w:r>
          </w:p>
        </w:tc>
      </w:tr>
      <w:tr w:rsidR="0078396C" w:rsidRPr="00A032E6" w14:paraId="43EFE9D9" w14:textId="77777777" w:rsidTr="0051021C">
        <w:trPr>
          <w:trHeight w:val="20"/>
        </w:trPr>
        <w:tc>
          <w:tcPr>
            <w:tcW w:w="1956" w:type="dxa"/>
            <w:vAlign w:val="center"/>
          </w:tcPr>
          <w:p w14:paraId="3542D81B" w14:textId="77777777" w:rsidR="0078396C" w:rsidRPr="00A032E6" w:rsidRDefault="0078396C" w:rsidP="00A85019">
            <w:pPr>
              <w:pStyle w:val="afff8"/>
              <w:rPr>
                <w:rFonts w:eastAsiaTheme="minorEastAsia"/>
                <w:sz w:val="24"/>
              </w:rPr>
            </w:pPr>
            <w:r w:rsidRPr="00A032E6">
              <w:rPr>
                <w:rFonts w:eastAsiaTheme="minorEastAsia"/>
                <w:sz w:val="24"/>
              </w:rPr>
              <w:t>ДИ</w:t>
            </w:r>
          </w:p>
        </w:tc>
        <w:tc>
          <w:tcPr>
            <w:tcW w:w="7389" w:type="dxa"/>
            <w:vAlign w:val="center"/>
          </w:tcPr>
          <w:p w14:paraId="60695507" w14:textId="77777777" w:rsidR="0078396C" w:rsidRPr="00A032E6" w:rsidRDefault="0078396C" w:rsidP="00A85019">
            <w:pPr>
              <w:pStyle w:val="afff8"/>
              <w:rPr>
                <w:rFonts w:eastAsiaTheme="minorEastAsia"/>
                <w:sz w:val="24"/>
              </w:rPr>
            </w:pPr>
            <w:r w:rsidRPr="00A032E6">
              <w:rPr>
                <w:rFonts w:eastAsiaTheme="minorEastAsia"/>
                <w:sz w:val="24"/>
              </w:rPr>
              <w:t>Доверительный интервал</w:t>
            </w:r>
          </w:p>
        </w:tc>
      </w:tr>
      <w:tr w:rsidR="0078396C" w:rsidRPr="00A032E6" w14:paraId="5886CDC9" w14:textId="77777777" w:rsidTr="0051021C">
        <w:trPr>
          <w:trHeight w:val="20"/>
        </w:trPr>
        <w:tc>
          <w:tcPr>
            <w:tcW w:w="1956" w:type="dxa"/>
            <w:vAlign w:val="center"/>
          </w:tcPr>
          <w:p w14:paraId="65EB10C8" w14:textId="77777777" w:rsidR="0078396C" w:rsidRPr="00A032E6" w:rsidRDefault="0078396C" w:rsidP="00A85019">
            <w:pPr>
              <w:pStyle w:val="afff8"/>
              <w:rPr>
                <w:rFonts w:eastAsiaTheme="minorEastAsia"/>
                <w:sz w:val="24"/>
              </w:rPr>
            </w:pPr>
            <w:r w:rsidRPr="00A032E6">
              <w:rPr>
                <w:rFonts w:eastAsiaTheme="minorEastAsia"/>
                <w:sz w:val="24"/>
              </w:rPr>
              <w:t>ДНК</w:t>
            </w:r>
          </w:p>
        </w:tc>
        <w:tc>
          <w:tcPr>
            <w:tcW w:w="7389" w:type="dxa"/>
            <w:vAlign w:val="center"/>
          </w:tcPr>
          <w:p w14:paraId="05EFB887" w14:textId="77777777" w:rsidR="0078396C" w:rsidRPr="00A032E6" w:rsidRDefault="0078396C" w:rsidP="00A85019">
            <w:pPr>
              <w:pStyle w:val="afff8"/>
              <w:rPr>
                <w:rFonts w:eastAsiaTheme="minorEastAsia"/>
                <w:sz w:val="24"/>
              </w:rPr>
            </w:pPr>
            <w:r w:rsidRPr="00A032E6">
              <w:rPr>
                <w:rFonts w:eastAsiaTheme="minorEastAsia"/>
                <w:sz w:val="24"/>
              </w:rPr>
              <w:t>Дезоксирибонуклеиновая кислота</w:t>
            </w:r>
          </w:p>
        </w:tc>
      </w:tr>
      <w:tr w:rsidR="008C6AFF" w:rsidRPr="00A032E6" w14:paraId="1B68494E" w14:textId="77777777" w:rsidTr="00D050C7">
        <w:trPr>
          <w:trHeight w:val="20"/>
        </w:trPr>
        <w:tc>
          <w:tcPr>
            <w:tcW w:w="1956" w:type="dxa"/>
          </w:tcPr>
          <w:p w14:paraId="380B6D00" w14:textId="4B64F16D" w:rsidR="008C6AFF" w:rsidRPr="008C6AFF" w:rsidRDefault="008C6AFF" w:rsidP="008C6AFF">
            <w:pPr>
              <w:pStyle w:val="afff8"/>
              <w:rPr>
                <w:rFonts w:eastAsiaTheme="minorEastAsia"/>
                <w:sz w:val="24"/>
              </w:rPr>
            </w:pPr>
            <w:r w:rsidRPr="00D050C7">
              <w:rPr>
                <w:sz w:val="24"/>
              </w:rPr>
              <w:t>ЖКТ</w:t>
            </w:r>
          </w:p>
        </w:tc>
        <w:tc>
          <w:tcPr>
            <w:tcW w:w="7389" w:type="dxa"/>
          </w:tcPr>
          <w:p w14:paraId="296178E9" w14:textId="7A2124E2" w:rsidR="008C6AFF" w:rsidRPr="008C6AFF" w:rsidRDefault="008C6AFF" w:rsidP="008C6AFF">
            <w:pPr>
              <w:pStyle w:val="afff8"/>
              <w:rPr>
                <w:rFonts w:eastAsiaTheme="minorEastAsia"/>
                <w:sz w:val="24"/>
              </w:rPr>
            </w:pPr>
            <w:r w:rsidRPr="00D050C7">
              <w:rPr>
                <w:sz w:val="24"/>
              </w:rPr>
              <w:t>Желудочно-кишечный тракт</w:t>
            </w:r>
          </w:p>
        </w:tc>
      </w:tr>
      <w:tr w:rsidR="00415447" w:rsidRPr="00A032E6" w14:paraId="4C0996A0" w14:textId="77777777" w:rsidTr="0051021C">
        <w:trPr>
          <w:trHeight w:val="20"/>
        </w:trPr>
        <w:tc>
          <w:tcPr>
            <w:tcW w:w="1956" w:type="dxa"/>
            <w:vAlign w:val="center"/>
          </w:tcPr>
          <w:p w14:paraId="167A5773" w14:textId="7E2ABE86" w:rsidR="00415447" w:rsidRPr="008036D6" w:rsidRDefault="00415447" w:rsidP="00A85019">
            <w:pPr>
              <w:pStyle w:val="afff8"/>
              <w:rPr>
                <w:rFonts w:eastAsiaTheme="minorEastAsia"/>
                <w:sz w:val="24"/>
              </w:rPr>
            </w:pPr>
            <w:r w:rsidRPr="00D050C7">
              <w:rPr>
                <w:sz w:val="24"/>
              </w:rPr>
              <w:t>ЖСС</w:t>
            </w:r>
          </w:p>
        </w:tc>
        <w:tc>
          <w:tcPr>
            <w:tcW w:w="7389" w:type="dxa"/>
            <w:vAlign w:val="center"/>
          </w:tcPr>
          <w:p w14:paraId="6E79A706" w14:textId="3208CEF5" w:rsidR="00415447" w:rsidRDefault="00671AC1" w:rsidP="00A85019">
            <w:r>
              <w:t>Ж</w:t>
            </w:r>
            <w:r w:rsidR="00415447" w:rsidRPr="00415447">
              <w:t>идкостны</w:t>
            </w:r>
            <w:r>
              <w:t>й</w:t>
            </w:r>
            <w:r w:rsidR="00415447" w:rsidRPr="00415447">
              <w:t xml:space="preserve"> сцинтилляционны</w:t>
            </w:r>
            <w:r>
              <w:t>й</w:t>
            </w:r>
            <w:r w:rsidR="00415447" w:rsidRPr="00415447">
              <w:t xml:space="preserve"> счетчик </w:t>
            </w:r>
          </w:p>
        </w:tc>
      </w:tr>
      <w:tr w:rsidR="0078396C" w:rsidRPr="00A032E6" w14:paraId="69188983" w14:textId="77777777" w:rsidTr="0051021C">
        <w:trPr>
          <w:trHeight w:val="20"/>
        </w:trPr>
        <w:tc>
          <w:tcPr>
            <w:tcW w:w="1956" w:type="dxa"/>
            <w:vAlign w:val="center"/>
          </w:tcPr>
          <w:p w14:paraId="34B20702" w14:textId="77777777" w:rsidR="0078396C" w:rsidRPr="00A032E6" w:rsidRDefault="0078396C" w:rsidP="00A85019">
            <w:pPr>
              <w:pStyle w:val="afff8"/>
              <w:rPr>
                <w:rFonts w:eastAsiaTheme="minorEastAsia"/>
                <w:sz w:val="24"/>
              </w:rPr>
            </w:pPr>
            <w:r w:rsidRPr="001474E8">
              <w:rPr>
                <w:rFonts w:eastAsiaTheme="minorEastAsia"/>
                <w:sz w:val="24"/>
              </w:rPr>
              <w:lastRenderedPageBreak/>
              <w:t>ЖХ-МС</w:t>
            </w:r>
          </w:p>
        </w:tc>
        <w:tc>
          <w:tcPr>
            <w:tcW w:w="7389" w:type="dxa"/>
            <w:vAlign w:val="center"/>
          </w:tcPr>
          <w:p w14:paraId="2CC3A833" w14:textId="77777777" w:rsidR="0078396C" w:rsidRPr="00A032E6" w:rsidRDefault="0078396C" w:rsidP="00A85019">
            <w:pPr>
              <w:rPr>
                <w:rFonts w:eastAsiaTheme="minorEastAsia"/>
              </w:rPr>
            </w:pPr>
            <w:r>
              <w:t>Ж</w:t>
            </w:r>
            <w:r w:rsidRPr="000275F3">
              <w:t>идкостн</w:t>
            </w:r>
            <w:r>
              <w:t>ая</w:t>
            </w:r>
            <w:r w:rsidRPr="000275F3">
              <w:t xml:space="preserve"> хроматографи</w:t>
            </w:r>
            <w:r>
              <w:t>я</w:t>
            </w:r>
            <w:r w:rsidRPr="000275F3">
              <w:t xml:space="preserve"> с масс спектрометрией </w:t>
            </w:r>
          </w:p>
        </w:tc>
      </w:tr>
      <w:tr w:rsidR="0078396C" w:rsidRPr="00A032E6" w14:paraId="3EA07407" w14:textId="77777777" w:rsidTr="0051021C">
        <w:trPr>
          <w:trHeight w:val="20"/>
        </w:trPr>
        <w:tc>
          <w:tcPr>
            <w:tcW w:w="1956" w:type="dxa"/>
            <w:vAlign w:val="center"/>
          </w:tcPr>
          <w:p w14:paraId="6D605063" w14:textId="77777777" w:rsidR="0078396C" w:rsidRPr="00A032E6" w:rsidRDefault="0078396C" w:rsidP="00A85019">
            <w:pPr>
              <w:pStyle w:val="afff8"/>
              <w:rPr>
                <w:rFonts w:eastAsiaTheme="minorEastAsia"/>
                <w:sz w:val="24"/>
              </w:rPr>
            </w:pPr>
            <w:r w:rsidRPr="00A032E6">
              <w:rPr>
                <w:rFonts w:eastAsiaTheme="minorEastAsia"/>
                <w:sz w:val="24"/>
              </w:rPr>
              <w:t>ИИ</w:t>
            </w:r>
          </w:p>
        </w:tc>
        <w:tc>
          <w:tcPr>
            <w:tcW w:w="7389" w:type="dxa"/>
            <w:vAlign w:val="center"/>
          </w:tcPr>
          <w:p w14:paraId="22F8D217" w14:textId="77777777" w:rsidR="0078396C" w:rsidRPr="00A032E6" w:rsidRDefault="0078396C" w:rsidP="00A85019">
            <w:pPr>
              <w:pStyle w:val="afff8"/>
              <w:rPr>
                <w:rFonts w:eastAsiaTheme="minorEastAsia"/>
                <w:sz w:val="24"/>
              </w:rPr>
            </w:pPr>
            <w:r w:rsidRPr="00A032E6">
              <w:rPr>
                <w:rFonts w:eastAsiaTheme="minorEastAsia"/>
                <w:sz w:val="24"/>
              </w:rPr>
              <w:t xml:space="preserve">Ингибиторы интегразы </w:t>
            </w:r>
          </w:p>
        </w:tc>
      </w:tr>
      <w:tr w:rsidR="0078396C" w:rsidRPr="00A032E6" w14:paraId="47EE5E1D" w14:textId="77777777" w:rsidTr="0051021C">
        <w:trPr>
          <w:trHeight w:val="20"/>
        </w:trPr>
        <w:tc>
          <w:tcPr>
            <w:tcW w:w="1956" w:type="dxa"/>
            <w:vAlign w:val="center"/>
          </w:tcPr>
          <w:p w14:paraId="2C9008CF" w14:textId="77777777" w:rsidR="0078396C" w:rsidRPr="00A032E6" w:rsidRDefault="0078396C" w:rsidP="00A85019">
            <w:pPr>
              <w:pStyle w:val="afff8"/>
              <w:rPr>
                <w:rFonts w:eastAsiaTheme="minorEastAsia"/>
                <w:sz w:val="24"/>
              </w:rPr>
            </w:pPr>
            <w:r w:rsidRPr="00A032E6">
              <w:rPr>
                <w:rFonts w:eastAsiaTheme="minorEastAsia"/>
                <w:sz w:val="24"/>
              </w:rPr>
              <w:t>ИМП</w:t>
            </w:r>
          </w:p>
        </w:tc>
        <w:tc>
          <w:tcPr>
            <w:tcW w:w="7389" w:type="dxa"/>
            <w:vAlign w:val="center"/>
          </w:tcPr>
          <w:p w14:paraId="2CAEC5FE" w14:textId="16F859BC" w:rsidR="0078396C" w:rsidRPr="00A032E6" w:rsidRDefault="0078396C" w:rsidP="00A85019">
            <w:pPr>
              <w:pStyle w:val="afff8"/>
              <w:rPr>
                <w:rFonts w:eastAsiaTheme="minorEastAsia"/>
                <w:sz w:val="24"/>
              </w:rPr>
            </w:pPr>
            <w:r w:rsidRPr="00A032E6">
              <w:rPr>
                <w:rFonts w:eastAsiaTheme="minorEastAsia"/>
                <w:sz w:val="24"/>
              </w:rPr>
              <w:t xml:space="preserve">Инструкция </w:t>
            </w:r>
            <w:r w:rsidR="003620FA">
              <w:rPr>
                <w:rFonts w:eastAsiaTheme="minorEastAsia"/>
                <w:sz w:val="24"/>
              </w:rPr>
              <w:t>по</w:t>
            </w:r>
            <w:r w:rsidR="003620FA" w:rsidRPr="00A032E6">
              <w:rPr>
                <w:rFonts w:eastAsiaTheme="minorEastAsia"/>
                <w:sz w:val="24"/>
              </w:rPr>
              <w:t xml:space="preserve"> </w:t>
            </w:r>
            <w:r w:rsidRPr="00A032E6">
              <w:rPr>
                <w:rFonts w:eastAsiaTheme="minorEastAsia"/>
                <w:sz w:val="24"/>
              </w:rPr>
              <w:t>медицинскому применению</w:t>
            </w:r>
          </w:p>
        </w:tc>
      </w:tr>
      <w:tr w:rsidR="0078396C" w:rsidRPr="00A032E6" w14:paraId="668E0CB2" w14:textId="77777777" w:rsidTr="0051021C">
        <w:trPr>
          <w:trHeight w:val="20"/>
        </w:trPr>
        <w:tc>
          <w:tcPr>
            <w:tcW w:w="1956" w:type="dxa"/>
            <w:vAlign w:val="center"/>
          </w:tcPr>
          <w:p w14:paraId="1E9D6B42" w14:textId="77777777" w:rsidR="0078396C" w:rsidRPr="00A032E6" w:rsidRDefault="0078396C" w:rsidP="00A85019">
            <w:pPr>
              <w:pStyle w:val="afff8"/>
              <w:rPr>
                <w:rFonts w:eastAsiaTheme="minorEastAsia"/>
                <w:sz w:val="24"/>
              </w:rPr>
            </w:pPr>
            <w:r w:rsidRPr="00A032E6">
              <w:rPr>
                <w:rFonts w:eastAsiaTheme="minorEastAsia"/>
                <w:sz w:val="24"/>
              </w:rPr>
              <w:t>ИП</w:t>
            </w:r>
          </w:p>
        </w:tc>
        <w:tc>
          <w:tcPr>
            <w:tcW w:w="7389" w:type="dxa"/>
            <w:vAlign w:val="center"/>
          </w:tcPr>
          <w:p w14:paraId="18288BF6" w14:textId="77777777" w:rsidR="0078396C" w:rsidRPr="00A032E6" w:rsidRDefault="0078396C" w:rsidP="00A85019">
            <w:pPr>
              <w:pStyle w:val="afff8"/>
              <w:rPr>
                <w:rFonts w:eastAsiaTheme="minorEastAsia"/>
                <w:sz w:val="24"/>
              </w:rPr>
            </w:pPr>
            <w:r w:rsidRPr="00A032E6">
              <w:rPr>
                <w:rFonts w:eastAsiaTheme="minorEastAsia"/>
                <w:sz w:val="24"/>
              </w:rPr>
              <w:t>Ингибитор протеазы</w:t>
            </w:r>
          </w:p>
        </w:tc>
      </w:tr>
      <w:tr w:rsidR="00E670E6" w:rsidRPr="00A032E6" w14:paraId="4BE87B70" w14:textId="77777777" w:rsidTr="0051021C">
        <w:trPr>
          <w:trHeight w:val="20"/>
        </w:trPr>
        <w:tc>
          <w:tcPr>
            <w:tcW w:w="1956" w:type="dxa"/>
            <w:vAlign w:val="center"/>
          </w:tcPr>
          <w:p w14:paraId="2B85DCED" w14:textId="6720E5E4" w:rsidR="00E670E6" w:rsidRPr="00A032E6" w:rsidRDefault="00E670E6" w:rsidP="00A85019">
            <w:pPr>
              <w:pStyle w:val="afff8"/>
              <w:rPr>
                <w:rFonts w:eastAsiaTheme="minorEastAsia"/>
                <w:sz w:val="24"/>
              </w:rPr>
            </w:pPr>
            <w:r>
              <w:rPr>
                <w:rFonts w:eastAsiaTheme="minorEastAsia"/>
                <w:sz w:val="24"/>
              </w:rPr>
              <w:t>ИТК</w:t>
            </w:r>
          </w:p>
        </w:tc>
        <w:tc>
          <w:tcPr>
            <w:tcW w:w="7389" w:type="dxa"/>
            <w:vAlign w:val="center"/>
          </w:tcPr>
          <w:p w14:paraId="49794212" w14:textId="5E939DD3" w:rsidR="00E670E6" w:rsidRPr="00A032E6" w:rsidRDefault="00E670E6" w:rsidP="00A85019">
            <w:pPr>
              <w:pStyle w:val="afff8"/>
              <w:rPr>
                <w:rFonts w:eastAsiaTheme="minorEastAsia"/>
                <w:sz w:val="24"/>
              </w:rPr>
            </w:pPr>
            <w:r>
              <w:rPr>
                <w:rFonts w:eastAsiaTheme="minorEastAsia"/>
                <w:sz w:val="24"/>
              </w:rPr>
              <w:t>Ингибиторы тирозинкиназы</w:t>
            </w:r>
          </w:p>
        </w:tc>
      </w:tr>
      <w:tr w:rsidR="0078396C" w:rsidRPr="00A032E6" w14:paraId="77D72260" w14:textId="77777777" w:rsidTr="0051021C">
        <w:trPr>
          <w:trHeight w:val="20"/>
        </w:trPr>
        <w:tc>
          <w:tcPr>
            <w:tcW w:w="1956" w:type="dxa"/>
            <w:vAlign w:val="center"/>
          </w:tcPr>
          <w:p w14:paraId="7289E892" w14:textId="77777777" w:rsidR="0078396C" w:rsidRPr="00A032E6" w:rsidRDefault="0078396C" w:rsidP="00A85019">
            <w:pPr>
              <w:pStyle w:val="afff8"/>
              <w:rPr>
                <w:rFonts w:eastAsiaTheme="minorEastAsia"/>
                <w:sz w:val="24"/>
              </w:rPr>
            </w:pPr>
            <w:r w:rsidRPr="00A032E6">
              <w:rPr>
                <w:rFonts w:eastAsiaTheme="minorEastAsia"/>
                <w:sz w:val="24"/>
              </w:rPr>
              <w:t>КИ</w:t>
            </w:r>
          </w:p>
        </w:tc>
        <w:tc>
          <w:tcPr>
            <w:tcW w:w="7389" w:type="dxa"/>
            <w:vAlign w:val="center"/>
          </w:tcPr>
          <w:p w14:paraId="2FAC1610" w14:textId="77777777" w:rsidR="0078396C" w:rsidRPr="00A032E6" w:rsidRDefault="0078396C" w:rsidP="00A85019">
            <w:pPr>
              <w:pStyle w:val="afff8"/>
              <w:rPr>
                <w:rFonts w:eastAsiaTheme="minorEastAsia"/>
                <w:sz w:val="24"/>
              </w:rPr>
            </w:pPr>
            <w:r w:rsidRPr="00A032E6">
              <w:rPr>
                <w:rFonts w:eastAsiaTheme="minorEastAsia"/>
                <w:sz w:val="24"/>
              </w:rPr>
              <w:t>Клинические исследования</w:t>
            </w:r>
          </w:p>
        </w:tc>
      </w:tr>
      <w:tr w:rsidR="0078396C" w:rsidRPr="00A032E6" w14:paraId="49B49DCC" w14:textId="77777777" w:rsidTr="0051021C">
        <w:trPr>
          <w:trHeight w:val="20"/>
        </w:trPr>
        <w:tc>
          <w:tcPr>
            <w:tcW w:w="1956" w:type="dxa"/>
            <w:vAlign w:val="center"/>
          </w:tcPr>
          <w:p w14:paraId="134EB06B" w14:textId="77777777" w:rsidR="0078396C" w:rsidRPr="00A032E6" w:rsidRDefault="0078396C" w:rsidP="00A85019">
            <w:pPr>
              <w:pStyle w:val="afff8"/>
              <w:rPr>
                <w:rFonts w:eastAsiaTheme="minorEastAsia"/>
                <w:sz w:val="24"/>
              </w:rPr>
            </w:pPr>
            <w:r w:rsidRPr="00A032E6">
              <w:rPr>
                <w:rFonts w:eastAsiaTheme="minorEastAsia"/>
                <w:sz w:val="24"/>
              </w:rPr>
              <w:t>ЛПНП</w:t>
            </w:r>
          </w:p>
        </w:tc>
        <w:tc>
          <w:tcPr>
            <w:tcW w:w="7389" w:type="dxa"/>
            <w:vAlign w:val="center"/>
          </w:tcPr>
          <w:p w14:paraId="4CD2AFF1" w14:textId="77777777" w:rsidR="0078396C" w:rsidRPr="00A032E6" w:rsidRDefault="0078396C" w:rsidP="00A85019">
            <w:pPr>
              <w:pStyle w:val="afff8"/>
              <w:rPr>
                <w:rFonts w:eastAsiaTheme="minorEastAsia"/>
                <w:sz w:val="24"/>
              </w:rPr>
            </w:pPr>
            <w:r w:rsidRPr="00A032E6">
              <w:rPr>
                <w:rFonts w:eastAsiaTheme="minorEastAsia"/>
                <w:sz w:val="24"/>
              </w:rPr>
              <w:t>Липопротеины низкой плотности</w:t>
            </w:r>
          </w:p>
        </w:tc>
      </w:tr>
      <w:tr w:rsidR="00BC6DE9" w:rsidRPr="00A032E6" w14:paraId="49310D86" w14:textId="77777777" w:rsidTr="0051021C">
        <w:trPr>
          <w:trHeight w:val="20"/>
        </w:trPr>
        <w:tc>
          <w:tcPr>
            <w:tcW w:w="1956" w:type="dxa"/>
            <w:vAlign w:val="center"/>
          </w:tcPr>
          <w:p w14:paraId="75CB0073" w14:textId="765503DD" w:rsidR="00BC6DE9" w:rsidRPr="00A032E6" w:rsidRDefault="00BC6DE9" w:rsidP="00A85019">
            <w:pPr>
              <w:pStyle w:val="afff8"/>
              <w:rPr>
                <w:rFonts w:eastAsiaTheme="minorEastAsia"/>
                <w:sz w:val="24"/>
              </w:rPr>
            </w:pPr>
            <w:r>
              <w:rPr>
                <w:rFonts w:eastAsiaTheme="minorEastAsia"/>
                <w:sz w:val="24"/>
              </w:rPr>
              <w:t>НПВ</w:t>
            </w:r>
          </w:p>
        </w:tc>
        <w:tc>
          <w:tcPr>
            <w:tcW w:w="7389" w:type="dxa"/>
            <w:vAlign w:val="center"/>
          </w:tcPr>
          <w:p w14:paraId="07DD2069" w14:textId="59883E35" w:rsidR="00BC6DE9" w:rsidRPr="00A032E6" w:rsidRDefault="00BC6DE9" w:rsidP="00A85019">
            <w:pPr>
              <w:pStyle w:val="afff8"/>
              <w:rPr>
                <w:rFonts w:eastAsiaTheme="minorEastAsia"/>
                <w:sz w:val="24"/>
              </w:rPr>
            </w:pPr>
            <w:r>
              <w:rPr>
                <w:rFonts w:eastAsiaTheme="minorEastAsia"/>
                <w:sz w:val="24"/>
              </w:rPr>
              <w:t>Нижняя полая вена</w:t>
            </w:r>
          </w:p>
        </w:tc>
      </w:tr>
      <w:tr w:rsidR="0078396C" w:rsidRPr="00A032E6" w14:paraId="00CB071F" w14:textId="77777777" w:rsidTr="0051021C">
        <w:trPr>
          <w:trHeight w:val="20"/>
        </w:trPr>
        <w:tc>
          <w:tcPr>
            <w:tcW w:w="1956" w:type="dxa"/>
            <w:vAlign w:val="center"/>
          </w:tcPr>
          <w:p w14:paraId="4E35CD89" w14:textId="77777777" w:rsidR="0078396C" w:rsidRPr="00A032E6" w:rsidRDefault="0078396C" w:rsidP="00A85019">
            <w:pPr>
              <w:pStyle w:val="afff8"/>
              <w:rPr>
                <w:rFonts w:eastAsiaTheme="minorEastAsia"/>
                <w:sz w:val="24"/>
                <w:lang w:val="en-US"/>
              </w:rPr>
            </w:pPr>
            <w:r w:rsidRPr="00A032E6">
              <w:rPr>
                <w:rFonts w:eastAsiaTheme="minorEastAsia"/>
                <w:sz w:val="24"/>
              </w:rPr>
              <w:t xml:space="preserve">НЯ </w:t>
            </w:r>
          </w:p>
        </w:tc>
        <w:tc>
          <w:tcPr>
            <w:tcW w:w="7389" w:type="dxa"/>
            <w:vAlign w:val="center"/>
          </w:tcPr>
          <w:p w14:paraId="011AEB8C" w14:textId="77777777" w:rsidR="0078396C" w:rsidRPr="00A032E6" w:rsidRDefault="0078396C" w:rsidP="00A85019">
            <w:pPr>
              <w:pStyle w:val="afff8"/>
              <w:rPr>
                <w:rFonts w:eastAsiaTheme="minorEastAsia"/>
                <w:sz w:val="24"/>
              </w:rPr>
            </w:pPr>
            <w:r w:rsidRPr="00A032E6">
              <w:rPr>
                <w:rFonts w:eastAsiaTheme="minorEastAsia"/>
                <w:sz w:val="24"/>
              </w:rPr>
              <w:t>Нежелательные явления</w:t>
            </w:r>
          </w:p>
        </w:tc>
      </w:tr>
      <w:tr w:rsidR="00044EE2" w:rsidRPr="00A032E6" w14:paraId="592F473F" w14:textId="77777777" w:rsidTr="0051021C">
        <w:trPr>
          <w:trHeight w:val="20"/>
        </w:trPr>
        <w:tc>
          <w:tcPr>
            <w:tcW w:w="1956" w:type="dxa"/>
            <w:vAlign w:val="center"/>
          </w:tcPr>
          <w:p w14:paraId="57C8A7C1" w14:textId="290663E4" w:rsidR="00044EE2" w:rsidRPr="00E670E6" w:rsidRDefault="00044EE2" w:rsidP="00A85019">
            <w:pPr>
              <w:pStyle w:val="afff8"/>
              <w:rPr>
                <w:rFonts w:eastAsiaTheme="minorEastAsia"/>
                <w:sz w:val="24"/>
              </w:rPr>
            </w:pPr>
            <w:r>
              <w:rPr>
                <w:rFonts w:eastAsiaTheme="minorEastAsia"/>
                <w:sz w:val="24"/>
              </w:rPr>
              <w:t>ОВ</w:t>
            </w:r>
          </w:p>
        </w:tc>
        <w:tc>
          <w:tcPr>
            <w:tcW w:w="7389" w:type="dxa"/>
            <w:vAlign w:val="center"/>
          </w:tcPr>
          <w:p w14:paraId="47D889E7" w14:textId="04C7CD56" w:rsidR="00044EE2" w:rsidRDefault="00044EE2" w:rsidP="00A85019">
            <w:pPr>
              <w:pStyle w:val="afff8"/>
              <w:rPr>
                <w:rFonts w:eastAsiaTheme="minorEastAsia"/>
                <w:sz w:val="24"/>
              </w:rPr>
            </w:pPr>
            <w:r>
              <w:rPr>
                <w:rFonts w:eastAsiaTheme="minorEastAsia"/>
                <w:sz w:val="24"/>
              </w:rPr>
              <w:t>Общая выживаемость</w:t>
            </w:r>
          </w:p>
        </w:tc>
      </w:tr>
      <w:tr w:rsidR="00E670E6" w:rsidRPr="00A032E6" w14:paraId="6721C7F7" w14:textId="77777777" w:rsidTr="0051021C">
        <w:trPr>
          <w:trHeight w:val="20"/>
        </w:trPr>
        <w:tc>
          <w:tcPr>
            <w:tcW w:w="1956" w:type="dxa"/>
            <w:vAlign w:val="center"/>
          </w:tcPr>
          <w:p w14:paraId="3E6B6076" w14:textId="6625BE73" w:rsidR="00E670E6" w:rsidRDefault="00E670E6" w:rsidP="00A85019">
            <w:pPr>
              <w:pStyle w:val="afff8"/>
              <w:rPr>
                <w:rFonts w:eastAsiaTheme="minorEastAsia"/>
                <w:sz w:val="24"/>
              </w:rPr>
            </w:pPr>
            <w:r w:rsidRPr="00E670E6">
              <w:rPr>
                <w:rFonts w:eastAsiaTheme="minorEastAsia"/>
                <w:sz w:val="24"/>
              </w:rPr>
              <w:t>ПКР</w:t>
            </w:r>
          </w:p>
        </w:tc>
        <w:tc>
          <w:tcPr>
            <w:tcW w:w="7389" w:type="dxa"/>
            <w:vAlign w:val="center"/>
          </w:tcPr>
          <w:p w14:paraId="386072D3" w14:textId="3A541152" w:rsidR="00E670E6" w:rsidRDefault="00E670E6" w:rsidP="00A85019">
            <w:pPr>
              <w:pStyle w:val="afff8"/>
              <w:rPr>
                <w:rFonts w:eastAsiaTheme="minorEastAsia"/>
                <w:sz w:val="24"/>
              </w:rPr>
            </w:pPr>
            <w:r>
              <w:rPr>
                <w:rFonts w:eastAsiaTheme="minorEastAsia"/>
                <w:sz w:val="24"/>
              </w:rPr>
              <w:t>П</w:t>
            </w:r>
            <w:r w:rsidRPr="00E670E6">
              <w:rPr>
                <w:rFonts w:eastAsiaTheme="minorEastAsia"/>
                <w:sz w:val="24"/>
              </w:rPr>
              <w:t>очечно-клеточный рак</w:t>
            </w:r>
          </w:p>
        </w:tc>
      </w:tr>
      <w:tr w:rsidR="0078396C" w:rsidRPr="00A032E6" w14:paraId="726CD29A" w14:textId="77777777" w:rsidTr="0051021C">
        <w:trPr>
          <w:trHeight w:val="20"/>
        </w:trPr>
        <w:tc>
          <w:tcPr>
            <w:tcW w:w="1956" w:type="dxa"/>
            <w:vAlign w:val="center"/>
          </w:tcPr>
          <w:p w14:paraId="07DCD8A7" w14:textId="77777777" w:rsidR="0078396C" w:rsidRPr="00A032E6" w:rsidRDefault="0078396C" w:rsidP="00A85019">
            <w:pPr>
              <w:pStyle w:val="afff8"/>
              <w:rPr>
                <w:rFonts w:eastAsiaTheme="minorEastAsia"/>
                <w:sz w:val="24"/>
              </w:rPr>
            </w:pPr>
            <w:r>
              <w:rPr>
                <w:rFonts w:eastAsiaTheme="minorEastAsia"/>
                <w:sz w:val="24"/>
              </w:rPr>
              <w:t>ПЦР</w:t>
            </w:r>
          </w:p>
        </w:tc>
        <w:tc>
          <w:tcPr>
            <w:tcW w:w="7389" w:type="dxa"/>
            <w:vAlign w:val="center"/>
          </w:tcPr>
          <w:p w14:paraId="3E7039F9" w14:textId="77777777" w:rsidR="0078396C" w:rsidRPr="00A032E6" w:rsidRDefault="0078396C" w:rsidP="00A85019">
            <w:pPr>
              <w:pStyle w:val="afff8"/>
              <w:rPr>
                <w:rFonts w:eastAsiaTheme="minorEastAsia"/>
                <w:sz w:val="24"/>
              </w:rPr>
            </w:pPr>
            <w:r>
              <w:rPr>
                <w:rFonts w:eastAsiaTheme="minorEastAsia"/>
                <w:sz w:val="24"/>
              </w:rPr>
              <w:t>Полимеразная цепная реакция</w:t>
            </w:r>
          </w:p>
        </w:tc>
      </w:tr>
      <w:tr w:rsidR="006D06DD" w:rsidRPr="00A032E6" w14:paraId="5D5C3C0C" w14:textId="77777777" w:rsidTr="0051021C">
        <w:trPr>
          <w:trHeight w:val="20"/>
        </w:trPr>
        <w:tc>
          <w:tcPr>
            <w:tcW w:w="1956" w:type="dxa"/>
            <w:vAlign w:val="center"/>
          </w:tcPr>
          <w:p w14:paraId="07F8A7A1" w14:textId="401A5D20" w:rsidR="006D06DD" w:rsidRPr="005F7263" w:rsidRDefault="006D06DD" w:rsidP="00A85019">
            <w:pPr>
              <w:pStyle w:val="afff8"/>
              <w:rPr>
                <w:rFonts w:eastAsiaTheme="minorEastAsia"/>
                <w:sz w:val="24"/>
              </w:rPr>
            </w:pPr>
            <w:r w:rsidRPr="006D06DD">
              <w:rPr>
                <w:rFonts w:eastAsiaTheme="minorEastAsia"/>
                <w:sz w:val="24"/>
              </w:rPr>
              <w:t>РЙТ</w:t>
            </w:r>
          </w:p>
        </w:tc>
        <w:tc>
          <w:tcPr>
            <w:tcW w:w="7389" w:type="dxa"/>
            <w:vAlign w:val="center"/>
          </w:tcPr>
          <w:p w14:paraId="69437E96" w14:textId="749FD55A" w:rsidR="006D06DD" w:rsidRPr="005F7263" w:rsidRDefault="006D06DD" w:rsidP="006D06DD">
            <w:pPr>
              <w:rPr>
                <w:rFonts w:eastAsiaTheme="minorEastAsia"/>
              </w:rPr>
            </w:pPr>
            <w:r>
              <w:t xml:space="preserve">Радиойодтерапия </w:t>
            </w:r>
          </w:p>
        </w:tc>
      </w:tr>
      <w:tr w:rsidR="0078396C" w:rsidRPr="00A032E6" w14:paraId="10045A40" w14:textId="77777777" w:rsidTr="0051021C">
        <w:trPr>
          <w:trHeight w:val="20"/>
        </w:trPr>
        <w:tc>
          <w:tcPr>
            <w:tcW w:w="1956" w:type="dxa"/>
            <w:vAlign w:val="center"/>
          </w:tcPr>
          <w:p w14:paraId="53D85A2D" w14:textId="77777777" w:rsidR="0078396C" w:rsidRPr="005F7263" w:rsidRDefault="0078396C" w:rsidP="00A85019">
            <w:pPr>
              <w:pStyle w:val="afff8"/>
              <w:rPr>
                <w:rFonts w:eastAsiaTheme="minorEastAsia"/>
                <w:sz w:val="24"/>
              </w:rPr>
            </w:pPr>
            <w:r w:rsidRPr="005F7263">
              <w:rPr>
                <w:rFonts w:eastAsiaTheme="minorEastAsia"/>
                <w:sz w:val="24"/>
              </w:rPr>
              <w:t>РНК</w:t>
            </w:r>
          </w:p>
        </w:tc>
        <w:tc>
          <w:tcPr>
            <w:tcW w:w="7389" w:type="dxa"/>
            <w:vAlign w:val="center"/>
          </w:tcPr>
          <w:p w14:paraId="2E08507B" w14:textId="77777777" w:rsidR="0078396C" w:rsidRPr="005F7263" w:rsidRDefault="0078396C" w:rsidP="00A85019">
            <w:pPr>
              <w:pStyle w:val="afff8"/>
              <w:rPr>
                <w:rFonts w:eastAsiaTheme="minorEastAsia"/>
                <w:sz w:val="24"/>
              </w:rPr>
            </w:pPr>
            <w:r w:rsidRPr="005F7263">
              <w:rPr>
                <w:rFonts w:eastAsiaTheme="minorEastAsia"/>
                <w:sz w:val="24"/>
              </w:rPr>
              <w:t>Рибонуклеиновая кислота</w:t>
            </w:r>
          </w:p>
        </w:tc>
      </w:tr>
      <w:tr w:rsidR="00E670E6" w:rsidRPr="00A032E6" w14:paraId="4C9216DB" w14:textId="77777777" w:rsidTr="0051021C">
        <w:trPr>
          <w:trHeight w:val="20"/>
        </w:trPr>
        <w:tc>
          <w:tcPr>
            <w:tcW w:w="1956" w:type="dxa"/>
            <w:vAlign w:val="center"/>
          </w:tcPr>
          <w:p w14:paraId="341C33A4" w14:textId="72ED782F" w:rsidR="00E670E6" w:rsidRPr="00E670E6" w:rsidRDefault="00E670E6" w:rsidP="00A85019">
            <w:pPr>
              <w:pStyle w:val="afff8"/>
              <w:rPr>
                <w:rFonts w:eastAsiaTheme="minorEastAsia"/>
                <w:sz w:val="24"/>
              </w:rPr>
            </w:pPr>
            <w:r w:rsidRPr="00E670E6">
              <w:rPr>
                <w:rFonts w:eastAsiaTheme="minorEastAsia"/>
                <w:sz w:val="24"/>
              </w:rPr>
              <w:t>РТМ</w:t>
            </w:r>
          </w:p>
        </w:tc>
        <w:tc>
          <w:tcPr>
            <w:tcW w:w="7389" w:type="dxa"/>
            <w:vAlign w:val="center"/>
          </w:tcPr>
          <w:p w14:paraId="38F5E655" w14:textId="01D5E37E" w:rsidR="00E670E6" w:rsidRPr="00E670E6" w:rsidRDefault="00E670E6" w:rsidP="00A85019">
            <w:pPr>
              <w:pStyle w:val="afff8"/>
              <w:rPr>
                <w:rFonts w:eastAsiaTheme="minorEastAsia"/>
                <w:sz w:val="24"/>
              </w:rPr>
            </w:pPr>
            <w:r w:rsidRPr="00E670E6">
              <w:rPr>
                <w:rFonts w:eastAsiaTheme="minorEastAsia"/>
                <w:sz w:val="24"/>
              </w:rPr>
              <w:t xml:space="preserve">Рак тела матки </w:t>
            </w:r>
          </w:p>
        </w:tc>
      </w:tr>
      <w:tr w:rsidR="00E670E6" w:rsidRPr="00A032E6" w14:paraId="64EB380F" w14:textId="77777777" w:rsidTr="0051021C">
        <w:trPr>
          <w:trHeight w:val="20"/>
        </w:trPr>
        <w:tc>
          <w:tcPr>
            <w:tcW w:w="1956" w:type="dxa"/>
            <w:vAlign w:val="center"/>
          </w:tcPr>
          <w:p w14:paraId="5FBC3606" w14:textId="426FA68E" w:rsidR="00E670E6" w:rsidRDefault="00E670E6" w:rsidP="00A85019">
            <w:pPr>
              <w:pStyle w:val="afff8"/>
              <w:rPr>
                <w:rFonts w:eastAsiaTheme="minorEastAsia"/>
                <w:sz w:val="24"/>
              </w:rPr>
            </w:pPr>
            <w:r w:rsidRPr="00E670E6">
              <w:rPr>
                <w:rFonts w:eastAsiaTheme="minorEastAsia"/>
                <w:sz w:val="24"/>
              </w:rPr>
              <w:t>РЩЖ</w:t>
            </w:r>
          </w:p>
        </w:tc>
        <w:tc>
          <w:tcPr>
            <w:tcW w:w="7389" w:type="dxa"/>
            <w:vAlign w:val="center"/>
          </w:tcPr>
          <w:p w14:paraId="5271703A" w14:textId="66EB2F54" w:rsidR="00E670E6" w:rsidRDefault="00E670E6" w:rsidP="00A85019">
            <w:pPr>
              <w:pStyle w:val="afff8"/>
              <w:rPr>
                <w:rFonts w:eastAsiaTheme="minorEastAsia"/>
                <w:sz w:val="24"/>
              </w:rPr>
            </w:pPr>
            <w:r w:rsidRPr="00E670E6">
              <w:rPr>
                <w:rFonts w:eastAsiaTheme="minorEastAsia"/>
                <w:sz w:val="24"/>
              </w:rPr>
              <w:t>Рак щитовидной железы</w:t>
            </w:r>
          </w:p>
        </w:tc>
      </w:tr>
      <w:tr w:rsidR="00E670E6" w:rsidRPr="00A032E6" w14:paraId="306AF447" w14:textId="77777777" w:rsidTr="0051021C">
        <w:trPr>
          <w:trHeight w:val="20"/>
        </w:trPr>
        <w:tc>
          <w:tcPr>
            <w:tcW w:w="1956" w:type="dxa"/>
            <w:vAlign w:val="center"/>
          </w:tcPr>
          <w:p w14:paraId="2DB56FBB" w14:textId="72903598" w:rsidR="00E670E6" w:rsidRPr="00A032E6" w:rsidRDefault="00E670E6" w:rsidP="00A85019">
            <w:pPr>
              <w:pStyle w:val="afff8"/>
              <w:rPr>
                <w:rFonts w:eastAsiaTheme="minorEastAsia"/>
                <w:sz w:val="24"/>
              </w:rPr>
            </w:pPr>
            <w:r>
              <w:rPr>
                <w:rFonts w:eastAsiaTheme="minorEastAsia"/>
                <w:sz w:val="24"/>
              </w:rPr>
              <w:t>РЭ</w:t>
            </w:r>
          </w:p>
        </w:tc>
        <w:tc>
          <w:tcPr>
            <w:tcW w:w="7389" w:type="dxa"/>
            <w:vAlign w:val="center"/>
          </w:tcPr>
          <w:p w14:paraId="248C2B6F" w14:textId="22F814E5" w:rsidR="00E670E6" w:rsidRPr="00A032E6" w:rsidRDefault="00E670E6" w:rsidP="00A85019">
            <w:pPr>
              <w:pStyle w:val="afff8"/>
              <w:rPr>
                <w:rFonts w:eastAsiaTheme="minorEastAsia"/>
                <w:sz w:val="24"/>
              </w:rPr>
            </w:pPr>
            <w:r>
              <w:rPr>
                <w:rFonts w:eastAsiaTheme="minorEastAsia"/>
                <w:sz w:val="24"/>
              </w:rPr>
              <w:t>Рак эндометрия</w:t>
            </w:r>
          </w:p>
        </w:tc>
      </w:tr>
      <w:tr w:rsidR="0078396C" w:rsidRPr="00A032E6" w14:paraId="591ACD51" w14:textId="77777777" w:rsidTr="0051021C">
        <w:trPr>
          <w:trHeight w:val="20"/>
        </w:trPr>
        <w:tc>
          <w:tcPr>
            <w:tcW w:w="1956" w:type="dxa"/>
            <w:vAlign w:val="center"/>
          </w:tcPr>
          <w:p w14:paraId="7908337F" w14:textId="77777777" w:rsidR="0078396C" w:rsidRPr="00A032E6" w:rsidRDefault="0078396C" w:rsidP="00A85019">
            <w:pPr>
              <w:pStyle w:val="afff8"/>
              <w:rPr>
                <w:rFonts w:eastAsiaTheme="minorEastAsia"/>
                <w:sz w:val="24"/>
              </w:rPr>
            </w:pPr>
            <w:r w:rsidRPr="00A032E6">
              <w:rPr>
                <w:rFonts w:eastAsiaTheme="minorEastAsia"/>
                <w:sz w:val="24"/>
              </w:rPr>
              <w:t>СНЯ</w:t>
            </w:r>
          </w:p>
        </w:tc>
        <w:tc>
          <w:tcPr>
            <w:tcW w:w="7389" w:type="dxa"/>
            <w:vAlign w:val="center"/>
          </w:tcPr>
          <w:p w14:paraId="4AAC8FF0" w14:textId="77777777" w:rsidR="0078396C" w:rsidRPr="00A032E6" w:rsidRDefault="0078396C" w:rsidP="00A85019">
            <w:pPr>
              <w:pStyle w:val="afff8"/>
              <w:rPr>
                <w:rFonts w:eastAsiaTheme="minorEastAsia"/>
                <w:sz w:val="24"/>
              </w:rPr>
            </w:pPr>
            <w:r w:rsidRPr="00A032E6">
              <w:rPr>
                <w:rFonts w:eastAsiaTheme="minorEastAsia"/>
                <w:sz w:val="24"/>
              </w:rPr>
              <w:t>Серьёзные нежелательные явления</w:t>
            </w:r>
          </w:p>
        </w:tc>
      </w:tr>
      <w:tr w:rsidR="00543F0E" w:rsidRPr="00A032E6" w14:paraId="33E3A5AA" w14:textId="77777777" w:rsidTr="0051021C">
        <w:trPr>
          <w:trHeight w:val="20"/>
        </w:trPr>
        <w:tc>
          <w:tcPr>
            <w:tcW w:w="1956" w:type="dxa"/>
            <w:vAlign w:val="center"/>
          </w:tcPr>
          <w:p w14:paraId="5D64D5E6" w14:textId="7984D89F" w:rsidR="00543F0E" w:rsidRPr="009324E3" w:rsidRDefault="00543F0E" w:rsidP="00543F0E">
            <w:pPr>
              <w:pStyle w:val="afff8"/>
              <w:rPr>
                <w:rFonts w:eastAsiaTheme="minorEastAsia"/>
                <w:sz w:val="24"/>
              </w:rPr>
            </w:pPr>
            <w:r w:rsidRPr="009324E3">
              <w:rPr>
                <w:color w:val="000000"/>
                <w:sz w:val="24"/>
              </w:rPr>
              <w:t>США</w:t>
            </w:r>
          </w:p>
        </w:tc>
        <w:tc>
          <w:tcPr>
            <w:tcW w:w="7389" w:type="dxa"/>
            <w:vAlign w:val="center"/>
          </w:tcPr>
          <w:p w14:paraId="006EC0B6" w14:textId="78774CDC" w:rsidR="00543F0E" w:rsidRPr="00A032E6" w:rsidRDefault="00543F0E" w:rsidP="00543F0E">
            <w:pPr>
              <w:pStyle w:val="afff8"/>
              <w:rPr>
                <w:rFonts w:eastAsiaTheme="minorEastAsia"/>
                <w:sz w:val="24"/>
              </w:rPr>
            </w:pPr>
            <w:r w:rsidRPr="00733320">
              <w:rPr>
                <w:color w:val="000000"/>
                <w:sz w:val="24"/>
              </w:rPr>
              <w:t>Соединенные Штаты Америки</w:t>
            </w:r>
          </w:p>
        </w:tc>
      </w:tr>
      <w:tr w:rsidR="00E670E6" w:rsidRPr="00A032E6" w14:paraId="0DF1AEE4" w14:textId="77777777" w:rsidTr="0051021C">
        <w:trPr>
          <w:trHeight w:val="20"/>
        </w:trPr>
        <w:tc>
          <w:tcPr>
            <w:tcW w:w="1956" w:type="dxa"/>
            <w:vAlign w:val="center"/>
          </w:tcPr>
          <w:p w14:paraId="375F564B" w14:textId="68256133" w:rsidR="00E670E6" w:rsidRPr="00E670E6" w:rsidRDefault="00E670E6" w:rsidP="00A85019">
            <w:pPr>
              <w:pStyle w:val="afff8"/>
              <w:rPr>
                <w:rFonts w:eastAsiaTheme="minorEastAsia"/>
                <w:sz w:val="24"/>
              </w:rPr>
            </w:pPr>
            <w:r w:rsidRPr="00E670E6">
              <w:rPr>
                <w:sz w:val="24"/>
              </w:rPr>
              <w:t>ТК</w:t>
            </w:r>
          </w:p>
        </w:tc>
        <w:tc>
          <w:tcPr>
            <w:tcW w:w="7389" w:type="dxa"/>
            <w:vAlign w:val="center"/>
          </w:tcPr>
          <w:p w14:paraId="5F7E5E3A" w14:textId="51C464DE" w:rsidR="00E670E6" w:rsidRPr="00A032E6" w:rsidRDefault="00E670E6" w:rsidP="00E670E6">
            <w:pPr>
              <w:rPr>
                <w:rFonts w:eastAsiaTheme="minorEastAsia"/>
              </w:rPr>
            </w:pPr>
            <w:r w:rsidRPr="00536FEC">
              <w:t xml:space="preserve">Тирозинкиназы </w:t>
            </w:r>
          </w:p>
        </w:tc>
      </w:tr>
      <w:tr w:rsidR="0078396C" w:rsidRPr="00A032E6" w14:paraId="2BB24049" w14:textId="77777777" w:rsidTr="0051021C">
        <w:trPr>
          <w:trHeight w:val="20"/>
        </w:trPr>
        <w:tc>
          <w:tcPr>
            <w:tcW w:w="1956" w:type="dxa"/>
            <w:vAlign w:val="center"/>
          </w:tcPr>
          <w:p w14:paraId="06585B0B" w14:textId="77777777" w:rsidR="0078396C" w:rsidRPr="00A032E6" w:rsidRDefault="0078396C" w:rsidP="00A85019">
            <w:pPr>
              <w:pStyle w:val="afff8"/>
              <w:rPr>
                <w:rFonts w:eastAsiaTheme="minorEastAsia"/>
                <w:sz w:val="24"/>
              </w:rPr>
            </w:pPr>
            <w:r w:rsidRPr="00A032E6">
              <w:rPr>
                <w:rFonts w:eastAsiaTheme="minorEastAsia"/>
                <w:sz w:val="24"/>
              </w:rPr>
              <w:t>ЦНС</w:t>
            </w:r>
          </w:p>
        </w:tc>
        <w:tc>
          <w:tcPr>
            <w:tcW w:w="7389" w:type="dxa"/>
            <w:vAlign w:val="center"/>
          </w:tcPr>
          <w:p w14:paraId="06A965C7" w14:textId="77777777" w:rsidR="0078396C" w:rsidRPr="00A032E6" w:rsidRDefault="0078396C" w:rsidP="00A85019">
            <w:pPr>
              <w:pStyle w:val="afff8"/>
              <w:rPr>
                <w:rFonts w:eastAsiaTheme="minorEastAsia"/>
                <w:sz w:val="24"/>
              </w:rPr>
            </w:pPr>
            <w:r w:rsidRPr="00A032E6">
              <w:rPr>
                <w:rFonts w:eastAsiaTheme="minorEastAsia"/>
                <w:sz w:val="24"/>
              </w:rPr>
              <w:t>Центральная нервная система</w:t>
            </w:r>
          </w:p>
        </w:tc>
      </w:tr>
      <w:tr w:rsidR="00044EE2" w:rsidRPr="00A032E6" w14:paraId="5272163D" w14:textId="77777777" w:rsidTr="0051021C">
        <w:trPr>
          <w:trHeight w:val="20"/>
        </w:trPr>
        <w:tc>
          <w:tcPr>
            <w:tcW w:w="1956" w:type="dxa"/>
            <w:vAlign w:val="center"/>
          </w:tcPr>
          <w:p w14:paraId="6133B3F2" w14:textId="6803FB97" w:rsidR="00044EE2" w:rsidRPr="00E670E6" w:rsidRDefault="00044EE2" w:rsidP="00A85019">
            <w:pPr>
              <w:pStyle w:val="afff8"/>
              <w:rPr>
                <w:rFonts w:eastAsiaTheme="minorEastAsia"/>
                <w:sz w:val="24"/>
              </w:rPr>
            </w:pPr>
            <w:r w:rsidRPr="00044EE2">
              <w:rPr>
                <w:rFonts w:eastAsiaTheme="minorEastAsia"/>
                <w:sz w:val="24"/>
              </w:rPr>
              <w:t>ЧОО</w:t>
            </w:r>
          </w:p>
        </w:tc>
        <w:tc>
          <w:tcPr>
            <w:tcW w:w="7389" w:type="dxa"/>
            <w:vAlign w:val="center"/>
          </w:tcPr>
          <w:p w14:paraId="178B34B7" w14:textId="4879BCAE" w:rsidR="00044EE2" w:rsidRDefault="00044EE2" w:rsidP="00A85019">
            <w:pPr>
              <w:pStyle w:val="afff8"/>
              <w:rPr>
                <w:rFonts w:eastAsiaTheme="minorEastAsia"/>
                <w:sz w:val="24"/>
              </w:rPr>
            </w:pPr>
            <w:r>
              <w:rPr>
                <w:rFonts w:eastAsiaTheme="minorEastAsia"/>
                <w:sz w:val="24"/>
              </w:rPr>
              <w:t>Ч</w:t>
            </w:r>
            <w:r w:rsidRPr="00044EE2">
              <w:rPr>
                <w:rFonts w:eastAsiaTheme="minorEastAsia"/>
                <w:sz w:val="24"/>
              </w:rPr>
              <w:t>астот</w:t>
            </w:r>
            <w:r>
              <w:rPr>
                <w:rFonts w:eastAsiaTheme="minorEastAsia"/>
                <w:sz w:val="24"/>
              </w:rPr>
              <w:t>а</w:t>
            </w:r>
            <w:r w:rsidRPr="00044EE2">
              <w:rPr>
                <w:rFonts w:eastAsiaTheme="minorEastAsia"/>
                <w:sz w:val="24"/>
              </w:rPr>
              <w:t xml:space="preserve"> ответа на терапию </w:t>
            </w:r>
          </w:p>
        </w:tc>
      </w:tr>
      <w:tr w:rsidR="0078396C" w:rsidRPr="00A032E6" w14:paraId="6EACFF32" w14:textId="77777777" w:rsidTr="0051021C">
        <w:trPr>
          <w:trHeight w:val="20"/>
        </w:trPr>
        <w:tc>
          <w:tcPr>
            <w:tcW w:w="1956" w:type="dxa"/>
            <w:vAlign w:val="center"/>
          </w:tcPr>
          <w:p w14:paraId="705904D0" w14:textId="2BCB0BE3" w:rsidR="0078396C" w:rsidRPr="004D7C17" w:rsidRDefault="00E670E6" w:rsidP="00A85019">
            <w:pPr>
              <w:pStyle w:val="afff8"/>
              <w:rPr>
                <w:rFonts w:eastAsiaTheme="minorEastAsia"/>
                <w:sz w:val="24"/>
              </w:rPr>
            </w:pPr>
            <w:r w:rsidRPr="00E670E6">
              <w:rPr>
                <w:rFonts w:eastAsiaTheme="minorEastAsia"/>
                <w:sz w:val="24"/>
              </w:rPr>
              <w:t>ЩЖ</w:t>
            </w:r>
          </w:p>
        </w:tc>
        <w:tc>
          <w:tcPr>
            <w:tcW w:w="7389" w:type="dxa"/>
            <w:vAlign w:val="center"/>
          </w:tcPr>
          <w:p w14:paraId="221A86AA" w14:textId="39C3EAEA" w:rsidR="0078396C" w:rsidRPr="00A032E6" w:rsidRDefault="00E670E6" w:rsidP="00A85019">
            <w:pPr>
              <w:pStyle w:val="afff8"/>
              <w:rPr>
                <w:rFonts w:eastAsiaTheme="minorEastAsia"/>
                <w:sz w:val="24"/>
              </w:rPr>
            </w:pPr>
            <w:r>
              <w:rPr>
                <w:rFonts w:eastAsiaTheme="minorEastAsia"/>
                <w:sz w:val="24"/>
              </w:rPr>
              <w:t>Щ</w:t>
            </w:r>
            <w:r w:rsidRPr="00E670E6">
              <w:rPr>
                <w:rFonts w:eastAsiaTheme="minorEastAsia"/>
                <w:sz w:val="24"/>
              </w:rPr>
              <w:t>итовидн</w:t>
            </w:r>
            <w:r>
              <w:rPr>
                <w:rFonts w:eastAsiaTheme="minorEastAsia"/>
                <w:sz w:val="24"/>
              </w:rPr>
              <w:t>ая</w:t>
            </w:r>
            <w:r w:rsidRPr="00E670E6">
              <w:rPr>
                <w:rFonts w:eastAsiaTheme="minorEastAsia"/>
                <w:sz w:val="24"/>
              </w:rPr>
              <w:t xml:space="preserve"> желез</w:t>
            </w:r>
            <w:r>
              <w:rPr>
                <w:rFonts w:eastAsiaTheme="minorEastAsia"/>
                <w:sz w:val="24"/>
              </w:rPr>
              <w:t>а</w:t>
            </w:r>
          </w:p>
        </w:tc>
      </w:tr>
      <w:tr w:rsidR="0078396C" w:rsidRPr="00A032E6" w14:paraId="3C6484EB" w14:textId="77777777" w:rsidTr="0051021C">
        <w:trPr>
          <w:trHeight w:val="144"/>
        </w:trPr>
        <w:tc>
          <w:tcPr>
            <w:tcW w:w="1956" w:type="dxa"/>
            <w:vAlign w:val="center"/>
          </w:tcPr>
          <w:p w14:paraId="7DC72064" w14:textId="77777777" w:rsidR="0078396C" w:rsidRPr="00516DC5" w:rsidRDefault="0078396C" w:rsidP="00A85019">
            <w:pPr>
              <w:pStyle w:val="afff8"/>
              <w:rPr>
                <w:rFonts w:eastAsiaTheme="minorEastAsia"/>
                <w:sz w:val="24"/>
              </w:rPr>
            </w:pPr>
            <w:r w:rsidRPr="00516DC5">
              <w:rPr>
                <w:color w:val="000000" w:themeColor="text1"/>
                <w:sz w:val="24"/>
              </w:rPr>
              <w:t>ЭКГ</w:t>
            </w:r>
          </w:p>
        </w:tc>
        <w:tc>
          <w:tcPr>
            <w:tcW w:w="7389" w:type="dxa"/>
            <w:vAlign w:val="center"/>
          </w:tcPr>
          <w:p w14:paraId="5B3286A6" w14:textId="77777777" w:rsidR="0078396C" w:rsidRPr="00516DC5" w:rsidRDefault="0078396C" w:rsidP="00A85019">
            <w:pPr>
              <w:pStyle w:val="afff8"/>
              <w:rPr>
                <w:rFonts w:eastAsiaTheme="minorEastAsia"/>
                <w:sz w:val="24"/>
              </w:rPr>
            </w:pPr>
            <w:r w:rsidRPr="00516DC5">
              <w:rPr>
                <w:color w:val="000000" w:themeColor="text1"/>
                <w:sz w:val="24"/>
              </w:rPr>
              <w:t>Электрокардиограмма</w:t>
            </w:r>
          </w:p>
        </w:tc>
      </w:tr>
    </w:tbl>
    <w:p w14:paraId="3B937FA3" w14:textId="77777777" w:rsidR="00981B3F" w:rsidRPr="00E4467D" w:rsidRDefault="00981B3F" w:rsidP="00981B3F">
      <w:pPr>
        <w:pStyle w:val="ad"/>
      </w:pPr>
    </w:p>
    <w:p w14:paraId="6C4BE062" w14:textId="77777777" w:rsidR="000139E5" w:rsidRPr="000139E5" w:rsidRDefault="000139E5" w:rsidP="000139E5"/>
    <w:p w14:paraId="202E41F9" w14:textId="098DC15F" w:rsidR="00295007" w:rsidRPr="005E6358" w:rsidRDefault="00295007" w:rsidP="00295007">
      <w:pPr>
        <w:pStyle w:val="12"/>
        <w:pageBreakBefore/>
        <w:spacing w:line="240" w:lineRule="auto"/>
        <w:rPr>
          <w:rFonts w:cs="Times New Roman"/>
          <w:color w:val="000000" w:themeColor="text1"/>
          <w:szCs w:val="24"/>
        </w:rPr>
      </w:pPr>
      <w:bookmarkStart w:id="9" w:name="_Toc126059679"/>
      <w:r w:rsidRPr="005E6358">
        <w:rPr>
          <w:rFonts w:cs="Times New Roman"/>
          <w:color w:val="000000" w:themeColor="text1"/>
          <w:szCs w:val="24"/>
        </w:rPr>
        <w:lastRenderedPageBreak/>
        <w:t>ИСТОРИЯ ДОКУМЕНТА</w:t>
      </w:r>
      <w:bookmarkEnd w:id="5"/>
      <w:bookmarkEnd w:id="9"/>
    </w:p>
    <w:tbl>
      <w:tblPr>
        <w:tblStyle w:val="a8"/>
        <w:tblW w:w="0" w:type="auto"/>
        <w:tblInd w:w="-5" w:type="dxa"/>
        <w:tblLook w:val="04A0" w:firstRow="1" w:lastRow="0" w:firstColumn="1" w:lastColumn="0" w:noHBand="0" w:noVBand="1"/>
      </w:tblPr>
      <w:tblGrid>
        <w:gridCol w:w="2835"/>
        <w:gridCol w:w="6515"/>
      </w:tblGrid>
      <w:tr w:rsidR="00606FC4" w:rsidRPr="0038618C" w14:paraId="6EA0EDD0" w14:textId="77777777" w:rsidTr="00A4074B">
        <w:trPr>
          <w:trHeight w:val="659"/>
        </w:trPr>
        <w:tc>
          <w:tcPr>
            <w:tcW w:w="2835" w:type="dxa"/>
            <w:shd w:val="clear" w:color="auto" w:fill="D9D9D9" w:themeFill="background1" w:themeFillShade="D9"/>
            <w:vAlign w:val="center"/>
          </w:tcPr>
          <w:p w14:paraId="1B71ABCB" w14:textId="21595863" w:rsidR="00606FC4" w:rsidRPr="00D050C7" w:rsidRDefault="00606FC4" w:rsidP="00A4074B">
            <w:pPr>
              <w:jc w:val="center"/>
              <w:rPr>
                <w:b/>
              </w:rPr>
            </w:pPr>
            <w:r w:rsidRPr="00D050C7">
              <w:rPr>
                <w:b/>
              </w:rPr>
              <w:t xml:space="preserve">Версия </w:t>
            </w:r>
          </w:p>
        </w:tc>
        <w:tc>
          <w:tcPr>
            <w:tcW w:w="6515" w:type="dxa"/>
            <w:shd w:val="clear" w:color="auto" w:fill="D9D9D9" w:themeFill="background1" w:themeFillShade="D9"/>
            <w:vAlign w:val="center"/>
          </w:tcPr>
          <w:p w14:paraId="72D84A22" w14:textId="77777777" w:rsidR="00606FC4" w:rsidRPr="00D050C7" w:rsidRDefault="00606FC4" w:rsidP="00A4074B">
            <w:pPr>
              <w:jc w:val="center"/>
              <w:rPr>
                <w:b/>
              </w:rPr>
            </w:pPr>
            <w:r w:rsidRPr="00D050C7">
              <w:rPr>
                <w:b/>
              </w:rPr>
              <w:t>Описание изменений</w:t>
            </w:r>
          </w:p>
        </w:tc>
      </w:tr>
      <w:tr w:rsidR="00606FC4" w:rsidRPr="000E22E4" w14:paraId="2BB717AB" w14:textId="77777777" w:rsidTr="00A4074B">
        <w:trPr>
          <w:trHeight w:val="304"/>
        </w:trPr>
        <w:tc>
          <w:tcPr>
            <w:tcW w:w="2835" w:type="dxa"/>
            <w:shd w:val="clear" w:color="auto" w:fill="auto"/>
            <w:vAlign w:val="center"/>
          </w:tcPr>
          <w:p w14:paraId="2ED04152" w14:textId="6723B867" w:rsidR="00606FC4" w:rsidRPr="00D050C7" w:rsidRDefault="00606FC4" w:rsidP="000971D1">
            <w:pPr>
              <w:jc w:val="center"/>
            </w:pPr>
            <w:r w:rsidRPr="00D050C7">
              <w:t xml:space="preserve">1.0 от </w:t>
            </w:r>
            <w:r w:rsidR="000971D1">
              <w:rPr>
                <w:lang w:val="en-US"/>
              </w:rPr>
              <w:t>30</w:t>
            </w:r>
            <w:r w:rsidRPr="00D050C7">
              <w:t xml:space="preserve"> </w:t>
            </w:r>
            <w:r w:rsidR="00DC43E0">
              <w:t>января</w:t>
            </w:r>
            <w:r w:rsidRPr="00D050C7">
              <w:t xml:space="preserve"> 202</w:t>
            </w:r>
            <w:r w:rsidR="00DC43E0">
              <w:t>3</w:t>
            </w:r>
            <w:r w:rsidRPr="00D050C7">
              <w:t xml:space="preserve"> г.</w:t>
            </w:r>
          </w:p>
        </w:tc>
        <w:tc>
          <w:tcPr>
            <w:tcW w:w="6515" w:type="dxa"/>
            <w:shd w:val="clear" w:color="auto" w:fill="auto"/>
            <w:vAlign w:val="center"/>
          </w:tcPr>
          <w:p w14:paraId="0666AAE7" w14:textId="77777777" w:rsidR="00606FC4" w:rsidRPr="00D050C7" w:rsidRDefault="00606FC4" w:rsidP="00A4074B">
            <w:r w:rsidRPr="00D050C7">
              <w:t>Исходная версия.</w:t>
            </w:r>
          </w:p>
        </w:tc>
      </w:tr>
    </w:tbl>
    <w:p w14:paraId="54F021E8" w14:textId="77777777" w:rsidR="00295007" w:rsidRDefault="00295007" w:rsidP="00295007">
      <w:pPr>
        <w:ind w:firstLine="709"/>
        <w:rPr>
          <w:color w:val="000000" w:themeColor="text1"/>
          <w:highlight w:val="yellow"/>
          <w:lang w:eastAsia="ru-RU"/>
        </w:rPr>
      </w:pPr>
    </w:p>
    <w:p w14:paraId="1B5197FA" w14:textId="77777777" w:rsidR="00295007" w:rsidRPr="005E6358" w:rsidRDefault="00295007" w:rsidP="00295007">
      <w:pPr>
        <w:rPr>
          <w:color w:val="000000" w:themeColor="text1"/>
        </w:rPr>
      </w:pPr>
    </w:p>
    <w:p w14:paraId="24400B5E" w14:textId="77777777" w:rsidR="00295007" w:rsidRPr="005E6358" w:rsidRDefault="00295007" w:rsidP="00295007">
      <w:pPr>
        <w:rPr>
          <w:color w:val="000000" w:themeColor="text1"/>
        </w:rPr>
      </w:pPr>
    </w:p>
    <w:p w14:paraId="4800DBCE" w14:textId="77777777" w:rsidR="00295007" w:rsidRPr="005E6358" w:rsidRDefault="00295007" w:rsidP="00295007">
      <w:pPr>
        <w:rPr>
          <w:color w:val="000000" w:themeColor="text1"/>
        </w:rPr>
      </w:pPr>
    </w:p>
    <w:p w14:paraId="63FD52B0" w14:textId="77777777" w:rsidR="00295007" w:rsidRPr="005E6358" w:rsidRDefault="00295007" w:rsidP="00295007">
      <w:pPr>
        <w:rPr>
          <w:color w:val="000000" w:themeColor="text1"/>
        </w:rPr>
      </w:pPr>
    </w:p>
    <w:p w14:paraId="085A1683" w14:textId="77777777" w:rsidR="00295007" w:rsidRPr="005E6358" w:rsidRDefault="00295007" w:rsidP="00295007">
      <w:pPr>
        <w:tabs>
          <w:tab w:val="center" w:pos="4677"/>
        </w:tabs>
        <w:rPr>
          <w:color w:val="000000" w:themeColor="text1"/>
        </w:rPr>
        <w:sectPr w:rsidR="00295007" w:rsidRPr="005E6358" w:rsidSect="00C0440F">
          <w:pgSz w:w="11906" w:h="16838"/>
          <w:pgMar w:top="1393" w:right="850" w:bottom="1134" w:left="1701" w:header="708" w:footer="708" w:gutter="0"/>
          <w:cols w:space="708"/>
          <w:docGrid w:linePitch="360"/>
        </w:sectPr>
      </w:pPr>
      <w:r w:rsidRPr="005E6358">
        <w:rPr>
          <w:color w:val="000000" w:themeColor="text1"/>
        </w:rPr>
        <w:tab/>
      </w:r>
    </w:p>
    <w:p w14:paraId="031E5AA3" w14:textId="77777777" w:rsidR="00295007" w:rsidRPr="007A2314" w:rsidRDefault="00295007" w:rsidP="00295007">
      <w:pPr>
        <w:pStyle w:val="12"/>
        <w:spacing w:line="240" w:lineRule="auto"/>
        <w:rPr>
          <w:rFonts w:cs="Times New Roman"/>
          <w:color w:val="000000" w:themeColor="text1"/>
        </w:rPr>
      </w:pPr>
      <w:bookmarkStart w:id="10" w:name="_Toc126059680"/>
      <w:r w:rsidRPr="007A2314">
        <w:rPr>
          <w:rFonts w:cs="Times New Roman"/>
          <w:color w:val="000000" w:themeColor="text1"/>
        </w:rPr>
        <w:lastRenderedPageBreak/>
        <w:t>РЕЗЮМЕ</w:t>
      </w:r>
      <w:bookmarkEnd w:id="10"/>
    </w:p>
    <w:p w14:paraId="06D3EAB0" w14:textId="5DE7078A" w:rsidR="00A405AB" w:rsidRDefault="00A405AB" w:rsidP="00B80C34">
      <w:pPr>
        <w:ind w:firstLine="709"/>
      </w:pPr>
      <w:r>
        <w:t>В 2020 году во всем мире было зарегистрировано около 19,3 млн. новых случаев рака (18,1 млн без учета немеланомного рака кожи) и почти 10,0 миллионов смертей от рака (9,9 миллиона без учета немеланомного рака кожи). О</w:t>
      </w:r>
      <w:r w:rsidRPr="003248DC">
        <w:t xml:space="preserve">жидается, что </w:t>
      </w:r>
      <w:r w:rsidR="00235A86">
        <w:t xml:space="preserve">число зарегистрированных случаев </w:t>
      </w:r>
      <w:r w:rsidRPr="003248DC">
        <w:t xml:space="preserve">в 2040 году </w:t>
      </w:r>
      <w:r w:rsidR="00235A86">
        <w:t>составит</w:t>
      </w:r>
      <w:r w:rsidR="00235A86" w:rsidRPr="003248DC">
        <w:t xml:space="preserve"> </w:t>
      </w:r>
      <w:r w:rsidRPr="003248DC">
        <w:t>28,4 миллиона, что на 47% больше, чем в 2020 году</w:t>
      </w:r>
      <w:r>
        <w:t xml:space="preserve">. Показатель распространенности злокачественных новообразований </w:t>
      </w:r>
      <w:r w:rsidR="00235A86">
        <w:t>среди</w:t>
      </w:r>
      <w:r>
        <w:t xml:space="preserve"> населения России в 2021 г. составил 2 690,5 на 100 тыс. населения, что выше уровня 2011 г. (2 029,0) на 32,6%. Рост данного показателя обусловлен как ростом заболеваемости и выявляемости, так и увеличением выживаемости онкологических больных.</w:t>
      </w:r>
    </w:p>
    <w:p w14:paraId="5EEE87BC" w14:textId="4D80FDAB" w:rsidR="006A786D" w:rsidRDefault="006928D6" w:rsidP="00B80C34">
      <w:pPr>
        <w:ind w:firstLine="709"/>
        <w:rPr>
          <w:lang w:eastAsia="ru-RU"/>
        </w:rPr>
      </w:pPr>
      <w:r>
        <w:rPr>
          <w:lang w:eastAsia="ru-RU"/>
        </w:rPr>
        <w:t xml:space="preserve">Ленватиниб является ингибитором тирозинкиназы I типа, проявляющим выраженную антиангиогенную активность при лечении рака. </w:t>
      </w:r>
      <w:r w:rsidR="0015348C">
        <w:rPr>
          <w:lang w:eastAsia="ru-RU"/>
        </w:rPr>
        <w:t>Благодаря активности в отношении</w:t>
      </w:r>
      <w:r>
        <w:rPr>
          <w:lang w:eastAsia="ru-RU"/>
        </w:rPr>
        <w:t xml:space="preserve"> множественных солидных </w:t>
      </w:r>
      <w:r w:rsidR="0015348C">
        <w:rPr>
          <w:lang w:eastAsia="ru-RU"/>
        </w:rPr>
        <w:t>опухолей</w:t>
      </w:r>
      <w:r>
        <w:rPr>
          <w:lang w:eastAsia="ru-RU"/>
        </w:rPr>
        <w:t>, препарат был одобрен при дифференцированном раке щитовидной железы</w:t>
      </w:r>
      <w:r w:rsidR="00543694">
        <w:rPr>
          <w:lang w:eastAsia="ru-RU"/>
        </w:rPr>
        <w:t xml:space="preserve"> (РЩЖ)</w:t>
      </w:r>
      <w:r>
        <w:rPr>
          <w:lang w:eastAsia="ru-RU"/>
        </w:rPr>
        <w:t>, гепатоцеллюлярной карциноме</w:t>
      </w:r>
      <w:r w:rsidR="00543694">
        <w:rPr>
          <w:lang w:eastAsia="ru-RU"/>
        </w:rPr>
        <w:t xml:space="preserve"> (ГЦК)</w:t>
      </w:r>
      <w:r>
        <w:rPr>
          <w:lang w:eastAsia="ru-RU"/>
        </w:rPr>
        <w:t>, почечно-клеточной карциноме и при лечении рака эндометрия</w:t>
      </w:r>
      <w:r w:rsidR="00543694">
        <w:rPr>
          <w:lang w:eastAsia="ru-RU"/>
        </w:rPr>
        <w:t xml:space="preserve"> (РЭ)</w:t>
      </w:r>
      <w:r>
        <w:rPr>
          <w:lang w:eastAsia="ru-RU"/>
        </w:rPr>
        <w:t xml:space="preserve"> в качестве монотерапии или в </w:t>
      </w:r>
      <w:r w:rsidR="00FB0A5B">
        <w:rPr>
          <w:lang w:eastAsia="ru-RU"/>
        </w:rPr>
        <w:t xml:space="preserve">составе </w:t>
      </w:r>
      <w:r>
        <w:rPr>
          <w:lang w:eastAsia="ru-RU"/>
        </w:rPr>
        <w:t xml:space="preserve">комбинированной химиотерапии. Кроме того, ленватиниб продемонстрировал многообещающие результаты при некоторых других типах опухолей, включая медуллярный рак, анапластический </w:t>
      </w:r>
      <w:r w:rsidR="00543694">
        <w:rPr>
          <w:lang w:eastAsia="ru-RU"/>
        </w:rPr>
        <w:t>РЩЖ</w:t>
      </w:r>
      <w:r>
        <w:rPr>
          <w:lang w:eastAsia="ru-RU"/>
        </w:rPr>
        <w:t>, аденоидно-кистозный рак</w:t>
      </w:r>
      <w:r w:rsidR="00AB24FF">
        <w:rPr>
          <w:lang w:eastAsia="ru-RU"/>
        </w:rPr>
        <w:t xml:space="preserve">. </w:t>
      </w:r>
    </w:p>
    <w:p w14:paraId="07C1B5FA" w14:textId="19FE2D56" w:rsidR="006928D6" w:rsidRDefault="006928D6" w:rsidP="00B80C34">
      <w:pPr>
        <w:ind w:firstLine="709"/>
        <w:rPr>
          <w:lang w:eastAsia="ru-RU"/>
        </w:rPr>
      </w:pPr>
      <w:r>
        <w:rPr>
          <w:lang w:eastAsia="ru-RU"/>
        </w:rPr>
        <w:t>Ленватиниб – пероральный мультикиназный ингибитор, действующий на рецепторы к фактору роста эндотелия сосудов 1</w:t>
      </w:r>
      <w:r w:rsidR="00235A86" w:rsidDel="00235A86">
        <w:rPr>
          <w:lang w:eastAsia="ru-RU"/>
        </w:rPr>
        <w:t xml:space="preserve"> </w:t>
      </w:r>
      <w:r w:rsidR="000A56AC">
        <w:rPr>
          <w:lang w:eastAsia="ru-RU"/>
        </w:rPr>
        <w:t>(</w:t>
      </w:r>
      <w:r w:rsidR="000A56AC" w:rsidRPr="00981B3F">
        <w:rPr>
          <w:lang w:val="en-US"/>
        </w:rPr>
        <w:t>vascular</w:t>
      </w:r>
      <w:r w:rsidR="000A56AC" w:rsidRPr="00D050C7">
        <w:t xml:space="preserve"> </w:t>
      </w:r>
      <w:r w:rsidR="000A56AC" w:rsidRPr="00981B3F">
        <w:rPr>
          <w:lang w:val="en-US"/>
        </w:rPr>
        <w:t>endothelial</w:t>
      </w:r>
      <w:r w:rsidR="000A56AC" w:rsidRPr="00D050C7">
        <w:t xml:space="preserve"> </w:t>
      </w:r>
      <w:r w:rsidR="000A56AC" w:rsidRPr="00981B3F">
        <w:rPr>
          <w:lang w:val="en-US"/>
        </w:rPr>
        <w:t>growth</w:t>
      </w:r>
      <w:r w:rsidR="000A56AC" w:rsidRPr="00D050C7">
        <w:t xml:space="preserve"> </w:t>
      </w:r>
      <w:r w:rsidR="000A56AC" w:rsidRPr="00981B3F">
        <w:rPr>
          <w:lang w:val="en-US"/>
        </w:rPr>
        <w:t>factor</w:t>
      </w:r>
      <w:r w:rsidR="000A56AC">
        <w:t>,</w:t>
      </w:r>
      <w:r w:rsidR="000A56AC">
        <w:rPr>
          <w:lang w:eastAsia="ru-RU"/>
        </w:rPr>
        <w:t xml:space="preserve"> </w:t>
      </w:r>
      <w:r>
        <w:rPr>
          <w:lang w:eastAsia="ru-RU"/>
        </w:rPr>
        <w:t>VEGF</w:t>
      </w:r>
      <w:r w:rsidR="000A56AC">
        <w:rPr>
          <w:lang w:eastAsia="ru-RU"/>
        </w:rPr>
        <w:t>)</w:t>
      </w:r>
      <w:r>
        <w:rPr>
          <w:lang w:eastAsia="ru-RU"/>
        </w:rPr>
        <w:t xml:space="preserve">, рецепторы к фактору роста фибробластов </w:t>
      </w:r>
      <w:r w:rsidR="001D118C" w:rsidRPr="00754D84">
        <w:rPr>
          <w:bCs/>
          <w:lang w:eastAsia="ru-RU"/>
        </w:rPr>
        <w:t>(Fibroblast growth factor receptor</w:t>
      </w:r>
      <w:r w:rsidR="001D118C">
        <w:rPr>
          <w:bCs/>
          <w:lang w:eastAsia="ru-RU"/>
        </w:rPr>
        <w:t xml:space="preserve">, </w:t>
      </w:r>
      <w:r>
        <w:rPr>
          <w:lang w:eastAsia="ru-RU"/>
        </w:rPr>
        <w:t>FGFR</w:t>
      </w:r>
      <w:r w:rsidR="001D118C">
        <w:rPr>
          <w:lang w:eastAsia="ru-RU"/>
        </w:rPr>
        <w:t>)</w:t>
      </w:r>
      <w:r>
        <w:rPr>
          <w:lang w:eastAsia="ru-RU"/>
        </w:rPr>
        <w:t xml:space="preserve">, рецепторы к тромбоцитарному фактору роста α </w:t>
      </w:r>
      <w:r w:rsidR="006B175E">
        <w:rPr>
          <w:lang w:eastAsia="ru-RU"/>
        </w:rPr>
        <w:t>(</w:t>
      </w:r>
      <w:r w:rsidR="006B175E">
        <w:rPr>
          <w:lang w:val="en-US"/>
        </w:rPr>
        <w:t>P</w:t>
      </w:r>
      <w:r w:rsidR="006B175E" w:rsidRPr="006A786D">
        <w:rPr>
          <w:lang w:val="en-US"/>
        </w:rPr>
        <w:t>latelet</w:t>
      </w:r>
      <w:r w:rsidR="006B175E" w:rsidRPr="006A786D">
        <w:t>-</w:t>
      </w:r>
      <w:r w:rsidR="006B175E" w:rsidRPr="006A786D">
        <w:rPr>
          <w:lang w:val="en-US"/>
        </w:rPr>
        <w:t>derived</w:t>
      </w:r>
      <w:r w:rsidR="006B175E" w:rsidRPr="006A786D">
        <w:t xml:space="preserve"> </w:t>
      </w:r>
      <w:r w:rsidR="006B175E" w:rsidRPr="006A786D">
        <w:rPr>
          <w:lang w:val="en-US"/>
        </w:rPr>
        <w:t>growth</w:t>
      </w:r>
      <w:r w:rsidR="006B175E" w:rsidRPr="006A786D">
        <w:t xml:space="preserve"> </w:t>
      </w:r>
      <w:r w:rsidR="006B175E" w:rsidRPr="006A786D">
        <w:rPr>
          <w:lang w:val="en-US"/>
        </w:rPr>
        <w:t>factor</w:t>
      </w:r>
      <w:r w:rsidR="006B175E" w:rsidRPr="006A786D">
        <w:t xml:space="preserve"> </w:t>
      </w:r>
      <w:r w:rsidR="006B175E" w:rsidRPr="006A786D">
        <w:rPr>
          <w:lang w:val="en-US"/>
        </w:rPr>
        <w:t>receptor</w:t>
      </w:r>
      <w:r w:rsidR="006B175E" w:rsidRPr="006A786D">
        <w:t>-α</w:t>
      </w:r>
      <w:r w:rsidR="006B175E">
        <w:t>,</w:t>
      </w:r>
      <w:r w:rsidR="006B175E">
        <w:rPr>
          <w:lang w:eastAsia="ru-RU"/>
        </w:rPr>
        <w:t xml:space="preserve"> </w:t>
      </w:r>
      <w:r>
        <w:rPr>
          <w:lang w:eastAsia="ru-RU"/>
        </w:rPr>
        <w:t>PDGFR</w:t>
      </w:r>
      <w:r w:rsidR="006B175E" w:rsidRPr="006A786D">
        <w:t>-α</w:t>
      </w:r>
      <w:r w:rsidR="006B175E">
        <w:t>)</w:t>
      </w:r>
      <w:r>
        <w:rPr>
          <w:lang w:eastAsia="ru-RU"/>
        </w:rPr>
        <w:t>, а также протоонкогены RET и KIT.</w:t>
      </w:r>
    </w:p>
    <w:p w14:paraId="60876FF9" w14:textId="0CBE3E67" w:rsidR="00AB24FF" w:rsidRDefault="00AB24FF" w:rsidP="00B80C34">
      <w:pPr>
        <w:ind w:firstLine="709"/>
      </w:pPr>
      <w:r>
        <w:t xml:space="preserve">В феврале 2015 года </w:t>
      </w:r>
      <w:r w:rsidR="0088743D" w:rsidRPr="0088743D">
        <w:t xml:space="preserve">Управление по контролю за качеством пищевых продуктов и лекарственных средств </w:t>
      </w:r>
      <w:r w:rsidR="006B5997">
        <w:rPr>
          <w:color w:val="000000"/>
        </w:rPr>
        <w:t>Соединенных Штатов</w:t>
      </w:r>
      <w:r w:rsidR="006B5997" w:rsidRPr="00733320">
        <w:rPr>
          <w:color w:val="000000"/>
        </w:rPr>
        <w:t xml:space="preserve"> Америки</w:t>
      </w:r>
      <w:r w:rsidR="006B5997" w:rsidRPr="0088743D">
        <w:t xml:space="preserve"> </w:t>
      </w:r>
      <w:r w:rsidR="006B5997">
        <w:t>(</w:t>
      </w:r>
      <w:r w:rsidR="0088743D" w:rsidRPr="0088743D">
        <w:t>США</w:t>
      </w:r>
      <w:r w:rsidR="006B5997">
        <w:t>)</w:t>
      </w:r>
      <w:r w:rsidR="0088743D" w:rsidRPr="0088743D">
        <w:t xml:space="preserve"> </w:t>
      </w:r>
      <w:r w:rsidR="0088743D">
        <w:t>(</w:t>
      </w:r>
      <w:r>
        <w:t>FDA</w:t>
      </w:r>
      <w:r w:rsidR="0088743D">
        <w:t>)</w:t>
      </w:r>
      <w:r w:rsidR="007D1DBF" w:rsidRPr="007D1DBF">
        <w:t xml:space="preserve"> </w:t>
      </w:r>
      <w:r>
        <w:t>одобрило ленватиниб для лечения пациентов с местно-</w:t>
      </w:r>
      <w:r w:rsidR="00235A86">
        <w:t xml:space="preserve">распространенным </w:t>
      </w:r>
      <w:r>
        <w:t xml:space="preserve">или метастатическим, прогрессирующим, резистентным к лечению радиоактивным йодом дифференцированного рака щитовидной железы. В мае 2015 года </w:t>
      </w:r>
      <w:r w:rsidR="0088743D">
        <w:t>Европейское медицинское агенство (</w:t>
      </w:r>
      <w:r>
        <w:t>ЕМА</w:t>
      </w:r>
      <w:r w:rsidR="0088743D">
        <w:t>)</w:t>
      </w:r>
      <w:r>
        <w:t xml:space="preserve"> также одобрил</w:t>
      </w:r>
      <w:r w:rsidR="00FB0A5B">
        <w:t>о</w:t>
      </w:r>
      <w:r>
        <w:t xml:space="preserve"> ленватиниб для лечения прогрессирующего, местно-распространенного или метастатического дифференцированного </w:t>
      </w:r>
      <w:r w:rsidR="00543694">
        <w:t>РЩЖ</w:t>
      </w:r>
      <w:r>
        <w:t xml:space="preserve"> у взрослых, у которых заболевание прогрессировало, несмотря на стандартное лечение радиоактивным йодом. В последующие годы, после проведения клинических исследований, л</w:t>
      </w:r>
      <w:r w:rsidRPr="0010791D">
        <w:t>енватиниб</w:t>
      </w:r>
      <w:r>
        <w:t xml:space="preserve"> был зарегистрирован по показаниям </w:t>
      </w:r>
      <w:r w:rsidR="00543694">
        <w:t>ГЦК</w:t>
      </w:r>
      <w:r>
        <w:t>,</w:t>
      </w:r>
      <w:r w:rsidRPr="00506F4C">
        <w:t xml:space="preserve"> почечно-клеточн</w:t>
      </w:r>
      <w:r>
        <w:t>ая</w:t>
      </w:r>
      <w:r w:rsidRPr="00506F4C">
        <w:t xml:space="preserve"> карцином</w:t>
      </w:r>
      <w:r>
        <w:t>а</w:t>
      </w:r>
      <w:r w:rsidRPr="00506F4C">
        <w:t xml:space="preserve"> </w:t>
      </w:r>
      <w:r>
        <w:t xml:space="preserve">и </w:t>
      </w:r>
      <w:r w:rsidR="00543694">
        <w:t>РЭ</w:t>
      </w:r>
      <w:r>
        <w:t xml:space="preserve">. В </w:t>
      </w:r>
      <w:r w:rsidR="00F64C15">
        <w:t xml:space="preserve">Российской Федерации </w:t>
      </w:r>
      <w:r>
        <w:t xml:space="preserve">ленватиниб </w:t>
      </w:r>
      <w:r w:rsidRPr="00687904">
        <w:t>был зарегистрирован 29.12.2015.</w:t>
      </w:r>
    </w:p>
    <w:p w14:paraId="5CD7B845" w14:textId="61932FDA" w:rsidR="00295007" w:rsidRDefault="006928D6" w:rsidP="00B80C34">
      <w:pPr>
        <w:ind w:firstLine="709"/>
        <w:rPr>
          <w:lang w:eastAsia="ru-RU"/>
        </w:rPr>
      </w:pPr>
      <w:r>
        <w:rPr>
          <w:lang w:eastAsia="ru-RU"/>
        </w:rPr>
        <w:t xml:space="preserve">Эффективность лекарственных препаратов, содержащих ленватиниб, в качестве средства для лечения множественных солидных </w:t>
      </w:r>
      <w:r w:rsidR="00235A86">
        <w:rPr>
          <w:lang w:eastAsia="ru-RU"/>
        </w:rPr>
        <w:t xml:space="preserve">опухолей </w:t>
      </w:r>
      <w:r>
        <w:rPr>
          <w:lang w:eastAsia="ru-RU"/>
        </w:rPr>
        <w:t xml:space="preserve">(дифференцированный </w:t>
      </w:r>
      <w:r w:rsidR="00543694">
        <w:rPr>
          <w:lang w:eastAsia="ru-RU"/>
        </w:rPr>
        <w:t>РЩЖ</w:t>
      </w:r>
      <w:r>
        <w:rPr>
          <w:lang w:eastAsia="ru-RU"/>
        </w:rPr>
        <w:t xml:space="preserve">, </w:t>
      </w:r>
      <w:r w:rsidR="00543694">
        <w:t>ГЦК</w:t>
      </w:r>
      <w:r>
        <w:rPr>
          <w:lang w:eastAsia="ru-RU"/>
        </w:rPr>
        <w:t xml:space="preserve">, почечно-клеточная карцинома, </w:t>
      </w:r>
      <w:r w:rsidR="00543694">
        <w:rPr>
          <w:lang w:eastAsia="ru-RU"/>
        </w:rPr>
        <w:t>РЭ</w:t>
      </w:r>
      <w:r>
        <w:rPr>
          <w:lang w:eastAsia="ru-RU"/>
        </w:rPr>
        <w:t xml:space="preserve">) в качестве монотерапии или в </w:t>
      </w:r>
      <w:r w:rsidR="00FB0A5B">
        <w:rPr>
          <w:lang w:eastAsia="ru-RU"/>
        </w:rPr>
        <w:t xml:space="preserve">составе </w:t>
      </w:r>
      <w:r>
        <w:rPr>
          <w:lang w:eastAsia="ru-RU"/>
        </w:rPr>
        <w:t>комбинированной химиотерапии у взрослых была доказана в многочисленных клинических исследованиях, в том числе, в двойных-слепых плацебо контролируемых исследованиях, в сравнении с известными стандартами лечения. Кроме того, эффективность ленватиниба в составе комбинированной терапии солидных опухолей подтверждена в систематических обзорах, мета-анализах и ретроспективных клинических исследованиях, а также данными реальной клинической практики.</w:t>
      </w:r>
    </w:p>
    <w:p w14:paraId="52FB75A4" w14:textId="77777777" w:rsidR="00D833F8" w:rsidRPr="00AF7CFB" w:rsidRDefault="00D833F8" w:rsidP="00B80C34">
      <w:pPr>
        <w:ind w:firstLine="709"/>
        <w:rPr>
          <w:color w:val="000000" w:themeColor="text1"/>
        </w:rPr>
      </w:pPr>
      <w:bookmarkStart w:id="11" w:name="_Hlk118302966"/>
      <w:r w:rsidRPr="00AF7CFB">
        <w:rPr>
          <w:color w:val="000000" w:themeColor="text1"/>
        </w:rPr>
        <w:t xml:space="preserve">Для изучения ленватиниба было проведено большое количество доклинических исследований. Эти исследования включали серию исследований как </w:t>
      </w:r>
      <w:r w:rsidRPr="00AF7CFB">
        <w:rPr>
          <w:i/>
          <w:iCs/>
          <w:color w:val="000000" w:themeColor="text1"/>
        </w:rPr>
        <w:t>in vitro</w:t>
      </w:r>
      <w:r w:rsidRPr="00AF7CFB">
        <w:rPr>
          <w:color w:val="000000" w:themeColor="text1"/>
        </w:rPr>
        <w:t xml:space="preserve">, так и </w:t>
      </w:r>
      <w:r w:rsidRPr="00AF7CFB">
        <w:rPr>
          <w:i/>
          <w:iCs/>
          <w:color w:val="000000" w:themeColor="text1"/>
        </w:rPr>
        <w:t>in vivo</w:t>
      </w:r>
      <w:r w:rsidRPr="00AF7CFB">
        <w:rPr>
          <w:color w:val="000000" w:themeColor="text1"/>
        </w:rPr>
        <w:t xml:space="preserve">, в результате которых были хорошо изучены фармакодинамические, фармакокинетические и токсикологические свойства ленватиниба. </w:t>
      </w:r>
    </w:p>
    <w:p w14:paraId="13DCEDAC" w14:textId="723431CC" w:rsidR="00D833F8" w:rsidRPr="009F43BF" w:rsidRDefault="00D833F8" w:rsidP="00B80C34">
      <w:pPr>
        <w:ind w:firstLine="709"/>
      </w:pPr>
      <w:r w:rsidRPr="009F43BF">
        <w:lastRenderedPageBreak/>
        <w:t xml:space="preserve">При изучении </w:t>
      </w:r>
      <w:r w:rsidRPr="00D833F8">
        <w:t>первичной фармакодинамики</w:t>
      </w:r>
      <w:r w:rsidRPr="009F43BF">
        <w:t xml:space="preserve"> </w:t>
      </w:r>
      <w:r w:rsidRPr="009F43BF">
        <w:rPr>
          <w:i/>
          <w:iCs/>
        </w:rPr>
        <w:t>in vitro</w:t>
      </w:r>
      <w:r w:rsidRPr="009F43BF">
        <w:t xml:space="preserve"> </w:t>
      </w:r>
      <w:r w:rsidR="002F6EDA">
        <w:t>(</w:t>
      </w:r>
      <w:r w:rsidR="00235A86" w:rsidRPr="009F43BF">
        <w:t>изуча</w:t>
      </w:r>
      <w:r w:rsidR="00235A86">
        <w:t>лся профиль ингибирования около</w:t>
      </w:r>
      <w:r w:rsidR="00235A86" w:rsidRPr="009F43BF">
        <w:t xml:space="preserve"> </w:t>
      </w:r>
      <w:r w:rsidRPr="009F43BF">
        <w:t>66 протеинкиназ</w:t>
      </w:r>
      <w:r w:rsidR="002F6EDA">
        <w:t>)</w:t>
      </w:r>
      <w:r w:rsidR="00235A86">
        <w:t xml:space="preserve"> установлено</w:t>
      </w:r>
      <w:r w:rsidRPr="009F43BF">
        <w:t>, что ленватиниб селективно ингибировал тирозинкиназную активность рецепторов VEGF (VEGFR1-3) и RET со значени</w:t>
      </w:r>
      <w:r w:rsidR="00671AC1">
        <w:t>е</w:t>
      </w:r>
      <w:r w:rsidRPr="009F43BF">
        <w:t xml:space="preserve">м </w:t>
      </w:r>
      <w:bookmarkStart w:id="12" w:name="_Hlk118307352"/>
      <w:r w:rsidRPr="009F43BF">
        <w:t xml:space="preserve">константы ингибирования (Ki) </w:t>
      </w:r>
      <w:bookmarkEnd w:id="12"/>
      <w:r w:rsidRPr="009F43BF">
        <w:t>приблизительно равным 1 нмоль/л. Ленватиниб ингибировал другие тирозинкиназные рецепторы, связанные с проангиогенными и онкогенными путями, включая FGFR1-4, PDGFRα и KIT, со значениями медианной ингибирующей концентрации (IC</w:t>
      </w:r>
      <w:r w:rsidRPr="009B4009">
        <w:rPr>
          <w:vertAlign w:val="subscript"/>
        </w:rPr>
        <w:t>50</w:t>
      </w:r>
      <w:r w:rsidRPr="009F43BF">
        <w:t>) ниже 100 нмоль/л.</w:t>
      </w:r>
    </w:p>
    <w:p w14:paraId="0340409D" w14:textId="5176F4EE" w:rsidR="00D833F8" w:rsidRDefault="00D833F8" w:rsidP="00B80C34">
      <w:pPr>
        <w:ind w:firstLine="709"/>
      </w:pPr>
      <w:r w:rsidRPr="009F43BF">
        <w:t xml:space="preserve">Был оценен противоопухолевый эффект ленватиниба </w:t>
      </w:r>
      <w:r w:rsidRPr="009F43BF">
        <w:rPr>
          <w:i/>
          <w:iCs/>
        </w:rPr>
        <w:t>in vivo</w:t>
      </w:r>
      <w:r w:rsidRPr="009F43BF">
        <w:t xml:space="preserve"> на рост опухоли клеточной линии папиллярной карциномы щитовидной железы человека К1 на модели ксенотрансплантата мыши. </w:t>
      </w:r>
      <w:r w:rsidR="00235A86">
        <w:t>Установлено</w:t>
      </w:r>
      <w:r w:rsidRPr="009F43BF">
        <w:t>, что ежедневное введение ленватиниба в течение 14 дней мышам, которым имплантировали клеточную линию карциномы щитовидной железы человека К1, приводило к задержке роста опухоли дозозависимым образом</w:t>
      </w:r>
      <w:r>
        <w:t>.</w:t>
      </w:r>
      <w:r w:rsidRPr="009F43BF">
        <w:t xml:space="preserve"> </w:t>
      </w:r>
    </w:p>
    <w:p w14:paraId="322C3FBE" w14:textId="1B442F39" w:rsidR="00D833F8" w:rsidRPr="009F43BF" w:rsidRDefault="00D833F8" w:rsidP="00B80C34">
      <w:pPr>
        <w:ind w:firstLine="709"/>
      </w:pPr>
      <w:r w:rsidRPr="00D833F8">
        <w:t>Токсичность при однократном и многократном введении ленватиниба изучали у крыс, собак и обезьян.</w:t>
      </w:r>
      <w:r>
        <w:t xml:space="preserve"> </w:t>
      </w:r>
      <w:r w:rsidRPr="009F43BF">
        <w:t>Основными органами</w:t>
      </w:r>
      <w:r w:rsidR="00235A86">
        <w:t>-мишенями</w:t>
      </w:r>
      <w:r w:rsidRPr="009F43BF">
        <w:t xml:space="preserve"> токсичности ленватиниба </w:t>
      </w:r>
      <w:r>
        <w:t xml:space="preserve">у экспериментальных животных </w:t>
      </w:r>
      <w:r w:rsidRPr="009F43BF">
        <w:t>были желудочно-кишечный тракт</w:t>
      </w:r>
      <w:r w:rsidR="0059726E">
        <w:t xml:space="preserve"> </w:t>
      </w:r>
      <w:r w:rsidR="007A5993">
        <w:t>(ЖКТ)</w:t>
      </w:r>
      <w:r w:rsidRPr="009F43BF">
        <w:t xml:space="preserve"> (водянистый стул, снижение массы тела и потребления пищи, дегенерация медиальных артерий в желудке и слепой кишке), почк</w:t>
      </w:r>
      <w:r>
        <w:t>и</w:t>
      </w:r>
      <w:r w:rsidRPr="009F43BF">
        <w:t xml:space="preserve"> (гломерулопатия), печен</w:t>
      </w:r>
      <w:r>
        <w:t>ь</w:t>
      </w:r>
      <w:r w:rsidRPr="009F43BF">
        <w:t xml:space="preserve"> (повышение </w:t>
      </w:r>
      <w:r w:rsidR="00060E9F">
        <w:t>а</w:t>
      </w:r>
      <w:r w:rsidR="00F64C15">
        <w:t>ланинаминотрансферазы (</w:t>
      </w:r>
      <w:r w:rsidRPr="009F43BF">
        <w:t>АЛТ</w:t>
      </w:r>
      <w:r w:rsidR="00060E9F">
        <w:t>)</w:t>
      </w:r>
      <w:r w:rsidRPr="009F43BF">
        <w:t xml:space="preserve"> и </w:t>
      </w:r>
      <w:r w:rsidR="00060E9F">
        <w:t>аспа</w:t>
      </w:r>
      <w:r w:rsidR="00320B2C">
        <w:t>р</w:t>
      </w:r>
      <w:r w:rsidR="00060E9F">
        <w:t>татаминотрансферазы (</w:t>
      </w:r>
      <w:r w:rsidRPr="009F43BF">
        <w:t>АСТ), желчн</w:t>
      </w:r>
      <w:r>
        <w:t>ый</w:t>
      </w:r>
      <w:r w:rsidRPr="009F43BF">
        <w:t xml:space="preserve"> пузыр</w:t>
      </w:r>
      <w:r>
        <w:t>ь</w:t>
      </w:r>
      <w:r w:rsidRPr="009F43BF">
        <w:t xml:space="preserve"> (артериальный фиброзный некроз), яичк</w:t>
      </w:r>
      <w:r>
        <w:t>и</w:t>
      </w:r>
      <w:r w:rsidRPr="009F43BF">
        <w:t>, головно</w:t>
      </w:r>
      <w:r>
        <w:t>й</w:t>
      </w:r>
      <w:r w:rsidRPr="009F43BF">
        <w:t xml:space="preserve"> мозг</w:t>
      </w:r>
      <w:r w:rsidR="00FB0A5B">
        <w:t>,</w:t>
      </w:r>
      <w:r w:rsidRPr="009F43BF">
        <w:t xml:space="preserve"> селезенк</w:t>
      </w:r>
      <w:r w:rsidR="00FB0A5B">
        <w:t>а</w:t>
      </w:r>
      <w:r w:rsidRPr="009F43BF">
        <w:t xml:space="preserve"> (лимфоидная атрофия) и надпочечник</w:t>
      </w:r>
      <w:r>
        <w:t>и</w:t>
      </w:r>
      <w:r w:rsidRPr="009F43BF">
        <w:t xml:space="preserve"> (корковая гипертрофия).</w:t>
      </w:r>
    </w:p>
    <w:p w14:paraId="28931FFC" w14:textId="5BA8B107" w:rsidR="00D833F8" w:rsidRDefault="00D833F8" w:rsidP="00B80C34">
      <w:pPr>
        <w:ind w:firstLine="709"/>
      </w:pPr>
      <w:r>
        <w:t>Р</w:t>
      </w:r>
      <w:r w:rsidRPr="009F43BF">
        <w:t>езультаты токсикокинетических исследований повторных доз позволяют предположить, что введение ленватиниба может ухудшить мужскую и женскую репродуктивную функцию и/или фертильность</w:t>
      </w:r>
      <w:r>
        <w:t>.</w:t>
      </w:r>
    </w:p>
    <w:p w14:paraId="14AD7743" w14:textId="77777777" w:rsidR="00D833F8" w:rsidRPr="009F43BF" w:rsidRDefault="00D833F8" w:rsidP="00B80C34">
      <w:pPr>
        <w:ind w:firstLine="709"/>
      </w:pPr>
      <w:r w:rsidRPr="009F43BF">
        <w:t xml:space="preserve">Исследование эмбриофетального развития, проведенное на крысах, показало, что ленватиниб эмбриотоксичен, фетотоксичен и обладает тератогенным потенциалом. В группе ленватиниба постимплантационные потери составляли 82,2% по сравнению с контрольной группой (3,8%) из-за ранней резорбции плода, что приводило к статистически значимому снижению среднего числа живых плодов в помете и количества самок с живыми плодами. </w:t>
      </w:r>
    </w:p>
    <w:bookmarkEnd w:id="11"/>
    <w:p w14:paraId="6D96F344" w14:textId="333D2753" w:rsidR="00D833F8" w:rsidRPr="00312637" w:rsidRDefault="00D833F8" w:rsidP="00B80C34">
      <w:pPr>
        <w:ind w:firstLine="709"/>
      </w:pPr>
      <w:r w:rsidRPr="00354EFF">
        <w:t>Клиническая эффективность ленватиниба в капсулах по 4 мг и 10 мг для лечения</w:t>
      </w:r>
      <w:r>
        <w:t xml:space="preserve"> </w:t>
      </w:r>
      <w:r w:rsidRPr="00354EFF">
        <w:t xml:space="preserve">пациентов с прогрессирующим, резистентным к радиойоду дифференцированным раком щитовидной железы </w:t>
      </w:r>
      <w:r w:rsidR="00E66293">
        <w:t>показ</w:t>
      </w:r>
      <w:r w:rsidR="00E66293" w:rsidRPr="00354EFF">
        <w:t>ан</w:t>
      </w:r>
      <w:r w:rsidR="00E66293">
        <w:t>а</w:t>
      </w:r>
      <w:r w:rsidR="00E66293" w:rsidRPr="00354EFF">
        <w:t xml:space="preserve"> </w:t>
      </w:r>
      <w:r w:rsidR="00E66293">
        <w:t>в</w:t>
      </w:r>
      <w:r w:rsidRPr="00354EFF">
        <w:t xml:space="preserve"> одном</w:t>
      </w:r>
      <w:r>
        <w:t xml:space="preserve"> </w:t>
      </w:r>
      <w:r w:rsidRPr="00354EFF">
        <w:t>ключево</w:t>
      </w:r>
      <w:r w:rsidR="00FB0A5B">
        <w:t>м</w:t>
      </w:r>
      <w:r w:rsidRPr="00354EFF">
        <w:t xml:space="preserve"> исследование </w:t>
      </w:r>
      <w:r w:rsidR="006A5A20">
        <w:rPr>
          <w:lang w:val="en-US"/>
        </w:rPr>
        <w:t>III</w:t>
      </w:r>
      <w:r w:rsidR="006A5A20" w:rsidRPr="00354EFF">
        <w:t xml:space="preserve"> </w:t>
      </w:r>
      <w:r w:rsidRPr="00354EFF">
        <w:t>фазы E7080-G000-303 (</w:t>
      </w:r>
      <w:r w:rsidRPr="00CD07EA">
        <w:t>ClinicalTrials.gov Identifier: NCT01321554</w:t>
      </w:r>
      <w:r w:rsidRPr="00354EFF">
        <w:t xml:space="preserve">, исследование </w:t>
      </w:r>
      <w:r w:rsidRPr="003E6BAA">
        <w:t>SELECT</w:t>
      </w:r>
      <w:r w:rsidRPr="00354EFF">
        <w:t>).</w:t>
      </w:r>
    </w:p>
    <w:p w14:paraId="2C1E02D2" w14:textId="13249F6F" w:rsidR="00D833F8" w:rsidRDefault="00DC43E0" w:rsidP="00B80C34">
      <w:pPr>
        <w:ind w:firstLine="709"/>
      </w:pPr>
      <w:r>
        <w:t>Установлено</w:t>
      </w:r>
      <w:r w:rsidR="00D833F8" w:rsidRPr="003E6BAA">
        <w:t xml:space="preserve">, </w:t>
      </w:r>
      <w:r w:rsidR="00D833F8">
        <w:t xml:space="preserve">что </w:t>
      </w:r>
      <w:r w:rsidR="00D833F8" w:rsidRPr="003E6BAA">
        <w:t xml:space="preserve">медиана выживаемости без прогрессирования </w:t>
      </w:r>
      <w:r w:rsidR="00D62E2A">
        <w:t xml:space="preserve">(ВБП) </w:t>
      </w:r>
      <w:r w:rsidR="00D833F8" w:rsidRPr="003E6BAA">
        <w:t>составила 18,3 мес в группе ленватиниба и 3,6 мес в группе плацебо (отношение рисков прогрессирования или смерти 0,21; 99% доверительный интервал</w:t>
      </w:r>
      <w:r w:rsidR="00667E30">
        <w:t xml:space="preserve"> (ДИ)</w:t>
      </w:r>
      <w:r w:rsidR="00D833F8" w:rsidRPr="003E6BAA">
        <w:t xml:space="preserve"> 0,14–0,31; </w:t>
      </w:r>
      <w:r w:rsidR="00235A86">
        <w:rPr>
          <w:lang w:val="en-US"/>
        </w:rPr>
        <w:t>p</w:t>
      </w:r>
      <w:r w:rsidR="00D833F8" w:rsidRPr="003E6BAA">
        <w:t xml:space="preserve">&lt;0,001). Преимущество </w:t>
      </w:r>
      <w:r w:rsidR="00154B5C">
        <w:t>ВБП</w:t>
      </w:r>
      <w:r w:rsidR="00D833F8" w:rsidRPr="003E6BAA">
        <w:t xml:space="preserve">, связанное с ленватинибом, наблюдалось во всех заранее определенных подгруппах. Среднее время до первого снижения дозы составило 2,8 месяца. Среднее время объективного ответа составило 2,0 (95% ДИ: 1,9, 3,5) месяцев; однако у </w:t>
      </w:r>
      <w:r w:rsidR="00971445" w:rsidRPr="003E6BAA">
        <w:t xml:space="preserve">70,4% </w:t>
      </w:r>
      <w:r w:rsidR="00D833F8" w:rsidRPr="003E6BAA">
        <w:t>пациентов</w:t>
      </w:r>
      <w:r w:rsidR="00FB0A5B">
        <w:t xml:space="preserve"> </w:t>
      </w:r>
      <w:r w:rsidR="00154B5C">
        <w:t xml:space="preserve">с </w:t>
      </w:r>
      <w:r w:rsidR="00304897" w:rsidRPr="003E6BAA">
        <w:t>полн</w:t>
      </w:r>
      <w:r w:rsidR="00304897">
        <w:t>ы</w:t>
      </w:r>
      <w:r w:rsidR="00154B5C">
        <w:t>м</w:t>
      </w:r>
      <w:r w:rsidR="00304897" w:rsidRPr="003E6BAA">
        <w:t xml:space="preserve"> </w:t>
      </w:r>
      <w:r w:rsidR="00D833F8" w:rsidRPr="003E6BAA">
        <w:t xml:space="preserve">или </w:t>
      </w:r>
      <w:r w:rsidR="00304897" w:rsidRPr="003E6BAA">
        <w:t>частичн</w:t>
      </w:r>
      <w:r w:rsidR="00304897">
        <w:t>ы</w:t>
      </w:r>
      <w:r w:rsidR="00154B5C">
        <w:t>м</w:t>
      </w:r>
      <w:r w:rsidR="00304897" w:rsidRPr="003E6BAA">
        <w:t xml:space="preserve"> </w:t>
      </w:r>
      <w:r w:rsidR="00D833F8" w:rsidRPr="003E6BAA">
        <w:t>ответ</w:t>
      </w:r>
      <w:r w:rsidR="00154B5C">
        <w:t>ом</w:t>
      </w:r>
      <w:r w:rsidR="00D833F8" w:rsidRPr="003E6BAA">
        <w:t xml:space="preserve"> на ленватиниб</w:t>
      </w:r>
      <w:r w:rsidR="00971445">
        <w:t xml:space="preserve"> </w:t>
      </w:r>
      <w:r w:rsidR="00D833F8" w:rsidRPr="003E6BAA">
        <w:t>наблюдалось развитие ответа во время или в течение 30 дней после приема дозы 24 мг.</w:t>
      </w:r>
    </w:p>
    <w:p w14:paraId="165F0EC1" w14:textId="110B98C7" w:rsidR="00D833F8" w:rsidRDefault="00D833F8" w:rsidP="00B80C34">
      <w:pPr>
        <w:ind w:firstLine="709"/>
      </w:pPr>
      <w:r w:rsidRPr="00354EFF">
        <w:t>Клиническая эффективность ленватиниба в капсулах по 4 мг и 10 мг для лечения</w:t>
      </w:r>
      <w:r>
        <w:t xml:space="preserve"> </w:t>
      </w:r>
      <w:r w:rsidRPr="00354EFF">
        <w:t xml:space="preserve">пациентов с </w:t>
      </w:r>
      <w:r>
        <w:t>нерезектабельной ГЦК доказана в и</w:t>
      </w:r>
      <w:r w:rsidRPr="00AA676B">
        <w:t>сследовани</w:t>
      </w:r>
      <w:r>
        <w:t>и</w:t>
      </w:r>
      <w:r w:rsidRPr="00AA676B">
        <w:t xml:space="preserve"> </w:t>
      </w:r>
      <w:r>
        <w:t>REFLECT</w:t>
      </w:r>
      <w:r w:rsidRPr="00AA676B">
        <w:t xml:space="preserve"> </w:t>
      </w:r>
      <w:r>
        <w:t>(</w:t>
      </w:r>
      <w:r w:rsidRPr="00F77D2A">
        <w:rPr>
          <w:lang w:val="en-US"/>
        </w:rPr>
        <w:t>ClinicalTrials</w:t>
      </w:r>
      <w:r w:rsidRPr="00EB4298">
        <w:t>.</w:t>
      </w:r>
      <w:r w:rsidRPr="00F77D2A">
        <w:rPr>
          <w:lang w:val="en-US"/>
        </w:rPr>
        <w:t>gov</w:t>
      </w:r>
      <w:r w:rsidRPr="00EB4298">
        <w:t xml:space="preserve"> </w:t>
      </w:r>
      <w:r w:rsidRPr="00F77D2A">
        <w:rPr>
          <w:lang w:val="en-US"/>
        </w:rPr>
        <w:t>Identifier</w:t>
      </w:r>
      <w:r w:rsidRPr="00EB4298">
        <w:t xml:space="preserve">: </w:t>
      </w:r>
      <w:r w:rsidRPr="00F77D2A">
        <w:rPr>
          <w:lang w:val="en-US"/>
        </w:rPr>
        <w:t>NCT</w:t>
      </w:r>
      <w:r w:rsidRPr="00EB4298">
        <w:t>01761266</w:t>
      </w:r>
      <w:r>
        <w:t>)</w:t>
      </w:r>
      <w:r w:rsidR="00671AC1">
        <w:t xml:space="preserve"> </w:t>
      </w:r>
      <w:r w:rsidRPr="00AA676B">
        <w:t xml:space="preserve">— </w:t>
      </w:r>
      <w:r>
        <w:t xml:space="preserve">регистрационном исследование </w:t>
      </w:r>
      <w:r w:rsidR="006A5A20">
        <w:rPr>
          <w:lang w:val="en-US"/>
        </w:rPr>
        <w:t>III</w:t>
      </w:r>
      <w:r>
        <w:t xml:space="preserve"> фазы.</w:t>
      </w:r>
    </w:p>
    <w:p w14:paraId="57C5BB22" w14:textId="7530EBEC" w:rsidR="00D833F8" w:rsidRDefault="00DC43E0" w:rsidP="00B80C34">
      <w:pPr>
        <w:ind w:firstLine="709"/>
        <w:rPr>
          <w:b/>
        </w:rPr>
      </w:pPr>
      <w:r>
        <w:t>Установлено</w:t>
      </w:r>
      <w:r w:rsidR="00D833F8">
        <w:t xml:space="preserve">, что в обеих группах лечения в исследовании REFLECT медиана общей выживаемости </w:t>
      </w:r>
      <w:r w:rsidR="00623245">
        <w:t xml:space="preserve">(ОВ) </w:t>
      </w:r>
      <w:r w:rsidR="00D833F8">
        <w:t>была примерно на 9 месяцев больше у субъектов, получавши</w:t>
      </w:r>
      <w:r w:rsidR="00FB0A5B">
        <w:t>х</w:t>
      </w:r>
      <w:r w:rsidR="00D833F8">
        <w:t xml:space="preserve"> противораковую терапию после окончания исследования, чем у </w:t>
      </w:r>
      <w:r w:rsidR="00971445">
        <w:t>пациентов, прекративших лечение</w:t>
      </w:r>
      <w:r w:rsidR="00D833F8">
        <w:t xml:space="preserve">. В группе ленватиниба медиана </w:t>
      </w:r>
      <w:r w:rsidR="00623245" w:rsidRPr="00623245">
        <w:t>ОВ</w:t>
      </w:r>
      <w:r w:rsidR="00623245" w:rsidRPr="00623245" w:rsidDel="00623245">
        <w:t xml:space="preserve"> </w:t>
      </w:r>
      <w:r w:rsidR="00D833F8">
        <w:t xml:space="preserve">составила 19,5 месяцев (95% ДИ: 15,7, 23,0) </w:t>
      </w:r>
      <w:r w:rsidR="00D833F8">
        <w:lastRenderedPageBreak/>
        <w:t>для субъектов, получавши</w:t>
      </w:r>
      <w:r w:rsidR="00FB0A5B">
        <w:t>х</w:t>
      </w:r>
      <w:r w:rsidR="00D833F8">
        <w:t xml:space="preserve"> противораковую терапию после окончания исследования (43%) и 10,5 месяцев (95% ДИ: 8,6, 12,2) у </w:t>
      </w:r>
      <w:r w:rsidR="00971445">
        <w:t>пациентов, прекративших лечение</w:t>
      </w:r>
      <w:r w:rsidR="00D833F8">
        <w:t xml:space="preserve">. В группе сорафениба медиана </w:t>
      </w:r>
      <w:r w:rsidR="00623245">
        <w:t>ОВ</w:t>
      </w:r>
      <w:r w:rsidR="00623245" w:rsidDel="00623245">
        <w:t xml:space="preserve"> </w:t>
      </w:r>
      <w:r w:rsidR="00D833F8">
        <w:t xml:space="preserve">составила 17,0 месяцев (95% ДИ: 14,2, 18,8) для субъектов, получивших противораковую терапию после окончания исследования (51%) и 7,9 месяца (95% ДИ: 6,6, 9,7) у </w:t>
      </w:r>
      <w:r w:rsidR="00971445">
        <w:t>пациентов, прекративших лечение</w:t>
      </w:r>
      <w:r w:rsidR="00D833F8">
        <w:t xml:space="preserve">. Средняя </w:t>
      </w:r>
      <w:r w:rsidR="00623245">
        <w:t>ОВ</w:t>
      </w:r>
      <w:r w:rsidR="00623245" w:rsidDel="00623245">
        <w:t xml:space="preserve"> </w:t>
      </w:r>
      <w:r w:rsidR="00D833F8">
        <w:t>была примерно на 2,5 месяца дольше в группе ленватиниба по сравнению с группой сорафениба в обеих подгруппах субъектов (с противораковой терапией после окончания исследования или без нее)</w:t>
      </w:r>
      <w:r w:rsidR="00181B0F">
        <w:t>.</w:t>
      </w:r>
    </w:p>
    <w:p w14:paraId="57A8E9F5" w14:textId="04F0D0BB" w:rsidR="00D833F8" w:rsidRDefault="00D833F8" w:rsidP="00B80C34">
      <w:pPr>
        <w:ind w:firstLine="709"/>
      </w:pPr>
      <w:r w:rsidRPr="00D77518">
        <w:t xml:space="preserve">Эффективность ленватиниба в комбинации с пембролизумабом изучали в регистрационном исследовании </w:t>
      </w:r>
      <w:r w:rsidR="000D61DB">
        <w:rPr>
          <w:lang w:val="en-US"/>
        </w:rPr>
        <w:t>III</w:t>
      </w:r>
      <w:r w:rsidRPr="00D77518">
        <w:t xml:space="preserve"> фазы у больных с раком эндометрия (MK-3475-775/E7080-G000-309, ClinicalTrials.gov Identifier: NCT03517449.). </w:t>
      </w:r>
    </w:p>
    <w:p w14:paraId="06243758" w14:textId="7F6EA36C" w:rsidR="00D833F8" w:rsidRDefault="00D833F8" w:rsidP="00B80C34">
      <w:pPr>
        <w:ind w:firstLine="709"/>
        <w:rPr>
          <w:b/>
        </w:rPr>
      </w:pPr>
      <w:r>
        <w:t xml:space="preserve">В ходе исследования </w:t>
      </w:r>
      <w:r w:rsidR="00DC43E0">
        <w:t>установлено</w:t>
      </w:r>
      <w:r>
        <w:t>, что м</w:t>
      </w:r>
      <w:r w:rsidRPr="00B618F3">
        <w:t xml:space="preserve">едиана </w:t>
      </w:r>
      <w:r w:rsidR="00751CDB">
        <w:t>ОВ</w:t>
      </w:r>
      <w:r w:rsidR="00751CDB" w:rsidRPr="00B618F3" w:rsidDel="00751CDB">
        <w:t xml:space="preserve"> </w:t>
      </w:r>
      <w:r w:rsidRPr="00B618F3">
        <w:t xml:space="preserve">была выше при применении ленватиниба в сочетании с пембролизумабом, чем </w:t>
      </w:r>
      <w:r>
        <w:t>в группе сравнения</w:t>
      </w:r>
      <w:r w:rsidRPr="00B618F3">
        <w:t xml:space="preserve"> </w:t>
      </w:r>
      <w:r w:rsidR="00790A2A">
        <w:t>(</w:t>
      </w:r>
      <w:r w:rsidR="00790A2A">
        <w:rPr>
          <w:rFonts w:eastAsiaTheme="minorEastAsia"/>
        </w:rPr>
        <w:t>п</w:t>
      </w:r>
      <w:r w:rsidR="00790A2A" w:rsidRPr="00AA48F6">
        <w:rPr>
          <w:rFonts w:eastAsiaTheme="minorEastAsia"/>
        </w:rPr>
        <w:t>опуляция пациентов, получившая хотя бы 1 дозу исследуемого препарата (</w:t>
      </w:r>
      <w:r w:rsidR="00790A2A" w:rsidRPr="00C22830">
        <w:rPr>
          <w:rFonts w:eastAsiaTheme="minorEastAsia"/>
          <w:lang w:val="en-US"/>
        </w:rPr>
        <w:t>Intention</w:t>
      </w:r>
      <w:r w:rsidR="00790A2A" w:rsidRPr="00C22830">
        <w:rPr>
          <w:rFonts w:eastAsiaTheme="minorEastAsia"/>
        </w:rPr>
        <w:t xml:space="preserve"> </w:t>
      </w:r>
      <w:r w:rsidR="00790A2A" w:rsidRPr="00C22830">
        <w:rPr>
          <w:rFonts w:eastAsiaTheme="minorEastAsia"/>
          <w:lang w:val="en-US"/>
        </w:rPr>
        <w:t>to</w:t>
      </w:r>
      <w:r w:rsidR="00790A2A" w:rsidRPr="00C22830">
        <w:rPr>
          <w:rFonts w:eastAsiaTheme="minorEastAsia"/>
        </w:rPr>
        <w:t xml:space="preserve"> </w:t>
      </w:r>
      <w:r w:rsidR="00790A2A" w:rsidRPr="00C22830">
        <w:rPr>
          <w:rFonts w:eastAsiaTheme="minorEastAsia"/>
          <w:lang w:val="en-US"/>
        </w:rPr>
        <w:t>Treat</w:t>
      </w:r>
      <w:r w:rsidR="00790A2A" w:rsidRPr="00C22830">
        <w:rPr>
          <w:rFonts w:eastAsiaTheme="minorEastAsia"/>
        </w:rPr>
        <w:t xml:space="preserve"> </w:t>
      </w:r>
      <w:r w:rsidR="00790A2A" w:rsidRPr="00C22830">
        <w:rPr>
          <w:rFonts w:eastAsiaTheme="minorEastAsia"/>
          <w:lang w:val="en-US"/>
        </w:rPr>
        <w:t>population</w:t>
      </w:r>
      <w:r w:rsidR="00790A2A">
        <w:rPr>
          <w:rFonts w:eastAsiaTheme="minorEastAsia"/>
        </w:rPr>
        <w:t xml:space="preserve">, </w:t>
      </w:r>
      <w:r w:rsidR="00181B0F">
        <w:rPr>
          <w:lang w:val="en-US"/>
        </w:rPr>
        <w:t>ITT</w:t>
      </w:r>
      <w:r w:rsidRPr="00B618F3">
        <w:t xml:space="preserve">: 17,4 против 12,0 месяцев; отношение риска смерти 0,68; 95% ДИ от 0,56 до 0,84; </w:t>
      </w:r>
      <w:r w:rsidR="00971445">
        <w:rPr>
          <w:lang w:val="en-US"/>
        </w:rPr>
        <w:t>p</w:t>
      </w:r>
      <w:r w:rsidRPr="00B618F3">
        <w:t xml:space="preserve">&lt;0,001; в целом: 18,3 против 11,4 месяцев; отношение рисков 0,62; 95% ДИ от 0,51 до 0,75; </w:t>
      </w:r>
      <w:r w:rsidR="00971445">
        <w:rPr>
          <w:lang w:val="en-US"/>
        </w:rPr>
        <w:t>p</w:t>
      </w:r>
      <w:r w:rsidRPr="00B618F3">
        <w:t>&lt;0,001)</w:t>
      </w:r>
      <w:r>
        <w:t xml:space="preserve">. В общей сложности 121/411 (29%) пациентов, получавших ленватиниб и пембролизумаб, получили продолжение исследуемой терапии после прогрессирования заболевания, определенного по </w:t>
      </w:r>
      <w:r w:rsidR="00E26716">
        <w:rPr>
          <w:rFonts w:eastAsiaTheme="minorEastAsia"/>
        </w:rPr>
        <w:t>критериям</w:t>
      </w:r>
      <w:r w:rsidR="00E26716" w:rsidRPr="00E670E6">
        <w:rPr>
          <w:rFonts w:eastAsiaTheme="minorEastAsia"/>
        </w:rPr>
        <w:t xml:space="preserve"> ответа солидных опухолей на терапию</w:t>
      </w:r>
      <w:r w:rsidR="00E26716">
        <w:rPr>
          <w:rFonts w:eastAsiaTheme="minorEastAsia"/>
        </w:rPr>
        <w:t xml:space="preserve"> </w:t>
      </w:r>
      <w:r w:rsidR="00E26716" w:rsidRPr="00D050C7">
        <w:rPr>
          <w:rFonts w:eastAsiaTheme="minorEastAsia"/>
        </w:rPr>
        <w:t>(</w:t>
      </w:r>
      <w:r w:rsidR="00E26716" w:rsidRPr="00E670E6">
        <w:rPr>
          <w:rFonts w:eastAsiaTheme="minorEastAsia"/>
          <w:lang w:val="en-US"/>
        </w:rPr>
        <w:t>Response</w:t>
      </w:r>
      <w:r w:rsidR="00E26716" w:rsidRPr="00D050C7">
        <w:rPr>
          <w:rFonts w:eastAsiaTheme="minorEastAsia"/>
        </w:rPr>
        <w:t xml:space="preserve"> </w:t>
      </w:r>
      <w:r w:rsidR="00E26716" w:rsidRPr="00E670E6">
        <w:rPr>
          <w:rFonts w:eastAsiaTheme="minorEastAsia"/>
          <w:lang w:val="en-US"/>
        </w:rPr>
        <w:t>Eval</w:t>
      </w:r>
      <w:r w:rsidR="00E26716">
        <w:rPr>
          <w:rFonts w:eastAsiaTheme="minorEastAsia"/>
          <w:lang w:val="en-US"/>
        </w:rPr>
        <w:t>uation</w:t>
      </w:r>
      <w:r w:rsidR="00E26716" w:rsidRPr="00D050C7">
        <w:rPr>
          <w:rFonts w:eastAsiaTheme="minorEastAsia"/>
        </w:rPr>
        <w:t xml:space="preserve"> </w:t>
      </w:r>
      <w:r w:rsidR="00E26716">
        <w:rPr>
          <w:rFonts w:eastAsiaTheme="minorEastAsia"/>
          <w:lang w:val="en-US"/>
        </w:rPr>
        <w:t>Criteria</w:t>
      </w:r>
      <w:r w:rsidR="00E26716" w:rsidRPr="00D050C7">
        <w:rPr>
          <w:rFonts w:eastAsiaTheme="minorEastAsia"/>
        </w:rPr>
        <w:t xml:space="preserve"> </w:t>
      </w:r>
      <w:r w:rsidR="00E26716">
        <w:rPr>
          <w:rFonts w:eastAsiaTheme="minorEastAsia"/>
          <w:lang w:val="en-US"/>
        </w:rPr>
        <w:t>In</w:t>
      </w:r>
      <w:r w:rsidR="00E26716" w:rsidRPr="00D050C7">
        <w:rPr>
          <w:rFonts w:eastAsiaTheme="minorEastAsia"/>
        </w:rPr>
        <w:t xml:space="preserve"> </w:t>
      </w:r>
      <w:r w:rsidR="00E26716">
        <w:rPr>
          <w:rFonts w:eastAsiaTheme="minorEastAsia"/>
          <w:lang w:val="en-US"/>
        </w:rPr>
        <w:t>Solid</w:t>
      </w:r>
      <w:r w:rsidR="00E26716" w:rsidRPr="00D050C7">
        <w:rPr>
          <w:rFonts w:eastAsiaTheme="minorEastAsia"/>
        </w:rPr>
        <w:t xml:space="preserve"> </w:t>
      </w:r>
      <w:r w:rsidR="00E26716">
        <w:rPr>
          <w:rFonts w:eastAsiaTheme="minorEastAsia"/>
          <w:lang w:val="en-US"/>
        </w:rPr>
        <w:t>Tumors</w:t>
      </w:r>
      <w:r w:rsidR="00E26716" w:rsidRPr="00D050C7">
        <w:rPr>
          <w:rFonts w:eastAsiaTheme="minorEastAsia"/>
        </w:rPr>
        <w:t xml:space="preserve">, </w:t>
      </w:r>
      <w:r>
        <w:t>RECIST</w:t>
      </w:r>
      <w:r w:rsidR="00E26716">
        <w:t>)</w:t>
      </w:r>
      <w:r>
        <w:t xml:space="preserve">. Средняя продолжительность постпрогрессирующей терапии составила 2,8 месяца. Оценка состояния опухоли проводилась каждые 8 недель. </w:t>
      </w:r>
      <w:r w:rsidRPr="00B73AB9">
        <w:t xml:space="preserve">Комбинация ленватиниба и пембролизумаба привела к значительно более длительному выживанию без прогрессирования заболевания и </w:t>
      </w:r>
      <w:r w:rsidR="003D1C3D">
        <w:t>ОВ</w:t>
      </w:r>
      <w:r w:rsidRPr="00B73AB9">
        <w:t xml:space="preserve"> по сравнению с</w:t>
      </w:r>
      <w:r>
        <w:t xml:space="preserve">о стандартной </w:t>
      </w:r>
      <w:r w:rsidRPr="00B73AB9">
        <w:t>химиотерапией у пациенто</w:t>
      </w:r>
      <w:r>
        <w:t>в</w:t>
      </w:r>
      <w:r w:rsidRPr="00B73AB9">
        <w:t xml:space="preserve"> с распространенным раком эндометрия</w:t>
      </w:r>
      <w:r>
        <w:t>.</w:t>
      </w:r>
    </w:p>
    <w:p w14:paraId="366BEE8E" w14:textId="53DB31F1" w:rsidR="00D833F8" w:rsidRDefault="00D833F8" w:rsidP="00B80C34">
      <w:pPr>
        <w:ind w:firstLine="709"/>
      </w:pPr>
      <w:r w:rsidRPr="00354EFF">
        <w:t>Клиническая эффективность ленватиниба в капсулах по 4 мг и 10 мг для лечения</w:t>
      </w:r>
      <w:r>
        <w:t xml:space="preserve"> </w:t>
      </w:r>
      <w:r w:rsidRPr="00354EFF">
        <w:t xml:space="preserve">пациентов с </w:t>
      </w:r>
      <w:r>
        <w:t xml:space="preserve">почечно-клеточным раком без предшествующей системной терапии </w:t>
      </w:r>
      <w:r w:rsidR="00FB0A5B">
        <w:t xml:space="preserve">была </w:t>
      </w:r>
      <w:r>
        <w:t>доказана</w:t>
      </w:r>
      <w:r w:rsidR="00FB0A5B">
        <w:t xml:space="preserve"> в</w:t>
      </w:r>
      <w:r>
        <w:t xml:space="preserve"> регистрационном исследовании </w:t>
      </w:r>
      <w:r w:rsidR="006806F4">
        <w:rPr>
          <w:lang w:val="en-US"/>
        </w:rPr>
        <w:t>III</w:t>
      </w:r>
      <w:r w:rsidR="006806F4">
        <w:t xml:space="preserve"> </w:t>
      </w:r>
      <w:r>
        <w:t xml:space="preserve">фазы (E7080, </w:t>
      </w:r>
      <w:r w:rsidRPr="00843860">
        <w:rPr>
          <w:lang w:val="en-US"/>
        </w:rPr>
        <w:t>CLEAR</w:t>
      </w:r>
      <w:r>
        <w:t xml:space="preserve">. </w:t>
      </w:r>
      <w:r w:rsidRPr="00843860">
        <w:rPr>
          <w:lang w:val="en-US"/>
        </w:rPr>
        <w:t>ClinicalTrials</w:t>
      </w:r>
      <w:r w:rsidRPr="00593C83">
        <w:t>.</w:t>
      </w:r>
      <w:r w:rsidRPr="00843860">
        <w:rPr>
          <w:lang w:val="en-US"/>
        </w:rPr>
        <w:t>gov</w:t>
      </w:r>
      <w:r w:rsidRPr="00593C83">
        <w:t xml:space="preserve"> </w:t>
      </w:r>
      <w:r w:rsidRPr="00843860">
        <w:rPr>
          <w:lang w:val="en-US"/>
        </w:rPr>
        <w:t>Identifier</w:t>
      </w:r>
      <w:r w:rsidRPr="00593C83">
        <w:t xml:space="preserve">: </w:t>
      </w:r>
      <w:r w:rsidRPr="00843860">
        <w:rPr>
          <w:lang w:val="en-US"/>
        </w:rPr>
        <w:t>NCT</w:t>
      </w:r>
      <w:r w:rsidRPr="00593C83">
        <w:t>02811861</w:t>
      </w:r>
      <w:r>
        <w:t>)</w:t>
      </w:r>
      <w:r w:rsidRPr="00593C83">
        <w:t xml:space="preserve">. </w:t>
      </w:r>
    </w:p>
    <w:p w14:paraId="65AB9147" w14:textId="211C8BFC" w:rsidR="00D833F8" w:rsidRDefault="00DC43E0" w:rsidP="00B80C34">
      <w:pPr>
        <w:ind w:firstLine="709"/>
      </w:pPr>
      <w:r>
        <w:t>Установлено</w:t>
      </w:r>
      <w:r w:rsidR="00D833F8">
        <w:t xml:space="preserve">, что </w:t>
      </w:r>
      <w:r w:rsidR="00B12D9D">
        <w:t>ВБП</w:t>
      </w:r>
      <w:r w:rsidR="00D833F8">
        <w:t xml:space="preserve"> заболевания была выше в группе ленватиниба плюс пембролизумаб, чем в группе сунитиниба (медиана 23,9 и 9,2 месяца; отношение рисков прогрессирования заболевания или смерти 0,39; 95% [ДИ] 0,32–0,49; </w:t>
      </w:r>
      <w:r w:rsidR="00235A86">
        <w:rPr>
          <w:lang w:val="en-US"/>
        </w:rPr>
        <w:t>p</w:t>
      </w:r>
      <w:r w:rsidR="00D833F8">
        <w:t xml:space="preserve">&lt;0,001), </w:t>
      </w:r>
      <w:r w:rsidR="005E22C9">
        <w:t xml:space="preserve">выше </w:t>
      </w:r>
      <w:r w:rsidR="00D833F8">
        <w:t xml:space="preserve">при приеме ленватиниба плюс эверолимус, чем при приеме сунитиниба (медиана 14,7 и 9,2 месяца; отношение рисков 0,65; 95% ДИ 0,53–0,80; </w:t>
      </w:r>
      <w:r w:rsidR="00235A86">
        <w:rPr>
          <w:lang w:val="en-US"/>
        </w:rPr>
        <w:t>p</w:t>
      </w:r>
      <w:r w:rsidR="00D833F8">
        <w:t xml:space="preserve">&lt;0,001). </w:t>
      </w:r>
      <w:r w:rsidR="00BE220A">
        <w:t>ОВ</w:t>
      </w:r>
      <w:r w:rsidR="00D833F8">
        <w:t xml:space="preserve"> была выше в группе ленватиниба плюс пембролизумаб, чем в группе сунитиниба (отношение рисков для смерти 0,66; 95% ДИ от 0,49 до 0,88; </w:t>
      </w:r>
      <w:r w:rsidR="00235A86">
        <w:rPr>
          <w:lang w:val="en-US"/>
        </w:rPr>
        <w:t>p</w:t>
      </w:r>
      <w:r w:rsidR="00235A86">
        <w:t xml:space="preserve"> </w:t>
      </w:r>
      <w:r w:rsidR="00D833F8">
        <w:t xml:space="preserve">= 0,005), но не выше в группе ленватиниба плюс эверолимус по сравнению с сунитинибом (отношение рисков 1,15; 95% ДИ от 0,88 до 1,50; </w:t>
      </w:r>
      <w:r w:rsidR="00971445">
        <w:rPr>
          <w:lang w:val="en-US"/>
        </w:rPr>
        <w:t>p</w:t>
      </w:r>
      <w:r w:rsidR="00971445">
        <w:t xml:space="preserve"> </w:t>
      </w:r>
      <w:r w:rsidR="00D833F8">
        <w:t xml:space="preserve">= 0,30). Таким образом, комбинация ленватиниба и пембролизумаба ассоциировалась со значительно большей </w:t>
      </w:r>
      <w:r w:rsidR="00BE220A">
        <w:t>ВБП</w:t>
      </w:r>
      <w:r w:rsidR="00D833F8">
        <w:t xml:space="preserve"> и </w:t>
      </w:r>
      <w:r w:rsidR="00BE220A">
        <w:t>ОВ</w:t>
      </w:r>
      <w:r w:rsidR="00D833F8">
        <w:t>, чем при лечении сунитинибом.</w:t>
      </w:r>
    </w:p>
    <w:p w14:paraId="0F464F62" w14:textId="340C40CD" w:rsidR="00D833F8" w:rsidRDefault="00181B0F" w:rsidP="00B80C34">
      <w:pPr>
        <w:ind w:firstLine="709"/>
      </w:pPr>
      <w:r>
        <w:t>П</w:t>
      </w:r>
      <w:r w:rsidR="00D833F8">
        <w:t>ри изучении безопасности был сделан вывод, что лечение ленватинибом сопровождается</w:t>
      </w:r>
      <w:r w:rsidR="00DC43E0">
        <w:t xml:space="preserve"> целым рядом побочных реакций. Однако, л</w:t>
      </w:r>
      <w:r w:rsidR="00D833F8">
        <w:t xml:space="preserve">енватиниб является препаратом с управляемым профилем безопасности. </w:t>
      </w:r>
      <w:r w:rsidR="00971445">
        <w:t xml:space="preserve">На случай развития </w:t>
      </w:r>
      <w:r w:rsidR="00D833F8">
        <w:t xml:space="preserve">побочных реакций </w:t>
      </w:r>
      <w:r w:rsidR="00643975">
        <w:t>и непереносимой т</w:t>
      </w:r>
      <w:r w:rsidR="002C0E7A">
        <w:t>о</w:t>
      </w:r>
      <w:r w:rsidR="00643975">
        <w:t xml:space="preserve">ксичности </w:t>
      </w:r>
      <w:r w:rsidR="00D833F8">
        <w:t>разработаны схемы к</w:t>
      </w:r>
      <w:r w:rsidR="00D833F8" w:rsidRPr="00F95846">
        <w:t>оррекци</w:t>
      </w:r>
      <w:r w:rsidR="00FB0A5B">
        <w:t>и</w:t>
      </w:r>
      <w:r w:rsidR="00D833F8" w:rsidRPr="00F95846">
        <w:t xml:space="preserve"> дозы при нежелательных реакциях</w:t>
      </w:r>
      <w:r w:rsidR="00D833F8">
        <w:t xml:space="preserve"> для всех показаний препарата, а также разработаны режимы модификации дозы при различных</w:t>
      </w:r>
      <w:r w:rsidR="00D00731">
        <w:t>, связанных с приемом препарата</w:t>
      </w:r>
      <w:r w:rsidR="00D833F8">
        <w:t xml:space="preserve"> состояниях (артериальная гипертензия, диарея, сердечная недостаточность, гепатотоксичность).</w:t>
      </w:r>
    </w:p>
    <w:p w14:paraId="39BD070D" w14:textId="752481B2" w:rsidR="00D833F8" w:rsidRPr="00F10AF6" w:rsidRDefault="00D833F8" w:rsidP="00B80C34">
      <w:pPr>
        <w:ind w:firstLine="709"/>
      </w:pPr>
      <w:r w:rsidRPr="00F10AF6">
        <w:t xml:space="preserve">С учетом медицинской, клинико-эпидемиологической и социально-экономической значимости лечения дифференцированного </w:t>
      </w:r>
      <w:r w:rsidR="00E41D89" w:rsidRPr="00F10AF6">
        <w:t>РЩЖ</w:t>
      </w:r>
      <w:r w:rsidRPr="00F10AF6">
        <w:t xml:space="preserve">, </w:t>
      </w:r>
      <w:r w:rsidR="00E41D89" w:rsidRPr="00F10AF6">
        <w:t>ГЦК</w:t>
      </w:r>
      <w:r w:rsidRPr="00F10AF6">
        <w:t xml:space="preserve">, </w:t>
      </w:r>
      <w:r w:rsidR="00E41D89" w:rsidRPr="00F10AF6">
        <w:t>ПКР</w:t>
      </w:r>
      <w:r w:rsidRPr="00F10AF6">
        <w:t xml:space="preserve"> и</w:t>
      </w:r>
      <w:r w:rsidR="00E41D89" w:rsidRPr="00F10AF6">
        <w:t xml:space="preserve"> РЭ</w:t>
      </w:r>
      <w:r w:rsidRPr="00F10AF6">
        <w:t xml:space="preserve">, регистрация нового </w:t>
      </w:r>
      <w:r w:rsidRPr="00F10AF6">
        <w:lastRenderedPageBreak/>
        <w:t xml:space="preserve">отечественного воспроизведенного лекарственного препарата </w:t>
      </w:r>
      <w:bookmarkStart w:id="13" w:name="_Hlk118147416"/>
      <w:r w:rsidR="004053F2" w:rsidRPr="00F10AF6">
        <w:rPr>
          <w:lang w:eastAsia="ru-RU"/>
        </w:rPr>
        <w:t>DT-LNV</w:t>
      </w:r>
      <w:r w:rsidRPr="00F10AF6">
        <w:t xml:space="preserve"> (МНН: </w:t>
      </w:r>
      <w:r w:rsidRPr="00F10AF6">
        <w:rPr>
          <w:bCs/>
          <w:color w:val="000000" w:themeColor="text1"/>
        </w:rPr>
        <w:t>ленватиниб)</w:t>
      </w:r>
      <w:r w:rsidRPr="00F10AF6">
        <w:t xml:space="preserve">, </w:t>
      </w:r>
      <w:bookmarkStart w:id="14" w:name="_Hlk118147450"/>
      <w:bookmarkEnd w:id="13"/>
      <w:r w:rsidRPr="00F10AF6">
        <w:t xml:space="preserve">капсулы 4 мг, 10 мг </w:t>
      </w:r>
      <w:bookmarkEnd w:id="14"/>
      <w:r w:rsidRPr="00F10AF6">
        <w:t>(производитель: АО «Р-Фарм», Россия), позволит снизить высокую стоимость противоопухолевых препаратов нового поколения и сделает доступным лечение большему количеству онкологических пациентов.</w:t>
      </w:r>
    </w:p>
    <w:p w14:paraId="36A2F018" w14:textId="79BC970A" w:rsidR="00606FC4" w:rsidRPr="00A4074B" w:rsidRDefault="00606FC4" w:rsidP="00B80C34">
      <w:pPr>
        <w:ind w:firstLine="709"/>
        <w:rPr>
          <w:bCs/>
          <w:color w:val="FF0000"/>
          <w:lang w:eastAsia="ru-RU"/>
        </w:rPr>
      </w:pPr>
      <w:r w:rsidRPr="00F10AF6">
        <w:rPr>
          <w:bCs/>
          <w:lang w:val="en-US" w:eastAsia="ru-RU"/>
        </w:rPr>
        <w:t>D</w:t>
      </w:r>
      <w:r w:rsidRPr="00F10AF6">
        <w:rPr>
          <w:lang w:val="en-US"/>
        </w:rPr>
        <w:t>T</w:t>
      </w:r>
      <w:r w:rsidRPr="00F10AF6">
        <w:t>-</w:t>
      </w:r>
      <w:r w:rsidRPr="00F10AF6">
        <w:rPr>
          <w:lang w:val="en-US"/>
        </w:rPr>
        <w:t>LNV</w:t>
      </w:r>
      <w:r w:rsidRPr="00F10AF6">
        <w:rPr>
          <w:bCs/>
          <w:lang w:eastAsia="ru-RU"/>
        </w:rPr>
        <w:t xml:space="preserve">, капсулы 4 мг и 10 мг, - воспроизведенный препарат ленватинба, разработанный дочерним подразделением ГК «Р-Фарм», Россия – </w:t>
      </w:r>
      <w:r w:rsidR="00087A74" w:rsidRPr="00F10AF6">
        <w:rPr>
          <w:bCs/>
          <w:lang w:eastAsia="ru-RU"/>
        </w:rPr>
        <w:t xml:space="preserve">ООО «Технология лекарств», </w:t>
      </w:r>
      <w:r w:rsidRPr="00F10AF6">
        <w:rPr>
          <w:bCs/>
          <w:lang w:eastAsia="ru-RU"/>
        </w:rPr>
        <w:t xml:space="preserve"> по заказу АО «Р-Фарм». Он полностью соответствует по качественному и количе</w:t>
      </w:r>
      <w:r w:rsidR="00E778B9">
        <w:rPr>
          <w:bCs/>
          <w:lang w:eastAsia="ru-RU"/>
        </w:rPr>
        <w:t xml:space="preserve">ственному составу действующего и </w:t>
      </w:r>
      <w:r w:rsidRPr="00F10AF6">
        <w:rPr>
          <w:bCs/>
          <w:lang w:eastAsia="ru-RU"/>
        </w:rPr>
        <w:t>вспомогательных веществ, лекарственной форме (капсулы) и планируемым к выпуску дозировкам (4 мг и 10 мг) референтному препарату Ленвима</w:t>
      </w:r>
      <w:r w:rsidRPr="00F10AF6">
        <w:rPr>
          <w:bCs/>
          <w:vertAlign w:val="superscript"/>
          <w:lang w:eastAsia="ru-RU"/>
        </w:rPr>
        <w:t>®</w:t>
      </w:r>
      <w:r w:rsidRPr="00F10AF6">
        <w:rPr>
          <w:bCs/>
          <w:lang w:eastAsia="ru-RU"/>
        </w:rPr>
        <w:t xml:space="preserve"> (МНН: ленватиниб), капсулы 4 мг и10 мг (владелец РУ: Эйсай Юроп Лимитед, Соединенное Королевство).</w:t>
      </w:r>
      <w:r w:rsidRPr="00F10AF6">
        <w:t xml:space="preserve"> </w:t>
      </w:r>
      <w:r w:rsidR="00A4074B" w:rsidRPr="00F10AF6">
        <w:t xml:space="preserve">Для доказательства эквивалентности препарата </w:t>
      </w:r>
      <w:r w:rsidR="00A4074B" w:rsidRPr="00F10AF6">
        <w:rPr>
          <w:bCs/>
          <w:lang w:val="en-US" w:eastAsia="ru-RU"/>
        </w:rPr>
        <w:t>D</w:t>
      </w:r>
      <w:r w:rsidR="00A4074B" w:rsidRPr="00F10AF6">
        <w:rPr>
          <w:lang w:val="en-US"/>
        </w:rPr>
        <w:t>T</w:t>
      </w:r>
      <w:r w:rsidR="00A4074B" w:rsidRPr="00F10AF6">
        <w:t>-</w:t>
      </w:r>
      <w:r w:rsidR="00A4074B" w:rsidRPr="00F10AF6">
        <w:rPr>
          <w:lang w:val="en-US"/>
        </w:rPr>
        <w:t>LNV</w:t>
      </w:r>
      <w:r w:rsidR="00A4074B" w:rsidRPr="00F10AF6">
        <w:t xml:space="preserve"> были проведены исследования сравнительной кинетики растворения в сравнении с референтным препаратом </w:t>
      </w:r>
      <w:r w:rsidR="00A4074B" w:rsidRPr="00F10AF6">
        <w:rPr>
          <w:lang w:eastAsia="ru-RU"/>
        </w:rPr>
        <w:t>Ленвима</w:t>
      </w:r>
      <w:r w:rsidR="00A4074B" w:rsidRPr="00F10AF6">
        <w:rPr>
          <w:vertAlign w:val="superscript"/>
          <w:lang w:eastAsia="ru-RU"/>
        </w:rPr>
        <w:t>®</w:t>
      </w:r>
      <w:r w:rsidR="00A4074B" w:rsidRPr="00F10AF6">
        <w:rPr>
          <w:rFonts w:eastAsia="Calibri"/>
        </w:rPr>
        <w:t xml:space="preserve"> </w:t>
      </w:r>
      <w:r w:rsidR="00A4074B" w:rsidRPr="00F10AF6">
        <w:t>(</w:t>
      </w:r>
      <w:r w:rsidR="00A4074B" w:rsidRPr="00F10AF6">
        <w:rPr>
          <w:bCs/>
          <w:lang w:eastAsia="ru-RU"/>
        </w:rPr>
        <w:t>Эйсай Юроп Лимитед, Соединенное Королевство</w:t>
      </w:r>
      <w:r w:rsidR="00A4074B" w:rsidRPr="00F10AF6">
        <w:t>)</w:t>
      </w:r>
      <w:r w:rsidR="00A4074B" w:rsidRPr="00F10AF6">
        <w:rPr>
          <w:rFonts w:eastAsiaTheme="minorHAnsi"/>
          <w:lang w:eastAsia="en-US"/>
        </w:rPr>
        <w:t xml:space="preserve"> в дозировках 4 мг и 1</w:t>
      </w:r>
      <w:r w:rsidR="00A4074B" w:rsidRPr="00F10AF6">
        <w:rPr>
          <w:rFonts w:eastAsiaTheme="minorHAnsi"/>
        </w:rPr>
        <w:t>0</w:t>
      </w:r>
      <w:r w:rsidR="00A4074B" w:rsidRPr="00F10AF6">
        <w:rPr>
          <w:rFonts w:eastAsiaTheme="minorHAnsi"/>
          <w:lang w:eastAsia="en-US"/>
        </w:rPr>
        <w:t xml:space="preserve"> мг </w:t>
      </w:r>
      <w:r w:rsidR="00A4074B" w:rsidRPr="00F10AF6">
        <w:t xml:space="preserve">(в </w:t>
      </w:r>
      <w:r w:rsidR="00F10AF6" w:rsidRPr="00F10AF6">
        <w:t>двух</w:t>
      </w:r>
      <w:r w:rsidR="00A4074B" w:rsidRPr="00F10AF6">
        <w:t xml:space="preserve"> модельных средах: </w:t>
      </w:r>
      <w:r w:rsidR="00A4074B" w:rsidRPr="00F10AF6">
        <w:rPr>
          <w:spacing w:val="-4"/>
        </w:rPr>
        <w:t>буферны</w:t>
      </w:r>
      <w:r w:rsidR="00DC43E0">
        <w:rPr>
          <w:spacing w:val="-4"/>
        </w:rPr>
        <w:t>е</w:t>
      </w:r>
      <w:r w:rsidR="00A4074B" w:rsidRPr="00F10AF6">
        <w:rPr>
          <w:spacing w:val="-4"/>
        </w:rPr>
        <w:t xml:space="preserve"> раствор</w:t>
      </w:r>
      <w:r w:rsidR="00DC43E0">
        <w:rPr>
          <w:spacing w:val="-4"/>
        </w:rPr>
        <w:t>ы</w:t>
      </w:r>
      <w:r w:rsidR="00A4074B" w:rsidRPr="00F10AF6">
        <w:t xml:space="preserve"> с рН 4,5 и 6,8, а также </w:t>
      </w:r>
      <w:r w:rsidR="00A4074B" w:rsidRPr="00F10AF6">
        <w:rPr>
          <w:color w:val="000000" w:themeColor="text1"/>
        </w:rPr>
        <w:t>в среде по НД (</w:t>
      </w:r>
      <w:r w:rsidR="00A4074B" w:rsidRPr="00F10AF6">
        <w:rPr>
          <w:spacing w:val="-4"/>
        </w:rPr>
        <w:t>0,1 М раствор хлороводородной кислоты</w:t>
      </w:r>
      <w:r w:rsidR="00A4074B" w:rsidRPr="00F10AF6">
        <w:rPr>
          <w:color w:val="000000" w:themeColor="text1"/>
        </w:rPr>
        <w:t xml:space="preserve">). Согласно полученным данным, кинетика растворения </w:t>
      </w:r>
      <w:r w:rsidR="00A4074B" w:rsidRPr="00F10AF6">
        <w:rPr>
          <w:bCs/>
          <w:lang w:val="en-US" w:eastAsia="ru-RU"/>
        </w:rPr>
        <w:t>D</w:t>
      </w:r>
      <w:r w:rsidR="00A4074B" w:rsidRPr="00F10AF6">
        <w:rPr>
          <w:lang w:val="en-US"/>
        </w:rPr>
        <w:t>T</w:t>
      </w:r>
      <w:r w:rsidR="00A4074B" w:rsidRPr="00F10AF6">
        <w:t>-</w:t>
      </w:r>
      <w:r w:rsidR="00A4074B" w:rsidRPr="00F10AF6">
        <w:rPr>
          <w:lang w:val="en-US"/>
        </w:rPr>
        <w:t>LNV</w:t>
      </w:r>
      <w:r w:rsidR="00A4074B" w:rsidRPr="00F10AF6">
        <w:rPr>
          <w:color w:val="000000" w:themeColor="text1"/>
        </w:rPr>
        <w:t xml:space="preserve"> эквивалентна кинетике растворения референтного препарата </w:t>
      </w:r>
      <w:r w:rsidR="00A4074B" w:rsidRPr="00F10AF6">
        <w:rPr>
          <w:lang w:eastAsia="ru-RU"/>
        </w:rPr>
        <w:t>Ленвима</w:t>
      </w:r>
      <w:r w:rsidR="00A4074B" w:rsidRPr="00F10AF6">
        <w:rPr>
          <w:vertAlign w:val="superscript"/>
          <w:lang w:eastAsia="ru-RU"/>
        </w:rPr>
        <w:t>®</w:t>
      </w:r>
      <w:r w:rsidR="00DC43E0">
        <w:rPr>
          <w:lang w:eastAsia="ru-RU"/>
        </w:rPr>
        <w:t xml:space="preserve"> в обеих дозировках</w:t>
      </w:r>
      <w:r w:rsidR="00A4074B" w:rsidRPr="00F10AF6">
        <w:rPr>
          <w:rFonts w:eastAsia="Calibri"/>
        </w:rPr>
        <w:t xml:space="preserve">, </w:t>
      </w:r>
      <w:r w:rsidR="00A4074B" w:rsidRPr="00F10AF6">
        <w:rPr>
          <w:color w:val="000000" w:themeColor="text1"/>
        </w:rPr>
        <w:t>что позволяет предполагать также эквивалентность фармакологических свойств обоих препаратов.</w:t>
      </w:r>
    </w:p>
    <w:p w14:paraId="23E1911A" w14:textId="1A6AF188" w:rsidR="00606FC4" w:rsidRDefault="00606FC4" w:rsidP="00B80C34">
      <w:pPr>
        <w:ind w:firstLine="709"/>
        <w:rPr>
          <w:bCs/>
          <w:lang w:eastAsia="ru-RU"/>
        </w:rPr>
      </w:pPr>
      <w:r w:rsidRPr="00855C22">
        <w:rPr>
          <w:bCs/>
          <w:lang w:eastAsia="ru-RU"/>
        </w:rPr>
        <w:t>Внедрение в клиническую практику нового во</w:t>
      </w:r>
      <w:r>
        <w:rPr>
          <w:bCs/>
          <w:lang w:eastAsia="ru-RU"/>
        </w:rPr>
        <w:t xml:space="preserve">спроизведенного препарата </w:t>
      </w:r>
      <w:r w:rsidR="00A4074B">
        <w:rPr>
          <w:bCs/>
          <w:lang w:eastAsia="ru-RU"/>
        </w:rPr>
        <w:t xml:space="preserve">ленватиниба </w:t>
      </w:r>
      <w:r w:rsidRPr="00855C22">
        <w:rPr>
          <w:bCs/>
          <w:lang w:eastAsia="ru-RU"/>
        </w:rPr>
        <w:t>позволит снизить цену современной комбинированной терапии онкологических заболеваний.</w:t>
      </w:r>
    </w:p>
    <w:p w14:paraId="403C7D5E" w14:textId="1BF7F1AE" w:rsidR="00E34B52" w:rsidRDefault="00E34B52">
      <w:pPr>
        <w:rPr>
          <w:lang w:eastAsia="ru-RU"/>
        </w:rPr>
      </w:pPr>
      <w:r>
        <w:rPr>
          <w:lang w:eastAsia="ru-RU"/>
        </w:rPr>
        <w:br w:type="page"/>
      </w:r>
    </w:p>
    <w:p w14:paraId="04CA1F37" w14:textId="77777777" w:rsidR="00295007" w:rsidRPr="005E6358" w:rsidRDefault="00295007" w:rsidP="00295007">
      <w:pPr>
        <w:pStyle w:val="12"/>
        <w:tabs>
          <w:tab w:val="left" w:pos="142"/>
          <w:tab w:val="left" w:pos="284"/>
        </w:tabs>
        <w:spacing w:line="240" w:lineRule="auto"/>
        <w:rPr>
          <w:rFonts w:cs="Times New Roman"/>
          <w:color w:val="000000" w:themeColor="text1"/>
          <w:szCs w:val="24"/>
        </w:rPr>
      </w:pPr>
      <w:bookmarkStart w:id="15" w:name="_Toc415001065"/>
      <w:bookmarkStart w:id="16" w:name="_Toc126059681"/>
      <w:r w:rsidRPr="005E6358">
        <w:rPr>
          <w:rFonts w:cs="Times New Roman"/>
          <w:color w:val="000000" w:themeColor="text1"/>
          <w:szCs w:val="24"/>
        </w:rPr>
        <w:lastRenderedPageBreak/>
        <w:t>1. ВВЕДЕНИЕ</w:t>
      </w:r>
      <w:bookmarkEnd w:id="15"/>
      <w:bookmarkEnd w:id="16"/>
    </w:p>
    <w:p w14:paraId="4B9C211F" w14:textId="77777777" w:rsidR="00F10AF6" w:rsidRPr="00F10AF6" w:rsidRDefault="00295007" w:rsidP="00F10AF6">
      <w:pPr>
        <w:pStyle w:val="2"/>
        <w:spacing w:line="240" w:lineRule="auto"/>
        <w:rPr>
          <w:color w:val="000000" w:themeColor="text1"/>
          <w:szCs w:val="24"/>
        </w:rPr>
      </w:pPr>
      <w:bookmarkStart w:id="17" w:name="_Toc415001066"/>
      <w:bookmarkStart w:id="18" w:name="_Toc126059682"/>
      <w:r w:rsidRPr="00F10AF6">
        <w:rPr>
          <w:color w:val="000000" w:themeColor="text1"/>
          <w:szCs w:val="24"/>
        </w:rPr>
        <w:t>1.1. Химическое название</w:t>
      </w:r>
      <w:bookmarkEnd w:id="17"/>
      <w:bookmarkEnd w:id="18"/>
      <w:r w:rsidR="00620CB1" w:rsidRPr="00F10AF6">
        <w:rPr>
          <w:color w:val="000000" w:themeColor="text1"/>
          <w:szCs w:val="24"/>
        </w:rPr>
        <w:t xml:space="preserve"> </w:t>
      </w:r>
    </w:p>
    <w:p w14:paraId="591C2CD0" w14:textId="7DD99403" w:rsidR="00295007" w:rsidRPr="00F10AF6" w:rsidRDefault="00B45C3A" w:rsidP="00F10AF6">
      <w:pPr>
        <w:pStyle w:val="OT"/>
        <w:ind w:firstLine="709"/>
        <w:rPr>
          <w:sz w:val="24"/>
          <w:szCs w:val="24"/>
        </w:rPr>
      </w:pPr>
      <w:r w:rsidRPr="00B45C3A">
        <w:rPr>
          <w:sz w:val="24"/>
          <w:szCs w:val="24"/>
        </w:rPr>
        <w:t xml:space="preserve">4-[3-хлор-4-(N’-циклопропилуреидо)фенокси]-7-метоксихинолин-6-карбоксамид </w:t>
      </w:r>
      <w:r w:rsidRPr="00F10AF6">
        <w:rPr>
          <w:sz w:val="24"/>
          <w:szCs w:val="24"/>
        </w:rPr>
        <w:t>метансульфонат</w:t>
      </w:r>
      <w:r w:rsidR="000B6428" w:rsidRPr="00F10AF6">
        <w:rPr>
          <w:bCs/>
          <w:color w:val="000000" w:themeColor="text1"/>
          <w:szCs w:val="24"/>
        </w:rPr>
        <w:t>.</w:t>
      </w:r>
    </w:p>
    <w:p w14:paraId="08A0EE16" w14:textId="3BEF0A3B" w:rsidR="00F10AF6" w:rsidRDefault="00295007" w:rsidP="00B1014A">
      <w:pPr>
        <w:pStyle w:val="2"/>
        <w:spacing w:line="240" w:lineRule="auto"/>
        <w:rPr>
          <w:color w:val="000000" w:themeColor="text1"/>
          <w:szCs w:val="24"/>
        </w:rPr>
      </w:pPr>
      <w:bookmarkStart w:id="19" w:name="_Toc415001067"/>
      <w:bookmarkStart w:id="20" w:name="_Toc126059683"/>
      <w:r w:rsidRPr="005E6358">
        <w:rPr>
          <w:color w:val="000000" w:themeColor="text1"/>
          <w:szCs w:val="24"/>
        </w:rPr>
        <w:t>1.2. Международное непатентованное</w:t>
      </w:r>
      <w:bookmarkEnd w:id="19"/>
      <w:r w:rsidR="00F10AF6">
        <w:rPr>
          <w:color w:val="000000" w:themeColor="text1"/>
          <w:szCs w:val="24"/>
        </w:rPr>
        <w:t xml:space="preserve"> название</w:t>
      </w:r>
      <w:bookmarkEnd w:id="20"/>
    </w:p>
    <w:p w14:paraId="36BB3476" w14:textId="731E4CA9" w:rsidR="00B1014A" w:rsidRPr="005134CB" w:rsidRDefault="00F10AF6" w:rsidP="00F10AF6">
      <w:pPr>
        <w:ind w:firstLine="709"/>
      </w:pPr>
      <w:r>
        <w:t>Л</w:t>
      </w:r>
      <w:r w:rsidR="005134CB" w:rsidRPr="005134CB">
        <w:t>енватиниб</w:t>
      </w:r>
      <w:r w:rsidR="00430273" w:rsidRPr="001C1B91">
        <w:t>.</w:t>
      </w:r>
    </w:p>
    <w:p w14:paraId="1DD19841" w14:textId="77777777" w:rsidR="003A39DF" w:rsidRDefault="003A39DF" w:rsidP="003A39DF">
      <w:pPr>
        <w:pStyle w:val="2"/>
        <w:spacing w:line="240" w:lineRule="auto"/>
        <w:rPr>
          <w:color w:val="000000" w:themeColor="text1"/>
          <w:szCs w:val="24"/>
        </w:rPr>
      </w:pPr>
      <w:bookmarkStart w:id="21" w:name="_Toc415001068"/>
      <w:bookmarkStart w:id="22" w:name="_Toc415001069"/>
      <w:bookmarkStart w:id="23" w:name="_Toc126059684"/>
      <w:r>
        <w:rPr>
          <w:color w:val="000000" w:themeColor="text1"/>
          <w:szCs w:val="24"/>
        </w:rPr>
        <w:t>1.3. Торговое название</w:t>
      </w:r>
      <w:bookmarkEnd w:id="21"/>
      <w:bookmarkEnd w:id="23"/>
    </w:p>
    <w:p w14:paraId="0CCAC378" w14:textId="4954B72B" w:rsidR="003A39DF" w:rsidRPr="00F10AF6" w:rsidRDefault="003A39DF" w:rsidP="00F10AF6">
      <w:pPr>
        <w:pStyle w:val="af3"/>
        <w:ind w:left="709"/>
        <w:rPr>
          <w:lang w:eastAsia="ru-RU"/>
        </w:rPr>
      </w:pPr>
      <w:r w:rsidRPr="00F10AF6">
        <w:rPr>
          <w:lang w:eastAsia="ru-RU"/>
        </w:rPr>
        <w:t xml:space="preserve">Торговое наименование – </w:t>
      </w:r>
      <w:r w:rsidR="00F10AF6" w:rsidRPr="00F10AF6">
        <w:rPr>
          <w:lang w:eastAsia="ru-RU"/>
        </w:rPr>
        <w:t>ЛЕНВАТИНИБ</w:t>
      </w:r>
    </w:p>
    <w:p w14:paraId="5203BB98" w14:textId="370C0FA5" w:rsidR="00F10AF6" w:rsidRPr="00F10AF6" w:rsidRDefault="00F10AF6" w:rsidP="00F10AF6">
      <w:pPr>
        <w:pStyle w:val="af3"/>
        <w:ind w:left="709"/>
      </w:pPr>
      <w:r w:rsidRPr="00F10AF6">
        <w:t xml:space="preserve">Внутренний код продукта – </w:t>
      </w:r>
      <w:r w:rsidRPr="00F10AF6">
        <w:rPr>
          <w:lang w:eastAsia="ru-RU"/>
        </w:rPr>
        <w:t>DT-LNV</w:t>
      </w:r>
    </w:p>
    <w:p w14:paraId="59B97B81" w14:textId="08CE9D67" w:rsidR="003A39DF" w:rsidRPr="00F10AF6" w:rsidRDefault="00F10AF6" w:rsidP="00F10AF6">
      <w:pPr>
        <w:ind w:left="709"/>
      </w:pPr>
      <w:r w:rsidRPr="00F10AF6">
        <w:t>К</w:t>
      </w:r>
      <w:r w:rsidR="003A39DF" w:rsidRPr="00F10AF6">
        <w:t>од продукта –</w:t>
      </w:r>
      <w:r w:rsidR="00456CD5">
        <w:t xml:space="preserve"> </w:t>
      </w:r>
      <w:r w:rsidR="004053F2" w:rsidRPr="00F10AF6">
        <w:rPr>
          <w:lang w:eastAsia="ru-RU"/>
        </w:rPr>
        <w:t>L01105</w:t>
      </w:r>
      <w:r w:rsidRPr="00F10AF6">
        <w:rPr>
          <w:lang w:eastAsia="ru-RU"/>
        </w:rPr>
        <w:t>.</w:t>
      </w:r>
    </w:p>
    <w:p w14:paraId="6CB1AFD8" w14:textId="77777777" w:rsidR="00295007" w:rsidRPr="005E6358" w:rsidRDefault="00295007" w:rsidP="00295007">
      <w:pPr>
        <w:pStyle w:val="2"/>
        <w:spacing w:line="240" w:lineRule="auto"/>
        <w:rPr>
          <w:color w:val="000000" w:themeColor="text1"/>
          <w:szCs w:val="24"/>
        </w:rPr>
      </w:pPr>
      <w:bookmarkStart w:id="24" w:name="_Toc126059685"/>
      <w:r w:rsidRPr="005E6358">
        <w:rPr>
          <w:color w:val="000000" w:themeColor="text1"/>
          <w:szCs w:val="24"/>
        </w:rPr>
        <w:t>1.4. Активные ингредиенты</w:t>
      </w:r>
      <w:bookmarkEnd w:id="22"/>
      <w:bookmarkEnd w:id="24"/>
    </w:p>
    <w:p w14:paraId="77B3EAA0" w14:textId="4082269F" w:rsidR="00295007" w:rsidRPr="008A360D" w:rsidRDefault="00F10AF6" w:rsidP="00F10AF6">
      <w:pPr>
        <w:pStyle w:val="af3"/>
        <w:ind w:left="709"/>
      </w:pPr>
      <w:r w:rsidRPr="00DE0DBC">
        <w:rPr>
          <w:color w:val="000000" w:themeColor="text1"/>
        </w:rPr>
        <w:t xml:space="preserve">Действующее вещество - </w:t>
      </w:r>
      <w:r w:rsidR="00456CD5">
        <w:t>ленватиниб</w:t>
      </w:r>
      <w:r w:rsidR="00430273" w:rsidRPr="00430273">
        <w:rPr>
          <w:color w:val="000000" w:themeColor="text1"/>
        </w:rPr>
        <w:t>.</w:t>
      </w:r>
    </w:p>
    <w:p w14:paraId="4C3CF163" w14:textId="0D91108F" w:rsidR="00295007" w:rsidRDefault="00295007" w:rsidP="00295007">
      <w:pPr>
        <w:pStyle w:val="2"/>
        <w:spacing w:line="240" w:lineRule="auto"/>
        <w:rPr>
          <w:color w:val="000000" w:themeColor="text1"/>
          <w:szCs w:val="24"/>
        </w:rPr>
      </w:pPr>
      <w:bookmarkStart w:id="25" w:name="_Toc415001070"/>
      <w:bookmarkStart w:id="26" w:name="_Toc126059686"/>
      <w:r w:rsidRPr="005E6358">
        <w:rPr>
          <w:color w:val="000000" w:themeColor="text1"/>
          <w:szCs w:val="24"/>
        </w:rPr>
        <w:t>1.5. Фармакологическая группа</w:t>
      </w:r>
      <w:bookmarkEnd w:id="25"/>
      <w:bookmarkEnd w:id="26"/>
    </w:p>
    <w:p w14:paraId="11350536" w14:textId="7B272617" w:rsidR="00F10AF6" w:rsidRPr="00F10AF6" w:rsidRDefault="001B316B" w:rsidP="001B316B">
      <w:pPr>
        <w:ind w:firstLine="709"/>
      </w:pPr>
      <w:r>
        <w:t>Противоопухолевые препараты. Ингибиторы протеинкиназы. Прочие ингибиторы протеинкиназы.</w:t>
      </w:r>
    </w:p>
    <w:p w14:paraId="49939295" w14:textId="77777777" w:rsidR="00F10AF6" w:rsidRDefault="00295007" w:rsidP="00295007">
      <w:pPr>
        <w:pStyle w:val="2"/>
        <w:spacing w:line="240" w:lineRule="auto"/>
        <w:rPr>
          <w:color w:val="000000" w:themeColor="text1"/>
          <w:szCs w:val="24"/>
        </w:rPr>
      </w:pPr>
      <w:bookmarkStart w:id="27" w:name="_Toc415001071"/>
      <w:bookmarkStart w:id="28" w:name="_Toc126059687"/>
      <w:r w:rsidRPr="005E6358">
        <w:rPr>
          <w:color w:val="000000" w:themeColor="text1"/>
          <w:szCs w:val="24"/>
        </w:rPr>
        <w:t>1.6. Код по АТХ</w:t>
      </w:r>
      <w:bookmarkEnd w:id="27"/>
      <w:bookmarkEnd w:id="28"/>
    </w:p>
    <w:p w14:paraId="3A872AA9" w14:textId="43A5C56C" w:rsidR="00295007" w:rsidRPr="00040004" w:rsidRDefault="00040004" w:rsidP="00F10AF6">
      <w:pPr>
        <w:ind w:left="709"/>
        <w:rPr>
          <w:color w:val="000000" w:themeColor="text1"/>
        </w:rPr>
      </w:pPr>
      <w:r w:rsidRPr="00040004">
        <w:t>L01EX08</w:t>
      </w:r>
    </w:p>
    <w:p w14:paraId="37B5979B" w14:textId="77777777" w:rsidR="00295007" w:rsidRPr="005E6358" w:rsidRDefault="00295007" w:rsidP="00295007">
      <w:pPr>
        <w:pStyle w:val="2"/>
        <w:numPr>
          <w:ilvl w:val="1"/>
          <w:numId w:val="1"/>
        </w:numPr>
        <w:tabs>
          <w:tab w:val="left" w:pos="284"/>
          <w:tab w:val="left" w:pos="426"/>
        </w:tabs>
        <w:spacing w:line="240" w:lineRule="auto"/>
        <w:ind w:left="0" w:firstLine="0"/>
        <w:rPr>
          <w:color w:val="000000" w:themeColor="text1"/>
          <w:szCs w:val="24"/>
        </w:rPr>
      </w:pPr>
      <w:bookmarkStart w:id="29" w:name="_Toc415001072"/>
      <w:bookmarkStart w:id="30" w:name="_Toc126059688"/>
      <w:r w:rsidRPr="005E6358">
        <w:rPr>
          <w:color w:val="000000" w:themeColor="text1"/>
          <w:szCs w:val="24"/>
        </w:rPr>
        <w:t>Обоснование для изучения исследуемого препарата</w:t>
      </w:r>
      <w:bookmarkEnd w:id="29"/>
      <w:bookmarkEnd w:id="30"/>
    </w:p>
    <w:p w14:paraId="4C85EDF3" w14:textId="1723DBF8" w:rsidR="00295007" w:rsidRDefault="00295007" w:rsidP="001B316B">
      <w:pPr>
        <w:pStyle w:val="3"/>
        <w:numPr>
          <w:ilvl w:val="2"/>
          <w:numId w:val="1"/>
        </w:numPr>
        <w:spacing w:after="240"/>
        <w:ind w:left="426" w:hanging="426"/>
        <w:rPr>
          <w:rFonts w:ascii="Times New Roman" w:hAnsi="Times New Roman"/>
          <w:color w:val="000000" w:themeColor="text1"/>
          <w:szCs w:val="24"/>
        </w:rPr>
      </w:pPr>
      <w:bookmarkStart w:id="31" w:name="_Toc126059689"/>
      <w:r w:rsidRPr="005E6358">
        <w:rPr>
          <w:rFonts w:ascii="Times New Roman" w:hAnsi="Times New Roman"/>
          <w:color w:val="000000" w:themeColor="text1"/>
          <w:szCs w:val="24"/>
        </w:rPr>
        <w:t>Общие сведения о заболевании</w:t>
      </w:r>
      <w:bookmarkEnd w:id="31"/>
    </w:p>
    <w:p w14:paraId="0ED9AC44" w14:textId="7C2ED5FB" w:rsidR="00485FC8" w:rsidRDefault="00485FC8" w:rsidP="00B80C34">
      <w:pPr>
        <w:ind w:firstLine="709"/>
      </w:pPr>
      <w:r>
        <w:t xml:space="preserve">В 2020 году </w:t>
      </w:r>
      <w:r w:rsidR="00DA6042">
        <w:t>в</w:t>
      </w:r>
      <w:r>
        <w:t xml:space="preserve">о всем мире </w:t>
      </w:r>
      <w:r w:rsidR="00DA6042">
        <w:t xml:space="preserve">было зарегистрировано </w:t>
      </w:r>
      <w:r>
        <w:t>около 19,3 млн.</w:t>
      </w:r>
      <w:r w:rsidR="00DA6042">
        <w:t xml:space="preserve"> </w:t>
      </w:r>
      <w:r>
        <w:t>новых случаев рака (18,1 млн без учета немеланомного рака кожи) и почти 10,0</w:t>
      </w:r>
      <w:r w:rsidR="00DA6042">
        <w:t xml:space="preserve"> </w:t>
      </w:r>
      <w:r>
        <w:t>миллионов смертей от рака (9,9 миллиона без учета немеланомного рака кожи)</w:t>
      </w:r>
      <w:r w:rsidR="00DA6042">
        <w:t xml:space="preserve">. </w:t>
      </w:r>
      <w:r w:rsidR="003248DC">
        <w:t>О</w:t>
      </w:r>
      <w:r w:rsidR="003248DC" w:rsidRPr="003248DC">
        <w:t xml:space="preserve">жидается, что </w:t>
      </w:r>
      <w:r w:rsidR="00971445">
        <w:t>число зарегистрированных случаев в</w:t>
      </w:r>
      <w:r w:rsidR="00971445" w:rsidRPr="003248DC">
        <w:t xml:space="preserve"> </w:t>
      </w:r>
      <w:r w:rsidR="003248DC" w:rsidRPr="003248DC">
        <w:t xml:space="preserve">2040 году </w:t>
      </w:r>
      <w:r w:rsidR="00971445">
        <w:t>составит</w:t>
      </w:r>
      <w:r w:rsidR="00971445" w:rsidRPr="003248DC">
        <w:t xml:space="preserve"> </w:t>
      </w:r>
      <w:r w:rsidR="003248DC" w:rsidRPr="003248DC">
        <w:t>28,4 миллиона, что на 47% больше, чем в 2020 году</w:t>
      </w:r>
      <w:r w:rsidR="002A0E06">
        <w:t xml:space="preserve"> </w:t>
      </w:r>
      <w:r w:rsidR="002A0E06">
        <w:fldChar w:fldCharType="begin"/>
      </w:r>
      <w:r w:rsidR="002A0E06">
        <w:instrText xml:space="preserve"> ADDIN ZOTERO_ITEM CSL_CITATION {"citationID":"fjfkgPzj","properties":{"formattedCitation":"[2]","plainCitation":"[2]","noteIndex":0},"citationItems":[{"id":2867,"uris":["http://zotero.org/users/5483459/items/WIBKRCR7"],"itemData":{"id":2867,"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issue":"3","journalAbbreviation":"CA Cancer J Clin","language":"eng","note":"PMID: 33538338","page":"209-249","source":"PubMed","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rsidR="002A0E06">
        <w:fldChar w:fldCharType="separate"/>
      </w:r>
      <w:r w:rsidR="002A0E06" w:rsidRPr="002A0E06">
        <w:t>[2]</w:t>
      </w:r>
      <w:r w:rsidR="002A0E06">
        <w:fldChar w:fldCharType="end"/>
      </w:r>
      <w:r w:rsidR="002A0E06">
        <w:t>.</w:t>
      </w:r>
    </w:p>
    <w:p w14:paraId="68E7417A" w14:textId="0C608E49" w:rsidR="009C6068" w:rsidRDefault="009C6068" w:rsidP="00B80C34">
      <w:pPr>
        <w:ind w:firstLine="709"/>
      </w:pPr>
      <w:r>
        <w:t xml:space="preserve">Показатель распространенности злокачественных новообразований </w:t>
      </w:r>
      <w:r w:rsidR="00971445">
        <w:t>среди</w:t>
      </w:r>
      <w:r>
        <w:t xml:space="preserve"> населения России в 2021 г. составил 2690,5 на 100 тыс. населения, что выше уровня 2011 г. (2029,0) на 32,6%. Рост данного показателя обусловлен как ростом заболеваемости и выявляемости, так и увеличением выживаемости онкологических больных </w:t>
      </w:r>
      <w:r>
        <w:fldChar w:fldCharType="begin"/>
      </w:r>
      <w:r w:rsidR="002A0E06">
        <w:instrText xml:space="preserve"> ADDIN ZOTERO_ITEM CSL_CITATION {"citationID":"mlzsxghu","properties":{"formattedCitation":"[3]","plainCitation":"[3]","noteIndex":0},"citationItems":[{"id":2658,"uris":["http://zotero.org/users/5483459/items/CEATIZIF"],"itemData":{"id":2658,"type":"document","title":"Министерство Здравоохранения Российской Федерации. Российский Центр информационных технологий и эпидемиологических Московский научно-исследовательский онкологический институт имени П.А. Герцена.Состояние онкологической помощи населению России в 2021 году Под редакцией   Каприна А.Д.,  Старинского В.В., Петровой Г.В. 2022."}}],"schema":"https://github.com/citation-style-language/schema/raw/master/csl-citation.json"} </w:instrText>
      </w:r>
      <w:r>
        <w:fldChar w:fldCharType="separate"/>
      </w:r>
      <w:r w:rsidR="002A0E06" w:rsidRPr="002A0E06">
        <w:t>[3]</w:t>
      </w:r>
      <w:r>
        <w:fldChar w:fldCharType="end"/>
      </w:r>
      <w:r>
        <w:t>.</w:t>
      </w:r>
    </w:p>
    <w:p w14:paraId="0DFA95B2" w14:textId="77777777" w:rsidR="002F053D" w:rsidRDefault="002F053D" w:rsidP="001B316B">
      <w:pPr>
        <w:rPr>
          <w:b/>
          <w:bCs/>
        </w:rPr>
      </w:pPr>
    </w:p>
    <w:p w14:paraId="16155431" w14:textId="3658F6A3" w:rsidR="002F135B" w:rsidRPr="002F135B" w:rsidRDefault="002F135B" w:rsidP="001B316B">
      <w:pPr>
        <w:rPr>
          <w:b/>
          <w:bCs/>
        </w:rPr>
      </w:pPr>
      <w:r w:rsidRPr="002F135B">
        <w:rPr>
          <w:b/>
          <w:bCs/>
        </w:rPr>
        <w:t>Гепатоцеллюлярный рак</w:t>
      </w:r>
    </w:p>
    <w:p w14:paraId="6FEE49F7" w14:textId="77777777" w:rsidR="002F053D" w:rsidRDefault="002F053D" w:rsidP="002A0E06">
      <w:pPr>
        <w:ind w:firstLine="851"/>
      </w:pPr>
      <w:bookmarkStart w:id="32" w:name="_Hlk115729647"/>
    </w:p>
    <w:p w14:paraId="6D6720B5" w14:textId="33236534" w:rsidR="003A39DF" w:rsidRDefault="003A39DF" w:rsidP="00B80C34">
      <w:pPr>
        <w:ind w:firstLine="709"/>
      </w:pPr>
      <w:r w:rsidRPr="00837B02">
        <w:t>ГЦР</w:t>
      </w:r>
      <w:bookmarkEnd w:id="32"/>
      <w:r w:rsidR="00792ED1">
        <w:t xml:space="preserve"> </w:t>
      </w:r>
      <w:r w:rsidRPr="00837B02">
        <w:t>— самая частая первичная злокачественная опухоль печени. По данным различных авторов, более 85% опухолевой патологии печени приходится на ГЦР</w:t>
      </w:r>
      <w:r w:rsidR="00232CEB">
        <w:t xml:space="preserve">. </w:t>
      </w:r>
      <w:r w:rsidRPr="00837B02">
        <w:t>ГЦР имеет крайне агрессивное течение, характеризуется</w:t>
      </w:r>
      <w:r w:rsidR="000B6428">
        <w:t xml:space="preserve"> </w:t>
      </w:r>
      <w:r w:rsidRPr="00837B02">
        <w:t xml:space="preserve">неблагоприятным прогнозом. Пятилетняя выживаемость больных с ГЦР по данным различных исследований не </w:t>
      </w:r>
      <w:r w:rsidRPr="00837B02">
        <w:lastRenderedPageBreak/>
        <w:t>превышает 15%</w:t>
      </w:r>
      <w:r w:rsidR="00232CEB">
        <w:t xml:space="preserve"> </w:t>
      </w:r>
      <w:r w:rsidR="00232CEB">
        <w:fldChar w:fldCharType="begin"/>
      </w:r>
      <w:r w:rsidR="002A0E06">
        <w:instrText xml:space="preserve"> ADDIN ZOTERO_ITEM CSL_CITATION {"citationID":"JWEdja5N","properties":{"formattedCitation":"[4]","plainCitation":"[4]","noteIndex":0},"citationItems":[{"id":2655,"uris":["http://zotero.org/users/5483459/items/NWVVUNRY"],"itemData":{"id":2655,"type":"article-journal","title":"Меньшиков К.В., Султанбаев А.В., Мусин Ш.И., Измайлов А.А., Меньшикова И.А., Насретдинов А.Ф., &amp; Шайхутдинов И.Р.ЛЕЧЕНИЕ МЕТАСТАТИЧЕСКОГО ГЕПАТОЦЕЛЛЮЛЯРНОГО РАКА. КЛИНИЧЕСКИЙ СЛУЧАЙ И ОБЗОР ЛИТЕРАТУРЫ. Поволжский онкологический вестник. 2020. 11 (4 (44)), 75-81."}}],"schema":"https://github.com/citation-style-language/schema/raw/master/csl-citation.json"} </w:instrText>
      </w:r>
      <w:r w:rsidR="00232CEB">
        <w:fldChar w:fldCharType="separate"/>
      </w:r>
      <w:r w:rsidR="002A0E06" w:rsidRPr="002A0E06">
        <w:t>[4]</w:t>
      </w:r>
      <w:r w:rsidR="00232CEB">
        <w:fldChar w:fldCharType="end"/>
      </w:r>
      <w:r>
        <w:t>.</w:t>
      </w:r>
      <w:r w:rsidRPr="00837B02">
        <w:t xml:space="preserve"> В Российской Федерации в 20</w:t>
      </w:r>
      <w:r>
        <w:t>21</w:t>
      </w:r>
      <w:r w:rsidRPr="00837B02">
        <w:t xml:space="preserve"> г. </w:t>
      </w:r>
      <w:r>
        <w:t>л</w:t>
      </w:r>
      <w:r w:rsidRPr="00837B02">
        <w:t xml:space="preserve">етальность на первом году с момента установления диагноза ГЦР составила </w:t>
      </w:r>
      <w:r>
        <w:t>61,9</w:t>
      </w:r>
      <w:r w:rsidRPr="00837B02">
        <w:t>%</w:t>
      </w:r>
      <w:r w:rsidR="00232CEB">
        <w:t xml:space="preserve"> </w:t>
      </w:r>
      <w:r w:rsidR="00232CEB">
        <w:fldChar w:fldCharType="begin"/>
      </w:r>
      <w:r w:rsidR="002A0E06">
        <w:instrText xml:space="preserve"> ADDIN ZOTERO_ITEM CSL_CITATION {"citationID":"NB28m905","properties":{"formattedCitation":"[3]","plainCitation":"[3]","noteIndex":0},"citationItems":[{"id":2658,"uris":["http://zotero.org/users/5483459/items/CEATIZIF"],"itemData":{"id":2658,"type":"document","title":"Министерство Здравоохранения Российской Федерации. Российский Центр информационных технологий и эпидемиологических Московский научно-исследовательский онкологический институт имени П.А. Герцена.Состояние онкологической помощи населению России в 2021 году Под редакцией   Каприна А.Д.,  Старинского В.В., Петровой Г.В. 2022."}}],"schema":"https://github.com/citation-style-language/schema/raw/master/csl-citation.json"} </w:instrText>
      </w:r>
      <w:r w:rsidR="00232CEB">
        <w:fldChar w:fldCharType="separate"/>
      </w:r>
      <w:r w:rsidR="002A0E06" w:rsidRPr="002A0E06">
        <w:t>[3]</w:t>
      </w:r>
      <w:r w:rsidR="00232CEB">
        <w:fldChar w:fldCharType="end"/>
      </w:r>
      <w:r w:rsidR="006B0A9F">
        <w:t>.</w:t>
      </w:r>
    </w:p>
    <w:p w14:paraId="2C240A0B" w14:textId="77777777" w:rsidR="002F053D" w:rsidRDefault="002F053D" w:rsidP="001B316B">
      <w:pPr>
        <w:rPr>
          <w:b/>
          <w:bCs/>
        </w:rPr>
      </w:pPr>
    </w:p>
    <w:p w14:paraId="1F88DFE0" w14:textId="5A81443F" w:rsidR="002F135B" w:rsidRPr="002F135B" w:rsidRDefault="002F135B" w:rsidP="001B316B">
      <w:pPr>
        <w:rPr>
          <w:b/>
          <w:bCs/>
        </w:rPr>
      </w:pPr>
      <w:r w:rsidRPr="002F135B">
        <w:rPr>
          <w:b/>
          <w:bCs/>
        </w:rPr>
        <w:t>Рак щитовидной железы</w:t>
      </w:r>
    </w:p>
    <w:p w14:paraId="01B9B9E0" w14:textId="77777777" w:rsidR="00456CD5" w:rsidRDefault="00456CD5" w:rsidP="002A0E06">
      <w:pPr>
        <w:ind w:firstLine="851"/>
      </w:pPr>
    </w:p>
    <w:p w14:paraId="37997B77" w14:textId="140AE9D8" w:rsidR="00C249C9" w:rsidRDefault="005A40D8" w:rsidP="00B80C34">
      <w:pPr>
        <w:ind w:firstLine="709"/>
      </w:pPr>
      <w:r>
        <w:t xml:space="preserve">РЩЖ является самой распространенной онкологической патологией органов эндокринной системы и имеет устойчиво сохраняющуюся тенденцию к росту заболеваемости </w:t>
      </w:r>
      <w:r w:rsidR="00CC149F">
        <w:fldChar w:fldCharType="begin"/>
      </w:r>
      <w:r w:rsidR="002A0E06">
        <w:instrText xml:space="preserve"> ADDIN ZOTERO_ITEM CSL_CITATION {"citationID":"sCEl0ECo","properties":{"formattedCitation":"[5]","plainCitation":"[5]","noteIndex":0},"citationItems":[{"id":2666,"uris":["http://zotero.org/users/5483459/items/FTQ4M8H2"],"itemData":{"id":2666,"type":"article-journal","title":"Бородавина Е.В., Шуринов А.Ю., Крылов В.В., Васильев К.Г. Анализ выживаемости пациентов с прогрессирующим метастатическим дифференцированным раком щитовидной железы. Опухоли головы и шеи. 2022;12(2):63-70. https://doi.org/10.17650/2222-1468-2022-12-2-63-70"}}],"schema":"https://github.com/citation-style-language/schema/raw/master/csl-citation.json"} </w:instrText>
      </w:r>
      <w:r w:rsidR="00CC149F">
        <w:fldChar w:fldCharType="separate"/>
      </w:r>
      <w:r w:rsidR="002A0E06" w:rsidRPr="002A0E06">
        <w:t>[5]</w:t>
      </w:r>
      <w:r w:rsidR="00CC149F">
        <w:fldChar w:fldCharType="end"/>
      </w:r>
      <w:r w:rsidR="00CC149F">
        <w:t xml:space="preserve">. </w:t>
      </w:r>
      <w:r w:rsidR="005A2745">
        <w:t xml:space="preserve">РЩЖ </w:t>
      </w:r>
      <w:r w:rsidR="001320B9">
        <w:t>состав</w:t>
      </w:r>
      <w:r w:rsidR="006D0BF5">
        <w:t>ил</w:t>
      </w:r>
      <w:r w:rsidR="001320B9">
        <w:t xml:space="preserve"> 4,7% среди всех онкологических заболеваний в 2021 году</w:t>
      </w:r>
      <w:r w:rsidR="00A012B8">
        <w:t xml:space="preserve"> </w:t>
      </w:r>
      <w:r w:rsidR="00A012B8">
        <w:fldChar w:fldCharType="begin"/>
      </w:r>
      <w:r w:rsidR="002A0E06">
        <w:instrText xml:space="preserve"> ADDIN ZOTERO_ITEM CSL_CITATION {"citationID":"oBpDWpid","properties":{"formattedCitation":"[3]","plainCitation":"[3]","noteIndex":0},"citationItems":[{"id":2658,"uris":["http://zotero.org/users/5483459/items/CEATIZIF"],"itemData":{"id":2658,"type":"document","title":"Министерство Здравоохранения Российской Федерации. Российский Центр информационных технологий и эпидемиологических Московский научно-исследовательский онкологический институт имени П.А. Герцена.Состояние онкологической помощи населению России в 2021 году Под редакцией   Каприна А.Д.,  Старинского В.В., Петровой Г.В. 2022."}}],"schema":"https://github.com/citation-style-language/schema/raw/master/csl-citation.json"} </w:instrText>
      </w:r>
      <w:r w:rsidR="00A012B8">
        <w:fldChar w:fldCharType="separate"/>
      </w:r>
      <w:r w:rsidR="002A0E06" w:rsidRPr="002A0E06">
        <w:t>[3]</w:t>
      </w:r>
      <w:r w:rsidR="00A012B8">
        <w:fldChar w:fldCharType="end"/>
      </w:r>
      <w:r w:rsidR="00A012B8">
        <w:t>.</w:t>
      </w:r>
    </w:p>
    <w:p w14:paraId="2CB94CE2" w14:textId="49291221" w:rsidR="00C249C9" w:rsidRDefault="005A2745" w:rsidP="00B80C34">
      <w:pPr>
        <w:ind w:firstLine="709"/>
      </w:pPr>
      <w:r>
        <w:t xml:space="preserve">РЩЖ </w:t>
      </w:r>
      <w:r w:rsidR="007D12AC">
        <w:t xml:space="preserve">– злокачественная опухоль, развивающаяся из элементов железистого эпителия щитовидной железы. </w:t>
      </w:r>
      <w:r>
        <w:t>На сегодняшний день выделяют ряд основных факторов развития РЩЖ: мутации генов BRAF, PTEN, APC, DICER1, MNG, NRAS, KRAS, TERT и др., воздействие ионизирующего излучения, наследственные синдромы (Гарднера, Каудена, множественной эндокринной неоплазии 2А и 2B типа)</w:t>
      </w:r>
      <w:r w:rsidR="003B5A6C">
        <w:t xml:space="preserve"> </w:t>
      </w:r>
      <w:r w:rsidR="00687EA5">
        <w:fldChar w:fldCharType="begin"/>
      </w:r>
      <w:r w:rsidR="002A0E06">
        <w:instrText xml:space="preserve"> ADDIN ZOTERO_ITEM CSL_CITATION {"citationID":"LX2DmvNa","properties":{"formattedCitation":"[6]","plainCitation":"[6]","noteIndex":0},"citationItems":[{"id":2722,"uris":["http://zotero.org/users/5483459/items/29NJV27K"],"itemData":{"id":2722,"type":"article-journal","abstract":"Differentiated thyroid carcinoma of follicular cell-derivation is the most common endocrine neoplasm with a rapidly increasing incidence. The majority represent papillary carcinomas; more rarely, they are follicular carcinomas. The vast majority have indolent behavior, however a significant proportion progress to develop lymph node metastases and a smaller proportion disseminate systemically. While common and frequent genetic events have been described to underlie the development of these neoplasms, the factors contributing to differing behaviors among tumors with similar genetic alterations remain unclear. This review focuses on epigenetic mechanisms targeting major signaling pathways that underlie the spectrum of biological behaviors and that may have potential diagnostic, prognostic and therapeutic value.","container-title":"Molecular and Cellular Endocrinology","DOI":"10.1016/j.mce.2017.07.012","ISSN":"1872-8057","journalAbbreviation":"Mol Cell Endocrinol","language":"eng","note":"PMID: 28711609","page":"3-10","source":"PubMed","title":"The epigenetic landscape of differentiated thyroid cancer","volume":"469","author":[{"family":"Asa","given":"Sylvia L."},{"family":"Ezzat","given":"Shereen"}],"issued":{"date-parts":[["2018",7,5]]}}}],"schema":"https://github.com/citation-style-language/schema/raw/master/csl-citation.json"} </w:instrText>
      </w:r>
      <w:r w:rsidR="00687EA5">
        <w:fldChar w:fldCharType="separate"/>
      </w:r>
      <w:r w:rsidR="002A0E06" w:rsidRPr="002A0E06">
        <w:t>[6]</w:t>
      </w:r>
      <w:r w:rsidR="00687EA5">
        <w:fldChar w:fldCharType="end"/>
      </w:r>
      <w:r w:rsidR="00687EA5">
        <w:t>.</w:t>
      </w:r>
    </w:p>
    <w:p w14:paraId="3688C08B" w14:textId="36ACAA36" w:rsidR="00BC5A6C" w:rsidRDefault="008E7DFB" w:rsidP="00B80C34">
      <w:pPr>
        <w:ind w:firstLine="709"/>
      </w:pPr>
      <w:r>
        <w:t xml:space="preserve">Критерии установления </w:t>
      </w:r>
      <w:r w:rsidRPr="007C2710">
        <w:t>диагноза</w:t>
      </w:r>
      <w:r>
        <w:t xml:space="preserve">/состояния: </w:t>
      </w:r>
      <w:r w:rsidRPr="007C2710">
        <w:t>на</w:t>
      </w:r>
      <w:r>
        <w:t xml:space="preserve"> дооперационном этапе – результаты цитологического исследования пунктатов </w:t>
      </w:r>
      <w:r w:rsidR="00526BE3">
        <w:t>щитовидной железы</w:t>
      </w:r>
      <w:r w:rsidR="007C2710">
        <w:t xml:space="preserve"> (</w:t>
      </w:r>
      <w:r w:rsidR="007C2710" w:rsidRPr="007C2710">
        <w:t>ЩЖ</w:t>
      </w:r>
      <w:r w:rsidR="007C2710">
        <w:t>)</w:t>
      </w:r>
      <w:r>
        <w:t>, на послеоперационном этапе – плановое патологоанатомическое исследование операционного материала (при необходимости –</w:t>
      </w:r>
      <w:r w:rsidR="00C63169">
        <w:t xml:space="preserve"> </w:t>
      </w:r>
      <w:r>
        <w:t xml:space="preserve">с иммуногистохимическим типированием) </w:t>
      </w:r>
      <w:r>
        <w:fldChar w:fldCharType="begin"/>
      </w:r>
      <w:r w:rsidR="002A0E06">
        <w:instrText xml:space="preserve"> ADDIN ZOTERO_ITEM CSL_CITATION {"citationID":"BUcxO7UE","properties":{"formattedCitation":"[7\\uc0\\u8211{}9]","plainCitation":"[7–9]","noteIndex":0},"citationItems":[{"id":2656,"uris":["http://zotero.org/users/5483459/items/2FHBSACU"],"itemData":{"id":2656,"type":"document","title":"Министерство здравоохранения Российской Федерации. Клинические рекомендации. Дифференцированный рак щитовидной железы. 2022."},"label":"page"},{"id":2716,"uris":["http://zotero.org/users/5483459/items/RKPMQ58D"],"itemData":{"id":2716,"type":"article-journal","abstract":"BACKGROUND: 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 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 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 We have developed evidence-based recommendations to inform clinical decision-making in the management of thyroid nodules and differentiated thyroid cancer. They represent, in our opinion, contemporary optimal care for patients with these disorders.","container-title":"Thyroid: Official Journal of the American Thyroid Association","DOI":"10.1089/thy.2015.0020","ISSN":"1557-9077","issue":"1","journalAbbreviation":"Thyroid","language":"eng","note":"PMID: 26462967\nPMCID: PMC4739132","page":"1-133","source":"PubMed","title":"2015 American Thyroid Association Management Guidelines for Adult Patients with Thyroid Nodules and Differentiated Thyroid Cancer: The American Thyroid Association Guidelines Task Force on Thyroid Nodules and Differentiated Thyroid Cancer","title-short":"2015 American Thyroid Association Management Guidelines for Adult Patients with Thyroid Nodules and Differentiated Thyroid Cancer","volume":"26","author":[{"family":"Haugen","given":"Bryan R."},{"family":"Alexander","given":"Erik K."},{"family":"Bible","given":"Keith C."},{"family":"Doherty","given":"Gerard M."},{"family":"Mandel","given":"Susan J."},{"family":"Nikiforov","given":"Yuri E."},{"family":"Pacini","given":"Furio"},{"family":"Randolph","given":"Gregory W."},{"family":"Sawka","given":"Anna M."},{"family":"Schlumberger","given":"Martin"},{"family":"Schuff","given":"Kathryn G."},{"family":"Sherman","given":"Steven I."},{"family":"Sosa","given":"Julie Ann"},{"family":"Steward","given":"David L."},{"family":"Tuttle","given":"R. Michael"},{"family":"Wartofsky","given":"Leonard"}],"issued":{"date-parts":[["2016",1]]}},"label":"page"},{"id":2719,"uris":["http://zotero.org/users/5483459/items/36TDGZR3"],"itemData":{"id":2719,"type":"article-journal","abstract":"BACKGROUND: Publication of the 2015 American Thyroid Association (ATA) management guidelines for adult patients with thyroid nodules and differentiated thyroid cancer was met with disagreement by the extended nuclear medicine community with regard to some of the recommendations related to the diagnostic and therapeutic use of radioiodine (131I). Because of these concerns, the European Association of Nuclear Medicine and the Society of Nuclear Medicine and Molecular Imaging declined to endorse the ATA guidelines. As a result of these differences in opinion, patients and clinicians risk receiving conflicting advice with regard to several key thyroid cancer management issues.\nSUMMARY: To address some of the differences in opinion and controversies associated with the therapeutic uses of 131I in differentiated thyroid cancer constructively, the ATA, the European Association of Nuclear Medicine, the Society of Nuclear Medicine and Molecular Imaging, and the European Thyroid Association each sent senior leadership and subject-matter experts to a two-day interactive meeting. The goals of this first meeting were to (i) formalize the dialogue and activities between the four societies; (ii) discuss indications for 131I adjuvant treatment; (iii) define the optimal prescribed activity of 131I for adjuvant treatment; and (iv) clarify the definition and classification of 131I-refractory thyroid cancer.\nCONCLUSION: By fostering an open, productive, and evidence-based discussion, the Martinique meeting restored trust, confidence, and a sense of collegiality between individuals and organizations that are committed to optimal thyroid disease management. The result of this first meeting is a set of nine principles (The Martinique Principles) that (i) describe a commitment to proactive, purposeful, and inclusive interdisciplinary cooperation; (ii) define the goals of 131I therapy as remnant ablation, adjuvant treatment, or treatment of known disease; (iii) describe the importance of evaluating postoperative disease status and multiple other factors beyond clinicopathologic staging in 131I therapy decision making; (iv) recognize that the optimal administered activity of 131I adjuvant treatment cannot be definitely determined from the published literature; and (v) acknowledge that current definitions of 131I-refractory disease are suboptimal and do not represent definitive criteria to mandate whether 131I therapy should be recommended.","container-title":"Thyroid: Official Journal of the American Thyroid Association","DOI":"10.1089/thy.2018.0597","ISSN":"1557-9077","issue":"4","journalAbbreviation":"Thyroid","language":"eng","note":"PMID: 30900516","page":"461-470","source":"PubMed","title":"Controversies, Consensus, and Collaboration in the Use of 131I Therapy in Differentiated Thyroid Cancer: A Joint Statement from the American Thyroid Association, the European Association of Nuclear Medicine, the Society of Nuclear Medicine and Molecular Imaging, and the European Thyroid Association","title-short":"Controversies, Consensus, and Collaboration in the Use of 131I Therapy in Differentiated Thyroid Cancer","volume":"29","author":[{"family":"Tuttle","given":"R. Michael"},{"family":"Ahuja","given":"Sukhjeet"},{"family":"Avram","given":"Anca M."},{"family":"Bernet","given":"Victor J."},{"family":"Bourguet","given":"Patrick"},{"family":"Daniels","given":"Gilbert H."},{"family":"Dillehay","given":"Gary"},{"family":"Draganescu","given":"Ciprian"},{"family":"Flux","given":"Glenn"},{"family":"Führer","given":"Dagmar"},{"family":"Giovanella","given":"Luca"},{"family":"Greenspan","given":"Bennett"},{"family":"Luster","given":"Markus"},{"family":"Muylle","given":"Kristoff"},{"family":"Smit","given":"Johannes W. A."},{"family":"Van Nostrand","given":"Douglas"},{"family":"Verburg","given":"Frederik A."},{"family":"Hegedüs","given":"Laszlo"}],"issued":{"date-parts":[["2019",4]]}},"label":"page"}],"schema":"https://github.com/citation-style-language/schema/raw/master/csl-citation.json"} </w:instrText>
      </w:r>
      <w:r>
        <w:fldChar w:fldCharType="separate"/>
      </w:r>
      <w:r w:rsidR="002A0E06" w:rsidRPr="002A0E06">
        <w:t>[7–9]</w:t>
      </w:r>
      <w:r>
        <w:fldChar w:fldCharType="end"/>
      </w:r>
      <w:r>
        <w:t>.</w:t>
      </w:r>
    </w:p>
    <w:p w14:paraId="083EF602" w14:textId="77777777" w:rsidR="002F053D" w:rsidRDefault="002F053D" w:rsidP="001B316B">
      <w:pPr>
        <w:rPr>
          <w:b/>
          <w:bCs/>
        </w:rPr>
      </w:pPr>
    </w:p>
    <w:p w14:paraId="75F12E1E" w14:textId="74982CA4" w:rsidR="002F135B" w:rsidRPr="002F135B" w:rsidRDefault="00423D8F" w:rsidP="001B316B">
      <w:pPr>
        <w:rPr>
          <w:b/>
          <w:bCs/>
        </w:rPr>
      </w:pPr>
      <w:r>
        <w:rPr>
          <w:b/>
          <w:bCs/>
        </w:rPr>
        <w:t>Почечно-клеточный рак</w:t>
      </w:r>
    </w:p>
    <w:p w14:paraId="0E056397" w14:textId="77777777" w:rsidR="002F053D" w:rsidRDefault="002F053D" w:rsidP="002A0E06">
      <w:pPr>
        <w:ind w:firstLine="851"/>
      </w:pPr>
    </w:p>
    <w:p w14:paraId="5C418FCE" w14:textId="5144F9D7" w:rsidR="00C249C9" w:rsidRDefault="00423D8F" w:rsidP="00B80C34">
      <w:pPr>
        <w:ind w:firstLine="709"/>
      </w:pPr>
      <w:r>
        <w:t>Почечно-клеточный рак</w:t>
      </w:r>
      <w:r w:rsidR="002F135B">
        <w:t xml:space="preserve"> (ПКР) – группа злокачественных новообразований почки, развивающихся из эпителия проксимальных канальцев или</w:t>
      </w:r>
      <w:r w:rsidR="00F2316E">
        <w:t xml:space="preserve"> </w:t>
      </w:r>
      <w:r w:rsidR="002F135B">
        <w:t>собирательных трубочек</w:t>
      </w:r>
      <w:r w:rsidR="00F2316E">
        <w:t xml:space="preserve">. </w:t>
      </w:r>
      <w:r w:rsidR="00157340">
        <w:t xml:space="preserve">Рак почки занимает 14-е место по заболеваемости среди злокачественных опухолей. В России в структуре злокачественных новообразований ПКР составляет 4,0% (4,8% в мужской, 3,4% в женской популяции) </w:t>
      </w:r>
      <w:r w:rsidR="00157340">
        <w:fldChar w:fldCharType="begin"/>
      </w:r>
      <w:r w:rsidR="002A0E06">
        <w:instrText xml:space="preserve"> ADDIN ZOTERO_ITEM CSL_CITATION {"citationID":"zDhp7zpY","properties":{"formattedCitation":"[10]","plainCitation":"[10]","noteIndex":0},"citationItems":[{"id":2724,"uris":["http://zotero.org/users/5483459/items/J9A5SFQ3"],"itemData":{"id":2724,"type":"document","title":"Министерство здравоохранения Российской Федерации. Клинические рекомендации.Рак паренхимы почки у взрослых. 2021."}}],"schema":"https://github.com/citation-style-language/schema/raw/master/csl-citation.json"} </w:instrText>
      </w:r>
      <w:r w:rsidR="00157340">
        <w:fldChar w:fldCharType="separate"/>
      </w:r>
      <w:r w:rsidR="002A0E06" w:rsidRPr="002A0E06">
        <w:t>[10]</w:t>
      </w:r>
      <w:r w:rsidR="00157340">
        <w:fldChar w:fldCharType="end"/>
      </w:r>
      <w:r w:rsidR="00157340">
        <w:t xml:space="preserve">. В 2021 г. в России </w:t>
      </w:r>
      <w:r w:rsidR="00714606">
        <w:t xml:space="preserve"> среди пациентов с впервые выявленным ПКР летальность составила 14% </w:t>
      </w:r>
      <w:r w:rsidR="00714606">
        <w:fldChar w:fldCharType="begin"/>
      </w:r>
      <w:r w:rsidR="002A0E06">
        <w:instrText xml:space="preserve"> ADDIN ZOTERO_ITEM CSL_CITATION {"citationID":"nTxckMN5","properties":{"formattedCitation":"[3]","plainCitation":"[3]","noteIndex":0},"citationItems":[{"id":2658,"uris":["http://zotero.org/users/5483459/items/CEATIZIF"],"itemData":{"id":2658,"type":"document","title":"Министерство Здравоохранения Российской Федерации. Российский Центр информационных технологий и эпидемиологических Московский научно-исследовательский онкологический институт имени П.А. Герцена.Состояние онкологической помощи населению России в 2021 году Под редакцией   Каприна А.Д.,  Старинского В.В., Петровой Г.В. 2022."}}],"schema":"https://github.com/citation-style-language/schema/raw/master/csl-citation.json"} </w:instrText>
      </w:r>
      <w:r w:rsidR="00714606">
        <w:fldChar w:fldCharType="separate"/>
      </w:r>
      <w:r w:rsidR="002A0E06" w:rsidRPr="002A0E06">
        <w:t>[3]</w:t>
      </w:r>
      <w:r w:rsidR="00714606">
        <w:fldChar w:fldCharType="end"/>
      </w:r>
      <w:r w:rsidR="00714606">
        <w:t>.</w:t>
      </w:r>
      <w:r w:rsidR="00343B9F">
        <w:t xml:space="preserve"> Клиническая картина ПКР складывается из проявлений первичной опухоли, метастазов, а также паранеопластических симптомов. На ранних стадиях рак почки, как правило, не вызывает</w:t>
      </w:r>
      <w:r w:rsidR="008E5DF9">
        <w:t xml:space="preserve"> </w:t>
      </w:r>
      <w:r w:rsidR="00343B9F">
        <w:t>жалоб. По мере роста первичная опухоль становится пальпируемой и может вызывать развитие боли и гематурии (классическая триада симптомов рака почки). Опухолевый венозный тромбоз левой почечной вены способен вызвать развитие варикоцеле слева. Распространение опухоли или наличие массивных метастазов в забрюшинных лимфоузл</w:t>
      </w:r>
      <w:r w:rsidR="003C17C6">
        <w:t>ах</w:t>
      </w:r>
      <w:r w:rsidR="00343B9F">
        <w:t xml:space="preserve"> может быть ассоциировано с появлением отеков нижних конечностей, сети расширенных подкожных вен на передней брюшной стенке. Симптомы метастазов определяются их</w:t>
      </w:r>
      <w:r w:rsidR="00833E79">
        <w:t xml:space="preserve"> </w:t>
      </w:r>
      <w:r w:rsidR="00343B9F">
        <w:t xml:space="preserve">локализацией: поражение легких, плевры, внутригрудных </w:t>
      </w:r>
      <w:r w:rsidR="006F7FE1">
        <w:t>лимфоузлов</w:t>
      </w:r>
      <w:r w:rsidR="00343B9F">
        <w:t xml:space="preserve"> способно привести к развитию</w:t>
      </w:r>
      <w:r w:rsidR="006F7FE1">
        <w:t xml:space="preserve"> </w:t>
      </w:r>
      <w:r w:rsidR="00343B9F">
        <w:t>кашля, кровохарканья, одышки; симптомами метастазов в кости являются боль и</w:t>
      </w:r>
      <w:r w:rsidR="00E87191">
        <w:t xml:space="preserve"> </w:t>
      </w:r>
      <w:r w:rsidR="00343B9F">
        <w:t>патологические переломы; метастазы в печени часто сопровождаются гипертермией; метастазы</w:t>
      </w:r>
      <w:r w:rsidR="00E87191">
        <w:t xml:space="preserve"> </w:t>
      </w:r>
      <w:r w:rsidR="00343B9F">
        <w:t>в головном мозге проявляются общемозговыми и очаговыми неврологическими симптомами</w:t>
      </w:r>
      <w:r w:rsidR="0048013C" w:rsidRPr="0048013C">
        <w:t xml:space="preserve"> </w:t>
      </w:r>
      <w:r w:rsidR="00F0037E">
        <w:fldChar w:fldCharType="begin"/>
      </w:r>
      <w:r w:rsidR="002A0E06">
        <w:instrText xml:space="preserve"> ADDIN ZOTERO_ITEM CSL_CITATION {"citationID":"YSTd2Mpo","properties":{"formattedCitation":"[10,11]","plainCitation":"[10,11]","noteIndex":0},"citationItems":[{"id":2724,"uris":["http://zotero.org/users/5483459/items/J9A5SFQ3"],"itemData":{"id":2724,"type":"document","title":"Министерство здравоохранения Российской Федерации. Клинические рекомендации.Рак паренхимы почки у взрослых. 2021."},"label":"page"},{"id":2727,"uris":["http://zotero.org/users/5483459/items/4JP6B2KE"],"itemData":{"id":2727,"type":"article-journal","abstract":"Kidney cancer is the 13th most common malignancy globally, and the incidence is rising. Papillary renal cell carcinoma is the second most common subtype, comprising 10-15% of renal cell carcinomas. Though the histologic features of this subtype were initially described in the 1990's, our understanding of the genetic and molecular characteristics of this disease have rapidly evolved over the past decade. In this review, we summarize the contemporary understanding of the clinical, morphologic, radiographic, and genetic characteristics of papillary renal cell carcinoma, as well as clinical considerations, current options for management, and prognosis.","container-title":"Urologic Oncology","DOI":"10.1016/j.urolonc.2021.04.013","ISSN":"1873-2496","issue":"6","journalAbbreviation":"Urol Oncol","language":"eng","note":"PMID: 34034966","page":"327-337","source":"PubMed","title":"Papillary renal cell carcinoma: Review","title-short":"Papillary renal cell carcinoma","volume":"39","author":[{"family":"Mendhiratta","given":"Neil"},{"family":"Muraki","given":"Peter"},{"family":"Sisk","given":"Anthony E."},{"family":"Shuch","given":"Brian"}],"issued":{"date-parts":[["2021",6]]}},"label":"page"}],"schema":"https://github.com/citation-style-language/schema/raw/master/csl-citation.json"} </w:instrText>
      </w:r>
      <w:r w:rsidR="00F0037E">
        <w:fldChar w:fldCharType="separate"/>
      </w:r>
      <w:r w:rsidR="002A0E06" w:rsidRPr="002A0E06">
        <w:t>[10,11]</w:t>
      </w:r>
      <w:r w:rsidR="00F0037E">
        <w:fldChar w:fldCharType="end"/>
      </w:r>
      <w:r w:rsidR="00343B9F">
        <w:t>.</w:t>
      </w:r>
    </w:p>
    <w:p w14:paraId="0A30B7E2" w14:textId="77777777" w:rsidR="002F053D" w:rsidRDefault="002F053D" w:rsidP="001B316B">
      <w:pPr>
        <w:rPr>
          <w:b/>
        </w:rPr>
      </w:pPr>
    </w:p>
    <w:p w14:paraId="5C28F60B" w14:textId="0B991113" w:rsidR="00764EE2" w:rsidRDefault="00764EE2" w:rsidP="001B316B">
      <w:pPr>
        <w:rPr>
          <w:b/>
        </w:rPr>
      </w:pPr>
      <w:r w:rsidRPr="00764EE2">
        <w:rPr>
          <w:b/>
        </w:rPr>
        <w:t>Рак эндометрия</w:t>
      </w:r>
    </w:p>
    <w:p w14:paraId="47D4334C" w14:textId="77777777" w:rsidR="002F053D" w:rsidRDefault="002F053D" w:rsidP="004749A8">
      <w:pPr>
        <w:pStyle w:val="OT"/>
        <w:spacing w:after="0"/>
        <w:ind w:firstLine="851"/>
        <w:rPr>
          <w:sz w:val="24"/>
          <w:szCs w:val="24"/>
        </w:rPr>
      </w:pPr>
    </w:p>
    <w:p w14:paraId="64CB562E" w14:textId="3374E218" w:rsidR="003C17C6" w:rsidRDefault="00FF780F" w:rsidP="00B80C34">
      <w:pPr>
        <w:pStyle w:val="OT"/>
        <w:spacing w:after="0"/>
        <w:ind w:firstLine="709"/>
        <w:rPr>
          <w:sz w:val="24"/>
          <w:szCs w:val="24"/>
        </w:rPr>
      </w:pPr>
      <w:r w:rsidRPr="003906E8">
        <w:rPr>
          <w:sz w:val="24"/>
          <w:szCs w:val="24"/>
        </w:rPr>
        <w:t>Рак тела матки– злокачественная опухоль, исходящая из слизистой оболочки тела матки (эндометрия).</w:t>
      </w:r>
      <w:r w:rsidR="00EA4B4D" w:rsidRPr="003906E8">
        <w:rPr>
          <w:sz w:val="24"/>
          <w:szCs w:val="24"/>
        </w:rPr>
        <w:t xml:space="preserve"> </w:t>
      </w:r>
      <w:r w:rsidR="00B44502" w:rsidRPr="003906E8">
        <w:rPr>
          <w:sz w:val="24"/>
          <w:szCs w:val="24"/>
        </w:rPr>
        <w:t xml:space="preserve">Ежегодно во всем мире на долю рака эндометрия приходится около 76 000 смертей среди женщин </w:t>
      </w:r>
      <w:r w:rsidR="00B44502" w:rsidRPr="003906E8">
        <w:rPr>
          <w:sz w:val="24"/>
          <w:szCs w:val="24"/>
        </w:rPr>
        <w:fldChar w:fldCharType="begin"/>
      </w:r>
      <w:r w:rsidR="002A0E06" w:rsidRPr="003906E8">
        <w:rPr>
          <w:sz w:val="24"/>
          <w:szCs w:val="24"/>
        </w:rPr>
        <w:instrText xml:space="preserve"> ADDIN ZOTERO_ITEM CSL_CITATION {"citationID":"YvpTT5Xa","properties":{"formattedCitation":"[12]","plainCitation":"[12]","noteIndex":0},"citationItems":[{"id":2742,"uris":["http://zotero.org/users/5483459/items/DBU2IERX"],"itemData":{"id":2742,"type":"article-journal","abstract":"Endometrial cancer accounts for ~76,000 deaths among women each year worldwide. Disease mortality and the increasing number of new diagnoses make endometrial cancer an important consideration in women's health, particularly in industrialized countries, where the incidence of this tumour type is highest. Most endometrial cancers are carcinomas, with the remainder being sarcomas. Endometrial carcinomas can be classified into several histological subtypes, including endometrioid, serous and clear cell carcinomas. Histological subtyping is currently used routinely to guide prognosis and treatment decisions for endometrial cancer patients, while ongoing studies are evaluating the potential clinical utility of molecular subtyping. In this Review, we summarize the overarching molecular features of endometrial cancers and highlight recent studies assessing the potential clinical utility of specific molecular features for early detection, disease risk stratification and directing targeted therapies.","container-title":"Nature Reviews. Cancer","DOI":"10.1038/s41568-019-0177-x","ISSN":"1474-1768","issue":"9","journalAbbreviation":"Nat Rev Cancer","language":"eng","note":"PMID: 31388127\nPMCID: PMC7446243","page":"510-521","source":"PubMed","title":"Clinical actionability of molecular targets in endometrial cancer","volume":"19","author":[{"family":"Urick","given":"Mary Ellen"},{"family":"Bell","given":"Daphne W."}],"issued":{"date-parts":[["2019",9]]}}}],"schema":"https://github.com/citation-style-language/schema/raw/master/csl-citation.json"} </w:instrText>
      </w:r>
      <w:r w:rsidR="00B44502" w:rsidRPr="003906E8">
        <w:rPr>
          <w:sz w:val="24"/>
          <w:szCs w:val="24"/>
        </w:rPr>
        <w:fldChar w:fldCharType="separate"/>
      </w:r>
      <w:r w:rsidR="002A0E06" w:rsidRPr="003906E8">
        <w:rPr>
          <w:sz w:val="24"/>
          <w:szCs w:val="24"/>
        </w:rPr>
        <w:t>[12]</w:t>
      </w:r>
      <w:r w:rsidR="00B44502" w:rsidRPr="003906E8">
        <w:rPr>
          <w:sz w:val="24"/>
          <w:szCs w:val="24"/>
        </w:rPr>
        <w:fldChar w:fldCharType="end"/>
      </w:r>
      <w:r w:rsidR="00B44502" w:rsidRPr="003906E8">
        <w:rPr>
          <w:sz w:val="24"/>
          <w:szCs w:val="24"/>
        </w:rPr>
        <w:t xml:space="preserve">. </w:t>
      </w:r>
      <w:r w:rsidR="003C17C6">
        <w:rPr>
          <w:sz w:val="24"/>
          <w:szCs w:val="24"/>
        </w:rPr>
        <w:t>РЭ о</w:t>
      </w:r>
      <w:r w:rsidR="004D5986" w:rsidRPr="003906E8">
        <w:rPr>
          <w:sz w:val="24"/>
          <w:szCs w:val="24"/>
        </w:rPr>
        <w:t xml:space="preserve">стается наиболее распространенным онкогинекологическим заболеванием в России, для 16% больных, которые изначально имеют отдаленные метастазы, прогноз крайне неблагоприятный, так как эффективность химиотерапии у них невысока. Прогресс в терапии </w:t>
      </w:r>
      <w:r w:rsidR="003C17C6">
        <w:rPr>
          <w:sz w:val="24"/>
          <w:szCs w:val="24"/>
        </w:rPr>
        <w:t>РЭ</w:t>
      </w:r>
      <w:r w:rsidR="004D5986" w:rsidRPr="003906E8">
        <w:rPr>
          <w:sz w:val="24"/>
          <w:szCs w:val="24"/>
        </w:rPr>
        <w:t xml:space="preserve"> отразился в клинических </w:t>
      </w:r>
      <w:r w:rsidR="004D5986" w:rsidRPr="003906E8">
        <w:rPr>
          <w:sz w:val="24"/>
          <w:szCs w:val="24"/>
        </w:rPr>
        <w:lastRenderedPageBreak/>
        <w:t>рекомендациях 2020 г.</w:t>
      </w:r>
      <w:r w:rsidR="00AA65E9" w:rsidRPr="003906E8">
        <w:rPr>
          <w:sz w:val="24"/>
          <w:szCs w:val="24"/>
        </w:rPr>
        <w:t xml:space="preserve"> </w:t>
      </w:r>
      <w:r w:rsidR="004D5986" w:rsidRPr="003906E8">
        <w:rPr>
          <w:sz w:val="24"/>
          <w:szCs w:val="24"/>
        </w:rPr>
        <w:t>и привел к большему учету молекулярных механизмов</w:t>
      </w:r>
      <w:r w:rsidR="00AA65E9" w:rsidRPr="003906E8">
        <w:rPr>
          <w:sz w:val="24"/>
          <w:szCs w:val="24"/>
        </w:rPr>
        <w:t xml:space="preserve"> </w:t>
      </w:r>
      <w:r w:rsidR="004D5986" w:rsidRPr="003906E8">
        <w:rPr>
          <w:sz w:val="24"/>
          <w:szCs w:val="24"/>
        </w:rPr>
        <w:t>опухоли, лучшему пониманию генетических основ ее</w:t>
      </w:r>
      <w:r w:rsidR="00352EBF" w:rsidRPr="003906E8">
        <w:rPr>
          <w:sz w:val="24"/>
          <w:szCs w:val="24"/>
        </w:rPr>
        <w:t xml:space="preserve"> </w:t>
      </w:r>
      <w:r w:rsidR="004D5986" w:rsidRPr="003906E8">
        <w:rPr>
          <w:sz w:val="24"/>
          <w:szCs w:val="24"/>
        </w:rPr>
        <w:t>гетерогенности, более точному описанию групп риска</w:t>
      </w:r>
      <w:r w:rsidR="00AA65E9" w:rsidRPr="003906E8">
        <w:rPr>
          <w:sz w:val="24"/>
          <w:szCs w:val="24"/>
        </w:rPr>
        <w:t xml:space="preserve"> </w:t>
      </w:r>
      <w:r w:rsidR="004D5986" w:rsidRPr="003906E8">
        <w:rPr>
          <w:sz w:val="24"/>
          <w:szCs w:val="24"/>
        </w:rPr>
        <w:t xml:space="preserve">и персонализированному выбору лучевого и лекарственного лечения. </w:t>
      </w:r>
    </w:p>
    <w:p w14:paraId="5A59B583" w14:textId="455F7D98" w:rsidR="00BF0531" w:rsidRPr="00391BFC" w:rsidRDefault="004D5986" w:rsidP="00B80C34">
      <w:pPr>
        <w:pStyle w:val="OT"/>
        <w:spacing w:after="0"/>
        <w:ind w:firstLine="709"/>
        <w:rPr>
          <w:sz w:val="24"/>
          <w:szCs w:val="24"/>
        </w:rPr>
      </w:pPr>
      <w:r w:rsidRPr="003906E8">
        <w:rPr>
          <w:sz w:val="24"/>
          <w:szCs w:val="24"/>
        </w:rPr>
        <w:t>Несмотря на расширенные возможности терапии, 85% пациенток с метастатической</w:t>
      </w:r>
      <w:r w:rsidR="00AA65E9" w:rsidRPr="003906E8">
        <w:rPr>
          <w:sz w:val="24"/>
          <w:szCs w:val="24"/>
        </w:rPr>
        <w:t xml:space="preserve"> </w:t>
      </w:r>
      <w:r w:rsidRPr="003906E8">
        <w:rPr>
          <w:sz w:val="24"/>
          <w:szCs w:val="24"/>
        </w:rPr>
        <w:t>стадией имеют плохой прогноз и высокую смертность,</w:t>
      </w:r>
      <w:r w:rsidR="00AA65E9" w:rsidRPr="003906E8">
        <w:rPr>
          <w:sz w:val="24"/>
          <w:szCs w:val="24"/>
        </w:rPr>
        <w:t xml:space="preserve"> </w:t>
      </w:r>
      <w:r w:rsidRPr="003906E8">
        <w:rPr>
          <w:sz w:val="24"/>
          <w:szCs w:val="24"/>
        </w:rPr>
        <w:t>что отражает диспропорцию между стандартной</w:t>
      </w:r>
      <w:r w:rsidR="00AA65E9" w:rsidRPr="003906E8">
        <w:rPr>
          <w:sz w:val="24"/>
          <w:szCs w:val="24"/>
        </w:rPr>
        <w:t xml:space="preserve"> </w:t>
      </w:r>
      <w:r w:rsidRPr="003906E8">
        <w:rPr>
          <w:sz w:val="24"/>
          <w:szCs w:val="24"/>
        </w:rPr>
        <w:t>химиотерапией и пока ограниченной доступностью</w:t>
      </w:r>
      <w:r w:rsidR="00AA65E9" w:rsidRPr="003906E8">
        <w:rPr>
          <w:sz w:val="24"/>
          <w:szCs w:val="24"/>
        </w:rPr>
        <w:t xml:space="preserve"> </w:t>
      </w:r>
      <w:r w:rsidRPr="003906E8">
        <w:rPr>
          <w:sz w:val="24"/>
          <w:szCs w:val="24"/>
        </w:rPr>
        <w:t>иммунотерапии.</w:t>
      </w:r>
      <w:r w:rsidR="003C17C6">
        <w:rPr>
          <w:sz w:val="24"/>
          <w:szCs w:val="24"/>
        </w:rPr>
        <w:t xml:space="preserve"> </w:t>
      </w:r>
      <w:r w:rsidR="00EA4B4D" w:rsidRPr="003906E8">
        <w:rPr>
          <w:sz w:val="24"/>
          <w:szCs w:val="24"/>
        </w:rPr>
        <w:t xml:space="preserve">У большинства пациенток </w:t>
      </w:r>
      <w:r w:rsidR="003C17C6">
        <w:rPr>
          <w:sz w:val="24"/>
          <w:szCs w:val="24"/>
        </w:rPr>
        <w:t>РЭ</w:t>
      </w:r>
      <w:r w:rsidR="00EA4B4D" w:rsidRPr="003906E8">
        <w:rPr>
          <w:sz w:val="24"/>
          <w:szCs w:val="24"/>
        </w:rPr>
        <w:t xml:space="preserve"> носит спорадический характер. Примерно в 5% случаев </w:t>
      </w:r>
      <w:r w:rsidR="003C17C6">
        <w:rPr>
          <w:sz w:val="24"/>
          <w:szCs w:val="24"/>
        </w:rPr>
        <w:t>РЭ</w:t>
      </w:r>
      <w:r w:rsidR="00EA4B4D" w:rsidRPr="003906E8">
        <w:rPr>
          <w:sz w:val="24"/>
          <w:szCs w:val="24"/>
        </w:rPr>
        <w:t xml:space="preserve"> ассоциирован с наследственными синдромами, в частности с синдромом Линча. В качестве факторов риска данной патологии рассматриваются гиперэстрогения, ранние менархе, отсутствие родов в анамнезе, поздняя менопауза, возраст старше 55 лет, применение тамоксифена</w:t>
      </w:r>
      <w:r w:rsidR="00B44502" w:rsidRPr="003906E8">
        <w:rPr>
          <w:sz w:val="24"/>
          <w:szCs w:val="24"/>
        </w:rPr>
        <w:t xml:space="preserve"> </w:t>
      </w:r>
      <w:r w:rsidR="00B44502" w:rsidRPr="003906E8">
        <w:rPr>
          <w:sz w:val="24"/>
          <w:szCs w:val="24"/>
        </w:rPr>
        <w:fldChar w:fldCharType="begin"/>
      </w:r>
      <w:r w:rsidR="002A0E06" w:rsidRPr="003906E8">
        <w:rPr>
          <w:sz w:val="24"/>
          <w:szCs w:val="24"/>
        </w:rPr>
        <w:instrText xml:space="preserve"> ADDIN ZOTERO_ITEM CSL_CITATION {"citationID":"Igs0fTRn","properties":{"formattedCitation":"[13\\uc0\\u8211{}15]","plainCitation":"[13–15]","noteIndex":0},"citationItems":[{"id":2737,"uris":["http://zotero.org/users/5483459/items/TXT9J7TK"],"itemData":{"id":2737,"type":"document","title":"Министерство здравоохранения Российской Федерации. Клинические рекомендации.Рак тела матки и саркомы матки у взрослых. 2021."},"label":"page"},{"id":2740,"uris":["http://zotero.org/users/5483459/items/CQSNEPSC"],"itemData":{"id":2740,"type":"article-journal","title":"Кедрова А.Г., Красильников С.Э., Беришвили A.И., &amp; Звездкина Е.А. КЛИНИЧЕСКИЙ ОПЫТ РАСШИРЕНИЯ ВОЗМОЖНОСТЕЙ ТЕРАПИИ БОЛЬНЫХ РАКОМ ТЕЛА МАТКИ ПРИ ПРОГРЕССИРОВАНИИ. Опухоли женской репродуктивной системы, 2022. 18 (1), 103-110."},"label":"page"},{"id":2741,"uris":["http://zotero.org/users/5483459/items/RW5BZGRA"],"itemData":{"id":2741,"type":"document","title":"Румянцев А.А. ЛЕНВАТИНИБ И ПЕМБРОЛИЗУМАБ В ЛЕЧЕНИИ МЕТАСТАТИЧЕСКОГО РАКА ЭНДОМЕТРИЯ: ОБЗОР ЛИТЕРАТУРЫ И КЛИНИЧЕСКИЙ СЛУЧАЙ. Медицинский совет, 2021. (20), 124-128."},"label":"page"}],"schema":"https://github.com/citation-style-language/schema/raw/master/csl-citation.json"} </w:instrText>
      </w:r>
      <w:r w:rsidR="00B44502" w:rsidRPr="003906E8">
        <w:rPr>
          <w:sz w:val="24"/>
          <w:szCs w:val="24"/>
        </w:rPr>
        <w:fldChar w:fldCharType="separate"/>
      </w:r>
      <w:r w:rsidR="002A0E06" w:rsidRPr="003906E8">
        <w:rPr>
          <w:sz w:val="24"/>
          <w:szCs w:val="24"/>
        </w:rPr>
        <w:t>[13–15]</w:t>
      </w:r>
      <w:r w:rsidR="00B44502" w:rsidRPr="003906E8">
        <w:rPr>
          <w:sz w:val="24"/>
          <w:szCs w:val="24"/>
        </w:rPr>
        <w:fldChar w:fldCharType="end"/>
      </w:r>
      <w:r w:rsidR="00B44502" w:rsidRPr="003906E8">
        <w:rPr>
          <w:sz w:val="24"/>
          <w:szCs w:val="24"/>
        </w:rPr>
        <w:t>.</w:t>
      </w:r>
      <w:r w:rsidR="00391BFC">
        <w:rPr>
          <w:sz w:val="24"/>
          <w:szCs w:val="24"/>
        </w:rPr>
        <w:t xml:space="preserve"> </w:t>
      </w:r>
      <w:r w:rsidR="00EA4B4D" w:rsidRPr="00391BFC">
        <w:rPr>
          <w:sz w:val="24"/>
          <w:szCs w:val="24"/>
        </w:rPr>
        <w:t xml:space="preserve">Выделяют 2 патогенетических типа </w:t>
      </w:r>
      <w:r w:rsidR="00391BFC" w:rsidRPr="00391BFC">
        <w:rPr>
          <w:sz w:val="24"/>
          <w:szCs w:val="24"/>
        </w:rPr>
        <w:t>РЭ</w:t>
      </w:r>
      <w:r w:rsidR="004749A8" w:rsidRPr="00391BFC">
        <w:rPr>
          <w:sz w:val="24"/>
          <w:szCs w:val="24"/>
        </w:rPr>
        <w:t>:</w:t>
      </w:r>
      <w:r w:rsidR="00EA4B4D" w:rsidRPr="00391BFC">
        <w:rPr>
          <w:sz w:val="24"/>
          <w:szCs w:val="24"/>
        </w:rPr>
        <w:t xml:space="preserve"> </w:t>
      </w:r>
    </w:p>
    <w:p w14:paraId="20A354B7" w14:textId="5EA2E0F1" w:rsidR="00BF0531" w:rsidRPr="00B44502" w:rsidRDefault="00EA4B4D" w:rsidP="00B80C34">
      <w:pPr>
        <w:ind w:firstLine="709"/>
      </w:pPr>
      <w:r w:rsidRPr="00B44502">
        <w:t xml:space="preserve">I тип (более частый). Опухоль развивается в более молодом возрасте, в отличие от пациенток со II патогенетическим вариантом, на фоне длительной гиперэстрогении и гиперплазии эндометрия. У пациенток с </w:t>
      </w:r>
      <w:r w:rsidR="00391BFC">
        <w:t>РЭ</w:t>
      </w:r>
      <w:r w:rsidRPr="00B44502">
        <w:t xml:space="preserve"> I патогенетического типа часто наблюдаются ожирение, сахарный диабет и гипертоническая болезнь, возможны эстрогенсекретирующие опухоли яичников или синдром склерокистозных яичников. Опухоли I патогенетического варианта, как правило, высокодифференцированные, имеют более благоприятный прогноз. </w:t>
      </w:r>
    </w:p>
    <w:p w14:paraId="7D7FD01E" w14:textId="7B61FFA4" w:rsidR="00FF780F" w:rsidRPr="00BF0531" w:rsidRDefault="00EA4B4D" w:rsidP="00B80C34">
      <w:pPr>
        <w:ind w:firstLine="709"/>
      </w:pPr>
      <w:r w:rsidRPr="00B44502">
        <w:t>II тип. Опухоли эндометрия обычно низкодифференцированные, имеют менее благоприятный</w:t>
      </w:r>
      <w:r w:rsidRPr="00BF0531">
        <w:t xml:space="preserve"> прогноз. Опухоли II патогенетического типа возникают в более старшем возрасте, в отсутствие гиперэстрогении, на фоне атрофии эндометрия. Примерно у 80% пациенток с </w:t>
      </w:r>
      <w:r w:rsidR="00391BFC">
        <w:t>РЭ</w:t>
      </w:r>
      <w:r w:rsidRPr="00BF0531">
        <w:t xml:space="preserve"> диагностируют эндометриальную аденокарциному</w:t>
      </w:r>
      <w:r w:rsidR="00BF0531">
        <w:t xml:space="preserve"> </w:t>
      </w:r>
      <w:r w:rsidR="00BF0531">
        <w:fldChar w:fldCharType="begin"/>
      </w:r>
      <w:r w:rsidR="002A0E06">
        <w:instrText xml:space="preserve"> ADDIN ZOTERO_ITEM CSL_CITATION {"citationID":"hkKDuAlJ","properties":{"formattedCitation":"[13,16]","plainCitation":"[13,16]","noteIndex":0},"citationItems":[{"id":2738,"uris":["http://zotero.org/users/5483459/items/GAN85N3R"],"itemData":{"id":2738,"type":"article-journal","abstract":"Endometrial cancer is the most common gynaecological cancer in high income countries and its incidence is rising globally. Although an ageing population and fewer benign hysterectomies have contributed to this trend, the growing prevalence of obesity is the major underlying cause. Obesity poses challenges for diagnosis and treatment and more research is needed to offer primary prevention to high-risk women and to optimise endometrial cancer survivorship. Early presentation with postmenopausal bleeding ensures most endometrial cancers are cured by hysterectomy but those with advanced disease have a poor prognosis. Minimally invasive surgical staging and sentinel-lymph-node biopsy provides a low morbidity alternative to historical surgical management without compromising oncological outcomes. Adjuvant radiotherapy reduces loco-regional recurrence in intermediate-risk and high-risk cases. Advances in our understanding of the molecular biology of endometrial cancer have paved the way for targeted chemotherapeutic strategies, and clinical trials will establish their benefit in adjuvant, advanced, and recurrent disease settings in the coming years.","container-title":"Lancet (London, England)","DOI":"10.1016/S0140-6736(22)00323-3","ISSN":"1474-547X","issue":"10333","journalAbbreviation":"Lancet","language":"eng","note":"PMID: 35397864","page":"1412-1428","source":"PubMed","title":"Endometrial cancer","volume":"399","author":[{"family":"Crosbie","given":"Emma J."},{"family":"Kitson","given":"Sarah J."},{"family":"McAlpine","given":"Jessica N."},{"family":"Mukhopadhyay","given":"Asima"},{"family":"Powell","given":"Melanie E."},{"family":"Singh","given":"Naveena"}],"issued":{"date-parts":[["2022",4,9]]}},"label":"page"},{"id":2737,"uris":["http://zotero.org/users/5483459/items/TXT9J7TK"],"itemData":{"id":2737,"type":"document","title":"Министерство здравоохранения Российской Федерации. Клинические рекомендации.Рак тела матки и саркомы матки у взрослых. 2021."},"label":"page"}],"schema":"https://github.com/citation-style-language/schema/raw/master/csl-citation.json"} </w:instrText>
      </w:r>
      <w:r w:rsidR="00BF0531">
        <w:fldChar w:fldCharType="separate"/>
      </w:r>
      <w:r w:rsidR="002A0E06" w:rsidRPr="002A0E06">
        <w:t>[13,16]</w:t>
      </w:r>
      <w:r w:rsidR="00BF0531">
        <w:fldChar w:fldCharType="end"/>
      </w:r>
      <w:r w:rsidR="00447328">
        <w:t>.</w:t>
      </w:r>
    </w:p>
    <w:p w14:paraId="6A1A538F" w14:textId="43D39555" w:rsidR="00295007" w:rsidRPr="006A2AD7" w:rsidRDefault="00295007" w:rsidP="00B44502">
      <w:pPr>
        <w:pStyle w:val="111"/>
      </w:pPr>
      <w:bookmarkStart w:id="33" w:name="_Toc395011863"/>
      <w:bookmarkStart w:id="34" w:name="_Toc126059690"/>
      <w:r w:rsidRPr="006A2AD7">
        <w:t>1.7.2. Существующие варианты терапии</w:t>
      </w:r>
      <w:bookmarkStart w:id="35" w:name="_Hlk521882537"/>
      <w:bookmarkEnd w:id="33"/>
      <w:bookmarkEnd w:id="34"/>
    </w:p>
    <w:p w14:paraId="3AA5EF48" w14:textId="4986B2A1" w:rsidR="001D4C32" w:rsidRPr="001D4C32" w:rsidRDefault="00BC5A6C" w:rsidP="001D4C32">
      <w:pPr>
        <w:rPr>
          <w:b/>
          <w:bCs/>
        </w:rPr>
      </w:pPr>
      <w:r w:rsidRPr="00BC5A6C">
        <w:rPr>
          <w:b/>
          <w:bCs/>
        </w:rPr>
        <w:t xml:space="preserve">Лечение </w:t>
      </w:r>
      <w:r>
        <w:rPr>
          <w:b/>
          <w:bCs/>
        </w:rPr>
        <w:t>г</w:t>
      </w:r>
      <w:r w:rsidR="001D4C32" w:rsidRPr="001D4C32">
        <w:rPr>
          <w:b/>
          <w:bCs/>
        </w:rPr>
        <w:t>епатоцеллюлярн</w:t>
      </w:r>
      <w:r>
        <w:rPr>
          <w:b/>
          <w:bCs/>
        </w:rPr>
        <w:t>ого</w:t>
      </w:r>
      <w:r w:rsidR="001D4C32" w:rsidRPr="001D4C32">
        <w:rPr>
          <w:b/>
          <w:bCs/>
        </w:rPr>
        <w:t xml:space="preserve"> рак</w:t>
      </w:r>
      <w:r>
        <w:rPr>
          <w:b/>
          <w:bCs/>
        </w:rPr>
        <w:t>а</w:t>
      </w:r>
    </w:p>
    <w:p w14:paraId="52A40C57" w14:textId="77777777" w:rsidR="002F053D" w:rsidRDefault="002F053D" w:rsidP="002A0E06">
      <w:pPr>
        <w:ind w:firstLine="851"/>
      </w:pPr>
    </w:p>
    <w:p w14:paraId="500D9CDC" w14:textId="5C12A72B" w:rsidR="00422B34" w:rsidRDefault="001D4C32" w:rsidP="00B80C34">
      <w:pPr>
        <w:ind w:firstLine="709"/>
      </w:pPr>
      <w:r>
        <w:t>Р</w:t>
      </w:r>
      <w:r w:rsidR="007A1737">
        <w:t xml:space="preserve">адикальное лечение раннего локализованного </w:t>
      </w:r>
      <w:bookmarkStart w:id="36" w:name="_Hlk118131763"/>
      <w:r w:rsidR="007A1737">
        <w:t>ГЦР</w:t>
      </w:r>
      <w:bookmarkEnd w:id="36"/>
      <w:r w:rsidR="007A1737">
        <w:t xml:space="preserve"> включает резекцию печени,</w:t>
      </w:r>
      <w:r>
        <w:t xml:space="preserve"> </w:t>
      </w:r>
      <w:r w:rsidR="007A1737">
        <w:t>ортотопическую трансплантацию печени и применение местно-деструктивных аблативных</w:t>
      </w:r>
      <w:r w:rsidR="00D343C9">
        <w:t xml:space="preserve"> </w:t>
      </w:r>
      <w:r w:rsidR="007A1737">
        <w:t>методов (радиочастотн</w:t>
      </w:r>
      <w:r w:rsidR="00D343C9">
        <w:t xml:space="preserve">ая и </w:t>
      </w:r>
      <w:r w:rsidR="007A1737">
        <w:t>микроволнов</w:t>
      </w:r>
      <w:r w:rsidR="00D343C9">
        <w:t>ая</w:t>
      </w:r>
      <w:r w:rsidR="007A1737">
        <w:t xml:space="preserve"> аблаци</w:t>
      </w:r>
      <w:r w:rsidR="00D343C9">
        <w:t>я</w:t>
      </w:r>
      <w:r w:rsidR="00472158">
        <w:t xml:space="preserve">). </w:t>
      </w:r>
      <w:r w:rsidR="007A1737">
        <w:t>Паллиативное лечение ГЦР направлено на достижение контроля над проявлениями болезни,</w:t>
      </w:r>
      <w:r w:rsidR="00472158">
        <w:t xml:space="preserve"> </w:t>
      </w:r>
      <w:r w:rsidR="007A1737">
        <w:t>призвано увеличивать продолжительность и улучшать качество жизни пациентов</w:t>
      </w:r>
      <w:r w:rsidR="00852CC8">
        <w:t xml:space="preserve"> и </w:t>
      </w:r>
      <w:r w:rsidR="007A1737">
        <w:t>включает интервенционно-радиологическое лечение</w:t>
      </w:r>
      <w:r w:rsidR="00852CC8">
        <w:t xml:space="preserve"> </w:t>
      </w:r>
      <w:r w:rsidR="007A1737">
        <w:t>(различные виды эмболизации) и системную химиотерапию</w:t>
      </w:r>
      <w:r w:rsidR="00472158">
        <w:t xml:space="preserve">. </w:t>
      </w:r>
      <w:r w:rsidR="00422B34">
        <w:t>Системная терапия рекомендуется врачом-онкологом пациентам с ГЦР для улучшения</w:t>
      </w:r>
      <w:r w:rsidR="00C93525">
        <w:t xml:space="preserve"> </w:t>
      </w:r>
      <w:r w:rsidR="00422B34">
        <w:t>выживаемости и контроля роста опухоли при</w:t>
      </w:r>
      <w:r w:rsidR="007331F3">
        <w:t>:</w:t>
      </w:r>
    </w:p>
    <w:p w14:paraId="120F7AC2" w14:textId="740859D4" w:rsidR="00422B34" w:rsidRDefault="00422B34" w:rsidP="00B80C34">
      <w:pPr>
        <w:ind w:firstLine="709"/>
      </w:pPr>
      <w:r>
        <w:t>– наличии объективных признаков опухолевого процесса и удовлетворительном общем</w:t>
      </w:r>
      <w:r w:rsidR="00073106">
        <w:t xml:space="preserve"> </w:t>
      </w:r>
      <w:r>
        <w:t>состоянии (0–1 балл по шкале</w:t>
      </w:r>
      <w:r w:rsidR="004F568D" w:rsidRPr="004F568D">
        <w:t>, которая используется для оценки общего состояния онкологического больного</w:t>
      </w:r>
      <w:r>
        <w:t xml:space="preserve"> ECOG</w:t>
      </w:r>
      <w:r w:rsidR="00DB3800">
        <w:rPr>
          <w:rStyle w:val="af"/>
        </w:rPr>
        <w:footnoteReference w:id="1"/>
      </w:r>
      <w:r w:rsidR="00472158">
        <w:t>)</w:t>
      </w:r>
      <w:r w:rsidR="007331F3">
        <w:t>;</w:t>
      </w:r>
    </w:p>
    <w:p w14:paraId="76E51819" w14:textId="55A55287" w:rsidR="00422B34" w:rsidRDefault="00422B34" w:rsidP="00B80C34">
      <w:pPr>
        <w:ind w:firstLine="709"/>
      </w:pPr>
      <w:r>
        <w:t>– сохранной функции печени (класс А</w:t>
      </w:r>
      <w:r w:rsidR="003B5A6C">
        <w:t xml:space="preserve"> </w:t>
      </w:r>
      <w:r>
        <w:t xml:space="preserve"> или  В по </w:t>
      </w:r>
      <w:r w:rsidR="00C93525">
        <w:t>классификации</w:t>
      </w:r>
      <w:r w:rsidR="009309A7">
        <w:t xml:space="preserve"> </w:t>
      </w:r>
      <w:r w:rsidR="0035512E" w:rsidRPr="0035512E">
        <w:t>для определения тяжести циррозов печени и выживаемости пациента</w:t>
      </w:r>
      <w:r w:rsidR="0035512E">
        <w:t xml:space="preserve"> </w:t>
      </w:r>
      <w:r w:rsidR="00800532" w:rsidRPr="0078396C">
        <w:t>Чайлда</w:t>
      </w:r>
      <w:r w:rsidR="00540E42" w:rsidRPr="00540E42">
        <w:t>‒</w:t>
      </w:r>
      <w:r w:rsidR="00800532" w:rsidRPr="0078396C">
        <w:t>Пью</w:t>
      </w:r>
      <w:r w:rsidR="00800532">
        <w:t xml:space="preserve"> (</w:t>
      </w:r>
      <w:r>
        <w:t>Child–Pugh</w:t>
      </w:r>
      <w:r w:rsidR="00800532">
        <w:t>)</w:t>
      </w:r>
      <w:r>
        <w:t xml:space="preserve"> 5–7 баллов);</w:t>
      </w:r>
    </w:p>
    <w:p w14:paraId="51FC533C" w14:textId="2FDBB548" w:rsidR="00422B34" w:rsidRDefault="00422B34" w:rsidP="00B80C34">
      <w:pPr>
        <w:ind w:firstLine="709"/>
      </w:pPr>
      <w:r>
        <w:t>– невозможности применения локальных методов лечения (резекции, трансплантации печени,</w:t>
      </w:r>
      <w:r w:rsidR="003B5A6C">
        <w:t xml:space="preserve"> </w:t>
      </w:r>
      <w:r>
        <w:t>(химио-) эмболизации опухолевых узлов);</w:t>
      </w:r>
    </w:p>
    <w:p w14:paraId="5811F3C5" w14:textId="77777777" w:rsidR="00422B34" w:rsidRDefault="00422B34" w:rsidP="00B80C34">
      <w:pPr>
        <w:ind w:firstLine="709"/>
      </w:pPr>
      <w:r>
        <w:t>– внутрипеченочном локализованном ГЦР (как терапия ожидания трансплантации);</w:t>
      </w:r>
    </w:p>
    <w:p w14:paraId="6826B03D" w14:textId="7494372A" w:rsidR="00BC5A6C" w:rsidRDefault="00422B34" w:rsidP="00B80C34">
      <w:pPr>
        <w:ind w:firstLine="709"/>
      </w:pPr>
      <w:r>
        <w:t>– внепеченочном метастазировании и/или прогрессировании процесса в печени после</w:t>
      </w:r>
      <w:r w:rsidR="007331F3">
        <w:t xml:space="preserve"> </w:t>
      </w:r>
      <w:r>
        <w:t>применения локальных методов лечения</w:t>
      </w:r>
      <w:r w:rsidR="005E5E10">
        <w:t xml:space="preserve"> </w:t>
      </w:r>
      <w:r w:rsidR="005E5E10">
        <w:fldChar w:fldCharType="begin"/>
      </w:r>
      <w:r w:rsidR="002A0E06">
        <w:instrText xml:space="preserve"> ADDIN ZOTERO_ITEM CSL_CITATION {"citationID":"PaFRo8RC","properties":{"formattedCitation":"[7\\uc0\\u8211{}9]","plainCitation":"[7–9]","noteIndex":0},"citationItems":[{"id":2656,"uris":["http://zotero.org/users/5483459/items/2FHBSACU"],"itemData":{"id":2656,"type":"document","title":"Министерство здравоохранения Российской Федерации. Клинические рекомендации. Дифференцированный рак щитовидной железы. 2022."},"label":"page"},{"id":2716,"uris":["http://zotero.org/users/5483459/items/RKPMQ58D"],"itemData":{"id":2716,"type":"article-journal","abstract":"BACKGROUND: 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 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 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 We have developed evidence-based recommendations to inform clinical decision-making in the management of thyroid nodules and differentiated thyroid cancer. They represent, in our opinion, contemporary optimal care for patients with these disorders.","container-title":"Thyroid: Official Journal of the American Thyroid Association","DOI":"10.1089/thy.2015.0020","ISSN":"1557-9077","issue":"1","journalAbbreviation":"Thyroid","language":"eng","note":"PMID: 26462967\nPMCID: PMC4739132","page":"1-133","source":"PubMed","title":"2015 American Thyroid Association Management Guidelines for Adult Patients with Thyroid Nodules and Differentiated Thyroid Cancer: The American Thyroid Association Guidelines Task Force on Thyroid Nodules and Differentiated Thyroid Cancer","title-short":"2015 American Thyroid Association Management Guidelines for Adult Patients with Thyroid Nodules and Differentiated Thyroid Cancer","volume":"26","author":[{"family":"Haugen","given":"Bryan R."},{"family":"Alexander","given":"Erik K."},{"family":"Bible","given":"Keith C."},{"family":"Doherty","given":"Gerard M."},{"family":"Mandel","given":"Susan J."},{"family":"Nikiforov","given":"Yuri E."},{"family":"Pacini","given":"Furio"},{"family":"Randolph","given":"Gregory W."},{"family":"Sawka","given":"Anna M."},{"family":"Schlumberger","given":"Martin"},{"family":"Schuff","given":"Kathryn G."},{"family":"Sherman","given":"Steven I."},{"family":"Sosa","given":"Julie Ann"},{"family":"Steward","given":"David L."},{"family":"Tuttle","given":"R. Michael"},{"family":"Wartofsky","given":"Leonard"}],"issued":{"date-parts":[["2016",1]]}},"label":"page"},{"id":2719,"uris":["http://zotero.org/users/5483459/items/36TDGZR3"],"itemData":{"id":2719,"type":"article-journal","abstract":"BACKGROUND: Publication of the 2015 American Thyroid Association (ATA) management guidelines for adult patients with thyroid nodules and differentiated thyroid cancer was met with disagreement by the extended nuclear medicine community with regard to some of the recommendations related to the diagnostic and therapeutic use of radioiodine (131I). Because of these concerns, the European Association of Nuclear Medicine and the Society of Nuclear Medicine and Molecular Imaging declined to endorse the ATA guidelines. As a result of these differences in opinion, patients and clinicians risk receiving conflicting advice with regard to several key thyroid cancer management issues.\nSUMMARY: To address some of the differences in opinion and controversies associated with the therapeutic uses of 131I in differentiated thyroid cancer constructively, the ATA, the European Association of Nuclear Medicine, the Society of Nuclear Medicine and Molecular Imaging, and the European Thyroid Association each sent senior leadership and subject-matter experts to a two-day interactive meeting. The goals of this first meeting were to (i) formalize the dialogue and activities between the four societies; (ii) discuss indications for 131I adjuvant treatment; (iii) define the optimal prescribed activity of 131I for adjuvant treatment; and (iv) clarify the definition and classification of 131I-refractory thyroid cancer.\nCONCLUSION: By fostering an open, productive, and evidence-based discussion, the Martinique meeting restored trust, confidence, and a sense of collegiality between individuals and organizations that are committed to optimal thyroid disease management. The result of this first meeting is a set of nine principles (The Martinique Principles) that (i) describe a commitment to proactive, purposeful, and inclusive interdisciplinary cooperation; (ii) define the goals of 131I therapy as remnant ablation, adjuvant treatment, or treatment of known disease; (iii) describe the importance of evaluating postoperative disease status and multiple other factors beyond clinicopathologic staging in 131I therapy decision making; (iv) recognize that the optimal administered activity of 131I adjuvant treatment cannot be definitely determined from the published literature; and (v) acknowledge that current definitions of 131I-refractory disease are suboptimal and do not represent definitive criteria to mandate whether 131I therapy should be recommended.","container-title":"Thyroid: Official Journal of the American Thyroid Association","DOI":"10.1089/thy.2018.0597","ISSN":"1557-9077","issue":"4","journalAbbreviation":"Thyroid","language":"eng","note":"PMID: 30900516","page":"461-470","source":"PubMed","title":"Controversies, Consensus, and Collaboration in the Use of 131I Therapy in Differentiated Thyroid Cancer: A Joint Statement from the American Thyroid Association, the European Association of Nuclear Medicine, the Society of Nuclear Medicine and Molecular Imaging, and the European Thyroid Association","title-short":"Controversies, Consensus, and Collaboration in the Use of 131I Therapy in Differentiated Thyroid Cancer","volume":"29","author":[{"family":"Tuttle","given":"R. Michael"},{"family":"Ahuja","given":"Sukhjeet"},{"family":"Avram","given":"Anca M."},{"family":"Bernet","given":"Victor J."},{"family":"Bourguet","given":"Patrick"},{"family":"Daniels","given":"Gilbert H."},{"family":"Dillehay","given":"Gary"},{"family":"Draganescu","given":"Ciprian"},{"family":"Flux","given":"Glenn"},{"family":"Führer","given":"Dagmar"},{"family":"Giovanella","given":"Luca"},{"family":"Greenspan","given":"Bennett"},{"family":"Luster","given":"Markus"},{"family":"Muylle","given":"Kristoff"},{"family":"Smit","given":"Johannes W. A."},{"family":"Van Nostrand","given":"Douglas"},{"family":"Verburg","given":"Frederik A."},{"family":"Hegedüs","given":"Laszlo"}],"issued":{"date-parts":[["2019",4]]}},"label":"page"}],"schema":"https://github.com/citation-style-language/schema/raw/master/csl-citation.json"} </w:instrText>
      </w:r>
      <w:r w:rsidR="005E5E10">
        <w:fldChar w:fldCharType="separate"/>
      </w:r>
      <w:r w:rsidR="002A0E06" w:rsidRPr="002A0E06">
        <w:t>[7–9]</w:t>
      </w:r>
      <w:r w:rsidR="005E5E10">
        <w:fldChar w:fldCharType="end"/>
      </w:r>
      <w:r w:rsidR="005E5E10">
        <w:t>.</w:t>
      </w:r>
    </w:p>
    <w:p w14:paraId="3214B29C" w14:textId="28311A1F" w:rsidR="004749A8" w:rsidRDefault="00BC5A6C" w:rsidP="00B80C34">
      <w:pPr>
        <w:ind w:firstLine="709"/>
      </w:pPr>
      <w:r>
        <w:lastRenderedPageBreak/>
        <w:t xml:space="preserve">План лечения ГЦР </w:t>
      </w:r>
      <w:r w:rsidR="00B80C34">
        <w:t>раз</w:t>
      </w:r>
      <w:r>
        <w:t xml:space="preserve">рабатывается на основании результатов объективного обследования мультидисциплинарной командой специалистов (включающей врача-радиолога, врача-хирурга (гепатолога), врача по рентгеноэндоваскулярным диагностике и лечению, врача-онколога, врача-гастроэнтеролога, имеющих опыт работы с пациентами с ГЦР на базе специализированных центров </w:t>
      </w:r>
      <w:r>
        <w:fldChar w:fldCharType="begin"/>
      </w:r>
      <w:r w:rsidR="002A0E06">
        <w:instrText xml:space="preserve"> ADDIN ZOTERO_ITEM CSL_CITATION {"citationID":"bMTI15J0","properties":{"formattedCitation":"[17]","plainCitation":"[17]","noteIndex":0},"citationItems":[{"id":2715,"uris":["http://zotero.org/users/5483459/items/PLE7CJ27"],"itemData":{"id":2715,"type":"document","title":"Министерство здравоохранения Российской Федерации. Клинические рекомендации Рак печени (гепатоцеллюлярный). 2022."}}],"schema":"https://github.com/citation-style-language/schema/raw/master/csl-citation.json"} </w:instrText>
      </w:r>
      <w:r>
        <w:fldChar w:fldCharType="separate"/>
      </w:r>
      <w:r w:rsidR="002A0E06" w:rsidRPr="002A0E06">
        <w:t>[17]</w:t>
      </w:r>
      <w:r>
        <w:fldChar w:fldCharType="end"/>
      </w:r>
      <w:r>
        <w:t>.</w:t>
      </w:r>
    </w:p>
    <w:p w14:paraId="612D4638" w14:textId="77777777" w:rsidR="002F053D" w:rsidRDefault="002F053D" w:rsidP="00422B34">
      <w:pPr>
        <w:rPr>
          <w:b/>
          <w:bCs/>
        </w:rPr>
      </w:pPr>
    </w:p>
    <w:p w14:paraId="5B435545" w14:textId="1D4E555B" w:rsidR="00625866" w:rsidRPr="00BC5A6C" w:rsidRDefault="00BC5A6C" w:rsidP="00422B34">
      <w:pPr>
        <w:rPr>
          <w:b/>
          <w:bCs/>
        </w:rPr>
      </w:pPr>
      <w:r w:rsidRPr="00BC5A6C">
        <w:rPr>
          <w:b/>
          <w:bCs/>
        </w:rPr>
        <w:t>Лечение рака щитовидной железы</w:t>
      </w:r>
    </w:p>
    <w:p w14:paraId="773050D2" w14:textId="77777777" w:rsidR="002F053D" w:rsidRDefault="002F053D" w:rsidP="002A0E06">
      <w:pPr>
        <w:ind w:firstLine="851"/>
      </w:pPr>
    </w:p>
    <w:p w14:paraId="04272EDB" w14:textId="02259777" w:rsidR="001840CE" w:rsidRPr="001840CE" w:rsidRDefault="001840CE" w:rsidP="00B80C34">
      <w:pPr>
        <w:ind w:firstLine="709"/>
      </w:pPr>
      <w:r w:rsidRPr="001840CE">
        <w:t xml:space="preserve">Подавляющее большинство случаев дифференцированного РЩЖ выявляют при обследовании пациентов по поводу узлового зоба. Меньшая часть случаев диагностируется в связи с отягощенным личным или семейным анамнезом, изменением голоса, обнаружением увеличенных шейных лимфатических узлов или отдаленных метастазов </w:t>
      </w:r>
      <w:r>
        <w:fldChar w:fldCharType="begin"/>
      </w:r>
      <w:r w:rsidR="002A0E06">
        <w:instrText xml:space="preserve"> ADDIN ZOTERO_ITEM CSL_CITATION {"citationID":"Uk5h8qFB","properties":{"formattedCitation":"[7]","plainCitation":"[7]","noteIndex":0},"citationItems":[{"id":2656,"uris":["http://zotero.org/users/5483459/items/2FHBSACU"],"itemData":{"id":2656,"type":"document","title":"Министерство здравоохранения Российской Федерации. Клинические рекомендации. Дифференцированный рак щитовидной железы. 2022."}}],"schema":"https://github.com/citation-style-language/schema/raw/master/csl-citation.json"} </w:instrText>
      </w:r>
      <w:r>
        <w:fldChar w:fldCharType="separate"/>
      </w:r>
      <w:r w:rsidR="002A0E06" w:rsidRPr="002A0E06">
        <w:t>[7]</w:t>
      </w:r>
      <w:r>
        <w:fldChar w:fldCharType="end"/>
      </w:r>
      <w:r>
        <w:t>.</w:t>
      </w:r>
    </w:p>
    <w:p w14:paraId="1B992FA5" w14:textId="31F112E9" w:rsidR="005E5E10" w:rsidRDefault="004B32BF" w:rsidP="00B80C34">
      <w:pPr>
        <w:ind w:firstLine="709"/>
      </w:pPr>
      <w:r>
        <w:t>При лечении дифференциро</w:t>
      </w:r>
      <w:r w:rsidR="000B25D6">
        <w:t>в</w:t>
      </w:r>
      <w:r>
        <w:t>анного РЩЖ</w:t>
      </w:r>
      <w:r w:rsidR="005E5E10">
        <w:t xml:space="preserve"> </w:t>
      </w:r>
      <w:r w:rsidR="00C06DD3">
        <w:t>при IV, V и VI категории цитологического заключения по современной международной цитологической классификации</w:t>
      </w:r>
      <w:r w:rsidR="00425D27">
        <w:t xml:space="preserve"> </w:t>
      </w:r>
      <w:r w:rsidR="00425D27" w:rsidRPr="00425D27">
        <w:t>описания протокола цитологического исследования пунктатов щитовидной железы</w:t>
      </w:r>
      <w:r w:rsidR="00C06DD3">
        <w:t xml:space="preserve"> (Bethesda Thyroid Classification, 2009)</w:t>
      </w:r>
      <w:r w:rsidR="00800532">
        <w:t xml:space="preserve"> </w:t>
      </w:r>
      <w:r w:rsidR="00C06DD3">
        <w:t>рекомендовано хирургическое лечение с целью повышения выживаемости пациентов.</w:t>
      </w:r>
      <w:r w:rsidR="000B25D6">
        <w:t xml:space="preserve"> При опухоли размером &gt;4 см или при опухоли с выраженной экстратиреоидной инвазией (клинически T4), клинически выраженными метастазами (сN1) или отдаленными метастазами (M1) в качестве первичного лечения рекомендуется тиреоидэктомия с максимальной хирургической аблацией опухолевой ткани в пределах возможных противопоказаний с целью повышения выживаемости пациентов </w:t>
      </w:r>
      <w:r w:rsidR="00EC56D5">
        <w:fldChar w:fldCharType="begin"/>
      </w:r>
      <w:r w:rsidR="002A0E06">
        <w:instrText xml:space="preserve"> ADDIN ZOTERO_ITEM CSL_CITATION {"citationID":"CRN4aF72","properties":{"formattedCitation":"[7]","plainCitation":"[7]","noteIndex":0},"citationItems":[{"id":2656,"uris":["http://zotero.org/users/5483459/items/2FHBSACU"],"itemData":{"id":2656,"type":"document","title":"Министерство здравоохранения Российской Федерации. Клинические рекомендации. Дифференцированный рак щитовидной железы. 2022."}}],"schema":"https://github.com/citation-style-language/schema/raw/master/csl-citation.json"} </w:instrText>
      </w:r>
      <w:r w:rsidR="00EC56D5">
        <w:fldChar w:fldCharType="separate"/>
      </w:r>
      <w:r w:rsidR="002A0E06" w:rsidRPr="002A0E06">
        <w:t>[7]</w:t>
      </w:r>
      <w:r w:rsidR="00EC56D5">
        <w:fldChar w:fldCharType="end"/>
      </w:r>
      <w:r w:rsidR="00EC56D5">
        <w:t>.</w:t>
      </w:r>
    </w:p>
    <w:p w14:paraId="18D9DE25" w14:textId="3BF8BD65" w:rsidR="00EC56D5" w:rsidRDefault="004B1812" w:rsidP="00B80C34">
      <w:pPr>
        <w:ind w:firstLine="709"/>
      </w:pPr>
      <w:bookmarkStart w:id="39" w:name="_Hlk118311504"/>
      <w:r>
        <w:t>Радиойодтерапия (РЙТ)</w:t>
      </w:r>
      <w:bookmarkEnd w:id="39"/>
      <w:r>
        <w:t xml:space="preserve"> рекомендована больным группы промежуточного и высокого риска, поскольку достоверно уменьшает вероятность прогрессирования заболевания и увеличивает выживаемость. В связи с отсутствием влияния на показатели смертности РЙТ в группе пациентов низкого риска не рекомендуется </w:t>
      </w:r>
      <w:r>
        <w:fldChar w:fldCharType="begin"/>
      </w:r>
      <w:r w:rsidR="002A0E06">
        <w:instrText xml:space="preserve"> ADDIN ZOTERO_ITEM CSL_CITATION {"citationID":"ZsYvAaoq","properties":{"formattedCitation":"[7\\uc0\\u8211{}9]","plainCitation":"[7–9]","noteIndex":0},"citationItems":[{"id":2656,"uris":["http://zotero.org/users/5483459/items/2FHBSACU"],"itemData":{"id":2656,"type":"document","title":"Министерство здравоохранения Российской Федерации. Клинические рекомендации. Дифференцированный рак щитовидной железы. 2022."},"label":"page"},{"id":2716,"uris":["http://zotero.org/users/5483459/items/RKPMQ58D"],"itemData":{"id":2716,"type":"article-journal","abstract":"BACKGROUND: Thyroid nodules are a common clinical problem, and differentiated thyroid cancer is becoming increasingly prevalent. Since the American Thyroid Association's (ATA's) guidelines for the management of these disorders were revised in 2009, significant scientific advances have occurred in the field. The aim of these guidelines is to inform clinicians, patients, researchers, and health policy makers on published evidence relating to the diagnosis and management of thyroid nodules and differentiated thyroid cancer.\nMETHODS: The specific clinical questions addressed in these guidelines were based on prior versions of the guidelines, stakeholder input, and input of task force members. Task force panel members were educated on knowledge synthesis methods, including electronic database searching, review and selection of relevant citations, and critical appraisal of selected studies. Published English language articles on adults were eligible for inclusion. The American College of Physicians Guideline Grading System was used for critical appraisal of evidence and grading strength of recommendations for therapeutic interventions. We developed a similarly formatted system to appraise the quality of such studies and resultant recommendations. The guideline panel had complete editorial independence from the ATA. Competing interests of guideline task force members were regularly updated, managed, and communicated to the ATA and task force members.\nRESULTS: The revised guidelines for the management of thyroid nodules include recommendations regarding initial evaluation, clinical and ultrasound criteria for fine-needle aspiration biopsy, interpretation of fine-needle aspiration biopsy results, use of molecular markers, and management of benign thyroid nodules. Recommendations regarding the initial management of thyroid cancer include those relating to screening for thyroid cancer, staging and risk assessment, surgical management, radioiodine remnant ablation and therapy, and thyrotropin suppression therapy using levothyroxine. Recommendations related to long-term management of differentiated thyroid cancer include those related to surveillance for recurrent disease using imaging and serum thyroglobulin, thyroid hormone therapy, management of recurrent and metastatic disease, consideration for clinical trials and targeted therapy, as well as directions for future research.\nCONCLUSIONS: We have developed evidence-based recommendations to inform clinical decision-making in the management of thyroid nodules and differentiated thyroid cancer. They represent, in our opinion, contemporary optimal care for patients with these disorders.","container-title":"Thyroid: Official Journal of the American Thyroid Association","DOI":"10.1089/thy.2015.0020","ISSN":"1557-9077","issue":"1","journalAbbreviation":"Thyroid","language":"eng","note":"PMID: 26462967\nPMCID: PMC4739132","page":"1-133","source":"PubMed","title":"2015 American Thyroid Association Management Guidelines for Adult Patients with Thyroid Nodules and Differentiated Thyroid Cancer: The American Thyroid Association Guidelines Task Force on Thyroid Nodules and Differentiated Thyroid Cancer","title-short":"2015 American Thyroid Association Management Guidelines for Adult Patients with Thyroid Nodules and Differentiated Thyroid Cancer","volume":"26","author":[{"family":"Haugen","given":"Bryan R."},{"family":"Alexander","given":"Erik K."},{"family":"Bible","given":"Keith C."},{"family":"Doherty","given":"Gerard M."},{"family":"Mandel","given":"Susan J."},{"family":"Nikiforov","given":"Yuri E."},{"family":"Pacini","given":"Furio"},{"family":"Randolph","given":"Gregory W."},{"family":"Sawka","given":"Anna M."},{"family":"Schlumberger","given":"Martin"},{"family":"Schuff","given":"Kathryn G."},{"family":"Sherman","given":"Steven I."},{"family":"Sosa","given":"Julie Ann"},{"family":"Steward","given":"David L."},{"family":"Tuttle","given":"R. Michael"},{"family":"Wartofsky","given":"Leonard"}],"issued":{"date-parts":[["2016",1]]}},"label":"page"},{"id":2719,"uris":["http://zotero.org/users/5483459/items/36TDGZR3"],"itemData":{"id":2719,"type":"article-journal","abstract":"BACKGROUND: Publication of the 2015 American Thyroid Association (ATA) management guidelines for adult patients with thyroid nodules and differentiated thyroid cancer was met with disagreement by the extended nuclear medicine community with regard to some of the recommendations related to the diagnostic and therapeutic use of radioiodine (131I). Because of these concerns, the European Association of Nuclear Medicine and the Society of Nuclear Medicine and Molecular Imaging declined to endorse the ATA guidelines. As a result of these differences in opinion, patients and clinicians risk receiving conflicting advice with regard to several key thyroid cancer management issues.\nSUMMARY: To address some of the differences in opinion and controversies associated with the therapeutic uses of 131I in differentiated thyroid cancer constructively, the ATA, the European Association of Nuclear Medicine, the Society of Nuclear Medicine and Molecular Imaging, and the European Thyroid Association each sent senior leadership and subject-matter experts to a two-day interactive meeting. The goals of this first meeting were to (i) formalize the dialogue and activities between the four societies; (ii) discuss indications for 131I adjuvant treatment; (iii) define the optimal prescribed activity of 131I for adjuvant treatment; and (iv) clarify the definition and classification of 131I-refractory thyroid cancer.\nCONCLUSION: By fostering an open, productive, and evidence-based discussion, the Martinique meeting restored trust, confidence, and a sense of collegiality between individuals and organizations that are committed to optimal thyroid disease management. The result of this first meeting is a set of nine principles (The Martinique Principles) that (i) describe a commitment to proactive, purposeful, and inclusive interdisciplinary cooperation; (ii) define the goals of 131I therapy as remnant ablation, adjuvant treatment, or treatment of known disease; (iii) describe the importance of evaluating postoperative disease status and multiple other factors beyond clinicopathologic staging in 131I therapy decision making; (iv) recognize that the optimal administered activity of 131I adjuvant treatment cannot be definitely determined from the published literature; and (v) acknowledge that current definitions of 131I-refractory disease are suboptimal and do not represent definitive criteria to mandate whether 131I therapy should be recommended.","container-title":"Thyroid: Official Journal of the American Thyroid Association","DOI":"10.1089/thy.2018.0597","ISSN":"1557-9077","issue":"4","journalAbbreviation":"Thyroid","language":"eng","note":"PMID: 30900516","page":"461-470","source":"PubMed","title":"Controversies, Consensus, and Collaboration in the Use of 131I Therapy in Differentiated Thyroid Cancer: A Joint Statement from the American Thyroid Association, the European Association of Nuclear Medicine, the Society of Nuclear Medicine and Molecular Imaging, and the European Thyroid Association","title-short":"Controversies, Consensus, and Collaboration in the Use of 131I Therapy in Differentiated Thyroid Cancer","volume":"29","author":[{"family":"Tuttle","given":"R. Michael"},{"family":"Ahuja","given":"Sukhjeet"},{"family":"Avram","given":"Anca M."},{"family":"Bernet","given":"Victor J."},{"family":"Bourguet","given":"Patrick"},{"family":"Daniels","given":"Gilbert H."},{"family":"Dillehay","given":"Gary"},{"family":"Draganescu","given":"Ciprian"},{"family":"Flux","given":"Glenn"},{"family":"Führer","given":"Dagmar"},{"family":"Giovanella","given":"Luca"},{"family":"Greenspan","given":"Bennett"},{"family":"Luster","given":"Markus"},{"family":"Muylle","given":"Kristoff"},{"family":"Smit","given":"Johannes W. A."},{"family":"Van Nostrand","given":"Douglas"},{"family":"Verburg","given":"Frederik A."},{"family":"Hegedüs","given":"Laszlo"}],"issued":{"date-parts":[["2019",4]]}},"label":"page"}],"schema":"https://github.com/citation-style-language/schema/raw/master/csl-citation.json"} </w:instrText>
      </w:r>
      <w:r>
        <w:fldChar w:fldCharType="separate"/>
      </w:r>
      <w:r w:rsidR="002A0E06" w:rsidRPr="002A0E06">
        <w:t>[7–9]</w:t>
      </w:r>
      <w:r>
        <w:fldChar w:fldCharType="end"/>
      </w:r>
      <w:r>
        <w:t>.</w:t>
      </w:r>
    </w:p>
    <w:p w14:paraId="2FF57971" w14:textId="1B368238" w:rsidR="00625866" w:rsidRDefault="00EC56D5" w:rsidP="00B80C34">
      <w:pPr>
        <w:ind w:firstLine="709"/>
      </w:pPr>
      <w:r>
        <w:t>Системная таргетная терапия препаратами, зарегистрированными в Р</w:t>
      </w:r>
      <w:r w:rsidR="00800532">
        <w:t xml:space="preserve">оссийской </w:t>
      </w:r>
      <w:r>
        <w:t>Ф</w:t>
      </w:r>
      <w:r w:rsidR="00800532">
        <w:t>едерации</w:t>
      </w:r>
      <w:r>
        <w:t xml:space="preserve"> по данным</w:t>
      </w:r>
      <w:r w:rsidR="0005465B">
        <w:t xml:space="preserve"> </w:t>
      </w:r>
      <w:r>
        <w:t xml:space="preserve">медицинским показаниям (сорафениб и ленватиниб), рекомендуется при неэффективности РЙТ и доказанном прогрессировании опухоли в течение 3–12 мес согласно критериям </w:t>
      </w:r>
      <w:r w:rsidR="009C1720" w:rsidRPr="009C1720">
        <w:t xml:space="preserve">ответа солидных опухолей на терапию </w:t>
      </w:r>
      <w:r>
        <w:t>RECIST 1.1 с целью увеличения выживаемости пациентов</w:t>
      </w:r>
      <w:r w:rsidR="008E5DF9">
        <w:t xml:space="preserve"> </w:t>
      </w:r>
      <w:r w:rsidR="00576F62">
        <w:fldChar w:fldCharType="begin"/>
      </w:r>
      <w:r w:rsidR="002A0E06">
        <w:instrText xml:space="preserve"> ADDIN ZOTERO_ITEM CSL_CITATION {"citationID":"WFSoNZ7l","properties":{"formattedCitation":"[18]","plainCitation":"[18]","noteIndex":0},"citationItems":[{"id":2730,"uris":["http://zotero.org/users/5483459/items/MJ6IU8MI"],"itemData":{"id":2730,"type":"article-journal","title":"Романов И.С., Мудунов А.М., Исаев П.А., Бычков Ю.М., Долгушин М.Б., Оджарова А.А., &amp; Романова Л.Ф.  Ленватиниб в лечении радиойодрефрактерного высокодифференцированного рака щитовидной железы. Опухоли головы и шеи, 2017. (2), 45-52."}}],"schema":"https://github.com/citation-style-language/schema/raw/master/csl-citation.json"} </w:instrText>
      </w:r>
      <w:r w:rsidR="00576F62">
        <w:fldChar w:fldCharType="separate"/>
      </w:r>
      <w:r w:rsidR="002A0E06" w:rsidRPr="002A0E06">
        <w:t>[18]</w:t>
      </w:r>
      <w:r w:rsidR="00576F62">
        <w:fldChar w:fldCharType="end"/>
      </w:r>
      <w:r>
        <w:t>. Рекомендуется индивидуальный подбор препарата для системной таргетной терапии на основе прогноза эффективности и безопасности для каждого конкретного пациента с целью улучшения выживаемости пациентов и переносимости лечения</w:t>
      </w:r>
      <w:r w:rsidR="004B1812">
        <w:t xml:space="preserve"> </w:t>
      </w:r>
      <w:r w:rsidR="004B1812">
        <w:fldChar w:fldCharType="begin"/>
      </w:r>
      <w:r w:rsidR="002A0E06">
        <w:instrText xml:space="preserve"> ADDIN ZOTERO_ITEM CSL_CITATION {"citationID":"ULSsBD5E","properties":{"formattedCitation":"[7]","plainCitation":"[7]","noteIndex":0},"citationItems":[{"id":2656,"uris":["http://zotero.org/users/5483459/items/2FHBSACU"],"itemData":{"id":2656,"type":"document","title":"Министерство здравоохранения Российской Федерации. Клинические рекомендации. Дифференцированный рак щитовидной железы. 2022."}}],"schema":"https://github.com/citation-style-language/schema/raw/master/csl-citation.json"} </w:instrText>
      </w:r>
      <w:r w:rsidR="004B1812">
        <w:fldChar w:fldCharType="separate"/>
      </w:r>
      <w:r w:rsidR="002A0E06" w:rsidRPr="002A0E06">
        <w:t>[7]</w:t>
      </w:r>
      <w:r w:rsidR="004B1812">
        <w:fldChar w:fldCharType="end"/>
      </w:r>
      <w:r w:rsidR="007352B4">
        <w:t xml:space="preserve">. </w:t>
      </w:r>
    </w:p>
    <w:p w14:paraId="0FFF3535" w14:textId="77777777" w:rsidR="002F053D" w:rsidRDefault="002F053D" w:rsidP="002F053D">
      <w:pPr>
        <w:rPr>
          <w:b/>
          <w:bCs/>
        </w:rPr>
      </w:pPr>
    </w:p>
    <w:p w14:paraId="13A56BBC" w14:textId="588CFDFE" w:rsidR="00596F92" w:rsidRPr="00722722" w:rsidRDefault="00764EE2" w:rsidP="002F053D">
      <w:pPr>
        <w:rPr>
          <w:b/>
          <w:bCs/>
        </w:rPr>
      </w:pPr>
      <w:r w:rsidRPr="00BC5A6C">
        <w:rPr>
          <w:b/>
          <w:bCs/>
        </w:rPr>
        <w:t xml:space="preserve">Лечение </w:t>
      </w:r>
      <w:r w:rsidR="00722722" w:rsidRPr="00722722">
        <w:rPr>
          <w:b/>
          <w:bCs/>
        </w:rPr>
        <w:t>почечно-</w:t>
      </w:r>
      <w:r w:rsidR="00423D8F" w:rsidRPr="00722722">
        <w:rPr>
          <w:b/>
          <w:bCs/>
        </w:rPr>
        <w:t>клеточн</w:t>
      </w:r>
      <w:r w:rsidR="00423D8F">
        <w:rPr>
          <w:b/>
          <w:bCs/>
        </w:rPr>
        <w:t>ого</w:t>
      </w:r>
      <w:r w:rsidR="00423D8F" w:rsidRPr="00722722">
        <w:rPr>
          <w:b/>
          <w:bCs/>
        </w:rPr>
        <w:t xml:space="preserve"> </w:t>
      </w:r>
      <w:r w:rsidR="00722722" w:rsidRPr="00722722">
        <w:rPr>
          <w:b/>
          <w:bCs/>
        </w:rPr>
        <w:t>рак</w:t>
      </w:r>
      <w:r w:rsidR="00423D8F">
        <w:rPr>
          <w:b/>
          <w:bCs/>
        </w:rPr>
        <w:t>а</w:t>
      </w:r>
    </w:p>
    <w:p w14:paraId="732857F6" w14:textId="77777777" w:rsidR="002F053D" w:rsidRDefault="002F053D" w:rsidP="002A0E06">
      <w:pPr>
        <w:ind w:firstLine="851"/>
      </w:pPr>
    </w:p>
    <w:p w14:paraId="1ECFA4F8" w14:textId="452663CD" w:rsidR="00EC56D5" w:rsidRDefault="0010272B" w:rsidP="00B80C34">
      <w:pPr>
        <w:ind w:firstLine="709"/>
      </w:pPr>
      <w:r>
        <w:t xml:space="preserve">Наиболее эффективным методом лечения ПКР остается хирургический. Клинически локализованные формы ПКР (стадии сТ1-T2N0M0) являются показанием к </w:t>
      </w:r>
      <w:r w:rsidR="00DA08AF">
        <w:t>резекции почки или</w:t>
      </w:r>
      <w:r>
        <w:t xml:space="preserve"> </w:t>
      </w:r>
      <w:r w:rsidR="00DA08AF">
        <w:t>к</w:t>
      </w:r>
      <w:r>
        <w:t xml:space="preserve"> радикальной нефрэктомии</w:t>
      </w:r>
      <w:r w:rsidR="00DA08AF">
        <w:t xml:space="preserve">. </w:t>
      </w:r>
      <w:r>
        <w:t xml:space="preserve">Новообразования, размер и локализация которых позволяют выполнить органосохраняющие операции, рассматриваются как показания к </w:t>
      </w:r>
      <w:r w:rsidR="00DA08AF">
        <w:t>резекции почки</w:t>
      </w:r>
      <w:r>
        <w:t xml:space="preserve">. Для остальных случаев </w:t>
      </w:r>
      <w:r w:rsidR="00B80C34">
        <w:t>преимущественным методом</w:t>
      </w:r>
      <w:r>
        <w:t xml:space="preserve"> лечения клинически локализованного </w:t>
      </w:r>
      <w:bookmarkStart w:id="40" w:name="_Hlk118311578"/>
      <w:r>
        <w:t xml:space="preserve">ПКР </w:t>
      </w:r>
      <w:bookmarkEnd w:id="40"/>
      <w:r>
        <w:t xml:space="preserve">является </w:t>
      </w:r>
      <w:r w:rsidR="00DA08AF">
        <w:t>радикальная нефрэктомия</w:t>
      </w:r>
      <w:r>
        <w:t>. Радикальная нефрэктомия – основной подход к лечению операбельных местно</w:t>
      </w:r>
      <w:r w:rsidR="00DA08AF">
        <w:t>-</w:t>
      </w:r>
      <w:r>
        <w:t xml:space="preserve">распространенных форм заболевания (стадии cT3-T4N0-1M0). При распространении опухоли по просвету почечной вены и </w:t>
      </w:r>
      <w:r w:rsidR="00BC6DE9">
        <w:t>нижней полой вены (</w:t>
      </w:r>
      <w:r>
        <w:t>НПВ</w:t>
      </w:r>
      <w:r w:rsidR="00BC6DE9">
        <w:t>)</w:t>
      </w:r>
      <w:r>
        <w:t xml:space="preserve"> (категории сТ3а-Т4) объем операции расширяется до </w:t>
      </w:r>
      <w:r w:rsidR="005E3D4F">
        <w:t xml:space="preserve">радикальной нефрэктомии </w:t>
      </w:r>
      <w:r>
        <w:t>с тромбэктомией. Опухолевая инвазия соседних структур и органов (категория cT4) является показанием для их резекции</w:t>
      </w:r>
      <w:r w:rsidR="005E3D4F">
        <w:t xml:space="preserve"> </w:t>
      </w:r>
      <w:r w:rsidR="005E3D4F">
        <w:fldChar w:fldCharType="begin"/>
      </w:r>
      <w:r w:rsidR="002A0E06">
        <w:instrText xml:space="preserve"> ADDIN ZOTERO_ITEM CSL_CITATION {"citationID":"mNnG5WDM","properties":{"formattedCitation":"[10,11]","plainCitation":"[10,11]","noteIndex":0},"citationItems":[{"id":2724,"uris":["http://zotero.org/users/5483459/items/J9A5SFQ3"],"itemData":{"id":2724,"type":"document","title":"Министерство здравоохранения Российской Федерации. Клинические рекомендации.Рак паренхимы почки у взрослых. 2021."},"label":"page"},{"id":2727,"uris":["http://zotero.org/users/5483459/items/4JP6B2KE"],"itemData":{"id":2727,"type":"article-journal","abstract":"Kidney cancer is the 13th most common malignancy globally, and the incidence is rising. Papillary renal cell carcinoma is the second most common subtype, comprising 10-15% of renal cell carcinomas. Though the histologic features of this subtype were initially described in the 1990's, our understanding of the genetic and molecular characteristics of this disease have rapidly evolved over the past decade. In this review, we summarize the contemporary understanding of the clinical, morphologic, radiographic, and genetic characteristics of papillary renal cell carcinoma, as well as clinical considerations, current options for management, and prognosis.","container-title":"Urologic Oncology","DOI":"10.1016/j.urolonc.2021.04.013","ISSN":"1873-2496","issue":"6","journalAbbreviation":"Urol Oncol","language":"eng","note":"PMID: 34034966","page":"327-337","source":"PubMed","title":"Papillary renal cell carcinoma: Review","title-short":"Papillary renal cell carcinoma","volume":"39","author":[{"family":"Mendhiratta","given":"Neil"},{"family":"Muraki","given":"Peter"},{"family":"Sisk","given":"Anthony E."},{"family":"Shuch","given":"Brian"}],"issued":{"date-parts":[["2021",6]]}},"label":"page"}],"schema":"https://github.com/citation-style-language/schema/raw/master/csl-citation.json"} </w:instrText>
      </w:r>
      <w:r w:rsidR="005E3D4F">
        <w:fldChar w:fldCharType="separate"/>
      </w:r>
      <w:r w:rsidR="002A0E06" w:rsidRPr="002A0E06">
        <w:t>[10,11]</w:t>
      </w:r>
      <w:r w:rsidR="005E3D4F">
        <w:fldChar w:fldCharType="end"/>
      </w:r>
      <w:r w:rsidR="005E3D4F">
        <w:t>.</w:t>
      </w:r>
    </w:p>
    <w:p w14:paraId="744C2EA7" w14:textId="06EA6639" w:rsidR="00833E79" w:rsidRDefault="001558B0" w:rsidP="00B80C34">
      <w:pPr>
        <w:ind w:firstLine="709"/>
      </w:pPr>
      <w:r>
        <w:lastRenderedPageBreak/>
        <w:t>Рекомендуется выжидательная тактика при операбельном клинически локализованном или</w:t>
      </w:r>
      <w:r w:rsidR="00625866">
        <w:t xml:space="preserve"> </w:t>
      </w:r>
      <w:r>
        <w:t>местно-распространенном ПКР стадии сТ1-Т4N0-1M0 у пациентов, имеющих тяжелые</w:t>
      </w:r>
      <w:r w:rsidR="00331B90">
        <w:t xml:space="preserve"> </w:t>
      </w:r>
      <w:r>
        <w:t>сопутствующие или конкурирующие заболевания, ассоциированные с крайне высоким</w:t>
      </w:r>
      <w:r w:rsidR="00331B90">
        <w:t xml:space="preserve"> </w:t>
      </w:r>
      <w:r>
        <w:t>операционным риском</w:t>
      </w:r>
      <w:r w:rsidR="00331B90">
        <w:t xml:space="preserve"> </w:t>
      </w:r>
      <w:r w:rsidR="00782B36">
        <w:fldChar w:fldCharType="begin"/>
      </w:r>
      <w:r w:rsidR="002A0E06">
        <w:instrText xml:space="preserve"> ADDIN ZOTERO_ITEM CSL_CITATION {"citationID":"c41ZWHO4","properties":{"formattedCitation":"[10,19]","plainCitation":"[10,19]","noteIndex":0},"citationItems":[{"id":2724,"uris":["http://zotero.org/users/5483459/items/J9A5SFQ3"],"itemData":{"id":2724,"type":"document","title":"Министерство здравоохранения Российской Федерации. Клинические рекомендации.Рак паренхимы почки у взрослых. 2021."},"label":"page"},{"id":2734,"uris":["http://zotero.org/users/5483459/items/BPY8AMXI"],"itemData":{"id":2734,"type":"article-journal","title":"Алексеев Б. Я., Алясова А. В., Волкова Мария И., Гуторов С. Л., Матвеев В.Б., Попов А. М., Русаков И. Г., .Харкевич Г. Ю. Современные возможности лечения распространенного почечно-клеточного рака: резолюция по итогам Совета экспертов. Злокачественные опухоли, 2017. 7 (3), 89-93."},"label":"page"}],"schema":"https://github.com/citation-style-language/schema/raw/master/csl-citation.json"} </w:instrText>
      </w:r>
      <w:r w:rsidR="00782B36">
        <w:fldChar w:fldCharType="separate"/>
      </w:r>
      <w:r w:rsidR="002A0E06" w:rsidRPr="002A0E06">
        <w:t>[10,19]</w:t>
      </w:r>
      <w:r w:rsidR="00782B36">
        <w:fldChar w:fldCharType="end"/>
      </w:r>
      <w:r w:rsidR="00782B36">
        <w:t>.</w:t>
      </w:r>
    </w:p>
    <w:p w14:paraId="12ED21C5" w14:textId="04F06A92" w:rsidR="00833E79" w:rsidRDefault="001558B0" w:rsidP="00B80C34">
      <w:pPr>
        <w:ind w:firstLine="709"/>
      </w:pPr>
      <w:r>
        <w:t>Рекомендуется проведение минимально-инвазивных методов лечения (радиочастотной</w:t>
      </w:r>
      <w:r w:rsidR="00331B90">
        <w:t xml:space="preserve"> </w:t>
      </w:r>
      <w:r w:rsidR="00625866">
        <w:t>абляции</w:t>
      </w:r>
      <w:r>
        <w:t xml:space="preserve"> или крио</w:t>
      </w:r>
      <w:r w:rsidR="001A3F14" w:rsidRPr="001A3F14">
        <w:t xml:space="preserve"> абляции</w:t>
      </w:r>
      <w:r>
        <w:t>) опухоли почек у отдельных пациентов с ПКР стадии</w:t>
      </w:r>
      <w:r w:rsidR="00625866">
        <w:t xml:space="preserve"> </w:t>
      </w:r>
      <w:r>
        <w:t>cТ1aN0M0 в возрасте старше 75 лет и/или имеющих тяжелые сопутствующие или</w:t>
      </w:r>
      <w:r w:rsidR="00331B90">
        <w:t xml:space="preserve"> </w:t>
      </w:r>
      <w:r>
        <w:t>конкурирующие заболевания, обусловливающие ожидаемую продолжительность жизни &lt;5</w:t>
      </w:r>
      <w:r w:rsidR="001A3F14">
        <w:t xml:space="preserve"> </w:t>
      </w:r>
      <w:r>
        <w:t>лет и/или ассоциированные с высоким операционным риском</w:t>
      </w:r>
      <w:r w:rsidR="00782B36">
        <w:t xml:space="preserve"> </w:t>
      </w:r>
      <w:r w:rsidR="00782B36">
        <w:fldChar w:fldCharType="begin"/>
      </w:r>
      <w:r w:rsidR="002A0E06">
        <w:instrText xml:space="preserve"> ADDIN ZOTERO_ITEM CSL_CITATION {"citationID":"oq3RP29p","properties":{"formattedCitation":"[10,19]","plainCitation":"[10,19]","noteIndex":0},"citationItems":[{"id":2724,"uris":["http://zotero.org/users/5483459/items/J9A5SFQ3"],"itemData":{"id":2724,"type":"document","title":"Министерство здравоохранения Российской Федерации. Клинические рекомендации.Рак паренхимы почки у взрослых. 2021."},"label":"page"},{"id":2734,"uris":["http://zotero.org/users/5483459/items/BPY8AMXI"],"itemData":{"id":2734,"type":"article-journal","title":"Алексеев Б. Я., Алясова А. В., Волкова Мария И., Гуторов С. Л., Матвеев В.Б., Попов А. М., Русаков И. Г., .Харкевич Г. Ю. Современные возможности лечения распространенного почечно-клеточного рака: резолюция по итогам Совета экспертов. Злокачественные опухоли, 2017. 7 (3), 89-93."},"label":"page"}],"schema":"https://github.com/citation-style-language/schema/raw/master/csl-citation.json"} </w:instrText>
      </w:r>
      <w:r w:rsidR="00782B36">
        <w:fldChar w:fldCharType="separate"/>
      </w:r>
      <w:r w:rsidR="002A0E06" w:rsidRPr="002A0E06">
        <w:t>[10,19]</w:t>
      </w:r>
      <w:r w:rsidR="00782B36">
        <w:fldChar w:fldCharType="end"/>
      </w:r>
      <w:r w:rsidR="00782B36">
        <w:t>.</w:t>
      </w:r>
    </w:p>
    <w:p w14:paraId="48B3A963" w14:textId="3C0353CB" w:rsidR="00833E79" w:rsidRDefault="00194A6A" w:rsidP="00B80C34">
      <w:pPr>
        <w:ind w:firstLine="709"/>
      </w:pPr>
      <w:r>
        <w:t xml:space="preserve">Рекомендуется лучевая терапия у пациентов с генерализованным ПКР с интенсивным болевым синдромом, обусловленным костными метастазами, с целью снижения интенсивности боли и улучшения качества жизни </w:t>
      </w:r>
      <w:r>
        <w:fldChar w:fldCharType="begin"/>
      </w:r>
      <w:r w:rsidR="002A0E06">
        <w:instrText xml:space="preserve"> ADDIN ZOTERO_ITEM CSL_CITATION {"citationID":"ZwTKxvsQ","properties":{"formattedCitation":"[10]","plainCitation":"[10]","noteIndex":0},"citationItems":[{"id":2724,"uris":["http://zotero.org/users/5483459/items/J9A5SFQ3"],"itemData":{"id":2724,"type":"document","title":"Министерство здравоохранения Российской Федерации. Клинические рекомендации.Рак паренхимы почки у взрослых. 2021."}}],"schema":"https://github.com/citation-style-language/schema/raw/master/csl-citation.json"} </w:instrText>
      </w:r>
      <w:r>
        <w:fldChar w:fldCharType="separate"/>
      </w:r>
      <w:r w:rsidR="002A0E06" w:rsidRPr="002A0E06">
        <w:t>[10]</w:t>
      </w:r>
      <w:r>
        <w:fldChar w:fldCharType="end"/>
      </w:r>
      <w:r>
        <w:t>.</w:t>
      </w:r>
    </w:p>
    <w:p w14:paraId="2BD132F0" w14:textId="4B4D53FE" w:rsidR="00833E79" w:rsidRDefault="00AF019B" w:rsidP="00B80C34">
      <w:pPr>
        <w:ind w:firstLine="709"/>
      </w:pPr>
      <w:r>
        <w:t xml:space="preserve">Рак почки – иммуногенная опухоль, и до 2005 г. стандартным подходом к лечению неоперабельных местно-распространенных и диссеминированных форм заболевания являлась цитокиновая иммунотерапия (интерферон альфа-2α, интерлейкин-2), ассоциированная с низкой </w:t>
      </w:r>
      <w:r w:rsidR="00596F92">
        <w:t>частотой общего ответа</w:t>
      </w:r>
      <w:r>
        <w:t xml:space="preserve"> и короткой </w:t>
      </w:r>
      <w:r w:rsidR="00B10A70">
        <w:t>ВБП</w:t>
      </w:r>
      <w:r>
        <w:t xml:space="preserve">. Популяция пациентов с ПКР прогностически разнородна. По данным </w:t>
      </w:r>
      <w:r w:rsidR="00727EF5" w:rsidRPr="00727EF5">
        <w:t>Мемориальн</w:t>
      </w:r>
      <w:r w:rsidR="00727EF5">
        <w:t>ого</w:t>
      </w:r>
      <w:r w:rsidR="00727EF5" w:rsidRPr="00727EF5">
        <w:t xml:space="preserve"> онкологическ</w:t>
      </w:r>
      <w:r w:rsidR="00727EF5">
        <w:t>ого</w:t>
      </w:r>
      <w:r w:rsidR="00727EF5" w:rsidRPr="00727EF5">
        <w:t xml:space="preserve"> центр</w:t>
      </w:r>
      <w:r w:rsidR="00727EF5">
        <w:t>а</w:t>
      </w:r>
      <w:r w:rsidR="00727EF5" w:rsidRPr="00727EF5">
        <w:t xml:space="preserve"> им. Слоуна‒Кеттеринга</w:t>
      </w:r>
      <w:r w:rsidR="00727EF5">
        <w:t xml:space="preserve"> (</w:t>
      </w:r>
      <w:r>
        <w:t>MSKCC</w:t>
      </w:r>
      <w:r w:rsidR="00727EF5">
        <w:t>)</w:t>
      </w:r>
      <w:r>
        <w:t xml:space="preserve"> прогноз пациентов, получающих цитокиновую терапию, определяется количеством независимых факторов риска </w:t>
      </w:r>
      <w:r w:rsidR="00596F92">
        <w:t>ОВ</w:t>
      </w:r>
      <w:r>
        <w:t xml:space="preserve"> (соматический статус, время от диагноза до лечения, уровни гемоглобина, лактатдегидрогеназы и скорректированного по альбумину кальция), и все пациенты могут быть разделены на группы хорошего (0 факторов), промежуточного (1−2 фактора) и плохого (&gt;2) прогноза </w:t>
      </w:r>
      <w:r>
        <w:fldChar w:fldCharType="begin"/>
      </w:r>
      <w:r w:rsidR="002A0E06">
        <w:instrText xml:space="preserve"> ADDIN ZOTERO_ITEM CSL_CITATION {"citationID":"1KTFDdt8","properties":{"formattedCitation":"[10]","plainCitation":"[10]","noteIndex":0},"citationItems":[{"id":2724,"uris":["http://zotero.org/users/5483459/items/J9A5SFQ3"],"itemData":{"id":2724,"type":"document","title":"Министерство здравоохранения Российской Федерации. Клинические рекомендации.Рак паренхимы почки у взрослых. 2021."}}],"schema":"https://github.com/citation-style-language/schema/raw/master/csl-citation.json"} </w:instrText>
      </w:r>
      <w:r>
        <w:fldChar w:fldCharType="separate"/>
      </w:r>
      <w:r w:rsidR="002A0E06" w:rsidRPr="002A0E06">
        <w:t>[10]</w:t>
      </w:r>
      <w:r>
        <w:fldChar w:fldCharType="end"/>
      </w:r>
      <w:r>
        <w:t>.</w:t>
      </w:r>
    </w:p>
    <w:p w14:paraId="00065E32" w14:textId="6DBE1335" w:rsidR="002B06BB" w:rsidRDefault="002B06BB" w:rsidP="00B80C34">
      <w:pPr>
        <w:ind w:firstLine="709"/>
      </w:pPr>
      <w:r>
        <w:t>Изучение специфики путей внутриклеточной передачи сигнала при ПКР позволило разработать антитела к</w:t>
      </w:r>
      <w:r w:rsidR="00CC22F0" w:rsidRPr="00CC22F0">
        <w:t xml:space="preserve"> </w:t>
      </w:r>
      <w:r>
        <w:t xml:space="preserve">VEGF (бевацизумаб) и тирозинкиназным доменам рецепторов VEGF и </w:t>
      </w:r>
      <w:r w:rsidR="00B80C34">
        <w:t xml:space="preserve">другие ингибитры </w:t>
      </w:r>
      <w:r>
        <w:t xml:space="preserve">ростовых факторов </w:t>
      </w:r>
      <w:r w:rsidR="00235584">
        <w:t>тирозинкиназ (</w:t>
      </w:r>
      <w:r w:rsidR="00B61CE8" w:rsidRPr="00981B3F">
        <w:rPr>
          <w:color w:val="000000" w:themeColor="text1"/>
          <w:lang w:val="en-US" w:eastAsia="en-US"/>
        </w:rPr>
        <w:t>tyrosine</w:t>
      </w:r>
      <w:r w:rsidR="00B61CE8" w:rsidRPr="00D050C7">
        <w:rPr>
          <w:color w:val="000000" w:themeColor="text1"/>
          <w:lang w:eastAsia="en-US"/>
        </w:rPr>
        <w:t xml:space="preserve"> </w:t>
      </w:r>
      <w:r w:rsidR="00B61CE8" w:rsidRPr="00981B3F">
        <w:rPr>
          <w:color w:val="000000" w:themeColor="text1"/>
          <w:lang w:val="en-US" w:eastAsia="en-US"/>
        </w:rPr>
        <w:t>kinase</w:t>
      </w:r>
      <w:r w:rsidR="00B61CE8" w:rsidRPr="00D050C7">
        <w:rPr>
          <w:color w:val="000000" w:themeColor="text1"/>
          <w:lang w:eastAsia="en-US"/>
        </w:rPr>
        <w:t xml:space="preserve"> </w:t>
      </w:r>
      <w:r w:rsidR="00B61CE8" w:rsidRPr="00981B3F">
        <w:rPr>
          <w:color w:val="000000" w:themeColor="text1"/>
          <w:lang w:val="en-US" w:eastAsia="en-US"/>
        </w:rPr>
        <w:t>inhibitors</w:t>
      </w:r>
      <w:r w:rsidR="00B61CE8">
        <w:t xml:space="preserve">, </w:t>
      </w:r>
      <w:r>
        <w:t>TKI</w:t>
      </w:r>
      <w:r w:rsidR="00197BDF">
        <w:t>)</w:t>
      </w:r>
      <w:r w:rsidR="00197BDF" w:rsidDel="00197BDF">
        <w:rPr>
          <w:rStyle w:val="af"/>
        </w:rPr>
        <w:t xml:space="preserve"> </w:t>
      </w:r>
      <w:r>
        <w:t xml:space="preserve"> (сунитиниб, пазопаниб, сорафениб</w:t>
      </w:r>
      <w:r w:rsidR="00A40926">
        <w:t xml:space="preserve">, </w:t>
      </w:r>
      <w:r>
        <w:t>акситиниб,</w:t>
      </w:r>
      <w:r w:rsidR="00A40926">
        <w:t xml:space="preserve"> </w:t>
      </w:r>
      <w:r>
        <w:t xml:space="preserve">ленватиниб, кабозантиниб), а также препараты, ингибирующие </w:t>
      </w:r>
      <w:r w:rsidR="004A1AED" w:rsidRPr="004A1AED">
        <w:t xml:space="preserve">мишень рапамицина у млекопитающих </w:t>
      </w:r>
      <w:r w:rsidR="00DB5A5D">
        <w:t>(</w:t>
      </w:r>
      <w:r w:rsidR="00A54126" w:rsidRPr="00C22830">
        <w:rPr>
          <w:rFonts w:eastAsiaTheme="minorEastAsia"/>
          <w:color w:val="000000" w:themeColor="text1"/>
          <w:lang w:val="en-US"/>
        </w:rPr>
        <w:t>mammalian</w:t>
      </w:r>
      <w:r w:rsidR="00A54126" w:rsidRPr="00D050C7">
        <w:rPr>
          <w:rFonts w:eastAsiaTheme="minorEastAsia"/>
          <w:color w:val="000000" w:themeColor="text1"/>
        </w:rPr>
        <w:t xml:space="preserve"> </w:t>
      </w:r>
      <w:r w:rsidR="00A54126" w:rsidRPr="00C22830">
        <w:rPr>
          <w:rFonts w:eastAsiaTheme="minorEastAsia"/>
          <w:color w:val="000000" w:themeColor="text1"/>
          <w:lang w:val="en-US"/>
        </w:rPr>
        <w:t>target</w:t>
      </w:r>
      <w:r w:rsidR="00A54126" w:rsidRPr="00D050C7">
        <w:rPr>
          <w:rFonts w:eastAsiaTheme="minorEastAsia"/>
          <w:color w:val="000000" w:themeColor="text1"/>
        </w:rPr>
        <w:t xml:space="preserve"> </w:t>
      </w:r>
      <w:r w:rsidR="00A54126" w:rsidRPr="00C22830">
        <w:rPr>
          <w:rFonts w:eastAsiaTheme="minorEastAsia"/>
          <w:color w:val="000000" w:themeColor="text1"/>
          <w:lang w:val="en-US"/>
        </w:rPr>
        <w:t>of</w:t>
      </w:r>
      <w:r w:rsidR="00A54126" w:rsidRPr="00D050C7">
        <w:rPr>
          <w:rFonts w:eastAsiaTheme="minorEastAsia"/>
          <w:color w:val="000000" w:themeColor="text1"/>
        </w:rPr>
        <w:t xml:space="preserve"> </w:t>
      </w:r>
      <w:r w:rsidR="00A54126" w:rsidRPr="00C22830">
        <w:rPr>
          <w:rFonts w:eastAsiaTheme="minorEastAsia"/>
          <w:color w:val="000000" w:themeColor="text1"/>
          <w:lang w:val="en-US"/>
        </w:rPr>
        <w:t>rapamycin</w:t>
      </w:r>
      <w:r w:rsidR="00A54126">
        <w:t xml:space="preserve">, </w:t>
      </w:r>
      <w:r>
        <w:t>mTOR</w:t>
      </w:r>
      <w:r w:rsidR="00DB5A5D">
        <w:t>)</w:t>
      </w:r>
      <w:r>
        <w:t xml:space="preserve"> (темсиролимус,</w:t>
      </w:r>
      <w:r w:rsidR="00A40926">
        <w:t xml:space="preserve"> </w:t>
      </w:r>
      <w:r>
        <w:t>эверолимус), которые начали входить в стандарты лечения распространенного ПКР с 2005</w:t>
      </w:r>
      <w:r w:rsidR="00764EE2">
        <w:t xml:space="preserve"> года.</w:t>
      </w:r>
      <w:r>
        <w:t xml:space="preserve"> </w:t>
      </w:r>
      <w:r w:rsidR="0045219F">
        <w:t>Рекомендуется проводить оценку эффективности проводимой лекарственной терапии ПКР каждые 2−3 мес от начала лечения. Пациентам с измеряемыми опухолевыми очагами, получающим антиангиогенную терапию, оценка эффекта производится по критериям RECIST; пациентам, получающим ингибиторы</w:t>
      </w:r>
      <w:r w:rsidR="002675F2">
        <w:t xml:space="preserve"> </w:t>
      </w:r>
      <w:r w:rsidR="002675F2" w:rsidRPr="002675F2">
        <w:t>лиганд</w:t>
      </w:r>
      <w:r w:rsidR="002675F2">
        <w:t>ов</w:t>
      </w:r>
      <w:r w:rsidR="002675F2" w:rsidRPr="002675F2">
        <w:t xml:space="preserve"> запрограммированной смерти</w:t>
      </w:r>
      <w:r w:rsidR="0045219F">
        <w:t xml:space="preserve"> PD-1/PD-L1 − по критериям iRECIST. В случае появления клинических признаков прогрессирования заболевания возможно назначение контрольного обследования раньше намеченного срока </w:t>
      </w:r>
      <w:r w:rsidR="0045219F">
        <w:fldChar w:fldCharType="begin"/>
      </w:r>
      <w:r w:rsidR="002A0E06">
        <w:instrText xml:space="preserve"> ADDIN ZOTERO_ITEM CSL_CITATION {"citationID":"i1w77Xz2","properties":{"formattedCitation":"[10,11,20]","plainCitation":"[10,11,20]","noteIndex":0},"citationItems":[{"id":2724,"uris":["http://zotero.org/users/5483459/items/J9A5SFQ3"],"itemData":{"id":2724,"type":"document","title":"Министерство здравоохранения Российской Федерации. Клинические рекомендации.Рак паренхимы почки у взрослых. 2021."},"label":"page"},{"id":2727,"uris":["http://zotero.org/users/5483459/items/4JP6B2KE"],"itemData":{"id":2727,"type":"article-journal","abstract":"Kidney cancer is the 13th most common malignancy globally, and the incidence is rising. Papillary renal cell carcinoma is the second most common subtype, comprising 10-15% of renal cell carcinomas. Though the histologic features of this subtype were initially described in the 1990's, our understanding of the genetic and molecular characteristics of this disease have rapidly evolved over the past decade. In this review, we summarize the contemporary understanding of the clinical, morphologic, radiographic, and genetic characteristics of papillary renal cell carcinoma, as well as clinical considerations, current options for management, and prognosis.","container-title":"Urologic Oncology","DOI":"10.1016/j.urolonc.2021.04.013","ISSN":"1873-2496","issue":"6","journalAbbreviation":"Urol Oncol","language":"eng","note":"PMID: 34034966","page":"327-337","source":"PubMed","title":"Papillary renal cell carcinoma: Review","title-short":"Papillary renal cell carcinoma","volume":"39","author":[{"family":"Mendhiratta","given":"Neil"},{"family":"Muraki","given":"Peter"},{"family":"Sisk","given":"Anthony E."},{"family":"Shuch","given":"Brian"}],"issued":{"date-parts":[["2021",6]]}},"label":"page"},{"id":2725,"uris":["http://zotero.org/users/5483459/items/BFDPUQY8"],"itemData":{"id":2725,"type":"article-journal","abstract":"Kidney cancer is one of the 10 most common cancers in the United States with 90% being attributed to renal cell carcinoma. Men, especially black men, are more likely to be affected than women. Renal masses, either cystic or solid, are best detected with contrast-enhanced, triple-phase computed tomography. Renal tumors are often detected incidentally during a computed tomography scan of the abdomen or chest that was ordered for unrelated symptoms. Hematuria serves as a warning sign that necessitates further evaluation and imaging leading to a diagnosis and treatment plan. Treatment options include active surveillance, ablation, nephron-sparing tumor excision, nephrectomy, and systemic treatment. Predictors of a poor prognosis include poor functional status and metastasis. In recent years new therapies have improved the prognosis for patients with metastatic disease. The family physician should be aware of risk factors (e.g., hypertension, tobacco use, exposure to trichloroethylene, familial syndromes) and lifestyle and dietary modifications that may reduce risk.","container-title":"American Family Physician","ISSN":"1532-0650","issue":"3","journalAbbreviation":"Am Fam Physician","language":"eng","note":"PMID: 30702258","page":"179-184","source":"PubMed","title":"Renal Cell Carcinoma: Diagnosis and Management","title-short":"Renal Cell Carcinoma","volume":"99","author":[{"family":"Gray","given":"Richard E."},{"family":"Harris","given":"Gabriel T."}],"issued":{"date-parts":[["2019",2,1]]}},"label":"page"}],"schema":"https://github.com/citation-style-language/schema/raw/master/csl-citation.json"} </w:instrText>
      </w:r>
      <w:r w:rsidR="0045219F">
        <w:fldChar w:fldCharType="separate"/>
      </w:r>
      <w:r w:rsidR="002A0E06" w:rsidRPr="002A0E06">
        <w:t>[10,</w:t>
      </w:r>
      <w:r w:rsidR="00B80C34">
        <w:t xml:space="preserve"> </w:t>
      </w:r>
      <w:r w:rsidR="002A0E06" w:rsidRPr="002A0E06">
        <w:t>11,</w:t>
      </w:r>
      <w:r w:rsidR="00B80C34">
        <w:t xml:space="preserve"> </w:t>
      </w:r>
      <w:r w:rsidR="002A0E06" w:rsidRPr="002A0E06">
        <w:t>20]</w:t>
      </w:r>
      <w:r w:rsidR="0045219F">
        <w:fldChar w:fldCharType="end"/>
      </w:r>
      <w:r w:rsidR="0045219F">
        <w:t>.</w:t>
      </w:r>
    </w:p>
    <w:p w14:paraId="512075F3" w14:textId="77777777" w:rsidR="002F053D" w:rsidRDefault="002F053D" w:rsidP="002F053D">
      <w:pPr>
        <w:rPr>
          <w:b/>
          <w:bCs/>
        </w:rPr>
      </w:pPr>
    </w:p>
    <w:p w14:paraId="052BE0BB" w14:textId="770D37BE" w:rsidR="00833E79" w:rsidRPr="00764EE2" w:rsidRDefault="00764EE2" w:rsidP="002F053D">
      <w:pPr>
        <w:rPr>
          <w:b/>
          <w:bCs/>
        </w:rPr>
      </w:pPr>
      <w:r w:rsidRPr="00764EE2">
        <w:rPr>
          <w:b/>
          <w:bCs/>
        </w:rPr>
        <w:t>Лечение рака эндометрия</w:t>
      </w:r>
    </w:p>
    <w:p w14:paraId="4D0A95FF" w14:textId="77777777" w:rsidR="002F053D" w:rsidRDefault="002F053D" w:rsidP="002A0E06">
      <w:pPr>
        <w:ind w:firstLine="851"/>
      </w:pPr>
    </w:p>
    <w:p w14:paraId="46586C49" w14:textId="02331710" w:rsidR="00247791" w:rsidRPr="00764EE2" w:rsidRDefault="00247791" w:rsidP="00521DF0">
      <w:pPr>
        <w:ind w:firstLine="709"/>
      </w:pPr>
      <w:r w:rsidRPr="00247791">
        <w:t>Хирургическое вмешательство рекомендуется как наиболее эффективный метод лечения</w:t>
      </w:r>
      <w:r>
        <w:t xml:space="preserve"> </w:t>
      </w:r>
      <w:r w:rsidRPr="00247791">
        <w:t>пациенток с Р</w:t>
      </w:r>
      <w:r w:rsidR="00E47891">
        <w:t>Э</w:t>
      </w:r>
      <w:r w:rsidRPr="00247791">
        <w:t xml:space="preserve"> независимо от стадии</w:t>
      </w:r>
      <w:r w:rsidR="00521DF0">
        <w:t>,</w:t>
      </w:r>
      <w:r w:rsidRPr="00247791">
        <w:t xml:space="preserve"> как самостоятельно, так и в комбинации с другими</w:t>
      </w:r>
      <w:r>
        <w:t xml:space="preserve"> </w:t>
      </w:r>
      <w:r w:rsidRPr="00247791">
        <w:t>методами</w:t>
      </w:r>
      <w:r w:rsidR="00AA65E9">
        <w:t>. При Р</w:t>
      </w:r>
      <w:r w:rsidR="00E47891">
        <w:t>Э</w:t>
      </w:r>
      <w:r w:rsidR="00AA65E9">
        <w:t xml:space="preserve"> возможны лапароскопические, лапаротомные, лапароскопически-ассистированные влагалищные, робот-ассистированные вмешательства при условии того, что доступ обеспечивает решение задач, стоящих перед хирургическим этапом лечения, в том числе выполнение тазовой и поясничной лимфодиссекции, если она показана</w:t>
      </w:r>
      <w:r>
        <w:t xml:space="preserve"> </w:t>
      </w:r>
      <w:r>
        <w:fldChar w:fldCharType="begin"/>
      </w:r>
      <w:r w:rsidR="002A0E06">
        <w:instrText xml:space="preserve"> ADDIN ZOTERO_ITEM CSL_CITATION {"citationID":"geqQnBk9","properties":{"formattedCitation":"[13]","plainCitation":"[13]","noteIndex":0},"citationItems":[{"id":2737,"uris":["http://zotero.org/users/5483459/items/TXT9J7TK"],"itemData":{"id":2737,"type":"document","title":"Министерство здравоохранения Российской Федерации. Клинические рекомендации.Рак тела матки и саркомы матки у взрослых. 2021."}}],"schema":"https://github.com/citation-style-language/schema/raw/master/csl-citation.json"} </w:instrText>
      </w:r>
      <w:r>
        <w:fldChar w:fldCharType="separate"/>
      </w:r>
      <w:r w:rsidR="002A0E06" w:rsidRPr="002A0E06">
        <w:t>[13]</w:t>
      </w:r>
      <w:r>
        <w:fldChar w:fldCharType="end"/>
      </w:r>
      <w:r>
        <w:t>.</w:t>
      </w:r>
      <w:r w:rsidR="009C3F49">
        <w:t xml:space="preserve"> Тактику адъювантной терапии у пациенток с </w:t>
      </w:r>
      <w:r w:rsidR="00E47891">
        <w:t>РЭ</w:t>
      </w:r>
      <w:r w:rsidR="009C3F49">
        <w:t xml:space="preserve"> I стадии рекомендуется определять в зависимости от объема выполненного хирургического вмешательства</w:t>
      </w:r>
      <w:r w:rsidR="00256E8D">
        <w:t>.</w:t>
      </w:r>
    </w:p>
    <w:p w14:paraId="30CFDAEF" w14:textId="68DAC6BB" w:rsidR="00247791" w:rsidRDefault="00C526C4" w:rsidP="00521DF0">
      <w:pPr>
        <w:ind w:firstLine="709"/>
      </w:pPr>
      <w:r>
        <w:t xml:space="preserve">Пациенткам с </w:t>
      </w:r>
      <w:r w:rsidR="00940BA2" w:rsidRPr="001E2EDA">
        <w:t>раком эндометрия</w:t>
      </w:r>
      <w:r w:rsidR="00940BA2">
        <w:t xml:space="preserve"> </w:t>
      </w:r>
      <w:r>
        <w:t>групп промежуточно-высокого и высокого с учетом стадии, гистологического типа опухоли и объема выполненного хирургического</w:t>
      </w:r>
      <w:r w:rsidR="00256E8D">
        <w:t xml:space="preserve"> </w:t>
      </w:r>
      <w:r>
        <w:t xml:space="preserve">лечения </w:t>
      </w:r>
      <w:r>
        <w:lastRenderedPageBreak/>
        <w:t xml:space="preserve">рекомендуется проведение </w:t>
      </w:r>
      <w:r w:rsidR="00256E8D">
        <w:t>лучевой терапии</w:t>
      </w:r>
      <w:r>
        <w:t xml:space="preserve">: </w:t>
      </w:r>
      <w:r w:rsidR="00256E8D" w:rsidRPr="00256E8D">
        <w:t>дистанционная лучевая терапия</w:t>
      </w:r>
      <w:r>
        <w:t xml:space="preserve"> и/или брахитерапии в сочетании с </w:t>
      </w:r>
      <w:r w:rsidR="00256E8D">
        <w:t xml:space="preserve">химиотерапией </w:t>
      </w:r>
      <w:r>
        <w:t>в</w:t>
      </w:r>
      <w:r w:rsidR="00256E8D">
        <w:t xml:space="preserve"> </w:t>
      </w:r>
      <w:r>
        <w:t xml:space="preserve">адъювантном режиме или без нее </w:t>
      </w:r>
      <w:r w:rsidR="00940BA2">
        <w:fldChar w:fldCharType="begin"/>
      </w:r>
      <w:r w:rsidR="002A0E06">
        <w:instrText xml:space="preserve"> ADDIN ZOTERO_ITEM CSL_CITATION {"citationID":"anqGCbVm","properties":{"formattedCitation":"[13]","plainCitation":"[13]","noteIndex":0},"citationItems":[{"id":2737,"uris":["http://zotero.org/users/5483459/items/TXT9J7TK"],"itemData":{"id":2737,"type":"document","title":"Министерство здравоохранения Российской Федерации. Клинические рекомендации.Рак тела матки и саркомы матки у взрослых. 2021."}}],"schema":"https://github.com/citation-style-language/schema/raw/master/csl-citation.json"} </w:instrText>
      </w:r>
      <w:r w:rsidR="00940BA2">
        <w:fldChar w:fldCharType="separate"/>
      </w:r>
      <w:r w:rsidR="002A0E06" w:rsidRPr="002A0E06">
        <w:t>[13]</w:t>
      </w:r>
      <w:r w:rsidR="00940BA2">
        <w:fldChar w:fldCharType="end"/>
      </w:r>
      <w:r w:rsidR="00AA65E9">
        <w:t>.</w:t>
      </w:r>
    </w:p>
    <w:p w14:paraId="69AE146B" w14:textId="1B1F3132" w:rsidR="00247791" w:rsidRDefault="00953F9A" w:rsidP="00521DF0">
      <w:pPr>
        <w:ind w:firstLine="709"/>
      </w:pPr>
      <w:r>
        <w:t>Химиотерапи</w:t>
      </w:r>
      <w:r w:rsidR="00C91310">
        <w:t>ю</w:t>
      </w:r>
      <w:r w:rsidR="001E2EDA">
        <w:t xml:space="preserve"> при наличии показаний после хирургического вмешательства или при выявлении клинических симптомов прогрессирования </w:t>
      </w:r>
      <w:r>
        <w:t>злокачественного новообразования</w:t>
      </w:r>
      <w:r w:rsidR="001E2EDA">
        <w:t xml:space="preserve"> тела матки начинают не позднее чем через 60 дней. У молодых пациенток с начальным (неинвазивным) высокодифференцированным </w:t>
      </w:r>
      <w:r w:rsidR="00E47891">
        <w:t>РЭ</w:t>
      </w:r>
      <w:r w:rsidR="001E2EDA">
        <w:t xml:space="preserve"> рекомендуется гормональное лечение с сохранением фертильности</w:t>
      </w:r>
      <w:r w:rsidR="00EC094D">
        <w:t xml:space="preserve">. </w:t>
      </w:r>
      <w:r>
        <w:t>Химиотерапия</w:t>
      </w:r>
      <w:r w:rsidR="00EC094D">
        <w:t xml:space="preserve"> рекомендована в 1-й линии лечения прогрессирования </w:t>
      </w:r>
      <w:r>
        <w:t>РЭ</w:t>
      </w:r>
      <w:r w:rsidR="00EC094D">
        <w:t xml:space="preserve"> (6 курсов либо до прогрессирования или возникновения непереносимой токсичности</w:t>
      </w:r>
      <w:r w:rsidR="00281CC9">
        <w:t>)</w:t>
      </w:r>
      <w:r w:rsidR="00EC094D">
        <w:t>. Схемами выбора</w:t>
      </w:r>
      <w:r w:rsidR="00E47891">
        <w:t xml:space="preserve"> </w:t>
      </w:r>
      <w:r w:rsidR="00EC094D">
        <w:t xml:space="preserve">являются комбинации на основе соединений платины и таксанов </w:t>
      </w:r>
      <w:r w:rsidR="00EC094D">
        <w:fldChar w:fldCharType="begin"/>
      </w:r>
      <w:r w:rsidR="002A0E06">
        <w:instrText xml:space="preserve"> ADDIN ZOTERO_ITEM CSL_CITATION {"citationID":"zXYBwxh8","properties":{"formattedCitation":"[13]","plainCitation":"[13]","noteIndex":0},"citationItems":[{"id":2737,"uris":["http://zotero.org/users/5483459/items/TXT9J7TK"],"itemData":{"id":2737,"type":"document","title":"Министерство здравоохранения Российской Федерации. Клинические рекомендации.Рак тела матки и саркомы матки у взрослых. 2021."}}],"schema":"https://github.com/citation-style-language/schema/raw/master/csl-citation.json"} </w:instrText>
      </w:r>
      <w:r w:rsidR="00EC094D">
        <w:fldChar w:fldCharType="separate"/>
      </w:r>
      <w:r w:rsidR="002A0E06" w:rsidRPr="002A0E06">
        <w:t>[13]</w:t>
      </w:r>
      <w:r w:rsidR="00EC094D">
        <w:fldChar w:fldCharType="end"/>
      </w:r>
      <w:r w:rsidR="00EC094D">
        <w:t>.</w:t>
      </w:r>
      <w:r w:rsidR="004640DD">
        <w:t xml:space="preserve"> </w:t>
      </w:r>
    </w:p>
    <w:p w14:paraId="6E050364" w14:textId="534FAE7E" w:rsidR="00247791" w:rsidRPr="006C20D3" w:rsidRDefault="00B44502" w:rsidP="00762053">
      <w:pPr>
        <w:pStyle w:val="3"/>
        <w:spacing w:after="240"/>
        <w:rPr>
          <w:rFonts w:ascii="Times New Roman" w:hAnsi="Times New Roman"/>
          <w:color w:val="000000" w:themeColor="text1"/>
          <w:szCs w:val="24"/>
        </w:rPr>
      </w:pPr>
      <w:bookmarkStart w:id="41" w:name="_Toc126059691"/>
      <w:r>
        <w:rPr>
          <w:rFonts w:ascii="Times New Roman" w:hAnsi="Times New Roman"/>
          <w:color w:val="000000" w:themeColor="text1"/>
          <w:szCs w:val="24"/>
        </w:rPr>
        <w:t xml:space="preserve">1.7.3. </w:t>
      </w:r>
      <w:r w:rsidR="00247791" w:rsidRPr="006C20D3">
        <w:rPr>
          <w:rFonts w:ascii="Times New Roman" w:hAnsi="Times New Roman"/>
          <w:color w:val="000000" w:themeColor="text1"/>
          <w:szCs w:val="24"/>
        </w:rPr>
        <w:t>Вводная информация по исследуемой терапии</w:t>
      </w:r>
      <w:bookmarkEnd w:id="41"/>
    </w:p>
    <w:p w14:paraId="58A90805" w14:textId="3EFE30AD" w:rsidR="00896CC2" w:rsidRDefault="00896CC2" w:rsidP="00BC5186">
      <w:pPr>
        <w:ind w:firstLine="709"/>
      </w:pPr>
      <w:bookmarkStart w:id="42" w:name="_Hlk521882563"/>
      <w:bookmarkEnd w:id="35"/>
      <w:r w:rsidRPr="00506F4C">
        <w:t xml:space="preserve">Ленватиниб является ингибитором тирозинкиназы I типа, проявляющим </w:t>
      </w:r>
      <w:r w:rsidR="00506F4C" w:rsidRPr="00506F4C">
        <w:t xml:space="preserve">выраженную </w:t>
      </w:r>
      <w:r w:rsidRPr="00506F4C">
        <w:t xml:space="preserve">антиангиогенную активность при лечении рака. Проявляя активность при множественных солидных опухолях, </w:t>
      </w:r>
      <w:r w:rsidR="000B6428">
        <w:t xml:space="preserve">препарат </w:t>
      </w:r>
      <w:r w:rsidRPr="00506F4C">
        <w:t xml:space="preserve">был одобрен при дифференцированном </w:t>
      </w:r>
      <w:r w:rsidR="00152298">
        <w:t>РЩЖ</w:t>
      </w:r>
      <w:r w:rsidRPr="00506F4C">
        <w:t xml:space="preserve">, </w:t>
      </w:r>
      <w:r w:rsidR="00152298">
        <w:t>ГЦК</w:t>
      </w:r>
      <w:r w:rsidR="000B6428">
        <w:t>,</w:t>
      </w:r>
      <w:r w:rsidRPr="00506F4C">
        <w:t xml:space="preserve"> почечно-клеточной карциноме </w:t>
      </w:r>
      <w:r w:rsidR="000B6428">
        <w:t xml:space="preserve">и при лечении </w:t>
      </w:r>
      <w:r w:rsidR="00152298">
        <w:t>РЭ</w:t>
      </w:r>
      <w:r w:rsidR="000B6428">
        <w:t xml:space="preserve"> как </w:t>
      </w:r>
      <w:r w:rsidRPr="00506F4C">
        <w:t>в качестве монотерапии или в комбин</w:t>
      </w:r>
      <w:r w:rsidR="000B6428">
        <w:t xml:space="preserve">ированной химиотерапии </w:t>
      </w:r>
      <w:r w:rsidR="000B6428">
        <w:fldChar w:fldCharType="begin"/>
      </w:r>
      <w:r w:rsidR="002A0E06">
        <w:instrText xml:space="preserve"> ADDIN ZOTERO_ITEM CSL_CITATION {"citationID":"NQ2DIxmy","properties":{"formattedCitation":"[21]","plainCitation":"[21]","noteIndex":0},"citationItems":[{"id":2660,"uris":["http://zotero.org/users/5483459/items/43FJ36FN"],"itemData":{"id":2660,"type":"article-journal","abstract":"This article reviews the discovery, development, clinical testing, and regulatory approval of the tyrosine kinase inhibitor lenvatinib (E7080) and highlights future potential in the management of solid tumors.","container-title":"The Oncologist","DOI":"10.1634/theoncologist.2019-0407","ISSN":"1083-7159","issue":"2","journalAbbreviation":"Oncologist","note":"PMID: 32043789\nPMCID: PMC7011622","page":"e302-e310","source":"PubMed Central","title":"Lenvatinib in Management of Solid Tumors","volume":"25","author":[{"family":"Hao","given":"Zhonglin"},{"family":"Wang","given":"Peng"}],"issued":{"date-parts":[["2020",2]]}}}],"schema":"https://github.com/citation-style-language/schema/raw/master/csl-citation.json"} </w:instrText>
      </w:r>
      <w:r w:rsidR="000B6428">
        <w:fldChar w:fldCharType="separate"/>
      </w:r>
      <w:r w:rsidR="002A0E06" w:rsidRPr="002A0E06">
        <w:t>[21]</w:t>
      </w:r>
      <w:r w:rsidR="000B6428">
        <w:fldChar w:fldCharType="end"/>
      </w:r>
      <w:r w:rsidRPr="00506F4C">
        <w:t xml:space="preserve">. Кроме того, ленватиниб продемонстрировал многообещающие результаты при некоторых других типах опухолей, включая медуллярный рак, анапластический </w:t>
      </w:r>
      <w:r w:rsidR="00265070">
        <w:t>РЩЖ</w:t>
      </w:r>
      <w:r w:rsidRPr="00506F4C">
        <w:t xml:space="preserve">, </w:t>
      </w:r>
      <w:r w:rsidRPr="006E4432">
        <w:t xml:space="preserve">аденоидно-кистозный рак </w:t>
      </w:r>
      <w:r w:rsidR="00453EBC" w:rsidRPr="006E4432">
        <w:fldChar w:fldCharType="begin"/>
      </w:r>
      <w:r w:rsidR="002A0E06">
        <w:instrText xml:space="preserve"> ADDIN ZOTERO_ITEM CSL_CITATION {"citationID":"vaqUuIge","properties":{"formattedCitation":"[22]","plainCitation":"[22]","noteIndex":0},"citationItems":[{"id":2663,"uris":["http://zotero.org/users/5483459/items/E3IXKLBX"],"itemData":{"id":2663,"type":"article-journal","abstract":"Lenvatinib is a small-molecule tyrosine kinase inhibitor that inhibits vascular\nendothelial growth factor receptor (VEGFR1-3), fibroblast growth factor receptor\n(FGFR1-4), platelet-derived growth factor receptor α (PDGFRα), stem cell factor\nreceptor (KIT), and rearranged during transfection (RET). These receptors are\nimportant for tumor angiogenesis, and lenvatinib inhibits tumor angiogenesis by\ninhibiting function of these receptors. Phase I trials of lenvatinib were\nconducted at the same time in Japan, Europe, and the United States, and tumor\nshrinkage effects were observed in thyroid cancer, endometrial cancer, melanoma,\nrenal cell carcinoma, sarcoma, and colon cancer. Lenvatinib is a promising drug\nthat has shown therapeutic effects against various solid tumors. Adverse events,\nsuch as hypertension, proteinuria, diarrhea, and delayed wound healing, can\noccur with lenvatinib treatment. Managing these adverse events is also important\nfor the use of lenvatinib. In this mini-review article, we outline the current\nstate, toxicity, and future prospects of lenvatinib toward thyroid cancer,\nhepatocellular carcinoma, renal cell carcinoma, and lung cancer.","container-title":"Cancer Control : Journal of the Moffitt Cancer Center","DOI":"10.1177/1073274818789361","ISSN":"1073-2748","issue":"1","journalAbbreviation":"Cancer Control","note":"PMID: 30032643\nPMCID: PMC6056795","page":"1073274818789361","source":"PubMed Central","title":"Lenvatinib","volume":"25","author":[{"family":"Suyama","given":"Koichi"},{"family":"Iwase","given":"Hirotaka"}],"issued":{"date-parts":[["2018",7,23]]}}}],"schema":"https://github.com/citation-style-language/schema/raw/master/csl-citation.json"} </w:instrText>
      </w:r>
      <w:r w:rsidR="00453EBC" w:rsidRPr="006E4432">
        <w:fldChar w:fldCharType="separate"/>
      </w:r>
      <w:r w:rsidR="002A0E06" w:rsidRPr="002A0E06">
        <w:t>[22]</w:t>
      </w:r>
      <w:r w:rsidR="00453EBC" w:rsidRPr="006E4432">
        <w:fldChar w:fldCharType="end"/>
      </w:r>
      <w:r w:rsidR="00453EBC" w:rsidRPr="006E4432">
        <w:t>.</w:t>
      </w:r>
      <w:r w:rsidR="00D04010" w:rsidRPr="006E4432">
        <w:t xml:space="preserve"> Ленватиниб – пероральный мультикиназный ингибитор, действующий на рецепторы 1–VEGF, рецепторы</w:t>
      </w:r>
      <w:r w:rsidR="00EB6F0F">
        <w:t xml:space="preserve"> </w:t>
      </w:r>
      <w:r w:rsidR="00D04010" w:rsidRPr="006E4432">
        <w:t>FGFR, рецепторы к PDGFR</w:t>
      </w:r>
      <w:r w:rsidR="000825B2">
        <w:t xml:space="preserve"> </w:t>
      </w:r>
      <w:r w:rsidR="00D04010" w:rsidRPr="006E4432">
        <w:t>а также протоонкогены RET и KIT</w:t>
      </w:r>
      <w:r w:rsidR="0079523B">
        <w:t xml:space="preserve"> </w:t>
      </w:r>
      <w:r w:rsidR="00B37707">
        <w:fldChar w:fldCharType="begin"/>
      </w:r>
      <w:r w:rsidR="00B37707">
        <w:instrText xml:space="preserve"> ADDIN ZOTERO_ITEM CSL_CITATION {"citationID":"Ib3CjvgJ","properties":{"formattedCitation":"[23]","plainCitation":"[23]","noteIndex":0},"citationItems":[{"id":2864,"uris":["http://zotero.org/users/5483459/items/ZKETR6BA"],"itemData":{"id":2864,"type":"article-journal","abstract":"INTRODUCTION: Lenvatinib is an oral multitargeted tyrosine kinase inhibitor that has shown efficacy and manageable safety across multiple cancer types. The recommended starting doses for lenvatinib differ across cancer types and indications based on whether it is used as monotherapy or as combination therapy.\nAREAS COVERED: This review covers clinical trials that established the dosing paradigm and efficacy of lenvatinib and defined its adverse-event profile as a monotherapy; or in combination with the mTOR inhibitor, everolimus; or the anti-PD-1 antibody, pembrolizumab; and/or chemotherapy.\nEXPERT OPINION: Lenvatinib has been established as standard-of-care either as a monotherapy or in combination with other anticancer agents for the treatment of radioiodine-refractory differentiated thyroid carcinoma, hepatocellular carcinoma, renal cell carcinoma, and endometrial carcinoma, and is being investigated further across several other tumor types. The dosing and adverse-event management strategies for lenvatinib have been developed through extensive clinical trial experience. Collectively, the data provide the rationale to start lenvatinib at the recommended doses and then interrupt or dose reduce as necessary to achieve required dose intensity for maximized patient benefit. The adverse-event profile of lenvatinib is consistent with that of other tyrosine kinase inhibitors, and clinicians are encouraged to review and adopt relevant symptom-management strategies.","container-title":"Expert Review of Anticancer Therapy","DOI":"10.1080/14737140.2022.2039123","ISSN":"1744-8328","issue":"4","journalAbbreviation":"Expert Rev Anticancer Ther","language":"eng","note":"PMID: 35260027\nPMCID: PMC9484451","page":"383-400","source":"PubMed","title":"Lenvatinib dose, efficacy, and safety in the treatment of multiple malignancies","volume":"22","author":[{"family":"Motzer","given":"Robert J."},{"family":"Taylor","given":"Matthew H."},{"family":"Evans","given":"Thomas R. Jeffry"},{"family":"Okusaka","given":"Takuji"},{"family":"Glen","given":"Hilary"},{"family":"Lubiniecki","given":"Gregory M."},{"family":"Dutcus","given":"Corina"},{"family":"Smith","given":"Alan D."},{"family":"Okpara","given":"Chinyere E."},{"family":"Hussein","given":"Ziad"},{"family":"Hayato","given":"Seiichi"},{"family":"Tamai","given":"Toshiyuki"},{"family":"Makker","given":"Vicky"}],"issued":{"date-parts":[["2022",4]]}}}],"schema":"https://github.com/citation-style-language/schema/raw/master/csl-citation.json"} </w:instrText>
      </w:r>
      <w:r w:rsidR="00B37707">
        <w:fldChar w:fldCharType="separate"/>
      </w:r>
      <w:r w:rsidR="00B37707" w:rsidRPr="00B37707">
        <w:t>[23]</w:t>
      </w:r>
      <w:r w:rsidR="00B37707">
        <w:fldChar w:fldCharType="end"/>
      </w:r>
      <w:r w:rsidR="00B37707">
        <w:t>.</w:t>
      </w:r>
    </w:p>
    <w:p w14:paraId="03EC5952" w14:textId="7EA9F6A9" w:rsidR="00937569" w:rsidRDefault="009818DF" w:rsidP="00BC5186">
      <w:pPr>
        <w:ind w:firstLine="709"/>
      </w:pPr>
      <w:r w:rsidRPr="009818DF">
        <w:t>В феврале 2015 года FDA</w:t>
      </w:r>
      <w:r w:rsidR="00265070">
        <w:t xml:space="preserve"> </w:t>
      </w:r>
      <w:r w:rsidRPr="009818DF">
        <w:t>одобрило ленватиниб для лечения пациентов с местно-</w:t>
      </w:r>
      <w:r w:rsidR="00BC5186">
        <w:t>распространенным</w:t>
      </w:r>
      <w:r w:rsidR="00BC5186" w:rsidRPr="009818DF">
        <w:t xml:space="preserve"> </w:t>
      </w:r>
      <w:r w:rsidRPr="009818DF">
        <w:t>или метастатическим, прогрессирующим, резистентным к лечению  радиоактивным йодом дифференцированн</w:t>
      </w:r>
      <w:r w:rsidR="00C91310">
        <w:t>ым</w:t>
      </w:r>
      <w:r w:rsidRPr="009818DF">
        <w:t xml:space="preserve"> рак</w:t>
      </w:r>
      <w:r w:rsidR="00C91310">
        <w:t>ом</w:t>
      </w:r>
      <w:r w:rsidRPr="009818DF">
        <w:t xml:space="preserve"> щитовидной железы. В мае 2015 года ЕМА также одобрил</w:t>
      </w:r>
      <w:r w:rsidR="00BC5186">
        <w:t>о</w:t>
      </w:r>
      <w:r w:rsidRPr="009818DF">
        <w:t xml:space="preserve"> ленватиниб для лечения прогрессирующего, местно-распространенного или метастатического дифференцированного рака щитовидной железы у взрослых, у которых заболевание прогрессировало, несмотря на стандартное лечение радиоактивным йодом. В последующие годы, после проведения клинических исследований, ленватиниб был зарегистрирован по показаниям </w:t>
      </w:r>
      <w:r w:rsidR="00543694">
        <w:t>ГЦК</w:t>
      </w:r>
      <w:r w:rsidRPr="009818DF">
        <w:t xml:space="preserve">, почечно-клеточная карцинома и </w:t>
      </w:r>
      <w:r w:rsidR="00543694">
        <w:t>РЭ</w:t>
      </w:r>
      <w:r w:rsidRPr="009818DF">
        <w:t>. В Российской Федерации</w:t>
      </w:r>
      <w:r w:rsidR="00800532">
        <w:t xml:space="preserve"> </w:t>
      </w:r>
      <w:r w:rsidRPr="009818DF">
        <w:t>ленватиниб был зарегистрирован 29.12.2015</w:t>
      </w:r>
      <w:r w:rsidR="00A568D1">
        <w:t xml:space="preserve"> </w:t>
      </w:r>
      <w:r w:rsidR="00937569">
        <w:fldChar w:fldCharType="begin"/>
      </w:r>
      <w:r w:rsidR="00937569">
        <w:instrText xml:space="preserve"> ADDIN ZOTERO_ITEM CSL_CITATION {"citationID":"PSFOhlWv","properties":{"formattedCitation":"[24]","plainCitation":"[24]","noteIndex":0},"citationItems":[{"id":2756,"uris":["http://zotero.org/users/5483459/items/IDAW3Y5T"],"itemData":{"id":2756,"type":"article-journal","abstract":"Lenvatinib is an oral, multiple receptor tyrosine kinase inhibitor. Preclinical drug metabolism studies showed unique metabolic pathways for lenvatinib in monkeys and rats. A human mass balance study demonstrated that lenvatinib related material is mainly excreted via feces with a small fraction as unchanged parent drug, but little is reported about its metabolic fate. The objective of the current study was to further elucidate the metabolic pathways of lenvatinib in humans and to compare these results to the metabolism in rats and monkeys. To this end, we used plasma, urine and feces collected in a human mass balance study after a single 24 mg (100 μCi) oral dose of (14)C-lenvatinib. Metabolites of (14)C-lenvatinib were identified using liquid chromatography (high resolution) mass spectrometry with off-line radioactivity detection. Close to 50 lenvatinib-related compounds were detected. In humans, unchanged lenvatinib accounted for 97 % of the radioactivity in plasma, and comprised 0.38 and 2.5 % of the administered dose excreted in urine and feces, respectively. The primary biotransformation pathways of lenvatinib were hydrolysis, oxidation and hydroxylation, N-oxidation, dealkylation and glucuronidation. Various combinations of these conversions with modifications, including hydrolysis, gluthathione/cysteine conjugation, intramolecular rearrangement and dimerization, were observed. Some metabolites seem to be unique to the investigated species (human, rat, monkey). Because all lenvatinib metabolites in human plasma were at very low levels compared to lenvatinib, only lenvatinib is expected to contribute to the pharmacological effects in humans.","container-title":"Investigational New Drugs","DOI":"10.1007/s10637-016-0342-y","ISSN":"1573-0646","issue":"3","journalAbbreviation":"Invest New Drugs","language":"eng","note":"PMID: 27018262","page":"300-318","source":"PubMed","title":"Metabolite profiling of the multiple tyrosine kinase inhibitor lenvatinib: a cross-species comparison","title-short":"Metabolite profiling of the multiple tyrosine kinase inhibitor lenvatinib","volume":"34","author":[{"family":"Dubbelman","given":"Anne-Charlotte"},{"family":"Nijenhuis","given":"Cynthia M."},{"family":"Jansen","given":"Robert S."},{"family":"Rosing","given":"Hilde"},{"family":"Mizuo","given":"Hitoshi"},{"family":"Kawaguchi","given":"Shinki"},{"family":"Critchley","given":"David"},{"family":"Shumaker","given":"Robert"},{"family":"Schellens","given":"Jan H. M."},{"family":"Beijnen","given":"Jos H."}],"issued":{"date-parts":[["2016",6]]}}}],"schema":"https://github.com/citation-style-language/schema/raw/master/csl-citation.json"} </w:instrText>
      </w:r>
      <w:r w:rsidR="00937569">
        <w:fldChar w:fldCharType="separate"/>
      </w:r>
      <w:r w:rsidR="00937569" w:rsidRPr="00B37707">
        <w:t>[24]</w:t>
      </w:r>
      <w:r w:rsidR="00937569">
        <w:fldChar w:fldCharType="end"/>
      </w:r>
      <w:r w:rsidR="00937569">
        <w:t xml:space="preserve">. </w:t>
      </w:r>
    </w:p>
    <w:p w14:paraId="35C898CA" w14:textId="1DFF7ED4" w:rsidR="00937569" w:rsidRPr="002F053D" w:rsidRDefault="0049429B" w:rsidP="00BC5186">
      <w:pPr>
        <w:ind w:firstLine="709"/>
        <w:rPr>
          <w:noProof/>
        </w:rPr>
      </w:pPr>
      <w:r>
        <w:rPr>
          <w:noProof/>
        </w:rPr>
        <w:t>По данным действующих клинических рекомендаций Министерства здравоохранения Российской</w:t>
      </w:r>
      <w:r w:rsidR="00543694">
        <w:rPr>
          <w:noProof/>
        </w:rPr>
        <w:t xml:space="preserve"> </w:t>
      </w:r>
      <w:r>
        <w:rPr>
          <w:noProof/>
        </w:rPr>
        <w:t xml:space="preserve">Федерации для лечения </w:t>
      </w:r>
      <w:r w:rsidR="00543694">
        <w:rPr>
          <w:noProof/>
        </w:rPr>
        <w:t>ГЦР</w:t>
      </w:r>
      <w:r>
        <w:rPr>
          <w:noProof/>
        </w:rPr>
        <w:t xml:space="preserve"> </w:t>
      </w:r>
      <w:r w:rsidR="00C630FC">
        <w:rPr>
          <w:noProof/>
        </w:rPr>
        <w:t xml:space="preserve">у </w:t>
      </w:r>
      <w:r w:rsidR="00C630FC" w:rsidRPr="008D49BB">
        <w:rPr>
          <w:noProof/>
        </w:rPr>
        <w:t xml:space="preserve">взрослых </w:t>
      </w:r>
      <w:r>
        <w:rPr>
          <w:noProof/>
        </w:rPr>
        <w:t>(202</w:t>
      </w:r>
      <w:r w:rsidR="00BB68B3">
        <w:rPr>
          <w:noProof/>
        </w:rPr>
        <w:t>2</w:t>
      </w:r>
      <w:r>
        <w:rPr>
          <w:noProof/>
        </w:rPr>
        <w:t xml:space="preserve"> год), </w:t>
      </w:r>
      <w:r w:rsidR="00BB68B3">
        <w:rPr>
          <w:noProof/>
        </w:rPr>
        <w:t>ле</w:t>
      </w:r>
      <w:r w:rsidR="001D138E">
        <w:rPr>
          <w:noProof/>
        </w:rPr>
        <w:t>н</w:t>
      </w:r>
      <w:r w:rsidR="00BB68B3">
        <w:rPr>
          <w:noProof/>
        </w:rPr>
        <w:t xml:space="preserve">ватиниб </w:t>
      </w:r>
      <w:r>
        <w:rPr>
          <w:noProof/>
        </w:rPr>
        <w:t>применяется в терапии первого ряда в составе альтернативной схемы</w:t>
      </w:r>
      <w:r w:rsidR="00737CC9">
        <w:rPr>
          <w:noProof/>
        </w:rPr>
        <w:t xml:space="preserve">, а также рекомендован </w:t>
      </w:r>
      <w:r>
        <w:rPr>
          <w:noProof/>
        </w:rPr>
        <w:t xml:space="preserve"> </w:t>
      </w:r>
      <w:r w:rsidR="00737CC9">
        <w:rPr>
          <w:noProof/>
        </w:rPr>
        <w:t>для использования в терапии 2 и 3 ряд</w:t>
      </w:r>
      <w:r w:rsidR="00C630FC">
        <w:rPr>
          <w:noProof/>
        </w:rPr>
        <w:t>а</w:t>
      </w:r>
      <w:r w:rsidR="00737CC9">
        <w:rPr>
          <w:noProof/>
        </w:rPr>
        <w:t xml:space="preserve"> </w:t>
      </w:r>
      <w:r w:rsidR="008D49BB">
        <w:rPr>
          <w:noProof/>
        </w:rPr>
        <w:fldChar w:fldCharType="begin"/>
      </w:r>
      <w:r w:rsidR="002A0E06">
        <w:rPr>
          <w:noProof/>
        </w:rPr>
        <w:instrText xml:space="preserve"> ADDIN ZOTERO_ITEM CSL_CITATION {"citationID":"rD5s2aJj","properties":{"formattedCitation":"[17]","plainCitation":"[17]","noteIndex":0},"citationItems":[{"id":2715,"uris":["http://zotero.org/users/5483459/items/PLE7CJ27"],"itemData":{"id":2715,"type":"document","title":"Министерство здравоохранения Российской Федерации. Клинические рекомендации Рак печени (гепатоцеллюлярный). 2022."}}],"schema":"https://github.com/citation-style-language/schema/raw/master/csl-citation.json"} </w:instrText>
      </w:r>
      <w:r w:rsidR="008D49BB">
        <w:rPr>
          <w:noProof/>
        </w:rPr>
        <w:fldChar w:fldCharType="separate"/>
      </w:r>
      <w:r w:rsidR="002A0E06" w:rsidRPr="002A0E06">
        <w:t>[17]</w:t>
      </w:r>
      <w:r w:rsidR="008D49BB">
        <w:rPr>
          <w:noProof/>
        </w:rPr>
        <w:fldChar w:fldCharType="end"/>
      </w:r>
      <w:r w:rsidR="008D49BB">
        <w:rPr>
          <w:noProof/>
        </w:rPr>
        <w:t>.</w:t>
      </w:r>
    </w:p>
    <w:p w14:paraId="36B593EB" w14:textId="51FFCAF2" w:rsidR="00453EBC" w:rsidRDefault="008D49BB" w:rsidP="00BC5186">
      <w:pPr>
        <w:ind w:firstLine="709"/>
        <w:rPr>
          <w:noProof/>
        </w:rPr>
      </w:pPr>
      <w:r w:rsidRPr="008D49BB">
        <w:rPr>
          <w:noProof/>
        </w:rPr>
        <w:t xml:space="preserve">По данным действующих клинических рекомендаций Министерства здравоохранения Российской Федерации для лечения </w:t>
      </w:r>
      <w:r>
        <w:rPr>
          <w:noProof/>
        </w:rPr>
        <w:t>д</w:t>
      </w:r>
      <w:r w:rsidRPr="008D49BB">
        <w:rPr>
          <w:noProof/>
        </w:rPr>
        <w:t>ифференцированн</w:t>
      </w:r>
      <w:r>
        <w:rPr>
          <w:noProof/>
        </w:rPr>
        <w:t>ого</w:t>
      </w:r>
      <w:r w:rsidRPr="008D49BB">
        <w:rPr>
          <w:noProof/>
        </w:rPr>
        <w:t xml:space="preserve"> </w:t>
      </w:r>
      <w:r w:rsidR="00543694">
        <w:rPr>
          <w:noProof/>
        </w:rPr>
        <w:t>РЩЖ</w:t>
      </w:r>
      <w:r w:rsidRPr="008D49BB">
        <w:rPr>
          <w:noProof/>
        </w:rPr>
        <w:t xml:space="preserve"> </w:t>
      </w:r>
      <w:r w:rsidR="00C630FC">
        <w:rPr>
          <w:noProof/>
        </w:rPr>
        <w:t xml:space="preserve">у </w:t>
      </w:r>
      <w:r w:rsidR="00C630FC" w:rsidRPr="008D49BB">
        <w:rPr>
          <w:noProof/>
        </w:rPr>
        <w:t xml:space="preserve">взрослых </w:t>
      </w:r>
      <w:r w:rsidRPr="008D49BB">
        <w:rPr>
          <w:noProof/>
        </w:rPr>
        <w:t xml:space="preserve">(2022 год), ленватиниб применяется </w:t>
      </w:r>
      <w:r w:rsidR="007C443E">
        <w:rPr>
          <w:noProof/>
        </w:rPr>
        <w:t xml:space="preserve">при неэффективности РЙТ и доказанном прогрессировании опухоли в течение 3–12 мес согласно критериям RECIST 1.1 с целью увеличения выживаемости пациентов </w:t>
      </w:r>
      <w:r>
        <w:rPr>
          <w:noProof/>
        </w:rPr>
        <w:fldChar w:fldCharType="begin"/>
      </w:r>
      <w:r w:rsidR="002A0E06">
        <w:rPr>
          <w:noProof/>
        </w:rPr>
        <w:instrText xml:space="preserve"> ADDIN ZOTERO_ITEM CSL_CITATION {"citationID":"tStwSg9Q","properties":{"formattedCitation":"[7]","plainCitation":"[7]","noteIndex":0},"citationItems":[{"id":2656,"uris":["http://zotero.org/users/5483459/items/2FHBSACU"],"itemData":{"id":2656,"type":"document","title":"Министерство здравоохранения Российской Федерации. Клинические рекомендации. Дифференцированный рак щитовидной железы. 2022."}}],"schema":"https://github.com/citation-style-language/schema/raw/master/csl-citation.json"} </w:instrText>
      </w:r>
      <w:r>
        <w:rPr>
          <w:noProof/>
        </w:rPr>
        <w:fldChar w:fldCharType="separate"/>
      </w:r>
      <w:r w:rsidR="002A0E06" w:rsidRPr="002A0E06">
        <w:t>[7]</w:t>
      </w:r>
      <w:r>
        <w:rPr>
          <w:noProof/>
        </w:rPr>
        <w:fldChar w:fldCharType="end"/>
      </w:r>
      <w:r>
        <w:rPr>
          <w:noProof/>
        </w:rPr>
        <w:t>.</w:t>
      </w:r>
    </w:p>
    <w:p w14:paraId="718872D5" w14:textId="63A660B2" w:rsidR="00453EBC" w:rsidRDefault="00C630FC" w:rsidP="00BC5186">
      <w:pPr>
        <w:ind w:firstLine="709"/>
        <w:rPr>
          <w:noProof/>
        </w:rPr>
      </w:pPr>
      <w:r>
        <w:rPr>
          <w:noProof/>
        </w:rPr>
        <w:t xml:space="preserve">По данным действующих клинических рекомендаций Министерства здравоохранения Российской Федерации для лечения </w:t>
      </w:r>
      <w:r w:rsidR="00423D8F">
        <w:t>почечно-клеточного рака</w:t>
      </w:r>
      <w:r w:rsidRPr="00722722">
        <w:rPr>
          <w:b/>
          <w:bCs/>
        </w:rPr>
        <w:t xml:space="preserve"> </w:t>
      </w:r>
      <w:r>
        <w:rPr>
          <w:noProof/>
        </w:rPr>
        <w:t xml:space="preserve">у </w:t>
      </w:r>
      <w:r w:rsidRPr="008D49BB">
        <w:rPr>
          <w:noProof/>
        </w:rPr>
        <w:t xml:space="preserve">взрослых </w:t>
      </w:r>
      <w:r>
        <w:rPr>
          <w:noProof/>
        </w:rPr>
        <w:t>(2022 год), в</w:t>
      </w:r>
      <w:r w:rsidR="00481919">
        <w:rPr>
          <w:noProof/>
        </w:rPr>
        <w:t xml:space="preserve"> 1-й линии терапии в качестве альтернативы в терапии пациентов с ПКР всех групп прогноза</w:t>
      </w:r>
      <w:r w:rsidR="00AA0C41">
        <w:rPr>
          <w:noProof/>
        </w:rPr>
        <w:t xml:space="preserve"> (</w:t>
      </w:r>
      <w:r w:rsidR="00AA0C41" w:rsidRPr="00AF6049">
        <w:rPr>
          <w:lang w:val="en-US"/>
        </w:rPr>
        <w:t>International</w:t>
      </w:r>
      <w:r w:rsidR="00AA0C41" w:rsidRPr="00D050C7">
        <w:t xml:space="preserve"> </w:t>
      </w:r>
      <w:r w:rsidR="00AA0C41" w:rsidRPr="00AF6049">
        <w:rPr>
          <w:lang w:val="en-US"/>
        </w:rPr>
        <w:t>Metastatic</w:t>
      </w:r>
      <w:r w:rsidR="00AA0C41" w:rsidRPr="00D050C7">
        <w:t xml:space="preserve"> </w:t>
      </w:r>
      <w:r w:rsidR="00AA0C41" w:rsidRPr="00AF6049">
        <w:rPr>
          <w:lang w:val="en-US"/>
        </w:rPr>
        <w:t>Renal</w:t>
      </w:r>
      <w:r w:rsidR="00AA0C41" w:rsidRPr="00D050C7">
        <w:t xml:space="preserve"> </w:t>
      </w:r>
      <w:r w:rsidR="00AA0C41" w:rsidRPr="00AF6049">
        <w:rPr>
          <w:lang w:val="en-US"/>
        </w:rPr>
        <w:t>Cancer</w:t>
      </w:r>
      <w:r w:rsidR="00AA0C41" w:rsidRPr="00D050C7">
        <w:t xml:space="preserve"> </w:t>
      </w:r>
      <w:r w:rsidR="00AA0C41" w:rsidRPr="00AF6049">
        <w:rPr>
          <w:lang w:val="en-US"/>
        </w:rPr>
        <w:t>Database</w:t>
      </w:r>
      <w:r w:rsidR="00AA0C41" w:rsidRPr="00D050C7">
        <w:t xml:space="preserve"> </w:t>
      </w:r>
      <w:r w:rsidR="00AA0C41" w:rsidRPr="00AF6049">
        <w:rPr>
          <w:lang w:val="en-US"/>
        </w:rPr>
        <w:t>Consortium</w:t>
      </w:r>
      <w:r w:rsidR="00AA0C41" w:rsidRPr="00D050C7">
        <w:t xml:space="preserve">, </w:t>
      </w:r>
      <w:r w:rsidR="00481919">
        <w:rPr>
          <w:noProof/>
        </w:rPr>
        <w:t>IMDC</w:t>
      </w:r>
      <w:r w:rsidR="00AA0C41">
        <w:rPr>
          <w:noProof/>
        </w:rPr>
        <w:t>)</w:t>
      </w:r>
      <w:r w:rsidR="00481919">
        <w:rPr>
          <w:noProof/>
        </w:rPr>
        <w:t>, имеющих резистентность к антиангиогенной терапии TKI или антителами к VEGF, рекомендуется назначение комбинации ленватиниба с эверолимусом или монотерапии с акситинибом.</w:t>
      </w:r>
    </w:p>
    <w:p w14:paraId="0E497546" w14:textId="392F5F4A" w:rsidR="00453EBC" w:rsidRDefault="00764EE2" w:rsidP="00BC5186">
      <w:pPr>
        <w:ind w:firstLine="709"/>
        <w:rPr>
          <w:noProof/>
        </w:rPr>
      </w:pPr>
      <w:r>
        <w:rPr>
          <w:noProof/>
        </w:rPr>
        <w:t xml:space="preserve">При ПКР суточная доза ленватиниба составляет 18 мг (1 капсула 10 мг и 2 капсулы 4 мг) 1 раз в сутки в комбинации с 5 мг эверолимуса 1 раз в сутки. При необходимости </w:t>
      </w:r>
      <w:r>
        <w:rPr>
          <w:noProof/>
        </w:rPr>
        <w:lastRenderedPageBreak/>
        <w:t>суточная доза препарата может быть уменьшена или увеличена с шагом 4 мг, при этом максимальная суточная доза не должна превышать 18 мг, а минимальная суточная доза не должна быть ниже 10 мг</w:t>
      </w:r>
      <w:r w:rsidR="00481919">
        <w:rPr>
          <w:noProof/>
        </w:rPr>
        <w:t xml:space="preserve"> </w:t>
      </w:r>
      <w:r w:rsidR="00481919">
        <w:rPr>
          <w:noProof/>
        </w:rPr>
        <w:fldChar w:fldCharType="begin"/>
      </w:r>
      <w:r w:rsidR="002A0E06">
        <w:rPr>
          <w:noProof/>
        </w:rPr>
        <w:instrText xml:space="preserve"> ADDIN ZOTERO_ITEM CSL_CITATION {"citationID":"vd3crJAT","properties":{"formattedCitation":"[10]","plainCitation":"[10]","noteIndex":0},"citationItems":[{"id":2724,"uris":["http://zotero.org/users/5483459/items/J9A5SFQ3"],"itemData":{"id":2724,"type":"document","title":"Министерство здравоохранения Российской Федерации. Клинические рекомендации.Рак паренхимы почки у взрослых. 2021."}}],"schema":"https://github.com/citation-style-language/schema/raw/master/csl-citation.json"} </w:instrText>
      </w:r>
      <w:r w:rsidR="00481919">
        <w:rPr>
          <w:noProof/>
        </w:rPr>
        <w:fldChar w:fldCharType="separate"/>
      </w:r>
      <w:r w:rsidR="002A0E06" w:rsidRPr="002A0E06">
        <w:t>[10]</w:t>
      </w:r>
      <w:r w:rsidR="00481919">
        <w:rPr>
          <w:noProof/>
        </w:rPr>
        <w:fldChar w:fldCharType="end"/>
      </w:r>
      <w:r w:rsidR="00481919">
        <w:rPr>
          <w:noProof/>
        </w:rPr>
        <w:t>.</w:t>
      </w:r>
    </w:p>
    <w:p w14:paraId="3A4353FA" w14:textId="5AD99635" w:rsidR="00453EBC" w:rsidRPr="006E4432" w:rsidRDefault="00741483" w:rsidP="00087A74">
      <w:pPr>
        <w:ind w:firstLine="709"/>
        <w:rPr>
          <w:noProof/>
        </w:rPr>
      </w:pPr>
      <w:r w:rsidRPr="00741483">
        <w:t xml:space="preserve">Рекомендованная суточная доза ленватиниба составляет 20 мг (две капсулы 10 мг) один раз в сутки в комбинации с 200 мг пембролизумаба в виде внутривенной инфузии в течение 30 минут каждые 3 недели до неприемлемой токсичности или прогрессирования заболевания. Суточная доза ленватиниба может быть пересмотрена в соответствии с </w:t>
      </w:r>
      <w:r w:rsidR="00BC5186">
        <w:t>соотношением</w:t>
      </w:r>
      <w:r w:rsidRPr="00741483">
        <w:t xml:space="preserve"> доза/токсичность </w:t>
      </w:r>
      <w:r w:rsidR="007A61E3">
        <w:rPr>
          <w:noProof/>
        </w:rPr>
        <w:fldChar w:fldCharType="begin"/>
      </w:r>
      <w:r w:rsidR="00FB4D85">
        <w:rPr>
          <w:noProof/>
        </w:rPr>
        <w:instrText xml:space="preserve"> ADDIN ZOTERO_ITEM CSL_CITATION {"citationID":"XNoiOFoC","properties":{"formattedCitation":"[1]","plainCitation":"[1]","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schema":"https://github.com/citation-style-language/schema/raw/master/csl-citation.json"} </w:instrText>
      </w:r>
      <w:r w:rsidR="007A61E3">
        <w:rPr>
          <w:noProof/>
        </w:rPr>
        <w:fldChar w:fldCharType="separate"/>
      </w:r>
      <w:r w:rsidR="00FB4D85" w:rsidRPr="00FB4D85">
        <w:t>[1]</w:t>
      </w:r>
      <w:r w:rsidR="007A61E3">
        <w:rPr>
          <w:noProof/>
        </w:rPr>
        <w:fldChar w:fldCharType="end"/>
      </w:r>
      <w:r w:rsidR="007A61E3">
        <w:rPr>
          <w:noProof/>
        </w:rPr>
        <w:t>.</w:t>
      </w:r>
    </w:p>
    <w:p w14:paraId="23EA178A" w14:textId="5B0C9390" w:rsidR="002F053D" w:rsidRPr="002F053D" w:rsidRDefault="002F053D" w:rsidP="00BC5186">
      <w:pPr>
        <w:ind w:firstLine="709"/>
      </w:pPr>
      <w:r w:rsidRPr="002F053D">
        <w:rPr>
          <w:lang w:eastAsia="ru-RU"/>
        </w:rPr>
        <w:t>DT-LNV</w:t>
      </w:r>
      <w:r w:rsidRPr="002F053D">
        <w:rPr>
          <w:bCs/>
        </w:rPr>
        <w:t>, капсулы,</w:t>
      </w:r>
      <w:r w:rsidRPr="002F053D">
        <w:t xml:space="preserve"> 4 и 10 мг </w:t>
      </w:r>
      <w:r w:rsidRPr="002F053D">
        <w:rPr>
          <w:bCs/>
        </w:rPr>
        <w:t xml:space="preserve">– воспроизведенный препарат ленвантиниба, разработанный дочерним подразделением ГК «Р-Фарм», Россия – </w:t>
      </w:r>
      <w:r w:rsidRPr="002F053D">
        <w:rPr>
          <w:bCs/>
          <w:lang w:eastAsia="ru-RU"/>
        </w:rPr>
        <w:t xml:space="preserve">ООО «Технология лекарств», по заказу АО «Р-Фарм». </w:t>
      </w:r>
      <w:r w:rsidRPr="002F053D">
        <w:t xml:space="preserve">Он </w:t>
      </w:r>
      <w:r w:rsidRPr="002F053D">
        <w:rPr>
          <w:bCs/>
          <w:lang w:eastAsia="ru-RU"/>
        </w:rPr>
        <w:t xml:space="preserve">полностью соответствует по качественному и количественному составу действующего </w:t>
      </w:r>
      <w:r w:rsidR="00E778B9">
        <w:rPr>
          <w:bCs/>
          <w:lang w:eastAsia="ru-RU"/>
        </w:rPr>
        <w:t>и</w:t>
      </w:r>
      <w:r w:rsidRPr="002F053D">
        <w:rPr>
          <w:bCs/>
          <w:lang w:eastAsia="ru-RU"/>
        </w:rPr>
        <w:t xml:space="preserve"> вспомогательных веществ, лекарственной форме (капсулы) и планируемым к выпуску дозировкам (4 мг и 10 мг) референтному препарату Ленвима</w:t>
      </w:r>
      <w:r w:rsidRPr="002F053D">
        <w:rPr>
          <w:bCs/>
          <w:vertAlign w:val="superscript"/>
          <w:lang w:eastAsia="ru-RU"/>
        </w:rPr>
        <w:t>®</w:t>
      </w:r>
      <w:r w:rsidRPr="002F053D">
        <w:rPr>
          <w:bCs/>
          <w:lang w:eastAsia="ru-RU"/>
        </w:rPr>
        <w:t xml:space="preserve"> (МНН: ленватиниб), капсулы 4 мг и</w:t>
      </w:r>
      <w:r w:rsidR="00E778B9">
        <w:rPr>
          <w:bCs/>
          <w:lang w:eastAsia="ru-RU"/>
        </w:rPr>
        <w:t xml:space="preserve"> </w:t>
      </w:r>
      <w:r w:rsidRPr="002F053D">
        <w:rPr>
          <w:bCs/>
          <w:lang w:eastAsia="ru-RU"/>
        </w:rPr>
        <w:t>10 мг (владелец РУ: Эйсай Юроп Лимитед, Соединенное Королевство).</w:t>
      </w:r>
      <w:r w:rsidRPr="002F053D">
        <w:t xml:space="preserve"> Результаты теста сравнительной кинетики растворения, проведенного в нескольких средах с использованием </w:t>
      </w:r>
      <w:r w:rsidRPr="002F053D">
        <w:rPr>
          <w:lang w:eastAsia="ru-RU"/>
        </w:rPr>
        <w:t>DT-LNV</w:t>
      </w:r>
      <w:r w:rsidRPr="002F053D">
        <w:t xml:space="preserve"> в сравнении с референтным препаратом </w:t>
      </w:r>
      <w:r w:rsidRPr="002F053D">
        <w:rPr>
          <w:lang w:eastAsia="ru-RU"/>
        </w:rPr>
        <w:t>Ленвима</w:t>
      </w:r>
      <w:r w:rsidRPr="002F053D">
        <w:rPr>
          <w:vertAlign w:val="superscript"/>
          <w:lang w:eastAsia="ru-RU"/>
        </w:rPr>
        <w:t>®</w:t>
      </w:r>
      <w:r w:rsidRPr="002F053D">
        <w:t xml:space="preserve">, </w:t>
      </w:r>
      <w:r w:rsidR="00965355">
        <w:t>об</w:t>
      </w:r>
      <w:r w:rsidRPr="002F053D">
        <w:t xml:space="preserve">а препарата использовались в дозировках 4 мг и 10 мг, продемонстрировали эквивалентную кинетику растворения </w:t>
      </w:r>
      <w:r w:rsidR="00965355">
        <w:t>действующего вещества</w:t>
      </w:r>
      <w:r w:rsidRPr="002F053D">
        <w:rPr>
          <w:color w:val="000000" w:themeColor="text1"/>
        </w:rPr>
        <w:t xml:space="preserve">, что позволяет предполагать также эквивалентность фармакологических свойств препаратов. Состав вспомагательных веществ для дозировок 4 мг и 10 мг не пропорциональный, поэтому регистрация меньшей дозировки по процедуре биовейвер, после проведения клинического исследования с применением максимальной дозировки ленватиниба 10 мг, невозможна. </w:t>
      </w:r>
      <w:r w:rsidRPr="002F053D">
        <w:t>В связи с этим представляется целесообразным проведение клинического исследования биоэквивалентности</w:t>
      </w:r>
      <w:r w:rsidRPr="002F053D">
        <w:rPr>
          <w:bCs/>
          <w:lang w:eastAsia="ru-RU"/>
        </w:rPr>
        <w:t xml:space="preserve"> лекарственного препарата </w:t>
      </w:r>
      <w:r w:rsidRPr="002F053D">
        <w:rPr>
          <w:bCs/>
          <w:lang w:val="en-US" w:eastAsia="ru-RU"/>
        </w:rPr>
        <w:t>D</w:t>
      </w:r>
      <w:r w:rsidRPr="002F053D">
        <w:rPr>
          <w:lang w:val="en-US"/>
        </w:rPr>
        <w:t>T</w:t>
      </w:r>
      <w:r w:rsidRPr="002F053D">
        <w:t>-</w:t>
      </w:r>
      <w:r w:rsidRPr="002F053D">
        <w:rPr>
          <w:lang w:val="en-US"/>
        </w:rPr>
        <w:t>LNV</w:t>
      </w:r>
      <w:r w:rsidRPr="002F053D">
        <w:rPr>
          <w:bCs/>
          <w:lang w:eastAsia="ru-RU"/>
        </w:rPr>
        <w:t>, капсулы, 4 мг и 10 мг</w:t>
      </w:r>
      <w:r w:rsidRPr="002F053D">
        <w:t xml:space="preserve"> </w:t>
      </w:r>
      <w:r w:rsidRPr="002F053D">
        <w:rPr>
          <w:lang w:eastAsia="ru-RU"/>
        </w:rPr>
        <w:t>(</w:t>
      </w:r>
      <w:r w:rsidRPr="002F053D">
        <w:rPr>
          <w:rFonts w:eastAsia="SimSun"/>
        </w:rPr>
        <w:t>АО «Р-Фарм», Россия</w:t>
      </w:r>
      <w:r w:rsidRPr="002F053D">
        <w:rPr>
          <w:lang w:eastAsia="ru-RU"/>
        </w:rPr>
        <w:t xml:space="preserve">) в сравнении с оригинальным препаратом </w:t>
      </w:r>
      <w:r w:rsidRPr="002F053D">
        <w:rPr>
          <w:bCs/>
          <w:lang w:eastAsia="ru-RU"/>
        </w:rPr>
        <w:t>Ленвима</w:t>
      </w:r>
      <w:r w:rsidRPr="002F053D">
        <w:rPr>
          <w:vertAlign w:val="superscript"/>
          <w:lang w:eastAsia="ru-RU"/>
        </w:rPr>
        <w:t>®</w:t>
      </w:r>
      <w:r w:rsidRPr="002F053D">
        <w:rPr>
          <w:rFonts w:eastAsia="Calibri"/>
        </w:rPr>
        <w:t xml:space="preserve"> </w:t>
      </w:r>
      <w:r w:rsidRPr="002F053D">
        <w:t>(</w:t>
      </w:r>
      <w:r w:rsidRPr="002F053D">
        <w:rPr>
          <w:bCs/>
          <w:lang w:eastAsia="ru-RU"/>
        </w:rPr>
        <w:t>Эйсай Юроп Лимитед, Соединенное Королевство</w:t>
      </w:r>
      <w:r w:rsidRPr="002F053D">
        <w:t>)</w:t>
      </w:r>
      <w:r w:rsidRPr="002F053D">
        <w:rPr>
          <w:bCs/>
          <w:lang w:eastAsia="ru-RU"/>
        </w:rPr>
        <w:t>, капсулы 4 мг и 10 мг</w:t>
      </w:r>
      <w:r w:rsidR="00965355">
        <w:rPr>
          <w:bCs/>
          <w:lang w:eastAsia="ru-RU"/>
        </w:rPr>
        <w:t>, с использованием каждой дозировки в отдельной популяции добровольцев.</w:t>
      </w:r>
    </w:p>
    <w:p w14:paraId="1E0C2052" w14:textId="0F343EAD" w:rsidR="0049429B" w:rsidRPr="002F053D" w:rsidRDefault="0049429B" w:rsidP="002F053D">
      <w:pPr>
        <w:ind w:firstLine="709"/>
        <w:rPr>
          <w:bCs/>
          <w:lang w:eastAsia="ru-RU"/>
        </w:rPr>
      </w:pPr>
      <w:r w:rsidRPr="002F053D">
        <w:rPr>
          <w:bCs/>
          <w:lang w:eastAsia="ru-RU"/>
        </w:rPr>
        <w:t xml:space="preserve">Внедрение в клиническую практику нового воспроизведенного препарата </w:t>
      </w:r>
      <w:r w:rsidR="002F053D" w:rsidRPr="002F053D">
        <w:t xml:space="preserve">ленватиниба </w:t>
      </w:r>
      <w:r w:rsidRPr="002F053D">
        <w:rPr>
          <w:bCs/>
          <w:lang w:eastAsia="ru-RU"/>
        </w:rPr>
        <w:t xml:space="preserve">позволит снизить цену современной </w:t>
      </w:r>
      <w:r w:rsidRPr="002F053D">
        <w:rPr>
          <w:lang w:eastAsia="ru-RU"/>
        </w:rPr>
        <w:t xml:space="preserve">комбинированной терапии </w:t>
      </w:r>
      <w:r w:rsidR="004640DD" w:rsidRPr="002F053D">
        <w:rPr>
          <w:lang w:eastAsia="ru-RU"/>
        </w:rPr>
        <w:t>онкологически</w:t>
      </w:r>
      <w:r w:rsidR="00937569" w:rsidRPr="002F053D">
        <w:rPr>
          <w:lang w:eastAsia="ru-RU"/>
        </w:rPr>
        <w:t>х</w:t>
      </w:r>
      <w:r w:rsidR="004640DD" w:rsidRPr="002F053D">
        <w:rPr>
          <w:lang w:eastAsia="ru-RU"/>
        </w:rPr>
        <w:t xml:space="preserve"> заболеваний</w:t>
      </w:r>
      <w:r w:rsidR="006E4432" w:rsidRPr="002F053D">
        <w:rPr>
          <w:lang w:eastAsia="ru-RU"/>
        </w:rPr>
        <w:t>.</w:t>
      </w:r>
    </w:p>
    <w:p w14:paraId="378C76FA" w14:textId="77777777" w:rsidR="007A61E3" w:rsidRPr="005E6358" w:rsidRDefault="007A61E3" w:rsidP="007A61E3">
      <w:pPr>
        <w:pStyle w:val="2"/>
        <w:numPr>
          <w:ilvl w:val="1"/>
          <w:numId w:val="5"/>
        </w:numPr>
        <w:spacing w:line="240" w:lineRule="auto"/>
        <w:ind w:left="0" w:firstLine="0"/>
        <w:rPr>
          <w:color w:val="000000" w:themeColor="text1"/>
          <w:szCs w:val="24"/>
        </w:rPr>
      </w:pPr>
      <w:bookmarkStart w:id="43" w:name="_Toc99740773"/>
      <w:bookmarkStart w:id="44" w:name="_Toc126059692"/>
      <w:r w:rsidRPr="005E6358">
        <w:rPr>
          <w:color w:val="000000" w:themeColor="text1"/>
          <w:szCs w:val="24"/>
        </w:rPr>
        <w:t>Ожидаемые показания к применению</w:t>
      </w:r>
      <w:bookmarkEnd w:id="43"/>
      <w:bookmarkEnd w:id="44"/>
    </w:p>
    <w:p w14:paraId="08072B34" w14:textId="77777777" w:rsidR="00D5370A" w:rsidRPr="00D5370A" w:rsidRDefault="00D5370A" w:rsidP="00D5370A">
      <w:pPr>
        <w:pStyle w:val="af3"/>
        <w:numPr>
          <w:ilvl w:val="0"/>
          <w:numId w:val="40"/>
        </w:numPr>
        <w:rPr>
          <w:b/>
          <w:bCs/>
          <w:noProof/>
        </w:rPr>
      </w:pPr>
      <w:r w:rsidRPr="00D5370A">
        <w:rPr>
          <w:b/>
          <w:bCs/>
          <w:noProof/>
        </w:rPr>
        <w:t>Дифференцированный рак щитовидной железы</w:t>
      </w:r>
    </w:p>
    <w:p w14:paraId="1611216A" w14:textId="77777777" w:rsidR="00D5370A" w:rsidRPr="00D5370A" w:rsidRDefault="00D5370A" w:rsidP="00D5370A">
      <w:pPr>
        <w:pStyle w:val="af3"/>
        <w:ind w:left="0" w:firstLine="720"/>
        <w:rPr>
          <w:noProof/>
        </w:rPr>
      </w:pPr>
      <w:r w:rsidRPr="00D5370A">
        <w:rPr>
          <w:noProof/>
        </w:rPr>
        <w:t>Л</w:t>
      </w:r>
      <w:r w:rsidRPr="00D5370A">
        <w:t xml:space="preserve">енватиниб </w:t>
      </w:r>
      <w:r w:rsidRPr="00D5370A">
        <w:rPr>
          <w:noProof/>
        </w:rPr>
        <w:t>показан к применению в монотерапии у взрослых пациентов с прогрессирующим местно-распространенным или метастатическим дифференцированным (папиллярным, фолликулярным, из клеток Гюртле) РЩЗ, рефрактерным к терапии радиоактивным йодом.</w:t>
      </w:r>
    </w:p>
    <w:p w14:paraId="2A3BA9D7" w14:textId="77777777" w:rsidR="00D5370A" w:rsidRPr="00D5370A" w:rsidRDefault="00D5370A" w:rsidP="00D5370A">
      <w:pPr>
        <w:pStyle w:val="af3"/>
        <w:numPr>
          <w:ilvl w:val="0"/>
          <w:numId w:val="42"/>
        </w:numPr>
        <w:rPr>
          <w:b/>
          <w:bCs/>
          <w:noProof/>
        </w:rPr>
      </w:pPr>
      <w:r w:rsidRPr="00D5370A">
        <w:rPr>
          <w:b/>
          <w:bCs/>
          <w:noProof/>
        </w:rPr>
        <w:t>Гепатоцеллюлярный рак</w:t>
      </w:r>
    </w:p>
    <w:p w14:paraId="4DEF57C6" w14:textId="77777777" w:rsidR="00D5370A" w:rsidRPr="00D5370A" w:rsidRDefault="00D5370A" w:rsidP="00D5370A">
      <w:pPr>
        <w:pStyle w:val="af3"/>
        <w:ind w:left="0" w:firstLine="720"/>
        <w:rPr>
          <w:noProof/>
        </w:rPr>
      </w:pPr>
      <w:r w:rsidRPr="00D5370A">
        <w:rPr>
          <w:noProof/>
        </w:rPr>
        <w:t>Л</w:t>
      </w:r>
      <w:r w:rsidRPr="00D5370A">
        <w:t xml:space="preserve">енватиниб </w:t>
      </w:r>
      <w:r w:rsidRPr="00D5370A">
        <w:rPr>
          <w:noProof/>
        </w:rPr>
        <w:t>показан к применению в монотерапии у взросльгх пациентов с прогрессирующим или неоперабельным ГЦР, ранее не получавших системной терапии.</w:t>
      </w:r>
    </w:p>
    <w:p w14:paraId="72072962" w14:textId="77777777" w:rsidR="00D5370A" w:rsidRPr="00D5370A" w:rsidRDefault="00D5370A" w:rsidP="00D5370A">
      <w:pPr>
        <w:pStyle w:val="af3"/>
        <w:numPr>
          <w:ilvl w:val="0"/>
          <w:numId w:val="42"/>
        </w:numPr>
        <w:rPr>
          <w:b/>
          <w:bCs/>
          <w:noProof/>
        </w:rPr>
      </w:pPr>
      <w:r w:rsidRPr="00D5370A">
        <w:rPr>
          <w:b/>
          <w:bCs/>
          <w:noProof/>
        </w:rPr>
        <w:t>Почечно-клеточный рак</w:t>
      </w:r>
    </w:p>
    <w:p w14:paraId="17CB885E" w14:textId="61F74F7A" w:rsidR="00D5370A" w:rsidRPr="00D5370A" w:rsidRDefault="00D5370A" w:rsidP="00D5370A">
      <w:pPr>
        <w:pStyle w:val="af3"/>
        <w:ind w:left="0" w:firstLine="720"/>
        <w:rPr>
          <w:noProof/>
        </w:rPr>
      </w:pPr>
      <w:r w:rsidRPr="00D5370A">
        <w:rPr>
          <w:noProof/>
        </w:rPr>
        <w:t>Л</w:t>
      </w:r>
      <w:r w:rsidRPr="00D5370A">
        <w:t xml:space="preserve">енватиниб </w:t>
      </w:r>
      <w:r w:rsidRPr="00D5370A">
        <w:rPr>
          <w:noProof/>
        </w:rPr>
        <w:t xml:space="preserve">показан к применению в комбинации с пембролизумабом в качестве1-й линии терапии у взрослых пациентов с распространенным ПКР. </w:t>
      </w:r>
      <w:r w:rsidR="00965355">
        <w:rPr>
          <w:noProof/>
        </w:rPr>
        <w:t>Ленватиниб</w:t>
      </w:r>
      <w:r w:rsidRPr="00D5370A">
        <w:rPr>
          <w:noProof/>
        </w:rPr>
        <w:t xml:space="preserve"> показан к применению в комбинации с эверолимусом у взрослых пациентов с распространенным ПКР, после одного предшествующего курса таргетной терапии ингибиторами рецепторов фактора роста эндотелия сосудов.</w:t>
      </w:r>
    </w:p>
    <w:p w14:paraId="763B4A0C" w14:textId="77777777" w:rsidR="00D5370A" w:rsidRPr="00D5370A" w:rsidRDefault="00D5370A" w:rsidP="00D5370A">
      <w:pPr>
        <w:pStyle w:val="af3"/>
        <w:numPr>
          <w:ilvl w:val="0"/>
          <w:numId w:val="42"/>
        </w:numPr>
        <w:rPr>
          <w:b/>
          <w:bCs/>
          <w:noProof/>
        </w:rPr>
      </w:pPr>
      <w:r w:rsidRPr="00D5370A">
        <w:rPr>
          <w:b/>
          <w:bCs/>
          <w:noProof/>
        </w:rPr>
        <w:t>Рак эндометрия</w:t>
      </w:r>
    </w:p>
    <w:p w14:paraId="71FC7BDA" w14:textId="13BE4D07" w:rsidR="00D5370A" w:rsidRPr="00D5370A" w:rsidRDefault="00D5370A" w:rsidP="00D5370A">
      <w:pPr>
        <w:pStyle w:val="OT"/>
        <w:spacing w:after="0"/>
        <w:ind w:firstLine="720"/>
        <w:rPr>
          <w:noProof/>
          <w:szCs w:val="22"/>
        </w:rPr>
      </w:pPr>
      <w:r w:rsidRPr="00D5370A">
        <w:rPr>
          <w:noProof/>
          <w:sz w:val="24"/>
          <w:szCs w:val="24"/>
        </w:rPr>
        <w:lastRenderedPageBreak/>
        <w:t>Л</w:t>
      </w:r>
      <w:r w:rsidRPr="00D5370A">
        <w:rPr>
          <w:sz w:val="24"/>
          <w:szCs w:val="24"/>
        </w:rPr>
        <w:t xml:space="preserve">енватиниб </w:t>
      </w:r>
      <w:r w:rsidRPr="00D5370A">
        <w:rPr>
          <w:noProof/>
          <w:sz w:val="24"/>
          <w:szCs w:val="24"/>
        </w:rPr>
        <w:t xml:space="preserve">показан к применению в комбинации с пембролизумабом у взрослых пациентов с распространенным раком эндометрия в случае отсутствия высокой микросателлитной нестабильности (MSI-H) или нарушений системы репарации </w:t>
      </w:r>
      <w:r w:rsidRPr="00D5370A">
        <w:rPr>
          <w:rFonts w:eastAsiaTheme="minorEastAsia"/>
          <w:sz w:val="24"/>
          <w:szCs w:val="24"/>
        </w:rPr>
        <w:t>дезоксирибонуклеиновой кислоты</w:t>
      </w:r>
      <w:r w:rsidRPr="00D5370A">
        <w:rPr>
          <w:noProof/>
          <w:sz w:val="24"/>
          <w:szCs w:val="24"/>
        </w:rPr>
        <w:t xml:space="preserve"> (ДНК) (dMMR) с прогрессированием заболевания после предшествующей системной терапии в любом режиме, которым не показано хирургическое лечение или лучевая терапия</w:t>
      </w:r>
      <w:r w:rsidRPr="00624215">
        <w:rPr>
          <w:noProof/>
          <w:szCs w:val="22"/>
        </w:rPr>
        <w:t>.</w:t>
      </w:r>
    </w:p>
    <w:p w14:paraId="125EF939" w14:textId="26295A56" w:rsidR="00295007" w:rsidRPr="00BC35BF" w:rsidRDefault="00295007" w:rsidP="00295007">
      <w:pPr>
        <w:pStyle w:val="2"/>
        <w:spacing w:line="240" w:lineRule="auto"/>
        <w:rPr>
          <w:color w:val="000000" w:themeColor="text1"/>
          <w:szCs w:val="24"/>
        </w:rPr>
      </w:pPr>
      <w:bookmarkStart w:id="45" w:name="_Toc32336729"/>
      <w:bookmarkStart w:id="46" w:name="_Toc126059693"/>
      <w:bookmarkEnd w:id="42"/>
      <w:r>
        <w:rPr>
          <w:color w:val="000000" w:themeColor="text1"/>
          <w:szCs w:val="24"/>
        </w:rPr>
        <w:t>Сп</w:t>
      </w:r>
      <w:r w:rsidR="004640DD">
        <w:rPr>
          <w:color w:val="000000" w:themeColor="text1"/>
          <w:szCs w:val="24"/>
        </w:rPr>
        <w:t>и</w:t>
      </w:r>
      <w:r>
        <w:rPr>
          <w:color w:val="000000" w:themeColor="text1"/>
          <w:szCs w:val="24"/>
        </w:rPr>
        <w:t>сок</w:t>
      </w:r>
      <w:r w:rsidRPr="00BC35BF">
        <w:rPr>
          <w:color w:val="000000" w:themeColor="text1"/>
          <w:szCs w:val="24"/>
        </w:rPr>
        <w:t xml:space="preserve"> </w:t>
      </w:r>
      <w:r>
        <w:rPr>
          <w:color w:val="000000" w:themeColor="text1"/>
          <w:szCs w:val="24"/>
        </w:rPr>
        <w:t>литературы</w:t>
      </w:r>
      <w:bookmarkEnd w:id="45"/>
      <w:bookmarkEnd w:id="46"/>
    </w:p>
    <w:p w14:paraId="4A0BF17B" w14:textId="77382C2A" w:rsidR="00B37707" w:rsidRPr="00B37707" w:rsidRDefault="00CC77F8" w:rsidP="00D5370A">
      <w:pPr>
        <w:pStyle w:val="afff2"/>
        <w:tabs>
          <w:tab w:val="clear" w:pos="504"/>
        </w:tabs>
        <w:spacing w:after="0"/>
        <w:ind w:left="709" w:hanging="425"/>
      </w:pPr>
      <w:r>
        <w:t xml:space="preserve"> </w:t>
      </w:r>
      <w:r w:rsidR="004640DD">
        <w:fldChar w:fldCharType="begin"/>
      </w:r>
      <w:r w:rsidR="002A0E06">
        <w:instrText xml:space="preserve"> ADDIN ZOTERO_BIBL {"uncited":[],"omitted":[],"custom":[]} CSL_BIBLIOGRAPHY </w:instrText>
      </w:r>
      <w:r w:rsidR="004640DD">
        <w:fldChar w:fldCharType="separate"/>
      </w:r>
      <w:r w:rsidR="00B37707" w:rsidRPr="00B37707">
        <w:t xml:space="preserve">1. </w:t>
      </w:r>
      <w:r w:rsidR="00B37707" w:rsidRPr="00B37707">
        <w:tab/>
        <w:t xml:space="preserv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 </w:t>
      </w:r>
    </w:p>
    <w:p w14:paraId="473BCF4E" w14:textId="5C215A5A" w:rsidR="00B37707" w:rsidRPr="00B37707" w:rsidRDefault="00B37707" w:rsidP="00D5370A">
      <w:pPr>
        <w:pStyle w:val="afff2"/>
        <w:tabs>
          <w:tab w:val="clear" w:pos="504"/>
        </w:tabs>
        <w:spacing w:after="0"/>
        <w:ind w:left="709" w:hanging="425"/>
      </w:pPr>
      <w:r w:rsidRPr="00B37707">
        <w:t xml:space="preserve">2. </w:t>
      </w:r>
      <w:r w:rsidRPr="00B37707">
        <w:tab/>
        <w:t xml:space="preserve">Sung H, Ferlay J, Siegel RL, Laversanne M, Soerjomataram I, Jemal A, и др. </w:t>
      </w:r>
      <w:r w:rsidRPr="00B37707">
        <w:rPr>
          <w:lang w:val="en-US"/>
        </w:rPr>
        <w:t xml:space="preserve">Global Cancer Statistics 2020: GLOBOCAN Estimates of Incidence and Mortality Worldwide for 36 Cancers in 185 Countries. </w:t>
      </w:r>
      <w:r w:rsidRPr="00B37707">
        <w:t xml:space="preserve">CA Cancer J Clin. </w:t>
      </w:r>
      <w:r w:rsidR="00281CC9">
        <w:rPr>
          <w:lang w:val="en-US"/>
        </w:rPr>
        <w:t>May</w:t>
      </w:r>
      <w:r w:rsidR="00281CC9" w:rsidRPr="00B37707">
        <w:t xml:space="preserve"> </w:t>
      </w:r>
      <w:r w:rsidRPr="00B37707">
        <w:t xml:space="preserve">2021;71(3):209–49. </w:t>
      </w:r>
    </w:p>
    <w:p w14:paraId="5C8CB216" w14:textId="77777777" w:rsidR="00B37707" w:rsidRPr="00B37707" w:rsidRDefault="00B37707" w:rsidP="00D5370A">
      <w:pPr>
        <w:pStyle w:val="afff2"/>
        <w:tabs>
          <w:tab w:val="clear" w:pos="504"/>
        </w:tabs>
        <w:spacing w:after="0"/>
        <w:ind w:left="709" w:hanging="425"/>
      </w:pPr>
      <w:r w:rsidRPr="00B37707">
        <w:t xml:space="preserve">3. </w:t>
      </w:r>
      <w:r w:rsidRPr="00B37707">
        <w:tab/>
        <w:t xml:space="preserve">Министерство Здравоохранения Российской Федерации. Российский Центр информационных технологий и эпидемиологических Московский научно-исследовательский онкологический институт имени П.А. Герцена.Состояние онкологической помощи населению России в 2021 году Под редакцией   Каприна А.Д.,  Старинского В.В., Петровой Г.В. 2022. </w:t>
      </w:r>
    </w:p>
    <w:p w14:paraId="1C98CC2A" w14:textId="77777777" w:rsidR="00B37707" w:rsidRPr="00B37707" w:rsidRDefault="00B37707" w:rsidP="00D5370A">
      <w:pPr>
        <w:pStyle w:val="afff2"/>
        <w:tabs>
          <w:tab w:val="clear" w:pos="504"/>
        </w:tabs>
        <w:spacing w:after="0"/>
        <w:ind w:left="709" w:hanging="425"/>
      </w:pPr>
      <w:r w:rsidRPr="00B37707">
        <w:t xml:space="preserve">4. </w:t>
      </w:r>
      <w:r w:rsidRPr="00B37707">
        <w:tab/>
        <w:t xml:space="preserve">Меньшиков К.В., Султанбаев А.В., Мусин Ш.И., Измайлов А.А., Меньшикова И.А., Насретдинов А.Ф., &amp; Шайхутдинов И.Р.ЛЕЧЕНИЕ МЕТАСТАТИЧЕСКОГО ГЕПАТОЦЕЛЛЮЛЯРНОГО РАКА. КЛИНИЧЕСКИЙ СЛУЧАЙ И ОБЗОР ЛИТЕРАТУРЫ. Поволжский онкологический вестник. 2020. 11 (4 (44)), 75-81. </w:t>
      </w:r>
    </w:p>
    <w:p w14:paraId="2CDD1664" w14:textId="77777777" w:rsidR="00B37707" w:rsidRPr="00B37707" w:rsidRDefault="00B37707" w:rsidP="00D5370A">
      <w:pPr>
        <w:pStyle w:val="afff2"/>
        <w:tabs>
          <w:tab w:val="clear" w:pos="504"/>
        </w:tabs>
        <w:spacing w:after="0"/>
        <w:ind w:left="709" w:hanging="425"/>
        <w:rPr>
          <w:lang w:val="en-US"/>
        </w:rPr>
      </w:pPr>
      <w:r w:rsidRPr="00B37707">
        <w:t xml:space="preserve">5. </w:t>
      </w:r>
      <w:r w:rsidRPr="00B37707">
        <w:tab/>
        <w:t>Бородавина Е.В., Шуринов А.Ю., Крылов В.В., Васильев К.Г. Анализ выживаемости пациентов с прогрессирующим метастатическим дифференцированным раком щитовидной железы. Опухоли</w:t>
      </w:r>
      <w:r w:rsidRPr="00B37707">
        <w:rPr>
          <w:lang w:val="en-US"/>
        </w:rPr>
        <w:t xml:space="preserve"> </w:t>
      </w:r>
      <w:r w:rsidRPr="00B37707">
        <w:t>головы</w:t>
      </w:r>
      <w:r w:rsidRPr="00B37707">
        <w:rPr>
          <w:lang w:val="en-US"/>
        </w:rPr>
        <w:t xml:space="preserve"> </w:t>
      </w:r>
      <w:r w:rsidRPr="00B37707">
        <w:t>и</w:t>
      </w:r>
      <w:r w:rsidRPr="00B37707">
        <w:rPr>
          <w:lang w:val="en-US"/>
        </w:rPr>
        <w:t xml:space="preserve"> </w:t>
      </w:r>
      <w:r w:rsidRPr="00B37707">
        <w:t>шеи</w:t>
      </w:r>
      <w:r w:rsidRPr="00B37707">
        <w:rPr>
          <w:lang w:val="en-US"/>
        </w:rPr>
        <w:t xml:space="preserve">. 2022;12(2):63-70. https://doi.org/10.17650/2222-1468-2022-12-2-63-70. </w:t>
      </w:r>
    </w:p>
    <w:p w14:paraId="38B0B778" w14:textId="3CAD630D" w:rsidR="00B37707" w:rsidRPr="00B37707" w:rsidRDefault="00B37707" w:rsidP="00D5370A">
      <w:pPr>
        <w:pStyle w:val="afff2"/>
        <w:tabs>
          <w:tab w:val="clear" w:pos="504"/>
        </w:tabs>
        <w:spacing w:after="0"/>
        <w:ind w:left="709" w:hanging="425"/>
      </w:pPr>
      <w:r w:rsidRPr="00B37707">
        <w:rPr>
          <w:lang w:val="en-US"/>
        </w:rPr>
        <w:t xml:space="preserve">6. </w:t>
      </w:r>
      <w:r w:rsidRPr="00B37707">
        <w:rPr>
          <w:lang w:val="en-US"/>
        </w:rPr>
        <w:tab/>
        <w:t xml:space="preserve">Asa SL, Ezzat S. The epigenetic landscape of differentiated thyroid cancer. </w:t>
      </w:r>
      <w:r w:rsidRPr="00B37707">
        <w:t xml:space="preserve">Mol Cell Endocrinol. </w:t>
      </w:r>
      <w:r w:rsidR="00281CC9">
        <w:rPr>
          <w:lang w:val="en-US"/>
        </w:rPr>
        <w:t>July</w:t>
      </w:r>
      <w:r w:rsidRPr="00B37707">
        <w:t xml:space="preserve"> 2018;</w:t>
      </w:r>
      <w:r w:rsidR="00205826" w:rsidRPr="00F21C52">
        <w:t xml:space="preserve"> </w:t>
      </w:r>
      <w:r w:rsidRPr="00B37707">
        <w:t xml:space="preserve">469:3–10. </w:t>
      </w:r>
    </w:p>
    <w:p w14:paraId="6E7B58D2" w14:textId="77777777" w:rsidR="00B37707" w:rsidRPr="00B37707" w:rsidRDefault="00B37707" w:rsidP="00D5370A">
      <w:pPr>
        <w:pStyle w:val="afff2"/>
        <w:tabs>
          <w:tab w:val="clear" w:pos="504"/>
        </w:tabs>
        <w:spacing w:after="0"/>
        <w:ind w:left="709" w:hanging="425"/>
        <w:rPr>
          <w:lang w:val="en-US"/>
        </w:rPr>
      </w:pPr>
      <w:r w:rsidRPr="00B37707">
        <w:t xml:space="preserve">7. </w:t>
      </w:r>
      <w:r w:rsidRPr="00B37707">
        <w:tab/>
        <w:t>Министерство здравоохранения Российской Федерации. Клинические рекомендации. Дифференцированный</w:t>
      </w:r>
      <w:r w:rsidRPr="00F21C52">
        <w:rPr>
          <w:lang w:val="en-US"/>
        </w:rPr>
        <w:t xml:space="preserve"> </w:t>
      </w:r>
      <w:r w:rsidRPr="00B37707">
        <w:t>рак</w:t>
      </w:r>
      <w:r w:rsidRPr="00F21C52">
        <w:rPr>
          <w:lang w:val="en-US"/>
        </w:rPr>
        <w:t xml:space="preserve"> </w:t>
      </w:r>
      <w:r w:rsidRPr="00B37707">
        <w:t>щитовидной</w:t>
      </w:r>
      <w:r w:rsidRPr="00F21C52">
        <w:rPr>
          <w:lang w:val="en-US"/>
        </w:rPr>
        <w:t xml:space="preserve"> </w:t>
      </w:r>
      <w:r w:rsidRPr="00B37707">
        <w:t>железы</w:t>
      </w:r>
      <w:r w:rsidRPr="00F21C52">
        <w:rPr>
          <w:lang w:val="en-US"/>
        </w:rPr>
        <w:t>. 2022</w:t>
      </w:r>
      <w:r w:rsidRPr="00B37707">
        <w:rPr>
          <w:lang w:val="en-US"/>
        </w:rPr>
        <w:t xml:space="preserve">. </w:t>
      </w:r>
    </w:p>
    <w:p w14:paraId="0D0B7584" w14:textId="3106A0A9" w:rsidR="00B37707" w:rsidRPr="00B37707" w:rsidRDefault="00B37707" w:rsidP="00D5370A">
      <w:pPr>
        <w:pStyle w:val="afff2"/>
        <w:tabs>
          <w:tab w:val="clear" w:pos="504"/>
        </w:tabs>
        <w:spacing w:after="0"/>
        <w:ind w:left="709" w:hanging="425"/>
        <w:rPr>
          <w:lang w:val="en-US"/>
        </w:rPr>
      </w:pPr>
      <w:r w:rsidRPr="00B37707">
        <w:rPr>
          <w:lang w:val="en-US"/>
        </w:rPr>
        <w:t xml:space="preserve">8. </w:t>
      </w:r>
      <w:r w:rsidRPr="00B37707">
        <w:rPr>
          <w:lang w:val="en-US"/>
        </w:rPr>
        <w:tab/>
        <w:t xml:space="preserve">Haugen BR, Alexander EK, Bible KC, Doherty GM, Mandel SJ, Nikiforov YE, </w:t>
      </w:r>
      <w:r w:rsidRPr="00B37707">
        <w:t>и</w:t>
      </w:r>
      <w:r w:rsidRPr="00B37707">
        <w:rPr>
          <w:lang w:val="en-US"/>
        </w:rPr>
        <w:t xml:space="preserve"> </w:t>
      </w:r>
      <w:r w:rsidRPr="00B37707">
        <w:t>др</w:t>
      </w:r>
      <w:r w:rsidRPr="00B37707">
        <w:rPr>
          <w:lang w:val="en-US"/>
        </w:rPr>
        <w:t xml:space="preserve">. 2015 American Thyroid Association Management Guidelines for Adult Patients with Thyroid Nodules and Differentiated Thyroid Cancer: The American Thyroid Association Guidelines Task Force on Thyroid Nodules and Differentiated Thyroid Cancer. Thyroid. </w:t>
      </w:r>
      <w:r w:rsidR="00281CC9">
        <w:rPr>
          <w:lang w:val="en-US"/>
        </w:rPr>
        <w:t>January</w:t>
      </w:r>
      <w:r w:rsidR="00281CC9" w:rsidRPr="00B37707">
        <w:rPr>
          <w:lang w:val="en-US"/>
        </w:rPr>
        <w:t xml:space="preserve"> </w:t>
      </w:r>
      <w:r w:rsidRPr="00B37707">
        <w:rPr>
          <w:lang w:val="en-US"/>
        </w:rPr>
        <w:t>2016;</w:t>
      </w:r>
      <w:r w:rsidR="00205826">
        <w:rPr>
          <w:lang w:val="en-US"/>
        </w:rPr>
        <w:t xml:space="preserve"> </w:t>
      </w:r>
      <w:r w:rsidRPr="00B37707">
        <w:rPr>
          <w:lang w:val="en-US"/>
        </w:rPr>
        <w:t xml:space="preserve">26(1):1–133. </w:t>
      </w:r>
    </w:p>
    <w:p w14:paraId="0BA7FAEF" w14:textId="2C86680C" w:rsidR="00B37707" w:rsidRPr="00B37707" w:rsidRDefault="00B37707" w:rsidP="00D5370A">
      <w:pPr>
        <w:pStyle w:val="afff2"/>
        <w:tabs>
          <w:tab w:val="clear" w:pos="504"/>
        </w:tabs>
        <w:spacing w:after="0"/>
        <w:ind w:left="709" w:hanging="425"/>
      </w:pPr>
      <w:r w:rsidRPr="00B37707">
        <w:rPr>
          <w:lang w:val="en-US"/>
        </w:rPr>
        <w:t xml:space="preserve">9. </w:t>
      </w:r>
      <w:r w:rsidRPr="00B37707">
        <w:rPr>
          <w:lang w:val="en-US"/>
        </w:rPr>
        <w:tab/>
        <w:t xml:space="preserve">Tuttle RM, Ahuja S, Avram AM, Bernet VJ, Bourguet P, Daniels GH, </w:t>
      </w:r>
      <w:r w:rsidRPr="00B37707">
        <w:t>и</w:t>
      </w:r>
      <w:r w:rsidRPr="00B37707">
        <w:rPr>
          <w:lang w:val="en-US"/>
        </w:rPr>
        <w:t xml:space="preserve"> </w:t>
      </w:r>
      <w:r w:rsidRPr="00B37707">
        <w:t>др</w:t>
      </w:r>
      <w:r w:rsidRPr="00B37707">
        <w:rPr>
          <w:lang w:val="en-US"/>
        </w:rPr>
        <w:t xml:space="preserve">. Controversies, Consensus, and Collaboration in the Use of 131I Therapy in Differentiated Thyroid Cancer: A Joint Statement from the American Thyroid Association, the European Association of Nuclear Medicine, the Society of Nuclear Medicine and Molecular Imaging, and the European Thyroid Association. </w:t>
      </w:r>
      <w:r w:rsidRPr="00B37707">
        <w:t xml:space="preserve">Thyroid. </w:t>
      </w:r>
      <w:r w:rsidR="00281CC9">
        <w:rPr>
          <w:lang w:val="en-US"/>
        </w:rPr>
        <w:t>April</w:t>
      </w:r>
      <w:r w:rsidR="00281CC9" w:rsidRPr="00B37707">
        <w:t xml:space="preserve"> </w:t>
      </w:r>
      <w:r w:rsidRPr="00B37707">
        <w:t>2019;</w:t>
      </w:r>
      <w:r w:rsidR="00205826" w:rsidRPr="00F21C52">
        <w:t xml:space="preserve"> </w:t>
      </w:r>
      <w:r w:rsidRPr="00B37707">
        <w:t xml:space="preserve">29(4):461–70. </w:t>
      </w:r>
    </w:p>
    <w:p w14:paraId="46525C38" w14:textId="77777777" w:rsidR="00B37707" w:rsidRPr="00F21C52" w:rsidRDefault="00B37707" w:rsidP="00D5370A">
      <w:pPr>
        <w:pStyle w:val="afff2"/>
        <w:tabs>
          <w:tab w:val="clear" w:pos="504"/>
        </w:tabs>
        <w:spacing w:after="0"/>
        <w:ind w:left="709" w:hanging="425"/>
        <w:rPr>
          <w:lang w:val="en-US"/>
        </w:rPr>
      </w:pPr>
      <w:r w:rsidRPr="00B37707">
        <w:t xml:space="preserve">10. </w:t>
      </w:r>
      <w:r w:rsidRPr="00B37707">
        <w:tab/>
        <w:t xml:space="preserve">Министерство здравоохранения Российской Федерации. Клинические рекомендации.Рак паренхимы почки у взрослых. </w:t>
      </w:r>
      <w:r w:rsidRPr="00F21C52">
        <w:rPr>
          <w:lang w:val="en-US"/>
        </w:rPr>
        <w:t xml:space="preserve">2021. </w:t>
      </w:r>
    </w:p>
    <w:p w14:paraId="60A8AF6D" w14:textId="63CC5757" w:rsidR="00B37707" w:rsidRPr="00B37707" w:rsidRDefault="00B37707" w:rsidP="00D5370A">
      <w:pPr>
        <w:pStyle w:val="afff2"/>
        <w:tabs>
          <w:tab w:val="clear" w:pos="504"/>
        </w:tabs>
        <w:spacing w:after="0"/>
        <w:ind w:left="709" w:hanging="425"/>
        <w:rPr>
          <w:lang w:val="en-US"/>
        </w:rPr>
      </w:pPr>
      <w:r w:rsidRPr="00F21C52">
        <w:rPr>
          <w:lang w:val="en-US"/>
        </w:rPr>
        <w:t xml:space="preserve">11. </w:t>
      </w:r>
      <w:r w:rsidRPr="00F21C52">
        <w:rPr>
          <w:lang w:val="en-US"/>
        </w:rPr>
        <w:tab/>
      </w:r>
      <w:r w:rsidRPr="00B37707">
        <w:rPr>
          <w:lang w:val="en-US"/>
        </w:rPr>
        <w:t xml:space="preserve">Mendhiratta N, Muraki P, Sisk AE, Shuch B. Papillary renal cell carcinoma: Review. Urol Oncol. </w:t>
      </w:r>
      <w:r w:rsidR="00281CC9">
        <w:rPr>
          <w:lang w:val="en-US"/>
        </w:rPr>
        <w:t>June</w:t>
      </w:r>
      <w:r w:rsidR="00281CC9" w:rsidRPr="00B37707">
        <w:rPr>
          <w:lang w:val="en-US"/>
        </w:rPr>
        <w:t xml:space="preserve"> </w:t>
      </w:r>
      <w:r w:rsidRPr="00B37707">
        <w:rPr>
          <w:lang w:val="en-US"/>
        </w:rPr>
        <w:t>2021;</w:t>
      </w:r>
      <w:r w:rsidR="00205826">
        <w:rPr>
          <w:lang w:val="en-US"/>
        </w:rPr>
        <w:t xml:space="preserve"> </w:t>
      </w:r>
      <w:r w:rsidRPr="00B37707">
        <w:rPr>
          <w:lang w:val="en-US"/>
        </w:rPr>
        <w:t xml:space="preserve">39(6):327–37. </w:t>
      </w:r>
    </w:p>
    <w:p w14:paraId="425ED5B2" w14:textId="0DB2C73D" w:rsidR="00B37707" w:rsidRPr="00B37707" w:rsidRDefault="00B37707" w:rsidP="00D5370A">
      <w:pPr>
        <w:pStyle w:val="afff2"/>
        <w:tabs>
          <w:tab w:val="clear" w:pos="504"/>
        </w:tabs>
        <w:spacing w:after="0"/>
        <w:ind w:left="709" w:hanging="425"/>
      </w:pPr>
      <w:r w:rsidRPr="00B37707">
        <w:rPr>
          <w:lang w:val="en-US"/>
        </w:rPr>
        <w:lastRenderedPageBreak/>
        <w:t xml:space="preserve">12. </w:t>
      </w:r>
      <w:r w:rsidRPr="00B37707">
        <w:rPr>
          <w:lang w:val="en-US"/>
        </w:rPr>
        <w:tab/>
        <w:t xml:space="preserve">Urick ME, Bell DW. Clinical actionability of molecular targets in endometrial cancer. </w:t>
      </w:r>
      <w:r w:rsidRPr="00762053">
        <w:rPr>
          <w:lang w:val="en-US"/>
        </w:rPr>
        <w:t>Nat</w:t>
      </w:r>
      <w:r w:rsidRPr="00F21C52">
        <w:t xml:space="preserve"> </w:t>
      </w:r>
      <w:r w:rsidRPr="00762053">
        <w:rPr>
          <w:lang w:val="en-US"/>
        </w:rPr>
        <w:t>Rev</w:t>
      </w:r>
      <w:r w:rsidRPr="00F21C52">
        <w:t xml:space="preserve"> </w:t>
      </w:r>
      <w:r w:rsidRPr="00762053">
        <w:rPr>
          <w:lang w:val="en-US"/>
        </w:rPr>
        <w:t>Cancer</w:t>
      </w:r>
      <w:r w:rsidRPr="00F21C52">
        <w:t xml:space="preserve">. </w:t>
      </w:r>
      <w:r w:rsidR="00281CC9">
        <w:rPr>
          <w:lang w:val="en-US"/>
        </w:rPr>
        <w:t>Sept</w:t>
      </w:r>
      <w:r w:rsidR="00281CC9" w:rsidRPr="00281CC9">
        <w:t xml:space="preserve"> </w:t>
      </w:r>
      <w:r w:rsidRPr="00281CC9">
        <w:t>2019;</w:t>
      </w:r>
      <w:r w:rsidR="00205826" w:rsidRPr="00F21C52">
        <w:t xml:space="preserve"> </w:t>
      </w:r>
      <w:r w:rsidRPr="00281CC9">
        <w:t>1</w:t>
      </w:r>
      <w:r w:rsidRPr="00B37707">
        <w:t xml:space="preserve">9(9):510–21. </w:t>
      </w:r>
    </w:p>
    <w:p w14:paraId="4B38D31F" w14:textId="6C61893D" w:rsidR="00B37707" w:rsidRPr="00B37707" w:rsidRDefault="00B37707" w:rsidP="00D5370A">
      <w:pPr>
        <w:pStyle w:val="afff2"/>
        <w:tabs>
          <w:tab w:val="clear" w:pos="504"/>
        </w:tabs>
        <w:spacing w:after="0"/>
        <w:ind w:left="709" w:hanging="425"/>
      </w:pPr>
      <w:r w:rsidRPr="00B37707">
        <w:t xml:space="preserve">13. </w:t>
      </w:r>
      <w:r w:rsidRPr="00B37707">
        <w:tab/>
        <w:t>Министерство здравоохранения Российской Федерации. Клинические рекомендации.</w:t>
      </w:r>
      <w:r w:rsidR="00281CC9" w:rsidRPr="000971D1">
        <w:t xml:space="preserve"> </w:t>
      </w:r>
      <w:r w:rsidRPr="00B37707">
        <w:t xml:space="preserve">Рак тела матки и саркомы матки у взрослых. 2021. </w:t>
      </w:r>
    </w:p>
    <w:p w14:paraId="5E0834B6" w14:textId="77777777" w:rsidR="00B37707" w:rsidRPr="00B37707" w:rsidRDefault="00B37707" w:rsidP="00D5370A">
      <w:pPr>
        <w:pStyle w:val="afff2"/>
        <w:tabs>
          <w:tab w:val="clear" w:pos="504"/>
        </w:tabs>
        <w:spacing w:after="0"/>
        <w:ind w:left="709" w:hanging="425"/>
      </w:pPr>
      <w:r w:rsidRPr="00B37707">
        <w:t xml:space="preserve">14. </w:t>
      </w:r>
      <w:r w:rsidRPr="00B37707">
        <w:tab/>
        <w:t xml:space="preserve">Кедрова А.Г., Красильников С.Э., Беришвили A.И., &amp; Звездкина Е.А. КЛИНИЧЕСКИЙ ОПЫТ РАСШИРЕНИЯ ВОЗМОЖНОСТЕЙ ТЕРАПИИ БОЛЬНЫХ РАКОМ ТЕЛА МАТКИ ПРИ ПРОГРЕССИРОВАНИИ. Опухоли женской репродуктивной системы, 2022. 18 (1), 103-110. </w:t>
      </w:r>
    </w:p>
    <w:p w14:paraId="7BDB0BE5" w14:textId="77777777" w:rsidR="00B37707" w:rsidRPr="00B37707" w:rsidRDefault="00B37707" w:rsidP="00D5370A">
      <w:pPr>
        <w:pStyle w:val="afff2"/>
        <w:tabs>
          <w:tab w:val="clear" w:pos="504"/>
        </w:tabs>
        <w:spacing w:after="0"/>
        <w:ind w:left="709" w:hanging="425"/>
        <w:rPr>
          <w:lang w:val="en-US"/>
        </w:rPr>
      </w:pPr>
      <w:r w:rsidRPr="00B37707">
        <w:t xml:space="preserve">15. </w:t>
      </w:r>
      <w:r w:rsidRPr="00B37707">
        <w:tab/>
        <w:t>Румянцев А.А. ЛЕНВАТИНИБ И ПЕМБРОЛИЗУМАБ В ЛЕЧЕНИИ МЕТАСТАТИЧЕСКОГО РАКА ЭНДОМЕТРИЯ: ОБЗОР ЛИТЕРАТУРЫ И КЛИНИЧЕСКИЙ СЛУЧАЙ. Медицинский</w:t>
      </w:r>
      <w:r w:rsidRPr="00B37707">
        <w:rPr>
          <w:lang w:val="en-US"/>
        </w:rPr>
        <w:t xml:space="preserve"> </w:t>
      </w:r>
      <w:r w:rsidRPr="00B37707">
        <w:t>совет</w:t>
      </w:r>
      <w:r w:rsidRPr="00B37707">
        <w:rPr>
          <w:lang w:val="en-US"/>
        </w:rPr>
        <w:t xml:space="preserve">, 2021. (20), 124-128. </w:t>
      </w:r>
    </w:p>
    <w:p w14:paraId="1D6451F8" w14:textId="14EA45D6" w:rsidR="00B37707" w:rsidRPr="00B37707" w:rsidRDefault="00B37707" w:rsidP="00D5370A">
      <w:pPr>
        <w:pStyle w:val="afff2"/>
        <w:tabs>
          <w:tab w:val="clear" w:pos="504"/>
        </w:tabs>
        <w:spacing w:after="0"/>
        <w:ind w:left="709" w:hanging="425"/>
      </w:pPr>
      <w:r w:rsidRPr="00B37707">
        <w:rPr>
          <w:lang w:val="en-US"/>
        </w:rPr>
        <w:t xml:space="preserve">16. </w:t>
      </w:r>
      <w:r w:rsidRPr="00B37707">
        <w:rPr>
          <w:lang w:val="en-US"/>
        </w:rPr>
        <w:tab/>
        <w:t xml:space="preserve">Crosbie EJ, Kitson SJ, McAlpine JN, Mukhopadhyay A, Powell ME, Singh N. Endometrial cancer. </w:t>
      </w:r>
      <w:r w:rsidRPr="00B37707">
        <w:t xml:space="preserve">Lancet. </w:t>
      </w:r>
      <w:r w:rsidR="00281CC9">
        <w:rPr>
          <w:lang w:val="en-US"/>
        </w:rPr>
        <w:t>Apr</w:t>
      </w:r>
      <w:r w:rsidRPr="00B37707">
        <w:t xml:space="preserve"> 2022;399(10333):1412–28. </w:t>
      </w:r>
    </w:p>
    <w:p w14:paraId="2CA961A6" w14:textId="77777777" w:rsidR="00B37707" w:rsidRPr="00B37707" w:rsidRDefault="00B37707" w:rsidP="00D5370A">
      <w:pPr>
        <w:pStyle w:val="afff2"/>
        <w:tabs>
          <w:tab w:val="clear" w:pos="504"/>
        </w:tabs>
        <w:spacing w:after="0"/>
        <w:ind w:left="709" w:hanging="425"/>
      </w:pPr>
      <w:r w:rsidRPr="00B37707">
        <w:t xml:space="preserve">17. </w:t>
      </w:r>
      <w:r w:rsidRPr="00B37707">
        <w:tab/>
        <w:t xml:space="preserve">Министерство здравоохранения Российской Федерации. Клинические рекомендации Рак печени (гепатоцеллюлярный). 2022. </w:t>
      </w:r>
    </w:p>
    <w:p w14:paraId="7913ECE0" w14:textId="77777777" w:rsidR="00B37707" w:rsidRPr="00B37707" w:rsidRDefault="00B37707" w:rsidP="00D5370A">
      <w:pPr>
        <w:pStyle w:val="afff2"/>
        <w:tabs>
          <w:tab w:val="clear" w:pos="504"/>
        </w:tabs>
        <w:spacing w:after="0"/>
        <w:ind w:left="709" w:hanging="425"/>
      </w:pPr>
      <w:r w:rsidRPr="00B37707">
        <w:t xml:space="preserve">18. </w:t>
      </w:r>
      <w:r w:rsidRPr="00B37707">
        <w:tab/>
        <w:t xml:space="preserve">Романов И.С., Мудунов А.М., Исаев П.А., Бычков Ю.М., Долгушин М.Б., Оджарова А.А., &amp; Романова Л.Ф.  Ленватиниб в лечении радиойодрефрактерного высокодифференцированного рака щитовидной железы. Опухоли головы и шеи, 2017. (2), 45-52. </w:t>
      </w:r>
    </w:p>
    <w:p w14:paraId="0C7349D6" w14:textId="77777777" w:rsidR="00B37707" w:rsidRPr="00B37707" w:rsidRDefault="00B37707" w:rsidP="00D5370A">
      <w:pPr>
        <w:pStyle w:val="afff2"/>
        <w:tabs>
          <w:tab w:val="clear" w:pos="504"/>
        </w:tabs>
        <w:spacing w:after="0"/>
        <w:ind w:left="709" w:hanging="425"/>
        <w:rPr>
          <w:lang w:val="en-US"/>
        </w:rPr>
      </w:pPr>
      <w:r w:rsidRPr="00B37707">
        <w:t xml:space="preserve">19. </w:t>
      </w:r>
      <w:r w:rsidRPr="00B37707">
        <w:tab/>
        <w:t>Алексеев Б. Я., Алясова А. В., Волкова Мария И., Гуторов С. Л., Матвеев В.Б., Попов А. М., Русаков И. Г., .Харкевич Г. Ю. Современные возможности лечения распространенного почечно-клеточного рака: резолюция по итогам Совета экспертов. Злокачественные</w:t>
      </w:r>
      <w:r w:rsidRPr="00B37707">
        <w:rPr>
          <w:lang w:val="en-US"/>
        </w:rPr>
        <w:t xml:space="preserve"> </w:t>
      </w:r>
      <w:r w:rsidRPr="00B37707">
        <w:t>опухоли</w:t>
      </w:r>
      <w:r w:rsidRPr="00B37707">
        <w:rPr>
          <w:lang w:val="en-US"/>
        </w:rPr>
        <w:t xml:space="preserve">, 2017. 7 (3), 89-93. </w:t>
      </w:r>
    </w:p>
    <w:p w14:paraId="3DE43EFB" w14:textId="797D8756" w:rsidR="00B37707" w:rsidRPr="00B37707" w:rsidRDefault="00B37707" w:rsidP="00D5370A">
      <w:pPr>
        <w:pStyle w:val="afff2"/>
        <w:tabs>
          <w:tab w:val="clear" w:pos="504"/>
        </w:tabs>
        <w:spacing w:after="0"/>
        <w:ind w:left="709" w:hanging="425"/>
        <w:rPr>
          <w:lang w:val="en-US"/>
        </w:rPr>
      </w:pPr>
      <w:r w:rsidRPr="00B37707">
        <w:rPr>
          <w:lang w:val="en-US"/>
        </w:rPr>
        <w:t xml:space="preserve">20. </w:t>
      </w:r>
      <w:r w:rsidRPr="00B37707">
        <w:rPr>
          <w:lang w:val="en-US"/>
        </w:rPr>
        <w:tab/>
        <w:t xml:space="preserve">Gray RE, Harris GT. Renal Cell Carcinoma: Diagnosis and Management. Am Fam Physician. </w:t>
      </w:r>
      <w:r w:rsidR="00281CC9">
        <w:rPr>
          <w:lang w:val="en-US"/>
        </w:rPr>
        <w:t>Febryary</w:t>
      </w:r>
      <w:r w:rsidRPr="00B37707">
        <w:rPr>
          <w:lang w:val="en-US"/>
        </w:rPr>
        <w:t xml:space="preserve"> 2019;</w:t>
      </w:r>
      <w:r w:rsidR="00205826">
        <w:rPr>
          <w:lang w:val="en-US"/>
        </w:rPr>
        <w:t xml:space="preserve"> </w:t>
      </w:r>
      <w:r w:rsidRPr="00B37707">
        <w:rPr>
          <w:lang w:val="en-US"/>
        </w:rPr>
        <w:t xml:space="preserve">99(3):179–84. </w:t>
      </w:r>
    </w:p>
    <w:p w14:paraId="7850EB69" w14:textId="73AA8676" w:rsidR="00B37707" w:rsidRPr="00B37707" w:rsidRDefault="00B37707" w:rsidP="00D5370A">
      <w:pPr>
        <w:pStyle w:val="afff2"/>
        <w:tabs>
          <w:tab w:val="clear" w:pos="504"/>
        </w:tabs>
        <w:spacing w:after="0"/>
        <w:ind w:left="709" w:hanging="425"/>
        <w:rPr>
          <w:lang w:val="en-US"/>
        </w:rPr>
      </w:pPr>
      <w:r w:rsidRPr="00B37707">
        <w:rPr>
          <w:lang w:val="en-US"/>
        </w:rPr>
        <w:t xml:space="preserve">21. </w:t>
      </w:r>
      <w:r w:rsidRPr="00B37707">
        <w:rPr>
          <w:lang w:val="en-US"/>
        </w:rPr>
        <w:tab/>
        <w:t xml:space="preserve">Hao Z, Wang P. Lenvatinib in Management of Solid Tumors. Oncologist. </w:t>
      </w:r>
      <w:r w:rsidR="00281CC9">
        <w:rPr>
          <w:lang w:val="en-US"/>
        </w:rPr>
        <w:t>February</w:t>
      </w:r>
      <w:r w:rsidR="00281CC9" w:rsidRPr="00B37707">
        <w:rPr>
          <w:lang w:val="en-US"/>
        </w:rPr>
        <w:t xml:space="preserve"> </w:t>
      </w:r>
      <w:r w:rsidRPr="00B37707">
        <w:rPr>
          <w:lang w:val="en-US"/>
        </w:rPr>
        <w:t>2020;</w:t>
      </w:r>
      <w:r w:rsidR="00281CC9">
        <w:rPr>
          <w:lang w:val="en-US"/>
        </w:rPr>
        <w:t xml:space="preserve"> </w:t>
      </w:r>
      <w:r w:rsidRPr="00B37707">
        <w:rPr>
          <w:lang w:val="en-US"/>
        </w:rPr>
        <w:t xml:space="preserve">25(2):e302–10. </w:t>
      </w:r>
    </w:p>
    <w:p w14:paraId="53641F3E" w14:textId="7610D9FC" w:rsidR="00B37707" w:rsidRPr="00B37707" w:rsidRDefault="00B37707" w:rsidP="00D5370A">
      <w:pPr>
        <w:pStyle w:val="afff2"/>
        <w:tabs>
          <w:tab w:val="clear" w:pos="504"/>
        </w:tabs>
        <w:spacing w:after="0"/>
        <w:ind w:left="709" w:hanging="425"/>
        <w:rPr>
          <w:lang w:val="en-US"/>
        </w:rPr>
      </w:pPr>
      <w:r w:rsidRPr="00B37707">
        <w:rPr>
          <w:lang w:val="en-US"/>
        </w:rPr>
        <w:t xml:space="preserve">22. </w:t>
      </w:r>
      <w:r w:rsidRPr="00B37707">
        <w:rPr>
          <w:lang w:val="en-US"/>
        </w:rPr>
        <w:tab/>
        <w:t xml:space="preserve">Suyama K, Iwase H. Lenvatinib. Cancer Control. </w:t>
      </w:r>
      <w:r w:rsidR="00281CC9">
        <w:rPr>
          <w:lang w:val="en-US"/>
        </w:rPr>
        <w:t>July</w:t>
      </w:r>
      <w:r w:rsidRPr="00B37707">
        <w:rPr>
          <w:lang w:val="en-US"/>
        </w:rPr>
        <w:t xml:space="preserve"> 2018;</w:t>
      </w:r>
      <w:r w:rsidR="00281CC9">
        <w:rPr>
          <w:lang w:val="en-US"/>
        </w:rPr>
        <w:t xml:space="preserve"> </w:t>
      </w:r>
      <w:r w:rsidRPr="00B37707">
        <w:rPr>
          <w:lang w:val="en-US"/>
        </w:rPr>
        <w:t xml:space="preserve">25(1):1073274818789361. </w:t>
      </w:r>
    </w:p>
    <w:p w14:paraId="430F705B" w14:textId="58B2CE31" w:rsidR="00B37707" w:rsidRPr="00B37707" w:rsidRDefault="00B37707" w:rsidP="00D5370A">
      <w:pPr>
        <w:pStyle w:val="afff2"/>
        <w:tabs>
          <w:tab w:val="clear" w:pos="504"/>
        </w:tabs>
        <w:spacing w:after="0"/>
        <w:ind w:left="709" w:hanging="425"/>
        <w:rPr>
          <w:lang w:val="en-US"/>
        </w:rPr>
      </w:pPr>
      <w:r w:rsidRPr="00B37707">
        <w:rPr>
          <w:lang w:val="en-US"/>
        </w:rPr>
        <w:t xml:space="preserve">23. </w:t>
      </w:r>
      <w:r w:rsidRPr="00B37707">
        <w:rPr>
          <w:lang w:val="en-US"/>
        </w:rPr>
        <w:tab/>
        <w:t xml:space="preserve">Motzer RJ, Taylor MH, Evans TRJ, Okusaka T, Glen H, Lubiniecki GM, </w:t>
      </w:r>
      <w:r w:rsidRPr="00B37707">
        <w:t>и</w:t>
      </w:r>
      <w:r w:rsidRPr="00B37707">
        <w:rPr>
          <w:lang w:val="en-US"/>
        </w:rPr>
        <w:t xml:space="preserve"> </w:t>
      </w:r>
      <w:r w:rsidRPr="00B37707">
        <w:t>др</w:t>
      </w:r>
      <w:r w:rsidRPr="00B37707">
        <w:rPr>
          <w:lang w:val="en-US"/>
        </w:rPr>
        <w:t xml:space="preserve">. Lenvatinib dose, efficacy, and safety in the treatment of multiple malignancies. Expert Rev Anticancer Ther. </w:t>
      </w:r>
      <w:r w:rsidR="00281CC9">
        <w:rPr>
          <w:lang w:val="en-US"/>
        </w:rPr>
        <w:t>April</w:t>
      </w:r>
      <w:r w:rsidR="00281CC9" w:rsidRPr="00B37707">
        <w:rPr>
          <w:lang w:val="en-US"/>
        </w:rPr>
        <w:t xml:space="preserve"> </w:t>
      </w:r>
      <w:r w:rsidRPr="00B37707">
        <w:rPr>
          <w:lang w:val="en-US"/>
        </w:rPr>
        <w:t>2022;</w:t>
      </w:r>
      <w:r w:rsidR="00281CC9">
        <w:rPr>
          <w:lang w:val="en-US"/>
        </w:rPr>
        <w:t xml:space="preserve"> </w:t>
      </w:r>
      <w:r w:rsidRPr="00B37707">
        <w:rPr>
          <w:lang w:val="en-US"/>
        </w:rPr>
        <w:t xml:space="preserve">22(4):383–400. </w:t>
      </w:r>
    </w:p>
    <w:p w14:paraId="42561CF0" w14:textId="6A1C2C88" w:rsidR="00B37707" w:rsidRPr="00762053" w:rsidRDefault="00B37707" w:rsidP="00D5370A">
      <w:pPr>
        <w:pStyle w:val="afff2"/>
        <w:tabs>
          <w:tab w:val="clear" w:pos="504"/>
        </w:tabs>
        <w:spacing w:after="0"/>
        <w:ind w:left="709" w:hanging="425"/>
      </w:pPr>
      <w:r w:rsidRPr="00B37707">
        <w:rPr>
          <w:lang w:val="en-US"/>
        </w:rPr>
        <w:t xml:space="preserve">24. </w:t>
      </w:r>
      <w:r w:rsidRPr="00B37707">
        <w:rPr>
          <w:lang w:val="en-US"/>
        </w:rPr>
        <w:tab/>
        <w:t xml:space="preserve">Dubbelman AC, Nijenhuis CM, Jansen RS, Rosing H, Mizuo H, Kawaguchi S, </w:t>
      </w:r>
      <w:r w:rsidRPr="00B37707">
        <w:t>и</w:t>
      </w:r>
      <w:r w:rsidRPr="00B37707">
        <w:rPr>
          <w:lang w:val="en-US"/>
        </w:rPr>
        <w:t xml:space="preserve"> </w:t>
      </w:r>
      <w:r w:rsidRPr="00B37707">
        <w:t>др</w:t>
      </w:r>
      <w:r w:rsidRPr="00B37707">
        <w:rPr>
          <w:lang w:val="en-US"/>
        </w:rPr>
        <w:t xml:space="preserve">. Metabolite profiling of the multiple tyrosine kinase inhibitor lenvatinib: a cross-species comparison. </w:t>
      </w:r>
      <w:r w:rsidRPr="008958FD">
        <w:rPr>
          <w:lang w:val="en-US"/>
        </w:rPr>
        <w:t xml:space="preserve">Invest New Drugs. </w:t>
      </w:r>
      <w:r w:rsidR="00281CC9">
        <w:rPr>
          <w:lang w:val="en-US"/>
        </w:rPr>
        <w:t>June</w:t>
      </w:r>
      <w:r w:rsidR="00281CC9" w:rsidRPr="00762053">
        <w:t xml:space="preserve"> </w:t>
      </w:r>
      <w:r w:rsidRPr="00762053">
        <w:t>2016;</w:t>
      </w:r>
      <w:r w:rsidR="00281CC9" w:rsidRPr="00762053">
        <w:t xml:space="preserve"> </w:t>
      </w:r>
      <w:r w:rsidRPr="00762053">
        <w:t xml:space="preserve">34(3):300–18. </w:t>
      </w:r>
    </w:p>
    <w:p w14:paraId="3828821D" w14:textId="47A780C0" w:rsidR="00CC77F8" w:rsidRPr="00762053" w:rsidRDefault="004640DD" w:rsidP="00D5370A">
      <w:pPr>
        <w:pStyle w:val="afff2"/>
        <w:tabs>
          <w:tab w:val="clear" w:pos="504"/>
        </w:tabs>
        <w:spacing w:after="0"/>
        <w:ind w:left="709" w:hanging="425"/>
      </w:pPr>
      <w:r>
        <w:fldChar w:fldCharType="end"/>
      </w:r>
    </w:p>
    <w:p w14:paraId="2BB5026A" w14:textId="77777777" w:rsidR="00295007" w:rsidRPr="00762053" w:rsidRDefault="00295007" w:rsidP="00295007">
      <w:pPr>
        <w:rPr>
          <w:rFonts w:eastAsia="Times New Roman"/>
          <w:color w:val="000000" w:themeColor="text1"/>
          <w:lang w:eastAsia="ru-RU"/>
        </w:rPr>
        <w:sectPr w:rsidR="00295007" w:rsidRPr="00762053" w:rsidSect="001B1959">
          <w:pgSz w:w="11906" w:h="16838"/>
          <w:pgMar w:top="993" w:right="849" w:bottom="1134" w:left="1701" w:header="708" w:footer="708" w:gutter="0"/>
          <w:cols w:space="708"/>
          <w:docGrid w:linePitch="360"/>
        </w:sectPr>
      </w:pPr>
    </w:p>
    <w:p w14:paraId="5A2A748C" w14:textId="24EA32D2" w:rsidR="00295007" w:rsidRPr="005E6358" w:rsidRDefault="00295007" w:rsidP="0083662A">
      <w:pPr>
        <w:pStyle w:val="12"/>
        <w:numPr>
          <w:ilvl w:val="0"/>
          <w:numId w:val="5"/>
        </w:numPr>
        <w:tabs>
          <w:tab w:val="left" w:pos="0"/>
          <w:tab w:val="left" w:pos="142"/>
        </w:tabs>
        <w:spacing w:line="240" w:lineRule="auto"/>
        <w:ind w:left="0" w:firstLine="0"/>
        <w:rPr>
          <w:rFonts w:cs="Times New Roman"/>
          <w:color w:val="000000" w:themeColor="text1"/>
          <w:szCs w:val="24"/>
        </w:rPr>
      </w:pPr>
      <w:bookmarkStart w:id="47" w:name="_Toc126059694"/>
      <w:r w:rsidRPr="005E6358">
        <w:rPr>
          <w:rFonts w:cs="Times New Roman"/>
          <w:color w:val="000000" w:themeColor="text1"/>
          <w:szCs w:val="24"/>
        </w:rPr>
        <w:lastRenderedPageBreak/>
        <w:t>ФИЗИЧЕСКИЕ, ХИМИЧЕСКИЕ И ФАРМАЦЕВТИЧЕСКИЕ СВОЙСТВА И ЛЕКАРСТВЕННАЯ ФОРМА</w:t>
      </w:r>
      <w:bookmarkEnd w:id="47"/>
    </w:p>
    <w:p w14:paraId="29C6091C" w14:textId="39D38023" w:rsidR="00295007" w:rsidRDefault="00295007" w:rsidP="00295007">
      <w:pPr>
        <w:pStyle w:val="2"/>
        <w:spacing w:line="240" w:lineRule="auto"/>
        <w:rPr>
          <w:color w:val="000000" w:themeColor="text1"/>
          <w:szCs w:val="24"/>
        </w:rPr>
      </w:pPr>
      <w:bookmarkStart w:id="48" w:name="_Toc415001079"/>
      <w:bookmarkStart w:id="49" w:name="_Toc126059695"/>
      <w:r w:rsidRPr="005E6358">
        <w:rPr>
          <w:color w:val="000000" w:themeColor="text1"/>
          <w:szCs w:val="24"/>
        </w:rPr>
        <w:t>2.1</w:t>
      </w:r>
      <w:r>
        <w:rPr>
          <w:color w:val="000000" w:themeColor="text1"/>
          <w:szCs w:val="24"/>
        </w:rPr>
        <w:t>.</w:t>
      </w:r>
      <w:r w:rsidRPr="005E6358">
        <w:rPr>
          <w:color w:val="000000" w:themeColor="text1"/>
          <w:szCs w:val="24"/>
        </w:rPr>
        <w:t xml:space="preserve"> Описание свойств исследуемого препарата</w:t>
      </w:r>
      <w:bookmarkEnd w:id="48"/>
      <w:bookmarkEnd w:id="49"/>
    </w:p>
    <w:p w14:paraId="2D584061" w14:textId="6AFD02CD" w:rsidR="00295007" w:rsidRDefault="00295007" w:rsidP="00295007">
      <w:pPr>
        <w:pStyle w:val="3"/>
        <w:spacing w:after="240"/>
        <w:rPr>
          <w:rFonts w:ascii="Times New Roman" w:hAnsi="Times New Roman"/>
          <w:color w:val="000000" w:themeColor="text1"/>
          <w:szCs w:val="24"/>
        </w:rPr>
      </w:pPr>
      <w:bookmarkStart w:id="50" w:name="_Toc415001080"/>
      <w:bookmarkStart w:id="51" w:name="_Toc126059696"/>
      <w:r w:rsidRPr="005E6358">
        <w:rPr>
          <w:rFonts w:ascii="Times New Roman" w:hAnsi="Times New Roman"/>
          <w:color w:val="000000" w:themeColor="text1"/>
          <w:szCs w:val="24"/>
        </w:rPr>
        <w:t>2.1.1</w:t>
      </w:r>
      <w:r>
        <w:rPr>
          <w:rFonts w:ascii="Times New Roman" w:hAnsi="Times New Roman"/>
          <w:color w:val="000000" w:themeColor="text1"/>
          <w:szCs w:val="24"/>
        </w:rPr>
        <w:t>.</w:t>
      </w:r>
      <w:r w:rsidRPr="005E6358">
        <w:rPr>
          <w:rFonts w:ascii="Times New Roman" w:hAnsi="Times New Roman"/>
          <w:color w:val="000000" w:themeColor="text1"/>
          <w:szCs w:val="24"/>
        </w:rPr>
        <w:t xml:space="preserve"> Химическая формула</w:t>
      </w:r>
      <w:bookmarkEnd w:id="50"/>
      <w:bookmarkEnd w:id="51"/>
    </w:p>
    <w:p w14:paraId="07615169" w14:textId="46BFC981" w:rsidR="00495AAC" w:rsidRPr="00495AAC" w:rsidRDefault="009456A5" w:rsidP="009E315A">
      <w:pPr>
        <w:jc w:val="left"/>
      </w:pPr>
      <w:r w:rsidRPr="009456A5">
        <w:t>C</w:t>
      </w:r>
      <w:r w:rsidRPr="0083662A">
        <w:rPr>
          <w:vertAlign w:val="subscript"/>
        </w:rPr>
        <w:t>21</w:t>
      </w:r>
      <w:r w:rsidRPr="009456A5">
        <w:t>H</w:t>
      </w:r>
      <w:r w:rsidRPr="0083662A">
        <w:rPr>
          <w:vertAlign w:val="subscript"/>
        </w:rPr>
        <w:t>19</w:t>
      </w:r>
      <w:r w:rsidRPr="009456A5">
        <w:t>ClN</w:t>
      </w:r>
      <w:r w:rsidRPr="0083662A">
        <w:rPr>
          <w:vertAlign w:val="subscript"/>
        </w:rPr>
        <w:t>4</w:t>
      </w:r>
      <w:r w:rsidRPr="009456A5">
        <w:t>O</w:t>
      </w:r>
      <w:r w:rsidRPr="0083662A">
        <w:rPr>
          <w:vertAlign w:val="subscript"/>
        </w:rPr>
        <w:t>4</w:t>
      </w:r>
      <w:r w:rsidRPr="009456A5">
        <w:t>·CH</w:t>
      </w:r>
      <w:r w:rsidRPr="0083662A">
        <w:rPr>
          <w:vertAlign w:val="subscript"/>
        </w:rPr>
        <w:t>4</w:t>
      </w:r>
      <w:r w:rsidRPr="009456A5">
        <w:t>O</w:t>
      </w:r>
      <w:r w:rsidRPr="0083662A">
        <w:rPr>
          <w:vertAlign w:val="subscript"/>
        </w:rPr>
        <w:t>3</w:t>
      </w:r>
      <w:r w:rsidRPr="009456A5">
        <w:t>S</w:t>
      </w:r>
    </w:p>
    <w:p w14:paraId="03288B82" w14:textId="57CFC6C8" w:rsidR="00295007" w:rsidRDefault="00295007" w:rsidP="00295007">
      <w:pPr>
        <w:pStyle w:val="3"/>
        <w:spacing w:after="240"/>
        <w:rPr>
          <w:rFonts w:ascii="Times New Roman" w:hAnsi="Times New Roman"/>
          <w:color w:val="000000" w:themeColor="text1"/>
          <w:szCs w:val="24"/>
        </w:rPr>
      </w:pPr>
      <w:bookmarkStart w:id="52" w:name="_Toc415001081"/>
      <w:bookmarkStart w:id="53" w:name="_Toc126059697"/>
      <w:r w:rsidRPr="005E6358">
        <w:rPr>
          <w:rFonts w:ascii="Times New Roman" w:hAnsi="Times New Roman"/>
          <w:color w:val="000000" w:themeColor="text1"/>
          <w:szCs w:val="24"/>
        </w:rPr>
        <w:t>2.1.2</w:t>
      </w:r>
      <w:r>
        <w:rPr>
          <w:rFonts w:ascii="Times New Roman" w:hAnsi="Times New Roman"/>
          <w:color w:val="000000" w:themeColor="text1"/>
          <w:szCs w:val="24"/>
        </w:rPr>
        <w:t>.</w:t>
      </w:r>
      <w:r w:rsidRPr="005E6358">
        <w:rPr>
          <w:rFonts w:ascii="Times New Roman" w:hAnsi="Times New Roman"/>
          <w:color w:val="000000" w:themeColor="text1"/>
          <w:szCs w:val="24"/>
        </w:rPr>
        <w:t xml:space="preserve"> Структурная формула</w:t>
      </w:r>
      <w:bookmarkEnd w:id="52"/>
      <w:bookmarkEnd w:id="53"/>
    </w:p>
    <w:p w14:paraId="5909D699" w14:textId="70908EDB" w:rsidR="00EF0715" w:rsidRPr="0083662A" w:rsidRDefault="00EF0715" w:rsidP="00C22830">
      <w:pPr>
        <w:rPr>
          <w:rFonts w:eastAsia="Times New Roman"/>
          <w:bCs/>
          <w:lang w:eastAsia="ru-RU"/>
        </w:rPr>
      </w:pPr>
      <w:r>
        <w:rPr>
          <w:b/>
          <w:color w:val="000000" w:themeColor="text1"/>
        </w:rPr>
        <w:t>Р</w:t>
      </w:r>
      <w:r w:rsidRPr="005E6358">
        <w:rPr>
          <w:b/>
          <w:color w:val="000000" w:themeColor="text1"/>
        </w:rPr>
        <w:t>исунок 2</w:t>
      </w:r>
      <w:r>
        <w:rPr>
          <w:b/>
          <w:color w:val="000000" w:themeColor="text1"/>
        </w:rPr>
        <w:t>-</w:t>
      </w:r>
      <w:r w:rsidRPr="005E6358">
        <w:rPr>
          <w:b/>
          <w:color w:val="000000" w:themeColor="text1"/>
        </w:rPr>
        <w:t>1.</w:t>
      </w:r>
      <w:r w:rsidRPr="005E6358">
        <w:rPr>
          <w:color w:val="000000" w:themeColor="text1"/>
        </w:rPr>
        <w:t xml:space="preserve"> Структурная формула </w:t>
      </w:r>
      <w:r>
        <w:rPr>
          <w:color w:val="000000" w:themeColor="text1"/>
        </w:rPr>
        <w:t>ленватиниба мезилата.</w:t>
      </w:r>
    </w:p>
    <w:p w14:paraId="457C9BA5" w14:textId="7FC70478" w:rsidR="00295007" w:rsidRDefault="00ED3CB4" w:rsidP="00295007">
      <w:r>
        <w:rPr>
          <w:noProof/>
          <w:lang w:eastAsia="ru-RU"/>
        </w:rPr>
        <w:drawing>
          <wp:inline distT="0" distB="0" distL="0" distR="0" wp14:anchorId="01F61E86" wp14:editId="73D9A620">
            <wp:extent cx="4010025" cy="1390650"/>
            <wp:effectExtent l="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10025" cy="1390650"/>
                    </a:xfrm>
                    <a:prstGeom prst="rect">
                      <a:avLst/>
                    </a:prstGeom>
                    <a:noFill/>
                    <a:ln>
                      <a:noFill/>
                    </a:ln>
                  </pic:spPr>
                </pic:pic>
              </a:graphicData>
            </a:graphic>
          </wp:inline>
        </w:drawing>
      </w:r>
    </w:p>
    <w:p w14:paraId="2ACF3188" w14:textId="77777777" w:rsidR="009E315A" w:rsidRPr="006F62F9" w:rsidRDefault="009E315A" w:rsidP="00295007"/>
    <w:p w14:paraId="3DF93A8E" w14:textId="4C5B84FE" w:rsidR="00295007" w:rsidRPr="005E6358" w:rsidRDefault="00295007" w:rsidP="00295007">
      <w:pPr>
        <w:rPr>
          <w:color w:val="000000" w:themeColor="text1"/>
        </w:rPr>
      </w:pPr>
    </w:p>
    <w:p w14:paraId="1D48378C" w14:textId="59FBE479" w:rsidR="00295007" w:rsidRPr="0039612C" w:rsidRDefault="00295007" w:rsidP="00295007">
      <w:pPr>
        <w:rPr>
          <w:rFonts w:eastAsiaTheme="minorHAnsi"/>
          <w:bCs/>
          <w:color w:val="000000" w:themeColor="text1"/>
          <w:lang w:eastAsia="en-US"/>
        </w:rPr>
      </w:pPr>
      <w:r w:rsidRPr="00FD0B41">
        <w:t xml:space="preserve"> </w:t>
      </w:r>
      <w:r w:rsidRPr="00EA5D20">
        <w:rPr>
          <w:rStyle w:val="lrzxr"/>
          <w:b/>
        </w:rPr>
        <w:t xml:space="preserve">Молекулярная масса: </w:t>
      </w:r>
      <w:r w:rsidR="0039612C" w:rsidRPr="0039612C">
        <w:rPr>
          <w:rStyle w:val="lrzxr"/>
          <w:bCs/>
        </w:rPr>
        <w:t>522,96 (мезилат), 426,86 (свободное основание)</w:t>
      </w:r>
      <w:r w:rsidR="0039612C">
        <w:rPr>
          <w:color w:val="000000" w:themeColor="text1"/>
        </w:rPr>
        <w:t>.</w:t>
      </w:r>
    </w:p>
    <w:p w14:paraId="7687C727" w14:textId="77777777" w:rsidR="00295007" w:rsidRPr="005E6358" w:rsidRDefault="00295007" w:rsidP="00295007">
      <w:pPr>
        <w:pStyle w:val="3"/>
        <w:spacing w:after="240"/>
        <w:rPr>
          <w:rFonts w:ascii="Times New Roman" w:hAnsi="Times New Roman"/>
          <w:color w:val="000000" w:themeColor="text1"/>
          <w:szCs w:val="24"/>
        </w:rPr>
      </w:pPr>
      <w:bookmarkStart w:id="54" w:name="_Toc323751672"/>
      <w:bookmarkStart w:id="55" w:name="_Toc126059698"/>
      <w:r w:rsidRPr="005E6358">
        <w:rPr>
          <w:rFonts w:ascii="Times New Roman" w:hAnsi="Times New Roman"/>
          <w:color w:val="000000" w:themeColor="text1"/>
          <w:szCs w:val="24"/>
        </w:rPr>
        <w:t>2.1.3. Физико-химические и фармацевтические свойства</w:t>
      </w:r>
      <w:bookmarkEnd w:id="54"/>
      <w:bookmarkEnd w:id="55"/>
    </w:p>
    <w:p w14:paraId="135BC243" w14:textId="692C68DD" w:rsidR="006011A6" w:rsidRDefault="006E380C" w:rsidP="006E380C">
      <w:pPr>
        <w:ind w:firstLine="709"/>
      </w:pPr>
      <w:r w:rsidRPr="006E380C">
        <w:t>Действующее вещество представляет собой белый негигроскопичный кристаллический порошок, мало растворимый в воде и практически нерастворим</w:t>
      </w:r>
      <w:r>
        <w:t>ый</w:t>
      </w:r>
      <w:r w:rsidRPr="006E380C">
        <w:t xml:space="preserve"> в этаноле. Структура ленватиниба мезилата была </w:t>
      </w:r>
      <w:r>
        <w:t>изучена</w:t>
      </w:r>
      <w:r w:rsidRPr="006E380C">
        <w:t xml:space="preserve"> с использованием элементного</w:t>
      </w:r>
      <w:r>
        <w:t xml:space="preserve"> </w:t>
      </w:r>
      <w:r w:rsidRPr="006E380C">
        <w:t>анализ</w:t>
      </w:r>
      <w:r>
        <w:t>а</w:t>
      </w:r>
      <w:r w:rsidRPr="006E380C">
        <w:t>, ультрафиолето</w:t>
      </w:r>
      <w:r>
        <w:t xml:space="preserve">вой </w:t>
      </w:r>
      <w:r w:rsidRPr="006E380C">
        <w:t>видим</w:t>
      </w:r>
      <w:r>
        <w:t>ой</w:t>
      </w:r>
      <w:r w:rsidRPr="006E380C">
        <w:t xml:space="preserve"> спектроскопи, инфракрасн</w:t>
      </w:r>
      <w:r>
        <w:t>ой</w:t>
      </w:r>
      <w:r w:rsidRPr="006E380C">
        <w:t xml:space="preserve"> спектроскопи</w:t>
      </w:r>
      <w:r>
        <w:t xml:space="preserve">и, ядерно-магнитной </w:t>
      </w:r>
      <w:r w:rsidRPr="006E380C">
        <w:t>резонансн</w:t>
      </w:r>
      <w:r>
        <w:t>ой</w:t>
      </w:r>
      <w:r w:rsidRPr="006E380C">
        <w:t xml:space="preserve"> (ЯМР) спектроскопия и масс-спектрометрия. Ленватиниб является ахиральным.</w:t>
      </w:r>
      <w:r>
        <w:t xml:space="preserve"> </w:t>
      </w:r>
    </w:p>
    <w:p w14:paraId="67BFD6C0" w14:textId="4975478A" w:rsidR="006E380C" w:rsidRDefault="006E380C" w:rsidP="006E380C">
      <w:pPr>
        <w:ind w:firstLine="709"/>
      </w:pPr>
      <w:r>
        <w:t>Ленватиниб является полиморфным соединением. В процессе производтсва полиморфизм контролируется.</w:t>
      </w:r>
    </w:p>
    <w:p w14:paraId="291FCB03" w14:textId="77777777" w:rsidR="00E36A78" w:rsidRPr="00707D60" w:rsidRDefault="00E36A78" w:rsidP="00E36A78">
      <w:pPr>
        <w:pStyle w:val="2"/>
        <w:spacing w:line="240" w:lineRule="auto"/>
        <w:rPr>
          <w:color w:val="000000" w:themeColor="text1"/>
          <w:szCs w:val="24"/>
        </w:rPr>
      </w:pPr>
      <w:bookmarkStart w:id="56" w:name="_Toc115217921"/>
      <w:bookmarkStart w:id="57" w:name="_Toc126059699"/>
      <w:r w:rsidRPr="00707D60">
        <w:rPr>
          <w:color w:val="000000" w:themeColor="text1"/>
          <w:szCs w:val="24"/>
        </w:rPr>
        <w:t>2.2. Лекарственная форма</w:t>
      </w:r>
      <w:bookmarkEnd w:id="56"/>
      <w:bookmarkEnd w:id="57"/>
    </w:p>
    <w:p w14:paraId="04FF9FE3" w14:textId="1F86D9BC" w:rsidR="00295007" w:rsidRDefault="00295007" w:rsidP="00295007">
      <w:pPr>
        <w:pStyle w:val="3"/>
        <w:rPr>
          <w:rFonts w:ascii="Times New Roman" w:hAnsi="Times New Roman"/>
        </w:rPr>
      </w:pPr>
      <w:bookmarkStart w:id="58" w:name="_Toc126059700"/>
      <w:r w:rsidRPr="005A2239">
        <w:rPr>
          <w:rFonts w:ascii="Times New Roman" w:hAnsi="Times New Roman"/>
        </w:rPr>
        <w:t>2.2.1. Название лекарственной формы</w:t>
      </w:r>
      <w:bookmarkEnd w:id="58"/>
    </w:p>
    <w:p w14:paraId="5DA56AFB" w14:textId="01DF3DF4" w:rsidR="00295007" w:rsidRPr="005A2239" w:rsidRDefault="006415C2" w:rsidP="006E380C">
      <w:pPr>
        <w:spacing w:before="120" w:after="120"/>
        <w:ind w:firstLine="709"/>
      </w:pPr>
      <w:r>
        <w:t>Капсулы.</w:t>
      </w:r>
    </w:p>
    <w:p w14:paraId="2E05FCC5" w14:textId="25D2894D" w:rsidR="00295007" w:rsidRPr="005E6358" w:rsidRDefault="00295007" w:rsidP="00295007">
      <w:pPr>
        <w:pStyle w:val="3"/>
        <w:spacing w:after="240"/>
        <w:rPr>
          <w:rFonts w:ascii="Times New Roman" w:hAnsi="Times New Roman"/>
          <w:color w:val="000000" w:themeColor="text1"/>
          <w:szCs w:val="24"/>
        </w:rPr>
      </w:pPr>
      <w:bookmarkStart w:id="59" w:name="_Toc126059701"/>
      <w:r w:rsidRPr="005E6358">
        <w:rPr>
          <w:rFonts w:ascii="Times New Roman" w:hAnsi="Times New Roman"/>
          <w:color w:val="000000" w:themeColor="text1"/>
          <w:szCs w:val="24"/>
        </w:rPr>
        <w:t>2.2.2</w:t>
      </w:r>
      <w:r>
        <w:rPr>
          <w:rFonts w:ascii="Times New Roman" w:hAnsi="Times New Roman"/>
          <w:color w:val="000000" w:themeColor="text1"/>
          <w:szCs w:val="24"/>
        </w:rPr>
        <w:t>.</w:t>
      </w:r>
      <w:r w:rsidRPr="005E6358">
        <w:rPr>
          <w:rFonts w:ascii="Times New Roman" w:hAnsi="Times New Roman"/>
          <w:color w:val="000000" w:themeColor="text1"/>
          <w:szCs w:val="24"/>
        </w:rPr>
        <w:t xml:space="preserve"> Описание лекарственной формы</w:t>
      </w:r>
      <w:bookmarkEnd w:id="59"/>
    </w:p>
    <w:p w14:paraId="79992518" w14:textId="7CD80902" w:rsidR="006E380C" w:rsidRPr="00B81EFB" w:rsidRDefault="006E380C" w:rsidP="0039612C">
      <w:pPr>
        <w:ind w:firstLine="709"/>
      </w:pPr>
      <w:r w:rsidRPr="00B81EFB">
        <w:t xml:space="preserve">Лекарственный препарат </w:t>
      </w:r>
      <w:r w:rsidRPr="00B81EFB">
        <w:rPr>
          <w:lang w:val="en-US"/>
        </w:rPr>
        <w:t>DT</w:t>
      </w:r>
      <w:r w:rsidRPr="00B81EFB">
        <w:t>-</w:t>
      </w:r>
      <w:r w:rsidRPr="00B81EFB">
        <w:rPr>
          <w:lang w:val="en-US"/>
        </w:rPr>
        <w:t>LNV</w:t>
      </w:r>
      <w:r w:rsidRPr="00B81EFB">
        <w:t xml:space="preserve"> планируется выпускать в двух дозировках: 4 мг и 10 мг.</w:t>
      </w:r>
    </w:p>
    <w:p w14:paraId="49BCE063" w14:textId="5869E7D0" w:rsidR="0039612C" w:rsidRPr="00B81EFB" w:rsidRDefault="0039612C" w:rsidP="0039612C">
      <w:pPr>
        <w:ind w:firstLine="709"/>
      </w:pPr>
      <w:r w:rsidRPr="00B81EFB">
        <w:t xml:space="preserve">Дозировка 4 мг: </w:t>
      </w:r>
      <w:r w:rsidR="006E380C" w:rsidRPr="00B81EFB">
        <w:t xml:space="preserve">твердые гипромеллозные капсулы </w:t>
      </w:r>
      <w:r w:rsidRPr="00B81EFB">
        <w:t>№</w:t>
      </w:r>
      <w:r w:rsidR="006E380C" w:rsidRPr="00B81EFB">
        <w:t>3</w:t>
      </w:r>
      <w:r w:rsidRPr="00B81EFB">
        <w:t xml:space="preserve"> с </w:t>
      </w:r>
      <w:r w:rsidR="006E380C" w:rsidRPr="00B81EFB">
        <w:t>корпусом и крышк</w:t>
      </w:r>
      <w:r w:rsidRPr="00B81EFB">
        <w:t xml:space="preserve">ой </w:t>
      </w:r>
      <w:r w:rsidR="006E380C" w:rsidRPr="00B81EFB">
        <w:t>желтого цвета</w:t>
      </w:r>
      <w:r w:rsidRPr="00B81EFB">
        <w:t>.</w:t>
      </w:r>
      <w:r w:rsidR="006E380C" w:rsidRPr="00B81EFB">
        <w:t xml:space="preserve"> Содержимое капсул – порошок или смесь порошка и гранул белого или почти белого цвета.</w:t>
      </w:r>
    </w:p>
    <w:p w14:paraId="36BEE663" w14:textId="0E6F3B15" w:rsidR="00295007" w:rsidRPr="00B81EFB" w:rsidRDefault="0039612C" w:rsidP="0039612C">
      <w:pPr>
        <w:ind w:firstLine="709"/>
      </w:pPr>
      <w:r w:rsidRPr="00B81EFB">
        <w:lastRenderedPageBreak/>
        <w:t xml:space="preserve">Дозировка 10 мг: </w:t>
      </w:r>
      <w:r w:rsidR="006E380C" w:rsidRPr="00B81EFB">
        <w:t>твердые гипромеллозные капсулы №3 с корпусом и крышкой желтого цвета. Содержимое капсул – порошок или смесь порошка и гранул белого или почти белого цвета</w:t>
      </w:r>
      <w:r w:rsidRPr="00B81EFB">
        <w:t>.</w:t>
      </w:r>
    </w:p>
    <w:p w14:paraId="54992F1E" w14:textId="77777777" w:rsidR="00295007" w:rsidRDefault="00295007" w:rsidP="00295007">
      <w:pPr>
        <w:pStyle w:val="3"/>
        <w:spacing w:after="240"/>
        <w:rPr>
          <w:rFonts w:ascii="Times New Roman" w:hAnsi="Times New Roman"/>
          <w:color w:val="000000" w:themeColor="text1"/>
          <w:szCs w:val="24"/>
        </w:rPr>
      </w:pPr>
      <w:bookmarkStart w:id="60" w:name="_Toc126059702"/>
      <w:r w:rsidRPr="005E6358">
        <w:rPr>
          <w:rFonts w:ascii="Times New Roman" w:hAnsi="Times New Roman"/>
          <w:color w:val="000000" w:themeColor="text1"/>
          <w:szCs w:val="24"/>
        </w:rPr>
        <w:t>2.2.3</w:t>
      </w:r>
      <w:r>
        <w:rPr>
          <w:rFonts w:ascii="Times New Roman" w:hAnsi="Times New Roman"/>
          <w:color w:val="000000" w:themeColor="text1"/>
          <w:szCs w:val="24"/>
        </w:rPr>
        <w:t>.</w:t>
      </w:r>
      <w:r w:rsidRPr="005E6358">
        <w:rPr>
          <w:rFonts w:ascii="Times New Roman" w:hAnsi="Times New Roman"/>
          <w:color w:val="000000" w:themeColor="text1"/>
          <w:szCs w:val="24"/>
        </w:rPr>
        <w:t xml:space="preserve"> Состав лекарственной формы</w:t>
      </w:r>
      <w:bookmarkEnd w:id="60"/>
    </w:p>
    <w:p w14:paraId="7300F1C6" w14:textId="3FA5C225" w:rsidR="00B81EFB" w:rsidRPr="00B81EFB" w:rsidRDefault="00295007" w:rsidP="00295007">
      <w:pPr>
        <w:pStyle w:val="aff1"/>
        <w:rPr>
          <w:b/>
          <w:bCs/>
        </w:rPr>
      </w:pPr>
      <w:bookmarkStart w:id="61" w:name="_Hlk111670939"/>
      <w:bookmarkStart w:id="62" w:name="_Toc111670946"/>
      <w:r w:rsidRPr="00B81EFB">
        <w:rPr>
          <w:b/>
          <w:bCs/>
        </w:rPr>
        <w:t>Таблица 2</w:t>
      </w:r>
      <w:r w:rsidR="00B81EFB" w:rsidRPr="00B81EFB">
        <w:rPr>
          <w:b/>
          <w:bCs/>
        </w:rPr>
        <w:t>-</w:t>
      </w:r>
      <w:r w:rsidRPr="00B81EFB">
        <w:rPr>
          <w:b/>
          <w:bCs/>
        </w:rPr>
        <w:fldChar w:fldCharType="begin"/>
      </w:r>
      <w:r w:rsidRPr="00B81EFB">
        <w:rPr>
          <w:b/>
          <w:bCs/>
        </w:rPr>
        <w:instrText xml:space="preserve"> SEQ Таблица \* ARABIC \s 2 </w:instrText>
      </w:r>
      <w:r w:rsidRPr="00B81EFB">
        <w:rPr>
          <w:b/>
          <w:bCs/>
        </w:rPr>
        <w:fldChar w:fldCharType="separate"/>
      </w:r>
      <w:r w:rsidR="008958FD" w:rsidRPr="00B81EFB">
        <w:rPr>
          <w:b/>
          <w:bCs/>
          <w:noProof/>
        </w:rPr>
        <w:t>1</w:t>
      </w:r>
      <w:r w:rsidRPr="00B81EFB">
        <w:rPr>
          <w:b/>
          <w:bCs/>
        </w:rPr>
        <w:fldChar w:fldCharType="end"/>
      </w:r>
      <w:r w:rsidRPr="00B81EFB">
        <w:rPr>
          <w:b/>
          <w:bCs/>
        </w:rPr>
        <w:t xml:space="preserve">. </w:t>
      </w:r>
      <w:bookmarkEnd w:id="61"/>
      <w:r w:rsidR="00B81EFB" w:rsidRPr="00B81EFB">
        <w:t xml:space="preserve">Состав готовой лекарственной формы препарата </w:t>
      </w:r>
      <w:r w:rsidR="00B81EFB" w:rsidRPr="00B81EFB">
        <w:rPr>
          <w:rFonts w:eastAsiaTheme="minorHAnsi"/>
          <w:lang w:eastAsia="en-US"/>
        </w:rPr>
        <w:t>DT-</w:t>
      </w:r>
      <w:r w:rsidR="00B81EFB" w:rsidRPr="00B81EFB">
        <w:rPr>
          <w:lang w:val="en-US"/>
        </w:rPr>
        <w:t>LNV</w:t>
      </w:r>
      <w:r w:rsidR="00B81EFB" w:rsidRPr="00B81EFB">
        <w:rPr>
          <w:rFonts w:eastAsiaTheme="minorHAnsi"/>
          <w:lang w:eastAsia="en-US"/>
        </w:rPr>
        <w:t>, капсулы, 4 мг и 10 мг.</w:t>
      </w:r>
    </w:p>
    <w:tbl>
      <w:tblPr>
        <w:tblStyle w:val="a8"/>
        <w:tblW w:w="9322" w:type="dxa"/>
        <w:tblInd w:w="-5" w:type="dxa"/>
        <w:tblLayout w:type="fixed"/>
        <w:tblLook w:val="01E0" w:firstRow="1" w:lastRow="1" w:firstColumn="1" w:lastColumn="1" w:noHBand="0" w:noVBand="0"/>
      </w:tblPr>
      <w:tblGrid>
        <w:gridCol w:w="5529"/>
        <w:gridCol w:w="1984"/>
        <w:gridCol w:w="1809"/>
      </w:tblGrid>
      <w:tr w:rsidR="00B81EFB" w:rsidRPr="00B81EFB" w14:paraId="598ECD31" w14:textId="4FEB323E" w:rsidTr="00CC0586">
        <w:trPr>
          <w:trHeight w:val="18"/>
          <w:tblHeader/>
        </w:trPr>
        <w:tc>
          <w:tcPr>
            <w:tcW w:w="5529" w:type="dxa"/>
            <w:shd w:val="clear" w:color="auto" w:fill="D9D9D9" w:themeFill="background1" w:themeFillShade="D9"/>
          </w:tcPr>
          <w:p w14:paraId="4CA8D9BE" w14:textId="77777777" w:rsidR="00B81EFB" w:rsidRPr="00F527EB" w:rsidRDefault="00B81EFB" w:rsidP="00201FA0">
            <w:pPr>
              <w:jc w:val="center"/>
              <w:rPr>
                <w:rFonts w:eastAsia="Calibri"/>
                <w:b/>
              </w:rPr>
            </w:pPr>
            <w:r w:rsidRPr="00F527EB">
              <w:rPr>
                <w:rFonts w:eastAsia="Calibri"/>
                <w:b/>
              </w:rPr>
              <w:t>Для дозировки:</w:t>
            </w:r>
          </w:p>
        </w:tc>
        <w:tc>
          <w:tcPr>
            <w:tcW w:w="1984" w:type="dxa"/>
            <w:shd w:val="clear" w:color="auto" w:fill="D9D9D9" w:themeFill="background1" w:themeFillShade="D9"/>
          </w:tcPr>
          <w:p w14:paraId="04B61D4D" w14:textId="081F7D00" w:rsidR="00B81EFB" w:rsidRPr="00F527EB" w:rsidRDefault="00B81EFB" w:rsidP="00201FA0">
            <w:pPr>
              <w:jc w:val="center"/>
              <w:rPr>
                <w:rFonts w:eastAsia="Calibri"/>
                <w:b/>
              </w:rPr>
            </w:pPr>
            <w:r w:rsidRPr="00F527EB">
              <w:rPr>
                <w:rFonts w:eastAsia="Calibri"/>
                <w:b/>
              </w:rPr>
              <w:t>4 мг</w:t>
            </w:r>
          </w:p>
        </w:tc>
        <w:tc>
          <w:tcPr>
            <w:tcW w:w="1809" w:type="dxa"/>
            <w:shd w:val="clear" w:color="auto" w:fill="D9D9D9" w:themeFill="background1" w:themeFillShade="D9"/>
          </w:tcPr>
          <w:p w14:paraId="0CF34467" w14:textId="1252BB20" w:rsidR="00B81EFB" w:rsidRPr="00F527EB" w:rsidRDefault="00B81EFB" w:rsidP="00201FA0">
            <w:pPr>
              <w:jc w:val="center"/>
              <w:rPr>
                <w:rFonts w:eastAsia="Calibri"/>
                <w:b/>
              </w:rPr>
            </w:pPr>
            <w:r w:rsidRPr="00F527EB">
              <w:rPr>
                <w:rFonts w:eastAsia="Calibri"/>
                <w:b/>
              </w:rPr>
              <w:t>10 мг</w:t>
            </w:r>
          </w:p>
        </w:tc>
      </w:tr>
      <w:tr w:rsidR="00E778B9" w:rsidRPr="00B81EFB" w14:paraId="3E9E2618" w14:textId="6B93C8A8" w:rsidTr="00201FA0">
        <w:trPr>
          <w:trHeight w:val="18"/>
        </w:trPr>
        <w:tc>
          <w:tcPr>
            <w:tcW w:w="9322" w:type="dxa"/>
            <w:gridSpan w:val="3"/>
          </w:tcPr>
          <w:p w14:paraId="1F85B970" w14:textId="1162D30B" w:rsidR="00E778B9" w:rsidRPr="00F527EB" w:rsidRDefault="00E778B9" w:rsidP="00201FA0">
            <w:pPr>
              <w:rPr>
                <w:rFonts w:eastAsia="Calibri"/>
                <w:i/>
              </w:rPr>
            </w:pPr>
            <w:r w:rsidRPr="00F527EB">
              <w:rPr>
                <w:rFonts w:eastAsia="Calibri"/>
                <w:i/>
              </w:rPr>
              <w:t>Действующее вещество:</w:t>
            </w:r>
          </w:p>
        </w:tc>
      </w:tr>
      <w:tr w:rsidR="00B81EFB" w:rsidRPr="00B81EFB" w14:paraId="6F0C6760" w14:textId="6827C072" w:rsidTr="00CC0586">
        <w:trPr>
          <w:trHeight w:val="18"/>
        </w:trPr>
        <w:tc>
          <w:tcPr>
            <w:tcW w:w="5529" w:type="dxa"/>
          </w:tcPr>
          <w:p w14:paraId="7E16985E" w14:textId="766B4C36" w:rsidR="00E778B9" w:rsidRPr="00F527EB" w:rsidRDefault="00E778B9" w:rsidP="00E778B9">
            <w:pPr>
              <w:ind w:left="743"/>
              <w:jc w:val="left"/>
              <w:rPr>
                <w:rFonts w:eastAsia="Calibri"/>
              </w:rPr>
            </w:pPr>
            <w:r w:rsidRPr="00F527EB">
              <w:t>Ленватиниба мезилат</w:t>
            </w:r>
            <w:r w:rsidRPr="00F527EB">
              <w:rPr>
                <w:rFonts w:eastAsia="Calibri"/>
              </w:rPr>
              <w:t xml:space="preserve"> </w:t>
            </w:r>
          </w:p>
          <w:p w14:paraId="54284ECB" w14:textId="4ECB3074" w:rsidR="00B81EFB" w:rsidRPr="00F527EB" w:rsidRDefault="00E778B9" w:rsidP="00E778B9">
            <w:pPr>
              <w:ind w:left="743"/>
              <w:jc w:val="left"/>
            </w:pPr>
            <w:r w:rsidRPr="00F527EB">
              <w:rPr>
                <w:rFonts w:eastAsia="Calibri"/>
              </w:rPr>
              <w:t xml:space="preserve">в пересчете на </w:t>
            </w:r>
            <w:r w:rsidRPr="00F527EB">
              <w:t>ленватиниб</w:t>
            </w:r>
          </w:p>
        </w:tc>
        <w:tc>
          <w:tcPr>
            <w:tcW w:w="1984" w:type="dxa"/>
          </w:tcPr>
          <w:p w14:paraId="6630047C" w14:textId="77777777" w:rsidR="00E778B9" w:rsidRPr="00F527EB" w:rsidRDefault="00E778B9" w:rsidP="00E778B9">
            <w:pPr>
              <w:jc w:val="center"/>
              <w:rPr>
                <w:rFonts w:eastAsia="Calibri"/>
              </w:rPr>
            </w:pPr>
            <w:r w:rsidRPr="00F527EB">
              <w:rPr>
                <w:rFonts w:eastAsia="Calibri"/>
              </w:rPr>
              <w:t>4,90 мг</w:t>
            </w:r>
          </w:p>
          <w:p w14:paraId="2963A70D" w14:textId="5B2903DA" w:rsidR="00B81EFB" w:rsidRPr="00F527EB" w:rsidRDefault="00E778B9" w:rsidP="00E778B9">
            <w:pPr>
              <w:jc w:val="center"/>
              <w:rPr>
                <w:rFonts w:eastAsia="Calibri"/>
              </w:rPr>
            </w:pPr>
            <w:r w:rsidRPr="00F527EB">
              <w:rPr>
                <w:rFonts w:eastAsia="Calibri"/>
              </w:rPr>
              <w:t>4,00 мг</w:t>
            </w:r>
          </w:p>
        </w:tc>
        <w:tc>
          <w:tcPr>
            <w:tcW w:w="1809" w:type="dxa"/>
          </w:tcPr>
          <w:p w14:paraId="322115F0" w14:textId="77777777" w:rsidR="00E778B9" w:rsidRPr="00F527EB" w:rsidRDefault="00E778B9" w:rsidP="00E778B9">
            <w:pPr>
              <w:jc w:val="center"/>
            </w:pPr>
            <w:r w:rsidRPr="00F527EB">
              <w:t>12,25 мг</w:t>
            </w:r>
          </w:p>
          <w:p w14:paraId="580ECF8C" w14:textId="3A535AB0" w:rsidR="00B81EFB" w:rsidRPr="00F527EB" w:rsidRDefault="00E778B9" w:rsidP="00E778B9">
            <w:pPr>
              <w:jc w:val="center"/>
              <w:rPr>
                <w:rFonts w:eastAsia="Calibri"/>
              </w:rPr>
            </w:pPr>
            <w:r w:rsidRPr="00F527EB">
              <w:t>10,00 мг</w:t>
            </w:r>
          </w:p>
        </w:tc>
      </w:tr>
      <w:tr w:rsidR="00E778B9" w:rsidRPr="00B81EFB" w14:paraId="4226255B" w14:textId="4B3D0A8C" w:rsidTr="00201FA0">
        <w:trPr>
          <w:trHeight w:val="18"/>
        </w:trPr>
        <w:tc>
          <w:tcPr>
            <w:tcW w:w="9322" w:type="dxa"/>
            <w:gridSpan w:val="3"/>
          </w:tcPr>
          <w:p w14:paraId="7FCA6AC8" w14:textId="62EAFDEF" w:rsidR="00E778B9" w:rsidRPr="00F527EB" w:rsidRDefault="00E778B9" w:rsidP="00F527EB">
            <w:pPr>
              <w:rPr>
                <w:rFonts w:eastAsia="Calibri"/>
              </w:rPr>
            </w:pPr>
            <w:r w:rsidRPr="00F527EB">
              <w:rPr>
                <w:rFonts w:eastAsia="Calibri"/>
                <w:i/>
              </w:rPr>
              <w:t>Вспомогательные вещества:</w:t>
            </w:r>
          </w:p>
        </w:tc>
      </w:tr>
      <w:tr w:rsidR="00F527EB" w:rsidRPr="00B81EFB" w14:paraId="36BF42AF" w14:textId="136F7744" w:rsidTr="00201FA0">
        <w:trPr>
          <w:trHeight w:val="18"/>
        </w:trPr>
        <w:tc>
          <w:tcPr>
            <w:tcW w:w="5529" w:type="dxa"/>
          </w:tcPr>
          <w:p w14:paraId="4C73F757" w14:textId="1059DA85" w:rsidR="00F527EB" w:rsidRPr="00F527EB" w:rsidRDefault="00F527EB" w:rsidP="00F527EB">
            <w:pPr>
              <w:ind w:firstLine="743"/>
              <w:rPr>
                <w:rFonts w:eastAsia="Calibri"/>
                <w:i/>
              </w:rPr>
            </w:pPr>
            <w:r w:rsidRPr="00F527EB">
              <w:rPr>
                <w:rFonts w:eastAsia="Calibri"/>
              </w:rPr>
              <w:t>Кальция карбонат</w:t>
            </w:r>
          </w:p>
        </w:tc>
        <w:tc>
          <w:tcPr>
            <w:tcW w:w="1984" w:type="dxa"/>
            <w:vAlign w:val="center"/>
          </w:tcPr>
          <w:p w14:paraId="17E491EF" w14:textId="45B2C6C1" w:rsidR="00F527EB" w:rsidRPr="00F527EB" w:rsidRDefault="00F527EB" w:rsidP="00F527EB">
            <w:pPr>
              <w:jc w:val="center"/>
              <w:rPr>
                <w:rFonts w:eastAsia="Calibri"/>
                <w:i/>
              </w:rPr>
            </w:pPr>
            <w:r w:rsidRPr="00F527EB">
              <w:rPr>
                <w:rFonts w:eastAsia="Calibri"/>
                <w:lang w:val="en-US"/>
              </w:rPr>
              <w:t>33</w:t>
            </w:r>
            <w:r w:rsidRPr="00F527EB">
              <w:rPr>
                <w:rFonts w:eastAsia="Calibri"/>
              </w:rPr>
              <w:t>,</w:t>
            </w:r>
            <w:r w:rsidRPr="00F527EB">
              <w:rPr>
                <w:rFonts w:eastAsia="Calibri"/>
                <w:lang w:val="en-US"/>
              </w:rPr>
              <w:t>00</w:t>
            </w:r>
            <w:r w:rsidRPr="00F527EB">
              <w:rPr>
                <w:rFonts w:eastAsia="Calibri"/>
              </w:rPr>
              <w:t xml:space="preserve"> мг</w:t>
            </w:r>
          </w:p>
        </w:tc>
        <w:tc>
          <w:tcPr>
            <w:tcW w:w="1809" w:type="dxa"/>
            <w:vAlign w:val="center"/>
          </w:tcPr>
          <w:p w14:paraId="363F21E1" w14:textId="5153D3AC" w:rsidR="00F527EB" w:rsidRPr="00F527EB" w:rsidRDefault="00F527EB" w:rsidP="00F527EB">
            <w:pPr>
              <w:jc w:val="center"/>
              <w:rPr>
                <w:rFonts w:eastAsia="Calibri"/>
              </w:rPr>
            </w:pPr>
            <w:r w:rsidRPr="00F527EB">
              <w:rPr>
                <w:rFonts w:eastAsia="Calibri"/>
                <w:lang w:val="en-US"/>
              </w:rPr>
              <w:t>33</w:t>
            </w:r>
            <w:r w:rsidRPr="00F527EB">
              <w:rPr>
                <w:rFonts w:eastAsia="Calibri"/>
              </w:rPr>
              <w:t>,</w:t>
            </w:r>
            <w:r w:rsidRPr="00F527EB">
              <w:rPr>
                <w:rFonts w:eastAsia="Calibri"/>
                <w:lang w:val="en-US"/>
              </w:rPr>
              <w:t>00</w:t>
            </w:r>
            <w:r w:rsidRPr="00F527EB">
              <w:rPr>
                <w:rFonts w:eastAsia="Calibri"/>
              </w:rPr>
              <w:t xml:space="preserve"> мг</w:t>
            </w:r>
          </w:p>
        </w:tc>
      </w:tr>
      <w:tr w:rsidR="00F527EB" w:rsidRPr="00B81EFB" w14:paraId="020D0926" w14:textId="2F0374BA" w:rsidTr="00201FA0">
        <w:trPr>
          <w:trHeight w:val="18"/>
        </w:trPr>
        <w:tc>
          <w:tcPr>
            <w:tcW w:w="5529" w:type="dxa"/>
          </w:tcPr>
          <w:p w14:paraId="626E0AA4" w14:textId="4680DDDE" w:rsidR="00F527EB" w:rsidRPr="00F527EB" w:rsidRDefault="00F527EB" w:rsidP="00F527EB">
            <w:pPr>
              <w:ind w:left="738"/>
              <w:rPr>
                <w:rFonts w:eastAsia="Calibri"/>
              </w:rPr>
            </w:pPr>
            <w:r w:rsidRPr="00F527EB">
              <w:rPr>
                <w:rFonts w:eastAsia="Calibri"/>
              </w:rPr>
              <w:t>Маннитол</w:t>
            </w:r>
          </w:p>
        </w:tc>
        <w:tc>
          <w:tcPr>
            <w:tcW w:w="1984" w:type="dxa"/>
            <w:vAlign w:val="center"/>
          </w:tcPr>
          <w:p w14:paraId="329B11F7" w14:textId="78A07BFD" w:rsidR="00F527EB" w:rsidRPr="00F527EB" w:rsidRDefault="00F527EB" w:rsidP="00F527EB">
            <w:pPr>
              <w:jc w:val="center"/>
              <w:rPr>
                <w:rFonts w:eastAsia="Calibri"/>
              </w:rPr>
            </w:pPr>
            <w:r w:rsidRPr="00F527EB">
              <w:rPr>
                <w:rFonts w:eastAsia="Calibri"/>
                <w:lang w:val="en-US"/>
              </w:rPr>
              <w:t>16</w:t>
            </w:r>
            <w:r w:rsidRPr="00F527EB">
              <w:rPr>
                <w:rFonts w:eastAsia="Calibri"/>
              </w:rPr>
              <w:t>,</w:t>
            </w:r>
            <w:r w:rsidRPr="00F527EB">
              <w:rPr>
                <w:rFonts w:eastAsia="Calibri"/>
                <w:lang w:val="en-US"/>
              </w:rPr>
              <w:t>10</w:t>
            </w:r>
            <w:r w:rsidRPr="00F527EB">
              <w:rPr>
                <w:rFonts w:eastAsia="Calibri"/>
              </w:rPr>
              <w:t xml:space="preserve"> мг</w:t>
            </w:r>
          </w:p>
        </w:tc>
        <w:tc>
          <w:tcPr>
            <w:tcW w:w="1809" w:type="dxa"/>
            <w:vAlign w:val="center"/>
          </w:tcPr>
          <w:p w14:paraId="32A1E20E" w14:textId="4B9DCB21" w:rsidR="00F527EB" w:rsidRPr="00F527EB" w:rsidRDefault="00F527EB" w:rsidP="00F527EB">
            <w:pPr>
              <w:jc w:val="center"/>
              <w:rPr>
                <w:rFonts w:eastAsia="Calibri"/>
              </w:rPr>
            </w:pPr>
            <w:r>
              <w:rPr>
                <w:rFonts w:eastAsia="Calibri"/>
              </w:rPr>
              <w:t>8,75</w:t>
            </w:r>
            <w:r w:rsidRPr="00F527EB">
              <w:rPr>
                <w:rFonts w:eastAsia="Calibri"/>
              </w:rPr>
              <w:t xml:space="preserve"> мг</w:t>
            </w:r>
          </w:p>
        </w:tc>
      </w:tr>
      <w:tr w:rsidR="00F527EB" w:rsidRPr="00B81EFB" w14:paraId="605CA39A" w14:textId="076A0ECD" w:rsidTr="00201FA0">
        <w:trPr>
          <w:trHeight w:val="18"/>
        </w:trPr>
        <w:tc>
          <w:tcPr>
            <w:tcW w:w="5529" w:type="dxa"/>
          </w:tcPr>
          <w:p w14:paraId="4924B72B" w14:textId="3A27D634" w:rsidR="00F527EB" w:rsidRPr="00F527EB" w:rsidRDefault="00F527EB" w:rsidP="00F527EB">
            <w:pPr>
              <w:ind w:left="738"/>
              <w:rPr>
                <w:rFonts w:eastAsia="Calibri"/>
              </w:rPr>
            </w:pPr>
            <w:r w:rsidRPr="00F527EB">
              <w:rPr>
                <w:lang w:eastAsia="x-none"/>
              </w:rPr>
              <w:t>Целлюлоза микрокристаллическая</w:t>
            </w:r>
            <w:r w:rsidRPr="00F527EB" w:rsidDel="00AD5A18">
              <w:rPr>
                <w:lang w:eastAsia="x-none"/>
              </w:rPr>
              <w:t xml:space="preserve"> </w:t>
            </w:r>
            <w:r w:rsidRPr="00F527EB">
              <w:rPr>
                <w:lang w:eastAsia="x-none"/>
              </w:rPr>
              <w:t>тип 101</w:t>
            </w:r>
          </w:p>
        </w:tc>
        <w:tc>
          <w:tcPr>
            <w:tcW w:w="1984" w:type="dxa"/>
            <w:vAlign w:val="center"/>
          </w:tcPr>
          <w:p w14:paraId="2093C797" w14:textId="0A1BE559" w:rsidR="00F527EB" w:rsidRPr="00F527EB" w:rsidRDefault="00F527EB" w:rsidP="00F527EB">
            <w:pPr>
              <w:jc w:val="center"/>
              <w:rPr>
                <w:rFonts w:eastAsia="Calibri"/>
              </w:rPr>
            </w:pPr>
            <w:r w:rsidRPr="00F527EB">
              <w:rPr>
                <w:rFonts w:eastAsia="Calibri"/>
                <w:lang w:val="en-US"/>
              </w:rPr>
              <w:t>10</w:t>
            </w:r>
            <w:r w:rsidRPr="00F527EB">
              <w:rPr>
                <w:rFonts w:eastAsia="Calibri"/>
              </w:rPr>
              <w:t>,00 мг</w:t>
            </w:r>
          </w:p>
        </w:tc>
        <w:tc>
          <w:tcPr>
            <w:tcW w:w="1809" w:type="dxa"/>
            <w:vAlign w:val="center"/>
          </w:tcPr>
          <w:p w14:paraId="0AC68E8A" w14:textId="618409C6" w:rsidR="00F527EB" w:rsidRPr="00F527EB" w:rsidRDefault="00F527EB" w:rsidP="00F527EB">
            <w:pPr>
              <w:jc w:val="center"/>
              <w:rPr>
                <w:rFonts w:eastAsia="Calibri"/>
              </w:rPr>
            </w:pPr>
            <w:r w:rsidRPr="00F527EB">
              <w:rPr>
                <w:rFonts w:eastAsia="Calibri"/>
                <w:lang w:val="en-US"/>
              </w:rPr>
              <w:t>10</w:t>
            </w:r>
            <w:r w:rsidRPr="00F527EB">
              <w:rPr>
                <w:rFonts w:eastAsia="Calibri"/>
              </w:rPr>
              <w:t>,00 мг</w:t>
            </w:r>
          </w:p>
        </w:tc>
      </w:tr>
      <w:tr w:rsidR="00F527EB" w:rsidRPr="00B81EFB" w14:paraId="1F839BD2" w14:textId="7E570338" w:rsidTr="00201FA0">
        <w:trPr>
          <w:trHeight w:val="18"/>
        </w:trPr>
        <w:tc>
          <w:tcPr>
            <w:tcW w:w="5529" w:type="dxa"/>
          </w:tcPr>
          <w:p w14:paraId="5CFD2A2D" w14:textId="00C252D3" w:rsidR="00F527EB" w:rsidRPr="00F527EB" w:rsidRDefault="00F527EB" w:rsidP="00F527EB">
            <w:pPr>
              <w:ind w:left="738"/>
              <w:rPr>
                <w:rFonts w:eastAsia="Calibri"/>
              </w:rPr>
            </w:pPr>
            <w:r w:rsidRPr="00F527EB">
              <w:rPr>
                <w:lang w:eastAsia="x-none"/>
              </w:rPr>
              <w:t>Целлюлоза микрокристаллическая</w:t>
            </w:r>
            <w:r w:rsidRPr="00F527EB" w:rsidDel="00AD5A18">
              <w:rPr>
                <w:lang w:eastAsia="x-none"/>
              </w:rPr>
              <w:t xml:space="preserve"> </w:t>
            </w:r>
            <w:r w:rsidRPr="00F527EB">
              <w:rPr>
                <w:lang w:eastAsia="x-none"/>
              </w:rPr>
              <w:t>тип 102</w:t>
            </w:r>
          </w:p>
        </w:tc>
        <w:tc>
          <w:tcPr>
            <w:tcW w:w="1984" w:type="dxa"/>
            <w:vAlign w:val="center"/>
          </w:tcPr>
          <w:p w14:paraId="7747FB60" w14:textId="6FA27EC5" w:rsidR="00F527EB" w:rsidRPr="00F527EB" w:rsidRDefault="00F527EB" w:rsidP="00F527EB">
            <w:pPr>
              <w:jc w:val="center"/>
              <w:rPr>
                <w:rFonts w:eastAsia="Calibri"/>
              </w:rPr>
            </w:pPr>
            <w:r w:rsidRPr="00F527EB">
              <w:rPr>
                <w:rFonts w:eastAsia="Calibri"/>
                <w:lang w:val="en-US"/>
              </w:rPr>
              <w:t>5</w:t>
            </w:r>
            <w:r w:rsidRPr="00F527EB">
              <w:rPr>
                <w:rFonts w:eastAsia="Calibri"/>
              </w:rPr>
              <w:t>,</w:t>
            </w:r>
            <w:r w:rsidRPr="00F527EB">
              <w:rPr>
                <w:rFonts w:eastAsia="Calibri"/>
                <w:lang w:val="en-US"/>
              </w:rPr>
              <w:t>0</w:t>
            </w:r>
            <w:r w:rsidRPr="00F527EB">
              <w:rPr>
                <w:rFonts w:eastAsia="Calibri"/>
              </w:rPr>
              <w:t>0 мг</w:t>
            </w:r>
          </w:p>
        </w:tc>
        <w:tc>
          <w:tcPr>
            <w:tcW w:w="1809" w:type="dxa"/>
            <w:vAlign w:val="center"/>
          </w:tcPr>
          <w:p w14:paraId="6B23794C" w14:textId="2177EC6A" w:rsidR="00F527EB" w:rsidRPr="00F527EB" w:rsidRDefault="00F527EB" w:rsidP="00F527EB">
            <w:pPr>
              <w:jc w:val="center"/>
              <w:rPr>
                <w:rFonts w:eastAsia="Calibri"/>
              </w:rPr>
            </w:pPr>
            <w:r w:rsidRPr="00F527EB">
              <w:rPr>
                <w:rFonts w:eastAsia="Calibri"/>
                <w:lang w:val="en-US"/>
              </w:rPr>
              <w:t>5</w:t>
            </w:r>
            <w:r w:rsidRPr="00F527EB">
              <w:rPr>
                <w:rFonts w:eastAsia="Calibri"/>
              </w:rPr>
              <w:t>,</w:t>
            </w:r>
            <w:r w:rsidRPr="00F527EB">
              <w:rPr>
                <w:rFonts w:eastAsia="Calibri"/>
                <w:lang w:val="en-US"/>
              </w:rPr>
              <w:t>0</w:t>
            </w:r>
            <w:r w:rsidRPr="00F527EB">
              <w:rPr>
                <w:rFonts w:eastAsia="Calibri"/>
              </w:rPr>
              <w:t>0 мг</w:t>
            </w:r>
          </w:p>
        </w:tc>
      </w:tr>
      <w:tr w:rsidR="00F527EB" w:rsidRPr="00B81EFB" w14:paraId="56B5F488" w14:textId="77777777" w:rsidTr="00201FA0">
        <w:trPr>
          <w:trHeight w:val="18"/>
        </w:trPr>
        <w:tc>
          <w:tcPr>
            <w:tcW w:w="5529" w:type="dxa"/>
          </w:tcPr>
          <w:p w14:paraId="5B3FA72A" w14:textId="2F228876" w:rsidR="00F527EB" w:rsidRPr="00F527EB" w:rsidRDefault="00F527EB" w:rsidP="00F527EB">
            <w:pPr>
              <w:ind w:left="738"/>
              <w:rPr>
                <w:lang w:eastAsia="x-none"/>
              </w:rPr>
            </w:pPr>
            <w:r w:rsidRPr="00F527EB">
              <w:t>Гипролоза с низкой степенью замещения</w:t>
            </w:r>
          </w:p>
        </w:tc>
        <w:tc>
          <w:tcPr>
            <w:tcW w:w="1984" w:type="dxa"/>
            <w:vAlign w:val="center"/>
          </w:tcPr>
          <w:p w14:paraId="33FCED8B" w14:textId="29F4477D" w:rsidR="00F527EB" w:rsidRPr="00F527EB" w:rsidRDefault="00F527EB" w:rsidP="00F527EB">
            <w:pPr>
              <w:jc w:val="center"/>
              <w:rPr>
                <w:rFonts w:eastAsia="Calibri"/>
              </w:rPr>
            </w:pPr>
            <w:r w:rsidRPr="00F527EB">
              <w:rPr>
                <w:rFonts w:eastAsia="Calibri"/>
                <w:lang w:val="en-US"/>
              </w:rPr>
              <w:t xml:space="preserve">25,00 </w:t>
            </w:r>
            <w:r w:rsidRPr="00F527EB">
              <w:rPr>
                <w:rFonts w:eastAsia="Calibri"/>
              </w:rPr>
              <w:t>мг</w:t>
            </w:r>
          </w:p>
        </w:tc>
        <w:tc>
          <w:tcPr>
            <w:tcW w:w="1809" w:type="dxa"/>
            <w:vAlign w:val="center"/>
          </w:tcPr>
          <w:p w14:paraId="0931CDEF" w14:textId="10B55F2D" w:rsidR="00F527EB" w:rsidRPr="00F527EB" w:rsidRDefault="00F527EB" w:rsidP="00F527EB">
            <w:pPr>
              <w:jc w:val="center"/>
              <w:rPr>
                <w:rFonts w:eastAsia="Calibri"/>
              </w:rPr>
            </w:pPr>
            <w:r w:rsidRPr="00F527EB">
              <w:rPr>
                <w:rFonts w:eastAsia="Calibri"/>
                <w:lang w:val="en-US"/>
              </w:rPr>
              <w:t xml:space="preserve">25,00 </w:t>
            </w:r>
            <w:r w:rsidRPr="00F527EB">
              <w:rPr>
                <w:rFonts w:eastAsia="Calibri"/>
              </w:rPr>
              <w:t>мг</w:t>
            </w:r>
          </w:p>
        </w:tc>
      </w:tr>
      <w:tr w:rsidR="00F527EB" w:rsidRPr="00B81EFB" w14:paraId="32D86E87" w14:textId="77777777" w:rsidTr="00201FA0">
        <w:trPr>
          <w:trHeight w:val="18"/>
        </w:trPr>
        <w:tc>
          <w:tcPr>
            <w:tcW w:w="5529" w:type="dxa"/>
          </w:tcPr>
          <w:p w14:paraId="4336290D" w14:textId="44136677" w:rsidR="00F527EB" w:rsidRPr="00F527EB" w:rsidRDefault="00F527EB" w:rsidP="00F527EB">
            <w:pPr>
              <w:ind w:left="738"/>
              <w:rPr>
                <w:lang w:eastAsia="x-none"/>
              </w:rPr>
            </w:pPr>
            <w:r w:rsidRPr="00F527EB">
              <w:t>Гипролоза</w:t>
            </w:r>
          </w:p>
        </w:tc>
        <w:tc>
          <w:tcPr>
            <w:tcW w:w="1984" w:type="dxa"/>
            <w:vAlign w:val="center"/>
          </w:tcPr>
          <w:p w14:paraId="0FD1A99F" w14:textId="0FFF3535" w:rsidR="00F527EB" w:rsidRPr="00F527EB" w:rsidRDefault="00F527EB" w:rsidP="00F527EB">
            <w:pPr>
              <w:jc w:val="center"/>
              <w:rPr>
                <w:rFonts w:eastAsia="Calibri"/>
              </w:rPr>
            </w:pPr>
            <w:r w:rsidRPr="00F527EB">
              <w:rPr>
                <w:rFonts w:eastAsia="Calibri"/>
              </w:rPr>
              <w:t>3,00 мг</w:t>
            </w:r>
          </w:p>
        </w:tc>
        <w:tc>
          <w:tcPr>
            <w:tcW w:w="1809" w:type="dxa"/>
            <w:vAlign w:val="center"/>
          </w:tcPr>
          <w:p w14:paraId="796500B1" w14:textId="1910EB76" w:rsidR="00F527EB" w:rsidRPr="00F527EB" w:rsidRDefault="00F527EB" w:rsidP="00F527EB">
            <w:pPr>
              <w:jc w:val="center"/>
              <w:rPr>
                <w:rFonts w:eastAsia="Calibri"/>
              </w:rPr>
            </w:pPr>
            <w:r w:rsidRPr="00F527EB">
              <w:rPr>
                <w:rFonts w:eastAsia="Calibri"/>
              </w:rPr>
              <w:t>3,00 мг</w:t>
            </w:r>
          </w:p>
        </w:tc>
      </w:tr>
      <w:tr w:rsidR="00F527EB" w:rsidRPr="00B81EFB" w14:paraId="01D6108D" w14:textId="77777777" w:rsidTr="00201FA0">
        <w:trPr>
          <w:trHeight w:val="18"/>
        </w:trPr>
        <w:tc>
          <w:tcPr>
            <w:tcW w:w="5529" w:type="dxa"/>
          </w:tcPr>
          <w:p w14:paraId="79EE239A" w14:textId="052B3C42" w:rsidR="00F527EB" w:rsidRPr="00F527EB" w:rsidRDefault="00F527EB" w:rsidP="00F527EB">
            <w:pPr>
              <w:ind w:left="738"/>
            </w:pPr>
            <w:r w:rsidRPr="00F527EB">
              <w:t>Тальк</w:t>
            </w:r>
          </w:p>
        </w:tc>
        <w:tc>
          <w:tcPr>
            <w:tcW w:w="1984" w:type="dxa"/>
            <w:vAlign w:val="center"/>
          </w:tcPr>
          <w:p w14:paraId="3FD8C501" w14:textId="71FC7BDA" w:rsidR="00F527EB" w:rsidRPr="00F527EB" w:rsidRDefault="00F527EB" w:rsidP="00F527EB">
            <w:pPr>
              <w:jc w:val="center"/>
              <w:rPr>
                <w:rFonts w:eastAsia="Calibri"/>
              </w:rPr>
            </w:pPr>
            <w:r w:rsidRPr="00F527EB">
              <w:rPr>
                <w:rFonts w:eastAsia="Calibri"/>
              </w:rPr>
              <w:t>3,00 мг</w:t>
            </w:r>
          </w:p>
        </w:tc>
        <w:tc>
          <w:tcPr>
            <w:tcW w:w="1809" w:type="dxa"/>
            <w:vAlign w:val="center"/>
          </w:tcPr>
          <w:p w14:paraId="7A0A8D27" w14:textId="3925C47E" w:rsidR="00F527EB" w:rsidRPr="00F527EB" w:rsidRDefault="00F527EB" w:rsidP="00F527EB">
            <w:pPr>
              <w:jc w:val="center"/>
              <w:rPr>
                <w:rFonts w:eastAsia="Calibri"/>
              </w:rPr>
            </w:pPr>
            <w:r w:rsidRPr="00F527EB">
              <w:rPr>
                <w:rFonts w:eastAsia="Calibri"/>
              </w:rPr>
              <w:t>3,00 мг</w:t>
            </w:r>
          </w:p>
        </w:tc>
      </w:tr>
      <w:tr w:rsidR="00F527EB" w:rsidRPr="00B81EFB" w14:paraId="2F61DA3E" w14:textId="4AF13F7C" w:rsidTr="00201FA0">
        <w:trPr>
          <w:trHeight w:val="18"/>
        </w:trPr>
        <w:tc>
          <w:tcPr>
            <w:tcW w:w="5529" w:type="dxa"/>
          </w:tcPr>
          <w:p w14:paraId="16FD8A34" w14:textId="3ACB4F85" w:rsidR="00F527EB" w:rsidRPr="00F527EB" w:rsidRDefault="00F527EB" w:rsidP="00F527EB">
            <w:pPr>
              <w:rPr>
                <w:rFonts w:eastAsia="Calibri"/>
                <w:lang w:val="en-US"/>
              </w:rPr>
            </w:pPr>
            <w:r w:rsidRPr="00F527EB">
              <w:rPr>
                <w:rFonts w:eastAsia="Calibri"/>
                <w:b/>
              </w:rPr>
              <w:t>Масса содержимого капсулы</w:t>
            </w:r>
          </w:p>
        </w:tc>
        <w:tc>
          <w:tcPr>
            <w:tcW w:w="1984" w:type="dxa"/>
            <w:vAlign w:val="center"/>
          </w:tcPr>
          <w:p w14:paraId="17ABA83D" w14:textId="27F20CAF" w:rsidR="00F527EB" w:rsidRPr="00F527EB" w:rsidRDefault="00F527EB" w:rsidP="00F527EB">
            <w:pPr>
              <w:jc w:val="center"/>
              <w:rPr>
                <w:rFonts w:eastAsia="Calibri"/>
              </w:rPr>
            </w:pPr>
            <w:r w:rsidRPr="00F527EB">
              <w:rPr>
                <w:rFonts w:eastAsia="Calibri"/>
                <w:b/>
              </w:rPr>
              <w:t>100,00 мг</w:t>
            </w:r>
          </w:p>
        </w:tc>
        <w:tc>
          <w:tcPr>
            <w:tcW w:w="1809" w:type="dxa"/>
            <w:vAlign w:val="center"/>
          </w:tcPr>
          <w:p w14:paraId="241D6106" w14:textId="78EFD935" w:rsidR="00F527EB" w:rsidRPr="00F527EB" w:rsidRDefault="00F527EB" w:rsidP="00F527EB">
            <w:pPr>
              <w:jc w:val="center"/>
              <w:rPr>
                <w:rFonts w:eastAsia="Calibri"/>
                <w:b/>
              </w:rPr>
            </w:pPr>
            <w:r w:rsidRPr="00F527EB">
              <w:rPr>
                <w:rFonts w:eastAsia="Calibri"/>
                <w:b/>
              </w:rPr>
              <w:t>100,00 мг</w:t>
            </w:r>
          </w:p>
        </w:tc>
      </w:tr>
      <w:tr w:rsidR="00F527EB" w:rsidRPr="00B81EFB" w14:paraId="78018EC7" w14:textId="77777777" w:rsidTr="00201FA0">
        <w:trPr>
          <w:trHeight w:val="18"/>
        </w:trPr>
        <w:tc>
          <w:tcPr>
            <w:tcW w:w="5529" w:type="dxa"/>
          </w:tcPr>
          <w:p w14:paraId="4060FE7B" w14:textId="77777777" w:rsidR="00F527EB" w:rsidRPr="00F527EB" w:rsidRDefault="00F527EB" w:rsidP="00F527EB">
            <w:pPr>
              <w:rPr>
                <w:rFonts w:eastAsia="Calibri"/>
              </w:rPr>
            </w:pPr>
            <w:r w:rsidRPr="00F527EB">
              <w:rPr>
                <w:i/>
                <w:lang w:eastAsia="ru-RU"/>
              </w:rPr>
              <w:t>Капсула гипромеллозная № 3:</w:t>
            </w:r>
          </w:p>
          <w:p w14:paraId="640F8C1F" w14:textId="77777777" w:rsidR="00F527EB" w:rsidRPr="00F527EB" w:rsidRDefault="00F527EB" w:rsidP="00F527EB">
            <w:pPr>
              <w:rPr>
                <w:rFonts w:eastAsia="Calibri"/>
              </w:rPr>
            </w:pPr>
            <w:r w:rsidRPr="00F527EB">
              <w:rPr>
                <w:lang w:eastAsia="ru-RU"/>
              </w:rPr>
              <w:t>[Корпус: титана диоксид – 1,9184 %;</w:t>
            </w:r>
            <w:r w:rsidRPr="00F527EB">
              <w:rPr>
                <w:rFonts w:eastAsia="Calibri"/>
              </w:rPr>
              <w:t xml:space="preserve"> </w:t>
            </w:r>
            <w:r w:rsidRPr="00F527EB">
              <w:rPr>
                <w:lang w:eastAsia="ru-RU"/>
              </w:rPr>
              <w:t>гипромеллоза до 100 %]</w:t>
            </w:r>
          </w:p>
          <w:p w14:paraId="09DD021E" w14:textId="34B8199E" w:rsidR="00F527EB" w:rsidRPr="00F527EB" w:rsidRDefault="00F527EB" w:rsidP="00F527EB">
            <w:pPr>
              <w:rPr>
                <w:rFonts w:eastAsia="Calibri"/>
              </w:rPr>
            </w:pPr>
            <w:r w:rsidRPr="00F527EB">
              <w:rPr>
                <w:lang w:eastAsia="ru-RU"/>
              </w:rPr>
              <w:t>[Крышка: титана диоксид – 1,9184 %;</w:t>
            </w:r>
            <w:r w:rsidRPr="00F527EB">
              <w:rPr>
                <w:rFonts w:eastAsia="Calibri"/>
              </w:rPr>
              <w:t xml:space="preserve"> </w:t>
            </w:r>
            <w:r w:rsidRPr="00F527EB">
              <w:rPr>
                <w:lang w:eastAsia="ru-RU"/>
              </w:rPr>
              <w:t>гипромеллоза до 100 %]</w:t>
            </w:r>
          </w:p>
        </w:tc>
        <w:tc>
          <w:tcPr>
            <w:tcW w:w="1984" w:type="dxa"/>
            <w:vAlign w:val="center"/>
          </w:tcPr>
          <w:p w14:paraId="7EA6F18A" w14:textId="1C97EE05" w:rsidR="00F527EB" w:rsidRPr="00F527EB" w:rsidRDefault="00F527EB" w:rsidP="00F527EB">
            <w:pPr>
              <w:jc w:val="center"/>
              <w:rPr>
                <w:rFonts w:eastAsia="Calibri"/>
                <w:b/>
              </w:rPr>
            </w:pPr>
            <w:r w:rsidRPr="00F527EB">
              <w:rPr>
                <w:rFonts w:eastAsia="Calibri"/>
                <w:lang w:val="en-US"/>
              </w:rPr>
              <w:t xml:space="preserve">47,00 </w:t>
            </w:r>
            <w:r w:rsidRPr="00F527EB">
              <w:rPr>
                <w:rFonts w:eastAsia="Calibri"/>
              </w:rPr>
              <w:t>мг</w:t>
            </w:r>
          </w:p>
        </w:tc>
        <w:tc>
          <w:tcPr>
            <w:tcW w:w="1809" w:type="dxa"/>
            <w:vAlign w:val="center"/>
          </w:tcPr>
          <w:p w14:paraId="658D479F" w14:textId="246CB261" w:rsidR="00F527EB" w:rsidRPr="00F527EB" w:rsidRDefault="00F527EB" w:rsidP="00F527EB">
            <w:pPr>
              <w:jc w:val="center"/>
              <w:rPr>
                <w:rFonts w:eastAsia="Calibri"/>
                <w:b/>
              </w:rPr>
            </w:pPr>
            <w:r w:rsidRPr="00F527EB">
              <w:rPr>
                <w:rFonts w:eastAsia="Calibri"/>
                <w:lang w:val="en-US"/>
              </w:rPr>
              <w:t xml:space="preserve">47,00 </w:t>
            </w:r>
            <w:r w:rsidRPr="00F527EB">
              <w:rPr>
                <w:rFonts w:eastAsia="Calibri"/>
              </w:rPr>
              <w:t>мг</w:t>
            </w:r>
          </w:p>
        </w:tc>
      </w:tr>
      <w:tr w:rsidR="00F527EB" w:rsidRPr="00B81EFB" w14:paraId="29E96040" w14:textId="77777777" w:rsidTr="00201FA0">
        <w:trPr>
          <w:trHeight w:val="18"/>
        </w:trPr>
        <w:tc>
          <w:tcPr>
            <w:tcW w:w="5529" w:type="dxa"/>
          </w:tcPr>
          <w:p w14:paraId="712C4765" w14:textId="0BF09ECE" w:rsidR="00F527EB" w:rsidRPr="00F527EB" w:rsidRDefault="00F527EB" w:rsidP="00F527EB">
            <w:pPr>
              <w:rPr>
                <w:rFonts w:eastAsia="Calibri"/>
                <w:b/>
              </w:rPr>
            </w:pPr>
            <w:r w:rsidRPr="00F527EB">
              <w:rPr>
                <w:b/>
              </w:rPr>
              <w:t>Масса капсулы:</w:t>
            </w:r>
          </w:p>
        </w:tc>
        <w:tc>
          <w:tcPr>
            <w:tcW w:w="1984" w:type="dxa"/>
            <w:vAlign w:val="center"/>
          </w:tcPr>
          <w:p w14:paraId="4ABBCE93" w14:textId="4492AB5A" w:rsidR="00F527EB" w:rsidRPr="00F527EB" w:rsidRDefault="00F527EB" w:rsidP="00F527EB">
            <w:pPr>
              <w:jc w:val="center"/>
              <w:rPr>
                <w:rFonts w:eastAsia="Calibri"/>
                <w:b/>
              </w:rPr>
            </w:pPr>
            <w:r w:rsidRPr="00F527EB">
              <w:rPr>
                <w:b/>
                <w:lang w:val="en-US"/>
              </w:rPr>
              <w:t>147</w:t>
            </w:r>
            <w:r w:rsidRPr="00F527EB">
              <w:rPr>
                <w:b/>
              </w:rPr>
              <w:t>,00 мг</w:t>
            </w:r>
          </w:p>
        </w:tc>
        <w:tc>
          <w:tcPr>
            <w:tcW w:w="1809" w:type="dxa"/>
            <w:vAlign w:val="center"/>
          </w:tcPr>
          <w:p w14:paraId="21F0B200" w14:textId="7903EAE8" w:rsidR="00F527EB" w:rsidRPr="00F527EB" w:rsidRDefault="00F527EB" w:rsidP="00F527EB">
            <w:pPr>
              <w:jc w:val="center"/>
              <w:rPr>
                <w:rFonts w:eastAsia="Calibri"/>
                <w:b/>
              </w:rPr>
            </w:pPr>
            <w:r w:rsidRPr="00F527EB">
              <w:rPr>
                <w:b/>
                <w:lang w:val="en-US"/>
              </w:rPr>
              <w:t>147</w:t>
            </w:r>
            <w:r w:rsidRPr="00F527EB">
              <w:rPr>
                <w:b/>
              </w:rPr>
              <w:t>,00 мг</w:t>
            </w:r>
          </w:p>
        </w:tc>
      </w:tr>
    </w:tbl>
    <w:p w14:paraId="04B256E5" w14:textId="77777777" w:rsidR="00F527EB" w:rsidRDefault="00F527EB" w:rsidP="00F527EB">
      <w:pPr>
        <w:ind w:firstLine="709"/>
        <w:rPr>
          <w:rFonts w:eastAsia="Calibri"/>
          <w:color w:val="000000" w:themeColor="text1"/>
          <w:lang w:eastAsia="ru-RU"/>
        </w:rPr>
      </w:pPr>
    </w:p>
    <w:p w14:paraId="4D626C4A" w14:textId="7676E88B" w:rsidR="00F527EB" w:rsidRDefault="00F527EB" w:rsidP="00F527EB">
      <w:pPr>
        <w:ind w:firstLine="709"/>
        <w:rPr>
          <w:rFonts w:eastAsiaTheme="minorHAnsi"/>
          <w:color w:val="000000" w:themeColor="text1"/>
          <w:lang w:eastAsia="en-US"/>
        </w:rPr>
      </w:pPr>
      <w:r w:rsidRPr="00BB6CED">
        <w:rPr>
          <w:rFonts w:eastAsia="Calibri"/>
          <w:color w:val="000000" w:themeColor="text1"/>
          <w:lang w:eastAsia="ru-RU"/>
        </w:rPr>
        <w:t xml:space="preserve">Препарат </w:t>
      </w:r>
      <w:r w:rsidRPr="00BB6CED">
        <w:rPr>
          <w:color w:val="000000" w:themeColor="text1"/>
        </w:rPr>
        <w:t>DT</w:t>
      </w:r>
      <w:r w:rsidRPr="0090184F">
        <w:rPr>
          <w:color w:val="000000" w:themeColor="text1"/>
        </w:rPr>
        <w:t>-</w:t>
      </w:r>
      <w:r>
        <w:rPr>
          <w:lang w:val="en-US" w:eastAsia="ru-RU"/>
        </w:rPr>
        <w:t>LNV</w:t>
      </w:r>
      <w:r w:rsidRPr="00BB6CED">
        <w:rPr>
          <w:color w:val="000000" w:themeColor="text1"/>
        </w:rPr>
        <w:t xml:space="preserve">, </w:t>
      </w:r>
      <w:r w:rsidR="00201FA0">
        <w:rPr>
          <w:color w:val="000000" w:themeColor="text1"/>
        </w:rPr>
        <w:t xml:space="preserve">капсулы, 4 мг и 10 мг, </w:t>
      </w:r>
      <w:r w:rsidRPr="00BB6CED">
        <w:rPr>
          <w:color w:val="000000" w:themeColor="text1"/>
        </w:rPr>
        <w:t xml:space="preserve">разработанный </w:t>
      </w:r>
      <w:r>
        <w:rPr>
          <w:bCs/>
          <w:lang w:eastAsia="ru-RU"/>
        </w:rPr>
        <w:t>дочерним подразделением ГК «Р-Фарм», Россия – ООО «Технология лекарств»</w:t>
      </w:r>
      <w:r w:rsidRPr="00BB6CED">
        <w:rPr>
          <w:color w:val="000000" w:themeColor="text1"/>
        </w:rPr>
        <w:t xml:space="preserve">, полностью соответствует </w:t>
      </w:r>
      <w:r w:rsidRPr="00BB6CED">
        <w:rPr>
          <w:rFonts w:eastAsia="Calibri"/>
          <w:color w:val="000000" w:themeColor="text1"/>
          <w:lang w:eastAsia="ru-RU"/>
        </w:rPr>
        <w:t xml:space="preserve">по качественному и количественному составу </w:t>
      </w:r>
      <w:r w:rsidR="00201FA0">
        <w:rPr>
          <w:rFonts w:eastAsia="Calibri"/>
          <w:color w:val="000000" w:themeColor="text1"/>
          <w:lang w:eastAsia="ru-RU"/>
        </w:rPr>
        <w:t xml:space="preserve">действующего и </w:t>
      </w:r>
      <w:r w:rsidRPr="00BB6CED">
        <w:rPr>
          <w:rFonts w:eastAsia="Calibri"/>
          <w:color w:val="000000" w:themeColor="text1"/>
          <w:lang w:eastAsia="ru-RU"/>
        </w:rPr>
        <w:t xml:space="preserve">вспомогательных веществ референтному препарату </w:t>
      </w:r>
      <w:r>
        <w:rPr>
          <w:lang w:eastAsia="ru-RU"/>
        </w:rPr>
        <w:t>Ленвима</w:t>
      </w:r>
      <w:r w:rsidRPr="001C6A4E">
        <w:rPr>
          <w:vertAlign w:val="superscript"/>
          <w:lang w:eastAsia="ru-RU"/>
        </w:rPr>
        <w:t>®</w:t>
      </w:r>
      <w:r w:rsidRPr="009A45DD">
        <w:rPr>
          <w:lang w:eastAsia="ru-RU"/>
        </w:rPr>
        <w:t xml:space="preserve">, </w:t>
      </w:r>
      <w:r>
        <w:rPr>
          <w:bCs/>
          <w:lang w:eastAsia="ru-RU"/>
        </w:rPr>
        <w:t>капсулы</w:t>
      </w:r>
      <w:r w:rsidRPr="009A45DD">
        <w:rPr>
          <w:bCs/>
          <w:lang w:eastAsia="ru-RU"/>
        </w:rPr>
        <w:t xml:space="preserve">, </w:t>
      </w:r>
      <w:r>
        <w:rPr>
          <w:bCs/>
          <w:lang w:eastAsia="ru-RU"/>
        </w:rPr>
        <w:t>4</w:t>
      </w:r>
      <w:r w:rsidRPr="009A45DD">
        <w:rPr>
          <w:bCs/>
          <w:lang w:eastAsia="ru-RU"/>
        </w:rPr>
        <w:t xml:space="preserve"> мг</w:t>
      </w:r>
      <w:r>
        <w:rPr>
          <w:bCs/>
          <w:lang w:eastAsia="ru-RU"/>
        </w:rPr>
        <w:t xml:space="preserve"> и 10 мг</w:t>
      </w:r>
      <w:r w:rsidR="00201FA0">
        <w:rPr>
          <w:bCs/>
          <w:lang w:eastAsia="ru-RU"/>
        </w:rPr>
        <w:t>, соответственно</w:t>
      </w:r>
      <w:r w:rsidRPr="009A45DD">
        <w:rPr>
          <w:rFonts w:eastAsia="Calibri"/>
        </w:rPr>
        <w:t xml:space="preserve"> </w:t>
      </w:r>
      <w:r w:rsidRPr="009A45DD">
        <w:rPr>
          <w:color w:val="000000"/>
        </w:rPr>
        <w:t>(</w:t>
      </w:r>
      <w:r w:rsidRPr="002F053D">
        <w:rPr>
          <w:bCs/>
          <w:lang w:eastAsia="ru-RU"/>
        </w:rPr>
        <w:t>Эйсай Юроп Лимитед, Соединенное Королевство</w:t>
      </w:r>
      <w:r w:rsidRPr="009A45DD">
        <w:rPr>
          <w:color w:val="000000"/>
        </w:rPr>
        <w:t>)</w:t>
      </w:r>
      <w:r>
        <w:rPr>
          <w:bCs/>
          <w:lang w:eastAsia="ru-RU"/>
        </w:rPr>
        <w:t xml:space="preserve"> </w:t>
      </w:r>
      <w:r w:rsidRPr="00BB6CED">
        <w:rPr>
          <w:color w:val="000000" w:themeColor="text1"/>
        </w:rPr>
        <w:t>(</w:t>
      </w:r>
      <w:r w:rsidRPr="00BB6CED">
        <w:rPr>
          <w:rFonts w:eastAsiaTheme="minorHAnsi"/>
          <w:color w:val="000000" w:themeColor="text1"/>
          <w:lang w:eastAsia="en-US"/>
        </w:rPr>
        <w:t>табл. 2-2).</w:t>
      </w:r>
    </w:p>
    <w:p w14:paraId="4AC4059F" w14:textId="6BA3FC3D" w:rsidR="00201FA0" w:rsidRDefault="00201FA0" w:rsidP="00F527EB">
      <w:pPr>
        <w:ind w:firstLine="709"/>
        <w:rPr>
          <w:rFonts w:eastAsiaTheme="minorHAnsi"/>
          <w:color w:val="000000" w:themeColor="text1"/>
          <w:lang w:eastAsia="en-US"/>
        </w:rPr>
      </w:pPr>
    </w:p>
    <w:p w14:paraId="0D109C96" w14:textId="3A2BA609" w:rsidR="00201FA0" w:rsidRPr="00201FA0" w:rsidRDefault="00201FA0" w:rsidP="00201FA0">
      <w:pPr>
        <w:rPr>
          <w:rFonts w:eastAsia="Times New Roman"/>
          <w:lang w:eastAsia="ru-RU"/>
        </w:rPr>
      </w:pPr>
      <w:r>
        <w:rPr>
          <w:b/>
        </w:rPr>
        <w:t>Таблица 2-2.</w:t>
      </w:r>
      <w:r>
        <w:t xml:space="preserve"> Сопоставление составов препарата </w:t>
      </w:r>
      <w:r>
        <w:rPr>
          <w:rFonts w:eastAsiaTheme="minorHAnsi"/>
          <w:color w:val="000000" w:themeColor="text1"/>
          <w:lang w:eastAsia="en-US"/>
        </w:rPr>
        <w:t>DT-</w:t>
      </w:r>
      <w:r>
        <w:rPr>
          <w:rFonts w:eastAsiaTheme="minorHAnsi"/>
          <w:color w:val="000000" w:themeColor="text1"/>
          <w:lang w:val="en-US" w:eastAsia="en-US"/>
        </w:rPr>
        <w:t>LNV</w:t>
      </w:r>
      <w:r w:rsidRPr="00243565">
        <w:rPr>
          <w:rFonts w:eastAsiaTheme="minorHAnsi"/>
          <w:color w:val="000000" w:themeColor="text1"/>
          <w:lang w:eastAsia="en-US"/>
        </w:rPr>
        <w:t xml:space="preserve"> </w:t>
      </w:r>
      <w:r>
        <w:rPr>
          <w:rFonts w:eastAsiaTheme="minorHAnsi"/>
          <w:color w:val="000000" w:themeColor="text1"/>
          <w:lang w:eastAsia="en-US"/>
        </w:rPr>
        <w:t xml:space="preserve">(АО «Р-Фарм», Россия) </w:t>
      </w:r>
      <w:r w:rsidRPr="00243565">
        <w:rPr>
          <w:rFonts w:eastAsiaTheme="minorHAnsi"/>
          <w:color w:val="000000" w:themeColor="text1"/>
          <w:lang w:eastAsia="en-US"/>
        </w:rPr>
        <w:t>и референтного препарата</w:t>
      </w:r>
      <w:r>
        <w:rPr>
          <w:rFonts w:eastAsiaTheme="minorHAnsi"/>
          <w:color w:val="000000" w:themeColor="text1"/>
          <w:lang w:eastAsia="en-US"/>
        </w:rPr>
        <w:t xml:space="preserve"> </w:t>
      </w:r>
      <w:r>
        <w:rPr>
          <w:color w:val="000000" w:themeColor="text1"/>
        </w:rPr>
        <w:t>Ленвима</w:t>
      </w:r>
      <w:r w:rsidRPr="00ED15AE">
        <w:rPr>
          <w:color w:val="000000" w:themeColor="text1"/>
          <w:vertAlign w:val="superscript"/>
        </w:rPr>
        <w:t>®</w:t>
      </w:r>
      <w:r w:rsidRPr="00ED15AE">
        <w:rPr>
          <w:color w:val="000000" w:themeColor="text1"/>
        </w:rPr>
        <w:t xml:space="preserve"> (</w:t>
      </w:r>
      <w:r w:rsidRPr="002F053D">
        <w:rPr>
          <w:bCs/>
          <w:lang w:eastAsia="ru-RU"/>
        </w:rPr>
        <w:t>Эйсай Юроп Лимитед, Соединенное Королевство</w:t>
      </w:r>
      <w:r w:rsidRPr="00ED15AE">
        <w:rPr>
          <w:color w:val="000000" w:themeColor="text1"/>
        </w:rPr>
        <w:t>)</w:t>
      </w:r>
      <w:r>
        <w:rPr>
          <w:color w:val="000000" w:themeColor="text1"/>
        </w:rPr>
        <w:t xml:space="preserve"> в дозировках 4 мг и 10 мг.</w:t>
      </w:r>
      <w:r>
        <w:rPr>
          <w:lang w:eastAsia="ru-RU"/>
        </w:rPr>
        <w:t xml:space="preserve"> </w:t>
      </w:r>
    </w:p>
    <w:tbl>
      <w:tblPr>
        <w:tblW w:w="934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157"/>
        <w:gridCol w:w="1227"/>
        <w:gridCol w:w="1311"/>
        <w:gridCol w:w="1302"/>
        <w:gridCol w:w="1346"/>
      </w:tblGrid>
      <w:tr w:rsidR="00201FA0" w14:paraId="590405A3" w14:textId="77777777" w:rsidTr="00B900DC">
        <w:trPr>
          <w:tblHeader/>
        </w:trPr>
        <w:tc>
          <w:tcPr>
            <w:tcW w:w="4157"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088260B1" w14:textId="77777777" w:rsidR="00201FA0" w:rsidRDefault="00201FA0" w:rsidP="00201FA0">
            <w:pPr>
              <w:jc w:val="center"/>
              <w:rPr>
                <w:b/>
              </w:rPr>
            </w:pPr>
            <w:r>
              <w:rPr>
                <w:b/>
              </w:rPr>
              <w:t>Компонент</w:t>
            </w:r>
          </w:p>
        </w:tc>
        <w:tc>
          <w:tcPr>
            <w:tcW w:w="5186" w:type="dxa"/>
            <w:gridSpan w:val="4"/>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0CC41270" w14:textId="77777777" w:rsidR="00201FA0" w:rsidRDefault="00201FA0" w:rsidP="00201FA0">
            <w:pPr>
              <w:tabs>
                <w:tab w:val="left" w:pos="6804"/>
              </w:tabs>
              <w:jc w:val="center"/>
              <w:rPr>
                <w:b/>
                <w:color w:val="000000"/>
              </w:rPr>
            </w:pPr>
            <w:r>
              <w:rPr>
                <w:b/>
                <w:color w:val="000000"/>
              </w:rPr>
              <w:t>Дозировка</w:t>
            </w:r>
          </w:p>
        </w:tc>
      </w:tr>
      <w:tr w:rsidR="00201FA0" w14:paraId="06F25968" w14:textId="77777777" w:rsidTr="00B900DC">
        <w:trPr>
          <w:tblHeader/>
        </w:trPr>
        <w:tc>
          <w:tcPr>
            <w:tcW w:w="4157" w:type="dxa"/>
            <w:vMerge/>
            <w:tcBorders>
              <w:left w:val="single" w:sz="4" w:space="0" w:color="auto"/>
              <w:right w:val="single" w:sz="4" w:space="0" w:color="auto"/>
            </w:tcBorders>
            <w:shd w:val="clear" w:color="auto" w:fill="D9D9D9" w:themeFill="background1" w:themeFillShade="D9"/>
            <w:vAlign w:val="center"/>
            <w:hideMark/>
          </w:tcPr>
          <w:p w14:paraId="0A592BD7" w14:textId="77777777" w:rsidR="00201FA0" w:rsidRDefault="00201FA0" w:rsidP="00201FA0">
            <w:pPr>
              <w:jc w:val="center"/>
              <w:rPr>
                <w:b/>
                <w:lang w:eastAsia="en-US"/>
              </w:rPr>
            </w:pPr>
          </w:p>
        </w:tc>
        <w:tc>
          <w:tcPr>
            <w:tcW w:w="2538" w:type="dxa"/>
            <w:gridSpan w:val="2"/>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19F3809E" w14:textId="1321CEBF" w:rsidR="00201FA0" w:rsidRDefault="00201FA0" w:rsidP="00201FA0">
            <w:pPr>
              <w:tabs>
                <w:tab w:val="left" w:pos="6804"/>
              </w:tabs>
              <w:jc w:val="center"/>
              <w:rPr>
                <w:b/>
                <w:color w:val="000000"/>
              </w:rPr>
            </w:pPr>
            <w:r>
              <w:rPr>
                <w:b/>
                <w:color w:val="000000"/>
                <w:lang w:val="en-US"/>
              </w:rPr>
              <w:t>4</w:t>
            </w:r>
            <w:r>
              <w:rPr>
                <w:b/>
                <w:color w:val="000000"/>
              </w:rPr>
              <w:t xml:space="preserve"> мг</w:t>
            </w:r>
          </w:p>
        </w:tc>
        <w:tc>
          <w:tcPr>
            <w:tcW w:w="2648" w:type="dxa"/>
            <w:gridSpan w:val="2"/>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2D99F901" w14:textId="000CE36F" w:rsidR="00201FA0" w:rsidRDefault="00201FA0" w:rsidP="00201FA0">
            <w:pPr>
              <w:tabs>
                <w:tab w:val="left" w:pos="6804"/>
              </w:tabs>
              <w:jc w:val="center"/>
              <w:rPr>
                <w:b/>
                <w:color w:val="000000"/>
              </w:rPr>
            </w:pPr>
            <w:r>
              <w:rPr>
                <w:b/>
                <w:color w:val="000000"/>
                <w:lang w:val="en-US"/>
              </w:rPr>
              <w:t>1</w:t>
            </w:r>
            <w:r>
              <w:rPr>
                <w:b/>
                <w:color w:val="000000"/>
              </w:rPr>
              <w:t>0 мг</w:t>
            </w:r>
          </w:p>
        </w:tc>
      </w:tr>
      <w:tr w:rsidR="00201FA0" w14:paraId="3BF2AAE9" w14:textId="77777777" w:rsidTr="00B900DC">
        <w:trPr>
          <w:tblHeader/>
        </w:trPr>
        <w:tc>
          <w:tcPr>
            <w:tcW w:w="4157"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1A5CAD8C" w14:textId="77777777" w:rsidR="00201FA0" w:rsidRDefault="00201FA0" w:rsidP="00201FA0">
            <w:pPr>
              <w:jc w:val="center"/>
              <w:rPr>
                <w:b/>
              </w:rPr>
            </w:pPr>
          </w:p>
        </w:tc>
        <w:tc>
          <w:tcPr>
            <w:tcW w:w="1227"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707A8143" w14:textId="788A72D3" w:rsidR="00201FA0" w:rsidRPr="00201FA0" w:rsidRDefault="00201FA0" w:rsidP="00201FA0">
            <w:pPr>
              <w:tabs>
                <w:tab w:val="left" w:pos="6804"/>
              </w:tabs>
              <w:jc w:val="center"/>
              <w:rPr>
                <w:b/>
                <w:color w:val="000000"/>
                <w:lang w:val="en-US"/>
              </w:rPr>
            </w:pPr>
            <w:r>
              <w:rPr>
                <w:rFonts w:eastAsiaTheme="minorHAnsi"/>
                <w:b/>
                <w:color w:val="000000" w:themeColor="text1"/>
                <w:lang w:eastAsia="en-US"/>
              </w:rPr>
              <w:t>DT-</w:t>
            </w:r>
            <w:r>
              <w:rPr>
                <w:rFonts w:eastAsiaTheme="minorHAnsi"/>
                <w:b/>
                <w:color w:val="000000" w:themeColor="text1"/>
                <w:lang w:val="en-US" w:eastAsia="en-US"/>
              </w:rPr>
              <w:t>LNV</w:t>
            </w:r>
          </w:p>
        </w:tc>
        <w:tc>
          <w:tcPr>
            <w:tcW w:w="1311"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26BDEA64" w14:textId="3644116E" w:rsidR="00201FA0" w:rsidRPr="00243565" w:rsidRDefault="00201FA0" w:rsidP="00201FA0">
            <w:pPr>
              <w:tabs>
                <w:tab w:val="left" w:pos="6804"/>
              </w:tabs>
              <w:jc w:val="center"/>
              <w:rPr>
                <w:b/>
                <w:color w:val="000000"/>
              </w:rPr>
            </w:pPr>
            <w:r>
              <w:rPr>
                <w:b/>
                <w:color w:val="000000" w:themeColor="text1"/>
              </w:rPr>
              <w:t>Ленвима</w:t>
            </w:r>
            <w:r w:rsidRPr="00243565">
              <w:rPr>
                <w:b/>
                <w:color w:val="000000" w:themeColor="text1"/>
                <w:vertAlign w:val="superscript"/>
              </w:rPr>
              <w:t>®</w:t>
            </w:r>
          </w:p>
        </w:tc>
        <w:tc>
          <w:tcPr>
            <w:tcW w:w="130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14:paraId="5ED5CC54" w14:textId="395E884F" w:rsidR="00201FA0" w:rsidRPr="00201FA0" w:rsidRDefault="00201FA0" w:rsidP="00201FA0">
            <w:pPr>
              <w:tabs>
                <w:tab w:val="left" w:pos="6804"/>
              </w:tabs>
              <w:jc w:val="center"/>
              <w:rPr>
                <w:b/>
                <w:color w:val="000000"/>
                <w:lang w:val="en-US"/>
              </w:rPr>
            </w:pPr>
            <w:r>
              <w:rPr>
                <w:rFonts w:eastAsiaTheme="minorHAnsi"/>
                <w:b/>
                <w:color w:val="000000" w:themeColor="text1"/>
                <w:lang w:eastAsia="en-US"/>
              </w:rPr>
              <w:t>DT-</w:t>
            </w:r>
            <w:r>
              <w:rPr>
                <w:rFonts w:eastAsiaTheme="minorHAnsi"/>
                <w:b/>
                <w:color w:val="000000" w:themeColor="text1"/>
                <w:lang w:val="en-US" w:eastAsia="en-US"/>
              </w:rPr>
              <w:t>LNV</w:t>
            </w:r>
          </w:p>
        </w:tc>
        <w:tc>
          <w:tcPr>
            <w:tcW w:w="1346" w:type="dxa"/>
            <w:tcBorders>
              <w:top w:val="single" w:sz="6" w:space="0" w:color="auto"/>
              <w:left w:val="single" w:sz="6" w:space="0" w:color="auto"/>
              <w:bottom w:val="single" w:sz="6" w:space="0" w:color="auto"/>
              <w:right w:val="single" w:sz="6" w:space="0" w:color="auto"/>
            </w:tcBorders>
            <w:shd w:val="clear" w:color="auto" w:fill="D9D9D9" w:themeFill="background1" w:themeFillShade="D9"/>
            <w:vAlign w:val="center"/>
          </w:tcPr>
          <w:p w14:paraId="4B0C8FBA" w14:textId="1A2AB09F" w:rsidR="00201FA0" w:rsidRPr="00243565" w:rsidRDefault="00201FA0" w:rsidP="00201FA0">
            <w:pPr>
              <w:tabs>
                <w:tab w:val="left" w:pos="6804"/>
              </w:tabs>
              <w:jc w:val="center"/>
              <w:rPr>
                <w:b/>
                <w:color w:val="000000"/>
              </w:rPr>
            </w:pPr>
            <w:r>
              <w:rPr>
                <w:b/>
                <w:color w:val="000000" w:themeColor="text1"/>
              </w:rPr>
              <w:t>Ленвима</w:t>
            </w:r>
            <w:r w:rsidRPr="00243565">
              <w:rPr>
                <w:b/>
                <w:color w:val="000000" w:themeColor="text1"/>
                <w:vertAlign w:val="superscript"/>
              </w:rPr>
              <w:t>®</w:t>
            </w:r>
          </w:p>
        </w:tc>
      </w:tr>
      <w:tr w:rsidR="00201FA0" w14:paraId="53892B69" w14:textId="77777777" w:rsidTr="00B900DC">
        <w:tc>
          <w:tcPr>
            <w:tcW w:w="4157" w:type="dxa"/>
            <w:tcBorders>
              <w:top w:val="single" w:sz="4" w:space="0" w:color="auto"/>
              <w:left w:val="single" w:sz="4" w:space="0" w:color="auto"/>
              <w:bottom w:val="single" w:sz="4" w:space="0" w:color="auto"/>
              <w:right w:val="single" w:sz="4" w:space="0" w:color="auto"/>
            </w:tcBorders>
            <w:vAlign w:val="center"/>
            <w:hideMark/>
          </w:tcPr>
          <w:p w14:paraId="67938C67" w14:textId="77777777" w:rsidR="00201FA0" w:rsidRDefault="00201FA0" w:rsidP="00201FA0">
            <w:pPr>
              <w:rPr>
                <w:rFonts w:eastAsia="Times New Roman"/>
                <w:lang w:eastAsia="en-US"/>
              </w:rPr>
            </w:pPr>
            <w:r>
              <w:rPr>
                <w:i/>
                <w:color w:val="000000"/>
              </w:rPr>
              <w:t>Действующее вещество:</w:t>
            </w:r>
          </w:p>
        </w:tc>
        <w:tc>
          <w:tcPr>
            <w:tcW w:w="1227" w:type="dxa"/>
            <w:tcBorders>
              <w:top w:val="single" w:sz="6" w:space="0" w:color="auto"/>
              <w:left w:val="single" w:sz="6" w:space="0" w:color="auto"/>
              <w:bottom w:val="single" w:sz="6" w:space="0" w:color="auto"/>
              <w:right w:val="single" w:sz="6" w:space="0" w:color="auto"/>
            </w:tcBorders>
          </w:tcPr>
          <w:p w14:paraId="227E2A81" w14:textId="77777777" w:rsidR="00201FA0" w:rsidRDefault="00201FA0" w:rsidP="00201FA0">
            <w:pPr>
              <w:tabs>
                <w:tab w:val="left" w:pos="6804"/>
              </w:tabs>
              <w:jc w:val="center"/>
              <w:rPr>
                <w:b/>
                <w:color w:val="000000"/>
              </w:rPr>
            </w:pPr>
          </w:p>
        </w:tc>
        <w:tc>
          <w:tcPr>
            <w:tcW w:w="1311" w:type="dxa"/>
            <w:tcBorders>
              <w:top w:val="single" w:sz="6" w:space="0" w:color="auto"/>
              <w:left w:val="single" w:sz="6" w:space="0" w:color="auto"/>
              <w:bottom w:val="single" w:sz="6" w:space="0" w:color="auto"/>
              <w:right w:val="single" w:sz="6" w:space="0" w:color="auto"/>
            </w:tcBorders>
            <w:vAlign w:val="center"/>
          </w:tcPr>
          <w:p w14:paraId="5D315D98" w14:textId="77777777" w:rsidR="00201FA0" w:rsidRDefault="00201FA0" w:rsidP="00201FA0">
            <w:pPr>
              <w:tabs>
                <w:tab w:val="left" w:pos="6804"/>
              </w:tabs>
              <w:jc w:val="center"/>
              <w:rPr>
                <w:b/>
                <w:color w:val="000000"/>
              </w:rPr>
            </w:pPr>
          </w:p>
        </w:tc>
        <w:tc>
          <w:tcPr>
            <w:tcW w:w="1302" w:type="dxa"/>
            <w:tcBorders>
              <w:top w:val="single" w:sz="6" w:space="0" w:color="auto"/>
              <w:left w:val="single" w:sz="6" w:space="0" w:color="auto"/>
              <w:bottom w:val="single" w:sz="6" w:space="0" w:color="auto"/>
              <w:right w:val="single" w:sz="6" w:space="0" w:color="auto"/>
            </w:tcBorders>
          </w:tcPr>
          <w:p w14:paraId="49E07C0A" w14:textId="77777777" w:rsidR="00201FA0" w:rsidRDefault="00201FA0" w:rsidP="00201FA0">
            <w:pPr>
              <w:tabs>
                <w:tab w:val="left" w:pos="6804"/>
              </w:tabs>
              <w:jc w:val="center"/>
              <w:rPr>
                <w:b/>
                <w:color w:val="000000"/>
              </w:rPr>
            </w:pPr>
          </w:p>
        </w:tc>
        <w:tc>
          <w:tcPr>
            <w:tcW w:w="1346" w:type="dxa"/>
            <w:tcBorders>
              <w:top w:val="single" w:sz="6" w:space="0" w:color="auto"/>
              <w:left w:val="single" w:sz="6" w:space="0" w:color="auto"/>
              <w:bottom w:val="single" w:sz="6" w:space="0" w:color="auto"/>
              <w:right w:val="single" w:sz="6" w:space="0" w:color="auto"/>
            </w:tcBorders>
            <w:vAlign w:val="center"/>
          </w:tcPr>
          <w:p w14:paraId="44037415" w14:textId="77777777" w:rsidR="00201FA0" w:rsidRDefault="00201FA0" w:rsidP="00201FA0">
            <w:pPr>
              <w:tabs>
                <w:tab w:val="left" w:pos="6804"/>
              </w:tabs>
              <w:jc w:val="center"/>
              <w:rPr>
                <w:b/>
                <w:color w:val="000000"/>
              </w:rPr>
            </w:pPr>
          </w:p>
        </w:tc>
      </w:tr>
      <w:tr w:rsidR="00201FA0" w14:paraId="44F88F56" w14:textId="77777777" w:rsidTr="00B900DC">
        <w:tc>
          <w:tcPr>
            <w:tcW w:w="4157" w:type="dxa"/>
            <w:tcBorders>
              <w:top w:val="single" w:sz="4" w:space="0" w:color="auto"/>
              <w:left w:val="single" w:sz="4" w:space="0" w:color="auto"/>
              <w:bottom w:val="single" w:sz="4" w:space="0" w:color="auto"/>
              <w:right w:val="single" w:sz="4" w:space="0" w:color="auto"/>
            </w:tcBorders>
            <w:vAlign w:val="center"/>
            <w:hideMark/>
          </w:tcPr>
          <w:p w14:paraId="0AAC83E1" w14:textId="77777777" w:rsidR="00201FA0" w:rsidRPr="00F527EB" w:rsidRDefault="00201FA0" w:rsidP="00201FA0">
            <w:pPr>
              <w:ind w:firstLine="318"/>
              <w:jc w:val="left"/>
              <w:rPr>
                <w:rFonts w:eastAsia="Calibri"/>
              </w:rPr>
            </w:pPr>
            <w:r w:rsidRPr="00F527EB">
              <w:t>Ленватиниба мезилат</w:t>
            </w:r>
            <w:r w:rsidRPr="00F527EB">
              <w:rPr>
                <w:rFonts w:eastAsia="Calibri"/>
              </w:rPr>
              <w:t xml:space="preserve"> </w:t>
            </w:r>
          </w:p>
          <w:p w14:paraId="5053368E" w14:textId="174BF75A" w:rsidR="00201FA0" w:rsidRDefault="00201FA0" w:rsidP="00201FA0">
            <w:pPr>
              <w:tabs>
                <w:tab w:val="left" w:pos="6804"/>
              </w:tabs>
              <w:ind w:left="313"/>
              <w:rPr>
                <w:color w:val="000000"/>
              </w:rPr>
            </w:pPr>
            <w:r w:rsidRPr="00F527EB">
              <w:rPr>
                <w:rFonts w:eastAsia="Calibri"/>
              </w:rPr>
              <w:t xml:space="preserve">в пересчете на </w:t>
            </w:r>
            <w:r w:rsidRPr="00F527EB">
              <w:t>ленватиниб</w:t>
            </w:r>
          </w:p>
        </w:tc>
        <w:tc>
          <w:tcPr>
            <w:tcW w:w="1227" w:type="dxa"/>
            <w:tcBorders>
              <w:top w:val="single" w:sz="4" w:space="0" w:color="auto"/>
              <w:left w:val="single" w:sz="4" w:space="0" w:color="auto"/>
              <w:bottom w:val="single" w:sz="4" w:space="0" w:color="auto"/>
              <w:right w:val="single" w:sz="4" w:space="0" w:color="auto"/>
            </w:tcBorders>
          </w:tcPr>
          <w:p w14:paraId="717CB5A8" w14:textId="77777777" w:rsidR="00201FA0" w:rsidRPr="00F527EB" w:rsidRDefault="00201FA0" w:rsidP="00201FA0">
            <w:pPr>
              <w:jc w:val="center"/>
              <w:rPr>
                <w:rFonts w:eastAsia="Calibri"/>
              </w:rPr>
            </w:pPr>
            <w:r w:rsidRPr="00F527EB">
              <w:rPr>
                <w:rFonts w:eastAsia="Calibri"/>
              </w:rPr>
              <w:t>4,90 мг</w:t>
            </w:r>
          </w:p>
          <w:p w14:paraId="2360D681" w14:textId="5851F19B" w:rsidR="00201FA0" w:rsidRDefault="00201FA0" w:rsidP="00201FA0">
            <w:pPr>
              <w:jc w:val="center"/>
              <w:rPr>
                <w:color w:val="000000"/>
              </w:rPr>
            </w:pPr>
            <w:r w:rsidRPr="00F527EB">
              <w:rPr>
                <w:rFonts w:eastAsia="Calibri"/>
              </w:rPr>
              <w:t>4,00 мг</w:t>
            </w:r>
          </w:p>
        </w:tc>
        <w:tc>
          <w:tcPr>
            <w:tcW w:w="1311" w:type="dxa"/>
            <w:tcBorders>
              <w:top w:val="single" w:sz="4" w:space="0" w:color="auto"/>
              <w:left w:val="single" w:sz="4" w:space="0" w:color="auto"/>
              <w:bottom w:val="single" w:sz="4" w:space="0" w:color="auto"/>
              <w:right w:val="single" w:sz="4" w:space="0" w:color="auto"/>
            </w:tcBorders>
            <w:vAlign w:val="center"/>
            <w:hideMark/>
          </w:tcPr>
          <w:p w14:paraId="3FC9B0A7" w14:textId="77777777" w:rsidR="00201FA0" w:rsidRPr="00F527EB" w:rsidRDefault="00201FA0" w:rsidP="00201FA0">
            <w:pPr>
              <w:jc w:val="center"/>
              <w:rPr>
                <w:rFonts w:eastAsia="Calibri"/>
              </w:rPr>
            </w:pPr>
            <w:r w:rsidRPr="00F527EB">
              <w:rPr>
                <w:rFonts w:eastAsia="Calibri"/>
              </w:rPr>
              <w:t>4,90 мг</w:t>
            </w:r>
          </w:p>
          <w:p w14:paraId="5511E270" w14:textId="378AC964" w:rsidR="00201FA0" w:rsidRDefault="00201FA0" w:rsidP="00201FA0">
            <w:pPr>
              <w:jc w:val="center"/>
              <w:rPr>
                <w:color w:val="000000"/>
              </w:rPr>
            </w:pPr>
            <w:r w:rsidRPr="00F527EB">
              <w:rPr>
                <w:rFonts w:eastAsia="Calibri"/>
              </w:rPr>
              <w:t>4,00 мг</w:t>
            </w:r>
          </w:p>
        </w:tc>
        <w:tc>
          <w:tcPr>
            <w:tcW w:w="1302" w:type="dxa"/>
            <w:tcBorders>
              <w:top w:val="single" w:sz="4" w:space="0" w:color="auto"/>
              <w:left w:val="single" w:sz="4" w:space="0" w:color="auto"/>
              <w:bottom w:val="single" w:sz="4" w:space="0" w:color="auto"/>
              <w:right w:val="single" w:sz="4" w:space="0" w:color="auto"/>
            </w:tcBorders>
          </w:tcPr>
          <w:p w14:paraId="08D8F8BA" w14:textId="77777777" w:rsidR="00201FA0" w:rsidRPr="00F527EB" w:rsidRDefault="00201FA0" w:rsidP="00201FA0">
            <w:pPr>
              <w:jc w:val="center"/>
            </w:pPr>
            <w:r w:rsidRPr="00F527EB">
              <w:t>12,25 мг</w:t>
            </w:r>
          </w:p>
          <w:p w14:paraId="2A28B8C8" w14:textId="06CAB0BF" w:rsidR="00201FA0" w:rsidRDefault="00201FA0" w:rsidP="00201FA0">
            <w:pPr>
              <w:jc w:val="center"/>
              <w:rPr>
                <w:color w:val="000000"/>
              </w:rPr>
            </w:pPr>
            <w:r w:rsidRPr="00F527EB">
              <w:t>10,00 мг</w:t>
            </w:r>
          </w:p>
        </w:tc>
        <w:tc>
          <w:tcPr>
            <w:tcW w:w="1346" w:type="dxa"/>
            <w:tcBorders>
              <w:top w:val="single" w:sz="4" w:space="0" w:color="auto"/>
              <w:left w:val="single" w:sz="4" w:space="0" w:color="auto"/>
              <w:bottom w:val="single" w:sz="4" w:space="0" w:color="auto"/>
              <w:right w:val="single" w:sz="4" w:space="0" w:color="auto"/>
            </w:tcBorders>
            <w:vAlign w:val="center"/>
            <w:hideMark/>
          </w:tcPr>
          <w:p w14:paraId="70E9E489" w14:textId="77777777" w:rsidR="00201FA0" w:rsidRPr="00F527EB" w:rsidRDefault="00201FA0" w:rsidP="00201FA0">
            <w:pPr>
              <w:jc w:val="center"/>
            </w:pPr>
            <w:r w:rsidRPr="00F527EB">
              <w:t>12,25 мг</w:t>
            </w:r>
          </w:p>
          <w:p w14:paraId="77459F2E" w14:textId="57F13D40" w:rsidR="00201FA0" w:rsidRDefault="00201FA0" w:rsidP="00201FA0">
            <w:pPr>
              <w:jc w:val="center"/>
              <w:rPr>
                <w:color w:val="000000"/>
              </w:rPr>
            </w:pPr>
            <w:r w:rsidRPr="00F527EB">
              <w:t>10,00 мг</w:t>
            </w:r>
          </w:p>
        </w:tc>
      </w:tr>
      <w:tr w:rsidR="00201FA0" w14:paraId="3AEB9E58" w14:textId="77777777" w:rsidTr="00B900DC">
        <w:tc>
          <w:tcPr>
            <w:tcW w:w="4157" w:type="dxa"/>
            <w:tcBorders>
              <w:top w:val="single" w:sz="4" w:space="0" w:color="auto"/>
              <w:left w:val="single" w:sz="4" w:space="0" w:color="auto"/>
              <w:bottom w:val="single" w:sz="4" w:space="0" w:color="auto"/>
              <w:right w:val="single" w:sz="4" w:space="0" w:color="auto"/>
            </w:tcBorders>
            <w:vAlign w:val="center"/>
            <w:hideMark/>
          </w:tcPr>
          <w:p w14:paraId="0E9FB82D" w14:textId="77777777" w:rsidR="00201FA0" w:rsidRDefault="00201FA0" w:rsidP="00201FA0">
            <w:pPr>
              <w:tabs>
                <w:tab w:val="left" w:pos="6804"/>
              </w:tabs>
              <w:rPr>
                <w:color w:val="000000"/>
              </w:rPr>
            </w:pPr>
            <w:r>
              <w:rPr>
                <w:i/>
                <w:color w:val="000000"/>
              </w:rPr>
              <w:t>Вспомогательные вещества:</w:t>
            </w:r>
          </w:p>
        </w:tc>
        <w:tc>
          <w:tcPr>
            <w:tcW w:w="1227" w:type="dxa"/>
            <w:tcBorders>
              <w:top w:val="single" w:sz="4" w:space="0" w:color="auto"/>
              <w:left w:val="single" w:sz="4" w:space="0" w:color="auto"/>
              <w:bottom w:val="single" w:sz="4" w:space="0" w:color="auto"/>
              <w:right w:val="single" w:sz="4" w:space="0" w:color="auto"/>
            </w:tcBorders>
          </w:tcPr>
          <w:p w14:paraId="20695956" w14:textId="77777777" w:rsidR="00201FA0" w:rsidRDefault="00201FA0" w:rsidP="00201FA0">
            <w:pPr>
              <w:jc w:val="center"/>
              <w:rPr>
                <w:color w:val="000000"/>
              </w:rPr>
            </w:pPr>
          </w:p>
        </w:tc>
        <w:tc>
          <w:tcPr>
            <w:tcW w:w="1311" w:type="dxa"/>
            <w:tcBorders>
              <w:top w:val="single" w:sz="4" w:space="0" w:color="auto"/>
              <w:left w:val="single" w:sz="4" w:space="0" w:color="auto"/>
              <w:bottom w:val="single" w:sz="4" w:space="0" w:color="auto"/>
              <w:right w:val="single" w:sz="4" w:space="0" w:color="auto"/>
            </w:tcBorders>
            <w:vAlign w:val="center"/>
          </w:tcPr>
          <w:p w14:paraId="0494FA8F" w14:textId="77777777" w:rsidR="00201FA0" w:rsidRDefault="00201FA0" w:rsidP="00201FA0">
            <w:pPr>
              <w:jc w:val="center"/>
              <w:rPr>
                <w:color w:val="000000"/>
              </w:rPr>
            </w:pPr>
          </w:p>
        </w:tc>
        <w:tc>
          <w:tcPr>
            <w:tcW w:w="1302" w:type="dxa"/>
            <w:tcBorders>
              <w:top w:val="single" w:sz="4" w:space="0" w:color="auto"/>
              <w:left w:val="single" w:sz="4" w:space="0" w:color="auto"/>
              <w:bottom w:val="single" w:sz="4" w:space="0" w:color="auto"/>
              <w:right w:val="single" w:sz="4" w:space="0" w:color="auto"/>
            </w:tcBorders>
          </w:tcPr>
          <w:p w14:paraId="625CE9E8" w14:textId="77777777" w:rsidR="00201FA0" w:rsidRDefault="00201FA0" w:rsidP="00201FA0">
            <w:pPr>
              <w:jc w:val="center"/>
              <w:rPr>
                <w:color w:val="000000"/>
              </w:rPr>
            </w:pPr>
          </w:p>
        </w:tc>
        <w:tc>
          <w:tcPr>
            <w:tcW w:w="1346" w:type="dxa"/>
            <w:tcBorders>
              <w:top w:val="single" w:sz="4" w:space="0" w:color="auto"/>
              <w:left w:val="single" w:sz="4" w:space="0" w:color="auto"/>
              <w:bottom w:val="single" w:sz="4" w:space="0" w:color="auto"/>
              <w:right w:val="single" w:sz="4" w:space="0" w:color="auto"/>
            </w:tcBorders>
            <w:vAlign w:val="center"/>
          </w:tcPr>
          <w:p w14:paraId="21865EB2" w14:textId="77777777" w:rsidR="00201FA0" w:rsidRDefault="00201FA0" w:rsidP="00201FA0">
            <w:pPr>
              <w:jc w:val="center"/>
              <w:rPr>
                <w:color w:val="000000"/>
              </w:rPr>
            </w:pPr>
          </w:p>
        </w:tc>
      </w:tr>
      <w:tr w:rsidR="00564D93" w14:paraId="75B2D3A6" w14:textId="77777777" w:rsidTr="00B900DC">
        <w:tc>
          <w:tcPr>
            <w:tcW w:w="4157" w:type="dxa"/>
            <w:tcBorders>
              <w:top w:val="single" w:sz="4" w:space="0" w:color="auto"/>
              <w:left w:val="single" w:sz="4" w:space="0" w:color="auto"/>
              <w:bottom w:val="single" w:sz="4" w:space="0" w:color="auto"/>
              <w:right w:val="single" w:sz="4" w:space="0" w:color="auto"/>
            </w:tcBorders>
            <w:hideMark/>
          </w:tcPr>
          <w:p w14:paraId="7C265AF9" w14:textId="7BA577FC" w:rsidR="00564D93" w:rsidRDefault="00564D93" w:rsidP="00564D93">
            <w:pPr>
              <w:tabs>
                <w:tab w:val="left" w:pos="6804"/>
              </w:tabs>
              <w:ind w:left="313"/>
              <w:rPr>
                <w:color w:val="000000"/>
              </w:rPr>
            </w:pPr>
            <w:r w:rsidRPr="00F527EB">
              <w:rPr>
                <w:rFonts w:eastAsia="Calibri"/>
              </w:rPr>
              <w:t>Кальция карбонат</w:t>
            </w:r>
          </w:p>
        </w:tc>
        <w:tc>
          <w:tcPr>
            <w:tcW w:w="1227" w:type="dxa"/>
            <w:tcBorders>
              <w:top w:val="single" w:sz="4" w:space="0" w:color="auto"/>
              <w:left w:val="single" w:sz="4" w:space="0" w:color="auto"/>
              <w:bottom w:val="single" w:sz="4" w:space="0" w:color="auto"/>
              <w:right w:val="single" w:sz="4" w:space="0" w:color="auto"/>
            </w:tcBorders>
            <w:vAlign w:val="center"/>
          </w:tcPr>
          <w:p w14:paraId="667D0DD2" w14:textId="0A0F847C" w:rsidR="00564D93" w:rsidRDefault="00564D93" w:rsidP="00564D93">
            <w:pPr>
              <w:jc w:val="center"/>
              <w:rPr>
                <w:color w:val="000000"/>
              </w:rPr>
            </w:pPr>
            <w:r w:rsidRPr="00F527EB">
              <w:rPr>
                <w:rFonts w:eastAsia="Calibri"/>
                <w:lang w:val="en-US"/>
              </w:rPr>
              <w:t>33</w:t>
            </w:r>
            <w:r w:rsidRPr="00F527EB">
              <w:rPr>
                <w:rFonts w:eastAsia="Calibri"/>
              </w:rPr>
              <w:t>,</w:t>
            </w:r>
            <w:r w:rsidRPr="00F527EB">
              <w:rPr>
                <w:rFonts w:eastAsia="Calibri"/>
                <w:lang w:val="en-US"/>
              </w:rPr>
              <w:t>00</w:t>
            </w:r>
            <w:r w:rsidRPr="00F527EB">
              <w:rPr>
                <w:rFonts w:eastAsia="Calibri"/>
              </w:rPr>
              <w:t xml:space="preserve"> мг</w:t>
            </w:r>
          </w:p>
        </w:tc>
        <w:tc>
          <w:tcPr>
            <w:tcW w:w="1311" w:type="dxa"/>
            <w:tcBorders>
              <w:top w:val="single" w:sz="4" w:space="0" w:color="auto"/>
              <w:left w:val="single" w:sz="4" w:space="0" w:color="auto"/>
              <w:bottom w:val="single" w:sz="4" w:space="0" w:color="auto"/>
              <w:right w:val="single" w:sz="4" w:space="0" w:color="auto"/>
            </w:tcBorders>
            <w:vAlign w:val="center"/>
            <w:hideMark/>
          </w:tcPr>
          <w:p w14:paraId="66882BCB" w14:textId="732ACF7C" w:rsidR="00564D93" w:rsidRDefault="00564D93" w:rsidP="00564D93">
            <w:pPr>
              <w:jc w:val="center"/>
              <w:rPr>
                <w:color w:val="000000"/>
              </w:rPr>
            </w:pPr>
            <w:r w:rsidRPr="00F527EB">
              <w:rPr>
                <w:rFonts w:eastAsia="Calibri"/>
                <w:lang w:val="en-US"/>
              </w:rPr>
              <w:t>33</w:t>
            </w:r>
            <w:r w:rsidRPr="00F527EB">
              <w:rPr>
                <w:rFonts w:eastAsia="Calibri"/>
              </w:rPr>
              <w:t>,</w:t>
            </w:r>
            <w:r w:rsidRPr="00F527EB">
              <w:rPr>
                <w:rFonts w:eastAsia="Calibri"/>
                <w:lang w:val="en-US"/>
              </w:rPr>
              <w:t>00</w:t>
            </w:r>
            <w:r w:rsidRPr="00F527EB">
              <w:rPr>
                <w:rFonts w:eastAsia="Calibri"/>
              </w:rPr>
              <w:t xml:space="preserve"> мг</w:t>
            </w:r>
          </w:p>
        </w:tc>
        <w:tc>
          <w:tcPr>
            <w:tcW w:w="1302" w:type="dxa"/>
            <w:tcBorders>
              <w:top w:val="single" w:sz="4" w:space="0" w:color="auto"/>
              <w:left w:val="single" w:sz="4" w:space="0" w:color="auto"/>
              <w:bottom w:val="single" w:sz="4" w:space="0" w:color="auto"/>
              <w:right w:val="single" w:sz="4" w:space="0" w:color="auto"/>
            </w:tcBorders>
            <w:vAlign w:val="center"/>
          </w:tcPr>
          <w:p w14:paraId="11050A47" w14:textId="3B3C0487" w:rsidR="00564D93" w:rsidRDefault="00564D93" w:rsidP="00564D93">
            <w:pPr>
              <w:jc w:val="center"/>
              <w:rPr>
                <w:color w:val="000000"/>
              </w:rPr>
            </w:pPr>
            <w:r w:rsidRPr="00F527EB">
              <w:rPr>
                <w:rFonts w:eastAsia="Calibri"/>
                <w:lang w:val="en-US"/>
              </w:rPr>
              <w:t>33</w:t>
            </w:r>
            <w:r w:rsidRPr="00F527EB">
              <w:rPr>
                <w:rFonts w:eastAsia="Calibri"/>
              </w:rPr>
              <w:t>,</w:t>
            </w:r>
            <w:r w:rsidRPr="00F527EB">
              <w:rPr>
                <w:rFonts w:eastAsia="Calibri"/>
                <w:lang w:val="en-US"/>
              </w:rPr>
              <w:t>00</w:t>
            </w:r>
            <w:r w:rsidRPr="00F527EB">
              <w:rPr>
                <w:rFonts w:eastAsia="Calibri"/>
              </w:rPr>
              <w:t xml:space="preserve"> мг</w:t>
            </w:r>
          </w:p>
        </w:tc>
        <w:tc>
          <w:tcPr>
            <w:tcW w:w="1346" w:type="dxa"/>
            <w:tcBorders>
              <w:top w:val="single" w:sz="4" w:space="0" w:color="auto"/>
              <w:left w:val="single" w:sz="4" w:space="0" w:color="auto"/>
              <w:bottom w:val="single" w:sz="4" w:space="0" w:color="auto"/>
              <w:right w:val="single" w:sz="4" w:space="0" w:color="auto"/>
            </w:tcBorders>
            <w:vAlign w:val="center"/>
            <w:hideMark/>
          </w:tcPr>
          <w:p w14:paraId="0967FF1E" w14:textId="7B09ADF9" w:rsidR="00564D93" w:rsidRDefault="00564D93" w:rsidP="00564D93">
            <w:pPr>
              <w:jc w:val="center"/>
              <w:rPr>
                <w:color w:val="000000"/>
              </w:rPr>
            </w:pPr>
            <w:r w:rsidRPr="00F527EB">
              <w:rPr>
                <w:rFonts w:eastAsia="Calibri"/>
                <w:lang w:val="en-US"/>
              </w:rPr>
              <w:t>33</w:t>
            </w:r>
            <w:r w:rsidRPr="00F527EB">
              <w:rPr>
                <w:rFonts w:eastAsia="Calibri"/>
              </w:rPr>
              <w:t>,</w:t>
            </w:r>
            <w:r w:rsidRPr="00F527EB">
              <w:rPr>
                <w:rFonts w:eastAsia="Calibri"/>
                <w:lang w:val="en-US"/>
              </w:rPr>
              <w:t>00</w:t>
            </w:r>
            <w:r w:rsidRPr="00F527EB">
              <w:rPr>
                <w:rFonts w:eastAsia="Calibri"/>
              </w:rPr>
              <w:t xml:space="preserve"> мг</w:t>
            </w:r>
          </w:p>
        </w:tc>
      </w:tr>
      <w:tr w:rsidR="00564D93" w14:paraId="26DB2617" w14:textId="77777777" w:rsidTr="00B900DC">
        <w:tc>
          <w:tcPr>
            <w:tcW w:w="4157" w:type="dxa"/>
            <w:tcBorders>
              <w:top w:val="single" w:sz="4" w:space="0" w:color="auto"/>
              <w:left w:val="single" w:sz="4" w:space="0" w:color="auto"/>
              <w:bottom w:val="single" w:sz="4" w:space="0" w:color="auto"/>
              <w:right w:val="single" w:sz="4" w:space="0" w:color="auto"/>
            </w:tcBorders>
            <w:hideMark/>
          </w:tcPr>
          <w:p w14:paraId="686E7885" w14:textId="0BF5E1A4" w:rsidR="00564D93" w:rsidRDefault="00564D93" w:rsidP="00564D93">
            <w:pPr>
              <w:tabs>
                <w:tab w:val="left" w:pos="6804"/>
              </w:tabs>
              <w:ind w:left="313"/>
              <w:rPr>
                <w:color w:val="000000"/>
              </w:rPr>
            </w:pPr>
            <w:r w:rsidRPr="00F527EB">
              <w:rPr>
                <w:rFonts w:eastAsia="Calibri"/>
              </w:rPr>
              <w:t>Маннитол</w:t>
            </w:r>
          </w:p>
        </w:tc>
        <w:tc>
          <w:tcPr>
            <w:tcW w:w="1227" w:type="dxa"/>
            <w:tcBorders>
              <w:top w:val="single" w:sz="4" w:space="0" w:color="auto"/>
              <w:left w:val="single" w:sz="4" w:space="0" w:color="auto"/>
              <w:bottom w:val="single" w:sz="4" w:space="0" w:color="auto"/>
              <w:right w:val="single" w:sz="4" w:space="0" w:color="auto"/>
            </w:tcBorders>
            <w:vAlign w:val="center"/>
          </w:tcPr>
          <w:p w14:paraId="711271D6" w14:textId="6F5B0329" w:rsidR="00564D93" w:rsidRDefault="00564D93" w:rsidP="00564D93">
            <w:pPr>
              <w:jc w:val="center"/>
              <w:rPr>
                <w:color w:val="000000"/>
              </w:rPr>
            </w:pPr>
            <w:r w:rsidRPr="00F527EB">
              <w:rPr>
                <w:rFonts w:eastAsia="Calibri"/>
                <w:lang w:val="en-US"/>
              </w:rPr>
              <w:t>16</w:t>
            </w:r>
            <w:r w:rsidRPr="00F527EB">
              <w:rPr>
                <w:rFonts w:eastAsia="Calibri"/>
              </w:rPr>
              <w:t>,</w:t>
            </w:r>
            <w:r w:rsidRPr="00F527EB">
              <w:rPr>
                <w:rFonts w:eastAsia="Calibri"/>
                <w:lang w:val="en-US"/>
              </w:rPr>
              <w:t>10</w:t>
            </w:r>
            <w:r w:rsidRPr="00F527EB">
              <w:rPr>
                <w:rFonts w:eastAsia="Calibri"/>
              </w:rPr>
              <w:t xml:space="preserve"> мг</w:t>
            </w:r>
          </w:p>
        </w:tc>
        <w:tc>
          <w:tcPr>
            <w:tcW w:w="1311" w:type="dxa"/>
            <w:tcBorders>
              <w:top w:val="single" w:sz="4" w:space="0" w:color="auto"/>
              <w:left w:val="single" w:sz="4" w:space="0" w:color="auto"/>
              <w:bottom w:val="single" w:sz="4" w:space="0" w:color="auto"/>
              <w:right w:val="single" w:sz="4" w:space="0" w:color="auto"/>
            </w:tcBorders>
            <w:vAlign w:val="center"/>
            <w:hideMark/>
          </w:tcPr>
          <w:p w14:paraId="6BA611AE" w14:textId="1EB84A04" w:rsidR="00564D93" w:rsidRDefault="00564D93" w:rsidP="00564D93">
            <w:pPr>
              <w:jc w:val="center"/>
              <w:rPr>
                <w:color w:val="000000"/>
                <w:lang w:val="en-US"/>
              </w:rPr>
            </w:pPr>
            <w:r w:rsidRPr="00F527EB">
              <w:rPr>
                <w:rFonts w:eastAsia="Calibri"/>
                <w:lang w:val="en-US"/>
              </w:rPr>
              <w:t>16</w:t>
            </w:r>
            <w:r w:rsidRPr="00F527EB">
              <w:rPr>
                <w:rFonts w:eastAsia="Calibri"/>
              </w:rPr>
              <w:t>,</w:t>
            </w:r>
            <w:r w:rsidRPr="00F527EB">
              <w:rPr>
                <w:rFonts w:eastAsia="Calibri"/>
                <w:lang w:val="en-US"/>
              </w:rPr>
              <w:t>10</w:t>
            </w:r>
            <w:r w:rsidRPr="00F527EB">
              <w:rPr>
                <w:rFonts w:eastAsia="Calibri"/>
              </w:rPr>
              <w:t xml:space="preserve"> мг</w:t>
            </w:r>
          </w:p>
        </w:tc>
        <w:tc>
          <w:tcPr>
            <w:tcW w:w="1302" w:type="dxa"/>
            <w:tcBorders>
              <w:top w:val="single" w:sz="4" w:space="0" w:color="auto"/>
              <w:left w:val="single" w:sz="4" w:space="0" w:color="auto"/>
              <w:bottom w:val="single" w:sz="4" w:space="0" w:color="auto"/>
              <w:right w:val="single" w:sz="4" w:space="0" w:color="auto"/>
            </w:tcBorders>
            <w:vAlign w:val="center"/>
          </w:tcPr>
          <w:p w14:paraId="5D0132A0" w14:textId="2D240D6E" w:rsidR="00564D93" w:rsidRDefault="00564D93" w:rsidP="00564D93">
            <w:pPr>
              <w:jc w:val="center"/>
              <w:rPr>
                <w:color w:val="000000"/>
                <w:lang w:val="en-US"/>
              </w:rPr>
            </w:pPr>
            <w:r>
              <w:rPr>
                <w:rFonts w:eastAsia="Calibri"/>
              </w:rPr>
              <w:t>8,75</w:t>
            </w:r>
            <w:r w:rsidRPr="00F527EB">
              <w:rPr>
                <w:rFonts w:eastAsia="Calibri"/>
              </w:rPr>
              <w:t xml:space="preserve"> мг</w:t>
            </w:r>
          </w:p>
        </w:tc>
        <w:tc>
          <w:tcPr>
            <w:tcW w:w="1346" w:type="dxa"/>
            <w:tcBorders>
              <w:top w:val="single" w:sz="4" w:space="0" w:color="auto"/>
              <w:left w:val="single" w:sz="4" w:space="0" w:color="auto"/>
              <w:bottom w:val="single" w:sz="4" w:space="0" w:color="auto"/>
              <w:right w:val="single" w:sz="4" w:space="0" w:color="auto"/>
            </w:tcBorders>
            <w:vAlign w:val="center"/>
            <w:hideMark/>
          </w:tcPr>
          <w:p w14:paraId="12000C0E" w14:textId="4423C6CC" w:rsidR="00564D93" w:rsidRDefault="00564D93" w:rsidP="00564D93">
            <w:pPr>
              <w:jc w:val="center"/>
              <w:rPr>
                <w:color w:val="000000"/>
                <w:lang w:val="en-US"/>
              </w:rPr>
            </w:pPr>
            <w:r>
              <w:rPr>
                <w:rFonts w:eastAsia="Calibri"/>
              </w:rPr>
              <w:t>8,75</w:t>
            </w:r>
            <w:r w:rsidRPr="00F527EB">
              <w:rPr>
                <w:rFonts w:eastAsia="Calibri"/>
              </w:rPr>
              <w:t xml:space="preserve"> мг</w:t>
            </w:r>
          </w:p>
        </w:tc>
      </w:tr>
      <w:tr w:rsidR="00B900DC" w14:paraId="7F0B755B" w14:textId="77777777" w:rsidTr="00B900DC">
        <w:tc>
          <w:tcPr>
            <w:tcW w:w="4157" w:type="dxa"/>
            <w:tcBorders>
              <w:top w:val="single" w:sz="4" w:space="0" w:color="auto"/>
              <w:left w:val="single" w:sz="4" w:space="0" w:color="auto"/>
              <w:bottom w:val="single" w:sz="4" w:space="0" w:color="auto"/>
              <w:right w:val="single" w:sz="4" w:space="0" w:color="auto"/>
            </w:tcBorders>
            <w:hideMark/>
          </w:tcPr>
          <w:p w14:paraId="40511241" w14:textId="66F82BBA" w:rsidR="00B900DC" w:rsidRDefault="00B900DC" w:rsidP="00B900DC">
            <w:pPr>
              <w:tabs>
                <w:tab w:val="left" w:pos="6804"/>
              </w:tabs>
              <w:ind w:left="313"/>
              <w:rPr>
                <w:color w:val="000000"/>
              </w:rPr>
            </w:pPr>
            <w:r w:rsidRPr="00F527EB">
              <w:rPr>
                <w:lang w:eastAsia="x-none"/>
              </w:rPr>
              <w:lastRenderedPageBreak/>
              <w:t>Целлюлоза микрокристаллическая</w:t>
            </w:r>
            <w:r w:rsidRPr="00F527EB" w:rsidDel="00AD5A18">
              <w:rPr>
                <w:lang w:eastAsia="x-none"/>
              </w:rPr>
              <w:t xml:space="preserve"> </w:t>
            </w:r>
            <w:r w:rsidRPr="00F527EB">
              <w:rPr>
                <w:lang w:eastAsia="x-none"/>
              </w:rPr>
              <w:t>тип 101</w:t>
            </w:r>
            <w:r>
              <w:rPr>
                <w:lang w:eastAsia="x-none"/>
              </w:rPr>
              <w:t>*</w:t>
            </w:r>
          </w:p>
        </w:tc>
        <w:tc>
          <w:tcPr>
            <w:tcW w:w="1227" w:type="dxa"/>
            <w:tcBorders>
              <w:top w:val="single" w:sz="4" w:space="0" w:color="auto"/>
              <w:left w:val="single" w:sz="4" w:space="0" w:color="auto"/>
              <w:bottom w:val="single" w:sz="4" w:space="0" w:color="auto"/>
              <w:right w:val="single" w:sz="4" w:space="0" w:color="auto"/>
            </w:tcBorders>
            <w:vAlign w:val="center"/>
          </w:tcPr>
          <w:p w14:paraId="01360F8C" w14:textId="24EA5FEF" w:rsidR="00B900DC" w:rsidRDefault="00B900DC" w:rsidP="00B900DC">
            <w:pPr>
              <w:jc w:val="center"/>
              <w:rPr>
                <w:color w:val="000000"/>
                <w:lang w:val="en-US"/>
              </w:rPr>
            </w:pPr>
            <w:r w:rsidRPr="00F527EB">
              <w:rPr>
                <w:rFonts w:eastAsia="Calibri"/>
                <w:lang w:val="en-US"/>
              </w:rPr>
              <w:t>10</w:t>
            </w:r>
            <w:r w:rsidRPr="00F527EB">
              <w:rPr>
                <w:rFonts w:eastAsia="Calibri"/>
              </w:rPr>
              <w:t>,00 мг</w:t>
            </w:r>
          </w:p>
        </w:tc>
        <w:tc>
          <w:tcPr>
            <w:tcW w:w="1311" w:type="dxa"/>
            <w:tcBorders>
              <w:top w:val="single" w:sz="4" w:space="0" w:color="auto"/>
              <w:left w:val="single" w:sz="4" w:space="0" w:color="auto"/>
              <w:bottom w:val="single" w:sz="4" w:space="0" w:color="auto"/>
              <w:right w:val="single" w:sz="4" w:space="0" w:color="auto"/>
            </w:tcBorders>
            <w:vAlign w:val="center"/>
            <w:hideMark/>
          </w:tcPr>
          <w:p w14:paraId="11FF2FB9" w14:textId="68EB8E1F" w:rsidR="00B900DC" w:rsidRPr="00B900DC" w:rsidRDefault="00B900DC" w:rsidP="00B900DC">
            <w:pPr>
              <w:jc w:val="center"/>
              <w:rPr>
                <w:color w:val="000000"/>
              </w:rPr>
            </w:pPr>
            <w:r>
              <w:rPr>
                <w:color w:val="000000"/>
              </w:rPr>
              <w:t>-</w:t>
            </w:r>
          </w:p>
        </w:tc>
        <w:tc>
          <w:tcPr>
            <w:tcW w:w="1302" w:type="dxa"/>
            <w:tcBorders>
              <w:top w:val="single" w:sz="4" w:space="0" w:color="auto"/>
              <w:left w:val="single" w:sz="4" w:space="0" w:color="auto"/>
              <w:bottom w:val="single" w:sz="4" w:space="0" w:color="auto"/>
              <w:right w:val="single" w:sz="4" w:space="0" w:color="auto"/>
            </w:tcBorders>
            <w:vAlign w:val="center"/>
          </w:tcPr>
          <w:p w14:paraId="05D69917" w14:textId="517DCB80" w:rsidR="00B900DC" w:rsidRDefault="00B900DC" w:rsidP="00B900DC">
            <w:pPr>
              <w:jc w:val="center"/>
              <w:rPr>
                <w:color w:val="000000"/>
                <w:lang w:val="en-US"/>
              </w:rPr>
            </w:pPr>
            <w:r w:rsidRPr="00F527EB">
              <w:rPr>
                <w:rFonts w:eastAsia="Calibri"/>
                <w:lang w:val="en-US"/>
              </w:rPr>
              <w:t>10</w:t>
            </w:r>
            <w:r w:rsidRPr="00F527EB">
              <w:rPr>
                <w:rFonts w:eastAsia="Calibri"/>
              </w:rPr>
              <w:t>,00 мг</w:t>
            </w:r>
          </w:p>
        </w:tc>
        <w:tc>
          <w:tcPr>
            <w:tcW w:w="1346" w:type="dxa"/>
            <w:tcBorders>
              <w:top w:val="single" w:sz="4" w:space="0" w:color="auto"/>
              <w:left w:val="single" w:sz="4" w:space="0" w:color="auto"/>
              <w:bottom w:val="single" w:sz="4" w:space="0" w:color="auto"/>
              <w:right w:val="single" w:sz="4" w:space="0" w:color="auto"/>
            </w:tcBorders>
            <w:vAlign w:val="center"/>
            <w:hideMark/>
          </w:tcPr>
          <w:p w14:paraId="14BBADE9" w14:textId="4D781167" w:rsidR="00B900DC" w:rsidRPr="00B900DC" w:rsidRDefault="00B900DC" w:rsidP="00B900DC">
            <w:pPr>
              <w:jc w:val="center"/>
              <w:rPr>
                <w:color w:val="000000"/>
              </w:rPr>
            </w:pPr>
            <w:r>
              <w:rPr>
                <w:color w:val="000000"/>
              </w:rPr>
              <w:t>-</w:t>
            </w:r>
          </w:p>
        </w:tc>
      </w:tr>
      <w:tr w:rsidR="00B900DC" w14:paraId="3CABC9E6" w14:textId="77777777" w:rsidTr="00B900DC">
        <w:tc>
          <w:tcPr>
            <w:tcW w:w="4157" w:type="dxa"/>
            <w:tcBorders>
              <w:top w:val="single" w:sz="4" w:space="0" w:color="auto"/>
              <w:left w:val="single" w:sz="4" w:space="0" w:color="auto"/>
              <w:bottom w:val="single" w:sz="4" w:space="0" w:color="auto"/>
              <w:right w:val="single" w:sz="4" w:space="0" w:color="auto"/>
            </w:tcBorders>
            <w:hideMark/>
          </w:tcPr>
          <w:p w14:paraId="75A224F8" w14:textId="3A5B1802" w:rsidR="00B900DC" w:rsidRDefault="00B900DC" w:rsidP="00B900DC">
            <w:pPr>
              <w:tabs>
                <w:tab w:val="left" w:pos="6804"/>
              </w:tabs>
              <w:ind w:left="313"/>
              <w:rPr>
                <w:color w:val="000000"/>
              </w:rPr>
            </w:pPr>
            <w:r w:rsidRPr="00F527EB">
              <w:rPr>
                <w:lang w:eastAsia="x-none"/>
              </w:rPr>
              <w:t>Целлюлоза микрокристаллическая</w:t>
            </w:r>
            <w:r w:rsidRPr="00F527EB" w:rsidDel="00AD5A18">
              <w:rPr>
                <w:lang w:eastAsia="x-none"/>
              </w:rPr>
              <w:t xml:space="preserve"> </w:t>
            </w:r>
            <w:r w:rsidRPr="00F527EB">
              <w:rPr>
                <w:lang w:eastAsia="x-none"/>
              </w:rPr>
              <w:t>тип 102</w:t>
            </w:r>
            <w:r>
              <w:rPr>
                <w:lang w:eastAsia="x-none"/>
              </w:rPr>
              <w:t>*</w:t>
            </w:r>
          </w:p>
        </w:tc>
        <w:tc>
          <w:tcPr>
            <w:tcW w:w="1227" w:type="dxa"/>
            <w:tcBorders>
              <w:top w:val="single" w:sz="4" w:space="0" w:color="auto"/>
              <w:left w:val="single" w:sz="4" w:space="0" w:color="auto"/>
              <w:bottom w:val="single" w:sz="4" w:space="0" w:color="auto"/>
              <w:right w:val="single" w:sz="4" w:space="0" w:color="auto"/>
            </w:tcBorders>
            <w:vAlign w:val="center"/>
          </w:tcPr>
          <w:p w14:paraId="68713EE5" w14:textId="18C4D51E" w:rsidR="00B900DC" w:rsidRDefault="00B900DC" w:rsidP="00B900DC">
            <w:pPr>
              <w:jc w:val="center"/>
              <w:rPr>
                <w:color w:val="000000"/>
              </w:rPr>
            </w:pPr>
            <w:r w:rsidRPr="00F527EB">
              <w:rPr>
                <w:rFonts w:eastAsia="Calibri"/>
                <w:lang w:val="en-US"/>
              </w:rPr>
              <w:t>5</w:t>
            </w:r>
            <w:r w:rsidRPr="00F527EB">
              <w:rPr>
                <w:rFonts w:eastAsia="Calibri"/>
              </w:rPr>
              <w:t>,</w:t>
            </w:r>
            <w:r w:rsidRPr="00F527EB">
              <w:rPr>
                <w:rFonts w:eastAsia="Calibri"/>
                <w:lang w:val="en-US"/>
              </w:rPr>
              <w:t>0</w:t>
            </w:r>
            <w:r w:rsidRPr="00F527EB">
              <w:rPr>
                <w:rFonts w:eastAsia="Calibri"/>
              </w:rPr>
              <w:t>0 мг</w:t>
            </w:r>
          </w:p>
        </w:tc>
        <w:tc>
          <w:tcPr>
            <w:tcW w:w="1311" w:type="dxa"/>
            <w:tcBorders>
              <w:top w:val="single" w:sz="4" w:space="0" w:color="auto"/>
              <w:left w:val="single" w:sz="4" w:space="0" w:color="auto"/>
              <w:bottom w:val="single" w:sz="4" w:space="0" w:color="auto"/>
              <w:right w:val="single" w:sz="4" w:space="0" w:color="auto"/>
            </w:tcBorders>
            <w:vAlign w:val="center"/>
            <w:hideMark/>
          </w:tcPr>
          <w:p w14:paraId="5B86BA52" w14:textId="5D608027" w:rsidR="00B900DC" w:rsidRDefault="00B900DC" w:rsidP="00B900DC">
            <w:pPr>
              <w:jc w:val="center"/>
              <w:rPr>
                <w:color w:val="000000"/>
              </w:rPr>
            </w:pPr>
            <w:r>
              <w:rPr>
                <w:color w:val="000000"/>
              </w:rPr>
              <w:t>-</w:t>
            </w:r>
          </w:p>
        </w:tc>
        <w:tc>
          <w:tcPr>
            <w:tcW w:w="1302" w:type="dxa"/>
            <w:tcBorders>
              <w:top w:val="single" w:sz="4" w:space="0" w:color="auto"/>
              <w:left w:val="single" w:sz="4" w:space="0" w:color="auto"/>
              <w:bottom w:val="single" w:sz="4" w:space="0" w:color="auto"/>
              <w:right w:val="single" w:sz="4" w:space="0" w:color="auto"/>
            </w:tcBorders>
            <w:vAlign w:val="center"/>
          </w:tcPr>
          <w:p w14:paraId="5AA6C18A" w14:textId="069BA5C4" w:rsidR="00B900DC" w:rsidRDefault="00B900DC" w:rsidP="00B900DC">
            <w:pPr>
              <w:jc w:val="center"/>
              <w:rPr>
                <w:color w:val="000000"/>
              </w:rPr>
            </w:pPr>
            <w:r w:rsidRPr="00F527EB">
              <w:rPr>
                <w:rFonts w:eastAsia="Calibri"/>
                <w:lang w:val="en-US"/>
              </w:rPr>
              <w:t>5</w:t>
            </w:r>
            <w:r w:rsidRPr="00F527EB">
              <w:rPr>
                <w:rFonts w:eastAsia="Calibri"/>
              </w:rPr>
              <w:t>,</w:t>
            </w:r>
            <w:r w:rsidRPr="00F527EB">
              <w:rPr>
                <w:rFonts w:eastAsia="Calibri"/>
                <w:lang w:val="en-US"/>
              </w:rPr>
              <w:t>0</w:t>
            </w:r>
            <w:r w:rsidRPr="00F527EB">
              <w:rPr>
                <w:rFonts w:eastAsia="Calibri"/>
              </w:rPr>
              <w:t>0 мг</w:t>
            </w:r>
          </w:p>
        </w:tc>
        <w:tc>
          <w:tcPr>
            <w:tcW w:w="1346" w:type="dxa"/>
            <w:tcBorders>
              <w:top w:val="single" w:sz="4" w:space="0" w:color="auto"/>
              <w:left w:val="single" w:sz="4" w:space="0" w:color="auto"/>
              <w:bottom w:val="single" w:sz="4" w:space="0" w:color="auto"/>
              <w:right w:val="single" w:sz="4" w:space="0" w:color="auto"/>
            </w:tcBorders>
            <w:vAlign w:val="center"/>
            <w:hideMark/>
          </w:tcPr>
          <w:p w14:paraId="4A5BBE99" w14:textId="5F82EEA8" w:rsidR="00B900DC" w:rsidRDefault="00B900DC" w:rsidP="00B900DC">
            <w:pPr>
              <w:jc w:val="center"/>
              <w:rPr>
                <w:color w:val="000000"/>
              </w:rPr>
            </w:pPr>
            <w:r>
              <w:rPr>
                <w:color w:val="000000"/>
              </w:rPr>
              <w:t>-</w:t>
            </w:r>
          </w:p>
        </w:tc>
      </w:tr>
      <w:tr w:rsidR="00201FA0" w14:paraId="7E91F79E" w14:textId="77777777" w:rsidTr="00B900DC">
        <w:tc>
          <w:tcPr>
            <w:tcW w:w="4157" w:type="dxa"/>
            <w:tcBorders>
              <w:top w:val="single" w:sz="4" w:space="0" w:color="auto"/>
              <w:left w:val="single" w:sz="4" w:space="0" w:color="auto"/>
              <w:bottom w:val="single" w:sz="4" w:space="0" w:color="auto"/>
              <w:right w:val="single" w:sz="4" w:space="0" w:color="auto"/>
            </w:tcBorders>
          </w:tcPr>
          <w:p w14:paraId="5278409F" w14:textId="1553FD0C" w:rsidR="00201FA0" w:rsidRPr="00F527EB" w:rsidRDefault="00201FA0" w:rsidP="00201FA0">
            <w:pPr>
              <w:tabs>
                <w:tab w:val="left" w:pos="6804"/>
              </w:tabs>
              <w:ind w:left="313"/>
              <w:rPr>
                <w:lang w:eastAsia="x-none"/>
              </w:rPr>
            </w:pPr>
            <w:r w:rsidRPr="00F527EB">
              <w:rPr>
                <w:lang w:eastAsia="x-none"/>
              </w:rPr>
              <w:t>Целлюлоза микрокристаллическая</w:t>
            </w:r>
            <w:r>
              <w:rPr>
                <w:lang w:eastAsia="x-none"/>
              </w:rPr>
              <w:t>*</w:t>
            </w:r>
          </w:p>
        </w:tc>
        <w:tc>
          <w:tcPr>
            <w:tcW w:w="1227" w:type="dxa"/>
            <w:tcBorders>
              <w:top w:val="single" w:sz="4" w:space="0" w:color="auto"/>
              <w:left w:val="single" w:sz="4" w:space="0" w:color="auto"/>
              <w:bottom w:val="single" w:sz="4" w:space="0" w:color="auto"/>
              <w:right w:val="single" w:sz="4" w:space="0" w:color="auto"/>
            </w:tcBorders>
            <w:vAlign w:val="center"/>
          </w:tcPr>
          <w:p w14:paraId="6A540739" w14:textId="7B61FFA4" w:rsidR="00201FA0" w:rsidRDefault="00B900DC" w:rsidP="00201FA0">
            <w:pPr>
              <w:jc w:val="center"/>
              <w:rPr>
                <w:color w:val="000000" w:themeColor="text1"/>
              </w:rPr>
            </w:pPr>
            <w:r>
              <w:rPr>
                <w:color w:val="000000" w:themeColor="text1"/>
              </w:rPr>
              <w:t>-</w:t>
            </w:r>
          </w:p>
        </w:tc>
        <w:tc>
          <w:tcPr>
            <w:tcW w:w="1311" w:type="dxa"/>
            <w:tcBorders>
              <w:top w:val="single" w:sz="4" w:space="0" w:color="auto"/>
              <w:left w:val="single" w:sz="4" w:space="0" w:color="auto"/>
              <w:bottom w:val="single" w:sz="4" w:space="0" w:color="auto"/>
              <w:right w:val="single" w:sz="4" w:space="0" w:color="auto"/>
            </w:tcBorders>
            <w:vAlign w:val="center"/>
          </w:tcPr>
          <w:p w14:paraId="34A61264" w14:textId="6CFE1845" w:rsidR="00201FA0" w:rsidRDefault="00B900DC" w:rsidP="00201FA0">
            <w:pPr>
              <w:jc w:val="center"/>
              <w:rPr>
                <w:color w:val="000000"/>
              </w:rPr>
            </w:pPr>
            <w:r>
              <w:rPr>
                <w:color w:val="000000"/>
              </w:rPr>
              <w:t>15,00 мг</w:t>
            </w:r>
          </w:p>
        </w:tc>
        <w:tc>
          <w:tcPr>
            <w:tcW w:w="1302" w:type="dxa"/>
            <w:tcBorders>
              <w:top w:val="single" w:sz="4" w:space="0" w:color="auto"/>
              <w:left w:val="single" w:sz="4" w:space="0" w:color="auto"/>
              <w:bottom w:val="single" w:sz="4" w:space="0" w:color="auto"/>
              <w:right w:val="single" w:sz="4" w:space="0" w:color="auto"/>
            </w:tcBorders>
            <w:vAlign w:val="center"/>
          </w:tcPr>
          <w:p w14:paraId="621C4365" w14:textId="74C363CA" w:rsidR="00201FA0" w:rsidRDefault="00B900DC" w:rsidP="00201FA0">
            <w:pPr>
              <w:jc w:val="center"/>
              <w:rPr>
                <w:color w:val="000000" w:themeColor="text1"/>
              </w:rPr>
            </w:pPr>
            <w:r>
              <w:rPr>
                <w:color w:val="000000" w:themeColor="text1"/>
              </w:rPr>
              <w:t>-</w:t>
            </w:r>
          </w:p>
        </w:tc>
        <w:tc>
          <w:tcPr>
            <w:tcW w:w="1346" w:type="dxa"/>
            <w:tcBorders>
              <w:top w:val="single" w:sz="4" w:space="0" w:color="auto"/>
              <w:left w:val="single" w:sz="4" w:space="0" w:color="auto"/>
              <w:bottom w:val="single" w:sz="4" w:space="0" w:color="auto"/>
              <w:right w:val="single" w:sz="4" w:space="0" w:color="auto"/>
            </w:tcBorders>
            <w:vAlign w:val="center"/>
          </w:tcPr>
          <w:p w14:paraId="715254F4" w14:textId="6640D837" w:rsidR="00201FA0" w:rsidRDefault="00564D93" w:rsidP="00201FA0">
            <w:pPr>
              <w:jc w:val="center"/>
              <w:rPr>
                <w:color w:val="000000"/>
              </w:rPr>
            </w:pPr>
            <w:r>
              <w:rPr>
                <w:color w:val="000000"/>
              </w:rPr>
              <w:t>15,00 мг</w:t>
            </w:r>
          </w:p>
        </w:tc>
      </w:tr>
      <w:tr w:rsidR="00564D93" w14:paraId="4E15116D" w14:textId="77777777" w:rsidTr="00B900DC">
        <w:tc>
          <w:tcPr>
            <w:tcW w:w="4157" w:type="dxa"/>
            <w:tcBorders>
              <w:top w:val="single" w:sz="4" w:space="0" w:color="auto"/>
              <w:left w:val="single" w:sz="4" w:space="0" w:color="auto"/>
              <w:bottom w:val="single" w:sz="4" w:space="0" w:color="auto"/>
              <w:right w:val="single" w:sz="4" w:space="0" w:color="auto"/>
            </w:tcBorders>
            <w:hideMark/>
          </w:tcPr>
          <w:p w14:paraId="256D5FFD" w14:textId="3A65C60D" w:rsidR="00564D93" w:rsidRDefault="00564D93" w:rsidP="00564D93">
            <w:pPr>
              <w:tabs>
                <w:tab w:val="left" w:pos="6804"/>
              </w:tabs>
              <w:ind w:left="313"/>
              <w:rPr>
                <w:color w:val="000000"/>
              </w:rPr>
            </w:pPr>
            <w:r w:rsidRPr="00F527EB">
              <w:t>Гипролоза с низкой степенью замещения</w:t>
            </w:r>
          </w:p>
        </w:tc>
        <w:tc>
          <w:tcPr>
            <w:tcW w:w="1227" w:type="dxa"/>
            <w:tcBorders>
              <w:top w:val="single" w:sz="4" w:space="0" w:color="auto"/>
              <w:left w:val="single" w:sz="4" w:space="0" w:color="auto"/>
              <w:bottom w:val="single" w:sz="4" w:space="0" w:color="auto"/>
              <w:right w:val="single" w:sz="4" w:space="0" w:color="auto"/>
            </w:tcBorders>
            <w:vAlign w:val="center"/>
          </w:tcPr>
          <w:p w14:paraId="700821CF" w14:textId="478B6034" w:rsidR="00564D93" w:rsidRDefault="00564D93" w:rsidP="00564D93">
            <w:pPr>
              <w:jc w:val="center"/>
              <w:rPr>
                <w:color w:val="000000"/>
              </w:rPr>
            </w:pPr>
            <w:r w:rsidRPr="00F527EB">
              <w:rPr>
                <w:rFonts w:eastAsia="Calibri"/>
                <w:lang w:val="en-US"/>
              </w:rPr>
              <w:t xml:space="preserve">25,00 </w:t>
            </w:r>
            <w:r w:rsidRPr="00F527EB">
              <w:rPr>
                <w:rFonts w:eastAsia="Calibri"/>
              </w:rPr>
              <w:t>мг</w:t>
            </w:r>
          </w:p>
        </w:tc>
        <w:tc>
          <w:tcPr>
            <w:tcW w:w="1311" w:type="dxa"/>
            <w:tcBorders>
              <w:top w:val="single" w:sz="4" w:space="0" w:color="auto"/>
              <w:left w:val="single" w:sz="4" w:space="0" w:color="auto"/>
              <w:bottom w:val="single" w:sz="4" w:space="0" w:color="auto"/>
              <w:right w:val="single" w:sz="4" w:space="0" w:color="auto"/>
            </w:tcBorders>
            <w:vAlign w:val="center"/>
            <w:hideMark/>
          </w:tcPr>
          <w:p w14:paraId="0305E52F" w14:textId="3B9EC586" w:rsidR="00564D93" w:rsidRDefault="00564D93" w:rsidP="00564D93">
            <w:pPr>
              <w:jc w:val="center"/>
              <w:rPr>
                <w:color w:val="000000"/>
              </w:rPr>
            </w:pPr>
            <w:r w:rsidRPr="00F527EB">
              <w:rPr>
                <w:rFonts w:eastAsia="Calibri"/>
                <w:lang w:val="en-US"/>
              </w:rPr>
              <w:t xml:space="preserve">25,00 </w:t>
            </w:r>
            <w:r w:rsidRPr="00F527EB">
              <w:rPr>
                <w:rFonts w:eastAsia="Calibri"/>
              </w:rPr>
              <w:t>мг</w:t>
            </w:r>
          </w:p>
        </w:tc>
        <w:tc>
          <w:tcPr>
            <w:tcW w:w="1302" w:type="dxa"/>
            <w:tcBorders>
              <w:top w:val="single" w:sz="4" w:space="0" w:color="auto"/>
              <w:left w:val="single" w:sz="4" w:space="0" w:color="auto"/>
              <w:bottom w:val="single" w:sz="4" w:space="0" w:color="auto"/>
              <w:right w:val="single" w:sz="4" w:space="0" w:color="auto"/>
            </w:tcBorders>
            <w:vAlign w:val="center"/>
          </w:tcPr>
          <w:p w14:paraId="1435ED9B" w14:textId="706AFDF7" w:rsidR="00564D93" w:rsidRDefault="00564D93" w:rsidP="00564D93">
            <w:pPr>
              <w:jc w:val="center"/>
              <w:rPr>
                <w:color w:val="000000"/>
              </w:rPr>
            </w:pPr>
            <w:r w:rsidRPr="00F527EB">
              <w:rPr>
                <w:rFonts w:eastAsia="Calibri"/>
                <w:lang w:val="en-US"/>
              </w:rPr>
              <w:t xml:space="preserve">25,00 </w:t>
            </w:r>
            <w:r w:rsidRPr="00F527EB">
              <w:rPr>
                <w:rFonts w:eastAsia="Calibri"/>
              </w:rPr>
              <w:t>мг</w:t>
            </w:r>
          </w:p>
        </w:tc>
        <w:tc>
          <w:tcPr>
            <w:tcW w:w="1346" w:type="dxa"/>
            <w:tcBorders>
              <w:top w:val="single" w:sz="4" w:space="0" w:color="auto"/>
              <w:left w:val="single" w:sz="4" w:space="0" w:color="auto"/>
              <w:bottom w:val="single" w:sz="4" w:space="0" w:color="auto"/>
              <w:right w:val="single" w:sz="4" w:space="0" w:color="auto"/>
            </w:tcBorders>
            <w:vAlign w:val="center"/>
            <w:hideMark/>
          </w:tcPr>
          <w:p w14:paraId="73E90942" w14:textId="4DF62697" w:rsidR="00564D93" w:rsidRDefault="00564D93" w:rsidP="00564D93">
            <w:pPr>
              <w:jc w:val="center"/>
              <w:rPr>
                <w:color w:val="000000"/>
              </w:rPr>
            </w:pPr>
            <w:r w:rsidRPr="00F527EB">
              <w:rPr>
                <w:rFonts w:eastAsia="Calibri"/>
                <w:lang w:val="en-US"/>
              </w:rPr>
              <w:t xml:space="preserve">25,00 </w:t>
            </w:r>
            <w:r w:rsidRPr="00F527EB">
              <w:rPr>
                <w:rFonts w:eastAsia="Calibri"/>
              </w:rPr>
              <w:t>мг</w:t>
            </w:r>
          </w:p>
        </w:tc>
      </w:tr>
      <w:tr w:rsidR="00564D93" w14:paraId="325A0297" w14:textId="77777777" w:rsidTr="00B900DC">
        <w:tc>
          <w:tcPr>
            <w:tcW w:w="4157" w:type="dxa"/>
            <w:tcBorders>
              <w:top w:val="single" w:sz="4" w:space="0" w:color="auto"/>
              <w:left w:val="single" w:sz="4" w:space="0" w:color="auto"/>
              <w:bottom w:val="single" w:sz="4" w:space="0" w:color="auto"/>
              <w:right w:val="single" w:sz="4" w:space="0" w:color="auto"/>
            </w:tcBorders>
            <w:hideMark/>
          </w:tcPr>
          <w:p w14:paraId="194A6488" w14:textId="55C4BBCE" w:rsidR="00564D93" w:rsidRDefault="00564D93" w:rsidP="00564D93">
            <w:pPr>
              <w:tabs>
                <w:tab w:val="left" w:pos="6804"/>
              </w:tabs>
              <w:ind w:left="313"/>
              <w:rPr>
                <w:color w:val="000000"/>
              </w:rPr>
            </w:pPr>
            <w:r w:rsidRPr="00F527EB">
              <w:t>Гипролоза</w:t>
            </w:r>
          </w:p>
        </w:tc>
        <w:tc>
          <w:tcPr>
            <w:tcW w:w="1227" w:type="dxa"/>
            <w:tcBorders>
              <w:top w:val="single" w:sz="4" w:space="0" w:color="auto"/>
              <w:left w:val="single" w:sz="4" w:space="0" w:color="auto"/>
              <w:bottom w:val="single" w:sz="4" w:space="0" w:color="auto"/>
              <w:right w:val="single" w:sz="4" w:space="0" w:color="auto"/>
            </w:tcBorders>
            <w:vAlign w:val="center"/>
          </w:tcPr>
          <w:p w14:paraId="55FF7864" w14:textId="3288A00A" w:rsidR="00564D93" w:rsidRDefault="00564D93" w:rsidP="00564D93">
            <w:pPr>
              <w:jc w:val="center"/>
              <w:rPr>
                <w:color w:val="000000"/>
              </w:rPr>
            </w:pPr>
            <w:r w:rsidRPr="00F527EB">
              <w:rPr>
                <w:rFonts w:eastAsia="Calibri"/>
              </w:rPr>
              <w:t>3,00 мг</w:t>
            </w:r>
          </w:p>
        </w:tc>
        <w:tc>
          <w:tcPr>
            <w:tcW w:w="1311" w:type="dxa"/>
            <w:tcBorders>
              <w:top w:val="single" w:sz="4" w:space="0" w:color="auto"/>
              <w:left w:val="single" w:sz="4" w:space="0" w:color="auto"/>
              <w:bottom w:val="single" w:sz="4" w:space="0" w:color="auto"/>
              <w:right w:val="single" w:sz="4" w:space="0" w:color="auto"/>
            </w:tcBorders>
            <w:vAlign w:val="center"/>
            <w:hideMark/>
          </w:tcPr>
          <w:p w14:paraId="44BA7D01" w14:textId="5A03B451" w:rsidR="00564D93" w:rsidRDefault="00564D93" w:rsidP="00564D93">
            <w:pPr>
              <w:jc w:val="center"/>
              <w:rPr>
                <w:color w:val="000000"/>
              </w:rPr>
            </w:pPr>
            <w:r w:rsidRPr="00F527EB">
              <w:rPr>
                <w:rFonts w:eastAsia="Calibri"/>
              </w:rPr>
              <w:t>3,00 мг</w:t>
            </w:r>
          </w:p>
        </w:tc>
        <w:tc>
          <w:tcPr>
            <w:tcW w:w="1302" w:type="dxa"/>
            <w:tcBorders>
              <w:top w:val="single" w:sz="4" w:space="0" w:color="auto"/>
              <w:left w:val="single" w:sz="4" w:space="0" w:color="auto"/>
              <w:bottom w:val="single" w:sz="4" w:space="0" w:color="auto"/>
              <w:right w:val="single" w:sz="4" w:space="0" w:color="auto"/>
            </w:tcBorders>
            <w:vAlign w:val="center"/>
          </w:tcPr>
          <w:p w14:paraId="415A5FB0" w14:textId="6883ED70" w:rsidR="00564D93" w:rsidRDefault="00564D93" w:rsidP="00564D93">
            <w:pPr>
              <w:jc w:val="center"/>
              <w:rPr>
                <w:color w:val="000000"/>
              </w:rPr>
            </w:pPr>
            <w:r w:rsidRPr="00F527EB">
              <w:rPr>
                <w:rFonts w:eastAsia="Calibri"/>
              </w:rPr>
              <w:t>3,00 мг</w:t>
            </w:r>
          </w:p>
        </w:tc>
        <w:tc>
          <w:tcPr>
            <w:tcW w:w="1346" w:type="dxa"/>
            <w:tcBorders>
              <w:top w:val="single" w:sz="4" w:space="0" w:color="auto"/>
              <w:left w:val="single" w:sz="4" w:space="0" w:color="auto"/>
              <w:bottom w:val="single" w:sz="4" w:space="0" w:color="auto"/>
              <w:right w:val="single" w:sz="4" w:space="0" w:color="auto"/>
            </w:tcBorders>
            <w:vAlign w:val="center"/>
            <w:hideMark/>
          </w:tcPr>
          <w:p w14:paraId="4315B1FD" w14:textId="06E895C9" w:rsidR="00564D93" w:rsidRDefault="00564D93" w:rsidP="00564D93">
            <w:pPr>
              <w:jc w:val="center"/>
              <w:rPr>
                <w:color w:val="000000"/>
              </w:rPr>
            </w:pPr>
            <w:r w:rsidRPr="00F527EB">
              <w:rPr>
                <w:rFonts w:eastAsia="Calibri"/>
              </w:rPr>
              <w:t>3,00 мг</w:t>
            </w:r>
          </w:p>
        </w:tc>
      </w:tr>
      <w:tr w:rsidR="00564D93" w14:paraId="0EC588E9" w14:textId="77777777" w:rsidTr="00B900DC">
        <w:tc>
          <w:tcPr>
            <w:tcW w:w="4157" w:type="dxa"/>
            <w:tcBorders>
              <w:top w:val="single" w:sz="4" w:space="0" w:color="auto"/>
              <w:left w:val="single" w:sz="4" w:space="0" w:color="auto"/>
              <w:bottom w:val="single" w:sz="4" w:space="0" w:color="auto"/>
              <w:right w:val="single" w:sz="4" w:space="0" w:color="auto"/>
            </w:tcBorders>
          </w:tcPr>
          <w:p w14:paraId="0068A7A7" w14:textId="220707FC" w:rsidR="00564D93" w:rsidRPr="00F527EB" w:rsidRDefault="00564D93" w:rsidP="00564D93">
            <w:pPr>
              <w:tabs>
                <w:tab w:val="left" w:pos="6804"/>
              </w:tabs>
              <w:ind w:left="313"/>
            </w:pPr>
            <w:r>
              <w:t>Тальк</w:t>
            </w:r>
          </w:p>
        </w:tc>
        <w:tc>
          <w:tcPr>
            <w:tcW w:w="1227" w:type="dxa"/>
            <w:tcBorders>
              <w:top w:val="single" w:sz="4" w:space="0" w:color="auto"/>
              <w:left w:val="single" w:sz="4" w:space="0" w:color="auto"/>
              <w:bottom w:val="single" w:sz="4" w:space="0" w:color="auto"/>
              <w:right w:val="single" w:sz="4" w:space="0" w:color="auto"/>
            </w:tcBorders>
            <w:vAlign w:val="center"/>
          </w:tcPr>
          <w:p w14:paraId="49F45D6D" w14:textId="3E7077F9" w:rsidR="00564D93" w:rsidRDefault="00564D93" w:rsidP="00564D93">
            <w:pPr>
              <w:jc w:val="center"/>
              <w:rPr>
                <w:color w:val="000000" w:themeColor="text1"/>
              </w:rPr>
            </w:pPr>
            <w:r w:rsidRPr="00F527EB">
              <w:rPr>
                <w:rFonts w:eastAsia="Calibri"/>
              </w:rPr>
              <w:t>3,00 мг</w:t>
            </w:r>
          </w:p>
        </w:tc>
        <w:tc>
          <w:tcPr>
            <w:tcW w:w="1311" w:type="dxa"/>
            <w:tcBorders>
              <w:top w:val="single" w:sz="4" w:space="0" w:color="auto"/>
              <w:left w:val="single" w:sz="4" w:space="0" w:color="auto"/>
              <w:bottom w:val="single" w:sz="4" w:space="0" w:color="auto"/>
              <w:right w:val="single" w:sz="4" w:space="0" w:color="auto"/>
            </w:tcBorders>
            <w:vAlign w:val="center"/>
          </w:tcPr>
          <w:p w14:paraId="3EB0FB70" w14:textId="5B296FF3" w:rsidR="00564D93" w:rsidRDefault="00564D93" w:rsidP="00564D93">
            <w:pPr>
              <w:jc w:val="center"/>
              <w:rPr>
                <w:color w:val="000000"/>
              </w:rPr>
            </w:pPr>
            <w:r w:rsidRPr="00F527EB">
              <w:rPr>
                <w:rFonts w:eastAsia="Calibri"/>
              </w:rPr>
              <w:t>3,00 мг</w:t>
            </w:r>
          </w:p>
        </w:tc>
        <w:tc>
          <w:tcPr>
            <w:tcW w:w="1302" w:type="dxa"/>
            <w:tcBorders>
              <w:top w:val="single" w:sz="4" w:space="0" w:color="auto"/>
              <w:left w:val="single" w:sz="4" w:space="0" w:color="auto"/>
              <w:bottom w:val="single" w:sz="4" w:space="0" w:color="auto"/>
              <w:right w:val="single" w:sz="4" w:space="0" w:color="auto"/>
            </w:tcBorders>
            <w:vAlign w:val="center"/>
          </w:tcPr>
          <w:p w14:paraId="26AABB93" w14:textId="2924DAAA" w:rsidR="00564D93" w:rsidRDefault="00564D93" w:rsidP="00564D93">
            <w:pPr>
              <w:jc w:val="center"/>
              <w:rPr>
                <w:color w:val="000000" w:themeColor="text1"/>
              </w:rPr>
            </w:pPr>
            <w:r w:rsidRPr="00F527EB">
              <w:rPr>
                <w:rFonts w:eastAsia="Calibri"/>
              </w:rPr>
              <w:t>3,00 мг</w:t>
            </w:r>
          </w:p>
        </w:tc>
        <w:tc>
          <w:tcPr>
            <w:tcW w:w="1346" w:type="dxa"/>
            <w:tcBorders>
              <w:top w:val="single" w:sz="4" w:space="0" w:color="auto"/>
              <w:left w:val="single" w:sz="4" w:space="0" w:color="auto"/>
              <w:bottom w:val="single" w:sz="4" w:space="0" w:color="auto"/>
              <w:right w:val="single" w:sz="4" w:space="0" w:color="auto"/>
            </w:tcBorders>
            <w:vAlign w:val="center"/>
          </w:tcPr>
          <w:p w14:paraId="7EEABF9B" w14:textId="23C6FCCA" w:rsidR="00564D93" w:rsidRDefault="00564D93" w:rsidP="00564D93">
            <w:pPr>
              <w:jc w:val="center"/>
              <w:rPr>
                <w:color w:val="000000"/>
              </w:rPr>
            </w:pPr>
            <w:r w:rsidRPr="00F527EB">
              <w:rPr>
                <w:rFonts w:eastAsia="Calibri"/>
              </w:rPr>
              <w:t>3,00 мг</w:t>
            </w:r>
          </w:p>
        </w:tc>
      </w:tr>
      <w:tr w:rsidR="00B900DC" w14:paraId="5B278DEB" w14:textId="77777777" w:rsidTr="00B900DC">
        <w:tc>
          <w:tcPr>
            <w:tcW w:w="4157" w:type="dxa"/>
            <w:tcBorders>
              <w:top w:val="single" w:sz="4" w:space="0" w:color="auto"/>
              <w:left w:val="single" w:sz="4" w:space="0" w:color="auto"/>
              <w:bottom w:val="single" w:sz="4" w:space="0" w:color="auto"/>
              <w:right w:val="single" w:sz="4" w:space="0" w:color="auto"/>
            </w:tcBorders>
          </w:tcPr>
          <w:p w14:paraId="454C3CF3" w14:textId="23565F93" w:rsidR="00B900DC" w:rsidRPr="00B900DC" w:rsidRDefault="00B900DC" w:rsidP="00B900DC">
            <w:pPr>
              <w:tabs>
                <w:tab w:val="left" w:pos="6804"/>
              </w:tabs>
              <w:rPr>
                <w:b/>
              </w:rPr>
            </w:pPr>
            <w:r w:rsidRPr="00B900DC">
              <w:rPr>
                <w:b/>
              </w:rPr>
              <w:t>Масса содержимого капсулы:</w:t>
            </w:r>
          </w:p>
        </w:tc>
        <w:tc>
          <w:tcPr>
            <w:tcW w:w="1227" w:type="dxa"/>
            <w:tcBorders>
              <w:top w:val="single" w:sz="4" w:space="0" w:color="auto"/>
              <w:left w:val="single" w:sz="4" w:space="0" w:color="auto"/>
              <w:bottom w:val="single" w:sz="4" w:space="0" w:color="auto"/>
              <w:right w:val="single" w:sz="4" w:space="0" w:color="auto"/>
            </w:tcBorders>
            <w:vAlign w:val="center"/>
          </w:tcPr>
          <w:p w14:paraId="18CB1CDB" w14:textId="53FF41A8" w:rsidR="00B900DC" w:rsidRPr="00564D93" w:rsidRDefault="00B900DC" w:rsidP="00B900DC">
            <w:pPr>
              <w:jc w:val="center"/>
              <w:rPr>
                <w:rFonts w:eastAsia="Calibri"/>
                <w:b/>
              </w:rPr>
            </w:pPr>
            <w:r w:rsidRPr="00564D93">
              <w:rPr>
                <w:rFonts w:eastAsia="Calibri"/>
                <w:b/>
              </w:rPr>
              <w:t>100,00 мг</w:t>
            </w:r>
          </w:p>
        </w:tc>
        <w:tc>
          <w:tcPr>
            <w:tcW w:w="1311" w:type="dxa"/>
            <w:tcBorders>
              <w:top w:val="single" w:sz="4" w:space="0" w:color="auto"/>
              <w:left w:val="single" w:sz="4" w:space="0" w:color="auto"/>
              <w:bottom w:val="single" w:sz="4" w:space="0" w:color="auto"/>
              <w:right w:val="single" w:sz="4" w:space="0" w:color="auto"/>
            </w:tcBorders>
            <w:vAlign w:val="center"/>
          </w:tcPr>
          <w:p w14:paraId="431ECA96" w14:textId="5FB8A607" w:rsidR="00B900DC" w:rsidRPr="00564D93" w:rsidRDefault="00B900DC" w:rsidP="00B900DC">
            <w:pPr>
              <w:jc w:val="center"/>
              <w:rPr>
                <w:b/>
                <w:color w:val="000000"/>
              </w:rPr>
            </w:pPr>
            <w:r w:rsidRPr="00564D93">
              <w:rPr>
                <w:rFonts w:eastAsia="Calibri"/>
                <w:b/>
              </w:rPr>
              <w:t>100,00 мг</w:t>
            </w:r>
          </w:p>
        </w:tc>
        <w:tc>
          <w:tcPr>
            <w:tcW w:w="1302" w:type="dxa"/>
            <w:tcBorders>
              <w:top w:val="single" w:sz="4" w:space="0" w:color="auto"/>
              <w:left w:val="single" w:sz="4" w:space="0" w:color="auto"/>
              <w:bottom w:val="single" w:sz="4" w:space="0" w:color="auto"/>
              <w:right w:val="single" w:sz="4" w:space="0" w:color="auto"/>
            </w:tcBorders>
            <w:vAlign w:val="center"/>
          </w:tcPr>
          <w:p w14:paraId="0F4EABD8" w14:textId="1CDC140F" w:rsidR="00B900DC" w:rsidRPr="00564D93" w:rsidRDefault="00B900DC" w:rsidP="00B900DC">
            <w:pPr>
              <w:jc w:val="center"/>
              <w:rPr>
                <w:b/>
                <w:color w:val="000000" w:themeColor="text1"/>
              </w:rPr>
            </w:pPr>
            <w:r w:rsidRPr="00564D93">
              <w:rPr>
                <w:rFonts w:eastAsia="Calibri"/>
                <w:b/>
              </w:rPr>
              <w:t>100,00 мг</w:t>
            </w:r>
          </w:p>
        </w:tc>
        <w:tc>
          <w:tcPr>
            <w:tcW w:w="1346" w:type="dxa"/>
            <w:tcBorders>
              <w:top w:val="single" w:sz="4" w:space="0" w:color="auto"/>
              <w:left w:val="single" w:sz="4" w:space="0" w:color="auto"/>
              <w:bottom w:val="single" w:sz="4" w:space="0" w:color="auto"/>
              <w:right w:val="single" w:sz="4" w:space="0" w:color="auto"/>
            </w:tcBorders>
            <w:vAlign w:val="center"/>
          </w:tcPr>
          <w:p w14:paraId="58233EA8" w14:textId="058D4863" w:rsidR="00B900DC" w:rsidRPr="00564D93" w:rsidRDefault="00B900DC" w:rsidP="00B900DC">
            <w:pPr>
              <w:jc w:val="center"/>
              <w:rPr>
                <w:b/>
                <w:color w:val="000000"/>
              </w:rPr>
            </w:pPr>
            <w:r w:rsidRPr="00564D93">
              <w:rPr>
                <w:rFonts w:eastAsia="Calibri"/>
                <w:b/>
              </w:rPr>
              <w:t>100,00 мг</w:t>
            </w:r>
          </w:p>
        </w:tc>
      </w:tr>
      <w:tr w:rsidR="00B900DC" w14:paraId="19A8CDCE" w14:textId="77777777" w:rsidTr="00015E92">
        <w:tc>
          <w:tcPr>
            <w:tcW w:w="9343" w:type="dxa"/>
            <w:gridSpan w:val="5"/>
            <w:tcBorders>
              <w:top w:val="single" w:sz="4" w:space="0" w:color="auto"/>
              <w:left w:val="single" w:sz="4" w:space="0" w:color="auto"/>
              <w:bottom w:val="single" w:sz="4" w:space="0" w:color="auto"/>
              <w:right w:val="single" w:sz="4" w:space="0" w:color="auto"/>
            </w:tcBorders>
            <w:vAlign w:val="center"/>
            <w:hideMark/>
          </w:tcPr>
          <w:p w14:paraId="4E0B1170" w14:textId="064412FA" w:rsidR="00B900DC" w:rsidRDefault="00B900DC" w:rsidP="00B900DC">
            <w:pPr>
              <w:rPr>
                <w:color w:val="000000"/>
              </w:rPr>
            </w:pPr>
            <w:r>
              <w:rPr>
                <w:i/>
                <w:color w:val="000000"/>
              </w:rPr>
              <w:t>Капсула:</w:t>
            </w:r>
          </w:p>
        </w:tc>
      </w:tr>
      <w:tr w:rsidR="00201FA0" w14:paraId="32CB5949" w14:textId="77777777" w:rsidTr="00B900DC">
        <w:tc>
          <w:tcPr>
            <w:tcW w:w="4157" w:type="dxa"/>
            <w:tcBorders>
              <w:top w:val="single" w:sz="4" w:space="0" w:color="auto"/>
              <w:left w:val="single" w:sz="4" w:space="0" w:color="auto"/>
              <w:bottom w:val="single" w:sz="4" w:space="0" w:color="auto"/>
              <w:right w:val="single" w:sz="4" w:space="0" w:color="auto"/>
            </w:tcBorders>
            <w:vAlign w:val="center"/>
            <w:hideMark/>
          </w:tcPr>
          <w:p w14:paraId="37F8C4D3" w14:textId="77777777" w:rsidR="00B900DC" w:rsidRPr="00B900DC" w:rsidRDefault="00B900DC" w:rsidP="00B900DC">
            <w:pPr>
              <w:spacing w:line="259" w:lineRule="auto"/>
            </w:pPr>
            <w:r w:rsidRPr="00B900DC">
              <w:t>Оболочка из гипромелозы</w:t>
            </w:r>
          </w:p>
          <w:p w14:paraId="7BEC22B0" w14:textId="5DA3AE4A" w:rsidR="00201FA0" w:rsidRDefault="00B900DC" w:rsidP="00B900DC">
            <w:pPr>
              <w:tabs>
                <w:tab w:val="left" w:pos="6804"/>
              </w:tabs>
              <w:rPr>
                <w:rFonts w:eastAsia="Times New Roman"/>
                <w:lang w:eastAsia="en-US"/>
              </w:rPr>
            </w:pPr>
            <w:r w:rsidRPr="00B900DC">
              <w:t>Состав : гипромелоза, титана диоксид, железа  оксид желтый, железа оксид красный, чернила (шеллак, краситель оксид железа черный (Е172), калия гидроксид, пропиленгликоль).</w:t>
            </w:r>
          </w:p>
        </w:tc>
        <w:tc>
          <w:tcPr>
            <w:tcW w:w="1227" w:type="dxa"/>
            <w:tcBorders>
              <w:top w:val="single" w:sz="4" w:space="0" w:color="auto"/>
              <w:left w:val="single" w:sz="4" w:space="0" w:color="auto"/>
              <w:bottom w:val="single" w:sz="4" w:space="0" w:color="auto"/>
              <w:right w:val="single" w:sz="4" w:space="0" w:color="auto"/>
            </w:tcBorders>
            <w:vAlign w:val="center"/>
          </w:tcPr>
          <w:p w14:paraId="2CFBA563" w14:textId="77777777" w:rsidR="00201FA0" w:rsidRDefault="00201FA0" w:rsidP="00201FA0">
            <w:pPr>
              <w:jc w:val="center"/>
              <w:rPr>
                <w:color w:val="000000"/>
              </w:rPr>
            </w:pPr>
            <w:r>
              <w:rPr>
                <w:color w:val="000000"/>
              </w:rPr>
              <w:t>-</w:t>
            </w:r>
          </w:p>
        </w:tc>
        <w:tc>
          <w:tcPr>
            <w:tcW w:w="1311" w:type="dxa"/>
            <w:tcBorders>
              <w:top w:val="single" w:sz="4" w:space="0" w:color="auto"/>
              <w:left w:val="single" w:sz="4" w:space="0" w:color="auto"/>
              <w:bottom w:val="single" w:sz="4" w:space="0" w:color="auto"/>
              <w:right w:val="single" w:sz="4" w:space="0" w:color="auto"/>
            </w:tcBorders>
            <w:vAlign w:val="center"/>
            <w:hideMark/>
          </w:tcPr>
          <w:p w14:paraId="4D048CB9" w14:textId="31BAFE2C" w:rsidR="00201FA0" w:rsidRDefault="00B900DC" w:rsidP="00201FA0">
            <w:pPr>
              <w:jc w:val="center"/>
              <w:rPr>
                <w:color w:val="000000"/>
              </w:rPr>
            </w:pPr>
            <w:r>
              <w:rPr>
                <w:rFonts w:eastAsia="Calibri"/>
              </w:rPr>
              <w:t>3</w:t>
            </w:r>
            <w:r w:rsidRPr="00F527EB">
              <w:rPr>
                <w:rFonts w:eastAsia="Calibri"/>
                <w:lang w:val="en-US"/>
              </w:rPr>
              <w:t xml:space="preserve">7,00 </w:t>
            </w:r>
            <w:r w:rsidRPr="00F527EB">
              <w:rPr>
                <w:rFonts w:eastAsia="Calibri"/>
              </w:rPr>
              <w:t>мг</w:t>
            </w:r>
          </w:p>
        </w:tc>
        <w:tc>
          <w:tcPr>
            <w:tcW w:w="1302" w:type="dxa"/>
            <w:tcBorders>
              <w:top w:val="single" w:sz="4" w:space="0" w:color="auto"/>
              <w:left w:val="single" w:sz="4" w:space="0" w:color="auto"/>
              <w:bottom w:val="single" w:sz="4" w:space="0" w:color="auto"/>
              <w:right w:val="single" w:sz="4" w:space="0" w:color="auto"/>
            </w:tcBorders>
            <w:vAlign w:val="center"/>
          </w:tcPr>
          <w:p w14:paraId="4297732B" w14:textId="77777777" w:rsidR="00201FA0" w:rsidRDefault="00201FA0" w:rsidP="00201FA0">
            <w:pPr>
              <w:jc w:val="center"/>
              <w:rPr>
                <w:color w:val="000000"/>
              </w:rPr>
            </w:pPr>
            <w:r>
              <w:rPr>
                <w:color w:val="000000"/>
              </w:rPr>
              <w:t>-</w:t>
            </w:r>
          </w:p>
        </w:tc>
        <w:tc>
          <w:tcPr>
            <w:tcW w:w="1346" w:type="dxa"/>
            <w:tcBorders>
              <w:top w:val="single" w:sz="4" w:space="0" w:color="auto"/>
              <w:left w:val="single" w:sz="4" w:space="0" w:color="auto"/>
              <w:bottom w:val="single" w:sz="4" w:space="0" w:color="auto"/>
              <w:right w:val="single" w:sz="4" w:space="0" w:color="auto"/>
            </w:tcBorders>
            <w:vAlign w:val="center"/>
            <w:hideMark/>
          </w:tcPr>
          <w:p w14:paraId="472A09EB" w14:textId="533D8C99" w:rsidR="00201FA0" w:rsidRDefault="00564D93" w:rsidP="00201FA0">
            <w:pPr>
              <w:jc w:val="center"/>
              <w:rPr>
                <w:color w:val="000000"/>
              </w:rPr>
            </w:pPr>
            <w:r>
              <w:rPr>
                <w:rFonts w:eastAsia="Calibri"/>
              </w:rPr>
              <w:t>3</w:t>
            </w:r>
            <w:r w:rsidR="00B900DC" w:rsidRPr="00F527EB">
              <w:rPr>
                <w:rFonts w:eastAsia="Calibri"/>
                <w:lang w:val="en-US"/>
              </w:rPr>
              <w:t xml:space="preserve">7,00 </w:t>
            </w:r>
            <w:r w:rsidR="00B900DC" w:rsidRPr="00F527EB">
              <w:rPr>
                <w:rFonts w:eastAsia="Calibri"/>
              </w:rPr>
              <w:t>мг</w:t>
            </w:r>
          </w:p>
        </w:tc>
      </w:tr>
      <w:tr w:rsidR="00201FA0" w14:paraId="601B19DA" w14:textId="77777777" w:rsidTr="00B900DC">
        <w:tc>
          <w:tcPr>
            <w:tcW w:w="4157" w:type="dxa"/>
            <w:tcBorders>
              <w:top w:val="single" w:sz="4" w:space="0" w:color="auto"/>
              <w:left w:val="single" w:sz="4" w:space="0" w:color="auto"/>
              <w:bottom w:val="single" w:sz="4" w:space="0" w:color="auto"/>
              <w:right w:val="single" w:sz="4" w:space="0" w:color="auto"/>
            </w:tcBorders>
            <w:vAlign w:val="center"/>
          </w:tcPr>
          <w:p w14:paraId="0A5DC0F4" w14:textId="77777777" w:rsidR="00B900DC" w:rsidRPr="00B900DC" w:rsidRDefault="00B900DC" w:rsidP="00B900DC">
            <w:pPr>
              <w:rPr>
                <w:rFonts w:eastAsia="Calibri"/>
              </w:rPr>
            </w:pPr>
            <w:r w:rsidRPr="00B900DC">
              <w:rPr>
                <w:lang w:eastAsia="ru-RU"/>
              </w:rPr>
              <w:t>Капсула гипромеллозная № 3:</w:t>
            </w:r>
          </w:p>
          <w:p w14:paraId="49C00FE1" w14:textId="77777777" w:rsidR="00B900DC" w:rsidRPr="00F527EB" w:rsidRDefault="00B900DC" w:rsidP="00B900DC">
            <w:pPr>
              <w:rPr>
                <w:rFonts w:eastAsia="Calibri"/>
              </w:rPr>
            </w:pPr>
            <w:r w:rsidRPr="00F527EB">
              <w:rPr>
                <w:lang w:eastAsia="ru-RU"/>
              </w:rPr>
              <w:t>[Корпус: титана диоксид – 1,9184 %;</w:t>
            </w:r>
            <w:r w:rsidRPr="00F527EB">
              <w:rPr>
                <w:rFonts w:eastAsia="Calibri"/>
              </w:rPr>
              <w:t xml:space="preserve"> </w:t>
            </w:r>
            <w:r w:rsidRPr="00F527EB">
              <w:rPr>
                <w:lang w:eastAsia="ru-RU"/>
              </w:rPr>
              <w:t>гипромеллоза до 100 %]</w:t>
            </w:r>
          </w:p>
          <w:p w14:paraId="3E2D01FD" w14:textId="682E1044" w:rsidR="00201FA0" w:rsidRDefault="00B900DC" w:rsidP="00B900DC">
            <w:pPr>
              <w:tabs>
                <w:tab w:val="left" w:pos="6804"/>
              </w:tabs>
              <w:rPr>
                <w:color w:val="000000"/>
                <w:lang w:eastAsia="ru-RU"/>
              </w:rPr>
            </w:pPr>
            <w:r w:rsidRPr="00F527EB">
              <w:rPr>
                <w:lang w:eastAsia="ru-RU"/>
              </w:rPr>
              <w:t>[Крышка: титана диоксид – 1,9184 %;</w:t>
            </w:r>
            <w:r w:rsidRPr="00F527EB">
              <w:rPr>
                <w:rFonts w:eastAsia="Calibri"/>
              </w:rPr>
              <w:t xml:space="preserve"> </w:t>
            </w:r>
            <w:r w:rsidRPr="00F527EB">
              <w:rPr>
                <w:lang w:eastAsia="ru-RU"/>
              </w:rPr>
              <w:t>гипромеллоза до 100 %]</w:t>
            </w:r>
          </w:p>
        </w:tc>
        <w:tc>
          <w:tcPr>
            <w:tcW w:w="1227" w:type="dxa"/>
            <w:tcBorders>
              <w:top w:val="single" w:sz="4" w:space="0" w:color="auto"/>
              <w:left w:val="single" w:sz="4" w:space="0" w:color="auto"/>
              <w:bottom w:val="single" w:sz="4" w:space="0" w:color="auto"/>
              <w:right w:val="single" w:sz="4" w:space="0" w:color="auto"/>
            </w:tcBorders>
            <w:vAlign w:val="center"/>
          </w:tcPr>
          <w:p w14:paraId="5FB210CA" w14:textId="48BB3D05" w:rsidR="00201FA0" w:rsidRDefault="00B900DC" w:rsidP="00201FA0">
            <w:pPr>
              <w:jc w:val="center"/>
              <w:rPr>
                <w:color w:val="000000"/>
              </w:rPr>
            </w:pPr>
            <w:r w:rsidRPr="00F527EB">
              <w:rPr>
                <w:rFonts w:eastAsia="Calibri"/>
                <w:lang w:val="en-US"/>
              </w:rPr>
              <w:t xml:space="preserve">47,00 </w:t>
            </w:r>
            <w:r w:rsidRPr="00F527EB">
              <w:rPr>
                <w:rFonts w:eastAsia="Calibri"/>
              </w:rPr>
              <w:t>мг</w:t>
            </w:r>
          </w:p>
        </w:tc>
        <w:tc>
          <w:tcPr>
            <w:tcW w:w="1311" w:type="dxa"/>
            <w:tcBorders>
              <w:top w:val="single" w:sz="4" w:space="0" w:color="auto"/>
              <w:left w:val="single" w:sz="4" w:space="0" w:color="auto"/>
              <w:bottom w:val="single" w:sz="4" w:space="0" w:color="auto"/>
              <w:right w:val="single" w:sz="4" w:space="0" w:color="auto"/>
            </w:tcBorders>
            <w:vAlign w:val="center"/>
          </w:tcPr>
          <w:p w14:paraId="4D3AF2F8" w14:textId="77777777" w:rsidR="00201FA0" w:rsidRDefault="00201FA0" w:rsidP="00201FA0">
            <w:pPr>
              <w:jc w:val="center"/>
              <w:rPr>
                <w:color w:val="000000"/>
              </w:rPr>
            </w:pPr>
            <w:r>
              <w:rPr>
                <w:color w:val="000000"/>
              </w:rPr>
              <w:t>-</w:t>
            </w:r>
          </w:p>
        </w:tc>
        <w:tc>
          <w:tcPr>
            <w:tcW w:w="1302" w:type="dxa"/>
            <w:tcBorders>
              <w:top w:val="single" w:sz="4" w:space="0" w:color="auto"/>
              <w:left w:val="single" w:sz="4" w:space="0" w:color="auto"/>
              <w:bottom w:val="single" w:sz="4" w:space="0" w:color="auto"/>
              <w:right w:val="single" w:sz="4" w:space="0" w:color="auto"/>
            </w:tcBorders>
            <w:vAlign w:val="center"/>
          </w:tcPr>
          <w:p w14:paraId="6987E8E9" w14:textId="37D7A6F3" w:rsidR="00201FA0" w:rsidRDefault="00B900DC" w:rsidP="00201FA0">
            <w:pPr>
              <w:jc w:val="center"/>
              <w:rPr>
                <w:color w:val="000000"/>
              </w:rPr>
            </w:pPr>
            <w:r w:rsidRPr="00F527EB">
              <w:rPr>
                <w:rFonts w:eastAsia="Calibri"/>
                <w:lang w:val="en-US"/>
              </w:rPr>
              <w:t xml:space="preserve">47,00 </w:t>
            </w:r>
            <w:r w:rsidRPr="00F527EB">
              <w:rPr>
                <w:rFonts w:eastAsia="Calibri"/>
              </w:rPr>
              <w:t>мг</w:t>
            </w:r>
          </w:p>
        </w:tc>
        <w:tc>
          <w:tcPr>
            <w:tcW w:w="1346" w:type="dxa"/>
            <w:tcBorders>
              <w:top w:val="single" w:sz="4" w:space="0" w:color="auto"/>
              <w:left w:val="single" w:sz="4" w:space="0" w:color="auto"/>
              <w:bottom w:val="single" w:sz="4" w:space="0" w:color="auto"/>
              <w:right w:val="single" w:sz="4" w:space="0" w:color="auto"/>
            </w:tcBorders>
            <w:vAlign w:val="center"/>
          </w:tcPr>
          <w:p w14:paraId="1DFF242A" w14:textId="77777777" w:rsidR="00201FA0" w:rsidRDefault="00201FA0" w:rsidP="00201FA0">
            <w:pPr>
              <w:jc w:val="center"/>
              <w:rPr>
                <w:color w:val="000000"/>
              </w:rPr>
            </w:pPr>
            <w:r>
              <w:rPr>
                <w:color w:val="000000"/>
              </w:rPr>
              <w:t>-</w:t>
            </w:r>
          </w:p>
        </w:tc>
      </w:tr>
      <w:tr w:rsidR="00B900DC" w14:paraId="3F333A38" w14:textId="77777777" w:rsidTr="00B900DC">
        <w:tc>
          <w:tcPr>
            <w:tcW w:w="4157" w:type="dxa"/>
            <w:tcBorders>
              <w:top w:val="single" w:sz="4" w:space="0" w:color="auto"/>
              <w:left w:val="single" w:sz="4" w:space="0" w:color="auto"/>
              <w:bottom w:val="single" w:sz="4" w:space="0" w:color="auto"/>
              <w:right w:val="single" w:sz="4" w:space="0" w:color="auto"/>
            </w:tcBorders>
          </w:tcPr>
          <w:p w14:paraId="14EA914A" w14:textId="6233CF96" w:rsidR="00B900DC" w:rsidRPr="00F47FED" w:rsidRDefault="00B900DC" w:rsidP="00B900DC">
            <w:pPr>
              <w:tabs>
                <w:tab w:val="left" w:pos="6804"/>
              </w:tabs>
              <w:rPr>
                <w:rFonts w:eastAsia="Times New Roman"/>
                <w:color w:val="000000" w:themeColor="text1"/>
                <w:szCs w:val="22"/>
                <w:lang w:eastAsia="ru-RU"/>
              </w:rPr>
            </w:pPr>
            <w:r w:rsidRPr="00F527EB">
              <w:rPr>
                <w:b/>
              </w:rPr>
              <w:t>Масса капсулы:</w:t>
            </w:r>
          </w:p>
        </w:tc>
        <w:tc>
          <w:tcPr>
            <w:tcW w:w="1227" w:type="dxa"/>
            <w:tcBorders>
              <w:top w:val="single" w:sz="4" w:space="0" w:color="auto"/>
              <w:left w:val="single" w:sz="4" w:space="0" w:color="auto"/>
              <w:bottom w:val="single" w:sz="4" w:space="0" w:color="auto"/>
              <w:right w:val="single" w:sz="4" w:space="0" w:color="auto"/>
            </w:tcBorders>
            <w:vAlign w:val="center"/>
          </w:tcPr>
          <w:p w14:paraId="05D46F1F" w14:textId="78AF8694" w:rsidR="00B900DC" w:rsidRDefault="00B900DC" w:rsidP="00B900DC">
            <w:pPr>
              <w:jc w:val="center"/>
              <w:rPr>
                <w:color w:val="000000"/>
              </w:rPr>
            </w:pPr>
            <w:r w:rsidRPr="00F527EB">
              <w:rPr>
                <w:b/>
                <w:lang w:val="en-US"/>
              </w:rPr>
              <w:t>147</w:t>
            </w:r>
            <w:r w:rsidRPr="00F527EB">
              <w:rPr>
                <w:b/>
              </w:rPr>
              <w:t>,00 мг</w:t>
            </w:r>
          </w:p>
        </w:tc>
        <w:tc>
          <w:tcPr>
            <w:tcW w:w="1311" w:type="dxa"/>
            <w:tcBorders>
              <w:top w:val="single" w:sz="4" w:space="0" w:color="auto"/>
              <w:left w:val="single" w:sz="4" w:space="0" w:color="auto"/>
              <w:bottom w:val="single" w:sz="4" w:space="0" w:color="auto"/>
              <w:right w:val="single" w:sz="4" w:space="0" w:color="auto"/>
            </w:tcBorders>
            <w:vAlign w:val="center"/>
          </w:tcPr>
          <w:p w14:paraId="41B7A452" w14:textId="514B5A05" w:rsidR="00B900DC" w:rsidRDefault="00564D93" w:rsidP="00564D93">
            <w:pPr>
              <w:jc w:val="center"/>
              <w:rPr>
                <w:color w:val="000000"/>
              </w:rPr>
            </w:pPr>
            <w:r w:rsidRPr="00F527EB">
              <w:rPr>
                <w:b/>
                <w:lang w:val="en-US"/>
              </w:rPr>
              <w:t>1</w:t>
            </w:r>
            <w:r>
              <w:rPr>
                <w:b/>
              </w:rPr>
              <w:t>3</w:t>
            </w:r>
            <w:r w:rsidRPr="00F527EB">
              <w:rPr>
                <w:b/>
                <w:lang w:val="en-US"/>
              </w:rPr>
              <w:t>7</w:t>
            </w:r>
            <w:r w:rsidRPr="00F527EB">
              <w:rPr>
                <w:b/>
              </w:rPr>
              <w:t>,00 мг</w:t>
            </w:r>
          </w:p>
        </w:tc>
        <w:tc>
          <w:tcPr>
            <w:tcW w:w="1302" w:type="dxa"/>
            <w:tcBorders>
              <w:top w:val="single" w:sz="4" w:space="0" w:color="auto"/>
              <w:left w:val="single" w:sz="4" w:space="0" w:color="auto"/>
              <w:bottom w:val="single" w:sz="4" w:space="0" w:color="auto"/>
              <w:right w:val="single" w:sz="4" w:space="0" w:color="auto"/>
            </w:tcBorders>
            <w:vAlign w:val="center"/>
          </w:tcPr>
          <w:p w14:paraId="3D27B023" w14:textId="7123F731" w:rsidR="00B900DC" w:rsidRDefault="00B900DC" w:rsidP="00B900DC">
            <w:pPr>
              <w:jc w:val="center"/>
              <w:rPr>
                <w:color w:val="000000"/>
              </w:rPr>
            </w:pPr>
            <w:r w:rsidRPr="00F527EB">
              <w:rPr>
                <w:b/>
                <w:lang w:val="en-US"/>
              </w:rPr>
              <w:t>147</w:t>
            </w:r>
            <w:r w:rsidRPr="00F527EB">
              <w:rPr>
                <w:b/>
              </w:rPr>
              <w:t>,00 мг</w:t>
            </w:r>
          </w:p>
        </w:tc>
        <w:tc>
          <w:tcPr>
            <w:tcW w:w="1346" w:type="dxa"/>
            <w:tcBorders>
              <w:top w:val="single" w:sz="4" w:space="0" w:color="auto"/>
              <w:left w:val="single" w:sz="4" w:space="0" w:color="auto"/>
              <w:bottom w:val="single" w:sz="4" w:space="0" w:color="auto"/>
              <w:right w:val="single" w:sz="4" w:space="0" w:color="auto"/>
            </w:tcBorders>
            <w:vAlign w:val="center"/>
          </w:tcPr>
          <w:p w14:paraId="369CFA18" w14:textId="4CAD679C" w:rsidR="00B900DC" w:rsidRDefault="00564D93" w:rsidP="00564D93">
            <w:pPr>
              <w:jc w:val="center"/>
              <w:rPr>
                <w:color w:val="000000"/>
              </w:rPr>
            </w:pPr>
            <w:r w:rsidRPr="00F527EB">
              <w:rPr>
                <w:b/>
                <w:lang w:val="en-US"/>
              </w:rPr>
              <w:t>1</w:t>
            </w:r>
            <w:r>
              <w:rPr>
                <w:b/>
              </w:rPr>
              <w:t>3</w:t>
            </w:r>
            <w:r w:rsidRPr="00F527EB">
              <w:rPr>
                <w:b/>
                <w:lang w:val="en-US"/>
              </w:rPr>
              <w:t>7</w:t>
            </w:r>
            <w:r w:rsidRPr="00F527EB">
              <w:rPr>
                <w:b/>
              </w:rPr>
              <w:t>,00 мг</w:t>
            </w:r>
          </w:p>
        </w:tc>
      </w:tr>
      <w:tr w:rsidR="00201FA0" w14:paraId="66844F6E" w14:textId="77777777" w:rsidTr="00201FA0">
        <w:tc>
          <w:tcPr>
            <w:tcW w:w="9343" w:type="dxa"/>
            <w:gridSpan w:val="5"/>
            <w:tcBorders>
              <w:top w:val="single" w:sz="4" w:space="0" w:color="auto"/>
              <w:left w:val="single" w:sz="4" w:space="0" w:color="auto"/>
              <w:bottom w:val="single" w:sz="4" w:space="0" w:color="auto"/>
              <w:right w:val="single" w:sz="4" w:space="0" w:color="auto"/>
            </w:tcBorders>
            <w:vAlign w:val="center"/>
          </w:tcPr>
          <w:p w14:paraId="538F0095" w14:textId="3F736226" w:rsidR="00201FA0" w:rsidRPr="00094E98" w:rsidRDefault="00201FA0" w:rsidP="00201FA0">
            <w:pPr>
              <w:rPr>
                <w:b/>
                <w:color w:val="000000"/>
                <w:sz w:val="20"/>
                <w:szCs w:val="20"/>
              </w:rPr>
            </w:pPr>
            <w:r w:rsidRPr="00EF78D6">
              <w:rPr>
                <w:b/>
                <w:color w:val="000000"/>
                <w:sz w:val="20"/>
                <w:szCs w:val="20"/>
              </w:rPr>
              <w:t>Примечание:</w:t>
            </w:r>
          </w:p>
          <w:p w14:paraId="68A3947C" w14:textId="6AF47616" w:rsidR="00201FA0" w:rsidRPr="00201FA0" w:rsidRDefault="00965355" w:rsidP="00965355">
            <w:pPr>
              <w:rPr>
                <w:color w:val="000000"/>
              </w:rPr>
            </w:pPr>
            <w:r>
              <w:rPr>
                <w:color w:val="000000"/>
                <w:sz w:val="20"/>
                <w:szCs w:val="20"/>
              </w:rPr>
              <w:t>*</w:t>
            </w:r>
            <w:r w:rsidR="00201FA0" w:rsidRPr="00EF78D6">
              <w:rPr>
                <w:color w:val="000000"/>
                <w:sz w:val="20"/>
                <w:szCs w:val="20"/>
              </w:rPr>
              <w:t>В составе референтного препарата Ленвима</w:t>
            </w:r>
            <w:r w:rsidR="00201FA0" w:rsidRPr="00EF78D6">
              <w:rPr>
                <w:color w:val="000000"/>
                <w:sz w:val="20"/>
                <w:szCs w:val="20"/>
                <w:vertAlign w:val="superscript"/>
              </w:rPr>
              <w:t>®</w:t>
            </w:r>
            <w:r w:rsidR="00201FA0" w:rsidRPr="00EF78D6">
              <w:rPr>
                <w:color w:val="000000"/>
                <w:sz w:val="20"/>
                <w:szCs w:val="20"/>
              </w:rPr>
              <w:t xml:space="preserve"> не указан тип целлюлозы микрокристаллической, входящей в состав капсулы, в то время как в составе исследуемого препарата </w:t>
            </w:r>
            <w:r w:rsidR="00201FA0" w:rsidRPr="00EF78D6">
              <w:rPr>
                <w:rFonts w:eastAsiaTheme="minorHAnsi"/>
                <w:color w:val="000000" w:themeColor="text1"/>
                <w:sz w:val="20"/>
                <w:szCs w:val="20"/>
                <w:lang w:eastAsia="en-US"/>
              </w:rPr>
              <w:t>DT-</w:t>
            </w:r>
            <w:r w:rsidR="00201FA0" w:rsidRPr="00EF78D6">
              <w:rPr>
                <w:rFonts w:eastAsiaTheme="minorHAnsi"/>
                <w:color w:val="000000" w:themeColor="text1"/>
                <w:sz w:val="20"/>
                <w:szCs w:val="20"/>
                <w:lang w:val="en-US" w:eastAsia="en-US"/>
              </w:rPr>
              <w:t>LNV</w:t>
            </w:r>
            <w:r w:rsidR="00201FA0" w:rsidRPr="00EF78D6">
              <w:rPr>
                <w:rFonts w:eastAsiaTheme="minorHAnsi"/>
                <w:color w:val="000000" w:themeColor="text1"/>
                <w:sz w:val="20"/>
                <w:szCs w:val="20"/>
                <w:lang w:eastAsia="en-US"/>
              </w:rPr>
              <w:t xml:space="preserve"> присутствуют два типа целлюлозы микрокристаллической. </w:t>
            </w:r>
            <w:r w:rsidR="00EF78D6" w:rsidRPr="00EF78D6">
              <w:rPr>
                <w:rFonts w:eastAsiaTheme="minorHAnsi"/>
                <w:color w:val="000000" w:themeColor="text1"/>
                <w:sz w:val="20"/>
                <w:szCs w:val="20"/>
                <w:lang w:eastAsia="en-US"/>
              </w:rPr>
              <w:t xml:space="preserve">При этом </w:t>
            </w:r>
            <w:r>
              <w:rPr>
                <w:rFonts w:eastAsiaTheme="minorHAnsi"/>
                <w:color w:val="000000" w:themeColor="text1"/>
                <w:sz w:val="20"/>
                <w:szCs w:val="20"/>
                <w:lang w:eastAsia="en-US"/>
              </w:rPr>
              <w:t>общее</w:t>
            </w:r>
            <w:r w:rsidR="00EF78D6" w:rsidRPr="00EF78D6">
              <w:rPr>
                <w:rFonts w:eastAsiaTheme="minorHAnsi"/>
                <w:color w:val="000000" w:themeColor="text1"/>
                <w:sz w:val="20"/>
                <w:szCs w:val="20"/>
                <w:lang w:eastAsia="en-US"/>
              </w:rPr>
              <w:t xml:space="preserve"> к</w:t>
            </w:r>
            <w:r w:rsidR="00201FA0" w:rsidRPr="00EF78D6">
              <w:rPr>
                <w:rFonts w:eastAsiaTheme="minorHAnsi"/>
                <w:color w:val="000000" w:themeColor="text1"/>
                <w:sz w:val="20"/>
                <w:szCs w:val="20"/>
                <w:lang w:eastAsia="en-US"/>
              </w:rPr>
              <w:t>оличественн</w:t>
            </w:r>
            <w:r w:rsidR="00EF78D6" w:rsidRPr="00EF78D6">
              <w:rPr>
                <w:rFonts w:eastAsiaTheme="minorHAnsi"/>
                <w:color w:val="000000" w:themeColor="text1"/>
                <w:sz w:val="20"/>
                <w:szCs w:val="20"/>
                <w:lang w:eastAsia="en-US"/>
              </w:rPr>
              <w:t>ое</w:t>
            </w:r>
            <w:r w:rsidR="00201FA0" w:rsidRPr="00EF78D6">
              <w:rPr>
                <w:rFonts w:eastAsiaTheme="minorHAnsi"/>
                <w:color w:val="000000" w:themeColor="text1"/>
                <w:sz w:val="20"/>
                <w:szCs w:val="20"/>
                <w:lang w:eastAsia="en-US"/>
              </w:rPr>
              <w:t xml:space="preserve"> </w:t>
            </w:r>
            <w:r w:rsidR="00EF78D6" w:rsidRPr="00EF78D6">
              <w:rPr>
                <w:rFonts w:eastAsiaTheme="minorHAnsi"/>
                <w:color w:val="000000" w:themeColor="text1"/>
                <w:sz w:val="20"/>
                <w:szCs w:val="20"/>
                <w:lang w:eastAsia="en-US"/>
              </w:rPr>
              <w:t>содержание</w:t>
            </w:r>
            <w:r w:rsidR="00201FA0" w:rsidRPr="00EF78D6">
              <w:rPr>
                <w:color w:val="000000"/>
                <w:sz w:val="20"/>
                <w:szCs w:val="20"/>
              </w:rPr>
              <w:t xml:space="preserve"> </w:t>
            </w:r>
            <w:r w:rsidR="00EF78D6" w:rsidRPr="00EF78D6">
              <w:rPr>
                <w:color w:val="000000"/>
                <w:sz w:val="20"/>
                <w:szCs w:val="20"/>
              </w:rPr>
              <w:t xml:space="preserve">двух типов целлюлозы микрокристаллической в составе исследуемого препарата полностью соответствует количественному содержанию </w:t>
            </w:r>
            <w:r w:rsidR="00201FA0" w:rsidRPr="00EF78D6">
              <w:rPr>
                <w:color w:val="000000"/>
                <w:sz w:val="20"/>
                <w:szCs w:val="20"/>
              </w:rPr>
              <w:t>целлюлозы микрокристаллической в составе референтного препарата</w:t>
            </w:r>
            <w:r w:rsidR="00EF78D6" w:rsidRPr="00EF78D6">
              <w:rPr>
                <w:color w:val="000000"/>
                <w:sz w:val="20"/>
                <w:szCs w:val="20"/>
              </w:rPr>
              <w:t>.</w:t>
            </w:r>
            <w:r w:rsidR="00201FA0">
              <w:rPr>
                <w:color w:val="000000"/>
              </w:rPr>
              <w:t xml:space="preserve"> </w:t>
            </w:r>
          </w:p>
        </w:tc>
      </w:tr>
      <w:bookmarkEnd w:id="62"/>
    </w:tbl>
    <w:p w14:paraId="057614CC" w14:textId="77777777" w:rsidR="005F4BB6" w:rsidRDefault="005F4BB6" w:rsidP="00564D93">
      <w:pPr>
        <w:rPr>
          <w:bCs/>
          <w:color w:val="FF0000"/>
          <w:lang w:eastAsia="ru-RU"/>
        </w:rPr>
      </w:pPr>
    </w:p>
    <w:p w14:paraId="1B5D29BB" w14:textId="673E9628" w:rsidR="00544FFA" w:rsidRPr="005F4BB6" w:rsidRDefault="005F4BB6" w:rsidP="00564D93">
      <w:pPr>
        <w:rPr>
          <w:b/>
          <w:bCs/>
          <w:lang w:eastAsia="ru-RU"/>
        </w:rPr>
      </w:pPr>
      <w:r w:rsidRPr="005F4BB6">
        <w:rPr>
          <w:b/>
          <w:bCs/>
          <w:lang w:eastAsia="ru-RU"/>
        </w:rPr>
        <w:t xml:space="preserve">Тест сравнительной кинетики растворения препарата </w:t>
      </w:r>
      <w:r w:rsidRPr="005F4BB6">
        <w:rPr>
          <w:b/>
          <w:bCs/>
          <w:lang w:val="en-US" w:eastAsia="ru-RU"/>
        </w:rPr>
        <w:t>D</w:t>
      </w:r>
      <w:r w:rsidRPr="005F4BB6">
        <w:rPr>
          <w:b/>
          <w:lang w:val="en-US"/>
        </w:rPr>
        <w:t>T</w:t>
      </w:r>
      <w:r w:rsidRPr="005F4BB6">
        <w:rPr>
          <w:b/>
        </w:rPr>
        <w:t>-</w:t>
      </w:r>
      <w:r w:rsidRPr="005F4BB6">
        <w:rPr>
          <w:b/>
          <w:lang w:val="en-US"/>
        </w:rPr>
        <w:t>LNV</w:t>
      </w:r>
      <w:r w:rsidRPr="005F4BB6">
        <w:rPr>
          <w:b/>
          <w:bCs/>
          <w:lang w:eastAsia="ru-RU"/>
        </w:rPr>
        <w:t xml:space="preserve"> в сравнении с препаратом Ленвима</w:t>
      </w:r>
      <w:r w:rsidRPr="005F4BB6">
        <w:rPr>
          <w:b/>
          <w:vertAlign w:val="superscript"/>
          <w:lang w:eastAsia="ru-RU"/>
        </w:rPr>
        <w:t xml:space="preserve">® </w:t>
      </w:r>
      <w:r w:rsidRPr="005F4BB6">
        <w:rPr>
          <w:b/>
          <w:lang w:eastAsia="ru-RU"/>
        </w:rPr>
        <w:t>для дозировки 4 мг</w:t>
      </w:r>
      <w:r>
        <w:rPr>
          <w:b/>
          <w:bCs/>
          <w:lang w:eastAsia="ru-RU"/>
        </w:rPr>
        <w:t xml:space="preserve"> </w:t>
      </w:r>
    </w:p>
    <w:p w14:paraId="3F636597" w14:textId="77777777" w:rsidR="005F4BB6" w:rsidRDefault="005F4BB6" w:rsidP="004633D0">
      <w:pPr>
        <w:ind w:firstLine="709"/>
        <w:rPr>
          <w:color w:val="000000" w:themeColor="text1"/>
        </w:rPr>
      </w:pPr>
    </w:p>
    <w:p w14:paraId="0DA82DE9" w14:textId="2A59501E" w:rsidR="004633D0" w:rsidRDefault="004633D0" w:rsidP="004633D0">
      <w:pPr>
        <w:ind w:firstLine="709"/>
        <w:rPr>
          <w:rFonts w:eastAsia="Calibri"/>
          <w:lang w:eastAsia="en-US"/>
        </w:rPr>
      </w:pPr>
      <w:r w:rsidRPr="003E68EC">
        <w:rPr>
          <w:color w:val="000000" w:themeColor="text1"/>
        </w:rPr>
        <w:t xml:space="preserve">Для доказательства эквивалентности препарата </w:t>
      </w:r>
      <w:r w:rsidRPr="002B180A">
        <w:rPr>
          <w:bCs/>
          <w:lang w:val="en-US" w:eastAsia="ru-RU"/>
        </w:rPr>
        <w:t>D</w:t>
      </w:r>
      <w:r w:rsidRPr="002B180A">
        <w:rPr>
          <w:lang w:val="en-US"/>
        </w:rPr>
        <w:t>T</w:t>
      </w:r>
      <w:r w:rsidRPr="002B180A">
        <w:t>-</w:t>
      </w:r>
      <w:r>
        <w:rPr>
          <w:lang w:val="en-US"/>
        </w:rPr>
        <w:t>LNV</w:t>
      </w:r>
      <w:r w:rsidRPr="003E68EC">
        <w:rPr>
          <w:color w:val="000000" w:themeColor="text1"/>
        </w:rPr>
        <w:t xml:space="preserve"> были проведены исследования сравнительной кинетики растворения в сравнении с референтным препаратом </w:t>
      </w:r>
      <w:r w:rsidRPr="002B180A">
        <w:rPr>
          <w:bCs/>
          <w:lang w:eastAsia="ru-RU"/>
        </w:rPr>
        <w:t>Ленвима</w:t>
      </w:r>
      <w:r w:rsidRPr="002B180A">
        <w:rPr>
          <w:vertAlign w:val="superscript"/>
          <w:lang w:eastAsia="ru-RU"/>
        </w:rPr>
        <w:t xml:space="preserve"> ®</w:t>
      </w:r>
      <w:r w:rsidRPr="002B180A">
        <w:rPr>
          <w:rFonts w:eastAsia="Calibri"/>
        </w:rPr>
        <w:t xml:space="preserve"> </w:t>
      </w:r>
      <w:r w:rsidRPr="002B180A">
        <w:t>(</w:t>
      </w:r>
      <w:r w:rsidRPr="002B180A">
        <w:rPr>
          <w:bCs/>
          <w:lang w:eastAsia="ru-RU"/>
        </w:rPr>
        <w:t>Эйсай Юроп Лимитед, Соединенное Королевство</w:t>
      </w:r>
      <w:r w:rsidRPr="002B180A">
        <w:t>)</w:t>
      </w:r>
      <w:r w:rsidRPr="00D050C7">
        <w:t xml:space="preserve"> </w:t>
      </w:r>
      <w:r w:rsidRPr="003E68EC">
        <w:rPr>
          <w:rFonts w:eastAsiaTheme="minorHAnsi"/>
          <w:color w:val="000000" w:themeColor="text1"/>
          <w:lang w:eastAsia="en-US"/>
        </w:rPr>
        <w:t xml:space="preserve">в дозировке </w:t>
      </w:r>
      <w:r w:rsidRPr="00D050C7">
        <w:rPr>
          <w:rFonts w:eastAsiaTheme="minorHAnsi"/>
          <w:color w:val="000000" w:themeColor="text1"/>
          <w:lang w:eastAsia="en-US"/>
        </w:rPr>
        <w:t>4</w:t>
      </w:r>
      <w:r w:rsidRPr="003E68EC">
        <w:rPr>
          <w:rFonts w:eastAsiaTheme="minorHAnsi"/>
          <w:color w:val="000000" w:themeColor="text1"/>
          <w:lang w:eastAsia="en-US"/>
        </w:rPr>
        <w:t xml:space="preserve"> мг. </w:t>
      </w:r>
      <w:r w:rsidRPr="003E68EC">
        <w:rPr>
          <w:rFonts w:eastAsia="Calibri"/>
          <w:lang w:eastAsia="en-US"/>
        </w:rPr>
        <w:t xml:space="preserve">Исследование проводили </w:t>
      </w:r>
      <w:r>
        <w:rPr>
          <w:rFonts w:eastAsia="Calibri"/>
          <w:lang w:eastAsia="en-US"/>
        </w:rPr>
        <w:t xml:space="preserve">на аппарате «Лопастная мешалка» при скорости вращения 50 об/мин при температуре </w:t>
      </w:r>
      <w:r w:rsidRPr="003E68EC">
        <w:rPr>
          <w:rFonts w:eastAsia="Calibri"/>
          <w:lang w:eastAsia="en-US"/>
        </w:rPr>
        <w:t xml:space="preserve">37 ± 0,5 </w:t>
      </w:r>
      <w:r w:rsidRPr="003E68EC">
        <w:rPr>
          <w:rFonts w:eastAsia="Calibri"/>
          <w:vertAlign w:val="superscript"/>
          <w:lang w:eastAsia="en-US"/>
        </w:rPr>
        <w:t>о</w:t>
      </w:r>
      <w:r w:rsidRPr="003E68EC">
        <w:rPr>
          <w:rFonts w:eastAsia="Calibri"/>
          <w:lang w:eastAsia="en-US"/>
        </w:rPr>
        <w:t>С</w:t>
      </w:r>
      <w:r>
        <w:rPr>
          <w:rFonts w:eastAsia="Calibri"/>
          <w:lang w:eastAsia="en-US"/>
        </w:rPr>
        <w:t>. Объем среды растворения – 900 мл. Испытания проводили с использованием трех сред растворения:</w:t>
      </w:r>
    </w:p>
    <w:p w14:paraId="07F5FAF2" w14:textId="5EA2B3A7" w:rsidR="004633D0" w:rsidRDefault="00943E1B" w:rsidP="004633D0">
      <w:pPr>
        <w:pStyle w:val="af3"/>
        <w:numPr>
          <w:ilvl w:val="0"/>
          <w:numId w:val="38"/>
        </w:numPr>
        <w:rPr>
          <w:rFonts w:eastAsia="Calibri"/>
          <w:lang w:eastAsia="en-US"/>
        </w:rPr>
      </w:pPr>
      <w:r>
        <w:rPr>
          <w:rFonts w:eastAsia="Calibri"/>
          <w:lang w:eastAsia="en-US"/>
        </w:rPr>
        <w:t>0,1 М раствор хлороводородной кислоты</w:t>
      </w:r>
      <w:r w:rsidR="004633D0" w:rsidRPr="00D050C7">
        <w:rPr>
          <w:rFonts w:eastAsia="Calibri"/>
          <w:lang w:eastAsia="en-US"/>
        </w:rPr>
        <w:t xml:space="preserve"> </w:t>
      </w:r>
      <w:r w:rsidR="004633D0">
        <w:rPr>
          <w:rFonts w:eastAsia="Calibri"/>
          <w:lang w:eastAsia="en-US"/>
        </w:rPr>
        <w:t>(среда по проекту НД).;</w:t>
      </w:r>
    </w:p>
    <w:p w14:paraId="02A8CB58" w14:textId="77777777" w:rsidR="004633D0" w:rsidRDefault="004633D0" w:rsidP="004633D0">
      <w:pPr>
        <w:pStyle w:val="af3"/>
        <w:numPr>
          <w:ilvl w:val="0"/>
          <w:numId w:val="38"/>
        </w:numPr>
        <w:rPr>
          <w:rFonts w:eastAsia="Calibri"/>
          <w:lang w:eastAsia="en-US"/>
        </w:rPr>
      </w:pPr>
      <w:r>
        <w:rPr>
          <w:rFonts w:eastAsia="Calibri"/>
          <w:lang w:eastAsia="en-US"/>
        </w:rPr>
        <w:t xml:space="preserve">Ацетатный буферный раствор с </w:t>
      </w:r>
      <w:r>
        <w:rPr>
          <w:rFonts w:eastAsia="Calibri"/>
          <w:lang w:val="en-GB" w:eastAsia="en-US"/>
        </w:rPr>
        <w:t>pH</w:t>
      </w:r>
      <w:r w:rsidRPr="00285388">
        <w:rPr>
          <w:rFonts w:eastAsia="Calibri"/>
          <w:lang w:eastAsia="en-US"/>
        </w:rPr>
        <w:t xml:space="preserve"> </w:t>
      </w:r>
      <w:r>
        <w:rPr>
          <w:rFonts w:eastAsia="Calibri"/>
          <w:lang w:eastAsia="en-US"/>
        </w:rPr>
        <w:t>4,5</w:t>
      </w:r>
    </w:p>
    <w:p w14:paraId="208D8FA4" w14:textId="5FD70F34" w:rsidR="004633D0" w:rsidRPr="00757496" w:rsidRDefault="004633D0" w:rsidP="004633D0">
      <w:pPr>
        <w:pStyle w:val="af3"/>
        <w:numPr>
          <w:ilvl w:val="0"/>
          <w:numId w:val="38"/>
        </w:numPr>
        <w:rPr>
          <w:rFonts w:eastAsia="Calibri"/>
          <w:lang w:eastAsia="en-US"/>
        </w:rPr>
      </w:pPr>
      <w:r>
        <w:rPr>
          <w:rFonts w:eastAsia="Calibri"/>
          <w:lang w:eastAsia="en-US"/>
        </w:rPr>
        <w:t xml:space="preserve">Фосфатный буферный раствор с </w:t>
      </w:r>
      <w:r>
        <w:rPr>
          <w:rFonts w:eastAsia="Calibri"/>
          <w:lang w:val="en-GB" w:eastAsia="en-US"/>
        </w:rPr>
        <w:t>pH</w:t>
      </w:r>
      <w:r w:rsidRPr="00285388">
        <w:rPr>
          <w:rFonts w:eastAsia="Calibri"/>
          <w:lang w:eastAsia="en-US"/>
        </w:rPr>
        <w:t xml:space="preserve"> 6</w:t>
      </w:r>
      <w:r>
        <w:rPr>
          <w:rFonts w:eastAsia="Calibri"/>
          <w:lang w:eastAsia="en-US"/>
        </w:rPr>
        <w:t xml:space="preserve">,8 </w:t>
      </w:r>
    </w:p>
    <w:p w14:paraId="71CC418C" w14:textId="398A47DF" w:rsidR="004633D0" w:rsidRPr="00943E1B" w:rsidRDefault="004633D0" w:rsidP="004633D0">
      <w:pPr>
        <w:ind w:firstLine="709"/>
        <w:rPr>
          <w:rFonts w:eastAsia="Calibri"/>
          <w:lang w:eastAsia="en-US"/>
        </w:rPr>
      </w:pPr>
      <w:r w:rsidRPr="007D0F3E">
        <w:rPr>
          <w:rFonts w:eastAsia="Calibri"/>
          <w:lang w:eastAsia="en-US"/>
        </w:rPr>
        <w:t xml:space="preserve">Временные точки отбора проб: 10 мин, 15 мин, 20 мин, 30 мин и 45 мин. Количественное определение высвободившихся </w:t>
      </w:r>
      <w:r w:rsidR="00504969">
        <w:rPr>
          <w:rFonts w:eastAsia="Calibri"/>
          <w:lang w:eastAsia="en-US"/>
        </w:rPr>
        <w:t>ленватиниб</w:t>
      </w:r>
      <w:r>
        <w:rPr>
          <w:rFonts w:eastAsia="Calibri"/>
          <w:lang w:eastAsia="en-US"/>
        </w:rPr>
        <w:t xml:space="preserve">а </w:t>
      </w:r>
      <w:r w:rsidRPr="007D0F3E">
        <w:rPr>
          <w:rFonts w:eastAsia="Calibri"/>
          <w:lang w:eastAsia="en-US"/>
        </w:rPr>
        <w:t xml:space="preserve">проводили методом </w:t>
      </w:r>
      <w:r w:rsidR="00943E1B">
        <w:rPr>
          <w:rFonts w:eastAsia="Calibri"/>
          <w:lang w:eastAsia="en-US"/>
        </w:rPr>
        <w:t>УФ-</w:t>
      </w:r>
      <w:r w:rsidR="00943E1B">
        <w:rPr>
          <w:rFonts w:eastAsia="Calibri"/>
          <w:lang w:eastAsia="en-US"/>
        </w:rPr>
        <w:lastRenderedPageBreak/>
        <w:t>спектрофотометрии</w:t>
      </w:r>
      <w:r w:rsidRPr="007D0F3E">
        <w:rPr>
          <w:rFonts w:eastAsia="Calibri"/>
          <w:lang w:eastAsia="en-US"/>
        </w:rPr>
        <w:t xml:space="preserve"> в соответствии с </w:t>
      </w:r>
      <w:r w:rsidRPr="00943E1B">
        <w:rPr>
          <w:rFonts w:eastAsia="Calibri"/>
          <w:lang w:eastAsia="en-US"/>
        </w:rPr>
        <w:t xml:space="preserve">требованиями ФЕАЭС </w:t>
      </w:r>
      <w:r w:rsidR="00943E1B" w:rsidRPr="00943E1B">
        <w:rPr>
          <w:i/>
          <w:spacing w:val="-6"/>
        </w:rPr>
        <w:t>2.1.2.24 «Абсорбционная спектрофотометрия в ультрафиолетовой и видимой областях».</w:t>
      </w:r>
    </w:p>
    <w:p w14:paraId="0A54B2E0" w14:textId="67ADC44D" w:rsidR="001F073E" w:rsidRDefault="004633D0" w:rsidP="000971D1">
      <w:pPr>
        <w:ind w:firstLine="851"/>
        <w:rPr>
          <w:b/>
        </w:rPr>
      </w:pPr>
      <w:r w:rsidRPr="003E68EC">
        <w:rPr>
          <w:color w:val="000000" w:themeColor="text1"/>
        </w:rPr>
        <w:t xml:space="preserve">Результаты теста сравнительной кинетики растворения (ТСКР) </w:t>
      </w:r>
      <w:r w:rsidR="00943E1B">
        <w:rPr>
          <w:color w:val="000000" w:themeColor="text1"/>
        </w:rPr>
        <w:t xml:space="preserve">для дозировки 4 мг </w:t>
      </w:r>
      <w:r w:rsidRPr="003E68EC">
        <w:rPr>
          <w:color w:val="000000" w:themeColor="text1"/>
        </w:rPr>
        <w:t>приведены в таблиц</w:t>
      </w:r>
      <w:r w:rsidR="00E93B67">
        <w:rPr>
          <w:color w:val="000000" w:themeColor="text1"/>
        </w:rPr>
        <w:t>ах</w:t>
      </w:r>
      <w:r w:rsidRPr="003E68EC">
        <w:rPr>
          <w:color w:val="000000" w:themeColor="text1"/>
        </w:rPr>
        <w:t xml:space="preserve"> 2-3</w:t>
      </w:r>
      <w:r w:rsidR="00F0519A">
        <w:rPr>
          <w:color w:val="000000" w:themeColor="text1"/>
        </w:rPr>
        <w:t xml:space="preserve"> </w:t>
      </w:r>
      <w:r w:rsidR="00E93B67" w:rsidRPr="003E68EC">
        <w:rPr>
          <w:color w:val="000000" w:themeColor="text1"/>
        </w:rPr>
        <w:t>–</w:t>
      </w:r>
      <w:r w:rsidR="00F0519A">
        <w:rPr>
          <w:color w:val="000000" w:themeColor="text1"/>
        </w:rPr>
        <w:t xml:space="preserve"> 2-7</w:t>
      </w:r>
      <w:r w:rsidRPr="003E68EC">
        <w:rPr>
          <w:color w:val="000000" w:themeColor="text1"/>
        </w:rPr>
        <w:t xml:space="preserve"> и на рисунках 2-</w:t>
      </w:r>
      <w:r w:rsidR="00C87C41">
        <w:rPr>
          <w:color w:val="000000" w:themeColor="text1"/>
        </w:rPr>
        <w:t>3</w:t>
      </w:r>
      <w:r w:rsidRPr="003E68EC">
        <w:rPr>
          <w:color w:val="000000" w:themeColor="text1"/>
        </w:rPr>
        <w:t xml:space="preserve"> – 2-</w:t>
      </w:r>
      <w:r w:rsidR="00C87C41">
        <w:rPr>
          <w:color w:val="000000" w:themeColor="text1"/>
        </w:rPr>
        <w:t>5</w:t>
      </w:r>
      <w:r w:rsidRPr="003E68EC">
        <w:rPr>
          <w:color w:val="000000" w:themeColor="text1"/>
        </w:rPr>
        <w:t>.</w:t>
      </w:r>
    </w:p>
    <w:p w14:paraId="56F9F09D" w14:textId="1C6873D1" w:rsidR="001F073E" w:rsidRPr="003E68EC" w:rsidRDefault="001F073E" w:rsidP="001F073E">
      <w:pPr>
        <w:rPr>
          <w:color w:val="000000" w:themeColor="text1"/>
        </w:rPr>
      </w:pPr>
      <w:r w:rsidRPr="003E68EC">
        <w:rPr>
          <w:b/>
        </w:rPr>
        <w:t>Таблица 2-3.</w:t>
      </w:r>
      <w:r w:rsidRPr="003E68EC">
        <w:t xml:space="preserve"> </w:t>
      </w:r>
      <w:r w:rsidRPr="003E68EC">
        <w:rPr>
          <w:color w:val="000000" w:themeColor="text1"/>
        </w:rPr>
        <w:t>Результаты теста сравнительной кинетики</w:t>
      </w:r>
      <w:r w:rsidRPr="00D050C7">
        <w:rPr>
          <w:color w:val="000000" w:themeColor="text1"/>
        </w:rPr>
        <w:t xml:space="preserve"> </w:t>
      </w:r>
      <w:r w:rsidRPr="003E68EC">
        <w:rPr>
          <w:color w:val="000000" w:themeColor="text1"/>
        </w:rPr>
        <w:t xml:space="preserve">растворения препарата </w:t>
      </w:r>
      <w:r w:rsidRPr="002B180A">
        <w:rPr>
          <w:bCs/>
          <w:lang w:val="en-US" w:eastAsia="ru-RU"/>
        </w:rPr>
        <w:t>D</w:t>
      </w:r>
      <w:r w:rsidRPr="002B180A">
        <w:rPr>
          <w:lang w:val="en-US"/>
        </w:rPr>
        <w:t>T</w:t>
      </w:r>
      <w:r w:rsidRPr="002B180A">
        <w:t>-</w:t>
      </w:r>
      <w:r>
        <w:rPr>
          <w:lang w:val="en-US"/>
        </w:rPr>
        <w:t>LNV</w:t>
      </w:r>
      <w:r w:rsidRPr="003E68EC">
        <w:rPr>
          <w:color w:val="000000" w:themeColor="text1"/>
        </w:rPr>
        <w:t xml:space="preserve">, </w:t>
      </w:r>
      <w:r w:rsidR="00E93B67">
        <w:rPr>
          <w:color w:val="000000" w:themeColor="text1"/>
        </w:rPr>
        <w:t>капсулы</w:t>
      </w:r>
      <w:r w:rsidRPr="003E68EC">
        <w:rPr>
          <w:color w:val="000000" w:themeColor="text1"/>
        </w:rPr>
        <w:t xml:space="preserve">, </w:t>
      </w:r>
      <w:r>
        <w:rPr>
          <w:color w:val="000000" w:themeColor="text1"/>
        </w:rPr>
        <w:t>4</w:t>
      </w:r>
      <w:r w:rsidRPr="003E68EC">
        <w:rPr>
          <w:color w:val="000000" w:themeColor="text1"/>
        </w:rPr>
        <w:t xml:space="preserve"> мг</w:t>
      </w:r>
      <w:r w:rsidR="00E93B67">
        <w:rPr>
          <w:color w:val="000000" w:themeColor="text1"/>
        </w:rPr>
        <w:t>,</w:t>
      </w:r>
      <w:r w:rsidRPr="003E68EC">
        <w:rPr>
          <w:color w:val="000000" w:themeColor="text1"/>
        </w:rPr>
        <w:t xml:space="preserve"> в сравнении с препаратом </w:t>
      </w:r>
      <w:r w:rsidRPr="002B180A">
        <w:rPr>
          <w:bCs/>
          <w:lang w:eastAsia="ru-RU"/>
        </w:rPr>
        <w:t>Ленвима</w:t>
      </w:r>
      <w:r w:rsidRPr="002B180A">
        <w:rPr>
          <w:vertAlign w:val="superscript"/>
          <w:lang w:eastAsia="ru-RU"/>
        </w:rPr>
        <w:t>®</w:t>
      </w:r>
      <w:r w:rsidR="00E93B67">
        <w:rPr>
          <w:lang w:eastAsia="ru-RU"/>
        </w:rPr>
        <w:t>,</w:t>
      </w:r>
      <w:r w:rsidR="00E93B67">
        <w:rPr>
          <w:vertAlign w:val="superscript"/>
          <w:lang w:eastAsia="ru-RU"/>
        </w:rPr>
        <w:t xml:space="preserve"> </w:t>
      </w:r>
      <w:r>
        <w:rPr>
          <w:color w:val="000000" w:themeColor="text1"/>
        </w:rPr>
        <w:t>капсулы</w:t>
      </w:r>
      <w:r w:rsidRPr="003E68EC">
        <w:rPr>
          <w:color w:val="000000" w:themeColor="text1"/>
        </w:rPr>
        <w:t xml:space="preserve">, </w:t>
      </w:r>
      <w:r>
        <w:rPr>
          <w:color w:val="000000" w:themeColor="text1"/>
        </w:rPr>
        <w:t xml:space="preserve">4 </w:t>
      </w:r>
      <w:r w:rsidRPr="003E68EC">
        <w:rPr>
          <w:color w:val="000000" w:themeColor="text1"/>
        </w:rPr>
        <w:t>мг.</w:t>
      </w:r>
    </w:p>
    <w:tbl>
      <w:tblPr>
        <w:tblW w:w="9446" w:type="dxa"/>
        <w:tblInd w:w="-10" w:type="dxa"/>
        <w:tblLayout w:type="fixed"/>
        <w:tblLook w:val="04A0" w:firstRow="1" w:lastRow="0" w:firstColumn="1" w:lastColumn="0" w:noHBand="0" w:noVBand="1"/>
      </w:tblPr>
      <w:tblGrid>
        <w:gridCol w:w="3186"/>
        <w:gridCol w:w="933"/>
        <w:gridCol w:w="2663"/>
        <w:gridCol w:w="2664"/>
      </w:tblGrid>
      <w:tr w:rsidR="001F073E" w:rsidRPr="001F073E" w14:paraId="57CED6AE" w14:textId="77777777" w:rsidTr="00E93B67">
        <w:trPr>
          <w:trHeight w:val="58"/>
        </w:trPr>
        <w:tc>
          <w:tcPr>
            <w:tcW w:w="3186" w:type="dxa"/>
            <w:vMerge w:val="restart"/>
            <w:tcBorders>
              <w:top w:val="single" w:sz="8" w:space="0" w:color="000000"/>
              <w:left w:val="single" w:sz="8" w:space="0" w:color="000000"/>
              <w:bottom w:val="single" w:sz="8" w:space="0" w:color="000000"/>
              <w:right w:val="single" w:sz="8" w:space="0" w:color="auto"/>
            </w:tcBorders>
            <w:shd w:val="clear" w:color="auto" w:fill="D9D9D9" w:themeFill="background1" w:themeFillShade="D9"/>
            <w:vAlign w:val="center"/>
            <w:hideMark/>
          </w:tcPr>
          <w:p w14:paraId="13C4F107" w14:textId="77777777" w:rsidR="001F073E" w:rsidRPr="00D050C7" w:rsidRDefault="001F073E" w:rsidP="00D050C7">
            <w:pPr>
              <w:jc w:val="center"/>
              <w:rPr>
                <w:b/>
                <w:bCs/>
                <w:color w:val="000000"/>
              </w:rPr>
            </w:pPr>
            <w:r w:rsidRPr="00D050C7">
              <w:rPr>
                <w:b/>
                <w:bCs/>
                <w:color w:val="000000"/>
              </w:rPr>
              <w:t>Среда</w:t>
            </w:r>
          </w:p>
          <w:p w14:paraId="055F6034" w14:textId="77777777" w:rsidR="001F073E" w:rsidRPr="00D050C7" w:rsidRDefault="001F073E" w:rsidP="00D050C7">
            <w:pPr>
              <w:jc w:val="center"/>
              <w:rPr>
                <w:b/>
                <w:bCs/>
                <w:color w:val="000000"/>
              </w:rPr>
            </w:pPr>
            <w:r w:rsidRPr="00D050C7">
              <w:rPr>
                <w:b/>
                <w:bCs/>
                <w:color w:val="000000"/>
              </w:rPr>
              <w:t>растворения</w:t>
            </w:r>
          </w:p>
        </w:tc>
        <w:tc>
          <w:tcPr>
            <w:tcW w:w="933" w:type="dxa"/>
            <w:vMerge w:val="restart"/>
            <w:tcBorders>
              <w:top w:val="single" w:sz="8" w:space="0" w:color="000000"/>
              <w:left w:val="single" w:sz="8" w:space="0" w:color="auto"/>
              <w:bottom w:val="single" w:sz="8" w:space="0" w:color="000000"/>
              <w:right w:val="single" w:sz="8" w:space="0" w:color="auto"/>
            </w:tcBorders>
            <w:shd w:val="clear" w:color="auto" w:fill="D9D9D9" w:themeFill="background1" w:themeFillShade="D9"/>
            <w:vAlign w:val="center"/>
            <w:hideMark/>
          </w:tcPr>
          <w:p w14:paraId="36FA6962" w14:textId="77777777" w:rsidR="001F073E" w:rsidRPr="00D050C7" w:rsidRDefault="001F073E" w:rsidP="00D050C7">
            <w:pPr>
              <w:ind w:left="-113" w:right="-113"/>
              <w:jc w:val="center"/>
              <w:rPr>
                <w:b/>
                <w:bCs/>
                <w:color w:val="000000"/>
              </w:rPr>
            </w:pPr>
            <w:r w:rsidRPr="00D050C7">
              <w:rPr>
                <w:b/>
                <w:bCs/>
                <w:color w:val="000000"/>
              </w:rPr>
              <w:t>Время,</w:t>
            </w:r>
          </w:p>
          <w:p w14:paraId="3FA99ACF" w14:textId="77777777" w:rsidR="001F073E" w:rsidRPr="00D050C7" w:rsidRDefault="001F073E" w:rsidP="00D050C7">
            <w:pPr>
              <w:ind w:left="-113" w:right="-113"/>
              <w:jc w:val="center"/>
              <w:rPr>
                <w:b/>
                <w:bCs/>
                <w:color w:val="000000"/>
              </w:rPr>
            </w:pPr>
            <w:r w:rsidRPr="00D050C7">
              <w:rPr>
                <w:b/>
                <w:bCs/>
                <w:color w:val="000000"/>
              </w:rPr>
              <w:t>мин</w:t>
            </w:r>
          </w:p>
        </w:tc>
        <w:tc>
          <w:tcPr>
            <w:tcW w:w="5327" w:type="dxa"/>
            <w:gridSpan w:val="2"/>
            <w:tcBorders>
              <w:top w:val="single" w:sz="8" w:space="0" w:color="000000"/>
              <w:left w:val="nil"/>
              <w:bottom w:val="single" w:sz="4" w:space="0" w:color="auto"/>
              <w:right w:val="single" w:sz="4" w:space="0" w:color="000000"/>
            </w:tcBorders>
            <w:shd w:val="clear" w:color="auto" w:fill="D9D9D9" w:themeFill="background1" w:themeFillShade="D9"/>
            <w:vAlign w:val="center"/>
            <w:hideMark/>
          </w:tcPr>
          <w:p w14:paraId="68A4D89B" w14:textId="77777777" w:rsidR="001F073E" w:rsidRPr="00D050C7" w:rsidRDefault="001F073E" w:rsidP="00D050C7">
            <w:pPr>
              <w:jc w:val="center"/>
              <w:rPr>
                <w:b/>
                <w:bCs/>
                <w:color w:val="000000"/>
              </w:rPr>
            </w:pPr>
            <w:r w:rsidRPr="00D050C7">
              <w:rPr>
                <w:b/>
                <w:bCs/>
                <w:color w:val="000000"/>
              </w:rPr>
              <w:t>Количество высвободившегося</w:t>
            </w:r>
          </w:p>
          <w:p w14:paraId="1716913F" w14:textId="1319CF84" w:rsidR="001F073E" w:rsidRPr="00D050C7" w:rsidRDefault="0083662A" w:rsidP="00D050C7">
            <w:pPr>
              <w:jc w:val="center"/>
              <w:rPr>
                <w:b/>
                <w:bCs/>
                <w:color w:val="000000"/>
              </w:rPr>
            </w:pPr>
            <w:r>
              <w:rPr>
                <w:b/>
                <w:bCs/>
                <w:color w:val="000000"/>
              </w:rPr>
              <w:t>действующего вещества</w:t>
            </w:r>
            <w:r w:rsidR="001F073E" w:rsidRPr="00D050C7">
              <w:rPr>
                <w:b/>
                <w:bCs/>
                <w:color w:val="000000"/>
              </w:rPr>
              <w:t>, %</w:t>
            </w:r>
          </w:p>
        </w:tc>
      </w:tr>
      <w:tr w:rsidR="001F073E" w:rsidRPr="001F073E" w14:paraId="21EBB63B" w14:textId="77777777" w:rsidTr="000971D1">
        <w:trPr>
          <w:trHeight w:val="645"/>
        </w:trPr>
        <w:tc>
          <w:tcPr>
            <w:tcW w:w="3186" w:type="dxa"/>
            <w:vMerge/>
            <w:tcBorders>
              <w:top w:val="single" w:sz="8" w:space="0" w:color="000000"/>
              <w:left w:val="single" w:sz="8" w:space="0" w:color="000000"/>
              <w:bottom w:val="single" w:sz="8" w:space="0" w:color="000000"/>
              <w:right w:val="single" w:sz="8" w:space="0" w:color="auto"/>
            </w:tcBorders>
            <w:shd w:val="clear" w:color="auto" w:fill="D9D9D9" w:themeFill="background1" w:themeFillShade="D9"/>
            <w:vAlign w:val="center"/>
          </w:tcPr>
          <w:p w14:paraId="350EC547" w14:textId="77777777" w:rsidR="001F073E" w:rsidRPr="00D050C7" w:rsidRDefault="001F073E" w:rsidP="00D050C7">
            <w:pPr>
              <w:jc w:val="center"/>
              <w:rPr>
                <w:b/>
                <w:bCs/>
                <w:color w:val="000000"/>
              </w:rPr>
            </w:pPr>
          </w:p>
        </w:tc>
        <w:tc>
          <w:tcPr>
            <w:tcW w:w="933" w:type="dxa"/>
            <w:vMerge/>
            <w:tcBorders>
              <w:top w:val="single" w:sz="8" w:space="0" w:color="000000"/>
              <w:left w:val="single" w:sz="8" w:space="0" w:color="auto"/>
              <w:bottom w:val="single" w:sz="8" w:space="0" w:color="000000"/>
              <w:right w:val="single" w:sz="4" w:space="0" w:color="auto"/>
            </w:tcBorders>
            <w:shd w:val="clear" w:color="auto" w:fill="D9D9D9" w:themeFill="background1" w:themeFillShade="D9"/>
            <w:vAlign w:val="center"/>
          </w:tcPr>
          <w:p w14:paraId="12B2F622" w14:textId="77777777" w:rsidR="001F073E" w:rsidRPr="00D050C7" w:rsidRDefault="001F073E" w:rsidP="00D050C7">
            <w:pPr>
              <w:ind w:left="-113" w:right="-113"/>
              <w:jc w:val="center"/>
              <w:rPr>
                <w:b/>
                <w:bCs/>
                <w:color w:val="000000"/>
              </w:rPr>
            </w:pPr>
          </w:p>
        </w:tc>
        <w:tc>
          <w:tcPr>
            <w:tcW w:w="2663" w:type="dxa"/>
            <w:tcBorders>
              <w:top w:val="single" w:sz="4" w:space="0" w:color="auto"/>
              <w:left w:val="single" w:sz="4" w:space="0" w:color="auto"/>
              <w:bottom w:val="single" w:sz="4" w:space="0" w:color="auto"/>
              <w:right w:val="single" w:sz="4" w:space="0" w:color="000000"/>
            </w:tcBorders>
            <w:shd w:val="clear" w:color="auto" w:fill="D9D9D9" w:themeFill="background1" w:themeFillShade="D9"/>
            <w:vAlign w:val="center"/>
          </w:tcPr>
          <w:p w14:paraId="769938CF" w14:textId="60E8DE53" w:rsidR="001F073E" w:rsidRPr="00E93B67" w:rsidRDefault="00E93B67" w:rsidP="00D050C7">
            <w:pPr>
              <w:jc w:val="center"/>
              <w:rPr>
                <w:b/>
                <w:bCs/>
                <w:color w:val="000000"/>
              </w:rPr>
            </w:pPr>
            <w:r w:rsidRPr="00E93B67">
              <w:rPr>
                <w:b/>
                <w:bCs/>
                <w:color w:val="000000"/>
                <w:lang w:val="en-US"/>
              </w:rPr>
              <w:t>DT</w:t>
            </w:r>
            <w:r w:rsidRPr="00E93B67">
              <w:rPr>
                <w:b/>
                <w:bCs/>
                <w:color w:val="000000"/>
              </w:rPr>
              <w:t>-</w:t>
            </w:r>
            <w:r w:rsidRPr="00E93B67">
              <w:rPr>
                <w:b/>
                <w:bCs/>
                <w:color w:val="000000"/>
                <w:lang w:val="en-US"/>
              </w:rPr>
              <w:t>LNV</w:t>
            </w:r>
            <w:r w:rsidRPr="00E93B67">
              <w:rPr>
                <w:b/>
                <w:bCs/>
                <w:color w:val="000000"/>
              </w:rPr>
              <w:t>,</w:t>
            </w:r>
          </w:p>
          <w:p w14:paraId="6F2561D2" w14:textId="042A519F" w:rsidR="001F073E" w:rsidRPr="00E93B67" w:rsidRDefault="001F073E" w:rsidP="00D050C7">
            <w:pPr>
              <w:jc w:val="center"/>
              <w:rPr>
                <w:b/>
                <w:bCs/>
                <w:color w:val="000000"/>
              </w:rPr>
            </w:pPr>
            <w:r w:rsidRPr="00E93B67">
              <w:rPr>
                <w:b/>
                <w:bCs/>
                <w:color w:val="000000"/>
              </w:rPr>
              <w:t>капсулы</w:t>
            </w:r>
            <w:r w:rsidR="00E93B67" w:rsidRPr="00E93B67">
              <w:rPr>
                <w:b/>
                <w:bCs/>
                <w:color w:val="000000"/>
              </w:rPr>
              <w:t>, 4 мг,</w:t>
            </w:r>
          </w:p>
          <w:p w14:paraId="0826A29D" w14:textId="06C20412" w:rsidR="001F073E" w:rsidRPr="00E93B67" w:rsidRDefault="001F073E" w:rsidP="00E93B67">
            <w:pPr>
              <w:jc w:val="center"/>
              <w:rPr>
                <w:b/>
                <w:bCs/>
                <w:color w:val="000000"/>
              </w:rPr>
            </w:pPr>
            <w:r w:rsidRPr="00E93B67">
              <w:rPr>
                <w:b/>
              </w:rPr>
              <w:t>с</w:t>
            </w:r>
            <w:r w:rsidR="00E93B67">
              <w:rPr>
                <w:b/>
              </w:rPr>
              <w:t>ерия</w:t>
            </w:r>
            <w:r w:rsidRPr="00E93B67">
              <w:rPr>
                <w:b/>
              </w:rPr>
              <w:t xml:space="preserve"> 011222</w:t>
            </w:r>
          </w:p>
        </w:tc>
        <w:tc>
          <w:tcPr>
            <w:tcW w:w="2664"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40D1D3BE" w14:textId="77777777" w:rsidR="00E93B67" w:rsidRDefault="001F073E" w:rsidP="00E93B67">
            <w:pPr>
              <w:jc w:val="center"/>
              <w:rPr>
                <w:b/>
              </w:rPr>
            </w:pPr>
            <w:r w:rsidRPr="00E93B67">
              <w:rPr>
                <w:b/>
              </w:rPr>
              <w:t>Ленвима</w:t>
            </w:r>
            <w:r w:rsidR="00E93B67" w:rsidRPr="00E93B67">
              <w:rPr>
                <w:b/>
                <w:vertAlign w:val="superscript"/>
                <w:lang w:val="en-US"/>
              </w:rPr>
              <w:t>®</w:t>
            </w:r>
            <w:r w:rsidR="00E93B67" w:rsidRPr="00E93B67">
              <w:rPr>
                <w:b/>
                <w:lang w:val="en-US"/>
              </w:rPr>
              <w:t>,</w:t>
            </w:r>
            <w:r w:rsidR="00E93B67" w:rsidRPr="00E93B67">
              <w:rPr>
                <w:b/>
              </w:rPr>
              <w:t xml:space="preserve"> </w:t>
            </w:r>
          </w:p>
          <w:p w14:paraId="6AD20C1B" w14:textId="77777777" w:rsidR="00E93B67" w:rsidRDefault="00E93B67" w:rsidP="00E93B67">
            <w:pPr>
              <w:jc w:val="center"/>
              <w:rPr>
                <w:b/>
              </w:rPr>
            </w:pPr>
            <w:r w:rsidRPr="00E93B67">
              <w:rPr>
                <w:b/>
              </w:rPr>
              <w:t>капсулы, 4 мг</w:t>
            </w:r>
            <w:r w:rsidR="001F073E" w:rsidRPr="00E93B67">
              <w:rPr>
                <w:b/>
              </w:rPr>
              <w:t xml:space="preserve">, </w:t>
            </w:r>
          </w:p>
          <w:p w14:paraId="4D39151C" w14:textId="24D71875" w:rsidR="001F073E" w:rsidRPr="00E93B67" w:rsidRDefault="001F073E" w:rsidP="00E93B67">
            <w:pPr>
              <w:jc w:val="center"/>
              <w:rPr>
                <w:b/>
                <w:bCs/>
                <w:color w:val="000000"/>
              </w:rPr>
            </w:pPr>
            <w:r w:rsidRPr="00E93B67">
              <w:rPr>
                <w:b/>
              </w:rPr>
              <w:t>с</w:t>
            </w:r>
            <w:r w:rsidR="00E93B67">
              <w:rPr>
                <w:b/>
              </w:rPr>
              <w:t>ерия</w:t>
            </w:r>
            <w:r w:rsidRPr="00E93B67">
              <w:rPr>
                <w:b/>
              </w:rPr>
              <w:t xml:space="preserve"> </w:t>
            </w:r>
            <w:r w:rsidRPr="00E93B67">
              <w:rPr>
                <w:rFonts w:eastAsiaTheme="minorHAnsi"/>
                <w:b/>
                <w:lang w:eastAsia="en-US"/>
              </w:rPr>
              <w:t>134208</w:t>
            </w:r>
          </w:p>
        </w:tc>
      </w:tr>
      <w:tr w:rsidR="001F073E" w:rsidRPr="001F073E" w14:paraId="433BE10C" w14:textId="77777777" w:rsidTr="00E93B67">
        <w:trPr>
          <w:trHeight w:val="58"/>
        </w:trPr>
        <w:tc>
          <w:tcPr>
            <w:tcW w:w="3186" w:type="dxa"/>
            <w:tcBorders>
              <w:top w:val="single" w:sz="8" w:space="0" w:color="000000"/>
              <w:left w:val="single" w:sz="8" w:space="0" w:color="000000"/>
              <w:bottom w:val="single" w:sz="8" w:space="0" w:color="000000"/>
              <w:right w:val="single" w:sz="8" w:space="0" w:color="auto"/>
            </w:tcBorders>
            <w:vAlign w:val="center"/>
          </w:tcPr>
          <w:p w14:paraId="6ABAADDA" w14:textId="77777777" w:rsidR="001F073E" w:rsidRPr="00D050C7" w:rsidRDefault="001F073E" w:rsidP="00D050C7">
            <w:pPr>
              <w:jc w:val="center"/>
              <w:rPr>
                <w:color w:val="000000"/>
              </w:rPr>
            </w:pPr>
            <w:r w:rsidRPr="00D050C7">
              <w:t>0,1 М раствор хлороводородной кислоты (среда по проекту НД)</w:t>
            </w:r>
          </w:p>
        </w:tc>
        <w:tc>
          <w:tcPr>
            <w:tcW w:w="933" w:type="dxa"/>
            <w:tcBorders>
              <w:top w:val="single" w:sz="8" w:space="0" w:color="000000"/>
              <w:left w:val="single" w:sz="8" w:space="0" w:color="auto"/>
              <w:bottom w:val="single" w:sz="8" w:space="0" w:color="000000"/>
              <w:right w:val="single" w:sz="8" w:space="0" w:color="auto"/>
            </w:tcBorders>
            <w:vAlign w:val="center"/>
          </w:tcPr>
          <w:p w14:paraId="16AC7BC9" w14:textId="77777777" w:rsidR="001F073E" w:rsidRPr="00D050C7" w:rsidRDefault="001F073E" w:rsidP="00D050C7">
            <w:pPr>
              <w:ind w:left="-113" w:right="-113"/>
              <w:jc w:val="center"/>
              <w:rPr>
                <w:color w:val="000000"/>
              </w:rPr>
            </w:pPr>
            <w:r w:rsidRPr="00D050C7">
              <w:rPr>
                <w:color w:val="000000"/>
              </w:rPr>
              <w:t>10</w:t>
            </w:r>
          </w:p>
          <w:p w14:paraId="72157D99" w14:textId="77777777" w:rsidR="001F073E" w:rsidRPr="00D050C7" w:rsidRDefault="001F073E" w:rsidP="00D050C7">
            <w:pPr>
              <w:ind w:left="-113" w:right="-113"/>
              <w:jc w:val="center"/>
              <w:rPr>
                <w:color w:val="000000"/>
              </w:rPr>
            </w:pPr>
            <w:r w:rsidRPr="00D050C7">
              <w:rPr>
                <w:color w:val="000000"/>
              </w:rPr>
              <w:t>15</w:t>
            </w:r>
          </w:p>
          <w:p w14:paraId="3D803D89" w14:textId="77777777" w:rsidR="001F073E" w:rsidRPr="00D050C7" w:rsidRDefault="001F073E" w:rsidP="00D050C7">
            <w:pPr>
              <w:ind w:left="-113" w:right="-113"/>
              <w:jc w:val="center"/>
              <w:rPr>
                <w:color w:val="000000"/>
              </w:rPr>
            </w:pPr>
            <w:r w:rsidRPr="00D050C7">
              <w:rPr>
                <w:color w:val="000000"/>
              </w:rPr>
              <w:t>20</w:t>
            </w:r>
          </w:p>
          <w:p w14:paraId="7BC57A6C" w14:textId="77777777" w:rsidR="001F073E" w:rsidRPr="00D050C7" w:rsidRDefault="001F073E" w:rsidP="00D050C7">
            <w:pPr>
              <w:ind w:left="-113" w:right="-113"/>
              <w:jc w:val="center"/>
              <w:rPr>
                <w:color w:val="000000"/>
              </w:rPr>
            </w:pPr>
            <w:r w:rsidRPr="00D050C7">
              <w:rPr>
                <w:color w:val="000000"/>
              </w:rPr>
              <w:t>30</w:t>
            </w:r>
          </w:p>
          <w:p w14:paraId="61F67047" w14:textId="77777777" w:rsidR="001F073E" w:rsidRPr="00D050C7" w:rsidRDefault="001F073E" w:rsidP="00D050C7">
            <w:pPr>
              <w:ind w:left="-113" w:right="-113"/>
              <w:jc w:val="center"/>
              <w:rPr>
                <w:color w:val="000000"/>
              </w:rPr>
            </w:pPr>
            <w:r w:rsidRPr="00D050C7">
              <w:rPr>
                <w:color w:val="000000"/>
              </w:rPr>
              <w:t>45</w:t>
            </w:r>
          </w:p>
        </w:tc>
        <w:tc>
          <w:tcPr>
            <w:tcW w:w="2663" w:type="dxa"/>
            <w:tcBorders>
              <w:top w:val="single" w:sz="4" w:space="0" w:color="auto"/>
              <w:left w:val="single" w:sz="8" w:space="0" w:color="auto"/>
              <w:bottom w:val="single" w:sz="8" w:space="0" w:color="000000"/>
              <w:right w:val="single" w:sz="8" w:space="0" w:color="auto"/>
            </w:tcBorders>
            <w:vAlign w:val="center"/>
          </w:tcPr>
          <w:p w14:paraId="463E3520" w14:textId="77777777" w:rsidR="001F073E" w:rsidRPr="00D050C7" w:rsidRDefault="001F073E" w:rsidP="00D050C7">
            <w:pPr>
              <w:jc w:val="center"/>
              <w:rPr>
                <w:color w:val="000000"/>
                <w:lang w:val="en-US"/>
              </w:rPr>
            </w:pPr>
            <w:r w:rsidRPr="00D050C7">
              <w:rPr>
                <w:color w:val="000000"/>
                <w:lang w:val="en-US"/>
              </w:rPr>
              <w:t>65</w:t>
            </w:r>
          </w:p>
          <w:p w14:paraId="5B88E497" w14:textId="77777777" w:rsidR="001F073E" w:rsidRPr="00D050C7" w:rsidRDefault="001F073E" w:rsidP="00D050C7">
            <w:pPr>
              <w:jc w:val="center"/>
              <w:rPr>
                <w:color w:val="000000"/>
                <w:lang w:val="en-US"/>
              </w:rPr>
            </w:pPr>
            <w:r w:rsidRPr="00D050C7">
              <w:rPr>
                <w:color w:val="000000"/>
                <w:lang w:val="en-US"/>
              </w:rPr>
              <w:t>82</w:t>
            </w:r>
          </w:p>
          <w:p w14:paraId="2DB65823" w14:textId="77777777" w:rsidR="001F073E" w:rsidRPr="00D050C7" w:rsidRDefault="001F073E" w:rsidP="00D050C7">
            <w:pPr>
              <w:jc w:val="center"/>
              <w:rPr>
                <w:color w:val="000000"/>
                <w:lang w:val="en-US"/>
              </w:rPr>
            </w:pPr>
            <w:r w:rsidRPr="00D050C7">
              <w:rPr>
                <w:color w:val="000000"/>
                <w:lang w:val="en-US"/>
              </w:rPr>
              <w:t>89</w:t>
            </w:r>
          </w:p>
          <w:p w14:paraId="4760040A" w14:textId="77777777" w:rsidR="001F073E" w:rsidRPr="00D050C7" w:rsidRDefault="001F073E" w:rsidP="00D050C7">
            <w:pPr>
              <w:jc w:val="center"/>
              <w:rPr>
                <w:color w:val="000000"/>
                <w:lang w:val="en-US"/>
              </w:rPr>
            </w:pPr>
            <w:r w:rsidRPr="00D050C7">
              <w:rPr>
                <w:color w:val="000000"/>
                <w:lang w:val="en-US"/>
              </w:rPr>
              <w:t>95</w:t>
            </w:r>
          </w:p>
          <w:p w14:paraId="4987DEDB" w14:textId="77777777" w:rsidR="001F073E" w:rsidRPr="00D050C7" w:rsidRDefault="001F073E" w:rsidP="00D050C7">
            <w:pPr>
              <w:jc w:val="center"/>
              <w:rPr>
                <w:color w:val="000000"/>
                <w:lang w:val="en-US"/>
              </w:rPr>
            </w:pPr>
            <w:r w:rsidRPr="00D050C7">
              <w:rPr>
                <w:color w:val="000000"/>
                <w:lang w:val="en-US"/>
              </w:rPr>
              <w:t>99</w:t>
            </w:r>
          </w:p>
        </w:tc>
        <w:tc>
          <w:tcPr>
            <w:tcW w:w="2664" w:type="dxa"/>
            <w:tcBorders>
              <w:top w:val="single" w:sz="4" w:space="0" w:color="auto"/>
              <w:left w:val="single" w:sz="8" w:space="0" w:color="auto"/>
              <w:bottom w:val="single" w:sz="8" w:space="0" w:color="000000"/>
              <w:right w:val="single" w:sz="8" w:space="0" w:color="auto"/>
            </w:tcBorders>
            <w:vAlign w:val="center"/>
          </w:tcPr>
          <w:p w14:paraId="7C7D4E9F" w14:textId="77777777" w:rsidR="001F073E" w:rsidRPr="00D050C7" w:rsidRDefault="001F073E" w:rsidP="00D050C7">
            <w:pPr>
              <w:jc w:val="center"/>
              <w:rPr>
                <w:color w:val="000000"/>
                <w:lang w:val="en-US"/>
              </w:rPr>
            </w:pPr>
            <w:r w:rsidRPr="00D050C7">
              <w:rPr>
                <w:color w:val="000000"/>
                <w:lang w:val="en-US"/>
              </w:rPr>
              <w:t>78</w:t>
            </w:r>
          </w:p>
          <w:p w14:paraId="6E3E2C82" w14:textId="77777777" w:rsidR="001F073E" w:rsidRPr="00D050C7" w:rsidRDefault="001F073E" w:rsidP="00D050C7">
            <w:pPr>
              <w:jc w:val="center"/>
              <w:rPr>
                <w:color w:val="000000"/>
                <w:lang w:val="en-US"/>
              </w:rPr>
            </w:pPr>
            <w:r w:rsidRPr="00D050C7">
              <w:rPr>
                <w:color w:val="000000"/>
                <w:lang w:val="en-US"/>
              </w:rPr>
              <w:t>89</w:t>
            </w:r>
          </w:p>
          <w:p w14:paraId="623E7614" w14:textId="77777777" w:rsidR="001F073E" w:rsidRPr="00D050C7" w:rsidRDefault="001F073E" w:rsidP="00D050C7">
            <w:pPr>
              <w:jc w:val="center"/>
              <w:rPr>
                <w:color w:val="000000"/>
                <w:lang w:val="en-US"/>
              </w:rPr>
            </w:pPr>
            <w:r w:rsidRPr="00D050C7">
              <w:rPr>
                <w:color w:val="000000"/>
                <w:lang w:val="en-US"/>
              </w:rPr>
              <w:t>96</w:t>
            </w:r>
          </w:p>
          <w:p w14:paraId="1144CB0A" w14:textId="77777777" w:rsidR="001F073E" w:rsidRPr="00D050C7" w:rsidRDefault="001F073E" w:rsidP="00D050C7">
            <w:pPr>
              <w:jc w:val="center"/>
              <w:rPr>
                <w:color w:val="000000"/>
                <w:lang w:val="en-US"/>
              </w:rPr>
            </w:pPr>
            <w:r w:rsidRPr="00D050C7">
              <w:rPr>
                <w:color w:val="000000"/>
                <w:lang w:val="en-US"/>
              </w:rPr>
              <w:t>98</w:t>
            </w:r>
          </w:p>
          <w:p w14:paraId="172DF615" w14:textId="77777777" w:rsidR="001F073E" w:rsidRPr="00D050C7" w:rsidRDefault="001F073E" w:rsidP="00D050C7">
            <w:pPr>
              <w:jc w:val="center"/>
              <w:rPr>
                <w:color w:val="000000"/>
                <w:lang w:val="en-US"/>
              </w:rPr>
            </w:pPr>
            <w:r w:rsidRPr="00D050C7">
              <w:rPr>
                <w:color w:val="000000"/>
                <w:lang w:val="en-US"/>
              </w:rPr>
              <w:t>99</w:t>
            </w:r>
          </w:p>
        </w:tc>
      </w:tr>
      <w:tr w:rsidR="00E93B67" w:rsidRPr="001F073E" w14:paraId="38E862D7" w14:textId="77777777" w:rsidTr="005F593D">
        <w:trPr>
          <w:trHeight w:val="331"/>
        </w:trPr>
        <w:tc>
          <w:tcPr>
            <w:tcW w:w="4119" w:type="dxa"/>
            <w:gridSpan w:val="2"/>
            <w:tcBorders>
              <w:top w:val="single" w:sz="8" w:space="0" w:color="000000"/>
              <w:left w:val="single" w:sz="8" w:space="0" w:color="000000"/>
              <w:bottom w:val="single" w:sz="8" w:space="0" w:color="000000"/>
              <w:right w:val="single" w:sz="8" w:space="0" w:color="auto"/>
            </w:tcBorders>
            <w:shd w:val="clear" w:color="auto" w:fill="auto"/>
            <w:vAlign w:val="center"/>
          </w:tcPr>
          <w:p w14:paraId="781E3D0F" w14:textId="77777777" w:rsidR="00E93B67" w:rsidRPr="00D050C7" w:rsidRDefault="00E93B67" w:rsidP="00D050C7">
            <w:pPr>
              <w:ind w:left="-113" w:right="-113"/>
              <w:jc w:val="center"/>
              <w:rPr>
                <w:b/>
                <w:i/>
                <w:color w:val="000000"/>
              </w:rPr>
            </w:pPr>
            <w:r w:rsidRPr="00D050C7">
              <w:rPr>
                <w:b/>
                <w:i/>
                <w:color w:val="000000"/>
              </w:rPr>
              <w:t>Фактор подобия f2</w:t>
            </w:r>
          </w:p>
        </w:tc>
        <w:tc>
          <w:tcPr>
            <w:tcW w:w="5327" w:type="dxa"/>
            <w:gridSpan w:val="2"/>
            <w:tcBorders>
              <w:top w:val="nil"/>
              <w:left w:val="single" w:sz="8" w:space="0" w:color="auto"/>
              <w:bottom w:val="single" w:sz="8" w:space="0" w:color="000000"/>
              <w:right w:val="single" w:sz="8" w:space="0" w:color="auto"/>
            </w:tcBorders>
            <w:vAlign w:val="center"/>
          </w:tcPr>
          <w:p w14:paraId="5A0CD230" w14:textId="55AB4239" w:rsidR="00E93B67" w:rsidRPr="00D050C7" w:rsidRDefault="00E93B67" w:rsidP="00D050C7">
            <w:pPr>
              <w:jc w:val="center"/>
              <w:rPr>
                <w:highlight w:val="yellow"/>
              </w:rPr>
            </w:pPr>
            <w:r w:rsidRPr="00D050C7">
              <w:rPr>
                <w:b/>
                <w:i/>
              </w:rPr>
              <w:t>51</w:t>
            </w:r>
          </w:p>
        </w:tc>
      </w:tr>
      <w:tr w:rsidR="001F073E" w:rsidRPr="001F073E" w14:paraId="3CC52E12" w14:textId="77777777" w:rsidTr="00E93B67">
        <w:trPr>
          <w:trHeight w:val="73"/>
        </w:trPr>
        <w:tc>
          <w:tcPr>
            <w:tcW w:w="3186" w:type="dxa"/>
            <w:tcBorders>
              <w:top w:val="single" w:sz="4" w:space="0" w:color="auto"/>
              <w:left w:val="single" w:sz="8" w:space="0" w:color="000000"/>
              <w:bottom w:val="single" w:sz="8" w:space="0" w:color="000000"/>
              <w:right w:val="single" w:sz="4" w:space="0" w:color="auto"/>
            </w:tcBorders>
            <w:shd w:val="clear" w:color="auto" w:fill="auto"/>
            <w:vAlign w:val="center"/>
          </w:tcPr>
          <w:p w14:paraId="46249F0F" w14:textId="77777777" w:rsidR="001F073E" w:rsidRPr="00D050C7" w:rsidRDefault="001F073E" w:rsidP="00D050C7">
            <w:pPr>
              <w:jc w:val="center"/>
            </w:pPr>
            <w:r w:rsidRPr="00D050C7">
              <w:t>Ацетатный буферный раствор рН 4,5</w:t>
            </w:r>
          </w:p>
        </w:tc>
        <w:tc>
          <w:tcPr>
            <w:tcW w:w="933" w:type="dxa"/>
            <w:tcBorders>
              <w:top w:val="single" w:sz="4" w:space="0" w:color="auto"/>
              <w:left w:val="single" w:sz="8" w:space="0" w:color="000000"/>
              <w:bottom w:val="single" w:sz="8" w:space="0" w:color="000000"/>
              <w:right w:val="single" w:sz="4" w:space="0" w:color="auto"/>
            </w:tcBorders>
            <w:shd w:val="clear" w:color="auto" w:fill="auto"/>
            <w:vAlign w:val="center"/>
          </w:tcPr>
          <w:p w14:paraId="05F6CAD5" w14:textId="77777777" w:rsidR="001F073E" w:rsidRPr="00D050C7" w:rsidRDefault="001F073E" w:rsidP="00D050C7">
            <w:pPr>
              <w:ind w:left="-113" w:right="-113"/>
              <w:jc w:val="center"/>
              <w:rPr>
                <w:color w:val="000000"/>
              </w:rPr>
            </w:pPr>
            <w:r w:rsidRPr="00D050C7">
              <w:rPr>
                <w:color w:val="000000"/>
              </w:rPr>
              <w:t>10</w:t>
            </w:r>
          </w:p>
          <w:p w14:paraId="67D012AF" w14:textId="77777777" w:rsidR="001F073E" w:rsidRPr="00D050C7" w:rsidRDefault="001F073E" w:rsidP="00D050C7">
            <w:pPr>
              <w:ind w:left="-113" w:right="-113"/>
              <w:jc w:val="center"/>
              <w:rPr>
                <w:color w:val="000000"/>
              </w:rPr>
            </w:pPr>
            <w:r w:rsidRPr="00D050C7">
              <w:rPr>
                <w:color w:val="000000"/>
              </w:rPr>
              <w:t>15</w:t>
            </w:r>
          </w:p>
          <w:p w14:paraId="3469C474" w14:textId="77777777" w:rsidR="001F073E" w:rsidRPr="00D050C7" w:rsidRDefault="001F073E" w:rsidP="00D050C7">
            <w:pPr>
              <w:ind w:left="-113" w:right="-113"/>
              <w:jc w:val="center"/>
              <w:rPr>
                <w:color w:val="000000"/>
              </w:rPr>
            </w:pPr>
            <w:r w:rsidRPr="00D050C7">
              <w:rPr>
                <w:color w:val="000000"/>
              </w:rPr>
              <w:t>20</w:t>
            </w:r>
          </w:p>
          <w:p w14:paraId="58A259CD" w14:textId="77777777" w:rsidR="001F073E" w:rsidRPr="00D050C7" w:rsidRDefault="001F073E" w:rsidP="00D050C7">
            <w:pPr>
              <w:ind w:left="-113" w:right="-113"/>
              <w:jc w:val="center"/>
              <w:rPr>
                <w:color w:val="000000"/>
              </w:rPr>
            </w:pPr>
            <w:r w:rsidRPr="00D050C7">
              <w:rPr>
                <w:color w:val="000000"/>
              </w:rPr>
              <w:t>30</w:t>
            </w:r>
          </w:p>
          <w:p w14:paraId="675BE822" w14:textId="77777777" w:rsidR="001F073E" w:rsidRPr="00D050C7" w:rsidRDefault="001F073E" w:rsidP="00D050C7">
            <w:pPr>
              <w:jc w:val="center"/>
              <w:rPr>
                <w:bCs/>
                <w:lang w:val="en-US"/>
              </w:rPr>
            </w:pPr>
            <w:r w:rsidRPr="00D050C7">
              <w:rPr>
                <w:color w:val="000000"/>
              </w:rPr>
              <w:t>45</w:t>
            </w:r>
          </w:p>
        </w:tc>
        <w:tc>
          <w:tcPr>
            <w:tcW w:w="2663" w:type="dxa"/>
            <w:tcBorders>
              <w:top w:val="single" w:sz="4" w:space="0" w:color="auto"/>
              <w:left w:val="single" w:sz="4" w:space="0" w:color="auto"/>
              <w:bottom w:val="single" w:sz="4" w:space="0" w:color="auto"/>
              <w:right w:val="single" w:sz="4" w:space="0" w:color="auto"/>
            </w:tcBorders>
            <w:shd w:val="clear" w:color="auto" w:fill="auto"/>
            <w:vAlign w:val="center"/>
          </w:tcPr>
          <w:p w14:paraId="4BE55850" w14:textId="77777777" w:rsidR="001F073E" w:rsidRPr="00D050C7" w:rsidRDefault="001F073E" w:rsidP="00D050C7">
            <w:pPr>
              <w:jc w:val="center"/>
              <w:rPr>
                <w:bCs/>
                <w:lang w:val="en-US"/>
              </w:rPr>
            </w:pPr>
            <w:r w:rsidRPr="00D050C7">
              <w:rPr>
                <w:bCs/>
                <w:lang w:val="en-US"/>
              </w:rPr>
              <w:t>15</w:t>
            </w:r>
          </w:p>
          <w:p w14:paraId="3879C77C" w14:textId="77777777" w:rsidR="001F073E" w:rsidRPr="00D050C7" w:rsidRDefault="001F073E" w:rsidP="00D050C7">
            <w:pPr>
              <w:jc w:val="center"/>
              <w:rPr>
                <w:bCs/>
                <w:lang w:val="en-US"/>
              </w:rPr>
            </w:pPr>
            <w:r w:rsidRPr="00D050C7">
              <w:rPr>
                <w:bCs/>
                <w:lang w:val="en-US"/>
              </w:rPr>
              <w:t>26</w:t>
            </w:r>
          </w:p>
          <w:p w14:paraId="32E6B265" w14:textId="77777777" w:rsidR="001F073E" w:rsidRPr="00D050C7" w:rsidRDefault="001F073E" w:rsidP="00D050C7">
            <w:pPr>
              <w:jc w:val="center"/>
              <w:rPr>
                <w:bCs/>
                <w:lang w:val="en-US"/>
              </w:rPr>
            </w:pPr>
            <w:r w:rsidRPr="00D050C7">
              <w:rPr>
                <w:bCs/>
                <w:lang w:val="en-US"/>
              </w:rPr>
              <w:t>35</w:t>
            </w:r>
          </w:p>
          <w:p w14:paraId="57569811" w14:textId="77777777" w:rsidR="001F073E" w:rsidRPr="00D050C7" w:rsidRDefault="001F073E" w:rsidP="00D050C7">
            <w:pPr>
              <w:jc w:val="center"/>
              <w:rPr>
                <w:bCs/>
                <w:lang w:val="en-US"/>
              </w:rPr>
            </w:pPr>
            <w:r w:rsidRPr="00D050C7">
              <w:rPr>
                <w:bCs/>
                <w:lang w:val="en-US"/>
              </w:rPr>
              <w:t>44</w:t>
            </w:r>
          </w:p>
          <w:p w14:paraId="3014BA0A" w14:textId="77777777" w:rsidR="001F073E" w:rsidRPr="00D050C7" w:rsidRDefault="001F073E" w:rsidP="00D050C7">
            <w:pPr>
              <w:jc w:val="center"/>
              <w:rPr>
                <w:bCs/>
                <w:lang w:val="en-US"/>
              </w:rPr>
            </w:pPr>
            <w:r w:rsidRPr="00D050C7">
              <w:rPr>
                <w:bCs/>
                <w:lang w:val="en-US"/>
              </w:rPr>
              <w:t>55</w:t>
            </w:r>
          </w:p>
        </w:tc>
        <w:tc>
          <w:tcPr>
            <w:tcW w:w="2664" w:type="dxa"/>
            <w:tcBorders>
              <w:top w:val="single" w:sz="4" w:space="0" w:color="auto"/>
              <w:left w:val="single" w:sz="4" w:space="0" w:color="auto"/>
              <w:bottom w:val="single" w:sz="4" w:space="0" w:color="auto"/>
              <w:right w:val="single" w:sz="4" w:space="0" w:color="auto"/>
            </w:tcBorders>
            <w:shd w:val="clear" w:color="auto" w:fill="auto"/>
            <w:vAlign w:val="center"/>
          </w:tcPr>
          <w:p w14:paraId="2631E0C2" w14:textId="77777777" w:rsidR="001F073E" w:rsidRPr="00D050C7" w:rsidRDefault="001F073E" w:rsidP="00D050C7">
            <w:pPr>
              <w:jc w:val="center"/>
              <w:rPr>
                <w:bCs/>
                <w:lang w:val="en-US"/>
              </w:rPr>
            </w:pPr>
            <w:r w:rsidRPr="00D050C7">
              <w:rPr>
                <w:bCs/>
                <w:lang w:val="en-US"/>
              </w:rPr>
              <w:t>21</w:t>
            </w:r>
          </w:p>
          <w:p w14:paraId="6288451F" w14:textId="77777777" w:rsidR="001F073E" w:rsidRPr="00D050C7" w:rsidRDefault="001F073E" w:rsidP="00D050C7">
            <w:pPr>
              <w:jc w:val="center"/>
              <w:rPr>
                <w:bCs/>
              </w:rPr>
            </w:pPr>
            <w:r w:rsidRPr="00D050C7">
              <w:rPr>
                <w:bCs/>
                <w:lang w:val="en-US"/>
              </w:rPr>
              <w:t>3</w:t>
            </w:r>
            <w:r w:rsidRPr="00D050C7">
              <w:rPr>
                <w:bCs/>
              </w:rPr>
              <w:t>5</w:t>
            </w:r>
          </w:p>
          <w:p w14:paraId="20D09D84" w14:textId="77777777" w:rsidR="001F073E" w:rsidRPr="00D050C7" w:rsidRDefault="001F073E" w:rsidP="00D050C7">
            <w:pPr>
              <w:jc w:val="center"/>
              <w:rPr>
                <w:bCs/>
                <w:lang w:val="en-US"/>
              </w:rPr>
            </w:pPr>
            <w:r w:rsidRPr="00D050C7">
              <w:rPr>
                <w:bCs/>
                <w:lang w:val="en-US"/>
              </w:rPr>
              <w:t>44</w:t>
            </w:r>
          </w:p>
          <w:p w14:paraId="7E378FF7" w14:textId="77777777" w:rsidR="001F073E" w:rsidRPr="00D050C7" w:rsidRDefault="001F073E" w:rsidP="00D050C7">
            <w:pPr>
              <w:jc w:val="center"/>
              <w:rPr>
                <w:bCs/>
                <w:lang w:val="en-US"/>
              </w:rPr>
            </w:pPr>
            <w:r w:rsidRPr="00D050C7">
              <w:rPr>
                <w:bCs/>
                <w:lang w:val="en-US"/>
              </w:rPr>
              <w:t>50</w:t>
            </w:r>
          </w:p>
          <w:p w14:paraId="349AEDB8" w14:textId="77777777" w:rsidR="001F073E" w:rsidRPr="00D050C7" w:rsidRDefault="001F073E" w:rsidP="00D050C7">
            <w:pPr>
              <w:jc w:val="center"/>
              <w:rPr>
                <w:bCs/>
                <w:highlight w:val="yellow"/>
                <w:lang w:val="en-US"/>
              </w:rPr>
            </w:pPr>
            <w:r w:rsidRPr="00D050C7">
              <w:rPr>
                <w:bCs/>
                <w:lang w:val="en-US"/>
              </w:rPr>
              <w:t>59</w:t>
            </w:r>
          </w:p>
        </w:tc>
      </w:tr>
      <w:tr w:rsidR="00E93B67" w:rsidRPr="001F073E" w14:paraId="1A7CCEA6" w14:textId="77777777" w:rsidTr="00015E92">
        <w:trPr>
          <w:trHeight w:val="96"/>
        </w:trPr>
        <w:tc>
          <w:tcPr>
            <w:tcW w:w="4119" w:type="dxa"/>
            <w:gridSpan w:val="2"/>
            <w:tcBorders>
              <w:top w:val="single" w:sz="4" w:space="0" w:color="auto"/>
              <w:left w:val="single" w:sz="8" w:space="0" w:color="000000"/>
              <w:bottom w:val="single" w:sz="8" w:space="0" w:color="000000"/>
              <w:right w:val="single" w:sz="4" w:space="0" w:color="auto"/>
            </w:tcBorders>
            <w:shd w:val="clear" w:color="auto" w:fill="auto"/>
            <w:vAlign w:val="center"/>
          </w:tcPr>
          <w:p w14:paraId="774B00F9" w14:textId="77777777" w:rsidR="00E93B67" w:rsidRPr="00D050C7" w:rsidRDefault="00E93B67" w:rsidP="00D050C7">
            <w:pPr>
              <w:jc w:val="center"/>
              <w:rPr>
                <w:bCs/>
                <w:lang w:val="en-US"/>
              </w:rPr>
            </w:pPr>
            <w:r w:rsidRPr="00D050C7">
              <w:rPr>
                <w:b/>
                <w:i/>
              </w:rPr>
              <w:t>Фактор подобия f2</w:t>
            </w:r>
          </w:p>
        </w:tc>
        <w:tc>
          <w:tcPr>
            <w:tcW w:w="53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7A4A9681" w14:textId="438768DE" w:rsidR="00E93B67" w:rsidRPr="00E93B67" w:rsidRDefault="00E93B67" w:rsidP="00E93B67">
            <w:pPr>
              <w:jc w:val="center"/>
              <w:rPr>
                <w:b/>
                <w:bCs/>
                <w:i/>
                <w:lang w:val="en-US"/>
              </w:rPr>
            </w:pPr>
            <w:r w:rsidRPr="00D050C7">
              <w:rPr>
                <w:b/>
                <w:bCs/>
                <w:i/>
                <w:lang w:val="en-US"/>
              </w:rPr>
              <w:t>57</w:t>
            </w:r>
          </w:p>
        </w:tc>
      </w:tr>
      <w:tr w:rsidR="001F073E" w:rsidRPr="001F073E" w14:paraId="49D15F55" w14:textId="77777777" w:rsidTr="00E93B67">
        <w:trPr>
          <w:trHeight w:val="73"/>
        </w:trPr>
        <w:tc>
          <w:tcPr>
            <w:tcW w:w="3186" w:type="dxa"/>
            <w:tcBorders>
              <w:top w:val="single" w:sz="4" w:space="0" w:color="auto"/>
              <w:left w:val="single" w:sz="8" w:space="0" w:color="000000"/>
              <w:bottom w:val="single" w:sz="8" w:space="0" w:color="000000"/>
              <w:right w:val="single" w:sz="4" w:space="0" w:color="auto"/>
            </w:tcBorders>
            <w:shd w:val="clear" w:color="auto" w:fill="auto"/>
            <w:vAlign w:val="center"/>
          </w:tcPr>
          <w:p w14:paraId="41106C7A" w14:textId="77777777" w:rsidR="001F073E" w:rsidRPr="00D050C7" w:rsidRDefault="001F073E" w:rsidP="00D050C7">
            <w:pPr>
              <w:jc w:val="center"/>
            </w:pPr>
            <w:r w:rsidRPr="00D050C7">
              <w:rPr>
                <w:color w:val="000000"/>
              </w:rPr>
              <w:t xml:space="preserve">Фосфатный буферный раствор рН 6,8 </w:t>
            </w:r>
          </w:p>
        </w:tc>
        <w:tc>
          <w:tcPr>
            <w:tcW w:w="933" w:type="dxa"/>
            <w:tcBorders>
              <w:top w:val="single" w:sz="4" w:space="0" w:color="auto"/>
              <w:left w:val="single" w:sz="8" w:space="0" w:color="000000"/>
              <w:bottom w:val="single" w:sz="8" w:space="0" w:color="000000"/>
              <w:right w:val="single" w:sz="4" w:space="0" w:color="auto"/>
            </w:tcBorders>
            <w:shd w:val="clear" w:color="auto" w:fill="auto"/>
            <w:vAlign w:val="center"/>
          </w:tcPr>
          <w:p w14:paraId="2E1E6AAC" w14:textId="77777777" w:rsidR="001F073E" w:rsidRPr="00D050C7" w:rsidRDefault="001F073E" w:rsidP="00D050C7">
            <w:pPr>
              <w:ind w:left="-113" w:right="-113"/>
              <w:jc w:val="center"/>
              <w:rPr>
                <w:color w:val="000000"/>
              </w:rPr>
            </w:pPr>
            <w:r w:rsidRPr="00D050C7">
              <w:rPr>
                <w:color w:val="000000"/>
              </w:rPr>
              <w:t>10</w:t>
            </w:r>
          </w:p>
          <w:p w14:paraId="5FEF26F8" w14:textId="77777777" w:rsidR="001F073E" w:rsidRPr="00D050C7" w:rsidRDefault="001F073E" w:rsidP="00D050C7">
            <w:pPr>
              <w:ind w:left="-113" w:right="-113"/>
              <w:jc w:val="center"/>
              <w:rPr>
                <w:color w:val="000000"/>
              </w:rPr>
            </w:pPr>
            <w:r w:rsidRPr="00D050C7">
              <w:rPr>
                <w:color w:val="000000"/>
              </w:rPr>
              <w:t>15</w:t>
            </w:r>
          </w:p>
          <w:p w14:paraId="74B6D3CE" w14:textId="77777777" w:rsidR="001F073E" w:rsidRPr="00D050C7" w:rsidRDefault="001F073E" w:rsidP="00D050C7">
            <w:pPr>
              <w:ind w:left="-113" w:right="-113"/>
              <w:jc w:val="center"/>
              <w:rPr>
                <w:color w:val="000000"/>
              </w:rPr>
            </w:pPr>
            <w:r w:rsidRPr="00D050C7">
              <w:rPr>
                <w:color w:val="000000"/>
              </w:rPr>
              <w:t>20</w:t>
            </w:r>
          </w:p>
          <w:p w14:paraId="24E86C44" w14:textId="77777777" w:rsidR="001F073E" w:rsidRPr="00D050C7" w:rsidRDefault="001F073E" w:rsidP="00D050C7">
            <w:pPr>
              <w:ind w:left="-113" w:right="-113"/>
              <w:jc w:val="center"/>
              <w:rPr>
                <w:color w:val="000000"/>
              </w:rPr>
            </w:pPr>
            <w:r w:rsidRPr="00D050C7">
              <w:rPr>
                <w:color w:val="000000"/>
              </w:rPr>
              <w:t>30</w:t>
            </w:r>
          </w:p>
          <w:p w14:paraId="038E2BDF" w14:textId="77777777" w:rsidR="001F073E" w:rsidRPr="00D050C7" w:rsidRDefault="001F073E" w:rsidP="00D050C7">
            <w:pPr>
              <w:jc w:val="center"/>
              <w:rPr>
                <w:bCs/>
                <w:lang w:val="en-US"/>
              </w:rPr>
            </w:pPr>
            <w:r w:rsidRPr="00D050C7">
              <w:rPr>
                <w:color w:val="000000"/>
              </w:rPr>
              <w:t>45</w:t>
            </w:r>
          </w:p>
        </w:tc>
        <w:tc>
          <w:tcPr>
            <w:tcW w:w="2663" w:type="dxa"/>
            <w:tcBorders>
              <w:top w:val="single" w:sz="4" w:space="0" w:color="auto"/>
              <w:left w:val="single" w:sz="4" w:space="0" w:color="auto"/>
              <w:bottom w:val="single" w:sz="4" w:space="0" w:color="auto"/>
              <w:right w:val="single" w:sz="4" w:space="0" w:color="auto"/>
            </w:tcBorders>
            <w:shd w:val="clear" w:color="auto" w:fill="auto"/>
            <w:vAlign w:val="center"/>
          </w:tcPr>
          <w:p w14:paraId="0035C236" w14:textId="77777777" w:rsidR="001F073E" w:rsidRPr="00D050C7" w:rsidRDefault="001F073E" w:rsidP="00D050C7">
            <w:pPr>
              <w:jc w:val="center"/>
              <w:rPr>
                <w:bCs/>
              </w:rPr>
            </w:pPr>
            <w:r w:rsidRPr="00D050C7">
              <w:rPr>
                <w:bCs/>
              </w:rPr>
              <w:t>3</w:t>
            </w:r>
          </w:p>
          <w:p w14:paraId="29684DF0" w14:textId="77777777" w:rsidR="001F073E" w:rsidRPr="00D050C7" w:rsidRDefault="001F073E" w:rsidP="00D050C7">
            <w:pPr>
              <w:jc w:val="center"/>
              <w:rPr>
                <w:bCs/>
                <w:lang w:val="en-US"/>
              </w:rPr>
            </w:pPr>
            <w:r w:rsidRPr="00D050C7">
              <w:rPr>
                <w:bCs/>
                <w:lang w:val="en-US"/>
              </w:rPr>
              <w:t>7</w:t>
            </w:r>
          </w:p>
          <w:p w14:paraId="2182AC22" w14:textId="77777777" w:rsidR="001F073E" w:rsidRPr="00D050C7" w:rsidRDefault="001F073E" w:rsidP="00D050C7">
            <w:pPr>
              <w:jc w:val="center"/>
              <w:rPr>
                <w:bCs/>
                <w:lang w:val="en-US"/>
              </w:rPr>
            </w:pPr>
            <w:r w:rsidRPr="00D050C7">
              <w:rPr>
                <w:bCs/>
                <w:lang w:val="en-US"/>
              </w:rPr>
              <w:t>9</w:t>
            </w:r>
          </w:p>
          <w:p w14:paraId="2D126234" w14:textId="77777777" w:rsidR="001F073E" w:rsidRPr="00D050C7" w:rsidRDefault="001F073E" w:rsidP="00D050C7">
            <w:pPr>
              <w:jc w:val="center"/>
              <w:rPr>
                <w:bCs/>
                <w:lang w:val="en-US"/>
              </w:rPr>
            </w:pPr>
            <w:r w:rsidRPr="00D050C7">
              <w:rPr>
                <w:bCs/>
                <w:lang w:val="en-US"/>
              </w:rPr>
              <w:t>12</w:t>
            </w:r>
          </w:p>
          <w:p w14:paraId="354E342A" w14:textId="77777777" w:rsidR="001F073E" w:rsidRPr="00D050C7" w:rsidRDefault="001F073E" w:rsidP="00D050C7">
            <w:pPr>
              <w:jc w:val="center"/>
              <w:rPr>
                <w:bCs/>
                <w:lang w:val="en-US"/>
              </w:rPr>
            </w:pPr>
            <w:r w:rsidRPr="00D050C7">
              <w:rPr>
                <w:bCs/>
                <w:lang w:val="en-US"/>
              </w:rPr>
              <w:t>14</w:t>
            </w:r>
          </w:p>
        </w:tc>
        <w:tc>
          <w:tcPr>
            <w:tcW w:w="2664" w:type="dxa"/>
            <w:tcBorders>
              <w:top w:val="single" w:sz="4" w:space="0" w:color="auto"/>
              <w:left w:val="single" w:sz="4" w:space="0" w:color="auto"/>
              <w:bottom w:val="single" w:sz="4" w:space="0" w:color="auto"/>
              <w:right w:val="single" w:sz="4" w:space="0" w:color="auto"/>
            </w:tcBorders>
            <w:shd w:val="clear" w:color="auto" w:fill="auto"/>
            <w:vAlign w:val="center"/>
          </w:tcPr>
          <w:p w14:paraId="14340FD8" w14:textId="77777777" w:rsidR="001F073E" w:rsidRPr="00D050C7" w:rsidRDefault="001F073E" w:rsidP="00D050C7">
            <w:pPr>
              <w:jc w:val="center"/>
              <w:rPr>
                <w:bCs/>
                <w:lang w:val="en-US"/>
              </w:rPr>
            </w:pPr>
            <w:r w:rsidRPr="00D050C7">
              <w:rPr>
                <w:bCs/>
                <w:lang w:val="en-US"/>
              </w:rPr>
              <w:t>5</w:t>
            </w:r>
          </w:p>
          <w:p w14:paraId="2C508A1E" w14:textId="77777777" w:rsidR="001F073E" w:rsidRPr="00D050C7" w:rsidRDefault="001F073E" w:rsidP="00D050C7">
            <w:pPr>
              <w:jc w:val="center"/>
              <w:rPr>
                <w:bCs/>
              </w:rPr>
            </w:pPr>
            <w:r w:rsidRPr="00D050C7">
              <w:rPr>
                <w:bCs/>
              </w:rPr>
              <w:t>8</w:t>
            </w:r>
          </w:p>
          <w:p w14:paraId="28CF60AA" w14:textId="77777777" w:rsidR="001F073E" w:rsidRPr="00D050C7" w:rsidRDefault="001F073E" w:rsidP="00D050C7">
            <w:pPr>
              <w:jc w:val="center"/>
              <w:rPr>
                <w:bCs/>
                <w:lang w:val="en-US"/>
              </w:rPr>
            </w:pPr>
            <w:r w:rsidRPr="00D050C7">
              <w:rPr>
                <w:bCs/>
                <w:lang w:val="en-US"/>
              </w:rPr>
              <w:t>10</w:t>
            </w:r>
          </w:p>
          <w:p w14:paraId="36BC2357" w14:textId="77777777" w:rsidR="001F073E" w:rsidRPr="00D050C7" w:rsidRDefault="001F073E" w:rsidP="00D050C7">
            <w:pPr>
              <w:jc w:val="center"/>
              <w:rPr>
                <w:bCs/>
                <w:lang w:val="en-US"/>
              </w:rPr>
            </w:pPr>
            <w:r w:rsidRPr="00D050C7">
              <w:rPr>
                <w:bCs/>
                <w:lang w:val="en-US"/>
              </w:rPr>
              <w:t>12</w:t>
            </w:r>
          </w:p>
          <w:p w14:paraId="6AA48251" w14:textId="77777777" w:rsidR="001F073E" w:rsidRPr="00D050C7" w:rsidRDefault="001F073E" w:rsidP="00D050C7">
            <w:pPr>
              <w:jc w:val="center"/>
              <w:rPr>
                <w:bCs/>
              </w:rPr>
            </w:pPr>
            <w:r w:rsidRPr="00D050C7">
              <w:rPr>
                <w:bCs/>
                <w:lang w:val="en-US"/>
              </w:rPr>
              <w:t>1</w:t>
            </w:r>
            <w:r w:rsidRPr="00D050C7">
              <w:rPr>
                <w:bCs/>
              </w:rPr>
              <w:t>4</w:t>
            </w:r>
          </w:p>
        </w:tc>
      </w:tr>
      <w:tr w:rsidR="005F593D" w:rsidRPr="001F073E" w14:paraId="540680AC" w14:textId="77777777" w:rsidTr="00015E92">
        <w:trPr>
          <w:trHeight w:val="106"/>
        </w:trPr>
        <w:tc>
          <w:tcPr>
            <w:tcW w:w="4119" w:type="dxa"/>
            <w:gridSpan w:val="2"/>
            <w:tcBorders>
              <w:top w:val="single" w:sz="4" w:space="0" w:color="auto"/>
              <w:left w:val="single" w:sz="8" w:space="0" w:color="000000"/>
              <w:bottom w:val="single" w:sz="8" w:space="0" w:color="000000"/>
              <w:right w:val="single" w:sz="4" w:space="0" w:color="auto"/>
            </w:tcBorders>
            <w:shd w:val="clear" w:color="auto" w:fill="auto"/>
            <w:vAlign w:val="center"/>
          </w:tcPr>
          <w:p w14:paraId="5794C996" w14:textId="77777777" w:rsidR="005F593D" w:rsidRPr="00D050C7" w:rsidRDefault="005F593D" w:rsidP="00D050C7">
            <w:pPr>
              <w:jc w:val="center"/>
              <w:rPr>
                <w:bCs/>
                <w:lang w:val="en-US"/>
              </w:rPr>
            </w:pPr>
            <w:r w:rsidRPr="00D050C7">
              <w:rPr>
                <w:b/>
                <w:i/>
              </w:rPr>
              <w:t>Фактор подобия f2</w:t>
            </w:r>
          </w:p>
        </w:tc>
        <w:tc>
          <w:tcPr>
            <w:tcW w:w="5327"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BCB5EF3" w14:textId="1C21F652" w:rsidR="005F593D" w:rsidRPr="005F593D" w:rsidRDefault="005F593D" w:rsidP="005F593D">
            <w:pPr>
              <w:jc w:val="center"/>
              <w:rPr>
                <w:b/>
                <w:bCs/>
                <w:i/>
              </w:rPr>
            </w:pPr>
            <w:r w:rsidRPr="00D050C7">
              <w:rPr>
                <w:b/>
                <w:bCs/>
                <w:i/>
              </w:rPr>
              <w:t>-</w:t>
            </w:r>
          </w:p>
        </w:tc>
      </w:tr>
    </w:tbl>
    <w:p w14:paraId="7E6E38C1" w14:textId="4D90AE2C" w:rsidR="001F073E" w:rsidRPr="001F073E" w:rsidRDefault="001F073E" w:rsidP="004633D0">
      <w:pPr>
        <w:ind w:firstLine="851"/>
        <w:rPr>
          <w:bCs/>
          <w:color w:val="FF0000"/>
          <w:lang w:eastAsia="ru-RU"/>
        </w:rPr>
      </w:pPr>
    </w:p>
    <w:p w14:paraId="6DB67E72" w14:textId="48F77A21" w:rsidR="00703680" w:rsidRPr="00D050C7" w:rsidRDefault="00703680" w:rsidP="00E93B67">
      <w:pPr>
        <w:ind w:firstLine="709"/>
        <w:rPr>
          <w:u w:val="single"/>
        </w:rPr>
      </w:pPr>
      <w:r w:rsidRPr="00D050C7">
        <w:t xml:space="preserve">Кинетика растворения лекарственного средства считается эквивалентной, если значение фактора подобия </w:t>
      </w:r>
      <w:r w:rsidRPr="00D050C7">
        <w:rPr>
          <w:spacing w:val="-6"/>
          <w:lang w:val="en-US"/>
        </w:rPr>
        <w:t>f</w:t>
      </w:r>
      <w:r w:rsidRPr="00D050C7">
        <w:rPr>
          <w:spacing w:val="-6"/>
          <w:vertAlign w:val="subscript"/>
        </w:rPr>
        <w:t>2</w:t>
      </w:r>
      <w:r w:rsidRPr="00D050C7">
        <w:rPr>
          <w:spacing w:val="-6"/>
        </w:rPr>
        <w:t xml:space="preserve"> принадлежит интервалу от 50 до 100 при выполнении следующих условий:</w:t>
      </w:r>
    </w:p>
    <w:p w14:paraId="0D1DDD7E" w14:textId="3C716B18" w:rsidR="00703680" w:rsidRPr="00D050C7" w:rsidRDefault="00703680" w:rsidP="00E93B67">
      <w:pPr>
        <w:ind w:firstLine="709"/>
      </w:pPr>
      <w:r w:rsidRPr="00D050C7">
        <w:t>-</w:t>
      </w:r>
      <w:r w:rsidR="0005153E">
        <w:t xml:space="preserve"> </w:t>
      </w:r>
      <w:r w:rsidRPr="00D050C7">
        <w:t>минимальное количество временных точек – 3 (не считая нулевой точки отбора);</w:t>
      </w:r>
    </w:p>
    <w:p w14:paraId="4DC6EAD6" w14:textId="77777777" w:rsidR="00703680" w:rsidRPr="00D050C7" w:rsidRDefault="00703680" w:rsidP="00E93B67">
      <w:pPr>
        <w:ind w:firstLine="709"/>
      </w:pPr>
      <w:r w:rsidRPr="00D050C7">
        <w:t>- для обоих сравниваемых препаратов выбираются одинаковые временные точки;</w:t>
      </w:r>
    </w:p>
    <w:p w14:paraId="632BF931" w14:textId="77777777" w:rsidR="00703680" w:rsidRPr="00D050C7" w:rsidRDefault="00703680" w:rsidP="00E93B67">
      <w:pPr>
        <w:ind w:firstLine="709"/>
      </w:pPr>
      <w:r w:rsidRPr="00D050C7">
        <w:t>- в каждой временной точке должно быть не менее 12 групп сравнений;</w:t>
      </w:r>
    </w:p>
    <w:p w14:paraId="2903CAC2" w14:textId="77777777" w:rsidR="00703680" w:rsidRPr="00D050C7" w:rsidRDefault="00703680" w:rsidP="00E93B67">
      <w:pPr>
        <w:ind w:firstLine="709"/>
      </w:pPr>
      <w:r w:rsidRPr="00D050C7">
        <w:t>- для каждого из сравниваемых лекарственных препаратов допускается не более одного случая, когда среднее значение растворения превышает 85 %;</w:t>
      </w:r>
    </w:p>
    <w:p w14:paraId="118634EB" w14:textId="4B2D59DF" w:rsidR="00703680" w:rsidRPr="00D050C7" w:rsidRDefault="0005153E" w:rsidP="00E93B67">
      <w:pPr>
        <w:ind w:firstLine="709"/>
      </w:pPr>
      <w:r>
        <w:t>-</w:t>
      </w:r>
      <w:r w:rsidR="00703680" w:rsidRPr="00D050C7">
        <w:t xml:space="preserve"> относительное стандартное отклонение для любого из сравниваемых препаратов не должно превышать 20 % в первой временной точке и 10 % во всех последующих.</w:t>
      </w:r>
    </w:p>
    <w:p w14:paraId="64A8D6F0" w14:textId="28536D32" w:rsidR="00703680" w:rsidRPr="00D050C7" w:rsidRDefault="00703680" w:rsidP="00E93B67">
      <w:pPr>
        <w:pStyle w:val="aff"/>
        <w:spacing w:after="0"/>
        <w:ind w:firstLine="709"/>
      </w:pPr>
      <w:r w:rsidRPr="00D050C7">
        <w:rPr>
          <w:rFonts w:eastAsiaTheme="minorHAnsi"/>
          <w:lang w:eastAsia="en-US"/>
        </w:rPr>
        <w:t xml:space="preserve">Результаты исследования эквивалентности профилей </w:t>
      </w:r>
      <w:r w:rsidR="0005153E">
        <w:rPr>
          <w:rFonts w:eastAsiaTheme="minorHAnsi"/>
          <w:lang w:eastAsia="en-US"/>
        </w:rPr>
        <w:t xml:space="preserve">растворения </w:t>
      </w:r>
      <w:r w:rsidRPr="00D050C7">
        <w:rPr>
          <w:rFonts w:eastAsiaTheme="minorHAnsi"/>
          <w:lang w:eastAsia="en-US"/>
        </w:rPr>
        <w:t>в среде  фосфатный буферный раствор рН 6,8 не являются достоверными так как значения относительного стандартного отклонения (</w:t>
      </w:r>
      <w:r w:rsidR="000971D1">
        <w:rPr>
          <w:rFonts w:eastAsiaTheme="minorHAnsi"/>
          <w:lang w:eastAsia="en-US"/>
        </w:rPr>
        <w:t>ОСО</w:t>
      </w:r>
      <w:r w:rsidRPr="00D050C7">
        <w:rPr>
          <w:rFonts w:eastAsiaTheme="minorHAnsi"/>
          <w:lang w:eastAsia="en-US"/>
        </w:rPr>
        <w:t xml:space="preserve">, %) для референтного и исследуемого лекарственных препаратов не соответствуют </w:t>
      </w:r>
      <w:r w:rsidRPr="00D050C7">
        <w:t xml:space="preserve">требованиям </w:t>
      </w:r>
      <w:r w:rsidR="000971D1">
        <w:t>ЕАЭС</w:t>
      </w:r>
      <w:r w:rsidRPr="00D050C7">
        <w:t xml:space="preserve">. </w:t>
      </w:r>
    </w:p>
    <w:p w14:paraId="3C4A9E8A" w14:textId="77777777" w:rsidR="00703680" w:rsidRPr="00D050C7" w:rsidRDefault="00703680" w:rsidP="00E93B67">
      <w:pPr>
        <w:pStyle w:val="aff"/>
        <w:spacing w:after="0"/>
        <w:ind w:firstLine="709"/>
        <w:rPr>
          <w:bCs/>
        </w:rPr>
      </w:pPr>
      <w:r w:rsidRPr="00D050C7">
        <w:rPr>
          <w:bCs/>
        </w:rPr>
        <w:t xml:space="preserve">Для сравнительных тестов кинетики растворения исследуемого лекарственного препарата и референтного препарата в среде фосфатный буферный раствор рН 6,8 была проведена статистическая оценка результатов кинетики растворения. Для каждой </w:t>
      </w:r>
      <w:r w:rsidRPr="00D050C7">
        <w:rPr>
          <w:bCs/>
        </w:rPr>
        <w:lastRenderedPageBreak/>
        <w:t xml:space="preserve">временной точки был проведен статистический анализ данных по критерию Фишера и критерию Стьюдента, так как применение фактора подобия </w:t>
      </w:r>
      <w:r w:rsidRPr="00D050C7">
        <w:rPr>
          <w:bCs/>
          <w:i/>
          <w:lang w:val="en-US"/>
        </w:rPr>
        <w:t>f</w:t>
      </w:r>
      <w:r w:rsidRPr="00D050C7">
        <w:rPr>
          <w:bCs/>
          <w:i/>
          <w:vertAlign w:val="subscript"/>
        </w:rPr>
        <w:t>2</w:t>
      </w:r>
      <w:r w:rsidRPr="00D050C7">
        <w:rPr>
          <w:bCs/>
        </w:rPr>
        <w:t xml:space="preserve"> не приемлемо.</w:t>
      </w:r>
    </w:p>
    <w:p w14:paraId="17C7C18C" w14:textId="77777777" w:rsidR="00703680" w:rsidRDefault="00703680" w:rsidP="001742A1">
      <w:pPr>
        <w:pStyle w:val="aff"/>
        <w:spacing w:after="0"/>
        <w:rPr>
          <w:b/>
        </w:rPr>
      </w:pPr>
    </w:p>
    <w:p w14:paraId="6B57798C" w14:textId="77777777" w:rsidR="000971D1" w:rsidRDefault="000971D1" w:rsidP="00D050C7">
      <w:pPr>
        <w:pStyle w:val="aff"/>
        <w:spacing w:after="0"/>
        <w:rPr>
          <w:b/>
        </w:rPr>
        <w:sectPr w:rsidR="000971D1" w:rsidSect="00AB01E2">
          <w:pgSz w:w="11906" w:h="16838"/>
          <w:pgMar w:top="1134" w:right="849" w:bottom="1134" w:left="1701" w:header="708" w:footer="709" w:gutter="0"/>
          <w:cols w:space="708"/>
          <w:docGrid w:linePitch="360"/>
        </w:sectPr>
      </w:pPr>
    </w:p>
    <w:p w14:paraId="3C1FA3BD" w14:textId="122D3503" w:rsidR="00703680" w:rsidRPr="00D050C7" w:rsidRDefault="00703680" w:rsidP="00D050C7">
      <w:pPr>
        <w:pStyle w:val="aff"/>
        <w:spacing w:after="0"/>
        <w:rPr>
          <w:rFonts w:eastAsiaTheme="minorHAnsi"/>
          <w:lang w:eastAsia="en-US"/>
        </w:rPr>
      </w:pPr>
      <w:r w:rsidRPr="003E68EC">
        <w:rPr>
          <w:b/>
        </w:rPr>
        <w:lastRenderedPageBreak/>
        <w:t>Таблица 2-</w:t>
      </w:r>
      <w:r>
        <w:rPr>
          <w:b/>
          <w:lang w:val="en-GB"/>
        </w:rPr>
        <w:t>4</w:t>
      </w:r>
      <w:r w:rsidRPr="003E68EC">
        <w:rPr>
          <w:b/>
        </w:rPr>
        <w:t>.</w:t>
      </w:r>
      <w:r w:rsidRPr="003E68EC">
        <w:t xml:space="preserve"> </w:t>
      </w:r>
      <w:r w:rsidRPr="00D050C7">
        <w:t>Статистическая оценка результатов</w:t>
      </w:r>
      <w:r w:rsidR="00884D56">
        <w:t>.</w:t>
      </w:r>
    </w:p>
    <w:tbl>
      <w:tblPr>
        <w:tblStyle w:val="34"/>
        <w:tblW w:w="9351" w:type="dxa"/>
        <w:tblLayout w:type="fixed"/>
        <w:tblLook w:val="04A0" w:firstRow="1" w:lastRow="0" w:firstColumn="1" w:lastColumn="0" w:noHBand="0" w:noVBand="1"/>
      </w:tblPr>
      <w:tblGrid>
        <w:gridCol w:w="2263"/>
        <w:gridCol w:w="1386"/>
        <w:gridCol w:w="1387"/>
        <w:gridCol w:w="1386"/>
        <w:gridCol w:w="1387"/>
        <w:gridCol w:w="1542"/>
      </w:tblGrid>
      <w:tr w:rsidR="00703680" w:rsidRPr="00703680" w14:paraId="77DD9C1E" w14:textId="77777777" w:rsidTr="00E36A78">
        <w:trPr>
          <w:trHeight w:val="351"/>
        </w:trPr>
        <w:tc>
          <w:tcPr>
            <w:tcW w:w="2263" w:type="dxa"/>
            <w:vMerge w:val="restart"/>
            <w:textDirection w:val="btLr"/>
            <w:vAlign w:val="center"/>
          </w:tcPr>
          <w:p w14:paraId="24D958B6" w14:textId="77777777" w:rsidR="00703680" w:rsidRPr="00703680" w:rsidRDefault="00703680" w:rsidP="00703680">
            <w:pPr>
              <w:ind w:left="23"/>
              <w:jc w:val="center"/>
              <w:rPr>
                <w:bCs/>
              </w:rPr>
            </w:pPr>
            <w:r w:rsidRPr="00703680">
              <w:rPr>
                <w:b/>
              </w:rPr>
              <w:t xml:space="preserve">Среда растворения: </w:t>
            </w:r>
            <w:r w:rsidRPr="00703680">
              <w:t>фосфатный буферный раствор рН 6,8</w:t>
            </w:r>
          </w:p>
        </w:tc>
        <w:tc>
          <w:tcPr>
            <w:tcW w:w="7088" w:type="dxa"/>
            <w:gridSpan w:val="5"/>
            <w:shd w:val="clear" w:color="auto" w:fill="D9D9D9" w:themeFill="background1" w:themeFillShade="D9"/>
            <w:vAlign w:val="center"/>
          </w:tcPr>
          <w:p w14:paraId="412D09CC" w14:textId="1B6750E4" w:rsidR="00703680" w:rsidRPr="00703680" w:rsidRDefault="00E93B67" w:rsidP="00703680">
            <w:pPr>
              <w:jc w:val="center"/>
              <w:rPr>
                <w:b/>
                <w:bCs/>
              </w:rPr>
            </w:pPr>
            <w:r>
              <w:rPr>
                <w:b/>
                <w:lang w:val="en-US"/>
              </w:rPr>
              <w:t>DT-LNV,</w:t>
            </w:r>
            <w:r w:rsidR="00703680" w:rsidRPr="00703680">
              <w:rPr>
                <w:b/>
              </w:rPr>
              <w:t xml:space="preserve"> капсулы, </w:t>
            </w:r>
            <w:r w:rsidR="00703680" w:rsidRPr="00703680">
              <w:rPr>
                <w:b/>
                <w:lang w:val="en-US"/>
              </w:rPr>
              <w:t>4</w:t>
            </w:r>
            <w:r w:rsidR="00703680" w:rsidRPr="00703680">
              <w:rPr>
                <w:b/>
              </w:rPr>
              <w:t xml:space="preserve"> мг</w:t>
            </w:r>
          </w:p>
        </w:tc>
      </w:tr>
      <w:tr w:rsidR="00703680" w:rsidRPr="00703680" w14:paraId="7A34E5CA" w14:textId="77777777" w:rsidTr="00E36A78">
        <w:trPr>
          <w:trHeight w:val="141"/>
        </w:trPr>
        <w:tc>
          <w:tcPr>
            <w:tcW w:w="2263" w:type="dxa"/>
            <w:vMerge/>
            <w:vAlign w:val="center"/>
          </w:tcPr>
          <w:p w14:paraId="0BBB0FE8" w14:textId="77777777" w:rsidR="00703680" w:rsidRPr="00703680" w:rsidRDefault="00703680" w:rsidP="00D050C7">
            <w:pPr>
              <w:tabs>
                <w:tab w:val="left" w:pos="927"/>
              </w:tabs>
              <w:ind w:left="23"/>
              <w:rPr>
                <w:bCs/>
              </w:rPr>
            </w:pPr>
          </w:p>
        </w:tc>
        <w:tc>
          <w:tcPr>
            <w:tcW w:w="1386" w:type="dxa"/>
            <w:shd w:val="clear" w:color="auto" w:fill="D9D9D9" w:themeFill="background1" w:themeFillShade="D9"/>
            <w:vAlign w:val="center"/>
          </w:tcPr>
          <w:p w14:paraId="225DE511" w14:textId="77777777" w:rsidR="00703680" w:rsidRPr="00D050C7" w:rsidRDefault="00703680" w:rsidP="0005153E">
            <w:pPr>
              <w:ind w:left="-82" w:right="-115"/>
              <w:jc w:val="center"/>
              <w:rPr>
                <w:b/>
                <w:bCs/>
                <w:color w:val="000000"/>
              </w:rPr>
            </w:pPr>
            <w:r w:rsidRPr="00D050C7">
              <w:rPr>
                <w:b/>
                <w:bCs/>
                <w:color w:val="000000"/>
              </w:rPr>
              <w:t>10 мин</w:t>
            </w:r>
          </w:p>
        </w:tc>
        <w:tc>
          <w:tcPr>
            <w:tcW w:w="1387" w:type="dxa"/>
            <w:shd w:val="clear" w:color="auto" w:fill="D9D9D9" w:themeFill="background1" w:themeFillShade="D9"/>
            <w:vAlign w:val="center"/>
          </w:tcPr>
          <w:p w14:paraId="07296FFB" w14:textId="77777777" w:rsidR="00703680" w:rsidRPr="00D050C7" w:rsidRDefault="00703680" w:rsidP="0005153E">
            <w:pPr>
              <w:jc w:val="center"/>
              <w:rPr>
                <w:b/>
              </w:rPr>
            </w:pPr>
            <w:r w:rsidRPr="00D050C7">
              <w:rPr>
                <w:b/>
                <w:bCs/>
                <w:color w:val="000000"/>
              </w:rPr>
              <w:t>15 мин</w:t>
            </w:r>
          </w:p>
        </w:tc>
        <w:tc>
          <w:tcPr>
            <w:tcW w:w="1386" w:type="dxa"/>
            <w:shd w:val="clear" w:color="auto" w:fill="D9D9D9" w:themeFill="background1" w:themeFillShade="D9"/>
            <w:vAlign w:val="center"/>
          </w:tcPr>
          <w:p w14:paraId="5BB9A981" w14:textId="77777777" w:rsidR="00703680" w:rsidRPr="00D050C7" w:rsidRDefault="00703680" w:rsidP="0005153E">
            <w:pPr>
              <w:jc w:val="center"/>
              <w:rPr>
                <w:b/>
              </w:rPr>
            </w:pPr>
            <w:r w:rsidRPr="00D050C7">
              <w:rPr>
                <w:b/>
                <w:bCs/>
                <w:color w:val="000000"/>
              </w:rPr>
              <w:t>20 мин</w:t>
            </w:r>
          </w:p>
        </w:tc>
        <w:tc>
          <w:tcPr>
            <w:tcW w:w="1387" w:type="dxa"/>
            <w:shd w:val="clear" w:color="auto" w:fill="D9D9D9" w:themeFill="background1" w:themeFillShade="D9"/>
            <w:vAlign w:val="center"/>
          </w:tcPr>
          <w:p w14:paraId="7CA891FA" w14:textId="77777777" w:rsidR="00703680" w:rsidRPr="00D050C7" w:rsidRDefault="00703680" w:rsidP="0005153E">
            <w:pPr>
              <w:jc w:val="center"/>
              <w:rPr>
                <w:b/>
              </w:rPr>
            </w:pPr>
            <w:r w:rsidRPr="00D050C7">
              <w:rPr>
                <w:b/>
                <w:bCs/>
                <w:color w:val="000000"/>
              </w:rPr>
              <w:t>30 мин</w:t>
            </w:r>
          </w:p>
        </w:tc>
        <w:tc>
          <w:tcPr>
            <w:tcW w:w="1542" w:type="dxa"/>
            <w:shd w:val="clear" w:color="auto" w:fill="D9D9D9" w:themeFill="background1" w:themeFillShade="D9"/>
            <w:vAlign w:val="center"/>
          </w:tcPr>
          <w:p w14:paraId="69F51509" w14:textId="77777777" w:rsidR="00703680" w:rsidRPr="00D050C7" w:rsidRDefault="00703680" w:rsidP="0005153E">
            <w:pPr>
              <w:jc w:val="center"/>
              <w:rPr>
                <w:b/>
              </w:rPr>
            </w:pPr>
            <w:r w:rsidRPr="00D050C7">
              <w:rPr>
                <w:b/>
                <w:bCs/>
                <w:color w:val="000000"/>
              </w:rPr>
              <w:t>45 мин</w:t>
            </w:r>
          </w:p>
        </w:tc>
      </w:tr>
      <w:tr w:rsidR="00703680" w:rsidRPr="00703680" w14:paraId="7AFA275D" w14:textId="77777777" w:rsidTr="00E36A78">
        <w:trPr>
          <w:trHeight w:val="141"/>
        </w:trPr>
        <w:tc>
          <w:tcPr>
            <w:tcW w:w="2263" w:type="dxa"/>
            <w:vMerge/>
            <w:vAlign w:val="center"/>
          </w:tcPr>
          <w:p w14:paraId="5A606952" w14:textId="77777777" w:rsidR="00703680" w:rsidRPr="00703680" w:rsidRDefault="00703680" w:rsidP="00D050C7">
            <w:pPr>
              <w:tabs>
                <w:tab w:val="left" w:pos="927"/>
              </w:tabs>
              <w:ind w:left="23"/>
              <w:rPr>
                <w:bCs/>
              </w:rPr>
            </w:pPr>
          </w:p>
        </w:tc>
        <w:tc>
          <w:tcPr>
            <w:tcW w:w="1386" w:type="dxa"/>
            <w:vAlign w:val="center"/>
          </w:tcPr>
          <w:p w14:paraId="3FB56134" w14:textId="77777777" w:rsidR="00703680" w:rsidRPr="00703680" w:rsidRDefault="00703680" w:rsidP="00703680">
            <w:pPr>
              <w:jc w:val="center"/>
              <w:rPr>
                <w:color w:val="000000"/>
              </w:rPr>
            </w:pPr>
            <w:r w:rsidRPr="00D050C7">
              <w:rPr>
                <w:color w:val="000000"/>
              </w:rPr>
              <w:t>2</w:t>
            </w:r>
          </w:p>
        </w:tc>
        <w:tc>
          <w:tcPr>
            <w:tcW w:w="1387" w:type="dxa"/>
            <w:vAlign w:val="center"/>
          </w:tcPr>
          <w:p w14:paraId="2C5EEFBE" w14:textId="77777777" w:rsidR="00703680" w:rsidRPr="00703680" w:rsidRDefault="00703680" w:rsidP="00703680">
            <w:pPr>
              <w:jc w:val="center"/>
              <w:rPr>
                <w:color w:val="000000"/>
              </w:rPr>
            </w:pPr>
            <w:r w:rsidRPr="00D050C7">
              <w:rPr>
                <w:color w:val="000000"/>
              </w:rPr>
              <w:t>6</w:t>
            </w:r>
          </w:p>
        </w:tc>
        <w:tc>
          <w:tcPr>
            <w:tcW w:w="1386" w:type="dxa"/>
            <w:vAlign w:val="center"/>
          </w:tcPr>
          <w:p w14:paraId="51201C6C" w14:textId="77777777" w:rsidR="00703680" w:rsidRPr="00703680" w:rsidRDefault="00703680" w:rsidP="00703680">
            <w:pPr>
              <w:jc w:val="center"/>
              <w:rPr>
                <w:color w:val="000000"/>
              </w:rPr>
            </w:pPr>
            <w:r w:rsidRPr="00D050C7">
              <w:rPr>
                <w:color w:val="000000"/>
              </w:rPr>
              <w:t>8</w:t>
            </w:r>
          </w:p>
        </w:tc>
        <w:tc>
          <w:tcPr>
            <w:tcW w:w="1387" w:type="dxa"/>
            <w:vAlign w:val="center"/>
          </w:tcPr>
          <w:p w14:paraId="57EF3140" w14:textId="77777777" w:rsidR="00703680" w:rsidRPr="00703680" w:rsidRDefault="00703680" w:rsidP="00703680">
            <w:pPr>
              <w:jc w:val="center"/>
              <w:rPr>
                <w:color w:val="000000"/>
              </w:rPr>
            </w:pPr>
            <w:r w:rsidRPr="00D050C7">
              <w:rPr>
                <w:color w:val="000000"/>
              </w:rPr>
              <w:t>10</w:t>
            </w:r>
          </w:p>
        </w:tc>
        <w:tc>
          <w:tcPr>
            <w:tcW w:w="1542" w:type="dxa"/>
            <w:vAlign w:val="center"/>
          </w:tcPr>
          <w:p w14:paraId="0E41522C" w14:textId="77777777" w:rsidR="00703680" w:rsidRPr="00703680" w:rsidRDefault="00703680" w:rsidP="00703680">
            <w:pPr>
              <w:jc w:val="center"/>
              <w:rPr>
                <w:color w:val="000000"/>
              </w:rPr>
            </w:pPr>
            <w:r w:rsidRPr="00D050C7">
              <w:rPr>
                <w:color w:val="000000"/>
              </w:rPr>
              <w:t>15</w:t>
            </w:r>
          </w:p>
        </w:tc>
      </w:tr>
      <w:tr w:rsidR="00703680" w:rsidRPr="00703680" w14:paraId="1A1C0D9E" w14:textId="77777777" w:rsidTr="00E36A78">
        <w:trPr>
          <w:trHeight w:val="141"/>
        </w:trPr>
        <w:tc>
          <w:tcPr>
            <w:tcW w:w="2263" w:type="dxa"/>
            <w:vMerge/>
            <w:vAlign w:val="center"/>
          </w:tcPr>
          <w:p w14:paraId="69C522A1" w14:textId="77777777" w:rsidR="00703680" w:rsidRPr="00703680" w:rsidRDefault="00703680" w:rsidP="00D050C7">
            <w:pPr>
              <w:tabs>
                <w:tab w:val="left" w:pos="927"/>
              </w:tabs>
              <w:ind w:left="23"/>
              <w:rPr>
                <w:bCs/>
              </w:rPr>
            </w:pPr>
          </w:p>
        </w:tc>
        <w:tc>
          <w:tcPr>
            <w:tcW w:w="1386" w:type="dxa"/>
            <w:vAlign w:val="center"/>
          </w:tcPr>
          <w:p w14:paraId="4ACE6077" w14:textId="77777777" w:rsidR="00703680" w:rsidRPr="00703680" w:rsidRDefault="00703680" w:rsidP="00703680">
            <w:pPr>
              <w:jc w:val="center"/>
              <w:rPr>
                <w:color w:val="000000"/>
              </w:rPr>
            </w:pPr>
            <w:r w:rsidRPr="00D050C7">
              <w:rPr>
                <w:color w:val="000000"/>
              </w:rPr>
              <w:t>4</w:t>
            </w:r>
          </w:p>
        </w:tc>
        <w:tc>
          <w:tcPr>
            <w:tcW w:w="1387" w:type="dxa"/>
            <w:vAlign w:val="center"/>
          </w:tcPr>
          <w:p w14:paraId="6A57973C" w14:textId="77777777" w:rsidR="00703680" w:rsidRPr="00703680" w:rsidRDefault="00703680" w:rsidP="00703680">
            <w:pPr>
              <w:jc w:val="center"/>
              <w:rPr>
                <w:color w:val="000000"/>
              </w:rPr>
            </w:pPr>
            <w:r w:rsidRPr="00D050C7">
              <w:rPr>
                <w:color w:val="000000"/>
              </w:rPr>
              <w:t>9</w:t>
            </w:r>
          </w:p>
        </w:tc>
        <w:tc>
          <w:tcPr>
            <w:tcW w:w="1386" w:type="dxa"/>
            <w:vAlign w:val="center"/>
          </w:tcPr>
          <w:p w14:paraId="3D51C91D" w14:textId="77777777" w:rsidR="00703680" w:rsidRPr="00703680" w:rsidRDefault="00703680" w:rsidP="00703680">
            <w:pPr>
              <w:jc w:val="center"/>
              <w:rPr>
                <w:color w:val="000000"/>
              </w:rPr>
            </w:pPr>
            <w:r w:rsidRPr="00D050C7">
              <w:rPr>
                <w:color w:val="000000"/>
              </w:rPr>
              <w:t>10</w:t>
            </w:r>
          </w:p>
        </w:tc>
        <w:tc>
          <w:tcPr>
            <w:tcW w:w="1387" w:type="dxa"/>
            <w:vAlign w:val="center"/>
          </w:tcPr>
          <w:p w14:paraId="059D4218" w14:textId="77777777" w:rsidR="00703680" w:rsidRPr="00703680" w:rsidRDefault="00703680" w:rsidP="00703680">
            <w:pPr>
              <w:jc w:val="center"/>
              <w:rPr>
                <w:color w:val="000000"/>
              </w:rPr>
            </w:pPr>
            <w:r w:rsidRPr="00D050C7">
              <w:rPr>
                <w:color w:val="000000"/>
              </w:rPr>
              <w:t>14</w:t>
            </w:r>
          </w:p>
        </w:tc>
        <w:tc>
          <w:tcPr>
            <w:tcW w:w="1542" w:type="dxa"/>
            <w:vAlign w:val="center"/>
          </w:tcPr>
          <w:p w14:paraId="7CFD3D0D" w14:textId="77777777" w:rsidR="00703680" w:rsidRPr="00703680" w:rsidRDefault="00703680" w:rsidP="00703680">
            <w:pPr>
              <w:jc w:val="center"/>
              <w:rPr>
                <w:color w:val="000000"/>
              </w:rPr>
            </w:pPr>
            <w:r w:rsidRPr="00D050C7">
              <w:rPr>
                <w:color w:val="000000"/>
              </w:rPr>
              <w:t>16</w:t>
            </w:r>
          </w:p>
        </w:tc>
      </w:tr>
      <w:tr w:rsidR="00703680" w:rsidRPr="00703680" w14:paraId="15AD7668" w14:textId="77777777" w:rsidTr="00E36A78">
        <w:trPr>
          <w:trHeight w:val="141"/>
        </w:trPr>
        <w:tc>
          <w:tcPr>
            <w:tcW w:w="2263" w:type="dxa"/>
            <w:vMerge/>
            <w:vAlign w:val="center"/>
          </w:tcPr>
          <w:p w14:paraId="41431D79" w14:textId="77777777" w:rsidR="00703680" w:rsidRPr="00703680" w:rsidRDefault="00703680" w:rsidP="00D050C7">
            <w:pPr>
              <w:tabs>
                <w:tab w:val="left" w:pos="927"/>
              </w:tabs>
              <w:ind w:left="23"/>
              <w:rPr>
                <w:bCs/>
              </w:rPr>
            </w:pPr>
          </w:p>
        </w:tc>
        <w:tc>
          <w:tcPr>
            <w:tcW w:w="1386" w:type="dxa"/>
            <w:vAlign w:val="center"/>
          </w:tcPr>
          <w:p w14:paraId="46CE71D7" w14:textId="77777777" w:rsidR="00703680" w:rsidRPr="00703680" w:rsidRDefault="00703680" w:rsidP="00703680">
            <w:pPr>
              <w:jc w:val="center"/>
              <w:rPr>
                <w:color w:val="000000"/>
              </w:rPr>
            </w:pPr>
            <w:r w:rsidRPr="00D050C7">
              <w:rPr>
                <w:color w:val="000000"/>
              </w:rPr>
              <w:t>3</w:t>
            </w:r>
          </w:p>
        </w:tc>
        <w:tc>
          <w:tcPr>
            <w:tcW w:w="1387" w:type="dxa"/>
            <w:vAlign w:val="center"/>
          </w:tcPr>
          <w:p w14:paraId="78F2187F" w14:textId="77777777" w:rsidR="00703680" w:rsidRPr="00703680" w:rsidRDefault="00703680" w:rsidP="00703680">
            <w:pPr>
              <w:jc w:val="center"/>
              <w:rPr>
                <w:color w:val="000000"/>
              </w:rPr>
            </w:pPr>
            <w:r w:rsidRPr="00D050C7">
              <w:rPr>
                <w:color w:val="000000"/>
              </w:rPr>
              <w:t>6</w:t>
            </w:r>
          </w:p>
        </w:tc>
        <w:tc>
          <w:tcPr>
            <w:tcW w:w="1386" w:type="dxa"/>
            <w:vAlign w:val="center"/>
          </w:tcPr>
          <w:p w14:paraId="7AA2C6B4" w14:textId="77777777" w:rsidR="00703680" w:rsidRPr="00703680" w:rsidRDefault="00703680" w:rsidP="00703680">
            <w:pPr>
              <w:jc w:val="center"/>
              <w:rPr>
                <w:color w:val="000000"/>
              </w:rPr>
            </w:pPr>
            <w:r w:rsidRPr="00D050C7">
              <w:rPr>
                <w:color w:val="000000"/>
              </w:rPr>
              <w:t>8</w:t>
            </w:r>
          </w:p>
        </w:tc>
        <w:tc>
          <w:tcPr>
            <w:tcW w:w="1387" w:type="dxa"/>
            <w:vAlign w:val="center"/>
          </w:tcPr>
          <w:p w14:paraId="51ADF049" w14:textId="77777777" w:rsidR="00703680" w:rsidRPr="00703680" w:rsidRDefault="00703680" w:rsidP="00703680">
            <w:pPr>
              <w:jc w:val="center"/>
              <w:rPr>
                <w:color w:val="000000"/>
              </w:rPr>
            </w:pPr>
            <w:r w:rsidRPr="00D050C7">
              <w:rPr>
                <w:color w:val="000000"/>
              </w:rPr>
              <w:t>11</w:t>
            </w:r>
          </w:p>
        </w:tc>
        <w:tc>
          <w:tcPr>
            <w:tcW w:w="1542" w:type="dxa"/>
            <w:vAlign w:val="center"/>
          </w:tcPr>
          <w:p w14:paraId="18E7F4F7" w14:textId="77777777" w:rsidR="00703680" w:rsidRPr="00703680" w:rsidRDefault="00703680" w:rsidP="00703680">
            <w:pPr>
              <w:jc w:val="center"/>
              <w:rPr>
                <w:color w:val="000000"/>
              </w:rPr>
            </w:pPr>
            <w:r w:rsidRPr="00D050C7">
              <w:rPr>
                <w:color w:val="000000"/>
              </w:rPr>
              <w:t>13</w:t>
            </w:r>
          </w:p>
        </w:tc>
      </w:tr>
      <w:tr w:rsidR="00703680" w:rsidRPr="00703680" w14:paraId="270B16B6" w14:textId="77777777" w:rsidTr="00E36A78">
        <w:trPr>
          <w:trHeight w:val="141"/>
        </w:trPr>
        <w:tc>
          <w:tcPr>
            <w:tcW w:w="2263" w:type="dxa"/>
            <w:vMerge/>
            <w:vAlign w:val="center"/>
          </w:tcPr>
          <w:p w14:paraId="3AA442FB" w14:textId="77777777" w:rsidR="00703680" w:rsidRPr="00703680" w:rsidRDefault="00703680" w:rsidP="00D050C7">
            <w:pPr>
              <w:tabs>
                <w:tab w:val="left" w:pos="927"/>
              </w:tabs>
              <w:ind w:left="23"/>
              <w:rPr>
                <w:bCs/>
              </w:rPr>
            </w:pPr>
          </w:p>
        </w:tc>
        <w:tc>
          <w:tcPr>
            <w:tcW w:w="1386" w:type="dxa"/>
            <w:vAlign w:val="center"/>
          </w:tcPr>
          <w:p w14:paraId="4AAA70CC" w14:textId="77777777" w:rsidR="00703680" w:rsidRPr="00703680" w:rsidRDefault="00703680" w:rsidP="00703680">
            <w:pPr>
              <w:jc w:val="center"/>
              <w:rPr>
                <w:color w:val="000000"/>
              </w:rPr>
            </w:pPr>
            <w:r w:rsidRPr="00D050C7">
              <w:rPr>
                <w:color w:val="000000"/>
              </w:rPr>
              <w:t>2</w:t>
            </w:r>
          </w:p>
        </w:tc>
        <w:tc>
          <w:tcPr>
            <w:tcW w:w="1387" w:type="dxa"/>
            <w:vAlign w:val="center"/>
          </w:tcPr>
          <w:p w14:paraId="07B6253E" w14:textId="77777777" w:rsidR="00703680" w:rsidRPr="00703680" w:rsidRDefault="00703680" w:rsidP="00703680">
            <w:pPr>
              <w:jc w:val="center"/>
              <w:rPr>
                <w:color w:val="000000"/>
              </w:rPr>
            </w:pPr>
            <w:r w:rsidRPr="00D050C7">
              <w:rPr>
                <w:color w:val="000000"/>
              </w:rPr>
              <w:t>5</w:t>
            </w:r>
          </w:p>
        </w:tc>
        <w:tc>
          <w:tcPr>
            <w:tcW w:w="1386" w:type="dxa"/>
            <w:vAlign w:val="center"/>
          </w:tcPr>
          <w:p w14:paraId="71BF7AE9" w14:textId="77777777" w:rsidR="00703680" w:rsidRPr="00703680" w:rsidRDefault="00703680" w:rsidP="00703680">
            <w:pPr>
              <w:jc w:val="center"/>
              <w:rPr>
                <w:color w:val="000000"/>
              </w:rPr>
            </w:pPr>
            <w:r w:rsidRPr="00D050C7">
              <w:rPr>
                <w:color w:val="000000"/>
              </w:rPr>
              <w:t>6</w:t>
            </w:r>
          </w:p>
        </w:tc>
        <w:tc>
          <w:tcPr>
            <w:tcW w:w="1387" w:type="dxa"/>
            <w:vAlign w:val="center"/>
          </w:tcPr>
          <w:p w14:paraId="59DB301C" w14:textId="77777777" w:rsidR="00703680" w:rsidRPr="00703680" w:rsidRDefault="00703680" w:rsidP="00703680">
            <w:pPr>
              <w:jc w:val="center"/>
              <w:rPr>
                <w:color w:val="000000"/>
              </w:rPr>
            </w:pPr>
            <w:r w:rsidRPr="00D050C7">
              <w:rPr>
                <w:color w:val="000000"/>
              </w:rPr>
              <w:t>10</w:t>
            </w:r>
          </w:p>
        </w:tc>
        <w:tc>
          <w:tcPr>
            <w:tcW w:w="1542" w:type="dxa"/>
            <w:vAlign w:val="center"/>
          </w:tcPr>
          <w:p w14:paraId="48D17890" w14:textId="77777777" w:rsidR="00703680" w:rsidRPr="00703680" w:rsidRDefault="00703680" w:rsidP="00703680">
            <w:pPr>
              <w:jc w:val="center"/>
              <w:rPr>
                <w:color w:val="000000"/>
              </w:rPr>
            </w:pPr>
            <w:r w:rsidRPr="00D050C7">
              <w:rPr>
                <w:color w:val="000000"/>
              </w:rPr>
              <w:t>12</w:t>
            </w:r>
          </w:p>
        </w:tc>
      </w:tr>
      <w:tr w:rsidR="00703680" w:rsidRPr="00703680" w14:paraId="7D948220" w14:textId="77777777" w:rsidTr="00E36A78">
        <w:trPr>
          <w:trHeight w:val="141"/>
        </w:trPr>
        <w:tc>
          <w:tcPr>
            <w:tcW w:w="2263" w:type="dxa"/>
            <w:vMerge/>
            <w:vAlign w:val="center"/>
          </w:tcPr>
          <w:p w14:paraId="6F731B42" w14:textId="77777777" w:rsidR="00703680" w:rsidRPr="00703680" w:rsidRDefault="00703680" w:rsidP="00D050C7">
            <w:pPr>
              <w:tabs>
                <w:tab w:val="left" w:pos="927"/>
              </w:tabs>
              <w:ind w:left="23"/>
              <w:rPr>
                <w:bCs/>
              </w:rPr>
            </w:pPr>
          </w:p>
        </w:tc>
        <w:tc>
          <w:tcPr>
            <w:tcW w:w="1386" w:type="dxa"/>
            <w:vAlign w:val="center"/>
          </w:tcPr>
          <w:p w14:paraId="2DE99655" w14:textId="77777777" w:rsidR="00703680" w:rsidRPr="00703680" w:rsidRDefault="00703680" w:rsidP="00703680">
            <w:pPr>
              <w:jc w:val="center"/>
              <w:rPr>
                <w:color w:val="000000"/>
              </w:rPr>
            </w:pPr>
            <w:r w:rsidRPr="00D050C7">
              <w:rPr>
                <w:color w:val="000000"/>
              </w:rPr>
              <w:t>2</w:t>
            </w:r>
          </w:p>
        </w:tc>
        <w:tc>
          <w:tcPr>
            <w:tcW w:w="1387" w:type="dxa"/>
            <w:vAlign w:val="center"/>
          </w:tcPr>
          <w:p w14:paraId="75390F52" w14:textId="77777777" w:rsidR="00703680" w:rsidRPr="00703680" w:rsidRDefault="00703680" w:rsidP="00703680">
            <w:pPr>
              <w:jc w:val="center"/>
              <w:rPr>
                <w:color w:val="000000"/>
              </w:rPr>
            </w:pPr>
            <w:r w:rsidRPr="00D050C7">
              <w:rPr>
                <w:color w:val="000000"/>
              </w:rPr>
              <w:t>5</w:t>
            </w:r>
          </w:p>
        </w:tc>
        <w:tc>
          <w:tcPr>
            <w:tcW w:w="1386" w:type="dxa"/>
            <w:vAlign w:val="center"/>
          </w:tcPr>
          <w:p w14:paraId="290DB1D4" w14:textId="77777777" w:rsidR="00703680" w:rsidRPr="00703680" w:rsidRDefault="00703680" w:rsidP="00703680">
            <w:pPr>
              <w:jc w:val="center"/>
              <w:rPr>
                <w:color w:val="000000"/>
              </w:rPr>
            </w:pPr>
            <w:r w:rsidRPr="00D050C7">
              <w:rPr>
                <w:color w:val="000000"/>
              </w:rPr>
              <w:t>8</w:t>
            </w:r>
          </w:p>
        </w:tc>
        <w:tc>
          <w:tcPr>
            <w:tcW w:w="1387" w:type="dxa"/>
            <w:vAlign w:val="center"/>
          </w:tcPr>
          <w:p w14:paraId="0D6BE15E" w14:textId="77777777" w:rsidR="00703680" w:rsidRPr="00703680" w:rsidRDefault="00703680" w:rsidP="00703680">
            <w:pPr>
              <w:jc w:val="center"/>
              <w:rPr>
                <w:color w:val="000000"/>
              </w:rPr>
            </w:pPr>
            <w:r w:rsidRPr="00D050C7">
              <w:rPr>
                <w:color w:val="000000"/>
              </w:rPr>
              <w:t>11</w:t>
            </w:r>
          </w:p>
        </w:tc>
        <w:tc>
          <w:tcPr>
            <w:tcW w:w="1542" w:type="dxa"/>
            <w:vAlign w:val="center"/>
          </w:tcPr>
          <w:p w14:paraId="7EB19455" w14:textId="77777777" w:rsidR="00703680" w:rsidRPr="00703680" w:rsidRDefault="00703680" w:rsidP="00703680">
            <w:pPr>
              <w:jc w:val="center"/>
              <w:rPr>
                <w:color w:val="000000"/>
              </w:rPr>
            </w:pPr>
            <w:r w:rsidRPr="00D050C7">
              <w:rPr>
                <w:color w:val="000000"/>
              </w:rPr>
              <w:t>13</w:t>
            </w:r>
          </w:p>
        </w:tc>
      </w:tr>
      <w:tr w:rsidR="00703680" w:rsidRPr="00703680" w14:paraId="40CAB71D" w14:textId="77777777" w:rsidTr="00E36A78">
        <w:trPr>
          <w:trHeight w:val="141"/>
        </w:trPr>
        <w:tc>
          <w:tcPr>
            <w:tcW w:w="2263" w:type="dxa"/>
            <w:vMerge/>
            <w:vAlign w:val="center"/>
          </w:tcPr>
          <w:p w14:paraId="45511291" w14:textId="77777777" w:rsidR="00703680" w:rsidRPr="00703680" w:rsidRDefault="00703680" w:rsidP="00D050C7">
            <w:pPr>
              <w:tabs>
                <w:tab w:val="left" w:pos="927"/>
              </w:tabs>
              <w:ind w:left="23"/>
              <w:rPr>
                <w:bCs/>
              </w:rPr>
            </w:pPr>
          </w:p>
        </w:tc>
        <w:tc>
          <w:tcPr>
            <w:tcW w:w="1386" w:type="dxa"/>
            <w:vAlign w:val="center"/>
          </w:tcPr>
          <w:p w14:paraId="524211C7" w14:textId="77777777" w:rsidR="00703680" w:rsidRPr="00703680" w:rsidRDefault="00703680" w:rsidP="00703680">
            <w:pPr>
              <w:jc w:val="center"/>
              <w:rPr>
                <w:color w:val="000000"/>
              </w:rPr>
            </w:pPr>
            <w:r w:rsidRPr="00D050C7">
              <w:rPr>
                <w:color w:val="000000"/>
              </w:rPr>
              <w:t>1</w:t>
            </w:r>
          </w:p>
        </w:tc>
        <w:tc>
          <w:tcPr>
            <w:tcW w:w="1387" w:type="dxa"/>
            <w:vAlign w:val="center"/>
          </w:tcPr>
          <w:p w14:paraId="4BB0D59C" w14:textId="77777777" w:rsidR="00703680" w:rsidRPr="00703680" w:rsidRDefault="00703680" w:rsidP="00703680">
            <w:pPr>
              <w:jc w:val="center"/>
              <w:rPr>
                <w:color w:val="000000"/>
              </w:rPr>
            </w:pPr>
            <w:r w:rsidRPr="00D050C7">
              <w:rPr>
                <w:color w:val="000000"/>
              </w:rPr>
              <w:t>5</w:t>
            </w:r>
          </w:p>
        </w:tc>
        <w:tc>
          <w:tcPr>
            <w:tcW w:w="1386" w:type="dxa"/>
            <w:vAlign w:val="center"/>
          </w:tcPr>
          <w:p w14:paraId="59FFA51A" w14:textId="77777777" w:rsidR="00703680" w:rsidRPr="00703680" w:rsidRDefault="00703680" w:rsidP="00703680">
            <w:pPr>
              <w:jc w:val="center"/>
              <w:rPr>
                <w:color w:val="000000"/>
              </w:rPr>
            </w:pPr>
            <w:r w:rsidRPr="00D050C7">
              <w:rPr>
                <w:color w:val="000000"/>
              </w:rPr>
              <w:t>8</w:t>
            </w:r>
          </w:p>
        </w:tc>
        <w:tc>
          <w:tcPr>
            <w:tcW w:w="1387" w:type="dxa"/>
            <w:vAlign w:val="center"/>
          </w:tcPr>
          <w:p w14:paraId="3F6DB1B5" w14:textId="77777777" w:rsidR="00703680" w:rsidRPr="00703680" w:rsidRDefault="00703680" w:rsidP="00703680">
            <w:pPr>
              <w:jc w:val="center"/>
              <w:rPr>
                <w:color w:val="000000"/>
              </w:rPr>
            </w:pPr>
            <w:r w:rsidRPr="00D050C7">
              <w:rPr>
                <w:color w:val="000000"/>
              </w:rPr>
              <w:t>13</w:t>
            </w:r>
          </w:p>
        </w:tc>
        <w:tc>
          <w:tcPr>
            <w:tcW w:w="1542" w:type="dxa"/>
            <w:vAlign w:val="center"/>
          </w:tcPr>
          <w:p w14:paraId="6E474FBB" w14:textId="77777777" w:rsidR="00703680" w:rsidRPr="00703680" w:rsidRDefault="00703680" w:rsidP="00703680">
            <w:pPr>
              <w:jc w:val="center"/>
              <w:rPr>
                <w:color w:val="000000"/>
              </w:rPr>
            </w:pPr>
            <w:r w:rsidRPr="00D050C7">
              <w:rPr>
                <w:color w:val="000000"/>
              </w:rPr>
              <w:t>15</w:t>
            </w:r>
          </w:p>
        </w:tc>
      </w:tr>
      <w:tr w:rsidR="00703680" w:rsidRPr="00703680" w14:paraId="7B8BED5A" w14:textId="77777777" w:rsidTr="00E36A78">
        <w:trPr>
          <w:trHeight w:val="141"/>
        </w:trPr>
        <w:tc>
          <w:tcPr>
            <w:tcW w:w="2263" w:type="dxa"/>
            <w:vMerge/>
            <w:vAlign w:val="center"/>
          </w:tcPr>
          <w:p w14:paraId="3BDFA8E1" w14:textId="77777777" w:rsidR="00703680" w:rsidRPr="00703680" w:rsidRDefault="00703680" w:rsidP="00D050C7">
            <w:pPr>
              <w:tabs>
                <w:tab w:val="left" w:pos="927"/>
              </w:tabs>
              <w:ind w:left="23"/>
              <w:rPr>
                <w:bCs/>
              </w:rPr>
            </w:pPr>
          </w:p>
        </w:tc>
        <w:tc>
          <w:tcPr>
            <w:tcW w:w="1386" w:type="dxa"/>
            <w:vAlign w:val="center"/>
          </w:tcPr>
          <w:p w14:paraId="0E5E954F" w14:textId="77777777" w:rsidR="00703680" w:rsidRPr="00703680" w:rsidRDefault="00703680" w:rsidP="00703680">
            <w:pPr>
              <w:jc w:val="center"/>
              <w:rPr>
                <w:color w:val="000000"/>
              </w:rPr>
            </w:pPr>
            <w:r w:rsidRPr="00D050C7">
              <w:rPr>
                <w:color w:val="000000"/>
              </w:rPr>
              <w:t>4</w:t>
            </w:r>
          </w:p>
        </w:tc>
        <w:tc>
          <w:tcPr>
            <w:tcW w:w="1387" w:type="dxa"/>
            <w:vAlign w:val="center"/>
          </w:tcPr>
          <w:p w14:paraId="5D92BBCF" w14:textId="77777777" w:rsidR="00703680" w:rsidRPr="00703680" w:rsidRDefault="00703680" w:rsidP="00703680">
            <w:pPr>
              <w:jc w:val="center"/>
              <w:rPr>
                <w:color w:val="000000"/>
              </w:rPr>
            </w:pPr>
            <w:r w:rsidRPr="00D050C7">
              <w:rPr>
                <w:color w:val="000000"/>
              </w:rPr>
              <w:t>8</w:t>
            </w:r>
          </w:p>
        </w:tc>
        <w:tc>
          <w:tcPr>
            <w:tcW w:w="1386" w:type="dxa"/>
            <w:vAlign w:val="center"/>
          </w:tcPr>
          <w:p w14:paraId="613BD24F" w14:textId="77777777" w:rsidR="00703680" w:rsidRPr="00703680" w:rsidRDefault="00703680" w:rsidP="00703680">
            <w:pPr>
              <w:jc w:val="center"/>
              <w:rPr>
                <w:color w:val="000000"/>
              </w:rPr>
            </w:pPr>
            <w:r w:rsidRPr="00D050C7">
              <w:rPr>
                <w:color w:val="000000"/>
              </w:rPr>
              <w:t>10</w:t>
            </w:r>
          </w:p>
        </w:tc>
        <w:tc>
          <w:tcPr>
            <w:tcW w:w="1387" w:type="dxa"/>
            <w:vAlign w:val="center"/>
          </w:tcPr>
          <w:p w14:paraId="4EFFFFEF" w14:textId="77777777" w:rsidR="00703680" w:rsidRPr="00703680" w:rsidRDefault="00703680" w:rsidP="00703680">
            <w:pPr>
              <w:jc w:val="center"/>
              <w:rPr>
                <w:color w:val="000000"/>
              </w:rPr>
            </w:pPr>
            <w:r w:rsidRPr="00D050C7">
              <w:rPr>
                <w:color w:val="000000"/>
              </w:rPr>
              <w:t>14</w:t>
            </w:r>
          </w:p>
        </w:tc>
        <w:tc>
          <w:tcPr>
            <w:tcW w:w="1542" w:type="dxa"/>
            <w:vAlign w:val="center"/>
          </w:tcPr>
          <w:p w14:paraId="4E0A487E" w14:textId="77777777" w:rsidR="00703680" w:rsidRPr="00703680" w:rsidRDefault="00703680" w:rsidP="00703680">
            <w:pPr>
              <w:jc w:val="center"/>
              <w:rPr>
                <w:color w:val="000000"/>
              </w:rPr>
            </w:pPr>
            <w:r w:rsidRPr="00D050C7">
              <w:rPr>
                <w:color w:val="000000"/>
              </w:rPr>
              <w:t>16</w:t>
            </w:r>
          </w:p>
        </w:tc>
      </w:tr>
      <w:tr w:rsidR="00703680" w:rsidRPr="00703680" w14:paraId="58559A8B" w14:textId="77777777" w:rsidTr="00E36A78">
        <w:trPr>
          <w:trHeight w:val="141"/>
        </w:trPr>
        <w:tc>
          <w:tcPr>
            <w:tcW w:w="2263" w:type="dxa"/>
            <w:vMerge/>
            <w:vAlign w:val="center"/>
          </w:tcPr>
          <w:p w14:paraId="421D7EE5" w14:textId="77777777" w:rsidR="00703680" w:rsidRPr="00703680" w:rsidRDefault="00703680" w:rsidP="00D050C7">
            <w:pPr>
              <w:tabs>
                <w:tab w:val="left" w:pos="927"/>
              </w:tabs>
              <w:ind w:left="23"/>
              <w:rPr>
                <w:bCs/>
              </w:rPr>
            </w:pPr>
          </w:p>
        </w:tc>
        <w:tc>
          <w:tcPr>
            <w:tcW w:w="1386" w:type="dxa"/>
            <w:vAlign w:val="center"/>
          </w:tcPr>
          <w:p w14:paraId="0099F1EF" w14:textId="77777777" w:rsidR="00703680" w:rsidRPr="00703680" w:rsidRDefault="00703680" w:rsidP="00703680">
            <w:pPr>
              <w:jc w:val="center"/>
              <w:rPr>
                <w:color w:val="000000"/>
              </w:rPr>
            </w:pPr>
            <w:r w:rsidRPr="00D050C7">
              <w:rPr>
                <w:color w:val="000000"/>
              </w:rPr>
              <w:t>3</w:t>
            </w:r>
          </w:p>
        </w:tc>
        <w:tc>
          <w:tcPr>
            <w:tcW w:w="1387" w:type="dxa"/>
            <w:vAlign w:val="center"/>
          </w:tcPr>
          <w:p w14:paraId="2CE31007" w14:textId="77777777" w:rsidR="00703680" w:rsidRPr="00703680" w:rsidRDefault="00703680" w:rsidP="00703680">
            <w:pPr>
              <w:jc w:val="center"/>
              <w:rPr>
                <w:color w:val="000000"/>
              </w:rPr>
            </w:pPr>
            <w:r w:rsidRPr="00D050C7">
              <w:rPr>
                <w:color w:val="000000"/>
              </w:rPr>
              <w:t>7</w:t>
            </w:r>
          </w:p>
        </w:tc>
        <w:tc>
          <w:tcPr>
            <w:tcW w:w="1386" w:type="dxa"/>
            <w:vAlign w:val="center"/>
          </w:tcPr>
          <w:p w14:paraId="1DEAAAD9" w14:textId="77777777" w:rsidR="00703680" w:rsidRPr="00703680" w:rsidRDefault="00703680" w:rsidP="00703680">
            <w:pPr>
              <w:jc w:val="center"/>
              <w:rPr>
                <w:color w:val="000000"/>
              </w:rPr>
            </w:pPr>
            <w:r w:rsidRPr="00D050C7">
              <w:rPr>
                <w:color w:val="000000"/>
              </w:rPr>
              <w:t>9</w:t>
            </w:r>
          </w:p>
        </w:tc>
        <w:tc>
          <w:tcPr>
            <w:tcW w:w="1387" w:type="dxa"/>
            <w:vAlign w:val="center"/>
          </w:tcPr>
          <w:p w14:paraId="4EA8FEB1" w14:textId="77777777" w:rsidR="00703680" w:rsidRPr="00703680" w:rsidRDefault="00703680" w:rsidP="00703680">
            <w:pPr>
              <w:jc w:val="center"/>
              <w:rPr>
                <w:color w:val="000000"/>
              </w:rPr>
            </w:pPr>
            <w:r w:rsidRPr="00D050C7">
              <w:rPr>
                <w:color w:val="000000"/>
              </w:rPr>
              <w:t>11</w:t>
            </w:r>
          </w:p>
        </w:tc>
        <w:tc>
          <w:tcPr>
            <w:tcW w:w="1542" w:type="dxa"/>
            <w:vAlign w:val="center"/>
          </w:tcPr>
          <w:p w14:paraId="443FA2CE" w14:textId="77777777" w:rsidR="00703680" w:rsidRPr="00703680" w:rsidRDefault="00703680" w:rsidP="00703680">
            <w:pPr>
              <w:jc w:val="center"/>
              <w:rPr>
                <w:color w:val="000000"/>
              </w:rPr>
            </w:pPr>
            <w:r w:rsidRPr="00D050C7">
              <w:rPr>
                <w:color w:val="000000"/>
              </w:rPr>
              <w:t>13</w:t>
            </w:r>
          </w:p>
        </w:tc>
      </w:tr>
      <w:tr w:rsidR="00703680" w:rsidRPr="00703680" w14:paraId="56268586" w14:textId="77777777" w:rsidTr="00E36A78">
        <w:trPr>
          <w:trHeight w:val="141"/>
        </w:trPr>
        <w:tc>
          <w:tcPr>
            <w:tcW w:w="2263" w:type="dxa"/>
            <w:vMerge/>
            <w:vAlign w:val="center"/>
          </w:tcPr>
          <w:p w14:paraId="67169AF0" w14:textId="77777777" w:rsidR="00703680" w:rsidRPr="00703680" w:rsidRDefault="00703680" w:rsidP="00D050C7">
            <w:pPr>
              <w:tabs>
                <w:tab w:val="left" w:pos="927"/>
              </w:tabs>
              <w:ind w:left="23"/>
              <w:rPr>
                <w:bCs/>
              </w:rPr>
            </w:pPr>
          </w:p>
        </w:tc>
        <w:tc>
          <w:tcPr>
            <w:tcW w:w="1386" w:type="dxa"/>
            <w:vAlign w:val="center"/>
          </w:tcPr>
          <w:p w14:paraId="6942DE39" w14:textId="77777777" w:rsidR="00703680" w:rsidRPr="00703680" w:rsidRDefault="00703680" w:rsidP="00703680">
            <w:pPr>
              <w:jc w:val="center"/>
              <w:rPr>
                <w:color w:val="000000"/>
              </w:rPr>
            </w:pPr>
            <w:r w:rsidRPr="00D050C7">
              <w:rPr>
                <w:color w:val="000000"/>
              </w:rPr>
              <w:t>2</w:t>
            </w:r>
          </w:p>
        </w:tc>
        <w:tc>
          <w:tcPr>
            <w:tcW w:w="1387" w:type="dxa"/>
            <w:vAlign w:val="center"/>
          </w:tcPr>
          <w:p w14:paraId="45542645" w14:textId="77777777" w:rsidR="00703680" w:rsidRPr="00703680" w:rsidRDefault="00703680" w:rsidP="00703680">
            <w:pPr>
              <w:jc w:val="center"/>
              <w:rPr>
                <w:color w:val="000000"/>
              </w:rPr>
            </w:pPr>
            <w:r w:rsidRPr="00D050C7">
              <w:rPr>
                <w:color w:val="000000"/>
              </w:rPr>
              <w:t>5</w:t>
            </w:r>
          </w:p>
        </w:tc>
        <w:tc>
          <w:tcPr>
            <w:tcW w:w="1386" w:type="dxa"/>
            <w:vAlign w:val="center"/>
          </w:tcPr>
          <w:p w14:paraId="484CFEAE" w14:textId="77777777" w:rsidR="00703680" w:rsidRPr="00703680" w:rsidRDefault="00703680" w:rsidP="00703680">
            <w:pPr>
              <w:jc w:val="center"/>
              <w:rPr>
                <w:color w:val="000000"/>
              </w:rPr>
            </w:pPr>
            <w:r w:rsidRPr="00D050C7">
              <w:rPr>
                <w:color w:val="000000"/>
              </w:rPr>
              <w:t>8</w:t>
            </w:r>
          </w:p>
        </w:tc>
        <w:tc>
          <w:tcPr>
            <w:tcW w:w="1387" w:type="dxa"/>
            <w:vAlign w:val="center"/>
          </w:tcPr>
          <w:p w14:paraId="4CD33C57" w14:textId="77777777" w:rsidR="00703680" w:rsidRPr="00703680" w:rsidRDefault="00703680" w:rsidP="00703680">
            <w:pPr>
              <w:jc w:val="center"/>
              <w:rPr>
                <w:color w:val="000000"/>
              </w:rPr>
            </w:pPr>
            <w:r w:rsidRPr="00D050C7">
              <w:rPr>
                <w:color w:val="000000"/>
              </w:rPr>
              <w:t>10</w:t>
            </w:r>
          </w:p>
        </w:tc>
        <w:tc>
          <w:tcPr>
            <w:tcW w:w="1542" w:type="dxa"/>
            <w:vAlign w:val="center"/>
          </w:tcPr>
          <w:p w14:paraId="5EBEBB5B" w14:textId="77777777" w:rsidR="00703680" w:rsidRPr="00703680" w:rsidRDefault="00703680" w:rsidP="00703680">
            <w:pPr>
              <w:jc w:val="center"/>
              <w:rPr>
                <w:color w:val="000000"/>
              </w:rPr>
            </w:pPr>
            <w:r w:rsidRPr="00D050C7">
              <w:rPr>
                <w:color w:val="000000"/>
              </w:rPr>
              <w:t>14</w:t>
            </w:r>
          </w:p>
        </w:tc>
      </w:tr>
      <w:tr w:rsidR="00703680" w:rsidRPr="00703680" w14:paraId="565404F9" w14:textId="77777777" w:rsidTr="00E36A78">
        <w:trPr>
          <w:trHeight w:val="141"/>
        </w:trPr>
        <w:tc>
          <w:tcPr>
            <w:tcW w:w="2263" w:type="dxa"/>
            <w:vMerge/>
            <w:vAlign w:val="center"/>
          </w:tcPr>
          <w:p w14:paraId="1EDD3C00" w14:textId="77777777" w:rsidR="00703680" w:rsidRPr="00703680" w:rsidRDefault="00703680" w:rsidP="00D050C7">
            <w:pPr>
              <w:tabs>
                <w:tab w:val="left" w:pos="927"/>
              </w:tabs>
              <w:ind w:left="23"/>
              <w:rPr>
                <w:bCs/>
              </w:rPr>
            </w:pPr>
          </w:p>
        </w:tc>
        <w:tc>
          <w:tcPr>
            <w:tcW w:w="1386" w:type="dxa"/>
            <w:vAlign w:val="center"/>
          </w:tcPr>
          <w:p w14:paraId="28538911" w14:textId="77777777" w:rsidR="00703680" w:rsidRPr="00703680" w:rsidRDefault="00703680" w:rsidP="00703680">
            <w:pPr>
              <w:jc w:val="center"/>
              <w:rPr>
                <w:color w:val="000000"/>
              </w:rPr>
            </w:pPr>
            <w:r w:rsidRPr="00D050C7">
              <w:rPr>
                <w:color w:val="000000"/>
              </w:rPr>
              <w:t>2</w:t>
            </w:r>
          </w:p>
        </w:tc>
        <w:tc>
          <w:tcPr>
            <w:tcW w:w="1387" w:type="dxa"/>
            <w:vAlign w:val="center"/>
          </w:tcPr>
          <w:p w14:paraId="27BE2C71" w14:textId="77777777" w:rsidR="00703680" w:rsidRPr="00703680" w:rsidRDefault="00703680" w:rsidP="00703680">
            <w:pPr>
              <w:jc w:val="center"/>
              <w:rPr>
                <w:color w:val="000000"/>
              </w:rPr>
            </w:pPr>
            <w:r w:rsidRPr="00D050C7">
              <w:rPr>
                <w:color w:val="000000"/>
              </w:rPr>
              <w:t>6</w:t>
            </w:r>
          </w:p>
        </w:tc>
        <w:tc>
          <w:tcPr>
            <w:tcW w:w="1386" w:type="dxa"/>
            <w:vAlign w:val="center"/>
          </w:tcPr>
          <w:p w14:paraId="45BBA7AB" w14:textId="77777777" w:rsidR="00703680" w:rsidRPr="00703680" w:rsidRDefault="00703680" w:rsidP="00703680">
            <w:pPr>
              <w:jc w:val="center"/>
              <w:rPr>
                <w:color w:val="000000"/>
              </w:rPr>
            </w:pPr>
            <w:r w:rsidRPr="00D050C7">
              <w:rPr>
                <w:color w:val="000000"/>
              </w:rPr>
              <w:t>8</w:t>
            </w:r>
          </w:p>
        </w:tc>
        <w:tc>
          <w:tcPr>
            <w:tcW w:w="1387" w:type="dxa"/>
            <w:vAlign w:val="center"/>
          </w:tcPr>
          <w:p w14:paraId="4B1C22F0" w14:textId="77777777" w:rsidR="00703680" w:rsidRPr="00703680" w:rsidRDefault="00703680" w:rsidP="00703680">
            <w:pPr>
              <w:jc w:val="center"/>
              <w:rPr>
                <w:color w:val="000000"/>
              </w:rPr>
            </w:pPr>
            <w:r w:rsidRPr="00D050C7">
              <w:rPr>
                <w:color w:val="000000"/>
              </w:rPr>
              <w:t>11</w:t>
            </w:r>
          </w:p>
        </w:tc>
        <w:tc>
          <w:tcPr>
            <w:tcW w:w="1542" w:type="dxa"/>
            <w:vAlign w:val="center"/>
          </w:tcPr>
          <w:p w14:paraId="11752689" w14:textId="77777777" w:rsidR="00703680" w:rsidRPr="00703680" w:rsidRDefault="00703680" w:rsidP="00703680">
            <w:pPr>
              <w:jc w:val="center"/>
              <w:rPr>
                <w:color w:val="000000"/>
              </w:rPr>
            </w:pPr>
            <w:r w:rsidRPr="00D050C7">
              <w:rPr>
                <w:color w:val="000000"/>
              </w:rPr>
              <w:t>15</w:t>
            </w:r>
          </w:p>
        </w:tc>
      </w:tr>
      <w:tr w:rsidR="00703680" w:rsidRPr="00703680" w14:paraId="5DB1DFF5" w14:textId="77777777" w:rsidTr="00E36A78">
        <w:trPr>
          <w:trHeight w:val="141"/>
        </w:trPr>
        <w:tc>
          <w:tcPr>
            <w:tcW w:w="2263" w:type="dxa"/>
            <w:vMerge/>
            <w:vAlign w:val="center"/>
          </w:tcPr>
          <w:p w14:paraId="704FAEED" w14:textId="77777777" w:rsidR="00703680" w:rsidRPr="00703680" w:rsidRDefault="00703680" w:rsidP="00D050C7">
            <w:pPr>
              <w:tabs>
                <w:tab w:val="left" w:pos="927"/>
              </w:tabs>
              <w:ind w:left="23"/>
              <w:rPr>
                <w:bCs/>
              </w:rPr>
            </w:pPr>
          </w:p>
        </w:tc>
        <w:tc>
          <w:tcPr>
            <w:tcW w:w="1386" w:type="dxa"/>
            <w:vAlign w:val="center"/>
          </w:tcPr>
          <w:p w14:paraId="3BF6BE92" w14:textId="77777777" w:rsidR="00703680" w:rsidRPr="00703680" w:rsidRDefault="00703680" w:rsidP="00703680">
            <w:pPr>
              <w:jc w:val="center"/>
              <w:rPr>
                <w:color w:val="000000"/>
              </w:rPr>
            </w:pPr>
            <w:r w:rsidRPr="00D050C7">
              <w:rPr>
                <w:color w:val="000000"/>
              </w:rPr>
              <w:t>3</w:t>
            </w:r>
          </w:p>
        </w:tc>
        <w:tc>
          <w:tcPr>
            <w:tcW w:w="1387" w:type="dxa"/>
            <w:vAlign w:val="center"/>
          </w:tcPr>
          <w:p w14:paraId="03F9C647" w14:textId="77777777" w:rsidR="00703680" w:rsidRPr="00703680" w:rsidRDefault="00703680" w:rsidP="00703680">
            <w:pPr>
              <w:jc w:val="center"/>
              <w:rPr>
                <w:color w:val="000000"/>
              </w:rPr>
            </w:pPr>
            <w:r w:rsidRPr="00D050C7">
              <w:rPr>
                <w:color w:val="000000"/>
              </w:rPr>
              <w:t>8</w:t>
            </w:r>
          </w:p>
        </w:tc>
        <w:tc>
          <w:tcPr>
            <w:tcW w:w="1386" w:type="dxa"/>
            <w:vAlign w:val="center"/>
          </w:tcPr>
          <w:p w14:paraId="2038401A" w14:textId="77777777" w:rsidR="00703680" w:rsidRPr="00703680" w:rsidRDefault="00703680" w:rsidP="00703680">
            <w:pPr>
              <w:jc w:val="center"/>
              <w:rPr>
                <w:color w:val="000000"/>
              </w:rPr>
            </w:pPr>
            <w:r w:rsidRPr="00D050C7">
              <w:rPr>
                <w:color w:val="000000"/>
              </w:rPr>
              <w:t>10</w:t>
            </w:r>
          </w:p>
        </w:tc>
        <w:tc>
          <w:tcPr>
            <w:tcW w:w="1387" w:type="dxa"/>
            <w:vAlign w:val="center"/>
          </w:tcPr>
          <w:p w14:paraId="28FFE2AA" w14:textId="77777777" w:rsidR="00703680" w:rsidRPr="00703680" w:rsidRDefault="00703680" w:rsidP="00703680">
            <w:pPr>
              <w:jc w:val="center"/>
              <w:rPr>
                <w:color w:val="000000"/>
              </w:rPr>
            </w:pPr>
            <w:r w:rsidRPr="00D050C7">
              <w:rPr>
                <w:color w:val="000000"/>
              </w:rPr>
              <w:t>12</w:t>
            </w:r>
          </w:p>
        </w:tc>
        <w:tc>
          <w:tcPr>
            <w:tcW w:w="1542" w:type="dxa"/>
            <w:vAlign w:val="center"/>
          </w:tcPr>
          <w:p w14:paraId="7BA75697" w14:textId="77777777" w:rsidR="00703680" w:rsidRPr="00703680" w:rsidRDefault="00703680" w:rsidP="00703680">
            <w:pPr>
              <w:jc w:val="center"/>
              <w:rPr>
                <w:color w:val="000000"/>
              </w:rPr>
            </w:pPr>
            <w:r w:rsidRPr="00D050C7">
              <w:rPr>
                <w:color w:val="000000"/>
              </w:rPr>
              <w:t>15</w:t>
            </w:r>
          </w:p>
        </w:tc>
      </w:tr>
      <w:tr w:rsidR="00703680" w:rsidRPr="00703680" w14:paraId="5BADF5DE" w14:textId="77777777" w:rsidTr="00E36A78">
        <w:trPr>
          <w:trHeight w:val="141"/>
        </w:trPr>
        <w:tc>
          <w:tcPr>
            <w:tcW w:w="2263" w:type="dxa"/>
            <w:vMerge/>
            <w:vAlign w:val="center"/>
          </w:tcPr>
          <w:p w14:paraId="0BE992A6" w14:textId="77777777" w:rsidR="00703680" w:rsidRPr="00703680" w:rsidRDefault="00703680" w:rsidP="00D050C7">
            <w:pPr>
              <w:tabs>
                <w:tab w:val="left" w:pos="927"/>
              </w:tabs>
              <w:ind w:left="23"/>
              <w:rPr>
                <w:bCs/>
              </w:rPr>
            </w:pPr>
          </w:p>
        </w:tc>
        <w:tc>
          <w:tcPr>
            <w:tcW w:w="1386" w:type="dxa"/>
            <w:vAlign w:val="center"/>
          </w:tcPr>
          <w:p w14:paraId="1AAB9936" w14:textId="77777777" w:rsidR="00703680" w:rsidRPr="00703680" w:rsidRDefault="00703680" w:rsidP="00703680">
            <w:pPr>
              <w:jc w:val="center"/>
              <w:rPr>
                <w:color w:val="000000"/>
              </w:rPr>
            </w:pPr>
            <w:r w:rsidRPr="00D050C7">
              <w:rPr>
                <w:color w:val="000000"/>
              </w:rPr>
              <w:t>3</w:t>
            </w:r>
          </w:p>
        </w:tc>
        <w:tc>
          <w:tcPr>
            <w:tcW w:w="1387" w:type="dxa"/>
            <w:vAlign w:val="center"/>
          </w:tcPr>
          <w:p w14:paraId="44217B38" w14:textId="77777777" w:rsidR="00703680" w:rsidRPr="00703680" w:rsidRDefault="00703680" w:rsidP="00703680">
            <w:pPr>
              <w:jc w:val="center"/>
              <w:rPr>
                <w:color w:val="000000"/>
              </w:rPr>
            </w:pPr>
            <w:r w:rsidRPr="00D050C7">
              <w:rPr>
                <w:color w:val="000000"/>
              </w:rPr>
              <w:t>8</w:t>
            </w:r>
          </w:p>
        </w:tc>
        <w:tc>
          <w:tcPr>
            <w:tcW w:w="1386" w:type="dxa"/>
            <w:vAlign w:val="center"/>
          </w:tcPr>
          <w:p w14:paraId="5380DB93" w14:textId="77777777" w:rsidR="00703680" w:rsidRPr="00703680" w:rsidRDefault="00703680" w:rsidP="00703680">
            <w:pPr>
              <w:jc w:val="center"/>
              <w:rPr>
                <w:color w:val="000000"/>
              </w:rPr>
            </w:pPr>
            <w:r w:rsidRPr="00D050C7">
              <w:rPr>
                <w:color w:val="000000"/>
              </w:rPr>
              <w:t>10</w:t>
            </w:r>
          </w:p>
        </w:tc>
        <w:tc>
          <w:tcPr>
            <w:tcW w:w="1387" w:type="dxa"/>
            <w:vAlign w:val="center"/>
          </w:tcPr>
          <w:p w14:paraId="11747424" w14:textId="77777777" w:rsidR="00703680" w:rsidRPr="00703680" w:rsidRDefault="00703680" w:rsidP="00703680">
            <w:pPr>
              <w:jc w:val="center"/>
              <w:rPr>
                <w:color w:val="000000"/>
              </w:rPr>
            </w:pPr>
            <w:r w:rsidRPr="00D050C7">
              <w:rPr>
                <w:color w:val="000000"/>
              </w:rPr>
              <w:t>12</w:t>
            </w:r>
          </w:p>
        </w:tc>
        <w:tc>
          <w:tcPr>
            <w:tcW w:w="1542" w:type="dxa"/>
            <w:vAlign w:val="center"/>
          </w:tcPr>
          <w:p w14:paraId="3B984579" w14:textId="77777777" w:rsidR="00703680" w:rsidRPr="00703680" w:rsidRDefault="00703680" w:rsidP="00703680">
            <w:pPr>
              <w:jc w:val="center"/>
              <w:rPr>
                <w:color w:val="000000"/>
              </w:rPr>
            </w:pPr>
            <w:r w:rsidRPr="00D050C7">
              <w:rPr>
                <w:color w:val="000000"/>
              </w:rPr>
              <w:t>14</w:t>
            </w:r>
          </w:p>
        </w:tc>
      </w:tr>
      <w:tr w:rsidR="00703680" w:rsidRPr="00703680" w14:paraId="6E6D7BAC" w14:textId="77777777" w:rsidTr="00E36A78">
        <w:trPr>
          <w:trHeight w:val="176"/>
        </w:trPr>
        <w:tc>
          <w:tcPr>
            <w:tcW w:w="2263" w:type="dxa"/>
            <w:vAlign w:val="center"/>
          </w:tcPr>
          <w:p w14:paraId="3BBE275B" w14:textId="2CBD2FA1" w:rsidR="00703680" w:rsidRPr="00703680" w:rsidRDefault="00703680" w:rsidP="00281A13">
            <w:pPr>
              <w:ind w:left="23"/>
              <w:jc w:val="center"/>
              <w:rPr>
                <w:bCs/>
              </w:rPr>
            </w:pPr>
            <w:r w:rsidRPr="00703680">
              <w:t>Ср</w:t>
            </w:r>
            <w:r w:rsidR="00281A13">
              <w:t xml:space="preserve">. </w:t>
            </w:r>
            <w:r w:rsidRPr="00703680">
              <w:t>значение</w:t>
            </w:r>
          </w:p>
        </w:tc>
        <w:tc>
          <w:tcPr>
            <w:tcW w:w="1386" w:type="dxa"/>
            <w:vAlign w:val="center"/>
          </w:tcPr>
          <w:p w14:paraId="08F8A282" w14:textId="77777777" w:rsidR="00703680" w:rsidRPr="00D050C7" w:rsidRDefault="00703680" w:rsidP="00703680">
            <w:pPr>
              <w:jc w:val="center"/>
              <w:rPr>
                <w:b/>
                <w:color w:val="000000"/>
              </w:rPr>
            </w:pPr>
            <w:r w:rsidRPr="00281A13">
              <w:rPr>
                <w:b/>
              </w:rPr>
              <w:t>3</w:t>
            </w:r>
          </w:p>
        </w:tc>
        <w:tc>
          <w:tcPr>
            <w:tcW w:w="1387" w:type="dxa"/>
            <w:vAlign w:val="center"/>
          </w:tcPr>
          <w:p w14:paraId="457EFD8A" w14:textId="77777777" w:rsidR="00703680" w:rsidRPr="00D050C7" w:rsidRDefault="00703680" w:rsidP="00703680">
            <w:pPr>
              <w:jc w:val="center"/>
              <w:rPr>
                <w:b/>
                <w:color w:val="000000"/>
              </w:rPr>
            </w:pPr>
            <w:r w:rsidRPr="00281A13">
              <w:rPr>
                <w:b/>
              </w:rPr>
              <w:t>7</w:t>
            </w:r>
          </w:p>
        </w:tc>
        <w:tc>
          <w:tcPr>
            <w:tcW w:w="1386" w:type="dxa"/>
            <w:vAlign w:val="center"/>
          </w:tcPr>
          <w:p w14:paraId="33D16655" w14:textId="77777777" w:rsidR="00703680" w:rsidRPr="00D050C7" w:rsidRDefault="00703680" w:rsidP="00703680">
            <w:pPr>
              <w:jc w:val="center"/>
              <w:rPr>
                <w:b/>
                <w:color w:val="000000"/>
              </w:rPr>
            </w:pPr>
            <w:r w:rsidRPr="00281A13">
              <w:rPr>
                <w:b/>
              </w:rPr>
              <w:t>9</w:t>
            </w:r>
          </w:p>
        </w:tc>
        <w:tc>
          <w:tcPr>
            <w:tcW w:w="1387" w:type="dxa"/>
            <w:vAlign w:val="center"/>
          </w:tcPr>
          <w:p w14:paraId="034FA47F" w14:textId="77777777" w:rsidR="00703680" w:rsidRPr="00D050C7" w:rsidRDefault="00703680" w:rsidP="00703680">
            <w:pPr>
              <w:jc w:val="center"/>
              <w:rPr>
                <w:b/>
                <w:color w:val="000000"/>
              </w:rPr>
            </w:pPr>
            <w:r w:rsidRPr="00281A13">
              <w:rPr>
                <w:b/>
              </w:rPr>
              <w:t>12</w:t>
            </w:r>
          </w:p>
        </w:tc>
        <w:tc>
          <w:tcPr>
            <w:tcW w:w="1542" w:type="dxa"/>
            <w:vAlign w:val="center"/>
          </w:tcPr>
          <w:p w14:paraId="216658E8" w14:textId="77777777" w:rsidR="00703680" w:rsidRPr="00D050C7" w:rsidRDefault="00703680" w:rsidP="00703680">
            <w:pPr>
              <w:jc w:val="center"/>
              <w:rPr>
                <w:b/>
                <w:color w:val="000000"/>
              </w:rPr>
            </w:pPr>
            <w:r w:rsidRPr="00281A13">
              <w:rPr>
                <w:b/>
              </w:rPr>
              <w:t>14</w:t>
            </w:r>
          </w:p>
        </w:tc>
      </w:tr>
      <w:tr w:rsidR="00703680" w:rsidRPr="00703680" w14:paraId="0D612A14" w14:textId="77777777" w:rsidTr="00E36A78">
        <w:trPr>
          <w:trHeight w:val="109"/>
        </w:trPr>
        <w:tc>
          <w:tcPr>
            <w:tcW w:w="2263" w:type="dxa"/>
            <w:vAlign w:val="center"/>
          </w:tcPr>
          <w:p w14:paraId="792E5996" w14:textId="66029DC4" w:rsidR="00703680" w:rsidRPr="00703680" w:rsidRDefault="00703680" w:rsidP="00E36A78">
            <w:pPr>
              <w:ind w:left="-109" w:right="-108"/>
              <w:jc w:val="center"/>
              <w:rPr>
                <w:bCs/>
              </w:rPr>
            </w:pPr>
            <w:r w:rsidRPr="00703680">
              <w:t>Кол</w:t>
            </w:r>
            <w:r w:rsidR="00E36A78">
              <w:t>-во</w:t>
            </w:r>
            <w:r w:rsidRPr="00703680">
              <w:t xml:space="preserve"> элементов, n</w:t>
            </w:r>
          </w:p>
        </w:tc>
        <w:tc>
          <w:tcPr>
            <w:tcW w:w="1386" w:type="dxa"/>
            <w:vAlign w:val="center"/>
          </w:tcPr>
          <w:p w14:paraId="022FC31C" w14:textId="77777777" w:rsidR="00703680" w:rsidRPr="00D050C7" w:rsidRDefault="00703680" w:rsidP="00703680">
            <w:pPr>
              <w:tabs>
                <w:tab w:val="left" w:pos="927"/>
              </w:tabs>
              <w:jc w:val="center"/>
              <w:rPr>
                <w:bCs/>
              </w:rPr>
            </w:pPr>
            <w:r w:rsidRPr="00D050C7">
              <w:rPr>
                <w:bCs/>
              </w:rPr>
              <w:t>12</w:t>
            </w:r>
          </w:p>
        </w:tc>
        <w:tc>
          <w:tcPr>
            <w:tcW w:w="1387" w:type="dxa"/>
            <w:vAlign w:val="center"/>
          </w:tcPr>
          <w:p w14:paraId="7D5CC722" w14:textId="77777777" w:rsidR="00703680" w:rsidRPr="00D050C7" w:rsidRDefault="00703680" w:rsidP="00703680">
            <w:pPr>
              <w:tabs>
                <w:tab w:val="left" w:pos="927"/>
              </w:tabs>
              <w:jc w:val="center"/>
              <w:rPr>
                <w:bCs/>
              </w:rPr>
            </w:pPr>
            <w:r w:rsidRPr="00D050C7">
              <w:rPr>
                <w:bCs/>
              </w:rPr>
              <w:t>12</w:t>
            </w:r>
          </w:p>
        </w:tc>
        <w:tc>
          <w:tcPr>
            <w:tcW w:w="1386" w:type="dxa"/>
            <w:vAlign w:val="center"/>
          </w:tcPr>
          <w:p w14:paraId="6B506BDF" w14:textId="77777777" w:rsidR="00703680" w:rsidRPr="00D050C7" w:rsidRDefault="00703680" w:rsidP="00703680">
            <w:pPr>
              <w:tabs>
                <w:tab w:val="left" w:pos="927"/>
              </w:tabs>
              <w:jc w:val="center"/>
              <w:rPr>
                <w:bCs/>
              </w:rPr>
            </w:pPr>
            <w:r w:rsidRPr="00D050C7">
              <w:rPr>
                <w:bCs/>
              </w:rPr>
              <w:t>12</w:t>
            </w:r>
          </w:p>
        </w:tc>
        <w:tc>
          <w:tcPr>
            <w:tcW w:w="1387" w:type="dxa"/>
            <w:vAlign w:val="center"/>
          </w:tcPr>
          <w:p w14:paraId="074738FC" w14:textId="77777777" w:rsidR="00703680" w:rsidRPr="00D050C7" w:rsidRDefault="00703680" w:rsidP="00703680">
            <w:pPr>
              <w:tabs>
                <w:tab w:val="left" w:pos="927"/>
              </w:tabs>
              <w:jc w:val="center"/>
              <w:rPr>
                <w:bCs/>
              </w:rPr>
            </w:pPr>
            <w:r w:rsidRPr="00D050C7">
              <w:rPr>
                <w:bCs/>
              </w:rPr>
              <w:t>12</w:t>
            </w:r>
          </w:p>
        </w:tc>
        <w:tc>
          <w:tcPr>
            <w:tcW w:w="1542" w:type="dxa"/>
            <w:vAlign w:val="center"/>
          </w:tcPr>
          <w:p w14:paraId="5261CF79" w14:textId="77777777" w:rsidR="00703680" w:rsidRPr="00D050C7" w:rsidRDefault="00703680" w:rsidP="00703680">
            <w:pPr>
              <w:tabs>
                <w:tab w:val="left" w:pos="927"/>
              </w:tabs>
              <w:jc w:val="center"/>
              <w:rPr>
                <w:bCs/>
              </w:rPr>
            </w:pPr>
            <w:r w:rsidRPr="00D050C7">
              <w:rPr>
                <w:bCs/>
              </w:rPr>
              <w:t>12</w:t>
            </w:r>
          </w:p>
        </w:tc>
      </w:tr>
      <w:tr w:rsidR="00703680" w:rsidRPr="00703680" w14:paraId="097E69FD" w14:textId="77777777" w:rsidTr="00E36A78">
        <w:trPr>
          <w:trHeight w:val="64"/>
        </w:trPr>
        <w:tc>
          <w:tcPr>
            <w:tcW w:w="2263" w:type="dxa"/>
            <w:vAlign w:val="center"/>
          </w:tcPr>
          <w:p w14:paraId="639801ED" w14:textId="77777777" w:rsidR="00703680" w:rsidRPr="00703680" w:rsidRDefault="00703680" w:rsidP="00703680">
            <w:pPr>
              <w:ind w:left="23"/>
              <w:jc w:val="center"/>
              <w:rPr>
                <w:bCs/>
              </w:rPr>
            </w:pPr>
            <w:r w:rsidRPr="00703680">
              <w:t>Степени свободы, f</w:t>
            </w:r>
          </w:p>
        </w:tc>
        <w:tc>
          <w:tcPr>
            <w:tcW w:w="1386" w:type="dxa"/>
            <w:vAlign w:val="center"/>
          </w:tcPr>
          <w:p w14:paraId="598ED7EF" w14:textId="77777777" w:rsidR="00703680" w:rsidRPr="00D050C7" w:rsidRDefault="00703680" w:rsidP="00703680">
            <w:pPr>
              <w:tabs>
                <w:tab w:val="left" w:pos="927"/>
              </w:tabs>
              <w:jc w:val="center"/>
              <w:rPr>
                <w:bCs/>
              </w:rPr>
            </w:pPr>
            <w:r w:rsidRPr="00D050C7">
              <w:rPr>
                <w:bCs/>
              </w:rPr>
              <w:t>11</w:t>
            </w:r>
          </w:p>
        </w:tc>
        <w:tc>
          <w:tcPr>
            <w:tcW w:w="1387" w:type="dxa"/>
            <w:vAlign w:val="center"/>
          </w:tcPr>
          <w:p w14:paraId="57FEC8CF" w14:textId="77777777" w:rsidR="00703680" w:rsidRPr="00D050C7" w:rsidRDefault="00703680" w:rsidP="00703680">
            <w:pPr>
              <w:tabs>
                <w:tab w:val="left" w:pos="927"/>
              </w:tabs>
              <w:jc w:val="center"/>
              <w:rPr>
                <w:bCs/>
              </w:rPr>
            </w:pPr>
            <w:r w:rsidRPr="00D050C7">
              <w:rPr>
                <w:bCs/>
              </w:rPr>
              <w:t>11</w:t>
            </w:r>
          </w:p>
        </w:tc>
        <w:tc>
          <w:tcPr>
            <w:tcW w:w="1386" w:type="dxa"/>
            <w:vAlign w:val="center"/>
          </w:tcPr>
          <w:p w14:paraId="646A96FF" w14:textId="77777777" w:rsidR="00703680" w:rsidRPr="00D050C7" w:rsidRDefault="00703680" w:rsidP="00703680">
            <w:pPr>
              <w:tabs>
                <w:tab w:val="left" w:pos="927"/>
              </w:tabs>
              <w:jc w:val="center"/>
              <w:rPr>
                <w:bCs/>
              </w:rPr>
            </w:pPr>
            <w:r w:rsidRPr="00D050C7">
              <w:rPr>
                <w:bCs/>
              </w:rPr>
              <w:t>11</w:t>
            </w:r>
          </w:p>
        </w:tc>
        <w:tc>
          <w:tcPr>
            <w:tcW w:w="1387" w:type="dxa"/>
            <w:vAlign w:val="center"/>
          </w:tcPr>
          <w:p w14:paraId="682FA0C2" w14:textId="77777777" w:rsidR="00703680" w:rsidRPr="00D050C7" w:rsidRDefault="00703680" w:rsidP="00703680">
            <w:pPr>
              <w:tabs>
                <w:tab w:val="left" w:pos="927"/>
              </w:tabs>
              <w:jc w:val="center"/>
              <w:rPr>
                <w:bCs/>
              </w:rPr>
            </w:pPr>
            <w:r w:rsidRPr="00D050C7">
              <w:rPr>
                <w:bCs/>
              </w:rPr>
              <w:t>11</w:t>
            </w:r>
          </w:p>
        </w:tc>
        <w:tc>
          <w:tcPr>
            <w:tcW w:w="1542" w:type="dxa"/>
            <w:vAlign w:val="center"/>
          </w:tcPr>
          <w:p w14:paraId="06371071" w14:textId="77777777" w:rsidR="00703680" w:rsidRPr="00D050C7" w:rsidRDefault="00703680" w:rsidP="00703680">
            <w:pPr>
              <w:tabs>
                <w:tab w:val="left" w:pos="927"/>
              </w:tabs>
              <w:jc w:val="center"/>
              <w:rPr>
                <w:bCs/>
              </w:rPr>
            </w:pPr>
            <w:r w:rsidRPr="00D050C7">
              <w:rPr>
                <w:bCs/>
              </w:rPr>
              <w:t>11</w:t>
            </w:r>
          </w:p>
        </w:tc>
      </w:tr>
      <w:tr w:rsidR="00703680" w:rsidRPr="00703680" w14:paraId="1C2C3A40" w14:textId="77777777" w:rsidTr="00E36A78">
        <w:trPr>
          <w:trHeight w:val="265"/>
        </w:trPr>
        <w:tc>
          <w:tcPr>
            <w:tcW w:w="2263" w:type="dxa"/>
            <w:vAlign w:val="center"/>
          </w:tcPr>
          <w:p w14:paraId="51B4C575" w14:textId="77777777" w:rsidR="00703680" w:rsidRPr="00703680" w:rsidRDefault="00703680" w:rsidP="00703680">
            <w:pPr>
              <w:ind w:left="23"/>
              <w:jc w:val="center"/>
              <w:rPr>
                <w:bCs/>
              </w:rPr>
            </w:pPr>
            <w:r w:rsidRPr="00703680">
              <w:t>Дисперсия</w:t>
            </w:r>
          </w:p>
        </w:tc>
        <w:tc>
          <w:tcPr>
            <w:tcW w:w="1386" w:type="dxa"/>
            <w:vAlign w:val="center"/>
          </w:tcPr>
          <w:p w14:paraId="1F07FC56" w14:textId="77777777" w:rsidR="00703680" w:rsidRPr="00D050C7" w:rsidRDefault="00703680" w:rsidP="00703680">
            <w:pPr>
              <w:jc w:val="center"/>
              <w:rPr>
                <w:color w:val="000000"/>
              </w:rPr>
            </w:pPr>
            <w:r w:rsidRPr="00D050C7">
              <w:rPr>
                <w:bCs/>
                <w:color w:val="000000"/>
              </w:rPr>
              <w:t>0,8</w:t>
            </w:r>
          </w:p>
        </w:tc>
        <w:tc>
          <w:tcPr>
            <w:tcW w:w="1387" w:type="dxa"/>
            <w:vAlign w:val="center"/>
          </w:tcPr>
          <w:p w14:paraId="10683920" w14:textId="77777777" w:rsidR="00703680" w:rsidRPr="00D050C7" w:rsidRDefault="00703680" w:rsidP="00703680">
            <w:pPr>
              <w:jc w:val="center"/>
              <w:rPr>
                <w:color w:val="000000"/>
              </w:rPr>
            </w:pPr>
            <w:r w:rsidRPr="00D050C7">
              <w:rPr>
                <w:bCs/>
                <w:color w:val="000000"/>
              </w:rPr>
              <w:t>2,1</w:t>
            </w:r>
          </w:p>
        </w:tc>
        <w:tc>
          <w:tcPr>
            <w:tcW w:w="1386" w:type="dxa"/>
            <w:vAlign w:val="center"/>
          </w:tcPr>
          <w:p w14:paraId="096437DA" w14:textId="77777777" w:rsidR="00703680" w:rsidRPr="00D050C7" w:rsidRDefault="00703680" w:rsidP="00703680">
            <w:pPr>
              <w:jc w:val="center"/>
              <w:rPr>
                <w:color w:val="000000"/>
              </w:rPr>
            </w:pPr>
            <w:r w:rsidRPr="00D050C7">
              <w:rPr>
                <w:bCs/>
                <w:color w:val="000000"/>
              </w:rPr>
              <w:t>1,5</w:t>
            </w:r>
          </w:p>
        </w:tc>
        <w:tc>
          <w:tcPr>
            <w:tcW w:w="1387" w:type="dxa"/>
            <w:vAlign w:val="center"/>
          </w:tcPr>
          <w:p w14:paraId="64BF54A6" w14:textId="77777777" w:rsidR="00703680" w:rsidRPr="00D050C7" w:rsidRDefault="00703680" w:rsidP="00703680">
            <w:pPr>
              <w:jc w:val="center"/>
              <w:rPr>
                <w:color w:val="000000"/>
              </w:rPr>
            </w:pPr>
            <w:r w:rsidRPr="00D050C7">
              <w:rPr>
                <w:bCs/>
                <w:color w:val="000000"/>
              </w:rPr>
              <w:t>2,1</w:t>
            </w:r>
          </w:p>
        </w:tc>
        <w:tc>
          <w:tcPr>
            <w:tcW w:w="1542" w:type="dxa"/>
            <w:vAlign w:val="center"/>
          </w:tcPr>
          <w:p w14:paraId="1B1F55D3" w14:textId="77777777" w:rsidR="00703680" w:rsidRPr="00D050C7" w:rsidRDefault="00703680" w:rsidP="00703680">
            <w:pPr>
              <w:jc w:val="center"/>
              <w:rPr>
                <w:color w:val="000000"/>
              </w:rPr>
            </w:pPr>
            <w:r w:rsidRPr="00D050C7">
              <w:rPr>
                <w:bCs/>
                <w:color w:val="000000"/>
              </w:rPr>
              <w:t>1,7</w:t>
            </w:r>
          </w:p>
        </w:tc>
      </w:tr>
      <w:tr w:rsidR="00703680" w:rsidRPr="00703680" w14:paraId="01AB99AF" w14:textId="77777777" w:rsidTr="00E36A78">
        <w:trPr>
          <w:trHeight w:val="64"/>
        </w:trPr>
        <w:tc>
          <w:tcPr>
            <w:tcW w:w="2263" w:type="dxa"/>
            <w:vAlign w:val="center"/>
          </w:tcPr>
          <w:p w14:paraId="67C35E5F" w14:textId="2DE4305A" w:rsidR="00703680" w:rsidRPr="00703680" w:rsidRDefault="00281A13" w:rsidP="00703680">
            <w:pPr>
              <w:ind w:left="23"/>
              <w:jc w:val="center"/>
              <w:rPr>
                <w:bCs/>
              </w:rPr>
            </w:pPr>
            <w:r>
              <w:t>СО</w:t>
            </w:r>
          </w:p>
        </w:tc>
        <w:tc>
          <w:tcPr>
            <w:tcW w:w="1386" w:type="dxa"/>
            <w:vAlign w:val="center"/>
          </w:tcPr>
          <w:p w14:paraId="4D085A66" w14:textId="77777777" w:rsidR="00703680" w:rsidRPr="00D050C7" w:rsidRDefault="00703680" w:rsidP="00703680">
            <w:pPr>
              <w:jc w:val="center"/>
              <w:rPr>
                <w:color w:val="000000"/>
              </w:rPr>
            </w:pPr>
            <w:r w:rsidRPr="00D050C7">
              <w:rPr>
                <w:bCs/>
                <w:color w:val="000000"/>
              </w:rPr>
              <w:t>0,90</w:t>
            </w:r>
          </w:p>
        </w:tc>
        <w:tc>
          <w:tcPr>
            <w:tcW w:w="1387" w:type="dxa"/>
            <w:vAlign w:val="center"/>
          </w:tcPr>
          <w:p w14:paraId="5480C682" w14:textId="77777777" w:rsidR="00703680" w:rsidRPr="00D050C7" w:rsidRDefault="00703680" w:rsidP="00703680">
            <w:pPr>
              <w:jc w:val="center"/>
              <w:rPr>
                <w:color w:val="000000"/>
              </w:rPr>
            </w:pPr>
            <w:r w:rsidRPr="00D050C7">
              <w:rPr>
                <w:bCs/>
                <w:color w:val="000000"/>
              </w:rPr>
              <w:t>1,45</w:t>
            </w:r>
          </w:p>
        </w:tc>
        <w:tc>
          <w:tcPr>
            <w:tcW w:w="1386" w:type="dxa"/>
            <w:vAlign w:val="center"/>
          </w:tcPr>
          <w:p w14:paraId="6B4C3FB1" w14:textId="77777777" w:rsidR="00703680" w:rsidRPr="00D050C7" w:rsidRDefault="00703680" w:rsidP="00703680">
            <w:pPr>
              <w:jc w:val="center"/>
              <w:rPr>
                <w:color w:val="000000"/>
              </w:rPr>
            </w:pPr>
            <w:r w:rsidRPr="00D050C7">
              <w:rPr>
                <w:bCs/>
                <w:color w:val="000000"/>
              </w:rPr>
              <w:t>1,24</w:t>
            </w:r>
          </w:p>
        </w:tc>
        <w:tc>
          <w:tcPr>
            <w:tcW w:w="1387" w:type="dxa"/>
            <w:vAlign w:val="center"/>
          </w:tcPr>
          <w:p w14:paraId="67345AAA" w14:textId="77777777" w:rsidR="00703680" w:rsidRPr="00D050C7" w:rsidRDefault="00703680" w:rsidP="00703680">
            <w:pPr>
              <w:jc w:val="center"/>
              <w:rPr>
                <w:color w:val="000000"/>
              </w:rPr>
            </w:pPr>
            <w:r w:rsidRPr="00D050C7">
              <w:rPr>
                <w:bCs/>
                <w:color w:val="000000"/>
              </w:rPr>
              <w:t>1,44</w:t>
            </w:r>
          </w:p>
        </w:tc>
        <w:tc>
          <w:tcPr>
            <w:tcW w:w="1542" w:type="dxa"/>
            <w:vAlign w:val="center"/>
          </w:tcPr>
          <w:p w14:paraId="5E872537" w14:textId="77777777" w:rsidR="00703680" w:rsidRPr="00D050C7" w:rsidRDefault="00703680" w:rsidP="00703680">
            <w:pPr>
              <w:jc w:val="center"/>
              <w:rPr>
                <w:color w:val="000000"/>
              </w:rPr>
            </w:pPr>
            <w:r w:rsidRPr="00D050C7">
              <w:rPr>
                <w:bCs/>
                <w:color w:val="000000"/>
              </w:rPr>
              <w:t>1,29</w:t>
            </w:r>
          </w:p>
        </w:tc>
      </w:tr>
    </w:tbl>
    <w:p w14:paraId="2F3374DD" w14:textId="77777777" w:rsidR="00703680" w:rsidRPr="00703680" w:rsidRDefault="00703680" w:rsidP="00703680">
      <w:pPr>
        <w:pStyle w:val="aff"/>
        <w:spacing w:after="0"/>
        <w:ind w:firstLine="709"/>
        <w:jc w:val="right"/>
        <w:rPr>
          <w:rFonts w:eastAsiaTheme="minorHAnsi"/>
          <w:i/>
          <w:highlight w:val="yellow"/>
          <w:lang w:eastAsia="en-US"/>
        </w:rPr>
      </w:pPr>
    </w:p>
    <w:p w14:paraId="0B7B4278" w14:textId="1C98F707" w:rsidR="00703680" w:rsidRPr="00D050C7" w:rsidRDefault="00703680" w:rsidP="00D050C7">
      <w:pPr>
        <w:pStyle w:val="aff"/>
        <w:spacing w:after="0"/>
        <w:rPr>
          <w:rFonts w:eastAsiaTheme="minorHAnsi"/>
          <w:lang w:eastAsia="en-US"/>
        </w:rPr>
      </w:pPr>
      <w:r w:rsidRPr="003E68EC">
        <w:rPr>
          <w:b/>
        </w:rPr>
        <w:t>Таблица 2-</w:t>
      </w:r>
      <w:r>
        <w:rPr>
          <w:b/>
          <w:lang w:val="en-GB"/>
        </w:rPr>
        <w:t>5</w:t>
      </w:r>
      <w:r w:rsidRPr="003E68EC">
        <w:rPr>
          <w:b/>
        </w:rPr>
        <w:t>.</w:t>
      </w:r>
      <w:r w:rsidRPr="003E68EC">
        <w:t xml:space="preserve"> </w:t>
      </w:r>
      <w:r w:rsidRPr="002B180A">
        <w:t>Статистическая оценка результатов</w:t>
      </w:r>
      <w:r w:rsidR="00884D56">
        <w:t>.</w:t>
      </w:r>
    </w:p>
    <w:tbl>
      <w:tblPr>
        <w:tblStyle w:val="34"/>
        <w:tblW w:w="9351" w:type="dxa"/>
        <w:tblLook w:val="04A0" w:firstRow="1" w:lastRow="0" w:firstColumn="1" w:lastColumn="0" w:noHBand="0" w:noVBand="1"/>
      </w:tblPr>
      <w:tblGrid>
        <w:gridCol w:w="2263"/>
        <w:gridCol w:w="1438"/>
        <w:gridCol w:w="1442"/>
        <w:gridCol w:w="1442"/>
        <w:gridCol w:w="1442"/>
        <w:gridCol w:w="1324"/>
      </w:tblGrid>
      <w:tr w:rsidR="00703680" w:rsidRPr="00703680" w14:paraId="62E4769C" w14:textId="77777777" w:rsidTr="00E36A78">
        <w:trPr>
          <w:trHeight w:val="333"/>
        </w:trPr>
        <w:tc>
          <w:tcPr>
            <w:tcW w:w="2263" w:type="dxa"/>
            <w:vMerge w:val="restart"/>
            <w:textDirection w:val="btLr"/>
            <w:vAlign w:val="center"/>
          </w:tcPr>
          <w:p w14:paraId="12B1A1CE" w14:textId="77777777" w:rsidR="00703680" w:rsidRPr="00D050C7" w:rsidRDefault="00703680" w:rsidP="00703680">
            <w:pPr>
              <w:ind w:left="23"/>
              <w:jc w:val="center"/>
              <w:rPr>
                <w:bCs/>
              </w:rPr>
            </w:pPr>
            <w:r w:rsidRPr="00D050C7">
              <w:rPr>
                <w:b/>
              </w:rPr>
              <w:t xml:space="preserve">Среда растворения: </w:t>
            </w:r>
            <w:r w:rsidRPr="00D050C7">
              <w:t xml:space="preserve">фосфатный буферный раствор рН 6,8 </w:t>
            </w:r>
          </w:p>
        </w:tc>
        <w:tc>
          <w:tcPr>
            <w:tcW w:w="7088" w:type="dxa"/>
            <w:gridSpan w:val="5"/>
            <w:shd w:val="clear" w:color="auto" w:fill="D9D9D9" w:themeFill="background1" w:themeFillShade="D9"/>
            <w:vAlign w:val="center"/>
          </w:tcPr>
          <w:p w14:paraId="439915C1" w14:textId="078AF362" w:rsidR="00703680" w:rsidRPr="00D050C7" w:rsidRDefault="00703680" w:rsidP="00703680">
            <w:pPr>
              <w:jc w:val="center"/>
              <w:rPr>
                <w:b/>
                <w:bCs/>
              </w:rPr>
            </w:pPr>
            <w:r w:rsidRPr="00D050C7">
              <w:rPr>
                <w:b/>
              </w:rPr>
              <w:t>Ленвима</w:t>
            </w:r>
            <w:r w:rsidR="00E93B67" w:rsidRPr="00E93B67">
              <w:rPr>
                <w:b/>
                <w:vertAlign w:val="superscript"/>
                <w:lang w:val="en-US"/>
              </w:rPr>
              <w:t>®</w:t>
            </w:r>
            <w:r w:rsidR="00E93B67">
              <w:rPr>
                <w:b/>
              </w:rPr>
              <w:t>,</w:t>
            </w:r>
            <w:r w:rsidRPr="00D050C7">
              <w:rPr>
                <w:b/>
              </w:rPr>
              <w:t xml:space="preserve"> капсулы, </w:t>
            </w:r>
            <w:r w:rsidRPr="00D050C7">
              <w:rPr>
                <w:b/>
                <w:lang w:val="en-US"/>
              </w:rPr>
              <w:t>4</w:t>
            </w:r>
            <w:r w:rsidRPr="00D050C7">
              <w:rPr>
                <w:b/>
              </w:rPr>
              <w:t xml:space="preserve"> мг </w:t>
            </w:r>
          </w:p>
        </w:tc>
      </w:tr>
      <w:tr w:rsidR="00703680" w:rsidRPr="00703680" w14:paraId="557FC716" w14:textId="77777777" w:rsidTr="00E36A78">
        <w:trPr>
          <w:trHeight w:val="263"/>
        </w:trPr>
        <w:tc>
          <w:tcPr>
            <w:tcW w:w="2263" w:type="dxa"/>
            <w:vMerge/>
            <w:vAlign w:val="center"/>
          </w:tcPr>
          <w:p w14:paraId="71A73548" w14:textId="77777777" w:rsidR="00703680" w:rsidRPr="00D050C7" w:rsidRDefault="00703680" w:rsidP="00D050C7">
            <w:pPr>
              <w:tabs>
                <w:tab w:val="left" w:pos="927"/>
              </w:tabs>
              <w:ind w:left="23"/>
              <w:rPr>
                <w:bCs/>
              </w:rPr>
            </w:pPr>
          </w:p>
        </w:tc>
        <w:tc>
          <w:tcPr>
            <w:tcW w:w="1438" w:type="dxa"/>
            <w:shd w:val="clear" w:color="auto" w:fill="D9D9D9" w:themeFill="background1" w:themeFillShade="D9"/>
            <w:vAlign w:val="center"/>
          </w:tcPr>
          <w:p w14:paraId="36B3F99A" w14:textId="77777777" w:rsidR="00703680" w:rsidRPr="00D050C7" w:rsidRDefault="00703680" w:rsidP="0005153E">
            <w:pPr>
              <w:ind w:left="-82" w:right="-115"/>
              <w:jc w:val="center"/>
              <w:rPr>
                <w:b/>
                <w:bCs/>
                <w:color w:val="000000"/>
              </w:rPr>
            </w:pPr>
            <w:r w:rsidRPr="00D050C7">
              <w:rPr>
                <w:b/>
                <w:bCs/>
                <w:color w:val="000000"/>
              </w:rPr>
              <w:t>10 мин</w:t>
            </w:r>
          </w:p>
        </w:tc>
        <w:tc>
          <w:tcPr>
            <w:tcW w:w="1442" w:type="dxa"/>
            <w:shd w:val="clear" w:color="auto" w:fill="D9D9D9" w:themeFill="background1" w:themeFillShade="D9"/>
            <w:vAlign w:val="center"/>
          </w:tcPr>
          <w:p w14:paraId="317B58E5" w14:textId="77777777" w:rsidR="00703680" w:rsidRPr="00D050C7" w:rsidRDefault="00703680" w:rsidP="0005153E">
            <w:pPr>
              <w:jc w:val="center"/>
              <w:rPr>
                <w:b/>
              </w:rPr>
            </w:pPr>
            <w:r w:rsidRPr="00D050C7">
              <w:rPr>
                <w:b/>
                <w:bCs/>
                <w:color w:val="000000"/>
              </w:rPr>
              <w:t>15 мин</w:t>
            </w:r>
          </w:p>
        </w:tc>
        <w:tc>
          <w:tcPr>
            <w:tcW w:w="1442" w:type="dxa"/>
            <w:shd w:val="clear" w:color="auto" w:fill="D9D9D9" w:themeFill="background1" w:themeFillShade="D9"/>
            <w:vAlign w:val="center"/>
          </w:tcPr>
          <w:p w14:paraId="640E1BC3" w14:textId="77777777" w:rsidR="00703680" w:rsidRPr="00D050C7" w:rsidRDefault="00703680" w:rsidP="0005153E">
            <w:pPr>
              <w:jc w:val="center"/>
              <w:rPr>
                <w:b/>
              </w:rPr>
            </w:pPr>
            <w:r w:rsidRPr="00D050C7">
              <w:rPr>
                <w:b/>
                <w:bCs/>
                <w:color w:val="000000"/>
              </w:rPr>
              <w:t>20 мин</w:t>
            </w:r>
          </w:p>
        </w:tc>
        <w:tc>
          <w:tcPr>
            <w:tcW w:w="1442" w:type="dxa"/>
            <w:shd w:val="clear" w:color="auto" w:fill="D9D9D9" w:themeFill="background1" w:themeFillShade="D9"/>
            <w:vAlign w:val="center"/>
          </w:tcPr>
          <w:p w14:paraId="0C4BE820" w14:textId="77777777" w:rsidR="00703680" w:rsidRPr="00D050C7" w:rsidRDefault="00703680" w:rsidP="0005153E">
            <w:pPr>
              <w:jc w:val="center"/>
              <w:rPr>
                <w:b/>
              </w:rPr>
            </w:pPr>
            <w:r w:rsidRPr="00D050C7">
              <w:rPr>
                <w:b/>
                <w:bCs/>
                <w:color w:val="000000"/>
              </w:rPr>
              <w:t>30 мин</w:t>
            </w:r>
          </w:p>
        </w:tc>
        <w:tc>
          <w:tcPr>
            <w:tcW w:w="1324" w:type="dxa"/>
            <w:shd w:val="clear" w:color="auto" w:fill="D9D9D9" w:themeFill="background1" w:themeFillShade="D9"/>
            <w:vAlign w:val="center"/>
          </w:tcPr>
          <w:p w14:paraId="5714D6C2" w14:textId="77777777" w:rsidR="00703680" w:rsidRPr="00D050C7" w:rsidRDefault="00703680" w:rsidP="0005153E">
            <w:pPr>
              <w:jc w:val="center"/>
              <w:rPr>
                <w:b/>
              </w:rPr>
            </w:pPr>
            <w:r w:rsidRPr="00D050C7">
              <w:rPr>
                <w:b/>
                <w:bCs/>
                <w:color w:val="000000"/>
              </w:rPr>
              <w:t>45 мин</w:t>
            </w:r>
          </w:p>
        </w:tc>
      </w:tr>
      <w:tr w:rsidR="00703680" w:rsidRPr="00703680" w14:paraId="7BFB8785" w14:textId="77777777" w:rsidTr="00E36A78">
        <w:trPr>
          <w:trHeight w:val="263"/>
        </w:trPr>
        <w:tc>
          <w:tcPr>
            <w:tcW w:w="2263" w:type="dxa"/>
            <w:vMerge/>
            <w:vAlign w:val="center"/>
          </w:tcPr>
          <w:p w14:paraId="22058570" w14:textId="77777777" w:rsidR="00703680" w:rsidRPr="00D050C7" w:rsidRDefault="00703680" w:rsidP="00D050C7">
            <w:pPr>
              <w:tabs>
                <w:tab w:val="left" w:pos="927"/>
              </w:tabs>
              <w:ind w:left="23"/>
              <w:rPr>
                <w:bCs/>
              </w:rPr>
            </w:pPr>
          </w:p>
        </w:tc>
        <w:tc>
          <w:tcPr>
            <w:tcW w:w="1438" w:type="dxa"/>
            <w:vAlign w:val="center"/>
          </w:tcPr>
          <w:p w14:paraId="48DCE97C" w14:textId="77777777" w:rsidR="00703680" w:rsidRPr="00D050C7" w:rsidRDefault="00703680" w:rsidP="00703680">
            <w:pPr>
              <w:jc w:val="center"/>
              <w:rPr>
                <w:color w:val="000000"/>
              </w:rPr>
            </w:pPr>
            <w:r w:rsidRPr="00D050C7">
              <w:rPr>
                <w:color w:val="000000"/>
              </w:rPr>
              <w:t>5</w:t>
            </w:r>
          </w:p>
        </w:tc>
        <w:tc>
          <w:tcPr>
            <w:tcW w:w="1442" w:type="dxa"/>
            <w:vAlign w:val="center"/>
          </w:tcPr>
          <w:p w14:paraId="5DF6250B" w14:textId="77777777" w:rsidR="00703680" w:rsidRPr="00D050C7" w:rsidRDefault="00703680" w:rsidP="00703680">
            <w:pPr>
              <w:jc w:val="center"/>
              <w:rPr>
                <w:color w:val="000000"/>
              </w:rPr>
            </w:pPr>
            <w:r w:rsidRPr="00D050C7">
              <w:rPr>
                <w:color w:val="000000"/>
              </w:rPr>
              <w:t>8</w:t>
            </w:r>
          </w:p>
        </w:tc>
        <w:tc>
          <w:tcPr>
            <w:tcW w:w="1442" w:type="dxa"/>
            <w:vAlign w:val="center"/>
          </w:tcPr>
          <w:p w14:paraId="46F7FF85" w14:textId="77777777" w:rsidR="00703680" w:rsidRPr="00D050C7" w:rsidRDefault="00703680" w:rsidP="00703680">
            <w:pPr>
              <w:jc w:val="center"/>
              <w:rPr>
                <w:color w:val="000000"/>
              </w:rPr>
            </w:pPr>
            <w:r w:rsidRPr="00D050C7">
              <w:rPr>
                <w:color w:val="000000"/>
              </w:rPr>
              <w:t>7</w:t>
            </w:r>
          </w:p>
        </w:tc>
        <w:tc>
          <w:tcPr>
            <w:tcW w:w="1442" w:type="dxa"/>
            <w:vAlign w:val="center"/>
          </w:tcPr>
          <w:p w14:paraId="33127A11" w14:textId="77777777" w:rsidR="00703680" w:rsidRPr="00D050C7" w:rsidRDefault="00703680" w:rsidP="00703680">
            <w:pPr>
              <w:jc w:val="center"/>
              <w:rPr>
                <w:color w:val="000000"/>
              </w:rPr>
            </w:pPr>
            <w:r w:rsidRPr="00D050C7">
              <w:rPr>
                <w:color w:val="000000"/>
              </w:rPr>
              <w:t>9</w:t>
            </w:r>
          </w:p>
        </w:tc>
        <w:tc>
          <w:tcPr>
            <w:tcW w:w="1324" w:type="dxa"/>
            <w:vAlign w:val="center"/>
          </w:tcPr>
          <w:p w14:paraId="66E1B577" w14:textId="77777777" w:rsidR="00703680" w:rsidRPr="00D050C7" w:rsidRDefault="00703680" w:rsidP="00703680">
            <w:pPr>
              <w:jc w:val="center"/>
              <w:rPr>
                <w:color w:val="000000"/>
              </w:rPr>
            </w:pPr>
            <w:r w:rsidRPr="00D050C7">
              <w:rPr>
                <w:color w:val="000000"/>
              </w:rPr>
              <w:t>12</w:t>
            </w:r>
          </w:p>
        </w:tc>
      </w:tr>
      <w:tr w:rsidR="00703680" w:rsidRPr="00703680" w14:paraId="79E447DE" w14:textId="77777777" w:rsidTr="00E36A78">
        <w:trPr>
          <w:trHeight w:val="263"/>
        </w:trPr>
        <w:tc>
          <w:tcPr>
            <w:tcW w:w="2263" w:type="dxa"/>
            <w:vMerge/>
            <w:vAlign w:val="center"/>
          </w:tcPr>
          <w:p w14:paraId="7B8AEBBB" w14:textId="77777777" w:rsidR="00703680" w:rsidRPr="00D050C7" w:rsidRDefault="00703680" w:rsidP="00D050C7">
            <w:pPr>
              <w:tabs>
                <w:tab w:val="left" w:pos="927"/>
              </w:tabs>
              <w:ind w:left="23"/>
              <w:rPr>
                <w:bCs/>
              </w:rPr>
            </w:pPr>
          </w:p>
        </w:tc>
        <w:tc>
          <w:tcPr>
            <w:tcW w:w="1438" w:type="dxa"/>
            <w:vAlign w:val="center"/>
          </w:tcPr>
          <w:p w14:paraId="1B824CDD" w14:textId="77777777" w:rsidR="00703680" w:rsidRPr="00D050C7" w:rsidRDefault="00703680" w:rsidP="00703680">
            <w:pPr>
              <w:jc w:val="center"/>
              <w:rPr>
                <w:color w:val="000000"/>
              </w:rPr>
            </w:pPr>
            <w:r w:rsidRPr="00D050C7">
              <w:rPr>
                <w:color w:val="000000"/>
              </w:rPr>
              <w:t>4</w:t>
            </w:r>
          </w:p>
        </w:tc>
        <w:tc>
          <w:tcPr>
            <w:tcW w:w="1442" w:type="dxa"/>
            <w:vAlign w:val="center"/>
          </w:tcPr>
          <w:p w14:paraId="70CB6B5C" w14:textId="77777777" w:rsidR="00703680" w:rsidRPr="00D050C7" w:rsidRDefault="00703680" w:rsidP="00703680">
            <w:pPr>
              <w:jc w:val="center"/>
              <w:rPr>
                <w:color w:val="000000"/>
              </w:rPr>
            </w:pPr>
            <w:r w:rsidRPr="00D050C7">
              <w:rPr>
                <w:color w:val="000000"/>
              </w:rPr>
              <w:t>7</w:t>
            </w:r>
          </w:p>
        </w:tc>
        <w:tc>
          <w:tcPr>
            <w:tcW w:w="1442" w:type="dxa"/>
            <w:vAlign w:val="center"/>
          </w:tcPr>
          <w:p w14:paraId="46E2A7A6" w14:textId="77777777" w:rsidR="00703680" w:rsidRPr="00D050C7" w:rsidRDefault="00703680" w:rsidP="00703680">
            <w:pPr>
              <w:jc w:val="center"/>
              <w:rPr>
                <w:color w:val="000000"/>
              </w:rPr>
            </w:pPr>
            <w:r w:rsidRPr="00D050C7">
              <w:rPr>
                <w:color w:val="000000"/>
              </w:rPr>
              <w:t>9</w:t>
            </w:r>
          </w:p>
        </w:tc>
        <w:tc>
          <w:tcPr>
            <w:tcW w:w="1442" w:type="dxa"/>
            <w:vAlign w:val="center"/>
          </w:tcPr>
          <w:p w14:paraId="004675A2" w14:textId="77777777" w:rsidR="00703680" w:rsidRPr="00D050C7" w:rsidRDefault="00703680" w:rsidP="00703680">
            <w:pPr>
              <w:jc w:val="center"/>
              <w:rPr>
                <w:color w:val="000000"/>
              </w:rPr>
            </w:pPr>
            <w:r w:rsidRPr="00D050C7">
              <w:rPr>
                <w:color w:val="000000"/>
              </w:rPr>
              <w:t>11</w:t>
            </w:r>
          </w:p>
        </w:tc>
        <w:tc>
          <w:tcPr>
            <w:tcW w:w="1324" w:type="dxa"/>
            <w:vAlign w:val="center"/>
          </w:tcPr>
          <w:p w14:paraId="2A1B71AA" w14:textId="77777777" w:rsidR="00703680" w:rsidRPr="00D050C7" w:rsidRDefault="00703680" w:rsidP="00703680">
            <w:pPr>
              <w:jc w:val="center"/>
              <w:rPr>
                <w:color w:val="000000"/>
              </w:rPr>
            </w:pPr>
            <w:r w:rsidRPr="00D050C7">
              <w:rPr>
                <w:color w:val="000000"/>
              </w:rPr>
              <w:t>13</w:t>
            </w:r>
          </w:p>
        </w:tc>
      </w:tr>
      <w:tr w:rsidR="00703680" w:rsidRPr="00703680" w14:paraId="2E5685FD" w14:textId="77777777" w:rsidTr="00E36A78">
        <w:trPr>
          <w:trHeight w:val="263"/>
        </w:trPr>
        <w:tc>
          <w:tcPr>
            <w:tcW w:w="2263" w:type="dxa"/>
            <w:vMerge/>
            <w:vAlign w:val="center"/>
          </w:tcPr>
          <w:p w14:paraId="45A61851" w14:textId="77777777" w:rsidR="00703680" w:rsidRPr="00D050C7" w:rsidRDefault="00703680" w:rsidP="00D050C7">
            <w:pPr>
              <w:tabs>
                <w:tab w:val="left" w:pos="927"/>
              </w:tabs>
              <w:ind w:left="23"/>
              <w:rPr>
                <w:bCs/>
              </w:rPr>
            </w:pPr>
          </w:p>
        </w:tc>
        <w:tc>
          <w:tcPr>
            <w:tcW w:w="1438" w:type="dxa"/>
            <w:vAlign w:val="center"/>
          </w:tcPr>
          <w:p w14:paraId="0FFFC142" w14:textId="77777777" w:rsidR="00703680" w:rsidRPr="00D050C7" w:rsidRDefault="00703680" w:rsidP="00703680">
            <w:pPr>
              <w:jc w:val="center"/>
              <w:rPr>
                <w:color w:val="000000"/>
              </w:rPr>
            </w:pPr>
            <w:r w:rsidRPr="00D050C7">
              <w:rPr>
                <w:color w:val="000000"/>
              </w:rPr>
              <w:t>7</w:t>
            </w:r>
          </w:p>
        </w:tc>
        <w:tc>
          <w:tcPr>
            <w:tcW w:w="1442" w:type="dxa"/>
            <w:vAlign w:val="center"/>
          </w:tcPr>
          <w:p w14:paraId="61A5AEAE" w14:textId="77777777" w:rsidR="00703680" w:rsidRPr="00D050C7" w:rsidRDefault="00703680" w:rsidP="00703680">
            <w:pPr>
              <w:jc w:val="center"/>
              <w:rPr>
                <w:color w:val="000000"/>
              </w:rPr>
            </w:pPr>
            <w:r w:rsidRPr="00D050C7">
              <w:rPr>
                <w:color w:val="000000"/>
              </w:rPr>
              <w:t>10</w:t>
            </w:r>
          </w:p>
        </w:tc>
        <w:tc>
          <w:tcPr>
            <w:tcW w:w="1442" w:type="dxa"/>
            <w:vAlign w:val="center"/>
          </w:tcPr>
          <w:p w14:paraId="2C2B41C6" w14:textId="77777777" w:rsidR="00703680" w:rsidRPr="00D050C7" w:rsidRDefault="00703680" w:rsidP="00703680">
            <w:pPr>
              <w:jc w:val="center"/>
              <w:rPr>
                <w:color w:val="000000"/>
              </w:rPr>
            </w:pPr>
            <w:r w:rsidRPr="00D050C7">
              <w:rPr>
                <w:color w:val="000000"/>
              </w:rPr>
              <w:t>14</w:t>
            </w:r>
          </w:p>
        </w:tc>
        <w:tc>
          <w:tcPr>
            <w:tcW w:w="1442" w:type="dxa"/>
            <w:vAlign w:val="center"/>
          </w:tcPr>
          <w:p w14:paraId="12870660" w14:textId="77777777" w:rsidR="00703680" w:rsidRPr="00D050C7" w:rsidRDefault="00703680" w:rsidP="00703680">
            <w:pPr>
              <w:jc w:val="center"/>
              <w:rPr>
                <w:color w:val="000000"/>
              </w:rPr>
            </w:pPr>
            <w:r w:rsidRPr="00D050C7">
              <w:rPr>
                <w:color w:val="000000"/>
              </w:rPr>
              <w:t>17</w:t>
            </w:r>
          </w:p>
        </w:tc>
        <w:tc>
          <w:tcPr>
            <w:tcW w:w="1324" w:type="dxa"/>
            <w:vAlign w:val="center"/>
          </w:tcPr>
          <w:p w14:paraId="610C4240" w14:textId="77777777" w:rsidR="00703680" w:rsidRPr="00D050C7" w:rsidRDefault="00703680" w:rsidP="00703680">
            <w:pPr>
              <w:jc w:val="center"/>
              <w:rPr>
                <w:color w:val="000000"/>
              </w:rPr>
            </w:pPr>
            <w:r w:rsidRPr="00D050C7">
              <w:rPr>
                <w:color w:val="000000"/>
              </w:rPr>
              <w:t>19</w:t>
            </w:r>
          </w:p>
        </w:tc>
      </w:tr>
      <w:tr w:rsidR="00703680" w:rsidRPr="00703680" w14:paraId="0DFF8B20" w14:textId="77777777" w:rsidTr="00E36A78">
        <w:trPr>
          <w:trHeight w:val="263"/>
        </w:trPr>
        <w:tc>
          <w:tcPr>
            <w:tcW w:w="2263" w:type="dxa"/>
            <w:vMerge/>
            <w:vAlign w:val="center"/>
          </w:tcPr>
          <w:p w14:paraId="485F1499" w14:textId="77777777" w:rsidR="00703680" w:rsidRPr="00D050C7" w:rsidRDefault="00703680" w:rsidP="00D050C7">
            <w:pPr>
              <w:tabs>
                <w:tab w:val="left" w:pos="927"/>
              </w:tabs>
              <w:ind w:left="23"/>
              <w:rPr>
                <w:bCs/>
              </w:rPr>
            </w:pPr>
          </w:p>
        </w:tc>
        <w:tc>
          <w:tcPr>
            <w:tcW w:w="1438" w:type="dxa"/>
            <w:vAlign w:val="center"/>
          </w:tcPr>
          <w:p w14:paraId="02A61BAF" w14:textId="77777777" w:rsidR="00703680" w:rsidRPr="00D050C7" w:rsidRDefault="00703680" w:rsidP="00703680">
            <w:pPr>
              <w:jc w:val="center"/>
              <w:rPr>
                <w:color w:val="000000"/>
              </w:rPr>
            </w:pPr>
            <w:r w:rsidRPr="00D050C7">
              <w:rPr>
                <w:color w:val="000000"/>
              </w:rPr>
              <w:t>4</w:t>
            </w:r>
          </w:p>
        </w:tc>
        <w:tc>
          <w:tcPr>
            <w:tcW w:w="1442" w:type="dxa"/>
            <w:vAlign w:val="center"/>
          </w:tcPr>
          <w:p w14:paraId="3980C3D8" w14:textId="77777777" w:rsidR="00703680" w:rsidRPr="00D050C7" w:rsidRDefault="00703680" w:rsidP="00703680">
            <w:pPr>
              <w:jc w:val="center"/>
              <w:rPr>
                <w:color w:val="000000"/>
              </w:rPr>
            </w:pPr>
            <w:r w:rsidRPr="00D050C7">
              <w:rPr>
                <w:color w:val="000000"/>
              </w:rPr>
              <w:t>10</w:t>
            </w:r>
          </w:p>
        </w:tc>
        <w:tc>
          <w:tcPr>
            <w:tcW w:w="1442" w:type="dxa"/>
            <w:vAlign w:val="center"/>
          </w:tcPr>
          <w:p w14:paraId="1BE602F3" w14:textId="77777777" w:rsidR="00703680" w:rsidRPr="00D050C7" w:rsidRDefault="00703680" w:rsidP="00703680">
            <w:pPr>
              <w:jc w:val="center"/>
              <w:rPr>
                <w:color w:val="000000"/>
              </w:rPr>
            </w:pPr>
            <w:r w:rsidRPr="00D050C7">
              <w:rPr>
                <w:color w:val="000000"/>
              </w:rPr>
              <w:t>10</w:t>
            </w:r>
          </w:p>
        </w:tc>
        <w:tc>
          <w:tcPr>
            <w:tcW w:w="1442" w:type="dxa"/>
            <w:vAlign w:val="center"/>
          </w:tcPr>
          <w:p w14:paraId="620BE7B6" w14:textId="77777777" w:rsidR="00703680" w:rsidRPr="00D050C7" w:rsidRDefault="00703680" w:rsidP="00703680">
            <w:pPr>
              <w:jc w:val="center"/>
              <w:rPr>
                <w:color w:val="000000"/>
              </w:rPr>
            </w:pPr>
            <w:r w:rsidRPr="00D050C7">
              <w:rPr>
                <w:color w:val="000000"/>
              </w:rPr>
              <w:t>13</w:t>
            </w:r>
          </w:p>
        </w:tc>
        <w:tc>
          <w:tcPr>
            <w:tcW w:w="1324" w:type="dxa"/>
            <w:vAlign w:val="center"/>
          </w:tcPr>
          <w:p w14:paraId="7DC51D3C" w14:textId="77777777" w:rsidR="00703680" w:rsidRPr="00D050C7" w:rsidRDefault="00703680" w:rsidP="00703680">
            <w:pPr>
              <w:jc w:val="center"/>
              <w:rPr>
                <w:color w:val="000000"/>
              </w:rPr>
            </w:pPr>
            <w:r w:rsidRPr="00D050C7">
              <w:rPr>
                <w:color w:val="000000"/>
              </w:rPr>
              <w:t>14</w:t>
            </w:r>
          </w:p>
        </w:tc>
      </w:tr>
      <w:tr w:rsidR="00703680" w:rsidRPr="00703680" w14:paraId="7116E77C" w14:textId="77777777" w:rsidTr="00E36A78">
        <w:trPr>
          <w:trHeight w:val="276"/>
        </w:trPr>
        <w:tc>
          <w:tcPr>
            <w:tcW w:w="2263" w:type="dxa"/>
            <w:vMerge/>
            <w:vAlign w:val="center"/>
          </w:tcPr>
          <w:p w14:paraId="1F88F5B6" w14:textId="77777777" w:rsidR="00703680" w:rsidRPr="00D050C7" w:rsidRDefault="00703680" w:rsidP="00D050C7">
            <w:pPr>
              <w:tabs>
                <w:tab w:val="left" w:pos="927"/>
              </w:tabs>
              <w:ind w:left="23"/>
              <w:rPr>
                <w:bCs/>
              </w:rPr>
            </w:pPr>
          </w:p>
        </w:tc>
        <w:tc>
          <w:tcPr>
            <w:tcW w:w="1438" w:type="dxa"/>
            <w:vAlign w:val="center"/>
          </w:tcPr>
          <w:p w14:paraId="64470B9A" w14:textId="77777777" w:rsidR="00703680" w:rsidRPr="00D050C7" w:rsidRDefault="00703680" w:rsidP="00703680">
            <w:pPr>
              <w:jc w:val="center"/>
              <w:rPr>
                <w:color w:val="000000"/>
              </w:rPr>
            </w:pPr>
            <w:r w:rsidRPr="00D050C7">
              <w:rPr>
                <w:color w:val="000000"/>
              </w:rPr>
              <w:t>5</w:t>
            </w:r>
          </w:p>
        </w:tc>
        <w:tc>
          <w:tcPr>
            <w:tcW w:w="1442" w:type="dxa"/>
            <w:vAlign w:val="center"/>
          </w:tcPr>
          <w:p w14:paraId="1494ED89" w14:textId="77777777" w:rsidR="00703680" w:rsidRPr="00D050C7" w:rsidRDefault="00703680" w:rsidP="00703680">
            <w:pPr>
              <w:jc w:val="center"/>
              <w:rPr>
                <w:color w:val="000000"/>
              </w:rPr>
            </w:pPr>
            <w:r w:rsidRPr="00D050C7">
              <w:rPr>
                <w:color w:val="000000"/>
              </w:rPr>
              <w:t>9</w:t>
            </w:r>
          </w:p>
        </w:tc>
        <w:tc>
          <w:tcPr>
            <w:tcW w:w="1442" w:type="dxa"/>
            <w:vAlign w:val="center"/>
          </w:tcPr>
          <w:p w14:paraId="30696B66" w14:textId="77777777" w:rsidR="00703680" w:rsidRPr="00D050C7" w:rsidRDefault="00703680" w:rsidP="00703680">
            <w:pPr>
              <w:jc w:val="center"/>
              <w:rPr>
                <w:color w:val="000000"/>
              </w:rPr>
            </w:pPr>
            <w:r w:rsidRPr="00D050C7">
              <w:rPr>
                <w:color w:val="000000"/>
              </w:rPr>
              <w:t>10</w:t>
            </w:r>
          </w:p>
        </w:tc>
        <w:tc>
          <w:tcPr>
            <w:tcW w:w="1442" w:type="dxa"/>
            <w:vAlign w:val="center"/>
          </w:tcPr>
          <w:p w14:paraId="5749FE99" w14:textId="77777777" w:rsidR="00703680" w:rsidRPr="00D050C7" w:rsidRDefault="00703680" w:rsidP="00703680">
            <w:pPr>
              <w:jc w:val="center"/>
              <w:rPr>
                <w:color w:val="000000"/>
              </w:rPr>
            </w:pPr>
            <w:r w:rsidRPr="00D050C7">
              <w:rPr>
                <w:color w:val="000000"/>
              </w:rPr>
              <w:t>13</w:t>
            </w:r>
          </w:p>
        </w:tc>
        <w:tc>
          <w:tcPr>
            <w:tcW w:w="1324" w:type="dxa"/>
            <w:vAlign w:val="center"/>
          </w:tcPr>
          <w:p w14:paraId="4CB9058E" w14:textId="77777777" w:rsidR="00703680" w:rsidRPr="00D050C7" w:rsidRDefault="00703680" w:rsidP="00703680">
            <w:pPr>
              <w:jc w:val="center"/>
              <w:rPr>
                <w:color w:val="000000"/>
              </w:rPr>
            </w:pPr>
            <w:r w:rsidRPr="00D050C7">
              <w:rPr>
                <w:color w:val="000000"/>
              </w:rPr>
              <w:t>15</w:t>
            </w:r>
          </w:p>
        </w:tc>
      </w:tr>
      <w:tr w:rsidR="00703680" w:rsidRPr="00703680" w14:paraId="12311494" w14:textId="77777777" w:rsidTr="00E36A78">
        <w:trPr>
          <w:trHeight w:val="263"/>
        </w:trPr>
        <w:tc>
          <w:tcPr>
            <w:tcW w:w="2263" w:type="dxa"/>
            <w:vMerge/>
            <w:vAlign w:val="center"/>
          </w:tcPr>
          <w:p w14:paraId="16BB6427" w14:textId="77777777" w:rsidR="00703680" w:rsidRPr="00D050C7" w:rsidRDefault="00703680" w:rsidP="00D050C7">
            <w:pPr>
              <w:tabs>
                <w:tab w:val="left" w:pos="927"/>
              </w:tabs>
              <w:ind w:left="23"/>
              <w:rPr>
                <w:bCs/>
              </w:rPr>
            </w:pPr>
          </w:p>
        </w:tc>
        <w:tc>
          <w:tcPr>
            <w:tcW w:w="1438" w:type="dxa"/>
            <w:vAlign w:val="center"/>
          </w:tcPr>
          <w:p w14:paraId="2DFDF96C" w14:textId="77777777" w:rsidR="00703680" w:rsidRPr="00D050C7" w:rsidRDefault="00703680" w:rsidP="00703680">
            <w:pPr>
              <w:jc w:val="center"/>
              <w:rPr>
                <w:color w:val="000000"/>
              </w:rPr>
            </w:pPr>
            <w:r w:rsidRPr="00D050C7">
              <w:rPr>
                <w:color w:val="000000"/>
              </w:rPr>
              <w:t>3</w:t>
            </w:r>
          </w:p>
        </w:tc>
        <w:tc>
          <w:tcPr>
            <w:tcW w:w="1442" w:type="dxa"/>
            <w:vAlign w:val="center"/>
          </w:tcPr>
          <w:p w14:paraId="03566221" w14:textId="77777777" w:rsidR="00703680" w:rsidRPr="00D050C7" w:rsidRDefault="00703680" w:rsidP="00703680">
            <w:pPr>
              <w:jc w:val="center"/>
              <w:rPr>
                <w:color w:val="000000"/>
              </w:rPr>
            </w:pPr>
            <w:r w:rsidRPr="00D050C7">
              <w:rPr>
                <w:color w:val="000000"/>
              </w:rPr>
              <w:t>5</w:t>
            </w:r>
          </w:p>
        </w:tc>
        <w:tc>
          <w:tcPr>
            <w:tcW w:w="1442" w:type="dxa"/>
            <w:vAlign w:val="center"/>
          </w:tcPr>
          <w:p w14:paraId="23FF40D1" w14:textId="77777777" w:rsidR="00703680" w:rsidRPr="00D050C7" w:rsidRDefault="00703680" w:rsidP="00703680">
            <w:pPr>
              <w:jc w:val="center"/>
              <w:rPr>
                <w:color w:val="000000"/>
              </w:rPr>
            </w:pPr>
            <w:r w:rsidRPr="00D050C7">
              <w:rPr>
                <w:color w:val="000000"/>
              </w:rPr>
              <w:t>7</w:t>
            </w:r>
          </w:p>
        </w:tc>
        <w:tc>
          <w:tcPr>
            <w:tcW w:w="1442" w:type="dxa"/>
            <w:vAlign w:val="center"/>
          </w:tcPr>
          <w:p w14:paraId="12664794" w14:textId="77777777" w:rsidR="00703680" w:rsidRPr="00D050C7" w:rsidRDefault="00703680" w:rsidP="00703680">
            <w:pPr>
              <w:jc w:val="center"/>
              <w:rPr>
                <w:color w:val="000000"/>
              </w:rPr>
            </w:pPr>
            <w:r w:rsidRPr="00D050C7">
              <w:rPr>
                <w:color w:val="000000"/>
              </w:rPr>
              <w:t>9</w:t>
            </w:r>
          </w:p>
        </w:tc>
        <w:tc>
          <w:tcPr>
            <w:tcW w:w="1324" w:type="dxa"/>
            <w:vAlign w:val="center"/>
          </w:tcPr>
          <w:p w14:paraId="78D4AE56" w14:textId="77777777" w:rsidR="00703680" w:rsidRPr="00D050C7" w:rsidRDefault="00703680" w:rsidP="00703680">
            <w:pPr>
              <w:jc w:val="center"/>
              <w:rPr>
                <w:color w:val="000000"/>
              </w:rPr>
            </w:pPr>
            <w:r w:rsidRPr="00D050C7">
              <w:rPr>
                <w:color w:val="000000"/>
              </w:rPr>
              <w:t>11</w:t>
            </w:r>
          </w:p>
        </w:tc>
      </w:tr>
      <w:tr w:rsidR="00703680" w:rsidRPr="00703680" w14:paraId="6E41B8CD" w14:textId="77777777" w:rsidTr="00E36A78">
        <w:trPr>
          <w:trHeight w:val="263"/>
        </w:trPr>
        <w:tc>
          <w:tcPr>
            <w:tcW w:w="2263" w:type="dxa"/>
            <w:vMerge/>
            <w:vAlign w:val="center"/>
          </w:tcPr>
          <w:p w14:paraId="7FEF24A3" w14:textId="77777777" w:rsidR="00703680" w:rsidRPr="00D050C7" w:rsidRDefault="00703680" w:rsidP="00D050C7">
            <w:pPr>
              <w:tabs>
                <w:tab w:val="left" w:pos="927"/>
              </w:tabs>
              <w:ind w:left="23"/>
              <w:rPr>
                <w:bCs/>
              </w:rPr>
            </w:pPr>
          </w:p>
        </w:tc>
        <w:tc>
          <w:tcPr>
            <w:tcW w:w="1438" w:type="dxa"/>
            <w:vAlign w:val="center"/>
          </w:tcPr>
          <w:p w14:paraId="145D8E3C" w14:textId="77777777" w:rsidR="00703680" w:rsidRPr="00D050C7" w:rsidRDefault="00703680" w:rsidP="00703680">
            <w:pPr>
              <w:jc w:val="center"/>
              <w:rPr>
                <w:color w:val="000000"/>
              </w:rPr>
            </w:pPr>
            <w:r w:rsidRPr="00D050C7">
              <w:rPr>
                <w:color w:val="000000"/>
              </w:rPr>
              <w:t>2</w:t>
            </w:r>
          </w:p>
        </w:tc>
        <w:tc>
          <w:tcPr>
            <w:tcW w:w="1442" w:type="dxa"/>
            <w:vAlign w:val="center"/>
          </w:tcPr>
          <w:p w14:paraId="64264194" w14:textId="77777777" w:rsidR="00703680" w:rsidRPr="00D050C7" w:rsidRDefault="00703680" w:rsidP="00703680">
            <w:pPr>
              <w:jc w:val="center"/>
              <w:rPr>
                <w:color w:val="000000"/>
              </w:rPr>
            </w:pPr>
            <w:r w:rsidRPr="00D050C7">
              <w:rPr>
                <w:color w:val="000000"/>
              </w:rPr>
              <w:t>6</w:t>
            </w:r>
          </w:p>
        </w:tc>
        <w:tc>
          <w:tcPr>
            <w:tcW w:w="1442" w:type="dxa"/>
            <w:vAlign w:val="center"/>
          </w:tcPr>
          <w:p w14:paraId="2AAEA3EF" w14:textId="77777777" w:rsidR="00703680" w:rsidRPr="00D050C7" w:rsidRDefault="00703680" w:rsidP="00703680">
            <w:pPr>
              <w:jc w:val="center"/>
              <w:rPr>
                <w:color w:val="000000"/>
              </w:rPr>
            </w:pPr>
            <w:r w:rsidRPr="00D050C7">
              <w:rPr>
                <w:color w:val="000000"/>
              </w:rPr>
              <w:t>10</w:t>
            </w:r>
          </w:p>
        </w:tc>
        <w:tc>
          <w:tcPr>
            <w:tcW w:w="1442" w:type="dxa"/>
            <w:vAlign w:val="center"/>
          </w:tcPr>
          <w:p w14:paraId="08D3C126" w14:textId="77777777" w:rsidR="00703680" w:rsidRPr="00D050C7" w:rsidRDefault="00703680" w:rsidP="00703680">
            <w:pPr>
              <w:jc w:val="center"/>
              <w:rPr>
                <w:color w:val="000000"/>
              </w:rPr>
            </w:pPr>
            <w:r w:rsidRPr="00D050C7">
              <w:rPr>
                <w:color w:val="000000"/>
              </w:rPr>
              <w:t>14</w:t>
            </w:r>
          </w:p>
        </w:tc>
        <w:tc>
          <w:tcPr>
            <w:tcW w:w="1324" w:type="dxa"/>
            <w:vAlign w:val="center"/>
          </w:tcPr>
          <w:p w14:paraId="3EA5808F" w14:textId="77777777" w:rsidR="00703680" w:rsidRPr="00D050C7" w:rsidRDefault="00703680" w:rsidP="00703680">
            <w:pPr>
              <w:jc w:val="center"/>
              <w:rPr>
                <w:color w:val="000000"/>
              </w:rPr>
            </w:pPr>
            <w:r w:rsidRPr="00D050C7">
              <w:rPr>
                <w:color w:val="000000"/>
              </w:rPr>
              <w:t>13</w:t>
            </w:r>
          </w:p>
        </w:tc>
      </w:tr>
      <w:tr w:rsidR="00703680" w:rsidRPr="00703680" w14:paraId="4BD0BE0F" w14:textId="77777777" w:rsidTr="00E36A78">
        <w:trPr>
          <w:trHeight w:val="263"/>
        </w:trPr>
        <w:tc>
          <w:tcPr>
            <w:tcW w:w="2263" w:type="dxa"/>
            <w:vMerge/>
            <w:vAlign w:val="center"/>
          </w:tcPr>
          <w:p w14:paraId="6A5B7BEB" w14:textId="77777777" w:rsidR="00703680" w:rsidRPr="00D050C7" w:rsidRDefault="00703680" w:rsidP="00D050C7">
            <w:pPr>
              <w:tabs>
                <w:tab w:val="left" w:pos="927"/>
              </w:tabs>
              <w:ind w:left="23"/>
              <w:rPr>
                <w:bCs/>
              </w:rPr>
            </w:pPr>
          </w:p>
        </w:tc>
        <w:tc>
          <w:tcPr>
            <w:tcW w:w="1438" w:type="dxa"/>
            <w:vAlign w:val="center"/>
          </w:tcPr>
          <w:p w14:paraId="52ADD27E" w14:textId="77777777" w:rsidR="00703680" w:rsidRPr="00D050C7" w:rsidRDefault="00703680" w:rsidP="00703680">
            <w:pPr>
              <w:jc w:val="center"/>
              <w:rPr>
                <w:color w:val="000000"/>
              </w:rPr>
            </w:pPr>
            <w:r w:rsidRPr="00D050C7">
              <w:rPr>
                <w:color w:val="000000"/>
              </w:rPr>
              <w:t>5</w:t>
            </w:r>
          </w:p>
        </w:tc>
        <w:tc>
          <w:tcPr>
            <w:tcW w:w="1442" w:type="dxa"/>
            <w:vAlign w:val="center"/>
          </w:tcPr>
          <w:p w14:paraId="717109BB" w14:textId="77777777" w:rsidR="00703680" w:rsidRPr="00D050C7" w:rsidRDefault="00703680" w:rsidP="00703680">
            <w:pPr>
              <w:jc w:val="center"/>
              <w:rPr>
                <w:color w:val="000000"/>
                <w:lang w:val="en-US"/>
              </w:rPr>
            </w:pPr>
            <w:r w:rsidRPr="00D050C7">
              <w:rPr>
                <w:color w:val="000000"/>
              </w:rPr>
              <w:t>7</w:t>
            </w:r>
          </w:p>
        </w:tc>
        <w:tc>
          <w:tcPr>
            <w:tcW w:w="1442" w:type="dxa"/>
            <w:vAlign w:val="center"/>
          </w:tcPr>
          <w:p w14:paraId="188F4299" w14:textId="77777777" w:rsidR="00703680" w:rsidRPr="00D050C7" w:rsidRDefault="00703680" w:rsidP="00703680">
            <w:pPr>
              <w:jc w:val="center"/>
              <w:rPr>
                <w:color w:val="000000"/>
              </w:rPr>
            </w:pPr>
            <w:r w:rsidRPr="00D050C7">
              <w:rPr>
                <w:color w:val="000000"/>
              </w:rPr>
              <w:t>12</w:t>
            </w:r>
          </w:p>
        </w:tc>
        <w:tc>
          <w:tcPr>
            <w:tcW w:w="1442" w:type="dxa"/>
            <w:vAlign w:val="center"/>
          </w:tcPr>
          <w:p w14:paraId="4AFA9E34" w14:textId="77777777" w:rsidR="00703680" w:rsidRPr="00D050C7" w:rsidRDefault="00703680" w:rsidP="00703680">
            <w:pPr>
              <w:jc w:val="center"/>
              <w:rPr>
                <w:color w:val="000000"/>
              </w:rPr>
            </w:pPr>
            <w:r w:rsidRPr="00D050C7">
              <w:rPr>
                <w:color w:val="000000"/>
              </w:rPr>
              <w:t>15</w:t>
            </w:r>
          </w:p>
        </w:tc>
        <w:tc>
          <w:tcPr>
            <w:tcW w:w="1324" w:type="dxa"/>
            <w:vAlign w:val="center"/>
          </w:tcPr>
          <w:p w14:paraId="0B941AB1" w14:textId="77777777" w:rsidR="00703680" w:rsidRPr="00D050C7" w:rsidRDefault="00703680" w:rsidP="00703680">
            <w:pPr>
              <w:jc w:val="center"/>
              <w:rPr>
                <w:color w:val="000000"/>
              </w:rPr>
            </w:pPr>
            <w:r w:rsidRPr="00D050C7">
              <w:rPr>
                <w:color w:val="000000"/>
              </w:rPr>
              <w:t>17</w:t>
            </w:r>
          </w:p>
        </w:tc>
      </w:tr>
      <w:tr w:rsidR="00703680" w:rsidRPr="00703680" w14:paraId="44817EF8" w14:textId="77777777" w:rsidTr="00E36A78">
        <w:trPr>
          <w:trHeight w:val="263"/>
        </w:trPr>
        <w:tc>
          <w:tcPr>
            <w:tcW w:w="2263" w:type="dxa"/>
            <w:vMerge/>
            <w:vAlign w:val="center"/>
          </w:tcPr>
          <w:p w14:paraId="22182369" w14:textId="77777777" w:rsidR="00703680" w:rsidRPr="00D050C7" w:rsidRDefault="00703680" w:rsidP="00D050C7">
            <w:pPr>
              <w:tabs>
                <w:tab w:val="left" w:pos="927"/>
              </w:tabs>
              <w:ind w:left="23"/>
              <w:rPr>
                <w:bCs/>
              </w:rPr>
            </w:pPr>
          </w:p>
        </w:tc>
        <w:tc>
          <w:tcPr>
            <w:tcW w:w="1438" w:type="dxa"/>
            <w:vAlign w:val="center"/>
          </w:tcPr>
          <w:p w14:paraId="13134472" w14:textId="77777777" w:rsidR="00703680" w:rsidRPr="00D050C7" w:rsidRDefault="00703680" w:rsidP="00703680">
            <w:pPr>
              <w:jc w:val="center"/>
              <w:rPr>
                <w:color w:val="000000"/>
              </w:rPr>
            </w:pPr>
            <w:r w:rsidRPr="00D050C7">
              <w:rPr>
                <w:color w:val="000000"/>
              </w:rPr>
              <w:t>4</w:t>
            </w:r>
          </w:p>
        </w:tc>
        <w:tc>
          <w:tcPr>
            <w:tcW w:w="1442" w:type="dxa"/>
            <w:vAlign w:val="center"/>
          </w:tcPr>
          <w:p w14:paraId="65357FF6" w14:textId="77777777" w:rsidR="00703680" w:rsidRPr="00D050C7" w:rsidRDefault="00703680" w:rsidP="00703680">
            <w:pPr>
              <w:jc w:val="center"/>
              <w:rPr>
                <w:color w:val="000000"/>
              </w:rPr>
            </w:pPr>
            <w:r w:rsidRPr="00D050C7">
              <w:rPr>
                <w:color w:val="000000"/>
              </w:rPr>
              <w:t>9</w:t>
            </w:r>
          </w:p>
        </w:tc>
        <w:tc>
          <w:tcPr>
            <w:tcW w:w="1442" w:type="dxa"/>
            <w:vAlign w:val="center"/>
          </w:tcPr>
          <w:p w14:paraId="507AE332" w14:textId="77777777" w:rsidR="00703680" w:rsidRPr="00D050C7" w:rsidRDefault="00703680" w:rsidP="00703680">
            <w:pPr>
              <w:jc w:val="center"/>
              <w:rPr>
                <w:color w:val="000000"/>
              </w:rPr>
            </w:pPr>
            <w:r w:rsidRPr="00D050C7">
              <w:rPr>
                <w:color w:val="000000"/>
              </w:rPr>
              <w:t>9</w:t>
            </w:r>
          </w:p>
        </w:tc>
        <w:tc>
          <w:tcPr>
            <w:tcW w:w="1442" w:type="dxa"/>
            <w:vAlign w:val="center"/>
          </w:tcPr>
          <w:p w14:paraId="156AE569" w14:textId="77777777" w:rsidR="00703680" w:rsidRPr="00D050C7" w:rsidRDefault="00703680" w:rsidP="00703680">
            <w:pPr>
              <w:jc w:val="center"/>
              <w:rPr>
                <w:color w:val="000000"/>
              </w:rPr>
            </w:pPr>
            <w:r w:rsidRPr="00D050C7">
              <w:rPr>
                <w:color w:val="000000"/>
              </w:rPr>
              <w:t>11</w:t>
            </w:r>
          </w:p>
        </w:tc>
        <w:tc>
          <w:tcPr>
            <w:tcW w:w="1324" w:type="dxa"/>
            <w:vAlign w:val="center"/>
          </w:tcPr>
          <w:p w14:paraId="40EFA45E" w14:textId="77777777" w:rsidR="00703680" w:rsidRPr="00D050C7" w:rsidRDefault="00703680" w:rsidP="00703680">
            <w:pPr>
              <w:jc w:val="center"/>
              <w:rPr>
                <w:color w:val="000000"/>
              </w:rPr>
            </w:pPr>
            <w:r w:rsidRPr="00D050C7">
              <w:rPr>
                <w:color w:val="000000"/>
              </w:rPr>
              <w:t>13</w:t>
            </w:r>
          </w:p>
        </w:tc>
      </w:tr>
      <w:tr w:rsidR="00703680" w:rsidRPr="00703680" w14:paraId="4EB0D250" w14:textId="77777777" w:rsidTr="00E36A78">
        <w:trPr>
          <w:trHeight w:val="263"/>
        </w:trPr>
        <w:tc>
          <w:tcPr>
            <w:tcW w:w="2263" w:type="dxa"/>
            <w:vMerge/>
            <w:vAlign w:val="center"/>
          </w:tcPr>
          <w:p w14:paraId="36F0BB3F" w14:textId="77777777" w:rsidR="00703680" w:rsidRPr="00D050C7" w:rsidRDefault="00703680" w:rsidP="00D050C7">
            <w:pPr>
              <w:tabs>
                <w:tab w:val="left" w:pos="927"/>
              </w:tabs>
              <w:ind w:left="23"/>
              <w:rPr>
                <w:bCs/>
              </w:rPr>
            </w:pPr>
          </w:p>
        </w:tc>
        <w:tc>
          <w:tcPr>
            <w:tcW w:w="1438" w:type="dxa"/>
            <w:vAlign w:val="center"/>
          </w:tcPr>
          <w:p w14:paraId="4C4C40D8" w14:textId="77777777" w:rsidR="00703680" w:rsidRPr="00D050C7" w:rsidRDefault="00703680" w:rsidP="00703680">
            <w:pPr>
              <w:jc w:val="center"/>
              <w:rPr>
                <w:color w:val="000000"/>
              </w:rPr>
            </w:pPr>
            <w:r w:rsidRPr="00D050C7">
              <w:rPr>
                <w:color w:val="000000"/>
              </w:rPr>
              <w:t>5</w:t>
            </w:r>
          </w:p>
        </w:tc>
        <w:tc>
          <w:tcPr>
            <w:tcW w:w="1442" w:type="dxa"/>
            <w:vAlign w:val="center"/>
          </w:tcPr>
          <w:p w14:paraId="246079F5" w14:textId="77777777" w:rsidR="00703680" w:rsidRPr="00D050C7" w:rsidRDefault="00703680" w:rsidP="00703680">
            <w:pPr>
              <w:jc w:val="center"/>
              <w:rPr>
                <w:color w:val="000000"/>
              </w:rPr>
            </w:pPr>
            <w:r w:rsidRPr="00D050C7">
              <w:rPr>
                <w:color w:val="000000"/>
              </w:rPr>
              <w:t>6</w:t>
            </w:r>
          </w:p>
        </w:tc>
        <w:tc>
          <w:tcPr>
            <w:tcW w:w="1442" w:type="dxa"/>
            <w:vAlign w:val="center"/>
          </w:tcPr>
          <w:p w14:paraId="24337D87" w14:textId="77777777" w:rsidR="00703680" w:rsidRPr="00D050C7" w:rsidRDefault="00703680" w:rsidP="00703680">
            <w:pPr>
              <w:jc w:val="center"/>
              <w:rPr>
                <w:color w:val="000000"/>
              </w:rPr>
            </w:pPr>
            <w:r w:rsidRPr="00D050C7">
              <w:rPr>
                <w:color w:val="000000"/>
              </w:rPr>
              <w:t>8</w:t>
            </w:r>
          </w:p>
        </w:tc>
        <w:tc>
          <w:tcPr>
            <w:tcW w:w="1442" w:type="dxa"/>
            <w:vAlign w:val="center"/>
          </w:tcPr>
          <w:p w14:paraId="66636F7E" w14:textId="77777777" w:rsidR="00703680" w:rsidRPr="00D050C7" w:rsidRDefault="00703680" w:rsidP="00703680">
            <w:pPr>
              <w:jc w:val="center"/>
              <w:rPr>
                <w:color w:val="000000"/>
              </w:rPr>
            </w:pPr>
            <w:r w:rsidRPr="00D050C7">
              <w:rPr>
                <w:color w:val="000000"/>
              </w:rPr>
              <w:t>10</w:t>
            </w:r>
          </w:p>
        </w:tc>
        <w:tc>
          <w:tcPr>
            <w:tcW w:w="1324" w:type="dxa"/>
            <w:vAlign w:val="center"/>
          </w:tcPr>
          <w:p w14:paraId="0FB9319B" w14:textId="77777777" w:rsidR="00703680" w:rsidRPr="00D050C7" w:rsidRDefault="00703680" w:rsidP="00703680">
            <w:pPr>
              <w:jc w:val="center"/>
              <w:rPr>
                <w:color w:val="000000"/>
              </w:rPr>
            </w:pPr>
            <w:r w:rsidRPr="00D050C7">
              <w:rPr>
                <w:color w:val="000000"/>
              </w:rPr>
              <w:t>13</w:t>
            </w:r>
          </w:p>
        </w:tc>
      </w:tr>
      <w:tr w:rsidR="00703680" w:rsidRPr="00703680" w14:paraId="056E781F" w14:textId="77777777" w:rsidTr="00E36A78">
        <w:trPr>
          <w:trHeight w:val="263"/>
        </w:trPr>
        <w:tc>
          <w:tcPr>
            <w:tcW w:w="2263" w:type="dxa"/>
            <w:vMerge/>
            <w:vAlign w:val="center"/>
          </w:tcPr>
          <w:p w14:paraId="70811A15" w14:textId="77777777" w:rsidR="00703680" w:rsidRPr="00D050C7" w:rsidRDefault="00703680" w:rsidP="00D050C7">
            <w:pPr>
              <w:tabs>
                <w:tab w:val="left" w:pos="927"/>
              </w:tabs>
              <w:ind w:left="23"/>
              <w:rPr>
                <w:bCs/>
              </w:rPr>
            </w:pPr>
          </w:p>
        </w:tc>
        <w:tc>
          <w:tcPr>
            <w:tcW w:w="1438" w:type="dxa"/>
            <w:vAlign w:val="center"/>
          </w:tcPr>
          <w:p w14:paraId="23D27B5C" w14:textId="77777777" w:rsidR="00703680" w:rsidRPr="00D050C7" w:rsidRDefault="00703680" w:rsidP="00703680">
            <w:pPr>
              <w:jc w:val="center"/>
              <w:rPr>
                <w:color w:val="000000"/>
              </w:rPr>
            </w:pPr>
            <w:r w:rsidRPr="00D050C7">
              <w:rPr>
                <w:color w:val="000000"/>
              </w:rPr>
              <w:t>7</w:t>
            </w:r>
          </w:p>
        </w:tc>
        <w:tc>
          <w:tcPr>
            <w:tcW w:w="1442" w:type="dxa"/>
            <w:vAlign w:val="center"/>
          </w:tcPr>
          <w:p w14:paraId="5CD34945" w14:textId="77777777" w:rsidR="00703680" w:rsidRPr="00D050C7" w:rsidRDefault="00703680" w:rsidP="00703680">
            <w:pPr>
              <w:jc w:val="center"/>
              <w:rPr>
                <w:color w:val="000000"/>
              </w:rPr>
            </w:pPr>
            <w:r w:rsidRPr="00D050C7">
              <w:rPr>
                <w:color w:val="000000"/>
              </w:rPr>
              <w:t>8</w:t>
            </w:r>
          </w:p>
        </w:tc>
        <w:tc>
          <w:tcPr>
            <w:tcW w:w="1442" w:type="dxa"/>
            <w:vAlign w:val="center"/>
          </w:tcPr>
          <w:p w14:paraId="30AEB588" w14:textId="77777777" w:rsidR="00703680" w:rsidRPr="00D050C7" w:rsidRDefault="00703680" w:rsidP="00703680">
            <w:pPr>
              <w:jc w:val="center"/>
              <w:rPr>
                <w:color w:val="000000"/>
              </w:rPr>
            </w:pPr>
            <w:r w:rsidRPr="00D050C7">
              <w:rPr>
                <w:color w:val="000000"/>
              </w:rPr>
              <w:t>12</w:t>
            </w:r>
          </w:p>
        </w:tc>
        <w:tc>
          <w:tcPr>
            <w:tcW w:w="1442" w:type="dxa"/>
            <w:vAlign w:val="center"/>
          </w:tcPr>
          <w:p w14:paraId="3976F79A" w14:textId="77777777" w:rsidR="00703680" w:rsidRPr="00D050C7" w:rsidRDefault="00703680" w:rsidP="00703680">
            <w:pPr>
              <w:jc w:val="center"/>
              <w:rPr>
                <w:color w:val="000000"/>
              </w:rPr>
            </w:pPr>
            <w:r w:rsidRPr="00D050C7">
              <w:rPr>
                <w:color w:val="000000"/>
              </w:rPr>
              <w:t>14</w:t>
            </w:r>
          </w:p>
        </w:tc>
        <w:tc>
          <w:tcPr>
            <w:tcW w:w="1324" w:type="dxa"/>
            <w:vAlign w:val="center"/>
          </w:tcPr>
          <w:p w14:paraId="24059694" w14:textId="77777777" w:rsidR="00703680" w:rsidRPr="00D050C7" w:rsidRDefault="00703680" w:rsidP="00703680">
            <w:pPr>
              <w:jc w:val="center"/>
              <w:rPr>
                <w:color w:val="000000"/>
              </w:rPr>
            </w:pPr>
            <w:r w:rsidRPr="00D050C7">
              <w:rPr>
                <w:color w:val="000000"/>
              </w:rPr>
              <w:t>15</w:t>
            </w:r>
          </w:p>
        </w:tc>
      </w:tr>
      <w:tr w:rsidR="00703680" w:rsidRPr="00703680" w14:paraId="47573955" w14:textId="77777777" w:rsidTr="00E36A78">
        <w:trPr>
          <w:trHeight w:val="263"/>
        </w:trPr>
        <w:tc>
          <w:tcPr>
            <w:tcW w:w="2263" w:type="dxa"/>
            <w:vMerge/>
            <w:vAlign w:val="center"/>
          </w:tcPr>
          <w:p w14:paraId="7A02F442" w14:textId="77777777" w:rsidR="00703680" w:rsidRPr="00D050C7" w:rsidRDefault="00703680" w:rsidP="00D050C7">
            <w:pPr>
              <w:tabs>
                <w:tab w:val="left" w:pos="927"/>
              </w:tabs>
              <w:ind w:left="23"/>
              <w:rPr>
                <w:bCs/>
              </w:rPr>
            </w:pPr>
          </w:p>
        </w:tc>
        <w:tc>
          <w:tcPr>
            <w:tcW w:w="1438" w:type="dxa"/>
            <w:vAlign w:val="center"/>
          </w:tcPr>
          <w:p w14:paraId="5E616E41" w14:textId="77777777" w:rsidR="00703680" w:rsidRPr="00D050C7" w:rsidRDefault="00703680" w:rsidP="00703680">
            <w:pPr>
              <w:jc w:val="center"/>
              <w:rPr>
                <w:color w:val="000000"/>
              </w:rPr>
            </w:pPr>
            <w:r w:rsidRPr="00D050C7">
              <w:rPr>
                <w:color w:val="000000"/>
              </w:rPr>
              <w:t>3</w:t>
            </w:r>
          </w:p>
        </w:tc>
        <w:tc>
          <w:tcPr>
            <w:tcW w:w="1442" w:type="dxa"/>
            <w:vAlign w:val="center"/>
          </w:tcPr>
          <w:p w14:paraId="5ACF8B34" w14:textId="77777777" w:rsidR="00703680" w:rsidRPr="00D050C7" w:rsidRDefault="00703680" w:rsidP="00703680">
            <w:pPr>
              <w:jc w:val="center"/>
              <w:rPr>
                <w:color w:val="000000"/>
              </w:rPr>
            </w:pPr>
            <w:r w:rsidRPr="00D050C7">
              <w:rPr>
                <w:color w:val="000000"/>
              </w:rPr>
              <w:t>5</w:t>
            </w:r>
          </w:p>
        </w:tc>
        <w:tc>
          <w:tcPr>
            <w:tcW w:w="1442" w:type="dxa"/>
            <w:vAlign w:val="center"/>
          </w:tcPr>
          <w:p w14:paraId="671C30B1" w14:textId="77777777" w:rsidR="00703680" w:rsidRPr="00D050C7" w:rsidRDefault="00703680" w:rsidP="00703680">
            <w:pPr>
              <w:jc w:val="center"/>
              <w:rPr>
                <w:color w:val="000000"/>
              </w:rPr>
            </w:pPr>
            <w:r w:rsidRPr="00D050C7">
              <w:rPr>
                <w:color w:val="000000"/>
              </w:rPr>
              <w:t>10</w:t>
            </w:r>
          </w:p>
        </w:tc>
        <w:tc>
          <w:tcPr>
            <w:tcW w:w="1442" w:type="dxa"/>
            <w:vAlign w:val="center"/>
          </w:tcPr>
          <w:p w14:paraId="3F84D83B" w14:textId="77777777" w:rsidR="00703680" w:rsidRPr="00D050C7" w:rsidRDefault="00703680" w:rsidP="00703680">
            <w:pPr>
              <w:jc w:val="center"/>
              <w:rPr>
                <w:color w:val="000000"/>
              </w:rPr>
            </w:pPr>
            <w:r w:rsidRPr="00D050C7">
              <w:rPr>
                <w:color w:val="000000"/>
              </w:rPr>
              <w:t>13</w:t>
            </w:r>
          </w:p>
        </w:tc>
        <w:tc>
          <w:tcPr>
            <w:tcW w:w="1324" w:type="dxa"/>
            <w:vAlign w:val="center"/>
          </w:tcPr>
          <w:p w14:paraId="666838C8" w14:textId="77777777" w:rsidR="00703680" w:rsidRPr="00D050C7" w:rsidRDefault="00703680" w:rsidP="00703680">
            <w:pPr>
              <w:jc w:val="center"/>
              <w:rPr>
                <w:color w:val="000000"/>
                <w:lang w:val="en-US"/>
              </w:rPr>
            </w:pPr>
            <w:r w:rsidRPr="00D050C7">
              <w:rPr>
                <w:color w:val="000000"/>
              </w:rPr>
              <w:t>1</w:t>
            </w:r>
            <w:r w:rsidRPr="00D050C7">
              <w:rPr>
                <w:color w:val="000000"/>
                <w:lang w:val="en-US"/>
              </w:rPr>
              <w:t>5</w:t>
            </w:r>
          </w:p>
        </w:tc>
      </w:tr>
      <w:tr w:rsidR="00E36A78" w:rsidRPr="00703680" w14:paraId="457470F8" w14:textId="77777777" w:rsidTr="00E36A78">
        <w:trPr>
          <w:trHeight w:val="59"/>
        </w:trPr>
        <w:tc>
          <w:tcPr>
            <w:tcW w:w="2263" w:type="dxa"/>
            <w:vAlign w:val="center"/>
          </w:tcPr>
          <w:p w14:paraId="783F4233" w14:textId="55A31FD7" w:rsidR="00E36A78" w:rsidRPr="00D050C7" w:rsidRDefault="00E36A78" w:rsidP="00E36A78">
            <w:pPr>
              <w:ind w:left="23"/>
              <w:jc w:val="center"/>
              <w:rPr>
                <w:bCs/>
              </w:rPr>
            </w:pPr>
            <w:r w:rsidRPr="00703680">
              <w:t>Ср</w:t>
            </w:r>
            <w:r>
              <w:t xml:space="preserve">. </w:t>
            </w:r>
            <w:r w:rsidRPr="00703680">
              <w:t>значение</w:t>
            </w:r>
          </w:p>
        </w:tc>
        <w:tc>
          <w:tcPr>
            <w:tcW w:w="1438" w:type="dxa"/>
            <w:vAlign w:val="center"/>
          </w:tcPr>
          <w:p w14:paraId="2DDB93F1" w14:textId="77777777" w:rsidR="00E36A78" w:rsidRPr="00D050C7" w:rsidRDefault="00E36A78" w:rsidP="00E36A78">
            <w:pPr>
              <w:jc w:val="center"/>
              <w:rPr>
                <w:color w:val="000000"/>
              </w:rPr>
            </w:pPr>
            <w:r w:rsidRPr="00281A13">
              <w:rPr>
                <w:b/>
                <w:color w:val="000000"/>
              </w:rPr>
              <w:t>5</w:t>
            </w:r>
          </w:p>
        </w:tc>
        <w:tc>
          <w:tcPr>
            <w:tcW w:w="1442" w:type="dxa"/>
            <w:vAlign w:val="center"/>
          </w:tcPr>
          <w:p w14:paraId="5BC7504D" w14:textId="77777777" w:rsidR="00E36A78" w:rsidRPr="00D050C7" w:rsidRDefault="00E36A78" w:rsidP="00E36A78">
            <w:pPr>
              <w:jc w:val="center"/>
              <w:rPr>
                <w:color w:val="000000"/>
              </w:rPr>
            </w:pPr>
            <w:r w:rsidRPr="00D050C7">
              <w:rPr>
                <w:b/>
                <w:color w:val="000000"/>
              </w:rPr>
              <w:t>8</w:t>
            </w:r>
          </w:p>
        </w:tc>
        <w:tc>
          <w:tcPr>
            <w:tcW w:w="1442" w:type="dxa"/>
            <w:vAlign w:val="center"/>
          </w:tcPr>
          <w:p w14:paraId="08608C51" w14:textId="77777777" w:rsidR="00E36A78" w:rsidRPr="00D050C7" w:rsidRDefault="00E36A78" w:rsidP="00E36A78">
            <w:pPr>
              <w:jc w:val="center"/>
              <w:rPr>
                <w:color w:val="000000"/>
              </w:rPr>
            </w:pPr>
            <w:r w:rsidRPr="00281A13">
              <w:rPr>
                <w:b/>
                <w:color w:val="000000"/>
              </w:rPr>
              <w:t>10</w:t>
            </w:r>
          </w:p>
        </w:tc>
        <w:tc>
          <w:tcPr>
            <w:tcW w:w="1442" w:type="dxa"/>
            <w:vAlign w:val="center"/>
          </w:tcPr>
          <w:p w14:paraId="7AF3B9F1" w14:textId="77777777" w:rsidR="00E36A78" w:rsidRPr="00D050C7" w:rsidRDefault="00E36A78" w:rsidP="00E36A78">
            <w:pPr>
              <w:jc w:val="center"/>
              <w:rPr>
                <w:color w:val="000000"/>
              </w:rPr>
            </w:pPr>
            <w:r w:rsidRPr="00281A13">
              <w:rPr>
                <w:b/>
                <w:color w:val="000000"/>
              </w:rPr>
              <w:t>12</w:t>
            </w:r>
          </w:p>
        </w:tc>
        <w:tc>
          <w:tcPr>
            <w:tcW w:w="1324" w:type="dxa"/>
            <w:vAlign w:val="center"/>
          </w:tcPr>
          <w:p w14:paraId="73314D6E" w14:textId="77777777" w:rsidR="00E36A78" w:rsidRPr="00D050C7" w:rsidRDefault="00E36A78" w:rsidP="00E36A78">
            <w:pPr>
              <w:jc w:val="center"/>
              <w:rPr>
                <w:color w:val="000000"/>
              </w:rPr>
            </w:pPr>
            <w:r w:rsidRPr="00D050C7">
              <w:rPr>
                <w:b/>
                <w:color w:val="000000"/>
              </w:rPr>
              <w:t>14</w:t>
            </w:r>
          </w:p>
        </w:tc>
      </w:tr>
      <w:tr w:rsidR="00E36A78" w:rsidRPr="00703680" w14:paraId="4CDF6668" w14:textId="77777777" w:rsidTr="00E36A78">
        <w:trPr>
          <w:trHeight w:val="64"/>
        </w:trPr>
        <w:tc>
          <w:tcPr>
            <w:tcW w:w="2263" w:type="dxa"/>
            <w:vAlign w:val="center"/>
          </w:tcPr>
          <w:p w14:paraId="1F1EA540" w14:textId="78F82378" w:rsidR="00E36A78" w:rsidRPr="00D050C7" w:rsidRDefault="00E36A78" w:rsidP="00E36A78">
            <w:pPr>
              <w:ind w:left="-109" w:right="-108"/>
              <w:jc w:val="center"/>
              <w:rPr>
                <w:bCs/>
              </w:rPr>
            </w:pPr>
            <w:r w:rsidRPr="00703680">
              <w:t>Кол</w:t>
            </w:r>
            <w:r>
              <w:t>-во</w:t>
            </w:r>
            <w:r w:rsidRPr="00703680">
              <w:t xml:space="preserve"> элементов, n</w:t>
            </w:r>
          </w:p>
        </w:tc>
        <w:tc>
          <w:tcPr>
            <w:tcW w:w="1438" w:type="dxa"/>
            <w:vAlign w:val="center"/>
          </w:tcPr>
          <w:p w14:paraId="75B642D7" w14:textId="77777777" w:rsidR="00E36A78" w:rsidRPr="00D050C7" w:rsidRDefault="00E36A78" w:rsidP="00E36A78">
            <w:pPr>
              <w:tabs>
                <w:tab w:val="left" w:pos="927"/>
              </w:tabs>
              <w:jc w:val="center"/>
              <w:rPr>
                <w:bCs/>
              </w:rPr>
            </w:pPr>
            <w:r w:rsidRPr="00D050C7">
              <w:rPr>
                <w:bCs/>
              </w:rPr>
              <w:t>12</w:t>
            </w:r>
          </w:p>
        </w:tc>
        <w:tc>
          <w:tcPr>
            <w:tcW w:w="1442" w:type="dxa"/>
            <w:vAlign w:val="center"/>
          </w:tcPr>
          <w:p w14:paraId="6C2F33F4" w14:textId="77777777" w:rsidR="00E36A78" w:rsidRPr="00D050C7" w:rsidRDefault="00E36A78" w:rsidP="00E36A78">
            <w:pPr>
              <w:tabs>
                <w:tab w:val="left" w:pos="927"/>
              </w:tabs>
              <w:jc w:val="center"/>
              <w:rPr>
                <w:bCs/>
              </w:rPr>
            </w:pPr>
            <w:r w:rsidRPr="00D050C7">
              <w:rPr>
                <w:bCs/>
              </w:rPr>
              <w:t>12</w:t>
            </w:r>
          </w:p>
        </w:tc>
        <w:tc>
          <w:tcPr>
            <w:tcW w:w="1442" w:type="dxa"/>
            <w:vAlign w:val="center"/>
          </w:tcPr>
          <w:p w14:paraId="69E90F99" w14:textId="77777777" w:rsidR="00E36A78" w:rsidRPr="00D050C7" w:rsidRDefault="00E36A78" w:rsidP="00E36A78">
            <w:pPr>
              <w:tabs>
                <w:tab w:val="left" w:pos="927"/>
              </w:tabs>
              <w:jc w:val="center"/>
              <w:rPr>
                <w:bCs/>
              </w:rPr>
            </w:pPr>
            <w:r w:rsidRPr="00D050C7">
              <w:rPr>
                <w:bCs/>
              </w:rPr>
              <w:t>12</w:t>
            </w:r>
          </w:p>
        </w:tc>
        <w:tc>
          <w:tcPr>
            <w:tcW w:w="1442" w:type="dxa"/>
            <w:vAlign w:val="center"/>
          </w:tcPr>
          <w:p w14:paraId="2D085971" w14:textId="77777777" w:rsidR="00E36A78" w:rsidRPr="00D050C7" w:rsidRDefault="00E36A78" w:rsidP="00E36A78">
            <w:pPr>
              <w:tabs>
                <w:tab w:val="left" w:pos="927"/>
              </w:tabs>
              <w:jc w:val="center"/>
              <w:rPr>
                <w:bCs/>
              </w:rPr>
            </w:pPr>
            <w:r w:rsidRPr="00D050C7">
              <w:rPr>
                <w:bCs/>
              </w:rPr>
              <w:t>12</w:t>
            </w:r>
          </w:p>
        </w:tc>
        <w:tc>
          <w:tcPr>
            <w:tcW w:w="1324" w:type="dxa"/>
            <w:vAlign w:val="center"/>
          </w:tcPr>
          <w:p w14:paraId="345C1D5E" w14:textId="77777777" w:rsidR="00E36A78" w:rsidRPr="00D050C7" w:rsidRDefault="00E36A78" w:rsidP="00E36A78">
            <w:pPr>
              <w:tabs>
                <w:tab w:val="left" w:pos="927"/>
              </w:tabs>
              <w:jc w:val="center"/>
              <w:rPr>
                <w:bCs/>
              </w:rPr>
            </w:pPr>
            <w:r w:rsidRPr="00D050C7">
              <w:rPr>
                <w:bCs/>
              </w:rPr>
              <w:t>12</w:t>
            </w:r>
          </w:p>
        </w:tc>
      </w:tr>
      <w:tr w:rsidR="00E36A78" w:rsidRPr="00703680" w14:paraId="6AEBA84E" w14:textId="77777777" w:rsidTr="00E36A78">
        <w:trPr>
          <w:trHeight w:val="157"/>
        </w:trPr>
        <w:tc>
          <w:tcPr>
            <w:tcW w:w="2263" w:type="dxa"/>
            <w:vAlign w:val="center"/>
          </w:tcPr>
          <w:p w14:paraId="316873A8" w14:textId="562B66F2" w:rsidR="00E36A78" w:rsidRPr="00D050C7" w:rsidRDefault="00E36A78" w:rsidP="00E36A78">
            <w:pPr>
              <w:ind w:left="23"/>
              <w:jc w:val="center"/>
              <w:rPr>
                <w:bCs/>
              </w:rPr>
            </w:pPr>
            <w:r w:rsidRPr="00703680">
              <w:t>Степени свободы, f</w:t>
            </w:r>
          </w:p>
        </w:tc>
        <w:tc>
          <w:tcPr>
            <w:tcW w:w="1438" w:type="dxa"/>
            <w:vAlign w:val="center"/>
          </w:tcPr>
          <w:p w14:paraId="0F29BFA3" w14:textId="77777777" w:rsidR="00E36A78" w:rsidRPr="00D050C7" w:rsidRDefault="00E36A78" w:rsidP="00E36A78">
            <w:pPr>
              <w:tabs>
                <w:tab w:val="left" w:pos="927"/>
              </w:tabs>
              <w:jc w:val="center"/>
              <w:rPr>
                <w:bCs/>
              </w:rPr>
            </w:pPr>
            <w:r w:rsidRPr="00D050C7">
              <w:rPr>
                <w:bCs/>
              </w:rPr>
              <w:t>11</w:t>
            </w:r>
          </w:p>
        </w:tc>
        <w:tc>
          <w:tcPr>
            <w:tcW w:w="1442" w:type="dxa"/>
            <w:vAlign w:val="center"/>
          </w:tcPr>
          <w:p w14:paraId="4FA98E41" w14:textId="77777777" w:rsidR="00E36A78" w:rsidRPr="00D050C7" w:rsidRDefault="00E36A78" w:rsidP="00E36A78">
            <w:pPr>
              <w:tabs>
                <w:tab w:val="left" w:pos="927"/>
              </w:tabs>
              <w:jc w:val="center"/>
              <w:rPr>
                <w:bCs/>
              </w:rPr>
            </w:pPr>
            <w:r w:rsidRPr="00D050C7">
              <w:rPr>
                <w:bCs/>
              </w:rPr>
              <w:t>11</w:t>
            </w:r>
          </w:p>
        </w:tc>
        <w:tc>
          <w:tcPr>
            <w:tcW w:w="1442" w:type="dxa"/>
            <w:vAlign w:val="center"/>
          </w:tcPr>
          <w:p w14:paraId="36C33CBD" w14:textId="77777777" w:rsidR="00E36A78" w:rsidRPr="00D050C7" w:rsidRDefault="00E36A78" w:rsidP="00E36A78">
            <w:pPr>
              <w:tabs>
                <w:tab w:val="left" w:pos="927"/>
              </w:tabs>
              <w:jc w:val="center"/>
              <w:rPr>
                <w:bCs/>
              </w:rPr>
            </w:pPr>
            <w:r w:rsidRPr="00D050C7">
              <w:rPr>
                <w:bCs/>
              </w:rPr>
              <w:t>11</w:t>
            </w:r>
          </w:p>
        </w:tc>
        <w:tc>
          <w:tcPr>
            <w:tcW w:w="1442" w:type="dxa"/>
            <w:vAlign w:val="center"/>
          </w:tcPr>
          <w:p w14:paraId="7AFDF26D" w14:textId="77777777" w:rsidR="00E36A78" w:rsidRPr="00D050C7" w:rsidRDefault="00E36A78" w:rsidP="00E36A78">
            <w:pPr>
              <w:tabs>
                <w:tab w:val="left" w:pos="927"/>
              </w:tabs>
              <w:jc w:val="center"/>
              <w:rPr>
                <w:bCs/>
              </w:rPr>
            </w:pPr>
            <w:r w:rsidRPr="00D050C7">
              <w:rPr>
                <w:bCs/>
              </w:rPr>
              <w:t>11</w:t>
            </w:r>
          </w:p>
        </w:tc>
        <w:tc>
          <w:tcPr>
            <w:tcW w:w="1324" w:type="dxa"/>
            <w:vAlign w:val="center"/>
          </w:tcPr>
          <w:p w14:paraId="7B4A42A5" w14:textId="77777777" w:rsidR="00E36A78" w:rsidRPr="00D050C7" w:rsidRDefault="00E36A78" w:rsidP="00E36A78">
            <w:pPr>
              <w:tabs>
                <w:tab w:val="left" w:pos="927"/>
              </w:tabs>
              <w:jc w:val="center"/>
              <w:rPr>
                <w:bCs/>
              </w:rPr>
            </w:pPr>
            <w:r w:rsidRPr="00D050C7">
              <w:rPr>
                <w:bCs/>
              </w:rPr>
              <w:t>11</w:t>
            </w:r>
          </w:p>
        </w:tc>
      </w:tr>
      <w:tr w:rsidR="00E36A78" w:rsidRPr="00703680" w14:paraId="51CC8005" w14:textId="77777777" w:rsidTr="00E36A78">
        <w:trPr>
          <w:trHeight w:val="59"/>
        </w:trPr>
        <w:tc>
          <w:tcPr>
            <w:tcW w:w="2263" w:type="dxa"/>
            <w:vAlign w:val="center"/>
          </w:tcPr>
          <w:p w14:paraId="6DA4959F" w14:textId="12BEBC24" w:rsidR="00E36A78" w:rsidRPr="00D050C7" w:rsidRDefault="00E36A78" w:rsidP="00E36A78">
            <w:pPr>
              <w:ind w:left="23"/>
              <w:jc w:val="center"/>
              <w:rPr>
                <w:bCs/>
              </w:rPr>
            </w:pPr>
            <w:r w:rsidRPr="00703680">
              <w:t>Дисперсия</w:t>
            </w:r>
          </w:p>
        </w:tc>
        <w:tc>
          <w:tcPr>
            <w:tcW w:w="1438" w:type="dxa"/>
            <w:vAlign w:val="center"/>
          </w:tcPr>
          <w:p w14:paraId="5E0CD425" w14:textId="77777777" w:rsidR="00E36A78" w:rsidRPr="00D050C7" w:rsidRDefault="00E36A78" w:rsidP="00E36A78">
            <w:pPr>
              <w:jc w:val="center"/>
              <w:rPr>
                <w:color w:val="000000"/>
              </w:rPr>
            </w:pPr>
            <w:r w:rsidRPr="00D050C7">
              <w:rPr>
                <w:bCs/>
                <w:color w:val="000000"/>
              </w:rPr>
              <w:t>2,3</w:t>
            </w:r>
          </w:p>
        </w:tc>
        <w:tc>
          <w:tcPr>
            <w:tcW w:w="1442" w:type="dxa"/>
            <w:vAlign w:val="center"/>
          </w:tcPr>
          <w:p w14:paraId="2D337220" w14:textId="77777777" w:rsidR="00E36A78" w:rsidRPr="00D050C7" w:rsidRDefault="00E36A78" w:rsidP="00E36A78">
            <w:pPr>
              <w:jc w:val="center"/>
              <w:rPr>
                <w:color w:val="000000"/>
              </w:rPr>
            </w:pPr>
            <w:r w:rsidRPr="00D050C7">
              <w:rPr>
                <w:bCs/>
                <w:color w:val="000000"/>
              </w:rPr>
              <w:t>3,2</w:t>
            </w:r>
          </w:p>
        </w:tc>
        <w:tc>
          <w:tcPr>
            <w:tcW w:w="1442" w:type="dxa"/>
            <w:vAlign w:val="center"/>
          </w:tcPr>
          <w:p w14:paraId="29ADF192" w14:textId="77777777" w:rsidR="00E36A78" w:rsidRPr="00D050C7" w:rsidRDefault="00E36A78" w:rsidP="00E36A78">
            <w:pPr>
              <w:jc w:val="center"/>
              <w:rPr>
                <w:color w:val="000000"/>
              </w:rPr>
            </w:pPr>
            <w:r w:rsidRPr="00D050C7">
              <w:rPr>
                <w:bCs/>
                <w:color w:val="000000"/>
              </w:rPr>
              <w:t>4,3</w:t>
            </w:r>
          </w:p>
        </w:tc>
        <w:tc>
          <w:tcPr>
            <w:tcW w:w="1442" w:type="dxa"/>
            <w:vAlign w:val="center"/>
          </w:tcPr>
          <w:p w14:paraId="11192D82" w14:textId="77777777" w:rsidR="00E36A78" w:rsidRPr="00D050C7" w:rsidRDefault="00E36A78" w:rsidP="00E36A78">
            <w:pPr>
              <w:jc w:val="center"/>
              <w:rPr>
                <w:color w:val="000000"/>
              </w:rPr>
            </w:pPr>
            <w:r w:rsidRPr="00D050C7">
              <w:rPr>
                <w:bCs/>
                <w:color w:val="000000"/>
              </w:rPr>
              <w:t>6,1</w:t>
            </w:r>
          </w:p>
        </w:tc>
        <w:tc>
          <w:tcPr>
            <w:tcW w:w="1324" w:type="dxa"/>
            <w:vAlign w:val="center"/>
          </w:tcPr>
          <w:p w14:paraId="0DF381F0" w14:textId="77777777" w:rsidR="00E36A78" w:rsidRPr="00281A13" w:rsidRDefault="00E36A78" w:rsidP="00E36A78">
            <w:pPr>
              <w:jc w:val="center"/>
              <w:rPr>
                <w:color w:val="000000"/>
              </w:rPr>
            </w:pPr>
            <w:r w:rsidRPr="00281A13">
              <w:rPr>
                <w:bCs/>
                <w:color w:val="000000"/>
              </w:rPr>
              <w:t>4</w:t>
            </w:r>
            <w:r w:rsidRPr="00D050C7">
              <w:rPr>
                <w:bCs/>
                <w:color w:val="000000"/>
              </w:rPr>
              <w:t>,</w:t>
            </w:r>
            <w:r w:rsidRPr="00281A13">
              <w:rPr>
                <w:bCs/>
                <w:color w:val="000000"/>
              </w:rPr>
              <w:t>9</w:t>
            </w:r>
          </w:p>
        </w:tc>
      </w:tr>
      <w:tr w:rsidR="00E36A78" w:rsidRPr="00703680" w14:paraId="5455DE32" w14:textId="77777777" w:rsidTr="00E36A78">
        <w:trPr>
          <w:trHeight w:val="59"/>
        </w:trPr>
        <w:tc>
          <w:tcPr>
            <w:tcW w:w="2263" w:type="dxa"/>
            <w:vAlign w:val="center"/>
          </w:tcPr>
          <w:p w14:paraId="2D58239F" w14:textId="6F6A6F62" w:rsidR="00E36A78" w:rsidRPr="00D050C7" w:rsidRDefault="00E36A78" w:rsidP="00E36A78">
            <w:pPr>
              <w:ind w:left="23"/>
              <w:jc w:val="center"/>
              <w:rPr>
                <w:bCs/>
              </w:rPr>
            </w:pPr>
            <w:r>
              <w:t>СО</w:t>
            </w:r>
          </w:p>
        </w:tc>
        <w:tc>
          <w:tcPr>
            <w:tcW w:w="1438" w:type="dxa"/>
            <w:vAlign w:val="center"/>
          </w:tcPr>
          <w:p w14:paraId="295B6281" w14:textId="77777777" w:rsidR="00E36A78" w:rsidRPr="00D050C7" w:rsidRDefault="00E36A78" w:rsidP="00E36A78">
            <w:pPr>
              <w:jc w:val="center"/>
              <w:rPr>
                <w:color w:val="000000"/>
              </w:rPr>
            </w:pPr>
            <w:r w:rsidRPr="00D050C7">
              <w:rPr>
                <w:bCs/>
                <w:color w:val="000000"/>
              </w:rPr>
              <w:t>1,51</w:t>
            </w:r>
          </w:p>
        </w:tc>
        <w:tc>
          <w:tcPr>
            <w:tcW w:w="1442" w:type="dxa"/>
            <w:vAlign w:val="center"/>
          </w:tcPr>
          <w:p w14:paraId="31DEBD3D" w14:textId="77777777" w:rsidR="00E36A78" w:rsidRPr="00D050C7" w:rsidRDefault="00E36A78" w:rsidP="00E36A78">
            <w:pPr>
              <w:jc w:val="center"/>
              <w:rPr>
                <w:color w:val="000000"/>
              </w:rPr>
            </w:pPr>
            <w:r w:rsidRPr="00D050C7">
              <w:rPr>
                <w:bCs/>
                <w:color w:val="000000"/>
              </w:rPr>
              <w:t>1,78</w:t>
            </w:r>
          </w:p>
        </w:tc>
        <w:tc>
          <w:tcPr>
            <w:tcW w:w="1442" w:type="dxa"/>
            <w:vAlign w:val="center"/>
          </w:tcPr>
          <w:p w14:paraId="490EA6D9" w14:textId="77777777" w:rsidR="00E36A78" w:rsidRPr="00D050C7" w:rsidRDefault="00E36A78" w:rsidP="00E36A78">
            <w:pPr>
              <w:jc w:val="center"/>
              <w:rPr>
                <w:color w:val="000000"/>
              </w:rPr>
            </w:pPr>
            <w:r w:rsidRPr="00D050C7">
              <w:rPr>
                <w:bCs/>
                <w:color w:val="000000"/>
              </w:rPr>
              <w:t>2,08</w:t>
            </w:r>
          </w:p>
        </w:tc>
        <w:tc>
          <w:tcPr>
            <w:tcW w:w="1442" w:type="dxa"/>
            <w:vAlign w:val="center"/>
          </w:tcPr>
          <w:p w14:paraId="5223BCEE" w14:textId="77777777" w:rsidR="00E36A78" w:rsidRPr="00D050C7" w:rsidRDefault="00E36A78" w:rsidP="00E36A78">
            <w:pPr>
              <w:jc w:val="center"/>
              <w:rPr>
                <w:color w:val="000000"/>
              </w:rPr>
            </w:pPr>
            <w:r w:rsidRPr="00D050C7">
              <w:rPr>
                <w:bCs/>
                <w:color w:val="000000"/>
              </w:rPr>
              <w:t>2,47</w:t>
            </w:r>
          </w:p>
        </w:tc>
        <w:tc>
          <w:tcPr>
            <w:tcW w:w="1324" w:type="dxa"/>
            <w:vAlign w:val="center"/>
          </w:tcPr>
          <w:p w14:paraId="4013D818" w14:textId="77777777" w:rsidR="00E36A78" w:rsidRPr="00D050C7" w:rsidRDefault="00E36A78" w:rsidP="00E36A78">
            <w:pPr>
              <w:jc w:val="center"/>
              <w:rPr>
                <w:color w:val="000000"/>
                <w:lang w:val="en-US"/>
              </w:rPr>
            </w:pPr>
            <w:r w:rsidRPr="00D050C7">
              <w:rPr>
                <w:bCs/>
                <w:color w:val="000000"/>
              </w:rPr>
              <w:t>2,2</w:t>
            </w:r>
            <w:r w:rsidRPr="00D050C7">
              <w:rPr>
                <w:bCs/>
                <w:color w:val="000000"/>
                <w:lang w:val="en-US"/>
              </w:rPr>
              <w:t>1</w:t>
            </w:r>
          </w:p>
        </w:tc>
      </w:tr>
    </w:tbl>
    <w:p w14:paraId="7D39F6F5" w14:textId="77777777" w:rsidR="00703680" w:rsidRPr="00D050C7" w:rsidRDefault="00703680" w:rsidP="00703680">
      <w:pPr>
        <w:jc w:val="right"/>
        <w:rPr>
          <w:i/>
          <w:highlight w:val="yellow"/>
        </w:rPr>
      </w:pPr>
    </w:p>
    <w:p w14:paraId="3751EE1B" w14:textId="77777777" w:rsidR="00E36A78" w:rsidRDefault="00E36A78" w:rsidP="00D050C7">
      <w:pPr>
        <w:rPr>
          <w:b/>
        </w:rPr>
        <w:sectPr w:rsidR="00E36A78" w:rsidSect="00AB01E2">
          <w:pgSz w:w="11906" w:h="16838"/>
          <w:pgMar w:top="1134" w:right="849" w:bottom="1134" w:left="1701" w:header="708" w:footer="709" w:gutter="0"/>
          <w:cols w:space="708"/>
          <w:docGrid w:linePitch="360"/>
        </w:sectPr>
      </w:pPr>
    </w:p>
    <w:p w14:paraId="02C7D6F1" w14:textId="5597B043" w:rsidR="00703680" w:rsidRPr="00D050C7" w:rsidRDefault="00703680" w:rsidP="00D050C7">
      <w:pPr>
        <w:rPr>
          <w:iCs/>
        </w:rPr>
      </w:pPr>
      <w:r w:rsidRPr="003E68EC">
        <w:rPr>
          <w:b/>
        </w:rPr>
        <w:lastRenderedPageBreak/>
        <w:t>Таблица 2-</w:t>
      </w:r>
      <w:r w:rsidRPr="00E93B67">
        <w:rPr>
          <w:b/>
        </w:rPr>
        <w:t>6</w:t>
      </w:r>
      <w:r w:rsidRPr="003E68EC">
        <w:rPr>
          <w:b/>
        </w:rPr>
        <w:t>.</w:t>
      </w:r>
      <w:r w:rsidRPr="003E68EC">
        <w:t xml:space="preserve"> </w:t>
      </w:r>
      <w:r w:rsidRPr="002B180A">
        <w:rPr>
          <w:iCs/>
        </w:rPr>
        <w:t>Сравнение двух выборок по критерию Фишера</w:t>
      </w:r>
      <w:r w:rsidR="00884D56">
        <w:rPr>
          <w:iCs/>
        </w:rPr>
        <w:t>.</w:t>
      </w:r>
    </w:p>
    <w:tbl>
      <w:tblPr>
        <w:tblStyle w:val="34"/>
        <w:tblW w:w="9351" w:type="dxa"/>
        <w:tblLayout w:type="fixed"/>
        <w:tblLook w:val="04A0" w:firstRow="1" w:lastRow="0" w:firstColumn="1" w:lastColumn="0" w:noHBand="0" w:noVBand="1"/>
      </w:tblPr>
      <w:tblGrid>
        <w:gridCol w:w="1665"/>
        <w:gridCol w:w="1449"/>
        <w:gridCol w:w="1701"/>
        <w:gridCol w:w="1559"/>
        <w:gridCol w:w="1559"/>
        <w:gridCol w:w="1418"/>
      </w:tblGrid>
      <w:tr w:rsidR="00703680" w:rsidRPr="00703680" w14:paraId="2E3824C2" w14:textId="77777777" w:rsidTr="00762053">
        <w:trPr>
          <w:trHeight w:val="324"/>
        </w:trPr>
        <w:tc>
          <w:tcPr>
            <w:tcW w:w="1665" w:type="dxa"/>
            <w:shd w:val="clear" w:color="auto" w:fill="D9D9D9" w:themeFill="background1" w:themeFillShade="D9"/>
            <w:vAlign w:val="center"/>
          </w:tcPr>
          <w:p w14:paraId="478D868F" w14:textId="77777777" w:rsidR="00703680" w:rsidRPr="00762053" w:rsidRDefault="00703680" w:rsidP="00703680">
            <w:pPr>
              <w:jc w:val="center"/>
              <w:rPr>
                <w:b/>
                <w:bCs/>
              </w:rPr>
            </w:pPr>
            <w:r w:rsidRPr="00762053">
              <w:rPr>
                <w:b/>
                <w:bCs/>
              </w:rPr>
              <w:t>Время, мин</w:t>
            </w:r>
          </w:p>
        </w:tc>
        <w:tc>
          <w:tcPr>
            <w:tcW w:w="1449" w:type="dxa"/>
            <w:shd w:val="clear" w:color="auto" w:fill="D9D9D9" w:themeFill="background1" w:themeFillShade="D9"/>
            <w:vAlign w:val="center"/>
          </w:tcPr>
          <w:p w14:paraId="1B6FFFD5" w14:textId="77777777" w:rsidR="00703680" w:rsidRPr="00D050C7" w:rsidRDefault="00703680" w:rsidP="00703680">
            <w:pPr>
              <w:jc w:val="center"/>
              <w:rPr>
                <w:b/>
                <w:bCs/>
                <w:color w:val="000000"/>
              </w:rPr>
            </w:pPr>
            <w:r w:rsidRPr="00D050C7">
              <w:rPr>
                <w:b/>
                <w:bCs/>
                <w:color w:val="000000"/>
              </w:rPr>
              <w:t>10 мин</w:t>
            </w:r>
          </w:p>
        </w:tc>
        <w:tc>
          <w:tcPr>
            <w:tcW w:w="1701" w:type="dxa"/>
            <w:shd w:val="clear" w:color="auto" w:fill="D9D9D9" w:themeFill="background1" w:themeFillShade="D9"/>
            <w:vAlign w:val="center"/>
          </w:tcPr>
          <w:p w14:paraId="32B65DBB" w14:textId="77777777" w:rsidR="00703680" w:rsidRPr="00D050C7" w:rsidRDefault="00703680" w:rsidP="00703680">
            <w:pPr>
              <w:jc w:val="center"/>
              <w:rPr>
                <w:b/>
                <w:bCs/>
                <w:color w:val="000000"/>
              </w:rPr>
            </w:pPr>
            <w:r w:rsidRPr="00D050C7">
              <w:rPr>
                <w:b/>
                <w:bCs/>
                <w:color w:val="000000"/>
              </w:rPr>
              <w:t>15 мин</w:t>
            </w:r>
          </w:p>
        </w:tc>
        <w:tc>
          <w:tcPr>
            <w:tcW w:w="1559" w:type="dxa"/>
            <w:shd w:val="clear" w:color="auto" w:fill="D9D9D9" w:themeFill="background1" w:themeFillShade="D9"/>
            <w:vAlign w:val="center"/>
          </w:tcPr>
          <w:p w14:paraId="19369020" w14:textId="77777777" w:rsidR="00703680" w:rsidRPr="00D050C7" w:rsidRDefault="00703680" w:rsidP="00703680">
            <w:pPr>
              <w:jc w:val="center"/>
              <w:rPr>
                <w:b/>
                <w:bCs/>
                <w:color w:val="000000"/>
              </w:rPr>
            </w:pPr>
            <w:r w:rsidRPr="00D050C7">
              <w:rPr>
                <w:b/>
                <w:bCs/>
                <w:color w:val="000000"/>
              </w:rPr>
              <w:t>20 мин</w:t>
            </w:r>
          </w:p>
        </w:tc>
        <w:tc>
          <w:tcPr>
            <w:tcW w:w="1559" w:type="dxa"/>
            <w:shd w:val="clear" w:color="auto" w:fill="D9D9D9" w:themeFill="background1" w:themeFillShade="D9"/>
            <w:vAlign w:val="center"/>
          </w:tcPr>
          <w:p w14:paraId="5D43D026" w14:textId="77777777" w:rsidR="00703680" w:rsidRPr="00D050C7" w:rsidRDefault="00703680" w:rsidP="00703680">
            <w:pPr>
              <w:jc w:val="center"/>
              <w:rPr>
                <w:b/>
                <w:bCs/>
                <w:color w:val="000000"/>
              </w:rPr>
            </w:pPr>
            <w:r w:rsidRPr="00D050C7">
              <w:rPr>
                <w:b/>
                <w:bCs/>
                <w:color w:val="000000"/>
              </w:rPr>
              <w:t xml:space="preserve">30 мин </w:t>
            </w:r>
          </w:p>
        </w:tc>
        <w:tc>
          <w:tcPr>
            <w:tcW w:w="1418" w:type="dxa"/>
            <w:shd w:val="clear" w:color="auto" w:fill="D9D9D9" w:themeFill="background1" w:themeFillShade="D9"/>
            <w:vAlign w:val="center"/>
          </w:tcPr>
          <w:p w14:paraId="0D95284F" w14:textId="77777777" w:rsidR="00703680" w:rsidRPr="00D050C7" w:rsidRDefault="00703680" w:rsidP="00703680">
            <w:pPr>
              <w:jc w:val="center"/>
              <w:rPr>
                <w:b/>
                <w:bCs/>
                <w:color w:val="000000"/>
              </w:rPr>
            </w:pPr>
            <w:r w:rsidRPr="00D050C7">
              <w:rPr>
                <w:b/>
                <w:bCs/>
                <w:color w:val="000000"/>
              </w:rPr>
              <w:t>45 мин</w:t>
            </w:r>
          </w:p>
        </w:tc>
      </w:tr>
      <w:tr w:rsidR="00703680" w:rsidRPr="00703680" w14:paraId="74DAD2C4" w14:textId="77777777" w:rsidTr="00762053">
        <w:trPr>
          <w:trHeight w:val="260"/>
        </w:trPr>
        <w:tc>
          <w:tcPr>
            <w:tcW w:w="1665" w:type="dxa"/>
            <w:vAlign w:val="center"/>
          </w:tcPr>
          <w:p w14:paraId="3AE6F9F3" w14:textId="77777777" w:rsidR="00703680" w:rsidRPr="00D050C7" w:rsidRDefault="00703680" w:rsidP="00703680">
            <w:pPr>
              <w:tabs>
                <w:tab w:val="left" w:pos="927"/>
              </w:tabs>
              <w:jc w:val="center"/>
            </w:pPr>
            <w:r w:rsidRPr="00D050C7">
              <w:t>F теор.</w:t>
            </w:r>
          </w:p>
        </w:tc>
        <w:tc>
          <w:tcPr>
            <w:tcW w:w="1449" w:type="dxa"/>
            <w:vAlign w:val="center"/>
          </w:tcPr>
          <w:p w14:paraId="4A0FA017" w14:textId="77777777" w:rsidR="00703680" w:rsidRPr="00D050C7" w:rsidRDefault="00703680" w:rsidP="00703680">
            <w:pPr>
              <w:jc w:val="center"/>
              <w:rPr>
                <w:bCs/>
                <w:color w:val="000000"/>
              </w:rPr>
            </w:pPr>
            <w:r w:rsidRPr="00D050C7">
              <w:rPr>
                <w:bCs/>
                <w:color w:val="000000"/>
              </w:rPr>
              <w:t>2,98</w:t>
            </w:r>
          </w:p>
        </w:tc>
        <w:tc>
          <w:tcPr>
            <w:tcW w:w="1701" w:type="dxa"/>
            <w:vAlign w:val="center"/>
          </w:tcPr>
          <w:p w14:paraId="547D70C4" w14:textId="77777777" w:rsidR="00703680" w:rsidRPr="00D050C7" w:rsidRDefault="00703680" w:rsidP="00703680">
            <w:pPr>
              <w:jc w:val="center"/>
              <w:rPr>
                <w:bCs/>
                <w:color w:val="000000"/>
              </w:rPr>
            </w:pPr>
            <w:r w:rsidRPr="00D050C7">
              <w:rPr>
                <w:bCs/>
                <w:color w:val="000000"/>
              </w:rPr>
              <w:t>2,98</w:t>
            </w:r>
          </w:p>
        </w:tc>
        <w:tc>
          <w:tcPr>
            <w:tcW w:w="1559" w:type="dxa"/>
            <w:vAlign w:val="center"/>
          </w:tcPr>
          <w:p w14:paraId="6B5BE3F2" w14:textId="77777777" w:rsidR="00703680" w:rsidRPr="00D050C7" w:rsidRDefault="00703680" w:rsidP="00703680">
            <w:pPr>
              <w:jc w:val="center"/>
              <w:rPr>
                <w:bCs/>
                <w:color w:val="000000"/>
              </w:rPr>
            </w:pPr>
            <w:r w:rsidRPr="00D050C7">
              <w:rPr>
                <w:bCs/>
                <w:color w:val="000000"/>
              </w:rPr>
              <w:t>2,98</w:t>
            </w:r>
          </w:p>
        </w:tc>
        <w:tc>
          <w:tcPr>
            <w:tcW w:w="1559" w:type="dxa"/>
            <w:vAlign w:val="center"/>
          </w:tcPr>
          <w:p w14:paraId="3F44A576" w14:textId="77777777" w:rsidR="00703680" w:rsidRPr="00D050C7" w:rsidRDefault="00703680" w:rsidP="00703680">
            <w:pPr>
              <w:jc w:val="center"/>
              <w:rPr>
                <w:bCs/>
                <w:color w:val="000000"/>
              </w:rPr>
            </w:pPr>
            <w:r w:rsidRPr="00D050C7">
              <w:rPr>
                <w:bCs/>
                <w:color w:val="000000"/>
              </w:rPr>
              <w:t>2,98</w:t>
            </w:r>
          </w:p>
        </w:tc>
        <w:tc>
          <w:tcPr>
            <w:tcW w:w="1418" w:type="dxa"/>
            <w:vAlign w:val="center"/>
          </w:tcPr>
          <w:p w14:paraId="478C8518" w14:textId="77777777" w:rsidR="00703680" w:rsidRPr="00D050C7" w:rsidRDefault="00703680" w:rsidP="00703680">
            <w:pPr>
              <w:jc w:val="center"/>
              <w:rPr>
                <w:bCs/>
                <w:color w:val="000000"/>
              </w:rPr>
            </w:pPr>
            <w:r w:rsidRPr="00D050C7">
              <w:rPr>
                <w:bCs/>
                <w:color w:val="000000"/>
              </w:rPr>
              <w:t>2,98</w:t>
            </w:r>
          </w:p>
        </w:tc>
      </w:tr>
      <w:tr w:rsidR="00703680" w:rsidRPr="00703680" w14:paraId="6E8FBB6E" w14:textId="77777777" w:rsidTr="00762053">
        <w:trPr>
          <w:trHeight w:val="263"/>
        </w:trPr>
        <w:tc>
          <w:tcPr>
            <w:tcW w:w="1665" w:type="dxa"/>
            <w:vAlign w:val="center"/>
          </w:tcPr>
          <w:p w14:paraId="09D49C5F" w14:textId="77777777" w:rsidR="00703680" w:rsidRPr="00D050C7" w:rsidRDefault="00703680" w:rsidP="00703680">
            <w:pPr>
              <w:tabs>
                <w:tab w:val="left" w:pos="927"/>
              </w:tabs>
              <w:jc w:val="center"/>
              <w:rPr>
                <w:bCs/>
              </w:rPr>
            </w:pPr>
            <w:r w:rsidRPr="00D050C7">
              <w:t>F эксп.</w:t>
            </w:r>
          </w:p>
        </w:tc>
        <w:tc>
          <w:tcPr>
            <w:tcW w:w="1449" w:type="dxa"/>
            <w:vAlign w:val="center"/>
          </w:tcPr>
          <w:p w14:paraId="3C7FA308" w14:textId="77777777" w:rsidR="00703680" w:rsidRPr="00D050C7" w:rsidRDefault="00703680" w:rsidP="00703680">
            <w:pPr>
              <w:jc w:val="center"/>
              <w:rPr>
                <w:bCs/>
                <w:color w:val="000000"/>
              </w:rPr>
            </w:pPr>
            <w:r w:rsidRPr="00D050C7">
              <w:rPr>
                <w:color w:val="000000"/>
              </w:rPr>
              <w:t>2,88</w:t>
            </w:r>
          </w:p>
        </w:tc>
        <w:tc>
          <w:tcPr>
            <w:tcW w:w="1701" w:type="dxa"/>
            <w:vAlign w:val="center"/>
          </w:tcPr>
          <w:p w14:paraId="079E3E6E" w14:textId="77777777" w:rsidR="00703680" w:rsidRPr="00D050C7" w:rsidRDefault="00703680" w:rsidP="00703680">
            <w:pPr>
              <w:jc w:val="center"/>
              <w:rPr>
                <w:bCs/>
                <w:color w:val="000000"/>
              </w:rPr>
            </w:pPr>
            <w:r w:rsidRPr="00D050C7">
              <w:rPr>
                <w:color w:val="000000"/>
              </w:rPr>
              <w:t>1,52</w:t>
            </w:r>
          </w:p>
        </w:tc>
        <w:tc>
          <w:tcPr>
            <w:tcW w:w="1559" w:type="dxa"/>
            <w:vAlign w:val="center"/>
          </w:tcPr>
          <w:p w14:paraId="5CCDB13D" w14:textId="77777777" w:rsidR="00703680" w:rsidRPr="00D050C7" w:rsidRDefault="00703680" w:rsidP="00703680">
            <w:pPr>
              <w:jc w:val="center"/>
              <w:rPr>
                <w:bCs/>
                <w:color w:val="000000"/>
              </w:rPr>
            </w:pPr>
            <w:r w:rsidRPr="00D050C7">
              <w:rPr>
                <w:color w:val="000000"/>
              </w:rPr>
              <w:t>2,87</w:t>
            </w:r>
          </w:p>
        </w:tc>
        <w:tc>
          <w:tcPr>
            <w:tcW w:w="1559" w:type="dxa"/>
            <w:vAlign w:val="center"/>
          </w:tcPr>
          <w:p w14:paraId="5A15629A" w14:textId="77777777" w:rsidR="00703680" w:rsidRPr="00D050C7" w:rsidRDefault="00703680" w:rsidP="00703680">
            <w:pPr>
              <w:jc w:val="center"/>
              <w:rPr>
                <w:bCs/>
                <w:color w:val="000000"/>
              </w:rPr>
            </w:pPr>
            <w:r w:rsidRPr="00D050C7">
              <w:rPr>
                <w:color w:val="000000"/>
              </w:rPr>
              <w:t>2,90</w:t>
            </w:r>
          </w:p>
        </w:tc>
        <w:tc>
          <w:tcPr>
            <w:tcW w:w="1418" w:type="dxa"/>
            <w:vAlign w:val="center"/>
          </w:tcPr>
          <w:p w14:paraId="017487F0" w14:textId="77777777" w:rsidR="00703680" w:rsidRPr="00D050C7" w:rsidRDefault="00703680" w:rsidP="00703680">
            <w:pPr>
              <w:jc w:val="center"/>
              <w:rPr>
                <w:bCs/>
                <w:color w:val="000000"/>
              </w:rPr>
            </w:pPr>
            <w:r w:rsidRPr="00D050C7">
              <w:rPr>
                <w:color w:val="000000"/>
              </w:rPr>
              <w:t>2,88</w:t>
            </w:r>
          </w:p>
        </w:tc>
      </w:tr>
      <w:tr w:rsidR="00703680" w:rsidRPr="00703680" w14:paraId="2BB459B1" w14:textId="77777777" w:rsidTr="00E93B67">
        <w:trPr>
          <w:trHeight w:val="524"/>
        </w:trPr>
        <w:tc>
          <w:tcPr>
            <w:tcW w:w="1665" w:type="dxa"/>
            <w:vAlign w:val="center"/>
          </w:tcPr>
          <w:p w14:paraId="1B16627A" w14:textId="77777777" w:rsidR="00703680" w:rsidRPr="00D050C7" w:rsidRDefault="00703680" w:rsidP="00703680">
            <w:pPr>
              <w:tabs>
                <w:tab w:val="left" w:pos="927"/>
              </w:tabs>
              <w:rPr>
                <w:bCs/>
              </w:rPr>
            </w:pPr>
            <w:r w:rsidRPr="00D050C7">
              <w:t>Критерий: F</w:t>
            </w:r>
            <w:r w:rsidRPr="00D050C7">
              <w:rPr>
                <w:vertAlign w:val="subscript"/>
              </w:rPr>
              <w:t>эксп.</w:t>
            </w:r>
            <w:r w:rsidRPr="00D050C7">
              <w:t xml:space="preserve"> &lt; F</w:t>
            </w:r>
            <w:r w:rsidRPr="00D050C7">
              <w:rPr>
                <w:vertAlign w:val="subscript"/>
              </w:rPr>
              <w:t>теор.</w:t>
            </w:r>
          </w:p>
        </w:tc>
        <w:tc>
          <w:tcPr>
            <w:tcW w:w="1449" w:type="dxa"/>
            <w:vAlign w:val="center"/>
          </w:tcPr>
          <w:p w14:paraId="44CC968C" w14:textId="77777777" w:rsidR="00703680" w:rsidRPr="00D050C7" w:rsidRDefault="00703680" w:rsidP="00703680">
            <w:pPr>
              <w:jc w:val="center"/>
              <w:rPr>
                <w:color w:val="000000"/>
              </w:rPr>
            </w:pPr>
            <w:r w:rsidRPr="00D050C7">
              <w:rPr>
                <w:color w:val="000000"/>
              </w:rPr>
              <w:t>соотв.</w:t>
            </w:r>
          </w:p>
        </w:tc>
        <w:tc>
          <w:tcPr>
            <w:tcW w:w="1701" w:type="dxa"/>
            <w:vAlign w:val="center"/>
          </w:tcPr>
          <w:p w14:paraId="77B8437C" w14:textId="77777777" w:rsidR="00703680" w:rsidRPr="00D050C7" w:rsidRDefault="00703680" w:rsidP="00703680">
            <w:pPr>
              <w:jc w:val="center"/>
              <w:rPr>
                <w:color w:val="000000"/>
              </w:rPr>
            </w:pPr>
            <w:r w:rsidRPr="00D050C7">
              <w:rPr>
                <w:color w:val="000000"/>
              </w:rPr>
              <w:t>соотв.</w:t>
            </w:r>
          </w:p>
        </w:tc>
        <w:tc>
          <w:tcPr>
            <w:tcW w:w="1559" w:type="dxa"/>
            <w:vAlign w:val="center"/>
          </w:tcPr>
          <w:p w14:paraId="7301E8F3" w14:textId="77777777" w:rsidR="00703680" w:rsidRPr="00D050C7" w:rsidRDefault="00703680" w:rsidP="00703680">
            <w:pPr>
              <w:jc w:val="center"/>
              <w:rPr>
                <w:color w:val="000000"/>
              </w:rPr>
            </w:pPr>
            <w:r w:rsidRPr="00D050C7">
              <w:rPr>
                <w:color w:val="000000"/>
              </w:rPr>
              <w:t>соотв.</w:t>
            </w:r>
          </w:p>
        </w:tc>
        <w:tc>
          <w:tcPr>
            <w:tcW w:w="1559" w:type="dxa"/>
            <w:vAlign w:val="center"/>
          </w:tcPr>
          <w:p w14:paraId="2B52AAB0" w14:textId="77777777" w:rsidR="00703680" w:rsidRPr="00D050C7" w:rsidRDefault="00703680" w:rsidP="00703680">
            <w:pPr>
              <w:jc w:val="center"/>
              <w:rPr>
                <w:color w:val="000000"/>
              </w:rPr>
            </w:pPr>
            <w:r w:rsidRPr="00D050C7">
              <w:rPr>
                <w:color w:val="000000"/>
              </w:rPr>
              <w:t>соотв.</w:t>
            </w:r>
          </w:p>
        </w:tc>
        <w:tc>
          <w:tcPr>
            <w:tcW w:w="1418" w:type="dxa"/>
            <w:vAlign w:val="center"/>
          </w:tcPr>
          <w:p w14:paraId="1D6AF7E2" w14:textId="77777777" w:rsidR="00703680" w:rsidRPr="00D050C7" w:rsidRDefault="00703680" w:rsidP="00703680">
            <w:pPr>
              <w:jc w:val="center"/>
              <w:rPr>
                <w:color w:val="000000"/>
              </w:rPr>
            </w:pPr>
            <w:r w:rsidRPr="00D050C7">
              <w:rPr>
                <w:color w:val="000000"/>
              </w:rPr>
              <w:t>соотв.</w:t>
            </w:r>
          </w:p>
        </w:tc>
      </w:tr>
    </w:tbl>
    <w:p w14:paraId="2B7C53F2" w14:textId="12CDC2D3" w:rsidR="00703680" w:rsidRPr="00D050C7" w:rsidRDefault="00703680" w:rsidP="00E93B67">
      <w:pPr>
        <w:rPr>
          <w:i/>
          <w:highlight w:val="yellow"/>
        </w:rPr>
      </w:pPr>
    </w:p>
    <w:p w14:paraId="1DC9991A" w14:textId="3121FF8F" w:rsidR="00703680" w:rsidRPr="00D050C7" w:rsidRDefault="00703680" w:rsidP="00D050C7">
      <w:pPr>
        <w:rPr>
          <w:iCs/>
        </w:rPr>
      </w:pPr>
      <w:r w:rsidRPr="003E68EC">
        <w:rPr>
          <w:b/>
        </w:rPr>
        <w:t>Таблица 2-</w:t>
      </w:r>
      <w:r w:rsidRPr="00D050C7">
        <w:rPr>
          <w:b/>
        </w:rPr>
        <w:t>7</w:t>
      </w:r>
      <w:r w:rsidRPr="003E68EC">
        <w:rPr>
          <w:b/>
        </w:rPr>
        <w:t>.</w:t>
      </w:r>
      <w:r w:rsidRPr="003E68EC">
        <w:t xml:space="preserve"> </w:t>
      </w:r>
      <w:r w:rsidRPr="00D050C7">
        <w:rPr>
          <w:iCs/>
        </w:rPr>
        <w:t>Сравнение средних значений двух выборок по критерию Стьюдента</w:t>
      </w:r>
      <w:r w:rsidR="00884D56">
        <w:rPr>
          <w:iCs/>
        </w:rPr>
        <w:t>.</w:t>
      </w:r>
    </w:p>
    <w:tbl>
      <w:tblPr>
        <w:tblStyle w:val="34"/>
        <w:tblW w:w="9351" w:type="dxa"/>
        <w:tblLook w:val="04A0" w:firstRow="1" w:lastRow="0" w:firstColumn="1" w:lastColumn="0" w:noHBand="0" w:noVBand="1"/>
      </w:tblPr>
      <w:tblGrid>
        <w:gridCol w:w="1660"/>
        <w:gridCol w:w="1454"/>
        <w:gridCol w:w="1701"/>
        <w:gridCol w:w="1559"/>
        <w:gridCol w:w="1559"/>
        <w:gridCol w:w="1418"/>
      </w:tblGrid>
      <w:tr w:rsidR="00703680" w:rsidRPr="00703680" w14:paraId="4ABA1DBA" w14:textId="77777777" w:rsidTr="00762053">
        <w:trPr>
          <w:trHeight w:val="270"/>
        </w:trPr>
        <w:tc>
          <w:tcPr>
            <w:tcW w:w="9351" w:type="dxa"/>
            <w:gridSpan w:val="6"/>
            <w:shd w:val="clear" w:color="auto" w:fill="D9D9D9" w:themeFill="background1" w:themeFillShade="D9"/>
            <w:vAlign w:val="center"/>
          </w:tcPr>
          <w:p w14:paraId="5A0346A5" w14:textId="77777777" w:rsidR="00703680" w:rsidRPr="00D050C7" w:rsidRDefault="00703680" w:rsidP="00703680">
            <w:pPr>
              <w:tabs>
                <w:tab w:val="left" w:pos="927"/>
              </w:tabs>
              <w:jc w:val="center"/>
              <w:rPr>
                <w:bCs/>
              </w:rPr>
            </w:pPr>
            <w:r w:rsidRPr="00D050C7">
              <w:rPr>
                <w:b/>
              </w:rPr>
              <w:t>Сравнение средних значений двух выборок</w:t>
            </w:r>
          </w:p>
        </w:tc>
      </w:tr>
      <w:tr w:rsidR="00703680" w:rsidRPr="00703680" w14:paraId="2B98DF00" w14:textId="77777777" w:rsidTr="00762053">
        <w:trPr>
          <w:trHeight w:val="130"/>
        </w:trPr>
        <w:tc>
          <w:tcPr>
            <w:tcW w:w="1660" w:type="dxa"/>
            <w:vAlign w:val="center"/>
          </w:tcPr>
          <w:p w14:paraId="61135716" w14:textId="77777777" w:rsidR="00703680" w:rsidRPr="00D050C7" w:rsidRDefault="00703680" w:rsidP="00703680">
            <w:pPr>
              <w:tabs>
                <w:tab w:val="left" w:pos="927"/>
              </w:tabs>
              <w:jc w:val="center"/>
              <w:rPr>
                <w:bCs/>
              </w:rPr>
            </w:pPr>
            <w:r w:rsidRPr="00D050C7">
              <w:t>t теор.</w:t>
            </w:r>
          </w:p>
        </w:tc>
        <w:tc>
          <w:tcPr>
            <w:tcW w:w="1454" w:type="dxa"/>
            <w:tcBorders>
              <w:top w:val="nil"/>
              <w:left w:val="nil"/>
              <w:bottom w:val="single" w:sz="8" w:space="0" w:color="000000"/>
              <w:right w:val="single" w:sz="8" w:space="0" w:color="000000"/>
            </w:tcBorders>
            <w:shd w:val="clear" w:color="auto" w:fill="auto"/>
            <w:vAlign w:val="center"/>
          </w:tcPr>
          <w:p w14:paraId="3E00E41F" w14:textId="77777777" w:rsidR="00703680" w:rsidRPr="00D050C7" w:rsidRDefault="00703680" w:rsidP="00703680">
            <w:pPr>
              <w:jc w:val="center"/>
              <w:rPr>
                <w:bCs/>
                <w:color w:val="000000"/>
              </w:rPr>
            </w:pPr>
            <w:r w:rsidRPr="00D050C7">
              <w:rPr>
                <w:bCs/>
                <w:color w:val="000000"/>
              </w:rPr>
              <w:t>1,72</w:t>
            </w:r>
          </w:p>
        </w:tc>
        <w:tc>
          <w:tcPr>
            <w:tcW w:w="1701" w:type="dxa"/>
            <w:tcBorders>
              <w:top w:val="nil"/>
              <w:left w:val="nil"/>
              <w:bottom w:val="single" w:sz="8" w:space="0" w:color="000000"/>
              <w:right w:val="single" w:sz="8" w:space="0" w:color="000000"/>
            </w:tcBorders>
            <w:shd w:val="clear" w:color="auto" w:fill="auto"/>
            <w:vAlign w:val="center"/>
          </w:tcPr>
          <w:p w14:paraId="433C6023" w14:textId="77777777" w:rsidR="00703680" w:rsidRPr="00D050C7" w:rsidRDefault="00703680" w:rsidP="00703680">
            <w:pPr>
              <w:jc w:val="center"/>
              <w:rPr>
                <w:bCs/>
                <w:color w:val="000000"/>
              </w:rPr>
            </w:pPr>
            <w:r w:rsidRPr="00D050C7">
              <w:rPr>
                <w:bCs/>
                <w:color w:val="000000"/>
              </w:rPr>
              <w:t>1,72</w:t>
            </w:r>
          </w:p>
        </w:tc>
        <w:tc>
          <w:tcPr>
            <w:tcW w:w="1559" w:type="dxa"/>
            <w:tcBorders>
              <w:top w:val="nil"/>
              <w:left w:val="nil"/>
              <w:bottom w:val="single" w:sz="8" w:space="0" w:color="000000"/>
              <w:right w:val="single" w:sz="8" w:space="0" w:color="000000"/>
            </w:tcBorders>
            <w:shd w:val="clear" w:color="auto" w:fill="auto"/>
            <w:vAlign w:val="center"/>
          </w:tcPr>
          <w:p w14:paraId="7E41079C" w14:textId="77777777" w:rsidR="00703680" w:rsidRPr="00D050C7" w:rsidRDefault="00703680" w:rsidP="00703680">
            <w:pPr>
              <w:jc w:val="center"/>
              <w:rPr>
                <w:bCs/>
                <w:color w:val="000000"/>
              </w:rPr>
            </w:pPr>
            <w:r w:rsidRPr="00D050C7">
              <w:rPr>
                <w:bCs/>
                <w:color w:val="000000"/>
              </w:rPr>
              <w:t>1,72</w:t>
            </w:r>
          </w:p>
        </w:tc>
        <w:tc>
          <w:tcPr>
            <w:tcW w:w="1559" w:type="dxa"/>
            <w:tcBorders>
              <w:top w:val="nil"/>
              <w:left w:val="nil"/>
              <w:bottom w:val="single" w:sz="8" w:space="0" w:color="000000"/>
              <w:right w:val="single" w:sz="8" w:space="0" w:color="000000"/>
            </w:tcBorders>
            <w:shd w:val="clear" w:color="auto" w:fill="auto"/>
            <w:vAlign w:val="center"/>
          </w:tcPr>
          <w:p w14:paraId="1FCDF744" w14:textId="77777777" w:rsidR="00703680" w:rsidRPr="00D050C7" w:rsidRDefault="00703680" w:rsidP="00703680">
            <w:pPr>
              <w:jc w:val="center"/>
              <w:rPr>
                <w:bCs/>
                <w:color w:val="000000"/>
              </w:rPr>
            </w:pPr>
            <w:r w:rsidRPr="00D050C7">
              <w:rPr>
                <w:bCs/>
                <w:color w:val="000000"/>
              </w:rPr>
              <w:t>1,72</w:t>
            </w:r>
          </w:p>
        </w:tc>
        <w:tc>
          <w:tcPr>
            <w:tcW w:w="1418" w:type="dxa"/>
            <w:tcBorders>
              <w:top w:val="nil"/>
              <w:left w:val="nil"/>
              <w:bottom w:val="single" w:sz="8" w:space="0" w:color="000000"/>
              <w:right w:val="single" w:sz="8" w:space="0" w:color="000000"/>
            </w:tcBorders>
            <w:shd w:val="clear" w:color="auto" w:fill="auto"/>
            <w:vAlign w:val="center"/>
          </w:tcPr>
          <w:p w14:paraId="3B93AE77" w14:textId="77777777" w:rsidR="00703680" w:rsidRPr="00D050C7" w:rsidRDefault="00703680" w:rsidP="00703680">
            <w:pPr>
              <w:jc w:val="center"/>
              <w:rPr>
                <w:bCs/>
                <w:color w:val="000000"/>
              </w:rPr>
            </w:pPr>
            <w:r w:rsidRPr="00D050C7">
              <w:rPr>
                <w:bCs/>
                <w:color w:val="000000"/>
              </w:rPr>
              <w:t>1,72</w:t>
            </w:r>
          </w:p>
        </w:tc>
      </w:tr>
      <w:tr w:rsidR="00703680" w:rsidRPr="00703680" w14:paraId="4738AEFB" w14:textId="77777777" w:rsidTr="00762053">
        <w:trPr>
          <w:trHeight w:val="123"/>
        </w:trPr>
        <w:tc>
          <w:tcPr>
            <w:tcW w:w="1660" w:type="dxa"/>
            <w:vAlign w:val="center"/>
          </w:tcPr>
          <w:p w14:paraId="22AFDFB0" w14:textId="77777777" w:rsidR="00703680" w:rsidRPr="00D050C7" w:rsidRDefault="00703680" w:rsidP="00703680">
            <w:pPr>
              <w:tabs>
                <w:tab w:val="left" w:pos="927"/>
              </w:tabs>
              <w:jc w:val="center"/>
              <w:rPr>
                <w:bCs/>
              </w:rPr>
            </w:pPr>
            <w:r w:rsidRPr="00D050C7">
              <w:rPr>
                <w:bCs/>
              </w:rPr>
              <w:t>t эксп.</w:t>
            </w:r>
          </w:p>
        </w:tc>
        <w:tc>
          <w:tcPr>
            <w:tcW w:w="1454" w:type="dxa"/>
            <w:tcBorders>
              <w:top w:val="nil"/>
              <w:left w:val="nil"/>
              <w:bottom w:val="single" w:sz="8" w:space="0" w:color="000000"/>
              <w:right w:val="single" w:sz="8" w:space="0" w:color="000000"/>
            </w:tcBorders>
            <w:shd w:val="clear" w:color="auto" w:fill="auto"/>
            <w:vAlign w:val="center"/>
          </w:tcPr>
          <w:p w14:paraId="502530DD" w14:textId="47750557" w:rsidR="00703680" w:rsidRPr="00D050C7" w:rsidRDefault="00703680" w:rsidP="00703680">
            <w:pPr>
              <w:jc w:val="center"/>
              <w:rPr>
                <w:bCs/>
                <w:color w:val="000000"/>
              </w:rPr>
            </w:pPr>
            <w:r w:rsidRPr="00D050C7">
              <w:rPr>
                <w:bCs/>
                <w:color w:val="000000"/>
              </w:rPr>
              <w:t>1,09</w:t>
            </w:r>
          </w:p>
        </w:tc>
        <w:tc>
          <w:tcPr>
            <w:tcW w:w="1701" w:type="dxa"/>
            <w:tcBorders>
              <w:top w:val="nil"/>
              <w:left w:val="nil"/>
              <w:bottom w:val="single" w:sz="8" w:space="0" w:color="000000"/>
              <w:right w:val="single" w:sz="8" w:space="0" w:color="000000"/>
            </w:tcBorders>
            <w:shd w:val="clear" w:color="auto" w:fill="auto"/>
            <w:vAlign w:val="center"/>
          </w:tcPr>
          <w:p w14:paraId="3DD06487" w14:textId="77777777" w:rsidR="00703680" w:rsidRPr="00D050C7" w:rsidRDefault="00703680" w:rsidP="00703680">
            <w:pPr>
              <w:jc w:val="center"/>
              <w:rPr>
                <w:bCs/>
                <w:color w:val="000000"/>
              </w:rPr>
            </w:pPr>
            <w:r w:rsidRPr="00D050C7">
              <w:rPr>
                <w:bCs/>
                <w:color w:val="000000"/>
              </w:rPr>
              <w:t>0,43</w:t>
            </w:r>
          </w:p>
        </w:tc>
        <w:tc>
          <w:tcPr>
            <w:tcW w:w="1559" w:type="dxa"/>
            <w:tcBorders>
              <w:top w:val="nil"/>
              <w:left w:val="nil"/>
              <w:bottom w:val="single" w:sz="8" w:space="0" w:color="000000"/>
              <w:right w:val="single" w:sz="8" w:space="0" w:color="000000"/>
            </w:tcBorders>
            <w:shd w:val="clear" w:color="auto" w:fill="auto"/>
            <w:vAlign w:val="center"/>
          </w:tcPr>
          <w:p w14:paraId="7EAD6B80" w14:textId="77777777" w:rsidR="00703680" w:rsidRPr="00D050C7" w:rsidRDefault="00703680" w:rsidP="00703680">
            <w:pPr>
              <w:jc w:val="center"/>
              <w:rPr>
                <w:bCs/>
                <w:color w:val="000000"/>
              </w:rPr>
            </w:pPr>
            <w:r w:rsidRPr="00D050C7">
              <w:rPr>
                <w:bCs/>
                <w:color w:val="000000"/>
              </w:rPr>
              <w:t>0,52</w:t>
            </w:r>
          </w:p>
        </w:tc>
        <w:tc>
          <w:tcPr>
            <w:tcW w:w="1559" w:type="dxa"/>
            <w:tcBorders>
              <w:top w:val="nil"/>
              <w:left w:val="nil"/>
              <w:bottom w:val="single" w:sz="8" w:space="0" w:color="000000"/>
              <w:right w:val="single" w:sz="8" w:space="0" w:color="000000"/>
            </w:tcBorders>
            <w:shd w:val="clear" w:color="auto" w:fill="auto"/>
            <w:vAlign w:val="center"/>
          </w:tcPr>
          <w:p w14:paraId="5E02133F" w14:textId="77777777" w:rsidR="00703680" w:rsidRPr="00D050C7" w:rsidRDefault="00703680" w:rsidP="00703680">
            <w:pPr>
              <w:jc w:val="center"/>
              <w:rPr>
                <w:bCs/>
                <w:color w:val="000000"/>
              </w:rPr>
            </w:pPr>
            <w:r w:rsidRPr="00D050C7">
              <w:rPr>
                <w:bCs/>
                <w:color w:val="000000"/>
              </w:rPr>
              <w:t>0,29</w:t>
            </w:r>
          </w:p>
        </w:tc>
        <w:tc>
          <w:tcPr>
            <w:tcW w:w="1418" w:type="dxa"/>
            <w:tcBorders>
              <w:top w:val="nil"/>
              <w:left w:val="nil"/>
              <w:bottom w:val="single" w:sz="8" w:space="0" w:color="000000"/>
              <w:right w:val="single" w:sz="8" w:space="0" w:color="000000"/>
            </w:tcBorders>
            <w:shd w:val="clear" w:color="auto" w:fill="auto"/>
            <w:vAlign w:val="center"/>
          </w:tcPr>
          <w:p w14:paraId="10A93A92" w14:textId="77777777" w:rsidR="00703680" w:rsidRPr="00D050C7" w:rsidRDefault="00703680" w:rsidP="00703680">
            <w:pPr>
              <w:jc w:val="center"/>
              <w:rPr>
                <w:bCs/>
                <w:color w:val="000000"/>
                <w:lang w:val="en-US"/>
              </w:rPr>
            </w:pPr>
            <w:r w:rsidRPr="00D050C7">
              <w:rPr>
                <w:bCs/>
                <w:color w:val="000000"/>
              </w:rPr>
              <w:t>0,0</w:t>
            </w:r>
            <w:r w:rsidRPr="00D050C7">
              <w:rPr>
                <w:bCs/>
                <w:color w:val="000000"/>
                <w:lang w:val="en-US"/>
              </w:rPr>
              <w:t>3</w:t>
            </w:r>
          </w:p>
        </w:tc>
      </w:tr>
      <w:tr w:rsidR="00703680" w:rsidRPr="00703680" w14:paraId="34E6C66B" w14:textId="77777777" w:rsidTr="00884D56">
        <w:trPr>
          <w:trHeight w:val="530"/>
        </w:trPr>
        <w:tc>
          <w:tcPr>
            <w:tcW w:w="1660" w:type="dxa"/>
            <w:vAlign w:val="center"/>
          </w:tcPr>
          <w:p w14:paraId="649DB902" w14:textId="77777777" w:rsidR="00703680" w:rsidRPr="00D050C7" w:rsidRDefault="00703680" w:rsidP="00703680">
            <w:pPr>
              <w:tabs>
                <w:tab w:val="left" w:pos="927"/>
              </w:tabs>
              <w:jc w:val="center"/>
              <w:rPr>
                <w:b/>
                <w:bCs/>
              </w:rPr>
            </w:pPr>
            <w:r w:rsidRPr="00D050C7">
              <w:t>Критерий: t</w:t>
            </w:r>
            <w:r w:rsidRPr="00D050C7">
              <w:rPr>
                <w:vertAlign w:val="subscript"/>
              </w:rPr>
              <w:t>эксп.</w:t>
            </w:r>
            <w:r w:rsidRPr="00D050C7">
              <w:t xml:space="preserve"> &lt; t</w:t>
            </w:r>
            <w:r w:rsidRPr="00D050C7">
              <w:rPr>
                <w:vertAlign w:val="subscript"/>
              </w:rPr>
              <w:t>теор.</w:t>
            </w:r>
          </w:p>
        </w:tc>
        <w:tc>
          <w:tcPr>
            <w:tcW w:w="1454" w:type="dxa"/>
            <w:tcBorders>
              <w:top w:val="nil"/>
              <w:left w:val="nil"/>
              <w:bottom w:val="single" w:sz="8" w:space="0" w:color="000000"/>
              <w:right w:val="single" w:sz="8" w:space="0" w:color="000000"/>
            </w:tcBorders>
            <w:shd w:val="clear" w:color="auto" w:fill="auto"/>
            <w:vAlign w:val="center"/>
          </w:tcPr>
          <w:p w14:paraId="11CF7C2A" w14:textId="042640EC" w:rsidR="00703680" w:rsidRPr="00D050C7" w:rsidRDefault="00703680" w:rsidP="00703680">
            <w:pPr>
              <w:jc w:val="center"/>
              <w:rPr>
                <w:color w:val="000000"/>
              </w:rPr>
            </w:pPr>
            <w:r w:rsidRPr="00D050C7">
              <w:rPr>
                <w:color w:val="000000"/>
              </w:rPr>
              <w:t>соотв.</w:t>
            </w:r>
          </w:p>
        </w:tc>
        <w:tc>
          <w:tcPr>
            <w:tcW w:w="1701" w:type="dxa"/>
            <w:tcBorders>
              <w:top w:val="nil"/>
              <w:left w:val="nil"/>
              <w:bottom w:val="single" w:sz="8" w:space="0" w:color="000000"/>
              <w:right w:val="single" w:sz="8" w:space="0" w:color="000000"/>
            </w:tcBorders>
            <w:shd w:val="clear" w:color="auto" w:fill="auto"/>
            <w:vAlign w:val="center"/>
          </w:tcPr>
          <w:p w14:paraId="5FDB0317" w14:textId="77777777" w:rsidR="00703680" w:rsidRPr="00D050C7" w:rsidRDefault="00703680" w:rsidP="00703680">
            <w:pPr>
              <w:jc w:val="center"/>
              <w:rPr>
                <w:color w:val="000000"/>
              </w:rPr>
            </w:pPr>
            <w:r w:rsidRPr="00D050C7">
              <w:rPr>
                <w:color w:val="000000"/>
              </w:rPr>
              <w:t>соотв.</w:t>
            </w:r>
          </w:p>
        </w:tc>
        <w:tc>
          <w:tcPr>
            <w:tcW w:w="1559" w:type="dxa"/>
            <w:tcBorders>
              <w:top w:val="nil"/>
              <w:left w:val="nil"/>
              <w:bottom w:val="single" w:sz="8" w:space="0" w:color="000000"/>
              <w:right w:val="single" w:sz="8" w:space="0" w:color="000000"/>
            </w:tcBorders>
            <w:shd w:val="clear" w:color="auto" w:fill="auto"/>
            <w:vAlign w:val="center"/>
          </w:tcPr>
          <w:p w14:paraId="70126D28" w14:textId="77777777" w:rsidR="00703680" w:rsidRPr="00D050C7" w:rsidRDefault="00703680" w:rsidP="00703680">
            <w:pPr>
              <w:jc w:val="center"/>
              <w:rPr>
                <w:color w:val="000000"/>
              </w:rPr>
            </w:pPr>
            <w:r w:rsidRPr="00D050C7">
              <w:rPr>
                <w:color w:val="000000"/>
              </w:rPr>
              <w:t>соотв.</w:t>
            </w:r>
          </w:p>
        </w:tc>
        <w:tc>
          <w:tcPr>
            <w:tcW w:w="1559" w:type="dxa"/>
            <w:tcBorders>
              <w:top w:val="nil"/>
              <w:left w:val="nil"/>
              <w:bottom w:val="single" w:sz="8" w:space="0" w:color="000000"/>
              <w:right w:val="single" w:sz="8" w:space="0" w:color="000000"/>
            </w:tcBorders>
            <w:shd w:val="clear" w:color="auto" w:fill="auto"/>
            <w:vAlign w:val="center"/>
          </w:tcPr>
          <w:p w14:paraId="0DF295A4" w14:textId="77777777" w:rsidR="00703680" w:rsidRPr="00D050C7" w:rsidRDefault="00703680" w:rsidP="00703680">
            <w:pPr>
              <w:jc w:val="center"/>
              <w:rPr>
                <w:color w:val="000000"/>
              </w:rPr>
            </w:pPr>
            <w:r w:rsidRPr="00D050C7">
              <w:rPr>
                <w:color w:val="000000"/>
              </w:rPr>
              <w:t>соотв.</w:t>
            </w:r>
          </w:p>
        </w:tc>
        <w:tc>
          <w:tcPr>
            <w:tcW w:w="1418" w:type="dxa"/>
            <w:tcBorders>
              <w:top w:val="nil"/>
              <w:left w:val="nil"/>
              <w:bottom w:val="single" w:sz="8" w:space="0" w:color="000000"/>
              <w:right w:val="single" w:sz="8" w:space="0" w:color="000000"/>
            </w:tcBorders>
            <w:shd w:val="clear" w:color="auto" w:fill="auto"/>
            <w:vAlign w:val="center"/>
          </w:tcPr>
          <w:p w14:paraId="2E635CAB" w14:textId="77777777" w:rsidR="00703680" w:rsidRPr="00D050C7" w:rsidRDefault="00703680" w:rsidP="00703680">
            <w:pPr>
              <w:jc w:val="center"/>
              <w:rPr>
                <w:color w:val="000000"/>
              </w:rPr>
            </w:pPr>
            <w:r w:rsidRPr="00D050C7">
              <w:rPr>
                <w:color w:val="000000"/>
              </w:rPr>
              <w:t>соотв.</w:t>
            </w:r>
          </w:p>
        </w:tc>
      </w:tr>
    </w:tbl>
    <w:p w14:paraId="1456B67D" w14:textId="6752C52D" w:rsidR="00703680" w:rsidRPr="00D050C7" w:rsidRDefault="00703680" w:rsidP="00D050C7">
      <w:pPr>
        <w:pStyle w:val="aff"/>
        <w:spacing w:after="0"/>
        <w:ind w:firstLine="709"/>
        <w:jc w:val="center"/>
        <w:rPr>
          <w:rFonts w:eastAsiaTheme="minorHAnsi"/>
          <w:i/>
          <w:highlight w:val="yellow"/>
          <w:lang w:eastAsia="en-US"/>
        </w:rPr>
      </w:pPr>
    </w:p>
    <w:p w14:paraId="5DA3950D" w14:textId="59411EC8" w:rsidR="00703680" w:rsidRDefault="00703680" w:rsidP="00790286">
      <w:pPr>
        <w:pStyle w:val="aff"/>
        <w:spacing w:after="0"/>
        <w:ind w:firstLine="709"/>
        <w:rPr>
          <w:rFonts w:eastAsiaTheme="minorHAnsi"/>
          <w:lang w:eastAsia="en-US"/>
        </w:rPr>
      </w:pPr>
      <w:r w:rsidRPr="00D050C7">
        <w:rPr>
          <w:rFonts w:eastAsiaTheme="minorHAnsi"/>
          <w:bCs/>
          <w:lang w:eastAsia="en-US"/>
        </w:rPr>
        <w:t>Критерий Фишера и последующий тест Стьюдента с учетом критерия Фишера выполнялся для всех временных точек</w:t>
      </w:r>
      <w:r w:rsidRPr="00703680">
        <w:rPr>
          <w:rFonts w:eastAsiaTheme="minorHAnsi"/>
          <w:bCs/>
          <w:lang w:eastAsia="en-US"/>
        </w:rPr>
        <w:t>.</w:t>
      </w:r>
      <w:r w:rsidRPr="00703680">
        <w:rPr>
          <w:rFonts w:eastAsiaTheme="minorHAnsi"/>
          <w:lang w:eastAsia="en-US"/>
        </w:rPr>
        <w:t xml:space="preserve"> </w:t>
      </w:r>
      <w:r w:rsidR="00790286">
        <w:rPr>
          <w:rFonts w:eastAsiaTheme="minorHAnsi"/>
          <w:lang w:eastAsia="en-US"/>
        </w:rPr>
        <w:t xml:space="preserve">Соответственно, кинетика растворения исследуемого препарата </w:t>
      </w:r>
      <w:r w:rsidR="00790286">
        <w:rPr>
          <w:rFonts w:eastAsiaTheme="minorHAnsi"/>
          <w:lang w:val="en-US" w:eastAsia="en-US"/>
        </w:rPr>
        <w:t>DT</w:t>
      </w:r>
      <w:r w:rsidR="00790286" w:rsidRPr="00790286">
        <w:rPr>
          <w:rFonts w:eastAsiaTheme="minorHAnsi"/>
          <w:lang w:eastAsia="en-US"/>
        </w:rPr>
        <w:t>-</w:t>
      </w:r>
      <w:r w:rsidR="00790286">
        <w:rPr>
          <w:rFonts w:eastAsiaTheme="minorHAnsi"/>
          <w:lang w:val="en-US" w:eastAsia="en-US"/>
        </w:rPr>
        <w:t>LNV</w:t>
      </w:r>
      <w:r w:rsidR="00790286" w:rsidRPr="00790286">
        <w:rPr>
          <w:rFonts w:eastAsiaTheme="minorHAnsi"/>
          <w:lang w:eastAsia="en-US"/>
        </w:rPr>
        <w:t xml:space="preserve"> </w:t>
      </w:r>
      <w:r w:rsidR="00790286">
        <w:rPr>
          <w:rFonts w:eastAsiaTheme="minorHAnsi"/>
          <w:lang w:eastAsia="en-US"/>
        </w:rPr>
        <w:t>эквивалентна кинетике растворения оригинального препарата Ленвима</w:t>
      </w:r>
      <w:r w:rsidR="00790286" w:rsidRPr="00790286">
        <w:rPr>
          <w:rFonts w:eastAsiaTheme="minorHAnsi"/>
          <w:vertAlign w:val="superscript"/>
          <w:lang w:eastAsia="en-US"/>
        </w:rPr>
        <w:t>®</w:t>
      </w:r>
      <w:r w:rsidR="00790286">
        <w:rPr>
          <w:rFonts w:eastAsiaTheme="minorHAnsi"/>
          <w:lang w:eastAsia="en-US"/>
        </w:rPr>
        <w:t xml:space="preserve"> в среде </w:t>
      </w:r>
      <w:r w:rsidR="00790286" w:rsidRPr="00D050C7">
        <w:t>фосфатный буферный раствор рН 6,8</w:t>
      </w:r>
      <w:r w:rsidR="00790286" w:rsidRPr="00790286">
        <w:t>.</w:t>
      </w:r>
      <w:r w:rsidR="00790286">
        <w:t xml:space="preserve"> </w:t>
      </w:r>
    </w:p>
    <w:p w14:paraId="0FBA0516" w14:textId="1179E1FE" w:rsidR="00703680" w:rsidRDefault="00703680" w:rsidP="001742A1">
      <w:pPr>
        <w:pStyle w:val="aff"/>
        <w:spacing w:after="0"/>
        <w:ind w:firstLine="709"/>
        <w:rPr>
          <w:rFonts w:eastAsiaTheme="minorHAnsi"/>
          <w:lang w:eastAsia="en-US"/>
        </w:rPr>
      </w:pPr>
    </w:p>
    <w:p w14:paraId="0BDF7EF4" w14:textId="104F1B57" w:rsidR="00703680" w:rsidRPr="00790286" w:rsidRDefault="00703680" w:rsidP="00790286">
      <w:pPr>
        <w:pStyle w:val="aff"/>
        <w:spacing w:after="0"/>
      </w:pPr>
      <w:r>
        <w:rPr>
          <w:noProof/>
          <w:lang w:eastAsia="ru-RU"/>
        </w:rPr>
        <w:drawing>
          <wp:anchor distT="0" distB="0" distL="114300" distR="114300" simplePos="0" relativeHeight="251658240" behindDoc="0" locked="0" layoutInCell="1" allowOverlap="1" wp14:anchorId="34DAD2FD" wp14:editId="4E9F0C93">
            <wp:simplePos x="0" y="0"/>
            <wp:positionH relativeFrom="margin">
              <wp:align>left</wp:align>
            </wp:positionH>
            <wp:positionV relativeFrom="paragraph">
              <wp:posOffset>372110</wp:posOffset>
            </wp:positionV>
            <wp:extent cx="5928360" cy="2103120"/>
            <wp:effectExtent l="0" t="0" r="15240" b="11430"/>
            <wp:wrapTopAndBottom/>
            <wp:docPr id="26"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Pr>
          <w:b/>
        </w:rPr>
        <w:t>Рисунок</w:t>
      </w:r>
      <w:r w:rsidRPr="003E68EC">
        <w:rPr>
          <w:b/>
        </w:rPr>
        <w:t xml:space="preserve"> 2-</w:t>
      </w:r>
      <w:r w:rsidR="00504969">
        <w:rPr>
          <w:b/>
        </w:rPr>
        <w:t>2</w:t>
      </w:r>
      <w:r w:rsidRPr="003E68EC">
        <w:rPr>
          <w:b/>
        </w:rPr>
        <w:t>.</w:t>
      </w:r>
      <w:r>
        <w:rPr>
          <w:b/>
        </w:rPr>
        <w:t xml:space="preserve"> </w:t>
      </w:r>
      <w:r w:rsidRPr="00D050C7">
        <w:rPr>
          <w:noProof/>
        </w:rPr>
        <w:t xml:space="preserve">Усредненные профили высвобождения </w:t>
      </w:r>
      <w:r w:rsidR="00790286">
        <w:rPr>
          <w:noProof/>
        </w:rPr>
        <w:t xml:space="preserve">действующего вещества из препаратов </w:t>
      </w:r>
      <w:r w:rsidR="00790286" w:rsidRPr="007A55CB">
        <w:rPr>
          <w:color w:val="000000" w:themeColor="text1"/>
          <w:lang w:val="en-US"/>
        </w:rPr>
        <w:t>DT</w:t>
      </w:r>
      <w:r w:rsidR="00790286" w:rsidRPr="007A55CB">
        <w:rPr>
          <w:color w:val="000000" w:themeColor="text1"/>
        </w:rPr>
        <w:t>-</w:t>
      </w:r>
      <w:r w:rsidR="00790286">
        <w:rPr>
          <w:lang w:val="en-US" w:eastAsia="ru-RU"/>
        </w:rPr>
        <w:t>LNV</w:t>
      </w:r>
      <w:r w:rsidR="00790286" w:rsidRPr="007A55CB">
        <w:rPr>
          <w:color w:val="000000" w:themeColor="text1"/>
        </w:rPr>
        <w:t xml:space="preserve"> </w:t>
      </w:r>
      <w:r w:rsidR="00790286" w:rsidRPr="00904040">
        <w:rPr>
          <w:color w:val="000000" w:themeColor="text1"/>
        </w:rPr>
        <w:t xml:space="preserve">и </w:t>
      </w:r>
      <w:r w:rsidR="00790286">
        <w:rPr>
          <w:lang w:eastAsia="ru-RU"/>
        </w:rPr>
        <w:t>Ленвима</w:t>
      </w:r>
      <w:r w:rsidR="00790286" w:rsidRPr="00904040">
        <w:rPr>
          <w:vertAlign w:val="superscript"/>
          <w:lang w:eastAsia="ru-RU"/>
        </w:rPr>
        <w:t>®</w:t>
      </w:r>
      <w:r w:rsidR="00790286" w:rsidRPr="00904040">
        <w:rPr>
          <w:lang w:eastAsia="ru-RU"/>
        </w:rPr>
        <w:t xml:space="preserve"> </w:t>
      </w:r>
      <w:r w:rsidRPr="00D050C7">
        <w:rPr>
          <w:noProof/>
        </w:rPr>
        <w:t xml:space="preserve">в </w:t>
      </w:r>
      <w:r w:rsidRPr="00D050C7">
        <w:t>0,1 М растворе хлороводородной кислоты</w:t>
      </w:r>
      <w:r w:rsidR="00790286" w:rsidRPr="00790286">
        <w:t>.</w:t>
      </w:r>
    </w:p>
    <w:p w14:paraId="75C598ED" w14:textId="4F3F66D5" w:rsidR="00703680" w:rsidRDefault="00703680" w:rsidP="00790286">
      <w:pPr>
        <w:pStyle w:val="aff"/>
        <w:spacing w:after="0"/>
        <w:rPr>
          <w:b/>
        </w:rPr>
      </w:pPr>
    </w:p>
    <w:p w14:paraId="24938A57" w14:textId="4A87FE6B" w:rsidR="00703680" w:rsidRPr="00790286" w:rsidRDefault="005F593D" w:rsidP="00790286">
      <w:pPr>
        <w:pStyle w:val="aff"/>
        <w:spacing w:after="0"/>
      </w:pPr>
      <w:r>
        <w:rPr>
          <w:noProof/>
          <w:lang w:eastAsia="ru-RU"/>
        </w:rPr>
        <w:drawing>
          <wp:anchor distT="0" distB="0" distL="114300" distR="114300" simplePos="0" relativeHeight="251659264" behindDoc="0" locked="0" layoutInCell="1" allowOverlap="1" wp14:anchorId="24F39167" wp14:editId="7105A29A">
            <wp:simplePos x="0" y="0"/>
            <wp:positionH relativeFrom="margin">
              <wp:align>left</wp:align>
            </wp:positionH>
            <wp:positionV relativeFrom="paragraph">
              <wp:posOffset>400050</wp:posOffset>
            </wp:positionV>
            <wp:extent cx="5935980" cy="1958340"/>
            <wp:effectExtent l="0" t="0" r="7620" b="3810"/>
            <wp:wrapTopAndBottom/>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703680">
        <w:rPr>
          <w:b/>
        </w:rPr>
        <w:t>Рисунок</w:t>
      </w:r>
      <w:r w:rsidR="00703680" w:rsidRPr="003E68EC">
        <w:rPr>
          <w:b/>
        </w:rPr>
        <w:t xml:space="preserve"> 2-</w:t>
      </w:r>
      <w:r w:rsidR="00504969">
        <w:rPr>
          <w:b/>
        </w:rPr>
        <w:t>3</w:t>
      </w:r>
      <w:r w:rsidR="00703680" w:rsidRPr="003E68EC">
        <w:rPr>
          <w:b/>
        </w:rPr>
        <w:t>.</w:t>
      </w:r>
      <w:r w:rsidR="00703680">
        <w:rPr>
          <w:b/>
        </w:rPr>
        <w:t xml:space="preserve"> </w:t>
      </w:r>
      <w:r w:rsidR="00703680" w:rsidRPr="002B180A">
        <w:rPr>
          <w:noProof/>
        </w:rPr>
        <w:t>У</w:t>
      </w:r>
      <w:r w:rsidR="00703680" w:rsidRPr="00703680">
        <w:rPr>
          <w:noProof/>
        </w:rPr>
        <w:t xml:space="preserve">средненные </w:t>
      </w:r>
      <w:r w:rsidR="00703680" w:rsidRPr="00D050C7">
        <w:rPr>
          <w:noProof/>
        </w:rPr>
        <w:t xml:space="preserve">профили высвобождения </w:t>
      </w:r>
      <w:r>
        <w:rPr>
          <w:noProof/>
        </w:rPr>
        <w:t xml:space="preserve">действующего вещества из препаратов </w:t>
      </w:r>
      <w:r w:rsidRPr="007A55CB">
        <w:rPr>
          <w:color w:val="000000" w:themeColor="text1"/>
          <w:lang w:val="en-US"/>
        </w:rPr>
        <w:t>DT</w:t>
      </w:r>
      <w:r w:rsidRPr="007A55CB">
        <w:rPr>
          <w:color w:val="000000" w:themeColor="text1"/>
        </w:rPr>
        <w:t>-</w:t>
      </w:r>
      <w:r>
        <w:rPr>
          <w:lang w:val="en-US" w:eastAsia="ru-RU"/>
        </w:rPr>
        <w:t>LNV</w:t>
      </w:r>
      <w:r w:rsidRPr="007A55CB">
        <w:rPr>
          <w:color w:val="000000" w:themeColor="text1"/>
        </w:rPr>
        <w:t xml:space="preserve"> </w:t>
      </w:r>
      <w:r w:rsidRPr="00904040">
        <w:rPr>
          <w:color w:val="000000" w:themeColor="text1"/>
        </w:rPr>
        <w:t xml:space="preserve">и </w:t>
      </w:r>
      <w:r>
        <w:rPr>
          <w:lang w:eastAsia="ru-RU"/>
        </w:rPr>
        <w:t>Ленвима</w:t>
      </w:r>
      <w:r w:rsidRPr="00904040">
        <w:rPr>
          <w:vertAlign w:val="superscript"/>
          <w:lang w:eastAsia="ru-RU"/>
        </w:rPr>
        <w:t>®</w:t>
      </w:r>
      <w:r w:rsidRPr="00904040">
        <w:rPr>
          <w:lang w:eastAsia="ru-RU"/>
        </w:rPr>
        <w:t xml:space="preserve"> </w:t>
      </w:r>
      <w:r w:rsidR="00703680" w:rsidRPr="00D050C7">
        <w:rPr>
          <w:noProof/>
        </w:rPr>
        <w:t xml:space="preserve">в </w:t>
      </w:r>
      <w:r w:rsidR="00703680" w:rsidRPr="00D050C7">
        <w:t>ацетатном буферном растворе рН 4,5</w:t>
      </w:r>
      <w:r w:rsidR="00790286" w:rsidRPr="00790286">
        <w:t>.</w:t>
      </w:r>
    </w:p>
    <w:p w14:paraId="31514C67" w14:textId="6E144853" w:rsidR="00703680" w:rsidRDefault="005F593D" w:rsidP="001742A1">
      <w:pPr>
        <w:pStyle w:val="aff"/>
        <w:spacing w:after="0"/>
      </w:pPr>
      <w:r>
        <w:rPr>
          <w:noProof/>
          <w:lang w:eastAsia="ru-RU"/>
        </w:rPr>
        <w:lastRenderedPageBreak/>
        <w:drawing>
          <wp:anchor distT="0" distB="0" distL="114300" distR="114300" simplePos="0" relativeHeight="251660288" behindDoc="0" locked="0" layoutInCell="1" allowOverlap="1" wp14:anchorId="2E1513DC" wp14:editId="5C0FE86C">
            <wp:simplePos x="0" y="0"/>
            <wp:positionH relativeFrom="margin">
              <wp:align>right</wp:align>
            </wp:positionH>
            <wp:positionV relativeFrom="paragraph">
              <wp:posOffset>356870</wp:posOffset>
            </wp:positionV>
            <wp:extent cx="5928360" cy="1889760"/>
            <wp:effectExtent l="0" t="0" r="15240" b="15240"/>
            <wp:wrapTopAndBottom/>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703680">
        <w:rPr>
          <w:b/>
        </w:rPr>
        <w:t>Рисунок</w:t>
      </w:r>
      <w:r w:rsidR="00703680" w:rsidRPr="003E68EC">
        <w:rPr>
          <w:b/>
        </w:rPr>
        <w:t xml:space="preserve"> 2-</w:t>
      </w:r>
      <w:r w:rsidR="00504969">
        <w:rPr>
          <w:b/>
        </w:rPr>
        <w:t>4</w:t>
      </w:r>
      <w:r w:rsidR="00703680" w:rsidRPr="003E68EC">
        <w:rPr>
          <w:b/>
        </w:rPr>
        <w:t>.</w:t>
      </w:r>
      <w:r w:rsidR="00703680">
        <w:rPr>
          <w:b/>
        </w:rPr>
        <w:t xml:space="preserve"> </w:t>
      </w:r>
      <w:r w:rsidR="00703680" w:rsidRPr="002B180A">
        <w:rPr>
          <w:noProof/>
        </w:rPr>
        <w:t>У</w:t>
      </w:r>
      <w:r w:rsidR="00703680" w:rsidRPr="00703680">
        <w:rPr>
          <w:noProof/>
        </w:rPr>
        <w:t xml:space="preserve">средненные </w:t>
      </w:r>
      <w:r w:rsidR="00703680" w:rsidRPr="002B180A">
        <w:rPr>
          <w:noProof/>
        </w:rPr>
        <w:t xml:space="preserve">профили высвобождения </w:t>
      </w:r>
      <w:r>
        <w:rPr>
          <w:noProof/>
        </w:rPr>
        <w:t xml:space="preserve">действующего вещества из препаратов </w:t>
      </w:r>
      <w:r w:rsidRPr="007A55CB">
        <w:rPr>
          <w:color w:val="000000" w:themeColor="text1"/>
          <w:lang w:val="en-US"/>
        </w:rPr>
        <w:t>DT</w:t>
      </w:r>
      <w:r w:rsidRPr="007A55CB">
        <w:rPr>
          <w:color w:val="000000" w:themeColor="text1"/>
        </w:rPr>
        <w:t>-</w:t>
      </w:r>
      <w:r>
        <w:rPr>
          <w:lang w:val="en-US" w:eastAsia="ru-RU"/>
        </w:rPr>
        <w:t>LNV</w:t>
      </w:r>
      <w:r w:rsidRPr="007A55CB">
        <w:rPr>
          <w:color w:val="000000" w:themeColor="text1"/>
        </w:rPr>
        <w:t xml:space="preserve"> </w:t>
      </w:r>
      <w:r w:rsidRPr="00904040">
        <w:rPr>
          <w:color w:val="000000" w:themeColor="text1"/>
        </w:rPr>
        <w:t xml:space="preserve">и </w:t>
      </w:r>
      <w:r>
        <w:rPr>
          <w:lang w:eastAsia="ru-RU"/>
        </w:rPr>
        <w:t>Ленвима</w:t>
      </w:r>
      <w:r w:rsidRPr="00904040">
        <w:rPr>
          <w:vertAlign w:val="superscript"/>
          <w:lang w:eastAsia="ru-RU"/>
        </w:rPr>
        <w:t>®</w:t>
      </w:r>
      <w:r w:rsidRPr="005F593D">
        <w:rPr>
          <w:vertAlign w:val="superscript"/>
          <w:lang w:eastAsia="ru-RU"/>
        </w:rPr>
        <w:t xml:space="preserve"> </w:t>
      </w:r>
      <w:r w:rsidR="00703680" w:rsidRPr="002B180A">
        <w:rPr>
          <w:noProof/>
        </w:rPr>
        <w:t xml:space="preserve">в </w:t>
      </w:r>
      <w:r w:rsidR="00703680" w:rsidRPr="00D050C7">
        <w:t>фосфатном буферном растворе рН 6,8</w:t>
      </w:r>
      <w:r w:rsidRPr="005F593D">
        <w:t>.</w:t>
      </w:r>
    </w:p>
    <w:p w14:paraId="03CC492E" w14:textId="36ED2E97" w:rsidR="00703680" w:rsidRDefault="00703680" w:rsidP="00D050C7">
      <w:pPr>
        <w:rPr>
          <w:bCs/>
          <w:color w:val="FF0000"/>
          <w:lang w:eastAsia="ru-RU"/>
        </w:rPr>
      </w:pPr>
    </w:p>
    <w:p w14:paraId="0C141E5F" w14:textId="33D4B1A1" w:rsidR="00703680" w:rsidRDefault="00703680" w:rsidP="00D050C7">
      <w:pPr>
        <w:suppressAutoHyphens/>
        <w:ind w:firstLine="709"/>
      </w:pPr>
      <w:r w:rsidRPr="00703680">
        <w:rPr>
          <w:spacing w:val="-6"/>
        </w:rPr>
        <w:t xml:space="preserve">По результатам исследования кинетика растворения лекарственных препаратов </w:t>
      </w:r>
      <w:r w:rsidRPr="00703680">
        <w:t>ЛЕНВАТИНИБ</w:t>
      </w:r>
      <w:r w:rsidR="00C87C41">
        <w:t>,</w:t>
      </w:r>
      <w:r w:rsidRPr="00703680">
        <w:t xml:space="preserve"> капсулы, 4 мг производства АО «ОРТАТ», Российская Федерация признана эквивалентной препарату Ленвима</w:t>
      </w:r>
      <w:r w:rsidR="0005153E" w:rsidRPr="0005153E">
        <w:rPr>
          <w:vertAlign w:val="superscript"/>
        </w:rPr>
        <w:t>®</w:t>
      </w:r>
      <w:r w:rsidR="00C87C41">
        <w:t>,</w:t>
      </w:r>
      <w:r w:rsidRPr="00703680">
        <w:t xml:space="preserve"> капсулы, 4 мг производства «Патеон Инк.», Канада для всех сред растворения.</w:t>
      </w:r>
    </w:p>
    <w:p w14:paraId="01AF30B4" w14:textId="77777777" w:rsidR="00E36A78" w:rsidRDefault="00E36A78" w:rsidP="00D050C7">
      <w:pPr>
        <w:suppressAutoHyphens/>
        <w:ind w:firstLine="709"/>
      </w:pPr>
    </w:p>
    <w:p w14:paraId="6BA0779C" w14:textId="6DAA70EF" w:rsidR="005F4BB6" w:rsidRPr="005F4BB6" w:rsidRDefault="005F4BB6" w:rsidP="005F4BB6">
      <w:pPr>
        <w:rPr>
          <w:b/>
          <w:bCs/>
          <w:lang w:eastAsia="ru-RU"/>
        </w:rPr>
      </w:pPr>
      <w:r w:rsidRPr="005F4BB6">
        <w:rPr>
          <w:b/>
          <w:bCs/>
          <w:lang w:eastAsia="ru-RU"/>
        </w:rPr>
        <w:t xml:space="preserve">Тест сравнительной кинетики растворения препарата </w:t>
      </w:r>
      <w:r w:rsidRPr="005F4BB6">
        <w:rPr>
          <w:b/>
          <w:bCs/>
          <w:lang w:val="en-US" w:eastAsia="ru-RU"/>
        </w:rPr>
        <w:t>D</w:t>
      </w:r>
      <w:r w:rsidRPr="005F4BB6">
        <w:rPr>
          <w:b/>
          <w:lang w:val="en-US"/>
        </w:rPr>
        <w:t>T</w:t>
      </w:r>
      <w:r w:rsidRPr="005F4BB6">
        <w:rPr>
          <w:b/>
        </w:rPr>
        <w:t>-</w:t>
      </w:r>
      <w:r w:rsidRPr="005F4BB6">
        <w:rPr>
          <w:b/>
          <w:lang w:val="en-US"/>
        </w:rPr>
        <w:t>LNV</w:t>
      </w:r>
      <w:r w:rsidRPr="005F4BB6">
        <w:rPr>
          <w:b/>
          <w:bCs/>
          <w:lang w:eastAsia="ru-RU"/>
        </w:rPr>
        <w:t xml:space="preserve"> в сравнении с препаратом Ленвима</w:t>
      </w:r>
      <w:r w:rsidRPr="005F4BB6">
        <w:rPr>
          <w:b/>
          <w:vertAlign w:val="superscript"/>
          <w:lang w:eastAsia="ru-RU"/>
        </w:rPr>
        <w:t xml:space="preserve">® </w:t>
      </w:r>
      <w:r w:rsidRPr="005F4BB6">
        <w:rPr>
          <w:b/>
          <w:lang w:eastAsia="ru-RU"/>
        </w:rPr>
        <w:t xml:space="preserve">для дозировки </w:t>
      </w:r>
      <w:r>
        <w:rPr>
          <w:b/>
          <w:lang w:eastAsia="ru-RU"/>
        </w:rPr>
        <w:t>10</w:t>
      </w:r>
      <w:r w:rsidRPr="005F4BB6">
        <w:rPr>
          <w:b/>
          <w:lang w:eastAsia="ru-RU"/>
        </w:rPr>
        <w:t xml:space="preserve"> мг</w:t>
      </w:r>
      <w:r>
        <w:rPr>
          <w:b/>
          <w:bCs/>
          <w:lang w:eastAsia="ru-RU"/>
        </w:rPr>
        <w:t xml:space="preserve"> </w:t>
      </w:r>
    </w:p>
    <w:p w14:paraId="3251C35A" w14:textId="77777777" w:rsidR="005F4BB6" w:rsidRDefault="005F4BB6" w:rsidP="00F0519A">
      <w:pPr>
        <w:ind w:firstLine="709"/>
        <w:rPr>
          <w:color w:val="000000" w:themeColor="text1"/>
        </w:rPr>
      </w:pPr>
    </w:p>
    <w:p w14:paraId="1F3A8A0B" w14:textId="6F15E54B" w:rsidR="009D6448" w:rsidRDefault="009D6448" w:rsidP="009D6448">
      <w:pPr>
        <w:ind w:firstLine="709"/>
        <w:rPr>
          <w:rFonts w:eastAsia="Calibri"/>
          <w:lang w:eastAsia="en-US"/>
        </w:rPr>
      </w:pPr>
      <w:r w:rsidRPr="003E68EC">
        <w:rPr>
          <w:color w:val="000000" w:themeColor="text1"/>
        </w:rPr>
        <w:t xml:space="preserve">Для доказательства эквивалентности препарата </w:t>
      </w:r>
      <w:r w:rsidRPr="002B180A">
        <w:rPr>
          <w:bCs/>
          <w:lang w:val="en-US" w:eastAsia="ru-RU"/>
        </w:rPr>
        <w:t>D</w:t>
      </w:r>
      <w:r w:rsidRPr="002B180A">
        <w:rPr>
          <w:lang w:val="en-US"/>
        </w:rPr>
        <w:t>T</w:t>
      </w:r>
      <w:r w:rsidRPr="002B180A">
        <w:t>-</w:t>
      </w:r>
      <w:r>
        <w:rPr>
          <w:lang w:val="en-US"/>
        </w:rPr>
        <w:t>LNV</w:t>
      </w:r>
      <w:r w:rsidRPr="003E68EC">
        <w:rPr>
          <w:color w:val="000000" w:themeColor="text1"/>
        </w:rPr>
        <w:t xml:space="preserve"> были проведены исследования сравнительной кинетики растворения в сравнении с референтным препаратом </w:t>
      </w:r>
      <w:r w:rsidRPr="002B180A">
        <w:rPr>
          <w:bCs/>
          <w:lang w:eastAsia="ru-RU"/>
        </w:rPr>
        <w:t>Ленвима</w:t>
      </w:r>
      <w:r w:rsidRPr="002B180A">
        <w:rPr>
          <w:vertAlign w:val="superscript"/>
          <w:lang w:eastAsia="ru-RU"/>
        </w:rPr>
        <w:t>®</w:t>
      </w:r>
      <w:r w:rsidRPr="002B180A">
        <w:rPr>
          <w:rFonts w:eastAsia="Calibri"/>
        </w:rPr>
        <w:t xml:space="preserve"> </w:t>
      </w:r>
      <w:r w:rsidRPr="002B180A">
        <w:t>(</w:t>
      </w:r>
      <w:r w:rsidRPr="002B180A">
        <w:rPr>
          <w:bCs/>
          <w:lang w:eastAsia="ru-RU"/>
        </w:rPr>
        <w:t>Эйсай Юроп Лимитед, Соединенное Королевство</w:t>
      </w:r>
      <w:r w:rsidRPr="002B180A">
        <w:t>)</w:t>
      </w:r>
      <w:r w:rsidRPr="00D050C7">
        <w:t xml:space="preserve"> </w:t>
      </w:r>
      <w:r w:rsidRPr="003E68EC">
        <w:rPr>
          <w:rFonts w:eastAsiaTheme="minorHAnsi"/>
          <w:color w:val="000000" w:themeColor="text1"/>
          <w:lang w:eastAsia="en-US"/>
        </w:rPr>
        <w:t xml:space="preserve">в дозировке </w:t>
      </w:r>
      <w:r>
        <w:rPr>
          <w:rFonts w:eastAsiaTheme="minorHAnsi"/>
          <w:color w:val="000000" w:themeColor="text1"/>
          <w:lang w:eastAsia="en-US"/>
        </w:rPr>
        <w:t>10</w:t>
      </w:r>
      <w:r w:rsidRPr="003E68EC">
        <w:rPr>
          <w:rFonts w:eastAsiaTheme="minorHAnsi"/>
          <w:color w:val="000000" w:themeColor="text1"/>
          <w:lang w:eastAsia="en-US"/>
        </w:rPr>
        <w:t xml:space="preserve"> мг. </w:t>
      </w:r>
      <w:r w:rsidRPr="003E68EC">
        <w:rPr>
          <w:rFonts w:eastAsia="Calibri"/>
          <w:lang w:eastAsia="en-US"/>
        </w:rPr>
        <w:t xml:space="preserve">Исследование проводили </w:t>
      </w:r>
      <w:r>
        <w:rPr>
          <w:rFonts w:eastAsia="Calibri"/>
          <w:lang w:eastAsia="en-US"/>
        </w:rPr>
        <w:t xml:space="preserve">на аппарате «Лопастная мешалка» при скорости вращения 50 об/мин при температуре </w:t>
      </w:r>
      <w:r w:rsidRPr="003E68EC">
        <w:rPr>
          <w:rFonts w:eastAsia="Calibri"/>
          <w:lang w:eastAsia="en-US"/>
        </w:rPr>
        <w:t xml:space="preserve">37 ± 0,5 </w:t>
      </w:r>
      <w:r w:rsidRPr="003E68EC">
        <w:rPr>
          <w:rFonts w:eastAsia="Calibri"/>
          <w:vertAlign w:val="superscript"/>
          <w:lang w:eastAsia="en-US"/>
        </w:rPr>
        <w:t>о</w:t>
      </w:r>
      <w:r w:rsidRPr="003E68EC">
        <w:rPr>
          <w:rFonts w:eastAsia="Calibri"/>
          <w:lang w:eastAsia="en-US"/>
        </w:rPr>
        <w:t>С</w:t>
      </w:r>
      <w:r>
        <w:rPr>
          <w:rFonts w:eastAsia="Calibri"/>
          <w:lang w:eastAsia="en-US"/>
        </w:rPr>
        <w:t>. Объем среды растворения – 900 мл. Испытания проводили с использованием трех сред растворения:</w:t>
      </w:r>
    </w:p>
    <w:p w14:paraId="23CE78ED" w14:textId="77777777" w:rsidR="009D6448" w:rsidRDefault="009D6448" w:rsidP="009D6448">
      <w:pPr>
        <w:pStyle w:val="af3"/>
        <w:numPr>
          <w:ilvl w:val="0"/>
          <w:numId w:val="43"/>
        </w:numPr>
        <w:rPr>
          <w:rFonts w:eastAsia="Calibri"/>
          <w:lang w:eastAsia="en-US"/>
        </w:rPr>
      </w:pPr>
      <w:r>
        <w:rPr>
          <w:rFonts w:eastAsia="Calibri"/>
          <w:lang w:eastAsia="en-US"/>
        </w:rPr>
        <w:t>0,1 М раствор хлороводородной кислоты</w:t>
      </w:r>
      <w:r w:rsidRPr="00D050C7">
        <w:rPr>
          <w:rFonts w:eastAsia="Calibri"/>
          <w:lang w:eastAsia="en-US"/>
        </w:rPr>
        <w:t xml:space="preserve"> </w:t>
      </w:r>
      <w:r>
        <w:rPr>
          <w:rFonts w:eastAsia="Calibri"/>
          <w:lang w:eastAsia="en-US"/>
        </w:rPr>
        <w:t>(среда по проекту НД).;</w:t>
      </w:r>
    </w:p>
    <w:p w14:paraId="4301E707" w14:textId="77777777" w:rsidR="009D6448" w:rsidRDefault="009D6448" w:rsidP="009D6448">
      <w:pPr>
        <w:pStyle w:val="af3"/>
        <w:numPr>
          <w:ilvl w:val="0"/>
          <w:numId w:val="43"/>
        </w:numPr>
        <w:rPr>
          <w:rFonts w:eastAsia="Calibri"/>
          <w:lang w:eastAsia="en-US"/>
        </w:rPr>
      </w:pPr>
      <w:r>
        <w:rPr>
          <w:rFonts w:eastAsia="Calibri"/>
          <w:lang w:eastAsia="en-US"/>
        </w:rPr>
        <w:t xml:space="preserve">Ацетатный буферный раствор с </w:t>
      </w:r>
      <w:r>
        <w:rPr>
          <w:rFonts w:eastAsia="Calibri"/>
          <w:lang w:val="en-GB" w:eastAsia="en-US"/>
        </w:rPr>
        <w:t>pH</w:t>
      </w:r>
      <w:r w:rsidRPr="00285388">
        <w:rPr>
          <w:rFonts w:eastAsia="Calibri"/>
          <w:lang w:eastAsia="en-US"/>
        </w:rPr>
        <w:t xml:space="preserve"> </w:t>
      </w:r>
      <w:r>
        <w:rPr>
          <w:rFonts w:eastAsia="Calibri"/>
          <w:lang w:eastAsia="en-US"/>
        </w:rPr>
        <w:t>4,5</w:t>
      </w:r>
    </w:p>
    <w:p w14:paraId="3B08C399" w14:textId="77777777" w:rsidR="009D6448" w:rsidRPr="00757496" w:rsidRDefault="009D6448" w:rsidP="009D6448">
      <w:pPr>
        <w:pStyle w:val="af3"/>
        <w:numPr>
          <w:ilvl w:val="0"/>
          <w:numId w:val="43"/>
        </w:numPr>
        <w:rPr>
          <w:rFonts w:eastAsia="Calibri"/>
          <w:lang w:eastAsia="en-US"/>
        </w:rPr>
      </w:pPr>
      <w:r>
        <w:rPr>
          <w:rFonts w:eastAsia="Calibri"/>
          <w:lang w:eastAsia="en-US"/>
        </w:rPr>
        <w:t xml:space="preserve">Фосфатный буферный раствор с </w:t>
      </w:r>
      <w:r>
        <w:rPr>
          <w:rFonts w:eastAsia="Calibri"/>
          <w:lang w:val="en-GB" w:eastAsia="en-US"/>
        </w:rPr>
        <w:t>pH</w:t>
      </w:r>
      <w:r w:rsidRPr="00285388">
        <w:rPr>
          <w:rFonts w:eastAsia="Calibri"/>
          <w:lang w:eastAsia="en-US"/>
        </w:rPr>
        <w:t xml:space="preserve"> 6</w:t>
      </w:r>
      <w:r>
        <w:rPr>
          <w:rFonts w:eastAsia="Calibri"/>
          <w:lang w:eastAsia="en-US"/>
        </w:rPr>
        <w:t xml:space="preserve">,8 </w:t>
      </w:r>
    </w:p>
    <w:p w14:paraId="5A448611" w14:textId="77777777" w:rsidR="009D6448" w:rsidRPr="00943E1B" w:rsidRDefault="009D6448" w:rsidP="009D6448">
      <w:pPr>
        <w:ind w:firstLine="709"/>
        <w:rPr>
          <w:rFonts w:eastAsia="Calibri"/>
          <w:lang w:eastAsia="en-US"/>
        </w:rPr>
      </w:pPr>
      <w:r w:rsidRPr="007D0F3E">
        <w:rPr>
          <w:rFonts w:eastAsia="Calibri"/>
          <w:lang w:eastAsia="en-US"/>
        </w:rPr>
        <w:t xml:space="preserve">Временные точки отбора проб: 10 мин, 15 мин, 20 мин, 30 мин и 45 мин. Количественное определение высвободившихся </w:t>
      </w:r>
      <w:r>
        <w:rPr>
          <w:rFonts w:eastAsia="Calibri"/>
          <w:lang w:eastAsia="en-US"/>
        </w:rPr>
        <w:t xml:space="preserve">ленватиниба </w:t>
      </w:r>
      <w:r w:rsidRPr="007D0F3E">
        <w:rPr>
          <w:rFonts w:eastAsia="Calibri"/>
          <w:lang w:eastAsia="en-US"/>
        </w:rPr>
        <w:t xml:space="preserve">проводили методом </w:t>
      </w:r>
      <w:r>
        <w:rPr>
          <w:rFonts w:eastAsia="Calibri"/>
          <w:lang w:eastAsia="en-US"/>
        </w:rPr>
        <w:t>УФ-спектрофотометрии</w:t>
      </w:r>
      <w:r w:rsidRPr="007D0F3E">
        <w:rPr>
          <w:rFonts w:eastAsia="Calibri"/>
          <w:lang w:eastAsia="en-US"/>
        </w:rPr>
        <w:t xml:space="preserve"> в соответствии с </w:t>
      </w:r>
      <w:r w:rsidRPr="00943E1B">
        <w:rPr>
          <w:rFonts w:eastAsia="Calibri"/>
          <w:lang w:eastAsia="en-US"/>
        </w:rPr>
        <w:t xml:space="preserve">требованиями ФЕАЭС </w:t>
      </w:r>
      <w:r w:rsidRPr="00943E1B">
        <w:rPr>
          <w:i/>
          <w:spacing w:val="-6"/>
        </w:rPr>
        <w:t>2.1.2.24 «Абсорбционная спектрофотометрия в ультрафиолетовой и видимой областях».</w:t>
      </w:r>
    </w:p>
    <w:p w14:paraId="37CAE083" w14:textId="4C0D757F" w:rsidR="00F0519A" w:rsidRDefault="009D6448" w:rsidP="009D6448">
      <w:pPr>
        <w:ind w:firstLine="851"/>
        <w:rPr>
          <w:color w:val="000000" w:themeColor="text1"/>
        </w:rPr>
      </w:pPr>
      <w:r w:rsidRPr="003E68EC">
        <w:rPr>
          <w:color w:val="000000" w:themeColor="text1"/>
        </w:rPr>
        <w:t xml:space="preserve">Результаты теста сравнительной кинетики растворения (ТСКР) </w:t>
      </w:r>
      <w:r>
        <w:rPr>
          <w:color w:val="000000" w:themeColor="text1"/>
        </w:rPr>
        <w:t xml:space="preserve">для дозировки 10 мг </w:t>
      </w:r>
      <w:r w:rsidRPr="003E68EC">
        <w:rPr>
          <w:color w:val="000000" w:themeColor="text1"/>
        </w:rPr>
        <w:t>приведены в таблиц</w:t>
      </w:r>
      <w:r>
        <w:rPr>
          <w:color w:val="000000" w:themeColor="text1"/>
        </w:rPr>
        <w:t>ах</w:t>
      </w:r>
      <w:r w:rsidRPr="003E68EC">
        <w:rPr>
          <w:color w:val="000000" w:themeColor="text1"/>
        </w:rPr>
        <w:t xml:space="preserve"> </w:t>
      </w:r>
      <w:r w:rsidR="00F0519A" w:rsidRPr="003E68EC">
        <w:rPr>
          <w:color w:val="000000" w:themeColor="text1"/>
        </w:rPr>
        <w:t>2-</w:t>
      </w:r>
      <w:r w:rsidR="00F0519A">
        <w:rPr>
          <w:color w:val="000000" w:themeColor="text1"/>
        </w:rPr>
        <w:t xml:space="preserve">8 </w:t>
      </w:r>
      <w:r w:rsidRPr="003E68EC">
        <w:rPr>
          <w:color w:val="000000" w:themeColor="text1"/>
        </w:rPr>
        <w:t>–</w:t>
      </w:r>
      <w:r w:rsidR="00F0519A">
        <w:rPr>
          <w:color w:val="000000" w:themeColor="text1"/>
        </w:rPr>
        <w:t xml:space="preserve"> 2-</w:t>
      </w:r>
      <w:r>
        <w:rPr>
          <w:color w:val="000000" w:themeColor="text1"/>
        </w:rPr>
        <w:t>12</w:t>
      </w:r>
      <w:r w:rsidR="00F0519A" w:rsidRPr="003E68EC">
        <w:rPr>
          <w:color w:val="000000" w:themeColor="text1"/>
        </w:rPr>
        <w:t xml:space="preserve"> и на рисунках 2-</w:t>
      </w:r>
      <w:r w:rsidR="00C87C41">
        <w:rPr>
          <w:color w:val="000000" w:themeColor="text1"/>
        </w:rPr>
        <w:t>6</w:t>
      </w:r>
      <w:r w:rsidR="00F0519A" w:rsidRPr="003E68EC">
        <w:rPr>
          <w:color w:val="000000" w:themeColor="text1"/>
        </w:rPr>
        <w:t xml:space="preserve"> – 2-</w:t>
      </w:r>
      <w:r w:rsidR="00C87C41">
        <w:rPr>
          <w:color w:val="000000" w:themeColor="text1"/>
        </w:rPr>
        <w:t>8</w:t>
      </w:r>
      <w:r w:rsidR="00F0519A" w:rsidRPr="003E68EC">
        <w:rPr>
          <w:color w:val="000000" w:themeColor="text1"/>
        </w:rPr>
        <w:t>.</w:t>
      </w:r>
    </w:p>
    <w:p w14:paraId="3EFE483B" w14:textId="77777777" w:rsidR="00281A13" w:rsidRDefault="00281A13" w:rsidP="00281A13">
      <w:pPr>
        <w:pStyle w:val="aff"/>
        <w:spacing w:after="0"/>
        <w:ind w:firstLine="709"/>
        <w:rPr>
          <w:bCs/>
        </w:rPr>
      </w:pPr>
      <w:r w:rsidRPr="002B180A">
        <w:rPr>
          <w:rFonts w:eastAsiaTheme="minorHAnsi"/>
          <w:lang w:eastAsia="en-US"/>
        </w:rPr>
        <w:t>Результаты исследования эквивалентности профилей в среде – фосфатный буферный раствор рН 6,8, не являются достоверными так как значения относительного стандартного отклонения (</w:t>
      </w:r>
      <w:r>
        <w:rPr>
          <w:rFonts w:eastAsiaTheme="minorHAnsi"/>
          <w:lang w:eastAsia="en-US"/>
        </w:rPr>
        <w:t>ОСР</w:t>
      </w:r>
      <w:r w:rsidRPr="002B180A">
        <w:rPr>
          <w:rFonts w:eastAsiaTheme="minorHAnsi"/>
          <w:lang w:eastAsia="en-US"/>
        </w:rPr>
        <w:t xml:space="preserve">, %) для референтного и исследуемого лекарственных препаратов не соответствуют </w:t>
      </w:r>
      <w:r w:rsidRPr="002B180A">
        <w:t xml:space="preserve">требованиям </w:t>
      </w:r>
      <w:r>
        <w:t>ЕАЭС</w:t>
      </w:r>
      <w:r w:rsidRPr="002B180A">
        <w:t>.</w:t>
      </w:r>
      <w:r>
        <w:t xml:space="preserve"> </w:t>
      </w:r>
      <w:r w:rsidRPr="002B180A">
        <w:rPr>
          <w:bCs/>
        </w:rPr>
        <w:t xml:space="preserve">Для сравнительных тестов кинетики растворения исследуемого лекарственного препарата и референтного препарата в среде фосфатный буферный раствор рН 6,8 была проведена статистическая оценка результатов кинетики растворения. Для каждой временной точки был проведен статистический анализ данных по критерию Фишера и критерию Стьюдента, так как применение фактора подобия </w:t>
      </w:r>
      <w:r w:rsidRPr="002B180A">
        <w:rPr>
          <w:bCs/>
          <w:i/>
          <w:lang w:val="en-US"/>
        </w:rPr>
        <w:t>f</w:t>
      </w:r>
      <w:r w:rsidRPr="002B180A">
        <w:rPr>
          <w:bCs/>
          <w:i/>
          <w:vertAlign w:val="subscript"/>
        </w:rPr>
        <w:t>2</w:t>
      </w:r>
      <w:r w:rsidRPr="002B180A">
        <w:rPr>
          <w:bCs/>
        </w:rPr>
        <w:t xml:space="preserve"> не приемлемо.</w:t>
      </w:r>
    </w:p>
    <w:p w14:paraId="67E3FDC3" w14:textId="77777777" w:rsidR="00281A13" w:rsidRDefault="00281A13" w:rsidP="00F0519A">
      <w:pPr>
        <w:rPr>
          <w:b/>
        </w:rPr>
      </w:pPr>
    </w:p>
    <w:p w14:paraId="1C1D898E" w14:textId="77777777" w:rsidR="00281A13" w:rsidRDefault="00281A13" w:rsidP="009D6448">
      <w:pPr>
        <w:rPr>
          <w:b/>
        </w:rPr>
        <w:sectPr w:rsidR="00281A13" w:rsidSect="00AB01E2">
          <w:pgSz w:w="11906" w:h="16838"/>
          <w:pgMar w:top="1134" w:right="849" w:bottom="1134" w:left="1701" w:header="708" w:footer="709" w:gutter="0"/>
          <w:cols w:space="708"/>
          <w:docGrid w:linePitch="360"/>
        </w:sectPr>
      </w:pPr>
    </w:p>
    <w:p w14:paraId="6BF2309C" w14:textId="31DD9157" w:rsidR="00F0519A" w:rsidRDefault="00F0519A" w:rsidP="00E36A78">
      <w:pPr>
        <w:rPr>
          <w:color w:val="000000" w:themeColor="text1"/>
        </w:rPr>
      </w:pPr>
      <w:r w:rsidRPr="003E68EC">
        <w:rPr>
          <w:b/>
        </w:rPr>
        <w:lastRenderedPageBreak/>
        <w:t>Таблица 2-</w:t>
      </w:r>
      <w:r>
        <w:rPr>
          <w:b/>
        </w:rPr>
        <w:t>8</w:t>
      </w:r>
      <w:r w:rsidRPr="003E68EC">
        <w:rPr>
          <w:b/>
        </w:rPr>
        <w:t>.</w:t>
      </w:r>
      <w:r w:rsidRPr="003E68EC">
        <w:t xml:space="preserve"> </w:t>
      </w:r>
      <w:r w:rsidRPr="003E68EC">
        <w:rPr>
          <w:color w:val="000000" w:themeColor="text1"/>
        </w:rPr>
        <w:t>Результаты теста сравнительной кинетики</w:t>
      </w:r>
      <w:r w:rsidRPr="002B180A">
        <w:rPr>
          <w:color w:val="000000" w:themeColor="text1"/>
        </w:rPr>
        <w:t xml:space="preserve"> </w:t>
      </w:r>
      <w:r w:rsidRPr="003E68EC">
        <w:rPr>
          <w:color w:val="000000" w:themeColor="text1"/>
        </w:rPr>
        <w:t xml:space="preserve">растворения препарата </w:t>
      </w:r>
      <w:r w:rsidRPr="002B180A">
        <w:rPr>
          <w:bCs/>
          <w:lang w:val="en-US" w:eastAsia="ru-RU"/>
        </w:rPr>
        <w:t>D</w:t>
      </w:r>
      <w:r w:rsidRPr="002B180A">
        <w:rPr>
          <w:lang w:val="en-US"/>
        </w:rPr>
        <w:t>T</w:t>
      </w:r>
      <w:r w:rsidRPr="002B180A">
        <w:t>-</w:t>
      </w:r>
      <w:r>
        <w:rPr>
          <w:lang w:val="en-US"/>
        </w:rPr>
        <w:t>LNV</w:t>
      </w:r>
      <w:r w:rsidRPr="003E68EC">
        <w:rPr>
          <w:color w:val="000000" w:themeColor="text1"/>
        </w:rPr>
        <w:t xml:space="preserve">, таблетки, </w:t>
      </w:r>
      <w:r w:rsidR="009D6448">
        <w:rPr>
          <w:color w:val="000000" w:themeColor="text1"/>
        </w:rPr>
        <w:t>10</w:t>
      </w:r>
      <w:r w:rsidRPr="003E68EC">
        <w:rPr>
          <w:color w:val="000000" w:themeColor="text1"/>
        </w:rPr>
        <w:t xml:space="preserve"> мг в сравнении с препаратом </w:t>
      </w:r>
      <w:r w:rsidRPr="002B180A">
        <w:rPr>
          <w:bCs/>
          <w:lang w:eastAsia="ru-RU"/>
        </w:rPr>
        <w:t>Ленвима</w:t>
      </w:r>
      <w:r w:rsidRPr="002B180A">
        <w:rPr>
          <w:vertAlign w:val="superscript"/>
          <w:lang w:eastAsia="ru-RU"/>
        </w:rPr>
        <w:t>®</w:t>
      </w:r>
      <w:r w:rsidR="009D6448">
        <w:rPr>
          <w:vertAlign w:val="superscript"/>
          <w:lang w:eastAsia="ru-RU"/>
        </w:rPr>
        <w:t xml:space="preserve"> </w:t>
      </w:r>
      <w:r>
        <w:rPr>
          <w:color w:val="000000" w:themeColor="text1"/>
        </w:rPr>
        <w:t>капсулы</w:t>
      </w:r>
      <w:r w:rsidRPr="003E68EC">
        <w:rPr>
          <w:color w:val="000000" w:themeColor="text1"/>
        </w:rPr>
        <w:t xml:space="preserve">, </w:t>
      </w:r>
      <w:r w:rsidR="009D6448">
        <w:rPr>
          <w:color w:val="000000" w:themeColor="text1"/>
        </w:rPr>
        <w:t>10</w:t>
      </w:r>
      <w:r>
        <w:rPr>
          <w:color w:val="000000" w:themeColor="text1"/>
        </w:rPr>
        <w:t xml:space="preserve"> </w:t>
      </w:r>
      <w:r w:rsidR="009D6448">
        <w:rPr>
          <w:color w:val="000000" w:themeColor="text1"/>
        </w:rPr>
        <w:t>мг.</w:t>
      </w:r>
    </w:p>
    <w:tbl>
      <w:tblPr>
        <w:tblW w:w="9346" w:type="dxa"/>
        <w:jc w:val="center"/>
        <w:tblLayout w:type="fixed"/>
        <w:tblLook w:val="04A0" w:firstRow="1" w:lastRow="0" w:firstColumn="1" w:lastColumn="0" w:noHBand="0" w:noVBand="1"/>
      </w:tblPr>
      <w:tblGrid>
        <w:gridCol w:w="3118"/>
        <w:gridCol w:w="993"/>
        <w:gridCol w:w="2835"/>
        <w:gridCol w:w="2400"/>
      </w:tblGrid>
      <w:tr w:rsidR="00F0519A" w:rsidRPr="00F0519A" w14:paraId="3EBDA578" w14:textId="77777777" w:rsidTr="009D6448">
        <w:trPr>
          <w:trHeight w:val="60"/>
          <w:jc w:val="center"/>
        </w:trPr>
        <w:tc>
          <w:tcPr>
            <w:tcW w:w="3118" w:type="dxa"/>
            <w:vMerge w:val="restart"/>
            <w:tcBorders>
              <w:top w:val="single" w:sz="8" w:space="0" w:color="000000"/>
              <w:left w:val="single" w:sz="8" w:space="0" w:color="000000"/>
              <w:bottom w:val="single" w:sz="8" w:space="0" w:color="000000"/>
              <w:right w:val="single" w:sz="8" w:space="0" w:color="auto"/>
            </w:tcBorders>
            <w:shd w:val="clear" w:color="auto" w:fill="D9D9D9" w:themeFill="background1" w:themeFillShade="D9"/>
            <w:vAlign w:val="center"/>
            <w:hideMark/>
          </w:tcPr>
          <w:p w14:paraId="24C84DE9" w14:textId="77777777" w:rsidR="00F0519A" w:rsidRPr="009D6448" w:rsidRDefault="00F0519A" w:rsidP="00D050C7">
            <w:pPr>
              <w:jc w:val="center"/>
              <w:rPr>
                <w:b/>
                <w:bCs/>
                <w:color w:val="000000"/>
              </w:rPr>
            </w:pPr>
            <w:r w:rsidRPr="009D6448">
              <w:rPr>
                <w:b/>
                <w:bCs/>
                <w:color w:val="000000"/>
              </w:rPr>
              <w:t>Среда</w:t>
            </w:r>
          </w:p>
          <w:p w14:paraId="3361B4F1" w14:textId="77777777" w:rsidR="00F0519A" w:rsidRPr="009D6448" w:rsidRDefault="00F0519A" w:rsidP="00D050C7">
            <w:pPr>
              <w:jc w:val="center"/>
              <w:rPr>
                <w:b/>
                <w:bCs/>
                <w:color w:val="000000"/>
              </w:rPr>
            </w:pPr>
            <w:r w:rsidRPr="009D6448">
              <w:rPr>
                <w:b/>
                <w:bCs/>
                <w:color w:val="000000"/>
              </w:rPr>
              <w:t>растворения</w:t>
            </w:r>
          </w:p>
        </w:tc>
        <w:tc>
          <w:tcPr>
            <w:tcW w:w="993" w:type="dxa"/>
            <w:vMerge w:val="restart"/>
            <w:tcBorders>
              <w:top w:val="single" w:sz="8" w:space="0" w:color="000000"/>
              <w:left w:val="single" w:sz="8" w:space="0" w:color="auto"/>
              <w:bottom w:val="single" w:sz="8" w:space="0" w:color="000000"/>
              <w:right w:val="single" w:sz="8" w:space="0" w:color="auto"/>
            </w:tcBorders>
            <w:shd w:val="clear" w:color="auto" w:fill="D9D9D9" w:themeFill="background1" w:themeFillShade="D9"/>
            <w:vAlign w:val="center"/>
            <w:hideMark/>
          </w:tcPr>
          <w:p w14:paraId="46675E76" w14:textId="77777777" w:rsidR="00F0519A" w:rsidRPr="009D6448" w:rsidRDefault="00F0519A" w:rsidP="00D050C7">
            <w:pPr>
              <w:ind w:left="-113" w:right="-113"/>
              <w:jc w:val="center"/>
              <w:rPr>
                <w:b/>
                <w:bCs/>
                <w:color w:val="000000"/>
              </w:rPr>
            </w:pPr>
            <w:r w:rsidRPr="009D6448">
              <w:rPr>
                <w:b/>
                <w:bCs/>
                <w:color w:val="000000"/>
              </w:rPr>
              <w:t>Время,</w:t>
            </w:r>
          </w:p>
          <w:p w14:paraId="069FB7B4" w14:textId="77777777" w:rsidR="00F0519A" w:rsidRPr="009D6448" w:rsidRDefault="00F0519A" w:rsidP="00D050C7">
            <w:pPr>
              <w:ind w:left="-113" w:right="-113"/>
              <w:jc w:val="center"/>
              <w:rPr>
                <w:b/>
                <w:bCs/>
                <w:color w:val="000000"/>
              </w:rPr>
            </w:pPr>
            <w:r w:rsidRPr="009D6448">
              <w:rPr>
                <w:b/>
                <w:bCs/>
                <w:color w:val="000000"/>
              </w:rPr>
              <w:t>мин</w:t>
            </w:r>
          </w:p>
        </w:tc>
        <w:tc>
          <w:tcPr>
            <w:tcW w:w="5235" w:type="dxa"/>
            <w:gridSpan w:val="2"/>
            <w:tcBorders>
              <w:top w:val="single" w:sz="8" w:space="0" w:color="000000"/>
              <w:left w:val="nil"/>
              <w:bottom w:val="single" w:sz="4" w:space="0" w:color="auto"/>
              <w:right w:val="single" w:sz="4" w:space="0" w:color="000000"/>
            </w:tcBorders>
            <w:shd w:val="clear" w:color="auto" w:fill="D9D9D9" w:themeFill="background1" w:themeFillShade="D9"/>
            <w:vAlign w:val="center"/>
            <w:hideMark/>
          </w:tcPr>
          <w:p w14:paraId="385717E8" w14:textId="77777777" w:rsidR="00F0519A" w:rsidRPr="009D6448" w:rsidRDefault="00F0519A" w:rsidP="00D050C7">
            <w:pPr>
              <w:jc w:val="center"/>
              <w:rPr>
                <w:b/>
                <w:bCs/>
                <w:color w:val="000000"/>
              </w:rPr>
            </w:pPr>
            <w:r w:rsidRPr="009D6448">
              <w:rPr>
                <w:b/>
                <w:bCs/>
                <w:color w:val="000000"/>
              </w:rPr>
              <w:t>Количество высвободившегося</w:t>
            </w:r>
          </w:p>
          <w:p w14:paraId="003CFCDF" w14:textId="77777777" w:rsidR="00F0519A" w:rsidRPr="009D6448" w:rsidRDefault="00F0519A" w:rsidP="00D050C7">
            <w:pPr>
              <w:jc w:val="center"/>
              <w:rPr>
                <w:b/>
                <w:bCs/>
                <w:color w:val="000000"/>
              </w:rPr>
            </w:pPr>
            <w:r w:rsidRPr="009D6448">
              <w:rPr>
                <w:b/>
                <w:bCs/>
                <w:color w:val="000000"/>
              </w:rPr>
              <w:t>активного ингредиента, %</w:t>
            </w:r>
          </w:p>
        </w:tc>
      </w:tr>
      <w:tr w:rsidR="00F0519A" w:rsidRPr="00F0519A" w14:paraId="7233A8D8" w14:textId="77777777" w:rsidTr="009D6448">
        <w:trPr>
          <w:trHeight w:val="836"/>
          <w:jc w:val="center"/>
        </w:trPr>
        <w:tc>
          <w:tcPr>
            <w:tcW w:w="3118" w:type="dxa"/>
            <w:vMerge/>
            <w:tcBorders>
              <w:top w:val="single" w:sz="8" w:space="0" w:color="000000"/>
              <w:left w:val="single" w:sz="8" w:space="0" w:color="000000"/>
              <w:bottom w:val="single" w:sz="8" w:space="0" w:color="000000"/>
              <w:right w:val="single" w:sz="8" w:space="0" w:color="auto"/>
            </w:tcBorders>
            <w:shd w:val="clear" w:color="auto" w:fill="D9D9D9" w:themeFill="background1" w:themeFillShade="D9"/>
            <w:vAlign w:val="center"/>
          </w:tcPr>
          <w:p w14:paraId="0C81B7C0" w14:textId="77777777" w:rsidR="00F0519A" w:rsidRPr="009D6448" w:rsidRDefault="00F0519A" w:rsidP="00D050C7">
            <w:pPr>
              <w:jc w:val="center"/>
              <w:rPr>
                <w:b/>
                <w:bCs/>
                <w:color w:val="000000"/>
              </w:rPr>
            </w:pPr>
          </w:p>
        </w:tc>
        <w:tc>
          <w:tcPr>
            <w:tcW w:w="993" w:type="dxa"/>
            <w:vMerge/>
            <w:tcBorders>
              <w:top w:val="single" w:sz="8" w:space="0" w:color="000000"/>
              <w:left w:val="single" w:sz="8" w:space="0" w:color="auto"/>
              <w:bottom w:val="single" w:sz="8" w:space="0" w:color="000000"/>
              <w:right w:val="single" w:sz="4" w:space="0" w:color="auto"/>
            </w:tcBorders>
            <w:shd w:val="clear" w:color="auto" w:fill="D9D9D9" w:themeFill="background1" w:themeFillShade="D9"/>
            <w:vAlign w:val="center"/>
          </w:tcPr>
          <w:p w14:paraId="677309BA" w14:textId="77777777" w:rsidR="00F0519A" w:rsidRPr="009D6448" w:rsidRDefault="00F0519A" w:rsidP="00D050C7">
            <w:pPr>
              <w:ind w:left="-113" w:right="-113"/>
              <w:jc w:val="center"/>
              <w:rPr>
                <w:b/>
                <w:bCs/>
                <w:color w:val="000000"/>
              </w:rPr>
            </w:pPr>
          </w:p>
        </w:tc>
        <w:tc>
          <w:tcPr>
            <w:tcW w:w="2835" w:type="dxa"/>
            <w:tcBorders>
              <w:top w:val="single" w:sz="4" w:space="0" w:color="auto"/>
              <w:left w:val="single" w:sz="4" w:space="0" w:color="auto"/>
              <w:bottom w:val="single" w:sz="4" w:space="0" w:color="auto"/>
              <w:right w:val="single" w:sz="4" w:space="0" w:color="000000"/>
            </w:tcBorders>
            <w:shd w:val="clear" w:color="auto" w:fill="D9D9D9" w:themeFill="background1" w:themeFillShade="D9"/>
            <w:vAlign w:val="center"/>
          </w:tcPr>
          <w:p w14:paraId="434921A0" w14:textId="486664CD" w:rsidR="00F0519A" w:rsidRPr="009D6448" w:rsidRDefault="00F0519A" w:rsidP="00D050C7">
            <w:pPr>
              <w:jc w:val="center"/>
              <w:rPr>
                <w:b/>
                <w:bCs/>
                <w:color w:val="000000"/>
              </w:rPr>
            </w:pPr>
            <w:r w:rsidRPr="009D6448">
              <w:rPr>
                <w:b/>
                <w:bCs/>
                <w:color w:val="000000"/>
              </w:rPr>
              <w:t>ЛЕНВАТИНИБ</w:t>
            </w:r>
            <w:r w:rsidR="009D6448">
              <w:rPr>
                <w:b/>
                <w:bCs/>
                <w:color w:val="000000"/>
              </w:rPr>
              <w:t>,</w:t>
            </w:r>
          </w:p>
          <w:p w14:paraId="679BD708" w14:textId="070E007C" w:rsidR="00F0519A" w:rsidRPr="009D6448" w:rsidRDefault="00F0519A" w:rsidP="00D050C7">
            <w:pPr>
              <w:jc w:val="center"/>
              <w:rPr>
                <w:b/>
                <w:bCs/>
                <w:color w:val="000000"/>
              </w:rPr>
            </w:pPr>
            <w:r w:rsidRPr="009D6448">
              <w:rPr>
                <w:b/>
                <w:bCs/>
                <w:color w:val="000000"/>
              </w:rPr>
              <w:t>капсулы</w:t>
            </w:r>
            <w:r w:rsidR="009D6448">
              <w:rPr>
                <w:b/>
                <w:bCs/>
                <w:color w:val="000000"/>
              </w:rPr>
              <w:t xml:space="preserve"> 10 мг,</w:t>
            </w:r>
          </w:p>
          <w:p w14:paraId="60953AED" w14:textId="77777777" w:rsidR="00F0519A" w:rsidRPr="009D6448" w:rsidRDefault="00F0519A" w:rsidP="00D050C7">
            <w:pPr>
              <w:jc w:val="center"/>
              <w:rPr>
                <w:b/>
                <w:bCs/>
                <w:color w:val="000000"/>
              </w:rPr>
            </w:pPr>
            <w:r w:rsidRPr="009D6448">
              <w:rPr>
                <w:b/>
              </w:rPr>
              <w:t>с. 011222</w:t>
            </w:r>
          </w:p>
        </w:tc>
        <w:tc>
          <w:tcPr>
            <w:tcW w:w="2400"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0ACC7C8C" w14:textId="77777777" w:rsidR="009D6448" w:rsidRDefault="009D6448" w:rsidP="00D050C7">
            <w:pPr>
              <w:jc w:val="center"/>
              <w:rPr>
                <w:b/>
              </w:rPr>
            </w:pPr>
            <w:r>
              <w:rPr>
                <w:b/>
              </w:rPr>
              <w:t>Ленвима</w:t>
            </w:r>
            <w:r w:rsidRPr="009D6448">
              <w:rPr>
                <w:b/>
                <w:vertAlign w:val="superscript"/>
                <w:lang w:val="en-US"/>
              </w:rPr>
              <w:t>®</w:t>
            </w:r>
            <w:r>
              <w:rPr>
                <w:b/>
              </w:rPr>
              <w:t xml:space="preserve">, </w:t>
            </w:r>
          </w:p>
          <w:p w14:paraId="57FE4B32" w14:textId="77777777" w:rsidR="009D6448" w:rsidRDefault="009D6448" w:rsidP="00D050C7">
            <w:pPr>
              <w:jc w:val="center"/>
              <w:rPr>
                <w:b/>
              </w:rPr>
            </w:pPr>
            <w:r>
              <w:rPr>
                <w:b/>
              </w:rPr>
              <w:t>капсулы, 10 мг</w:t>
            </w:r>
            <w:r w:rsidR="00F0519A" w:rsidRPr="009D6448">
              <w:rPr>
                <w:b/>
              </w:rPr>
              <w:t xml:space="preserve">, </w:t>
            </w:r>
          </w:p>
          <w:p w14:paraId="58027AF3" w14:textId="36BF42AF" w:rsidR="00F0519A" w:rsidRPr="009D6448" w:rsidRDefault="00F0519A" w:rsidP="00D050C7">
            <w:pPr>
              <w:jc w:val="center"/>
              <w:rPr>
                <w:b/>
                <w:bCs/>
                <w:color w:val="000000"/>
              </w:rPr>
            </w:pPr>
            <w:r w:rsidRPr="009D6448">
              <w:rPr>
                <w:b/>
              </w:rPr>
              <w:t xml:space="preserve">с. </w:t>
            </w:r>
            <w:r w:rsidRPr="009D6448">
              <w:rPr>
                <w:rFonts w:eastAsiaTheme="minorHAnsi"/>
                <w:b/>
                <w:lang w:eastAsia="en-US"/>
              </w:rPr>
              <w:t>133838</w:t>
            </w:r>
          </w:p>
        </w:tc>
      </w:tr>
      <w:tr w:rsidR="00F0519A" w:rsidRPr="00F0519A" w14:paraId="49092AA7" w14:textId="77777777" w:rsidTr="009D6448">
        <w:trPr>
          <w:trHeight w:val="60"/>
          <w:jc w:val="center"/>
        </w:trPr>
        <w:tc>
          <w:tcPr>
            <w:tcW w:w="3118" w:type="dxa"/>
            <w:tcBorders>
              <w:top w:val="single" w:sz="8" w:space="0" w:color="000000"/>
              <w:left w:val="single" w:sz="8" w:space="0" w:color="000000"/>
              <w:bottom w:val="single" w:sz="8" w:space="0" w:color="000000"/>
              <w:right w:val="single" w:sz="8" w:space="0" w:color="auto"/>
            </w:tcBorders>
            <w:vAlign w:val="center"/>
          </w:tcPr>
          <w:p w14:paraId="42E16E3D" w14:textId="77777777" w:rsidR="00F0519A" w:rsidRPr="00D050C7" w:rsidRDefault="00F0519A" w:rsidP="00D050C7">
            <w:pPr>
              <w:jc w:val="center"/>
              <w:rPr>
                <w:color w:val="000000"/>
              </w:rPr>
            </w:pPr>
            <w:r w:rsidRPr="00D050C7">
              <w:t>0,1 М раствор хлороводородной кислоты (среда по проекту НД)</w:t>
            </w:r>
          </w:p>
        </w:tc>
        <w:tc>
          <w:tcPr>
            <w:tcW w:w="993" w:type="dxa"/>
            <w:tcBorders>
              <w:top w:val="single" w:sz="8" w:space="0" w:color="000000"/>
              <w:left w:val="single" w:sz="8" w:space="0" w:color="auto"/>
              <w:bottom w:val="single" w:sz="8" w:space="0" w:color="000000"/>
              <w:right w:val="single" w:sz="8" w:space="0" w:color="auto"/>
            </w:tcBorders>
            <w:vAlign w:val="center"/>
          </w:tcPr>
          <w:p w14:paraId="5D4EF918" w14:textId="77777777" w:rsidR="00F0519A" w:rsidRPr="00D050C7" w:rsidRDefault="00F0519A" w:rsidP="00D050C7">
            <w:pPr>
              <w:ind w:left="-113" w:right="-113"/>
              <w:jc w:val="center"/>
              <w:rPr>
                <w:color w:val="000000"/>
              </w:rPr>
            </w:pPr>
            <w:r w:rsidRPr="00D050C7">
              <w:rPr>
                <w:color w:val="000000"/>
              </w:rPr>
              <w:t>10</w:t>
            </w:r>
          </w:p>
          <w:p w14:paraId="39B6ECE1" w14:textId="77777777" w:rsidR="00F0519A" w:rsidRPr="00D050C7" w:rsidRDefault="00F0519A" w:rsidP="00D050C7">
            <w:pPr>
              <w:ind w:left="-113" w:right="-113"/>
              <w:jc w:val="center"/>
              <w:rPr>
                <w:color w:val="000000"/>
              </w:rPr>
            </w:pPr>
            <w:r w:rsidRPr="00D050C7">
              <w:rPr>
                <w:color w:val="000000"/>
              </w:rPr>
              <w:t>15</w:t>
            </w:r>
          </w:p>
          <w:p w14:paraId="39AA4171" w14:textId="77777777" w:rsidR="00F0519A" w:rsidRPr="00D050C7" w:rsidRDefault="00F0519A" w:rsidP="00D050C7">
            <w:pPr>
              <w:ind w:left="-113" w:right="-113"/>
              <w:jc w:val="center"/>
              <w:rPr>
                <w:color w:val="000000"/>
              </w:rPr>
            </w:pPr>
            <w:r w:rsidRPr="00D050C7">
              <w:rPr>
                <w:color w:val="000000"/>
              </w:rPr>
              <w:t>20</w:t>
            </w:r>
          </w:p>
          <w:p w14:paraId="539D4D63" w14:textId="77777777" w:rsidR="00F0519A" w:rsidRPr="00D050C7" w:rsidRDefault="00F0519A" w:rsidP="00D050C7">
            <w:pPr>
              <w:ind w:left="-113" w:right="-113"/>
              <w:jc w:val="center"/>
              <w:rPr>
                <w:color w:val="000000"/>
              </w:rPr>
            </w:pPr>
            <w:r w:rsidRPr="00D050C7">
              <w:rPr>
                <w:color w:val="000000"/>
              </w:rPr>
              <w:t>30</w:t>
            </w:r>
          </w:p>
          <w:p w14:paraId="54AEB7CA" w14:textId="77777777" w:rsidR="00F0519A" w:rsidRPr="00D050C7" w:rsidRDefault="00F0519A" w:rsidP="00D050C7">
            <w:pPr>
              <w:ind w:left="-113" w:right="-113"/>
              <w:jc w:val="center"/>
              <w:rPr>
                <w:color w:val="000000"/>
              </w:rPr>
            </w:pPr>
            <w:r w:rsidRPr="00D050C7">
              <w:rPr>
                <w:color w:val="000000"/>
              </w:rPr>
              <w:t>45</w:t>
            </w:r>
          </w:p>
        </w:tc>
        <w:tc>
          <w:tcPr>
            <w:tcW w:w="2835" w:type="dxa"/>
            <w:tcBorders>
              <w:top w:val="single" w:sz="4" w:space="0" w:color="auto"/>
              <w:left w:val="single" w:sz="8" w:space="0" w:color="auto"/>
              <w:bottom w:val="single" w:sz="8" w:space="0" w:color="000000"/>
              <w:right w:val="single" w:sz="8" w:space="0" w:color="auto"/>
            </w:tcBorders>
            <w:vAlign w:val="center"/>
          </w:tcPr>
          <w:p w14:paraId="4DCD9EA4" w14:textId="77777777" w:rsidR="00F0519A" w:rsidRPr="00D050C7" w:rsidRDefault="00F0519A" w:rsidP="00D050C7">
            <w:pPr>
              <w:jc w:val="center"/>
              <w:rPr>
                <w:color w:val="000000"/>
              </w:rPr>
            </w:pPr>
            <w:r w:rsidRPr="00D050C7">
              <w:rPr>
                <w:color w:val="000000"/>
              </w:rPr>
              <w:t>62</w:t>
            </w:r>
          </w:p>
          <w:p w14:paraId="644BE6BF" w14:textId="77777777" w:rsidR="00F0519A" w:rsidRPr="00D050C7" w:rsidRDefault="00F0519A" w:rsidP="00D050C7">
            <w:pPr>
              <w:jc w:val="center"/>
              <w:rPr>
                <w:color w:val="000000"/>
              </w:rPr>
            </w:pPr>
            <w:r w:rsidRPr="00D050C7">
              <w:rPr>
                <w:color w:val="000000"/>
              </w:rPr>
              <w:t>77</w:t>
            </w:r>
          </w:p>
          <w:p w14:paraId="4EE0202D" w14:textId="77777777" w:rsidR="00F0519A" w:rsidRPr="00D050C7" w:rsidRDefault="00F0519A" w:rsidP="00D050C7">
            <w:pPr>
              <w:jc w:val="center"/>
              <w:rPr>
                <w:color w:val="000000"/>
              </w:rPr>
            </w:pPr>
            <w:r w:rsidRPr="00D050C7">
              <w:rPr>
                <w:color w:val="000000"/>
              </w:rPr>
              <w:t>88</w:t>
            </w:r>
          </w:p>
          <w:p w14:paraId="073F42AE" w14:textId="77777777" w:rsidR="00F0519A" w:rsidRPr="00D050C7" w:rsidRDefault="00F0519A" w:rsidP="00D050C7">
            <w:pPr>
              <w:jc w:val="center"/>
              <w:rPr>
                <w:color w:val="000000"/>
              </w:rPr>
            </w:pPr>
            <w:r w:rsidRPr="00D050C7">
              <w:rPr>
                <w:color w:val="000000"/>
              </w:rPr>
              <w:t>91</w:t>
            </w:r>
          </w:p>
          <w:p w14:paraId="20EDC902" w14:textId="77777777" w:rsidR="00F0519A" w:rsidRPr="00D050C7" w:rsidRDefault="00F0519A" w:rsidP="00D050C7">
            <w:pPr>
              <w:jc w:val="center"/>
              <w:rPr>
                <w:color w:val="000000"/>
              </w:rPr>
            </w:pPr>
            <w:r w:rsidRPr="00D050C7">
              <w:rPr>
                <w:color w:val="000000"/>
              </w:rPr>
              <w:t>94</w:t>
            </w:r>
          </w:p>
        </w:tc>
        <w:tc>
          <w:tcPr>
            <w:tcW w:w="2400" w:type="dxa"/>
            <w:tcBorders>
              <w:top w:val="single" w:sz="4" w:space="0" w:color="auto"/>
              <w:left w:val="single" w:sz="8" w:space="0" w:color="auto"/>
              <w:bottom w:val="single" w:sz="8" w:space="0" w:color="000000"/>
              <w:right w:val="single" w:sz="8" w:space="0" w:color="auto"/>
            </w:tcBorders>
            <w:vAlign w:val="center"/>
          </w:tcPr>
          <w:p w14:paraId="5D450341" w14:textId="77777777" w:rsidR="00F0519A" w:rsidRPr="00D050C7" w:rsidRDefault="00F0519A" w:rsidP="00D050C7">
            <w:pPr>
              <w:jc w:val="center"/>
              <w:rPr>
                <w:color w:val="000000"/>
              </w:rPr>
            </w:pPr>
            <w:r w:rsidRPr="00D050C7">
              <w:rPr>
                <w:color w:val="000000"/>
              </w:rPr>
              <w:t>75</w:t>
            </w:r>
          </w:p>
          <w:p w14:paraId="3B9AB0ED" w14:textId="77777777" w:rsidR="00F0519A" w:rsidRPr="00D050C7" w:rsidRDefault="00F0519A" w:rsidP="00D050C7">
            <w:pPr>
              <w:jc w:val="center"/>
              <w:rPr>
                <w:color w:val="000000"/>
              </w:rPr>
            </w:pPr>
            <w:r w:rsidRPr="00D050C7">
              <w:rPr>
                <w:color w:val="000000"/>
              </w:rPr>
              <w:t>85</w:t>
            </w:r>
          </w:p>
          <w:p w14:paraId="3882458C" w14:textId="77777777" w:rsidR="00F0519A" w:rsidRPr="00D050C7" w:rsidRDefault="00F0519A" w:rsidP="00D050C7">
            <w:pPr>
              <w:jc w:val="center"/>
              <w:rPr>
                <w:color w:val="000000"/>
              </w:rPr>
            </w:pPr>
            <w:r w:rsidRPr="00D050C7">
              <w:rPr>
                <w:color w:val="000000"/>
              </w:rPr>
              <w:t>91</w:t>
            </w:r>
          </w:p>
          <w:p w14:paraId="78B2D057" w14:textId="77777777" w:rsidR="00F0519A" w:rsidRPr="00D050C7" w:rsidRDefault="00F0519A" w:rsidP="00D050C7">
            <w:pPr>
              <w:jc w:val="center"/>
              <w:rPr>
                <w:color w:val="000000"/>
              </w:rPr>
            </w:pPr>
            <w:r w:rsidRPr="00D050C7">
              <w:rPr>
                <w:color w:val="000000"/>
              </w:rPr>
              <w:t>96</w:t>
            </w:r>
          </w:p>
          <w:p w14:paraId="7EEF9A8E" w14:textId="77777777" w:rsidR="00F0519A" w:rsidRPr="00D050C7" w:rsidRDefault="00F0519A" w:rsidP="00D050C7">
            <w:pPr>
              <w:jc w:val="center"/>
              <w:rPr>
                <w:color w:val="000000"/>
              </w:rPr>
            </w:pPr>
            <w:r w:rsidRPr="00D050C7">
              <w:rPr>
                <w:color w:val="000000"/>
              </w:rPr>
              <w:t>98</w:t>
            </w:r>
          </w:p>
        </w:tc>
      </w:tr>
      <w:tr w:rsidR="005F593D" w:rsidRPr="00F0519A" w14:paraId="4DBF2247" w14:textId="77777777" w:rsidTr="009D6448">
        <w:trPr>
          <w:trHeight w:val="145"/>
          <w:jc w:val="center"/>
        </w:trPr>
        <w:tc>
          <w:tcPr>
            <w:tcW w:w="4111" w:type="dxa"/>
            <w:gridSpan w:val="2"/>
            <w:tcBorders>
              <w:top w:val="single" w:sz="8" w:space="0" w:color="000000"/>
              <w:left w:val="single" w:sz="8" w:space="0" w:color="000000"/>
              <w:bottom w:val="single" w:sz="8" w:space="0" w:color="000000"/>
              <w:right w:val="single" w:sz="8" w:space="0" w:color="auto"/>
            </w:tcBorders>
            <w:shd w:val="clear" w:color="auto" w:fill="auto"/>
            <w:vAlign w:val="center"/>
          </w:tcPr>
          <w:p w14:paraId="7FB62640" w14:textId="77777777" w:rsidR="005F593D" w:rsidRPr="00D050C7" w:rsidRDefault="005F593D" w:rsidP="00D050C7">
            <w:pPr>
              <w:ind w:left="-113" w:right="-113"/>
              <w:jc w:val="center"/>
              <w:rPr>
                <w:b/>
                <w:i/>
                <w:color w:val="000000"/>
              </w:rPr>
            </w:pPr>
            <w:r w:rsidRPr="00D050C7">
              <w:rPr>
                <w:b/>
                <w:i/>
                <w:color w:val="000000"/>
              </w:rPr>
              <w:t>Фактор подобия f2</w:t>
            </w:r>
          </w:p>
        </w:tc>
        <w:tc>
          <w:tcPr>
            <w:tcW w:w="5235" w:type="dxa"/>
            <w:gridSpan w:val="2"/>
            <w:tcBorders>
              <w:top w:val="nil"/>
              <w:left w:val="single" w:sz="8" w:space="0" w:color="auto"/>
              <w:bottom w:val="single" w:sz="8" w:space="0" w:color="000000"/>
              <w:right w:val="single" w:sz="8" w:space="0" w:color="auto"/>
            </w:tcBorders>
            <w:vAlign w:val="center"/>
          </w:tcPr>
          <w:p w14:paraId="660E4D7A" w14:textId="115A64C0" w:rsidR="005F593D" w:rsidRPr="00D050C7" w:rsidRDefault="005F593D" w:rsidP="00D050C7">
            <w:pPr>
              <w:jc w:val="center"/>
            </w:pPr>
            <w:r w:rsidRPr="00D050C7">
              <w:rPr>
                <w:b/>
                <w:i/>
              </w:rPr>
              <w:t>51</w:t>
            </w:r>
          </w:p>
        </w:tc>
      </w:tr>
      <w:tr w:rsidR="00F0519A" w:rsidRPr="00F0519A" w14:paraId="640858EC" w14:textId="77777777" w:rsidTr="009D6448">
        <w:tblPrEx>
          <w:jc w:val="left"/>
        </w:tblPrEx>
        <w:trPr>
          <w:trHeight w:val="75"/>
        </w:trPr>
        <w:tc>
          <w:tcPr>
            <w:tcW w:w="3118" w:type="dxa"/>
            <w:tcBorders>
              <w:top w:val="single" w:sz="4" w:space="0" w:color="auto"/>
              <w:left w:val="single" w:sz="8" w:space="0" w:color="000000"/>
              <w:bottom w:val="single" w:sz="8" w:space="0" w:color="000000"/>
              <w:right w:val="single" w:sz="4" w:space="0" w:color="auto"/>
            </w:tcBorders>
            <w:shd w:val="clear" w:color="auto" w:fill="auto"/>
            <w:vAlign w:val="center"/>
          </w:tcPr>
          <w:p w14:paraId="3892D948" w14:textId="77777777" w:rsidR="00F0519A" w:rsidRPr="00D050C7" w:rsidRDefault="00F0519A" w:rsidP="00D050C7">
            <w:pPr>
              <w:jc w:val="center"/>
            </w:pPr>
            <w:r w:rsidRPr="00D050C7">
              <w:t>Ацетатный буферный раствор рН 4,5</w:t>
            </w:r>
          </w:p>
        </w:tc>
        <w:tc>
          <w:tcPr>
            <w:tcW w:w="993" w:type="dxa"/>
            <w:tcBorders>
              <w:top w:val="single" w:sz="4" w:space="0" w:color="auto"/>
              <w:left w:val="single" w:sz="8" w:space="0" w:color="000000"/>
              <w:bottom w:val="single" w:sz="8" w:space="0" w:color="000000"/>
              <w:right w:val="single" w:sz="4" w:space="0" w:color="auto"/>
            </w:tcBorders>
            <w:shd w:val="clear" w:color="auto" w:fill="auto"/>
            <w:vAlign w:val="center"/>
          </w:tcPr>
          <w:p w14:paraId="74A670AD" w14:textId="77777777" w:rsidR="00F0519A" w:rsidRPr="00D050C7" w:rsidRDefault="00F0519A" w:rsidP="00D050C7">
            <w:pPr>
              <w:ind w:left="-113" w:right="-113"/>
              <w:jc w:val="center"/>
              <w:rPr>
                <w:color w:val="000000"/>
              </w:rPr>
            </w:pPr>
            <w:r w:rsidRPr="00D050C7">
              <w:rPr>
                <w:color w:val="000000"/>
              </w:rPr>
              <w:t>10</w:t>
            </w:r>
          </w:p>
          <w:p w14:paraId="303D8EAA" w14:textId="77777777" w:rsidR="00F0519A" w:rsidRPr="00D050C7" w:rsidRDefault="00F0519A" w:rsidP="00D050C7">
            <w:pPr>
              <w:ind w:left="-113" w:right="-113"/>
              <w:jc w:val="center"/>
              <w:rPr>
                <w:color w:val="000000"/>
              </w:rPr>
            </w:pPr>
            <w:r w:rsidRPr="00D050C7">
              <w:rPr>
                <w:color w:val="000000"/>
              </w:rPr>
              <w:t>15</w:t>
            </w:r>
          </w:p>
          <w:p w14:paraId="4496E64D" w14:textId="77777777" w:rsidR="00F0519A" w:rsidRPr="00D050C7" w:rsidRDefault="00F0519A" w:rsidP="00D050C7">
            <w:pPr>
              <w:ind w:left="-113" w:right="-113"/>
              <w:jc w:val="center"/>
              <w:rPr>
                <w:color w:val="000000"/>
              </w:rPr>
            </w:pPr>
            <w:r w:rsidRPr="00D050C7">
              <w:rPr>
                <w:color w:val="000000"/>
              </w:rPr>
              <w:t>20</w:t>
            </w:r>
          </w:p>
          <w:p w14:paraId="6C0DE9F1" w14:textId="77777777" w:rsidR="00F0519A" w:rsidRPr="00D050C7" w:rsidRDefault="00F0519A" w:rsidP="00D050C7">
            <w:pPr>
              <w:ind w:left="-113" w:right="-113"/>
              <w:jc w:val="center"/>
              <w:rPr>
                <w:color w:val="000000"/>
              </w:rPr>
            </w:pPr>
            <w:r w:rsidRPr="00D050C7">
              <w:rPr>
                <w:color w:val="000000"/>
              </w:rPr>
              <w:t>30</w:t>
            </w:r>
          </w:p>
          <w:p w14:paraId="6CD4B7D0" w14:textId="77777777" w:rsidR="00F0519A" w:rsidRPr="00D050C7" w:rsidRDefault="00F0519A" w:rsidP="00D050C7">
            <w:pPr>
              <w:jc w:val="center"/>
              <w:rPr>
                <w:bCs/>
                <w:lang w:val="en-US"/>
              </w:rPr>
            </w:pPr>
            <w:r w:rsidRPr="00D050C7">
              <w:rPr>
                <w:color w:val="000000"/>
              </w:rPr>
              <w:t>45</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379C8ABE" w14:textId="77777777" w:rsidR="00F0519A" w:rsidRPr="00D050C7" w:rsidRDefault="00F0519A" w:rsidP="00D050C7">
            <w:pPr>
              <w:jc w:val="center"/>
              <w:rPr>
                <w:bCs/>
              </w:rPr>
            </w:pPr>
            <w:r w:rsidRPr="00D050C7">
              <w:rPr>
                <w:bCs/>
              </w:rPr>
              <w:t>10</w:t>
            </w:r>
          </w:p>
          <w:p w14:paraId="0B836F52" w14:textId="77777777" w:rsidR="00F0519A" w:rsidRPr="00D050C7" w:rsidRDefault="00F0519A" w:rsidP="00D050C7">
            <w:pPr>
              <w:jc w:val="center"/>
              <w:rPr>
                <w:bCs/>
              </w:rPr>
            </w:pPr>
            <w:r w:rsidRPr="00D050C7">
              <w:rPr>
                <w:bCs/>
              </w:rPr>
              <w:t>20</w:t>
            </w:r>
          </w:p>
          <w:p w14:paraId="4C525D87" w14:textId="77777777" w:rsidR="00F0519A" w:rsidRPr="00D050C7" w:rsidRDefault="00F0519A" w:rsidP="00D050C7">
            <w:pPr>
              <w:jc w:val="center"/>
              <w:rPr>
                <w:bCs/>
              </w:rPr>
            </w:pPr>
            <w:r w:rsidRPr="00D050C7">
              <w:rPr>
                <w:bCs/>
              </w:rPr>
              <w:t>26</w:t>
            </w:r>
          </w:p>
          <w:p w14:paraId="0EDADB7D" w14:textId="77777777" w:rsidR="00F0519A" w:rsidRPr="00D050C7" w:rsidRDefault="00F0519A" w:rsidP="00D050C7">
            <w:pPr>
              <w:jc w:val="center"/>
              <w:rPr>
                <w:bCs/>
              </w:rPr>
            </w:pPr>
            <w:r w:rsidRPr="00D050C7">
              <w:rPr>
                <w:bCs/>
              </w:rPr>
              <w:t>34</w:t>
            </w:r>
          </w:p>
          <w:p w14:paraId="7D22FCE9" w14:textId="77777777" w:rsidR="00F0519A" w:rsidRPr="00D050C7" w:rsidRDefault="00F0519A" w:rsidP="00D050C7">
            <w:pPr>
              <w:jc w:val="center"/>
              <w:rPr>
                <w:bCs/>
              </w:rPr>
            </w:pPr>
            <w:r w:rsidRPr="00D050C7">
              <w:rPr>
                <w:bCs/>
              </w:rPr>
              <w:t>39</w:t>
            </w:r>
          </w:p>
        </w:tc>
        <w:tc>
          <w:tcPr>
            <w:tcW w:w="2400" w:type="dxa"/>
            <w:tcBorders>
              <w:top w:val="single" w:sz="4" w:space="0" w:color="auto"/>
              <w:left w:val="single" w:sz="4" w:space="0" w:color="auto"/>
              <w:bottom w:val="single" w:sz="4" w:space="0" w:color="auto"/>
              <w:right w:val="single" w:sz="4" w:space="0" w:color="auto"/>
            </w:tcBorders>
            <w:shd w:val="clear" w:color="auto" w:fill="auto"/>
            <w:vAlign w:val="center"/>
          </w:tcPr>
          <w:p w14:paraId="424D60D1" w14:textId="77777777" w:rsidR="00F0519A" w:rsidRPr="00D050C7" w:rsidRDefault="00F0519A" w:rsidP="00D050C7">
            <w:pPr>
              <w:jc w:val="center"/>
              <w:rPr>
                <w:bCs/>
              </w:rPr>
            </w:pPr>
            <w:r w:rsidRPr="00D050C7">
              <w:rPr>
                <w:bCs/>
              </w:rPr>
              <w:t>16</w:t>
            </w:r>
          </w:p>
          <w:p w14:paraId="2D881A9A" w14:textId="77777777" w:rsidR="00F0519A" w:rsidRPr="00D050C7" w:rsidRDefault="00F0519A" w:rsidP="00D050C7">
            <w:pPr>
              <w:jc w:val="center"/>
              <w:rPr>
                <w:bCs/>
              </w:rPr>
            </w:pPr>
            <w:r w:rsidRPr="00D050C7">
              <w:rPr>
                <w:bCs/>
              </w:rPr>
              <w:t>25</w:t>
            </w:r>
          </w:p>
          <w:p w14:paraId="59715644" w14:textId="77777777" w:rsidR="00F0519A" w:rsidRPr="00D050C7" w:rsidRDefault="00F0519A" w:rsidP="00D050C7">
            <w:pPr>
              <w:jc w:val="center"/>
              <w:rPr>
                <w:bCs/>
              </w:rPr>
            </w:pPr>
            <w:r w:rsidRPr="00D050C7">
              <w:rPr>
                <w:bCs/>
              </w:rPr>
              <w:t>31</w:t>
            </w:r>
          </w:p>
          <w:p w14:paraId="6C07641D" w14:textId="77777777" w:rsidR="00F0519A" w:rsidRPr="00D050C7" w:rsidRDefault="00F0519A" w:rsidP="00D050C7">
            <w:pPr>
              <w:jc w:val="center"/>
              <w:rPr>
                <w:bCs/>
              </w:rPr>
            </w:pPr>
            <w:r w:rsidRPr="00D050C7">
              <w:rPr>
                <w:bCs/>
              </w:rPr>
              <w:t>36</w:t>
            </w:r>
          </w:p>
          <w:p w14:paraId="72989E93" w14:textId="77777777" w:rsidR="00F0519A" w:rsidRPr="00D050C7" w:rsidRDefault="00F0519A" w:rsidP="00D050C7">
            <w:pPr>
              <w:jc w:val="center"/>
              <w:rPr>
                <w:bCs/>
              </w:rPr>
            </w:pPr>
            <w:r w:rsidRPr="00D050C7">
              <w:rPr>
                <w:bCs/>
              </w:rPr>
              <w:t>42</w:t>
            </w:r>
          </w:p>
        </w:tc>
      </w:tr>
      <w:tr w:rsidR="005F593D" w:rsidRPr="00F0519A" w14:paraId="1613459B" w14:textId="77777777" w:rsidTr="00E36A78">
        <w:tblPrEx>
          <w:jc w:val="left"/>
        </w:tblPrEx>
        <w:trPr>
          <w:trHeight w:val="54"/>
        </w:trPr>
        <w:tc>
          <w:tcPr>
            <w:tcW w:w="4111" w:type="dxa"/>
            <w:gridSpan w:val="2"/>
            <w:tcBorders>
              <w:top w:val="single" w:sz="4" w:space="0" w:color="auto"/>
              <w:left w:val="single" w:sz="8" w:space="0" w:color="000000"/>
              <w:bottom w:val="single" w:sz="8" w:space="0" w:color="000000"/>
              <w:right w:val="single" w:sz="4" w:space="0" w:color="auto"/>
            </w:tcBorders>
            <w:shd w:val="clear" w:color="auto" w:fill="auto"/>
            <w:vAlign w:val="center"/>
          </w:tcPr>
          <w:p w14:paraId="2F4848C0" w14:textId="77777777" w:rsidR="005F593D" w:rsidRPr="00D050C7" w:rsidRDefault="005F593D" w:rsidP="00D050C7">
            <w:pPr>
              <w:jc w:val="center"/>
              <w:rPr>
                <w:bCs/>
                <w:lang w:val="en-US"/>
              </w:rPr>
            </w:pPr>
            <w:r w:rsidRPr="00D050C7">
              <w:rPr>
                <w:b/>
                <w:i/>
              </w:rPr>
              <w:t>Фактор подобия f2</w:t>
            </w:r>
          </w:p>
        </w:tc>
        <w:tc>
          <w:tcPr>
            <w:tcW w:w="523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AB9698E" w14:textId="14B2B869" w:rsidR="005F593D" w:rsidRPr="005F593D" w:rsidRDefault="005F593D" w:rsidP="005F593D">
            <w:pPr>
              <w:jc w:val="center"/>
              <w:rPr>
                <w:b/>
                <w:bCs/>
                <w:i/>
              </w:rPr>
            </w:pPr>
            <w:r w:rsidRPr="00D050C7">
              <w:rPr>
                <w:b/>
                <w:bCs/>
                <w:i/>
              </w:rPr>
              <w:t>67</w:t>
            </w:r>
          </w:p>
        </w:tc>
      </w:tr>
      <w:tr w:rsidR="00F0519A" w:rsidRPr="00F0519A" w14:paraId="786C53FC" w14:textId="77777777" w:rsidTr="009D6448">
        <w:tblPrEx>
          <w:jc w:val="left"/>
        </w:tblPrEx>
        <w:trPr>
          <w:trHeight w:val="75"/>
        </w:trPr>
        <w:tc>
          <w:tcPr>
            <w:tcW w:w="3118" w:type="dxa"/>
            <w:tcBorders>
              <w:top w:val="single" w:sz="4" w:space="0" w:color="auto"/>
              <w:left w:val="single" w:sz="8" w:space="0" w:color="000000"/>
              <w:bottom w:val="single" w:sz="8" w:space="0" w:color="000000"/>
              <w:right w:val="single" w:sz="4" w:space="0" w:color="auto"/>
            </w:tcBorders>
            <w:shd w:val="clear" w:color="auto" w:fill="auto"/>
            <w:vAlign w:val="center"/>
          </w:tcPr>
          <w:p w14:paraId="7C620DB1" w14:textId="77777777" w:rsidR="00F0519A" w:rsidRPr="00D050C7" w:rsidRDefault="00F0519A" w:rsidP="00D050C7">
            <w:pPr>
              <w:jc w:val="center"/>
            </w:pPr>
            <w:r w:rsidRPr="00D050C7">
              <w:rPr>
                <w:color w:val="000000"/>
              </w:rPr>
              <w:t xml:space="preserve">Фосфатный буферный раствор рН 6,8 </w:t>
            </w:r>
          </w:p>
        </w:tc>
        <w:tc>
          <w:tcPr>
            <w:tcW w:w="993" w:type="dxa"/>
            <w:tcBorders>
              <w:top w:val="single" w:sz="4" w:space="0" w:color="auto"/>
              <w:left w:val="single" w:sz="8" w:space="0" w:color="000000"/>
              <w:bottom w:val="single" w:sz="8" w:space="0" w:color="000000"/>
              <w:right w:val="single" w:sz="4" w:space="0" w:color="auto"/>
            </w:tcBorders>
            <w:shd w:val="clear" w:color="auto" w:fill="auto"/>
            <w:vAlign w:val="center"/>
          </w:tcPr>
          <w:p w14:paraId="58B43CF4" w14:textId="77777777" w:rsidR="00F0519A" w:rsidRPr="00D050C7" w:rsidRDefault="00F0519A" w:rsidP="00D050C7">
            <w:pPr>
              <w:ind w:left="-113" w:right="-113"/>
              <w:jc w:val="center"/>
              <w:rPr>
                <w:color w:val="000000"/>
              </w:rPr>
            </w:pPr>
            <w:r w:rsidRPr="00D050C7">
              <w:rPr>
                <w:color w:val="000000"/>
              </w:rPr>
              <w:t>10</w:t>
            </w:r>
          </w:p>
          <w:p w14:paraId="15934E03" w14:textId="77777777" w:rsidR="00F0519A" w:rsidRPr="00D050C7" w:rsidRDefault="00F0519A" w:rsidP="00D050C7">
            <w:pPr>
              <w:ind w:left="-113" w:right="-113"/>
              <w:jc w:val="center"/>
              <w:rPr>
                <w:color w:val="000000"/>
              </w:rPr>
            </w:pPr>
            <w:r w:rsidRPr="00D050C7">
              <w:rPr>
                <w:color w:val="000000"/>
              </w:rPr>
              <w:t>15</w:t>
            </w:r>
          </w:p>
          <w:p w14:paraId="4F2475BF" w14:textId="77777777" w:rsidR="00F0519A" w:rsidRPr="00D050C7" w:rsidRDefault="00F0519A" w:rsidP="00D050C7">
            <w:pPr>
              <w:ind w:left="-113" w:right="-113"/>
              <w:jc w:val="center"/>
              <w:rPr>
                <w:color w:val="000000"/>
              </w:rPr>
            </w:pPr>
            <w:r w:rsidRPr="00D050C7">
              <w:rPr>
                <w:color w:val="000000"/>
              </w:rPr>
              <w:t>20</w:t>
            </w:r>
          </w:p>
          <w:p w14:paraId="44C6041E" w14:textId="77777777" w:rsidR="00F0519A" w:rsidRPr="00D050C7" w:rsidRDefault="00F0519A" w:rsidP="00D050C7">
            <w:pPr>
              <w:ind w:left="-113" w:right="-113"/>
              <w:jc w:val="center"/>
              <w:rPr>
                <w:color w:val="000000"/>
              </w:rPr>
            </w:pPr>
            <w:r w:rsidRPr="00D050C7">
              <w:rPr>
                <w:color w:val="000000"/>
              </w:rPr>
              <w:t>30</w:t>
            </w:r>
          </w:p>
          <w:p w14:paraId="7B98C3AB" w14:textId="77777777" w:rsidR="00F0519A" w:rsidRPr="00D050C7" w:rsidRDefault="00F0519A" w:rsidP="00D050C7">
            <w:pPr>
              <w:jc w:val="center"/>
              <w:rPr>
                <w:bCs/>
                <w:lang w:val="en-US"/>
              </w:rPr>
            </w:pPr>
            <w:r w:rsidRPr="00D050C7">
              <w:rPr>
                <w:color w:val="000000"/>
              </w:rPr>
              <w:t>45</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2E976FFB" w14:textId="77777777" w:rsidR="00F0519A" w:rsidRPr="00D050C7" w:rsidRDefault="00F0519A" w:rsidP="00D050C7">
            <w:pPr>
              <w:jc w:val="center"/>
              <w:rPr>
                <w:bCs/>
                <w:lang w:val="en-US"/>
              </w:rPr>
            </w:pPr>
            <w:r w:rsidRPr="00D050C7">
              <w:rPr>
                <w:bCs/>
                <w:lang w:val="en-US"/>
              </w:rPr>
              <w:t>2</w:t>
            </w:r>
          </w:p>
          <w:p w14:paraId="02AFC994" w14:textId="77777777" w:rsidR="00F0519A" w:rsidRPr="00D050C7" w:rsidRDefault="00F0519A" w:rsidP="00D050C7">
            <w:pPr>
              <w:jc w:val="center"/>
              <w:rPr>
                <w:bCs/>
                <w:lang w:val="en-US"/>
              </w:rPr>
            </w:pPr>
            <w:r w:rsidRPr="00D050C7">
              <w:rPr>
                <w:bCs/>
                <w:lang w:val="en-US"/>
              </w:rPr>
              <w:t>6</w:t>
            </w:r>
          </w:p>
          <w:p w14:paraId="2CD4DAA1" w14:textId="77777777" w:rsidR="00F0519A" w:rsidRPr="00D050C7" w:rsidRDefault="00F0519A" w:rsidP="00D050C7">
            <w:pPr>
              <w:jc w:val="center"/>
              <w:rPr>
                <w:bCs/>
                <w:lang w:val="en-US"/>
              </w:rPr>
            </w:pPr>
            <w:r w:rsidRPr="00D050C7">
              <w:rPr>
                <w:bCs/>
                <w:lang w:val="en-US"/>
              </w:rPr>
              <w:t>8</w:t>
            </w:r>
          </w:p>
          <w:p w14:paraId="7CD41E3D" w14:textId="77777777" w:rsidR="00F0519A" w:rsidRPr="00D050C7" w:rsidRDefault="00F0519A" w:rsidP="00D050C7">
            <w:pPr>
              <w:jc w:val="center"/>
              <w:rPr>
                <w:bCs/>
                <w:lang w:val="en-US"/>
              </w:rPr>
            </w:pPr>
            <w:r w:rsidRPr="00D050C7">
              <w:rPr>
                <w:bCs/>
                <w:lang w:val="en-US"/>
              </w:rPr>
              <w:t>11</w:t>
            </w:r>
          </w:p>
          <w:p w14:paraId="70991380" w14:textId="77777777" w:rsidR="00F0519A" w:rsidRPr="00D050C7" w:rsidRDefault="00F0519A" w:rsidP="00D050C7">
            <w:pPr>
              <w:jc w:val="center"/>
              <w:rPr>
                <w:bCs/>
                <w:lang w:val="en-US"/>
              </w:rPr>
            </w:pPr>
            <w:r w:rsidRPr="00D050C7">
              <w:rPr>
                <w:bCs/>
                <w:lang w:val="en-US"/>
              </w:rPr>
              <w:t>14</w:t>
            </w:r>
          </w:p>
        </w:tc>
        <w:tc>
          <w:tcPr>
            <w:tcW w:w="2400" w:type="dxa"/>
            <w:tcBorders>
              <w:top w:val="single" w:sz="4" w:space="0" w:color="auto"/>
              <w:left w:val="single" w:sz="4" w:space="0" w:color="auto"/>
              <w:bottom w:val="single" w:sz="4" w:space="0" w:color="auto"/>
              <w:right w:val="single" w:sz="4" w:space="0" w:color="auto"/>
            </w:tcBorders>
            <w:shd w:val="clear" w:color="auto" w:fill="auto"/>
            <w:vAlign w:val="center"/>
          </w:tcPr>
          <w:p w14:paraId="3B8E13C1" w14:textId="77777777" w:rsidR="00F0519A" w:rsidRPr="00D050C7" w:rsidRDefault="00F0519A" w:rsidP="00D050C7">
            <w:pPr>
              <w:jc w:val="center"/>
              <w:rPr>
                <w:bCs/>
                <w:lang w:val="en-US"/>
              </w:rPr>
            </w:pPr>
            <w:r w:rsidRPr="00D050C7">
              <w:rPr>
                <w:bCs/>
                <w:lang w:val="en-US"/>
              </w:rPr>
              <w:t>5</w:t>
            </w:r>
          </w:p>
          <w:p w14:paraId="5498AF80" w14:textId="77777777" w:rsidR="00F0519A" w:rsidRPr="00D050C7" w:rsidRDefault="00F0519A" w:rsidP="00D050C7">
            <w:pPr>
              <w:jc w:val="center"/>
              <w:rPr>
                <w:bCs/>
                <w:lang w:val="en-US"/>
              </w:rPr>
            </w:pPr>
            <w:r w:rsidRPr="00D050C7">
              <w:rPr>
                <w:bCs/>
                <w:lang w:val="en-US"/>
              </w:rPr>
              <w:t>7</w:t>
            </w:r>
          </w:p>
          <w:p w14:paraId="009199EB" w14:textId="77777777" w:rsidR="00F0519A" w:rsidRPr="00D050C7" w:rsidRDefault="00F0519A" w:rsidP="00D050C7">
            <w:pPr>
              <w:jc w:val="center"/>
              <w:rPr>
                <w:bCs/>
                <w:lang w:val="en-US"/>
              </w:rPr>
            </w:pPr>
            <w:r w:rsidRPr="00D050C7">
              <w:rPr>
                <w:bCs/>
                <w:lang w:val="en-US"/>
              </w:rPr>
              <w:t>10</w:t>
            </w:r>
          </w:p>
          <w:p w14:paraId="6CCA8CBB" w14:textId="77777777" w:rsidR="00F0519A" w:rsidRPr="00D050C7" w:rsidRDefault="00F0519A" w:rsidP="00D050C7">
            <w:pPr>
              <w:jc w:val="center"/>
              <w:rPr>
                <w:bCs/>
                <w:lang w:val="en-US"/>
              </w:rPr>
            </w:pPr>
            <w:r w:rsidRPr="00D050C7">
              <w:rPr>
                <w:bCs/>
                <w:lang w:val="en-US"/>
              </w:rPr>
              <w:t>12</w:t>
            </w:r>
          </w:p>
          <w:p w14:paraId="3185E343" w14:textId="77777777" w:rsidR="00F0519A" w:rsidRPr="00D050C7" w:rsidRDefault="00F0519A" w:rsidP="00D050C7">
            <w:pPr>
              <w:jc w:val="center"/>
              <w:rPr>
                <w:bCs/>
                <w:highlight w:val="yellow"/>
                <w:lang w:val="en-US"/>
              </w:rPr>
            </w:pPr>
            <w:r w:rsidRPr="00D050C7">
              <w:rPr>
                <w:bCs/>
                <w:lang w:val="en-US"/>
              </w:rPr>
              <w:t>15</w:t>
            </w:r>
          </w:p>
        </w:tc>
      </w:tr>
      <w:tr w:rsidR="005F593D" w:rsidRPr="00F0519A" w14:paraId="3679318F" w14:textId="77777777" w:rsidTr="009D6448">
        <w:tblPrEx>
          <w:jc w:val="left"/>
        </w:tblPrEx>
        <w:trPr>
          <w:trHeight w:val="238"/>
        </w:trPr>
        <w:tc>
          <w:tcPr>
            <w:tcW w:w="4111" w:type="dxa"/>
            <w:gridSpan w:val="2"/>
            <w:tcBorders>
              <w:top w:val="single" w:sz="4" w:space="0" w:color="auto"/>
              <w:left w:val="single" w:sz="8" w:space="0" w:color="000000"/>
              <w:bottom w:val="single" w:sz="8" w:space="0" w:color="000000"/>
              <w:right w:val="single" w:sz="4" w:space="0" w:color="auto"/>
            </w:tcBorders>
            <w:shd w:val="clear" w:color="auto" w:fill="auto"/>
            <w:vAlign w:val="center"/>
          </w:tcPr>
          <w:p w14:paraId="6EDED1CC" w14:textId="77777777" w:rsidR="005F593D" w:rsidRPr="00D050C7" w:rsidRDefault="005F593D" w:rsidP="00D050C7">
            <w:pPr>
              <w:jc w:val="center"/>
              <w:rPr>
                <w:bCs/>
                <w:lang w:val="en-US"/>
              </w:rPr>
            </w:pPr>
            <w:r w:rsidRPr="00D050C7">
              <w:rPr>
                <w:b/>
                <w:i/>
              </w:rPr>
              <w:t>Фактор подобия f2</w:t>
            </w:r>
          </w:p>
        </w:tc>
        <w:tc>
          <w:tcPr>
            <w:tcW w:w="5235"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9D89FD9" w14:textId="09A91348" w:rsidR="005F593D" w:rsidRPr="005F593D" w:rsidRDefault="005F593D" w:rsidP="005F593D">
            <w:pPr>
              <w:jc w:val="center"/>
              <w:rPr>
                <w:b/>
                <w:bCs/>
                <w:i/>
              </w:rPr>
            </w:pPr>
            <w:r w:rsidRPr="00D050C7">
              <w:rPr>
                <w:b/>
                <w:bCs/>
                <w:i/>
              </w:rPr>
              <w:t>-</w:t>
            </w:r>
          </w:p>
        </w:tc>
      </w:tr>
    </w:tbl>
    <w:p w14:paraId="312F3401" w14:textId="550A7793" w:rsidR="00015E92" w:rsidRDefault="00015E92">
      <w:pPr>
        <w:rPr>
          <w:b/>
        </w:rPr>
      </w:pPr>
    </w:p>
    <w:p w14:paraId="3CD2D689" w14:textId="614A47E3" w:rsidR="00F0519A" w:rsidRPr="00F014D9" w:rsidRDefault="00F0519A" w:rsidP="00F0519A">
      <w:pPr>
        <w:pStyle w:val="aff"/>
        <w:spacing w:after="0"/>
        <w:rPr>
          <w:rFonts w:eastAsiaTheme="minorHAnsi"/>
          <w:lang w:val="en-US" w:eastAsia="en-US"/>
        </w:rPr>
      </w:pPr>
      <w:r w:rsidRPr="003E68EC">
        <w:rPr>
          <w:b/>
        </w:rPr>
        <w:t>Таблица 2-</w:t>
      </w:r>
      <w:r>
        <w:rPr>
          <w:b/>
        </w:rPr>
        <w:t>9</w:t>
      </w:r>
      <w:r w:rsidRPr="003E68EC">
        <w:rPr>
          <w:b/>
        </w:rPr>
        <w:t>.</w:t>
      </w:r>
      <w:r w:rsidRPr="003E68EC">
        <w:t xml:space="preserve"> </w:t>
      </w:r>
      <w:r w:rsidRPr="002B180A">
        <w:t>Статистическая оценка результатов</w:t>
      </w:r>
      <w:r w:rsidR="00F014D9">
        <w:rPr>
          <w:lang w:val="en-US"/>
        </w:rPr>
        <w:t>.</w:t>
      </w:r>
    </w:p>
    <w:tbl>
      <w:tblPr>
        <w:tblStyle w:val="34"/>
        <w:tblW w:w="9217" w:type="dxa"/>
        <w:tblLayout w:type="fixed"/>
        <w:tblLook w:val="04A0" w:firstRow="1" w:lastRow="0" w:firstColumn="1" w:lastColumn="0" w:noHBand="0" w:noVBand="1"/>
      </w:tblPr>
      <w:tblGrid>
        <w:gridCol w:w="2263"/>
        <w:gridCol w:w="1134"/>
        <w:gridCol w:w="1276"/>
        <w:gridCol w:w="1336"/>
        <w:gridCol w:w="1376"/>
        <w:gridCol w:w="1832"/>
      </w:tblGrid>
      <w:tr w:rsidR="00F0519A" w:rsidRPr="00EF3ABA" w14:paraId="03655581" w14:textId="77777777" w:rsidTr="00E36A78">
        <w:trPr>
          <w:trHeight w:val="232"/>
        </w:trPr>
        <w:tc>
          <w:tcPr>
            <w:tcW w:w="2263" w:type="dxa"/>
            <w:vMerge w:val="restart"/>
            <w:textDirection w:val="btLr"/>
            <w:vAlign w:val="center"/>
          </w:tcPr>
          <w:p w14:paraId="2A142B77" w14:textId="77777777" w:rsidR="00F0519A" w:rsidRPr="00EF3ABA" w:rsidRDefault="00F0519A" w:rsidP="00E36A78">
            <w:pPr>
              <w:ind w:left="23"/>
              <w:jc w:val="center"/>
              <w:rPr>
                <w:bCs/>
              </w:rPr>
            </w:pPr>
            <w:r w:rsidRPr="00EF3ABA">
              <w:rPr>
                <w:b/>
              </w:rPr>
              <w:t xml:space="preserve">Среда растворения: </w:t>
            </w:r>
            <w:r w:rsidRPr="00EF3ABA">
              <w:t>фосфатный буферный раствор рН 6,8</w:t>
            </w:r>
          </w:p>
        </w:tc>
        <w:tc>
          <w:tcPr>
            <w:tcW w:w="6954" w:type="dxa"/>
            <w:gridSpan w:val="5"/>
            <w:shd w:val="clear" w:color="auto" w:fill="D9D9D9" w:themeFill="background1" w:themeFillShade="D9"/>
          </w:tcPr>
          <w:p w14:paraId="62D43E42" w14:textId="5B656765" w:rsidR="00F0519A" w:rsidRPr="00015E92" w:rsidRDefault="00015E92" w:rsidP="00D050C7">
            <w:pPr>
              <w:jc w:val="center"/>
              <w:rPr>
                <w:b/>
                <w:bCs/>
              </w:rPr>
            </w:pPr>
            <w:r w:rsidRPr="00015E92">
              <w:rPr>
                <w:b/>
                <w:lang w:val="en-US"/>
              </w:rPr>
              <w:t>DT-LNV</w:t>
            </w:r>
            <w:r w:rsidRPr="00015E92">
              <w:rPr>
                <w:b/>
              </w:rPr>
              <w:t>,</w:t>
            </w:r>
            <w:r w:rsidR="00F0519A" w:rsidRPr="00015E92">
              <w:rPr>
                <w:b/>
              </w:rPr>
              <w:t xml:space="preserve"> капсулы, 10 мг</w:t>
            </w:r>
          </w:p>
        </w:tc>
      </w:tr>
      <w:tr w:rsidR="00F0519A" w:rsidRPr="00EF3ABA" w14:paraId="751FA666" w14:textId="77777777" w:rsidTr="00F014D9">
        <w:trPr>
          <w:trHeight w:val="222"/>
        </w:trPr>
        <w:tc>
          <w:tcPr>
            <w:tcW w:w="2263" w:type="dxa"/>
            <w:vMerge/>
          </w:tcPr>
          <w:p w14:paraId="618DDC13" w14:textId="77777777" w:rsidR="00F0519A" w:rsidRPr="00EF3ABA" w:rsidRDefault="00F0519A" w:rsidP="00D050C7">
            <w:pPr>
              <w:tabs>
                <w:tab w:val="left" w:pos="927"/>
              </w:tabs>
              <w:spacing w:line="480" w:lineRule="auto"/>
              <w:ind w:left="23"/>
              <w:rPr>
                <w:bCs/>
              </w:rPr>
            </w:pPr>
          </w:p>
        </w:tc>
        <w:tc>
          <w:tcPr>
            <w:tcW w:w="1134" w:type="dxa"/>
            <w:shd w:val="clear" w:color="auto" w:fill="D9D9D9" w:themeFill="background1" w:themeFillShade="D9"/>
          </w:tcPr>
          <w:p w14:paraId="1A40B72C" w14:textId="77777777" w:rsidR="00F0519A" w:rsidRPr="00015E92" w:rsidRDefault="00F0519A" w:rsidP="00D050C7">
            <w:pPr>
              <w:spacing w:line="276" w:lineRule="auto"/>
              <w:ind w:left="-82" w:right="-115"/>
              <w:jc w:val="center"/>
              <w:rPr>
                <w:b/>
                <w:bCs/>
                <w:color w:val="000000"/>
              </w:rPr>
            </w:pPr>
            <w:r w:rsidRPr="00015E92">
              <w:rPr>
                <w:b/>
                <w:bCs/>
                <w:color w:val="000000"/>
              </w:rPr>
              <w:t>10 мин</w:t>
            </w:r>
          </w:p>
        </w:tc>
        <w:tc>
          <w:tcPr>
            <w:tcW w:w="1276" w:type="dxa"/>
            <w:shd w:val="clear" w:color="auto" w:fill="D9D9D9" w:themeFill="background1" w:themeFillShade="D9"/>
          </w:tcPr>
          <w:p w14:paraId="3FBFC689" w14:textId="77777777" w:rsidR="00F0519A" w:rsidRPr="00015E92" w:rsidRDefault="00F0519A" w:rsidP="00D050C7">
            <w:pPr>
              <w:jc w:val="center"/>
              <w:rPr>
                <w:b/>
              </w:rPr>
            </w:pPr>
            <w:r w:rsidRPr="00015E92">
              <w:rPr>
                <w:b/>
                <w:bCs/>
                <w:color w:val="000000"/>
              </w:rPr>
              <w:t>15 мин</w:t>
            </w:r>
          </w:p>
        </w:tc>
        <w:tc>
          <w:tcPr>
            <w:tcW w:w="1336" w:type="dxa"/>
            <w:shd w:val="clear" w:color="auto" w:fill="D9D9D9" w:themeFill="background1" w:themeFillShade="D9"/>
          </w:tcPr>
          <w:p w14:paraId="3B304E69" w14:textId="77777777" w:rsidR="00F0519A" w:rsidRPr="00015E92" w:rsidRDefault="00F0519A" w:rsidP="00D050C7">
            <w:pPr>
              <w:jc w:val="center"/>
              <w:rPr>
                <w:b/>
              </w:rPr>
            </w:pPr>
            <w:r w:rsidRPr="00015E92">
              <w:rPr>
                <w:b/>
                <w:bCs/>
                <w:color w:val="000000"/>
              </w:rPr>
              <w:t>20 мин</w:t>
            </w:r>
          </w:p>
        </w:tc>
        <w:tc>
          <w:tcPr>
            <w:tcW w:w="1376" w:type="dxa"/>
            <w:shd w:val="clear" w:color="auto" w:fill="D9D9D9" w:themeFill="background1" w:themeFillShade="D9"/>
          </w:tcPr>
          <w:p w14:paraId="473CE76A" w14:textId="77777777" w:rsidR="00F0519A" w:rsidRPr="00015E92" w:rsidRDefault="00F0519A" w:rsidP="00D050C7">
            <w:pPr>
              <w:jc w:val="center"/>
              <w:rPr>
                <w:b/>
              </w:rPr>
            </w:pPr>
            <w:r w:rsidRPr="00015E92">
              <w:rPr>
                <w:b/>
                <w:bCs/>
                <w:color w:val="000000"/>
              </w:rPr>
              <w:t>30 мин</w:t>
            </w:r>
          </w:p>
        </w:tc>
        <w:tc>
          <w:tcPr>
            <w:tcW w:w="1832" w:type="dxa"/>
            <w:shd w:val="clear" w:color="auto" w:fill="D9D9D9" w:themeFill="background1" w:themeFillShade="D9"/>
          </w:tcPr>
          <w:p w14:paraId="06869C1D" w14:textId="77777777" w:rsidR="00F0519A" w:rsidRPr="00015E92" w:rsidRDefault="00F0519A" w:rsidP="00D050C7">
            <w:pPr>
              <w:jc w:val="center"/>
              <w:rPr>
                <w:b/>
              </w:rPr>
            </w:pPr>
            <w:r w:rsidRPr="00015E92">
              <w:rPr>
                <w:b/>
                <w:bCs/>
                <w:color w:val="000000"/>
              </w:rPr>
              <w:t>45 мин</w:t>
            </w:r>
          </w:p>
        </w:tc>
      </w:tr>
      <w:tr w:rsidR="00F0519A" w:rsidRPr="00EF3ABA" w14:paraId="1CD5B8B5" w14:textId="77777777" w:rsidTr="00F014D9">
        <w:trPr>
          <w:trHeight w:val="134"/>
        </w:trPr>
        <w:tc>
          <w:tcPr>
            <w:tcW w:w="2263" w:type="dxa"/>
            <w:vMerge/>
          </w:tcPr>
          <w:p w14:paraId="5A3F9B27" w14:textId="77777777" w:rsidR="00F0519A" w:rsidRPr="00EF3ABA" w:rsidRDefault="00F0519A" w:rsidP="00D050C7">
            <w:pPr>
              <w:tabs>
                <w:tab w:val="left" w:pos="927"/>
              </w:tabs>
              <w:spacing w:line="480" w:lineRule="auto"/>
              <w:ind w:left="23"/>
              <w:rPr>
                <w:bCs/>
              </w:rPr>
            </w:pPr>
          </w:p>
        </w:tc>
        <w:tc>
          <w:tcPr>
            <w:tcW w:w="1134" w:type="dxa"/>
            <w:vAlign w:val="center"/>
          </w:tcPr>
          <w:p w14:paraId="553009FF" w14:textId="77777777" w:rsidR="00F0519A" w:rsidRPr="00015E92" w:rsidRDefault="00F0519A" w:rsidP="00D050C7">
            <w:pPr>
              <w:jc w:val="center"/>
              <w:rPr>
                <w:color w:val="000000"/>
              </w:rPr>
            </w:pPr>
            <w:r w:rsidRPr="00015E92">
              <w:rPr>
                <w:color w:val="000000"/>
              </w:rPr>
              <w:t>3</w:t>
            </w:r>
          </w:p>
        </w:tc>
        <w:tc>
          <w:tcPr>
            <w:tcW w:w="1276" w:type="dxa"/>
            <w:vAlign w:val="center"/>
          </w:tcPr>
          <w:p w14:paraId="2EFC6BE1" w14:textId="77777777" w:rsidR="00F0519A" w:rsidRPr="00015E92" w:rsidRDefault="00F0519A" w:rsidP="00D050C7">
            <w:pPr>
              <w:jc w:val="center"/>
              <w:rPr>
                <w:color w:val="000000"/>
              </w:rPr>
            </w:pPr>
            <w:r w:rsidRPr="00015E92">
              <w:rPr>
                <w:color w:val="000000"/>
              </w:rPr>
              <w:t>4</w:t>
            </w:r>
          </w:p>
        </w:tc>
        <w:tc>
          <w:tcPr>
            <w:tcW w:w="1336" w:type="dxa"/>
            <w:vAlign w:val="center"/>
          </w:tcPr>
          <w:p w14:paraId="24C37453" w14:textId="77777777" w:rsidR="00F0519A" w:rsidRPr="00015E92" w:rsidRDefault="00F0519A" w:rsidP="00D050C7">
            <w:pPr>
              <w:jc w:val="center"/>
              <w:rPr>
                <w:color w:val="000000"/>
              </w:rPr>
            </w:pPr>
            <w:r w:rsidRPr="00015E92">
              <w:rPr>
                <w:color w:val="000000"/>
              </w:rPr>
              <w:t>5</w:t>
            </w:r>
          </w:p>
        </w:tc>
        <w:tc>
          <w:tcPr>
            <w:tcW w:w="1376" w:type="dxa"/>
            <w:vAlign w:val="center"/>
          </w:tcPr>
          <w:p w14:paraId="795268F8" w14:textId="77777777" w:rsidR="00F0519A" w:rsidRPr="00015E92" w:rsidRDefault="00F0519A" w:rsidP="00D050C7">
            <w:pPr>
              <w:jc w:val="center"/>
              <w:rPr>
                <w:color w:val="000000"/>
              </w:rPr>
            </w:pPr>
            <w:r w:rsidRPr="00015E92">
              <w:rPr>
                <w:color w:val="000000"/>
              </w:rPr>
              <w:t>10</w:t>
            </w:r>
          </w:p>
        </w:tc>
        <w:tc>
          <w:tcPr>
            <w:tcW w:w="1832" w:type="dxa"/>
            <w:vAlign w:val="center"/>
          </w:tcPr>
          <w:p w14:paraId="6991E39C" w14:textId="77777777" w:rsidR="00F0519A" w:rsidRPr="00015E92" w:rsidRDefault="00F0519A" w:rsidP="00D050C7">
            <w:pPr>
              <w:jc w:val="center"/>
              <w:rPr>
                <w:color w:val="000000"/>
              </w:rPr>
            </w:pPr>
            <w:r w:rsidRPr="00015E92">
              <w:rPr>
                <w:color w:val="000000"/>
              </w:rPr>
              <w:t>11</w:t>
            </w:r>
          </w:p>
        </w:tc>
      </w:tr>
      <w:tr w:rsidR="00F0519A" w:rsidRPr="00EF3ABA" w14:paraId="0BA002C6" w14:textId="77777777" w:rsidTr="00F014D9">
        <w:trPr>
          <w:trHeight w:val="134"/>
        </w:trPr>
        <w:tc>
          <w:tcPr>
            <w:tcW w:w="2263" w:type="dxa"/>
            <w:vMerge/>
          </w:tcPr>
          <w:p w14:paraId="4E1BB3D9" w14:textId="77777777" w:rsidR="00F0519A" w:rsidRPr="00EF3ABA" w:rsidRDefault="00F0519A" w:rsidP="00D050C7">
            <w:pPr>
              <w:tabs>
                <w:tab w:val="left" w:pos="927"/>
              </w:tabs>
              <w:spacing w:line="480" w:lineRule="auto"/>
              <w:ind w:left="23"/>
              <w:rPr>
                <w:bCs/>
              </w:rPr>
            </w:pPr>
          </w:p>
        </w:tc>
        <w:tc>
          <w:tcPr>
            <w:tcW w:w="1134" w:type="dxa"/>
            <w:vAlign w:val="center"/>
          </w:tcPr>
          <w:p w14:paraId="17CF593C" w14:textId="77777777" w:rsidR="00F0519A" w:rsidRPr="00015E92" w:rsidRDefault="00F0519A" w:rsidP="00D050C7">
            <w:pPr>
              <w:jc w:val="center"/>
              <w:rPr>
                <w:color w:val="000000"/>
              </w:rPr>
            </w:pPr>
            <w:r w:rsidRPr="00015E92">
              <w:rPr>
                <w:color w:val="000000"/>
              </w:rPr>
              <w:t>3</w:t>
            </w:r>
          </w:p>
        </w:tc>
        <w:tc>
          <w:tcPr>
            <w:tcW w:w="1276" w:type="dxa"/>
            <w:vAlign w:val="center"/>
          </w:tcPr>
          <w:p w14:paraId="089F1EA1" w14:textId="77777777" w:rsidR="00F0519A" w:rsidRPr="00015E92" w:rsidRDefault="00F0519A" w:rsidP="00D050C7">
            <w:pPr>
              <w:jc w:val="center"/>
              <w:rPr>
                <w:color w:val="000000"/>
              </w:rPr>
            </w:pPr>
            <w:r w:rsidRPr="00015E92">
              <w:rPr>
                <w:color w:val="000000"/>
              </w:rPr>
              <w:t>8</w:t>
            </w:r>
          </w:p>
        </w:tc>
        <w:tc>
          <w:tcPr>
            <w:tcW w:w="1336" w:type="dxa"/>
            <w:vAlign w:val="center"/>
          </w:tcPr>
          <w:p w14:paraId="5B66B312" w14:textId="77777777" w:rsidR="00F0519A" w:rsidRPr="00015E92" w:rsidRDefault="00F0519A" w:rsidP="00D050C7">
            <w:pPr>
              <w:jc w:val="center"/>
              <w:rPr>
                <w:color w:val="000000"/>
              </w:rPr>
            </w:pPr>
            <w:r w:rsidRPr="00015E92">
              <w:rPr>
                <w:color w:val="000000"/>
              </w:rPr>
              <w:t>9</w:t>
            </w:r>
          </w:p>
        </w:tc>
        <w:tc>
          <w:tcPr>
            <w:tcW w:w="1376" w:type="dxa"/>
            <w:vAlign w:val="center"/>
          </w:tcPr>
          <w:p w14:paraId="0DF0964E" w14:textId="77777777" w:rsidR="00F0519A" w:rsidRPr="00015E92" w:rsidRDefault="00F0519A" w:rsidP="00D050C7">
            <w:pPr>
              <w:jc w:val="center"/>
              <w:rPr>
                <w:color w:val="000000"/>
              </w:rPr>
            </w:pPr>
            <w:r w:rsidRPr="00015E92">
              <w:rPr>
                <w:color w:val="000000"/>
              </w:rPr>
              <w:t>11</w:t>
            </w:r>
          </w:p>
        </w:tc>
        <w:tc>
          <w:tcPr>
            <w:tcW w:w="1832" w:type="dxa"/>
            <w:vAlign w:val="center"/>
          </w:tcPr>
          <w:p w14:paraId="61C2DCDD" w14:textId="77777777" w:rsidR="00F0519A" w:rsidRPr="00015E92" w:rsidRDefault="00F0519A" w:rsidP="00D050C7">
            <w:pPr>
              <w:jc w:val="center"/>
              <w:rPr>
                <w:color w:val="000000"/>
              </w:rPr>
            </w:pPr>
            <w:r w:rsidRPr="00015E92">
              <w:rPr>
                <w:color w:val="000000"/>
              </w:rPr>
              <w:t>13</w:t>
            </w:r>
          </w:p>
        </w:tc>
      </w:tr>
      <w:tr w:rsidR="00F0519A" w:rsidRPr="00EF3ABA" w14:paraId="417F0995" w14:textId="77777777" w:rsidTr="00F014D9">
        <w:trPr>
          <w:trHeight w:val="134"/>
        </w:trPr>
        <w:tc>
          <w:tcPr>
            <w:tcW w:w="2263" w:type="dxa"/>
            <w:vMerge/>
          </w:tcPr>
          <w:p w14:paraId="14971C68" w14:textId="77777777" w:rsidR="00F0519A" w:rsidRPr="00EF3ABA" w:rsidRDefault="00F0519A" w:rsidP="00D050C7">
            <w:pPr>
              <w:tabs>
                <w:tab w:val="left" w:pos="927"/>
              </w:tabs>
              <w:spacing w:line="480" w:lineRule="auto"/>
              <w:ind w:left="23"/>
              <w:rPr>
                <w:bCs/>
              </w:rPr>
            </w:pPr>
          </w:p>
        </w:tc>
        <w:tc>
          <w:tcPr>
            <w:tcW w:w="1134" w:type="dxa"/>
            <w:vAlign w:val="center"/>
          </w:tcPr>
          <w:p w14:paraId="04297749" w14:textId="77777777" w:rsidR="00F0519A" w:rsidRPr="00015E92" w:rsidRDefault="00F0519A" w:rsidP="00D050C7">
            <w:pPr>
              <w:jc w:val="center"/>
              <w:rPr>
                <w:color w:val="000000"/>
              </w:rPr>
            </w:pPr>
            <w:r w:rsidRPr="00015E92">
              <w:rPr>
                <w:color w:val="000000"/>
              </w:rPr>
              <w:t>1</w:t>
            </w:r>
          </w:p>
        </w:tc>
        <w:tc>
          <w:tcPr>
            <w:tcW w:w="1276" w:type="dxa"/>
            <w:vAlign w:val="center"/>
          </w:tcPr>
          <w:p w14:paraId="45D1D328" w14:textId="77777777" w:rsidR="00F0519A" w:rsidRPr="00015E92" w:rsidRDefault="00F0519A" w:rsidP="00D050C7">
            <w:pPr>
              <w:jc w:val="center"/>
              <w:rPr>
                <w:color w:val="000000"/>
              </w:rPr>
            </w:pPr>
            <w:r w:rsidRPr="00015E92">
              <w:rPr>
                <w:color w:val="000000"/>
              </w:rPr>
              <w:t>5</w:t>
            </w:r>
          </w:p>
        </w:tc>
        <w:tc>
          <w:tcPr>
            <w:tcW w:w="1336" w:type="dxa"/>
            <w:vAlign w:val="center"/>
          </w:tcPr>
          <w:p w14:paraId="1D9E82BF" w14:textId="77777777" w:rsidR="00F0519A" w:rsidRPr="00015E92" w:rsidRDefault="00F0519A" w:rsidP="00D050C7">
            <w:pPr>
              <w:jc w:val="center"/>
              <w:rPr>
                <w:color w:val="000000"/>
              </w:rPr>
            </w:pPr>
            <w:r w:rsidRPr="00015E92">
              <w:rPr>
                <w:color w:val="000000"/>
              </w:rPr>
              <w:t>7</w:t>
            </w:r>
          </w:p>
        </w:tc>
        <w:tc>
          <w:tcPr>
            <w:tcW w:w="1376" w:type="dxa"/>
            <w:vAlign w:val="center"/>
          </w:tcPr>
          <w:p w14:paraId="650A8B5D" w14:textId="77777777" w:rsidR="00F0519A" w:rsidRPr="00015E92" w:rsidRDefault="00F0519A" w:rsidP="00D050C7">
            <w:pPr>
              <w:jc w:val="center"/>
              <w:rPr>
                <w:color w:val="000000"/>
              </w:rPr>
            </w:pPr>
            <w:r w:rsidRPr="00015E92">
              <w:rPr>
                <w:color w:val="000000"/>
              </w:rPr>
              <w:t>11</w:t>
            </w:r>
          </w:p>
        </w:tc>
        <w:tc>
          <w:tcPr>
            <w:tcW w:w="1832" w:type="dxa"/>
            <w:vAlign w:val="center"/>
          </w:tcPr>
          <w:p w14:paraId="60914E8B" w14:textId="77777777" w:rsidR="00F0519A" w:rsidRPr="00015E92" w:rsidRDefault="00F0519A" w:rsidP="00D050C7">
            <w:pPr>
              <w:jc w:val="center"/>
              <w:rPr>
                <w:color w:val="000000"/>
              </w:rPr>
            </w:pPr>
            <w:r w:rsidRPr="00015E92">
              <w:rPr>
                <w:color w:val="000000"/>
              </w:rPr>
              <w:t>15</w:t>
            </w:r>
          </w:p>
        </w:tc>
      </w:tr>
      <w:tr w:rsidR="00F0519A" w:rsidRPr="00EF3ABA" w14:paraId="62FB5B13" w14:textId="77777777" w:rsidTr="00F014D9">
        <w:trPr>
          <w:trHeight w:val="134"/>
        </w:trPr>
        <w:tc>
          <w:tcPr>
            <w:tcW w:w="2263" w:type="dxa"/>
            <w:vMerge/>
          </w:tcPr>
          <w:p w14:paraId="419F5FDD" w14:textId="77777777" w:rsidR="00F0519A" w:rsidRPr="00EF3ABA" w:rsidRDefault="00F0519A" w:rsidP="00D050C7">
            <w:pPr>
              <w:tabs>
                <w:tab w:val="left" w:pos="927"/>
              </w:tabs>
              <w:spacing w:line="480" w:lineRule="auto"/>
              <w:ind w:left="23"/>
              <w:rPr>
                <w:bCs/>
              </w:rPr>
            </w:pPr>
          </w:p>
        </w:tc>
        <w:tc>
          <w:tcPr>
            <w:tcW w:w="1134" w:type="dxa"/>
            <w:vAlign w:val="center"/>
          </w:tcPr>
          <w:p w14:paraId="1A2D66BF" w14:textId="77777777" w:rsidR="00F0519A" w:rsidRPr="00015E92" w:rsidRDefault="00F0519A" w:rsidP="00D050C7">
            <w:pPr>
              <w:jc w:val="center"/>
              <w:rPr>
                <w:color w:val="000000"/>
              </w:rPr>
            </w:pPr>
            <w:r w:rsidRPr="00015E92">
              <w:rPr>
                <w:color w:val="000000"/>
              </w:rPr>
              <w:t>1</w:t>
            </w:r>
          </w:p>
        </w:tc>
        <w:tc>
          <w:tcPr>
            <w:tcW w:w="1276" w:type="dxa"/>
            <w:vAlign w:val="center"/>
          </w:tcPr>
          <w:p w14:paraId="5ACB6F79" w14:textId="77777777" w:rsidR="00F0519A" w:rsidRPr="00015E92" w:rsidRDefault="00F0519A" w:rsidP="00D050C7">
            <w:pPr>
              <w:jc w:val="center"/>
              <w:rPr>
                <w:color w:val="000000"/>
              </w:rPr>
            </w:pPr>
            <w:r w:rsidRPr="00015E92">
              <w:rPr>
                <w:color w:val="000000"/>
              </w:rPr>
              <w:t>5</w:t>
            </w:r>
          </w:p>
        </w:tc>
        <w:tc>
          <w:tcPr>
            <w:tcW w:w="1336" w:type="dxa"/>
            <w:vAlign w:val="center"/>
          </w:tcPr>
          <w:p w14:paraId="498056BD" w14:textId="77777777" w:rsidR="00F0519A" w:rsidRPr="00015E92" w:rsidRDefault="00F0519A" w:rsidP="00D050C7">
            <w:pPr>
              <w:jc w:val="center"/>
              <w:rPr>
                <w:color w:val="000000"/>
              </w:rPr>
            </w:pPr>
            <w:r w:rsidRPr="00015E92">
              <w:rPr>
                <w:color w:val="000000"/>
              </w:rPr>
              <w:t>6</w:t>
            </w:r>
          </w:p>
        </w:tc>
        <w:tc>
          <w:tcPr>
            <w:tcW w:w="1376" w:type="dxa"/>
            <w:vAlign w:val="center"/>
          </w:tcPr>
          <w:p w14:paraId="5B8C6C12" w14:textId="77777777" w:rsidR="00F0519A" w:rsidRPr="00015E92" w:rsidRDefault="00F0519A" w:rsidP="00D050C7">
            <w:pPr>
              <w:jc w:val="center"/>
              <w:rPr>
                <w:color w:val="000000"/>
              </w:rPr>
            </w:pPr>
            <w:r w:rsidRPr="00015E92">
              <w:rPr>
                <w:color w:val="000000"/>
              </w:rPr>
              <w:t>8</w:t>
            </w:r>
          </w:p>
        </w:tc>
        <w:tc>
          <w:tcPr>
            <w:tcW w:w="1832" w:type="dxa"/>
            <w:vAlign w:val="center"/>
          </w:tcPr>
          <w:p w14:paraId="351ADF75" w14:textId="77777777" w:rsidR="00F0519A" w:rsidRPr="00015E92" w:rsidRDefault="00F0519A" w:rsidP="00D050C7">
            <w:pPr>
              <w:jc w:val="center"/>
              <w:rPr>
                <w:color w:val="000000"/>
              </w:rPr>
            </w:pPr>
            <w:r w:rsidRPr="00015E92">
              <w:rPr>
                <w:color w:val="000000"/>
              </w:rPr>
              <w:t>12</w:t>
            </w:r>
          </w:p>
        </w:tc>
      </w:tr>
      <w:tr w:rsidR="00F0519A" w:rsidRPr="00EF3ABA" w14:paraId="28BE6B5D" w14:textId="77777777" w:rsidTr="00F014D9">
        <w:trPr>
          <w:trHeight w:val="134"/>
        </w:trPr>
        <w:tc>
          <w:tcPr>
            <w:tcW w:w="2263" w:type="dxa"/>
            <w:vMerge/>
          </w:tcPr>
          <w:p w14:paraId="5FE1E45B" w14:textId="77777777" w:rsidR="00F0519A" w:rsidRPr="00EF3ABA" w:rsidRDefault="00F0519A" w:rsidP="00D050C7">
            <w:pPr>
              <w:tabs>
                <w:tab w:val="left" w:pos="927"/>
              </w:tabs>
              <w:spacing w:line="480" w:lineRule="auto"/>
              <w:ind w:left="23"/>
              <w:rPr>
                <w:bCs/>
              </w:rPr>
            </w:pPr>
          </w:p>
        </w:tc>
        <w:tc>
          <w:tcPr>
            <w:tcW w:w="1134" w:type="dxa"/>
            <w:vAlign w:val="center"/>
          </w:tcPr>
          <w:p w14:paraId="78026BF2" w14:textId="77777777" w:rsidR="00F0519A" w:rsidRPr="00015E92" w:rsidRDefault="00F0519A" w:rsidP="00D050C7">
            <w:pPr>
              <w:jc w:val="center"/>
              <w:rPr>
                <w:color w:val="000000"/>
              </w:rPr>
            </w:pPr>
            <w:r w:rsidRPr="00015E92">
              <w:rPr>
                <w:color w:val="000000"/>
              </w:rPr>
              <w:t>2</w:t>
            </w:r>
          </w:p>
        </w:tc>
        <w:tc>
          <w:tcPr>
            <w:tcW w:w="1276" w:type="dxa"/>
            <w:vAlign w:val="center"/>
          </w:tcPr>
          <w:p w14:paraId="0FF40A8B" w14:textId="77777777" w:rsidR="00F0519A" w:rsidRPr="00015E92" w:rsidRDefault="00F0519A" w:rsidP="00D050C7">
            <w:pPr>
              <w:jc w:val="center"/>
              <w:rPr>
                <w:color w:val="000000"/>
              </w:rPr>
            </w:pPr>
            <w:r w:rsidRPr="00015E92">
              <w:rPr>
                <w:color w:val="000000"/>
              </w:rPr>
              <w:t>7</w:t>
            </w:r>
          </w:p>
        </w:tc>
        <w:tc>
          <w:tcPr>
            <w:tcW w:w="1336" w:type="dxa"/>
            <w:vAlign w:val="center"/>
          </w:tcPr>
          <w:p w14:paraId="20453211" w14:textId="77777777" w:rsidR="00F0519A" w:rsidRPr="00015E92" w:rsidRDefault="00F0519A" w:rsidP="00D050C7">
            <w:pPr>
              <w:jc w:val="center"/>
              <w:rPr>
                <w:color w:val="000000"/>
              </w:rPr>
            </w:pPr>
            <w:r w:rsidRPr="00015E92">
              <w:rPr>
                <w:color w:val="000000"/>
              </w:rPr>
              <w:t>8</w:t>
            </w:r>
          </w:p>
        </w:tc>
        <w:tc>
          <w:tcPr>
            <w:tcW w:w="1376" w:type="dxa"/>
            <w:vAlign w:val="center"/>
          </w:tcPr>
          <w:p w14:paraId="199E792A" w14:textId="77777777" w:rsidR="00F0519A" w:rsidRPr="00015E92" w:rsidRDefault="00F0519A" w:rsidP="00D050C7">
            <w:pPr>
              <w:jc w:val="center"/>
              <w:rPr>
                <w:color w:val="000000"/>
              </w:rPr>
            </w:pPr>
            <w:r w:rsidRPr="00015E92">
              <w:rPr>
                <w:color w:val="000000"/>
              </w:rPr>
              <w:t>10</w:t>
            </w:r>
          </w:p>
        </w:tc>
        <w:tc>
          <w:tcPr>
            <w:tcW w:w="1832" w:type="dxa"/>
            <w:vAlign w:val="center"/>
          </w:tcPr>
          <w:p w14:paraId="6F9B0291" w14:textId="77777777" w:rsidR="00F0519A" w:rsidRPr="00015E92" w:rsidRDefault="00F0519A" w:rsidP="00D050C7">
            <w:pPr>
              <w:jc w:val="center"/>
              <w:rPr>
                <w:color w:val="000000"/>
              </w:rPr>
            </w:pPr>
            <w:r w:rsidRPr="00015E92">
              <w:rPr>
                <w:color w:val="000000"/>
              </w:rPr>
              <w:t>13</w:t>
            </w:r>
          </w:p>
        </w:tc>
      </w:tr>
      <w:tr w:rsidR="00F0519A" w:rsidRPr="00EF3ABA" w14:paraId="345A69A1" w14:textId="77777777" w:rsidTr="00F014D9">
        <w:trPr>
          <w:trHeight w:val="134"/>
        </w:trPr>
        <w:tc>
          <w:tcPr>
            <w:tcW w:w="2263" w:type="dxa"/>
            <w:vMerge/>
          </w:tcPr>
          <w:p w14:paraId="2C299DD6" w14:textId="77777777" w:rsidR="00F0519A" w:rsidRPr="00EF3ABA" w:rsidRDefault="00F0519A" w:rsidP="00D050C7">
            <w:pPr>
              <w:tabs>
                <w:tab w:val="left" w:pos="927"/>
              </w:tabs>
              <w:spacing w:line="480" w:lineRule="auto"/>
              <w:ind w:left="23"/>
              <w:rPr>
                <w:bCs/>
              </w:rPr>
            </w:pPr>
          </w:p>
        </w:tc>
        <w:tc>
          <w:tcPr>
            <w:tcW w:w="1134" w:type="dxa"/>
            <w:vAlign w:val="center"/>
          </w:tcPr>
          <w:p w14:paraId="5398E66B" w14:textId="77777777" w:rsidR="00F0519A" w:rsidRPr="00015E92" w:rsidRDefault="00F0519A" w:rsidP="00D050C7">
            <w:pPr>
              <w:jc w:val="center"/>
              <w:rPr>
                <w:color w:val="000000"/>
              </w:rPr>
            </w:pPr>
            <w:r w:rsidRPr="00015E92">
              <w:rPr>
                <w:color w:val="000000"/>
              </w:rPr>
              <w:t>1</w:t>
            </w:r>
          </w:p>
        </w:tc>
        <w:tc>
          <w:tcPr>
            <w:tcW w:w="1276" w:type="dxa"/>
            <w:vAlign w:val="center"/>
          </w:tcPr>
          <w:p w14:paraId="2BCC823F" w14:textId="77777777" w:rsidR="00F0519A" w:rsidRPr="00015E92" w:rsidRDefault="00F0519A" w:rsidP="00D050C7">
            <w:pPr>
              <w:jc w:val="center"/>
              <w:rPr>
                <w:color w:val="000000"/>
              </w:rPr>
            </w:pPr>
            <w:r w:rsidRPr="00015E92">
              <w:rPr>
                <w:color w:val="000000"/>
              </w:rPr>
              <w:t>4</w:t>
            </w:r>
          </w:p>
        </w:tc>
        <w:tc>
          <w:tcPr>
            <w:tcW w:w="1336" w:type="dxa"/>
            <w:vAlign w:val="center"/>
          </w:tcPr>
          <w:p w14:paraId="5FAD6986" w14:textId="77777777" w:rsidR="00F0519A" w:rsidRPr="00015E92" w:rsidRDefault="00F0519A" w:rsidP="00D050C7">
            <w:pPr>
              <w:jc w:val="center"/>
              <w:rPr>
                <w:color w:val="000000"/>
              </w:rPr>
            </w:pPr>
            <w:r w:rsidRPr="00015E92">
              <w:rPr>
                <w:color w:val="000000"/>
              </w:rPr>
              <w:t>7</w:t>
            </w:r>
          </w:p>
        </w:tc>
        <w:tc>
          <w:tcPr>
            <w:tcW w:w="1376" w:type="dxa"/>
            <w:vAlign w:val="center"/>
          </w:tcPr>
          <w:p w14:paraId="1AB63431" w14:textId="77777777" w:rsidR="00F0519A" w:rsidRPr="00015E92" w:rsidRDefault="00F0519A" w:rsidP="00D050C7">
            <w:pPr>
              <w:jc w:val="center"/>
              <w:rPr>
                <w:color w:val="000000"/>
              </w:rPr>
            </w:pPr>
            <w:r w:rsidRPr="00015E92">
              <w:rPr>
                <w:color w:val="000000"/>
              </w:rPr>
              <w:t>13</w:t>
            </w:r>
          </w:p>
        </w:tc>
        <w:tc>
          <w:tcPr>
            <w:tcW w:w="1832" w:type="dxa"/>
            <w:vAlign w:val="center"/>
          </w:tcPr>
          <w:p w14:paraId="5AFCEE9A" w14:textId="77777777" w:rsidR="00F0519A" w:rsidRPr="00015E92" w:rsidRDefault="00F0519A" w:rsidP="00D050C7">
            <w:pPr>
              <w:jc w:val="center"/>
              <w:rPr>
                <w:color w:val="000000"/>
              </w:rPr>
            </w:pPr>
            <w:r w:rsidRPr="00015E92">
              <w:rPr>
                <w:color w:val="000000"/>
              </w:rPr>
              <w:t>14</w:t>
            </w:r>
          </w:p>
        </w:tc>
      </w:tr>
      <w:tr w:rsidR="00F0519A" w:rsidRPr="00EF3ABA" w14:paraId="7E6C13E5" w14:textId="77777777" w:rsidTr="00F014D9">
        <w:trPr>
          <w:trHeight w:val="134"/>
        </w:trPr>
        <w:tc>
          <w:tcPr>
            <w:tcW w:w="2263" w:type="dxa"/>
            <w:vMerge/>
          </w:tcPr>
          <w:p w14:paraId="0B931D9C" w14:textId="77777777" w:rsidR="00F0519A" w:rsidRPr="00EF3ABA" w:rsidRDefault="00F0519A" w:rsidP="00D050C7">
            <w:pPr>
              <w:tabs>
                <w:tab w:val="left" w:pos="927"/>
              </w:tabs>
              <w:spacing w:line="480" w:lineRule="auto"/>
              <w:ind w:left="23"/>
              <w:rPr>
                <w:bCs/>
              </w:rPr>
            </w:pPr>
          </w:p>
        </w:tc>
        <w:tc>
          <w:tcPr>
            <w:tcW w:w="1134" w:type="dxa"/>
            <w:vAlign w:val="center"/>
          </w:tcPr>
          <w:p w14:paraId="25E38E2A" w14:textId="77777777" w:rsidR="00F0519A" w:rsidRPr="00015E92" w:rsidRDefault="00F0519A" w:rsidP="00D050C7">
            <w:pPr>
              <w:jc w:val="center"/>
              <w:rPr>
                <w:color w:val="000000"/>
              </w:rPr>
            </w:pPr>
            <w:r w:rsidRPr="00015E92">
              <w:rPr>
                <w:color w:val="000000"/>
              </w:rPr>
              <w:t>3</w:t>
            </w:r>
          </w:p>
        </w:tc>
        <w:tc>
          <w:tcPr>
            <w:tcW w:w="1276" w:type="dxa"/>
            <w:vAlign w:val="center"/>
          </w:tcPr>
          <w:p w14:paraId="25D1A658" w14:textId="77777777" w:rsidR="00F0519A" w:rsidRPr="00015E92" w:rsidRDefault="00F0519A" w:rsidP="00D050C7">
            <w:pPr>
              <w:jc w:val="center"/>
              <w:rPr>
                <w:color w:val="000000"/>
              </w:rPr>
            </w:pPr>
            <w:r w:rsidRPr="00015E92">
              <w:rPr>
                <w:color w:val="000000"/>
              </w:rPr>
              <w:t>8</w:t>
            </w:r>
          </w:p>
        </w:tc>
        <w:tc>
          <w:tcPr>
            <w:tcW w:w="1336" w:type="dxa"/>
            <w:vAlign w:val="center"/>
          </w:tcPr>
          <w:p w14:paraId="76E74393" w14:textId="77777777" w:rsidR="00F0519A" w:rsidRPr="00015E92" w:rsidRDefault="00F0519A" w:rsidP="00D050C7">
            <w:pPr>
              <w:jc w:val="center"/>
              <w:rPr>
                <w:color w:val="000000"/>
              </w:rPr>
            </w:pPr>
            <w:r w:rsidRPr="00015E92">
              <w:rPr>
                <w:color w:val="000000"/>
              </w:rPr>
              <w:t>9</w:t>
            </w:r>
          </w:p>
        </w:tc>
        <w:tc>
          <w:tcPr>
            <w:tcW w:w="1376" w:type="dxa"/>
            <w:vAlign w:val="center"/>
          </w:tcPr>
          <w:p w14:paraId="211854CB" w14:textId="77777777" w:rsidR="00F0519A" w:rsidRPr="00015E92" w:rsidRDefault="00F0519A" w:rsidP="00D050C7">
            <w:pPr>
              <w:jc w:val="center"/>
              <w:rPr>
                <w:color w:val="000000"/>
              </w:rPr>
            </w:pPr>
            <w:r w:rsidRPr="00015E92">
              <w:rPr>
                <w:color w:val="000000"/>
              </w:rPr>
              <w:t>13</w:t>
            </w:r>
          </w:p>
        </w:tc>
        <w:tc>
          <w:tcPr>
            <w:tcW w:w="1832" w:type="dxa"/>
            <w:vAlign w:val="center"/>
          </w:tcPr>
          <w:p w14:paraId="3D79A2EC" w14:textId="77777777" w:rsidR="00F0519A" w:rsidRPr="00015E92" w:rsidRDefault="00F0519A" w:rsidP="00D050C7">
            <w:pPr>
              <w:jc w:val="center"/>
              <w:rPr>
                <w:color w:val="000000"/>
              </w:rPr>
            </w:pPr>
            <w:r w:rsidRPr="00015E92">
              <w:rPr>
                <w:color w:val="000000"/>
              </w:rPr>
              <w:t>14</w:t>
            </w:r>
          </w:p>
        </w:tc>
      </w:tr>
      <w:tr w:rsidR="00F0519A" w:rsidRPr="00EF3ABA" w14:paraId="4978A749" w14:textId="77777777" w:rsidTr="00F014D9">
        <w:trPr>
          <w:trHeight w:val="134"/>
        </w:trPr>
        <w:tc>
          <w:tcPr>
            <w:tcW w:w="2263" w:type="dxa"/>
            <w:vMerge/>
          </w:tcPr>
          <w:p w14:paraId="13442211" w14:textId="77777777" w:rsidR="00F0519A" w:rsidRPr="00EF3ABA" w:rsidRDefault="00F0519A" w:rsidP="00D050C7">
            <w:pPr>
              <w:tabs>
                <w:tab w:val="left" w:pos="927"/>
              </w:tabs>
              <w:spacing w:line="480" w:lineRule="auto"/>
              <w:ind w:left="23"/>
              <w:rPr>
                <w:bCs/>
              </w:rPr>
            </w:pPr>
          </w:p>
        </w:tc>
        <w:tc>
          <w:tcPr>
            <w:tcW w:w="1134" w:type="dxa"/>
            <w:vAlign w:val="center"/>
          </w:tcPr>
          <w:p w14:paraId="37DBB2FA" w14:textId="77777777" w:rsidR="00F0519A" w:rsidRPr="00015E92" w:rsidRDefault="00F0519A" w:rsidP="00D050C7">
            <w:pPr>
              <w:jc w:val="center"/>
              <w:rPr>
                <w:color w:val="000000"/>
              </w:rPr>
            </w:pPr>
            <w:r w:rsidRPr="00015E92">
              <w:rPr>
                <w:color w:val="000000"/>
              </w:rPr>
              <w:t>2</w:t>
            </w:r>
          </w:p>
        </w:tc>
        <w:tc>
          <w:tcPr>
            <w:tcW w:w="1276" w:type="dxa"/>
            <w:vAlign w:val="center"/>
          </w:tcPr>
          <w:p w14:paraId="026E01A2" w14:textId="77777777" w:rsidR="00F0519A" w:rsidRPr="00015E92" w:rsidRDefault="00F0519A" w:rsidP="00D050C7">
            <w:pPr>
              <w:jc w:val="center"/>
              <w:rPr>
                <w:color w:val="000000"/>
              </w:rPr>
            </w:pPr>
            <w:r w:rsidRPr="00015E92">
              <w:rPr>
                <w:color w:val="000000"/>
              </w:rPr>
              <w:t>7</w:t>
            </w:r>
          </w:p>
        </w:tc>
        <w:tc>
          <w:tcPr>
            <w:tcW w:w="1336" w:type="dxa"/>
            <w:vAlign w:val="center"/>
          </w:tcPr>
          <w:p w14:paraId="51414B0A" w14:textId="77777777" w:rsidR="00F0519A" w:rsidRPr="00015E92" w:rsidRDefault="00F0519A" w:rsidP="00D050C7">
            <w:pPr>
              <w:jc w:val="center"/>
              <w:rPr>
                <w:color w:val="000000"/>
              </w:rPr>
            </w:pPr>
            <w:r w:rsidRPr="00015E92">
              <w:rPr>
                <w:color w:val="000000"/>
              </w:rPr>
              <w:t>9</w:t>
            </w:r>
          </w:p>
        </w:tc>
        <w:tc>
          <w:tcPr>
            <w:tcW w:w="1376" w:type="dxa"/>
            <w:vAlign w:val="center"/>
          </w:tcPr>
          <w:p w14:paraId="50E89866" w14:textId="77777777" w:rsidR="00F0519A" w:rsidRPr="00015E92" w:rsidRDefault="00F0519A" w:rsidP="00D050C7">
            <w:pPr>
              <w:jc w:val="center"/>
              <w:rPr>
                <w:color w:val="000000"/>
              </w:rPr>
            </w:pPr>
            <w:r w:rsidRPr="00015E92">
              <w:rPr>
                <w:color w:val="000000"/>
              </w:rPr>
              <w:t>11</w:t>
            </w:r>
          </w:p>
        </w:tc>
        <w:tc>
          <w:tcPr>
            <w:tcW w:w="1832" w:type="dxa"/>
            <w:vAlign w:val="center"/>
          </w:tcPr>
          <w:p w14:paraId="062B62C4" w14:textId="77777777" w:rsidR="00F0519A" w:rsidRPr="00015E92" w:rsidRDefault="00F0519A" w:rsidP="00D050C7">
            <w:pPr>
              <w:jc w:val="center"/>
              <w:rPr>
                <w:color w:val="000000"/>
              </w:rPr>
            </w:pPr>
            <w:r w:rsidRPr="00015E92">
              <w:rPr>
                <w:color w:val="000000"/>
              </w:rPr>
              <w:t>13</w:t>
            </w:r>
          </w:p>
        </w:tc>
      </w:tr>
      <w:tr w:rsidR="00F0519A" w:rsidRPr="00EF3ABA" w14:paraId="36B76737" w14:textId="77777777" w:rsidTr="00F014D9">
        <w:trPr>
          <w:trHeight w:val="134"/>
        </w:trPr>
        <w:tc>
          <w:tcPr>
            <w:tcW w:w="2263" w:type="dxa"/>
            <w:vMerge/>
          </w:tcPr>
          <w:p w14:paraId="34B66A32" w14:textId="77777777" w:rsidR="00F0519A" w:rsidRPr="00EF3ABA" w:rsidRDefault="00F0519A" w:rsidP="00D050C7">
            <w:pPr>
              <w:tabs>
                <w:tab w:val="left" w:pos="927"/>
              </w:tabs>
              <w:spacing w:line="480" w:lineRule="auto"/>
              <w:ind w:left="23"/>
              <w:rPr>
                <w:bCs/>
              </w:rPr>
            </w:pPr>
          </w:p>
        </w:tc>
        <w:tc>
          <w:tcPr>
            <w:tcW w:w="1134" w:type="dxa"/>
            <w:vAlign w:val="center"/>
          </w:tcPr>
          <w:p w14:paraId="5514CF5D" w14:textId="77777777" w:rsidR="00F0519A" w:rsidRPr="00015E92" w:rsidRDefault="00F0519A" w:rsidP="00D050C7">
            <w:pPr>
              <w:jc w:val="center"/>
              <w:rPr>
                <w:color w:val="000000"/>
              </w:rPr>
            </w:pPr>
            <w:r w:rsidRPr="00015E92">
              <w:rPr>
                <w:color w:val="000000"/>
              </w:rPr>
              <w:t>1</w:t>
            </w:r>
          </w:p>
        </w:tc>
        <w:tc>
          <w:tcPr>
            <w:tcW w:w="1276" w:type="dxa"/>
            <w:vAlign w:val="center"/>
          </w:tcPr>
          <w:p w14:paraId="1A63FC67" w14:textId="77777777" w:rsidR="00F0519A" w:rsidRPr="00015E92" w:rsidRDefault="00F0519A" w:rsidP="00D050C7">
            <w:pPr>
              <w:jc w:val="center"/>
              <w:rPr>
                <w:color w:val="000000"/>
              </w:rPr>
            </w:pPr>
            <w:r w:rsidRPr="00015E92">
              <w:rPr>
                <w:color w:val="000000"/>
              </w:rPr>
              <w:t>7</w:t>
            </w:r>
          </w:p>
        </w:tc>
        <w:tc>
          <w:tcPr>
            <w:tcW w:w="1336" w:type="dxa"/>
            <w:vAlign w:val="center"/>
          </w:tcPr>
          <w:p w14:paraId="08D6B830" w14:textId="77777777" w:rsidR="00F0519A" w:rsidRPr="00015E92" w:rsidRDefault="00F0519A" w:rsidP="00D050C7">
            <w:pPr>
              <w:jc w:val="center"/>
              <w:rPr>
                <w:color w:val="000000"/>
              </w:rPr>
            </w:pPr>
            <w:r w:rsidRPr="00015E92">
              <w:rPr>
                <w:color w:val="000000"/>
              </w:rPr>
              <w:t>8</w:t>
            </w:r>
          </w:p>
        </w:tc>
        <w:tc>
          <w:tcPr>
            <w:tcW w:w="1376" w:type="dxa"/>
            <w:vAlign w:val="center"/>
          </w:tcPr>
          <w:p w14:paraId="3064C8D4" w14:textId="77777777" w:rsidR="00F0519A" w:rsidRPr="00015E92" w:rsidRDefault="00F0519A" w:rsidP="00D050C7">
            <w:pPr>
              <w:jc w:val="center"/>
              <w:rPr>
                <w:color w:val="000000"/>
              </w:rPr>
            </w:pPr>
            <w:r w:rsidRPr="00015E92">
              <w:rPr>
                <w:color w:val="000000"/>
              </w:rPr>
              <w:t>12</w:t>
            </w:r>
          </w:p>
        </w:tc>
        <w:tc>
          <w:tcPr>
            <w:tcW w:w="1832" w:type="dxa"/>
            <w:vAlign w:val="center"/>
          </w:tcPr>
          <w:p w14:paraId="25793A1E" w14:textId="77777777" w:rsidR="00F0519A" w:rsidRPr="00015E92" w:rsidRDefault="00F0519A" w:rsidP="00D050C7">
            <w:pPr>
              <w:jc w:val="center"/>
              <w:rPr>
                <w:color w:val="000000"/>
              </w:rPr>
            </w:pPr>
            <w:r w:rsidRPr="00015E92">
              <w:rPr>
                <w:color w:val="000000"/>
              </w:rPr>
              <w:t>14</w:t>
            </w:r>
          </w:p>
        </w:tc>
      </w:tr>
      <w:tr w:rsidR="00F0519A" w:rsidRPr="00EF3ABA" w14:paraId="4C8B82AC" w14:textId="77777777" w:rsidTr="00F014D9">
        <w:trPr>
          <w:trHeight w:val="134"/>
        </w:trPr>
        <w:tc>
          <w:tcPr>
            <w:tcW w:w="2263" w:type="dxa"/>
            <w:vMerge/>
          </w:tcPr>
          <w:p w14:paraId="34FF8C69" w14:textId="77777777" w:rsidR="00F0519A" w:rsidRPr="00EF3ABA" w:rsidRDefault="00F0519A" w:rsidP="00D050C7">
            <w:pPr>
              <w:tabs>
                <w:tab w:val="left" w:pos="927"/>
              </w:tabs>
              <w:spacing w:line="480" w:lineRule="auto"/>
              <w:ind w:left="23"/>
              <w:rPr>
                <w:bCs/>
              </w:rPr>
            </w:pPr>
          </w:p>
        </w:tc>
        <w:tc>
          <w:tcPr>
            <w:tcW w:w="1134" w:type="dxa"/>
            <w:vAlign w:val="center"/>
          </w:tcPr>
          <w:p w14:paraId="4ABA7368" w14:textId="77777777" w:rsidR="00F0519A" w:rsidRPr="00015E92" w:rsidRDefault="00F0519A" w:rsidP="00D050C7">
            <w:pPr>
              <w:jc w:val="center"/>
              <w:rPr>
                <w:color w:val="000000"/>
              </w:rPr>
            </w:pPr>
            <w:r w:rsidRPr="00015E92">
              <w:rPr>
                <w:color w:val="000000"/>
              </w:rPr>
              <w:t>1</w:t>
            </w:r>
          </w:p>
        </w:tc>
        <w:tc>
          <w:tcPr>
            <w:tcW w:w="1276" w:type="dxa"/>
            <w:vAlign w:val="center"/>
          </w:tcPr>
          <w:p w14:paraId="6DEA3FC2" w14:textId="77777777" w:rsidR="00F0519A" w:rsidRPr="00015E92" w:rsidRDefault="00F0519A" w:rsidP="00D050C7">
            <w:pPr>
              <w:jc w:val="center"/>
              <w:rPr>
                <w:color w:val="000000"/>
              </w:rPr>
            </w:pPr>
            <w:r w:rsidRPr="00015E92">
              <w:rPr>
                <w:color w:val="000000"/>
              </w:rPr>
              <w:t>5</w:t>
            </w:r>
          </w:p>
        </w:tc>
        <w:tc>
          <w:tcPr>
            <w:tcW w:w="1336" w:type="dxa"/>
            <w:vAlign w:val="center"/>
          </w:tcPr>
          <w:p w14:paraId="4E9CF3A8" w14:textId="77777777" w:rsidR="00F0519A" w:rsidRPr="00015E92" w:rsidRDefault="00F0519A" w:rsidP="00D050C7">
            <w:pPr>
              <w:jc w:val="center"/>
              <w:rPr>
                <w:color w:val="000000"/>
              </w:rPr>
            </w:pPr>
            <w:r w:rsidRPr="00015E92">
              <w:rPr>
                <w:color w:val="000000"/>
              </w:rPr>
              <w:t>8</w:t>
            </w:r>
          </w:p>
        </w:tc>
        <w:tc>
          <w:tcPr>
            <w:tcW w:w="1376" w:type="dxa"/>
            <w:vAlign w:val="center"/>
          </w:tcPr>
          <w:p w14:paraId="763C495F" w14:textId="77777777" w:rsidR="00F0519A" w:rsidRPr="00015E92" w:rsidRDefault="00F0519A" w:rsidP="00D050C7">
            <w:pPr>
              <w:jc w:val="center"/>
              <w:rPr>
                <w:color w:val="000000"/>
              </w:rPr>
            </w:pPr>
            <w:r w:rsidRPr="00015E92">
              <w:rPr>
                <w:color w:val="000000"/>
              </w:rPr>
              <w:t>12</w:t>
            </w:r>
          </w:p>
        </w:tc>
        <w:tc>
          <w:tcPr>
            <w:tcW w:w="1832" w:type="dxa"/>
            <w:vAlign w:val="center"/>
          </w:tcPr>
          <w:p w14:paraId="01D7BD72" w14:textId="77777777" w:rsidR="00F0519A" w:rsidRPr="00015E92" w:rsidRDefault="00F0519A" w:rsidP="00D050C7">
            <w:pPr>
              <w:jc w:val="center"/>
              <w:rPr>
                <w:color w:val="000000"/>
              </w:rPr>
            </w:pPr>
            <w:r w:rsidRPr="00015E92">
              <w:rPr>
                <w:color w:val="000000"/>
              </w:rPr>
              <w:t>15</w:t>
            </w:r>
          </w:p>
        </w:tc>
      </w:tr>
      <w:tr w:rsidR="00F0519A" w:rsidRPr="00EF3ABA" w14:paraId="1FDF6C2A" w14:textId="77777777" w:rsidTr="00F014D9">
        <w:trPr>
          <w:trHeight w:val="134"/>
        </w:trPr>
        <w:tc>
          <w:tcPr>
            <w:tcW w:w="2263" w:type="dxa"/>
            <w:vMerge/>
          </w:tcPr>
          <w:p w14:paraId="1F20EC89" w14:textId="77777777" w:rsidR="00F0519A" w:rsidRPr="00EF3ABA" w:rsidRDefault="00F0519A" w:rsidP="00D050C7">
            <w:pPr>
              <w:tabs>
                <w:tab w:val="left" w:pos="927"/>
              </w:tabs>
              <w:spacing w:line="480" w:lineRule="auto"/>
              <w:ind w:left="23"/>
              <w:rPr>
                <w:bCs/>
              </w:rPr>
            </w:pPr>
          </w:p>
        </w:tc>
        <w:tc>
          <w:tcPr>
            <w:tcW w:w="1134" w:type="dxa"/>
            <w:vAlign w:val="center"/>
          </w:tcPr>
          <w:p w14:paraId="4D1F0B67" w14:textId="77777777" w:rsidR="00F0519A" w:rsidRPr="00015E92" w:rsidRDefault="00F0519A" w:rsidP="00D050C7">
            <w:pPr>
              <w:jc w:val="center"/>
              <w:rPr>
                <w:color w:val="000000"/>
              </w:rPr>
            </w:pPr>
            <w:r w:rsidRPr="00015E92">
              <w:rPr>
                <w:color w:val="000000"/>
              </w:rPr>
              <w:t>1</w:t>
            </w:r>
          </w:p>
        </w:tc>
        <w:tc>
          <w:tcPr>
            <w:tcW w:w="1276" w:type="dxa"/>
            <w:vAlign w:val="center"/>
          </w:tcPr>
          <w:p w14:paraId="3B053AC5" w14:textId="77777777" w:rsidR="00F0519A" w:rsidRPr="00015E92" w:rsidRDefault="00F0519A" w:rsidP="00D050C7">
            <w:pPr>
              <w:jc w:val="center"/>
              <w:rPr>
                <w:color w:val="000000"/>
              </w:rPr>
            </w:pPr>
            <w:r w:rsidRPr="00015E92">
              <w:rPr>
                <w:color w:val="000000"/>
              </w:rPr>
              <w:t>4</w:t>
            </w:r>
          </w:p>
        </w:tc>
        <w:tc>
          <w:tcPr>
            <w:tcW w:w="1336" w:type="dxa"/>
            <w:vAlign w:val="center"/>
          </w:tcPr>
          <w:p w14:paraId="52AC74ED" w14:textId="77777777" w:rsidR="00F0519A" w:rsidRPr="00015E92" w:rsidRDefault="00F0519A" w:rsidP="00D050C7">
            <w:pPr>
              <w:jc w:val="center"/>
              <w:rPr>
                <w:color w:val="000000"/>
              </w:rPr>
            </w:pPr>
            <w:r w:rsidRPr="00015E92">
              <w:rPr>
                <w:color w:val="000000"/>
              </w:rPr>
              <w:t>7</w:t>
            </w:r>
          </w:p>
        </w:tc>
        <w:tc>
          <w:tcPr>
            <w:tcW w:w="1376" w:type="dxa"/>
            <w:vAlign w:val="center"/>
          </w:tcPr>
          <w:p w14:paraId="3D0E8E60" w14:textId="77777777" w:rsidR="00F0519A" w:rsidRPr="00015E92" w:rsidRDefault="00F0519A" w:rsidP="00D050C7">
            <w:pPr>
              <w:jc w:val="center"/>
              <w:rPr>
                <w:color w:val="000000"/>
              </w:rPr>
            </w:pPr>
            <w:r w:rsidRPr="00015E92">
              <w:rPr>
                <w:color w:val="000000"/>
              </w:rPr>
              <w:t>10</w:t>
            </w:r>
          </w:p>
        </w:tc>
        <w:tc>
          <w:tcPr>
            <w:tcW w:w="1832" w:type="dxa"/>
            <w:vAlign w:val="center"/>
          </w:tcPr>
          <w:p w14:paraId="7278D063" w14:textId="77777777" w:rsidR="00F0519A" w:rsidRPr="00015E92" w:rsidRDefault="00F0519A" w:rsidP="00D050C7">
            <w:pPr>
              <w:jc w:val="center"/>
              <w:rPr>
                <w:color w:val="000000"/>
              </w:rPr>
            </w:pPr>
            <w:r w:rsidRPr="00015E92">
              <w:rPr>
                <w:color w:val="000000"/>
              </w:rPr>
              <w:t>12</w:t>
            </w:r>
          </w:p>
        </w:tc>
      </w:tr>
      <w:tr w:rsidR="00F0519A" w:rsidRPr="00EF3ABA" w14:paraId="5045AC52" w14:textId="77777777" w:rsidTr="00F014D9">
        <w:trPr>
          <w:trHeight w:val="134"/>
        </w:trPr>
        <w:tc>
          <w:tcPr>
            <w:tcW w:w="2263" w:type="dxa"/>
            <w:vMerge/>
          </w:tcPr>
          <w:p w14:paraId="59454705" w14:textId="77777777" w:rsidR="00F0519A" w:rsidRPr="00EF3ABA" w:rsidRDefault="00F0519A" w:rsidP="00D050C7">
            <w:pPr>
              <w:tabs>
                <w:tab w:val="left" w:pos="927"/>
              </w:tabs>
              <w:spacing w:line="480" w:lineRule="auto"/>
              <w:ind w:left="23"/>
              <w:rPr>
                <w:bCs/>
              </w:rPr>
            </w:pPr>
          </w:p>
        </w:tc>
        <w:tc>
          <w:tcPr>
            <w:tcW w:w="1134" w:type="dxa"/>
            <w:vAlign w:val="center"/>
          </w:tcPr>
          <w:p w14:paraId="51C27AC2" w14:textId="77777777" w:rsidR="00F0519A" w:rsidRPr="00015E92" w:rsidRDefault="00F0519A" w:rsidP="00D050C7">
            <w:pPr>
              <w:jc w:val="center"/>
              <w:rPr>
                <w:color w:val="000000"/>
              </w:rPr>
            </w:pPr>
            <w:r w:rsidRPr="00015E92">
              <w:rPr>
                <w:color w:val="000000"/>
              </w:rPr>
              <w:t>2</w:t>
            </w:r>
          </w:p>
        </w:tc>
        <w:tc>
          <w:tcPr>
            <w:tcW w:w="1276" w:type="dxa"/>
            <w:vAlign w:val="center"/>
          </w:tcPr>
          <w:p w14:paraId="2CEC4C8E" w14:textId="77777777" w:rsidR="00F0519A" w:rsidRPr="00015E92" w:rsidRDefault="00F0519A" w:rsidP="00D050C7">
            <w:pPr>
              <w:jc w:val="center"/>
              <w:rPr>
                <w:color w:val="000000"/>
              </w:rPr>
            </w:pPr>
            <w:r w:rsidRPr="00015E92">
              <w:rPr>
                <w:color w:val="000000"/>
              </w:rPr>
              <w:t>6</w:t>
            </w:r>
          </w:p>
        </w:tc>
        <w:tc>
          <w:tcPr>
            <w:tcW w:w="1336" w:type="dxa"/>
            <w:vAlign w:val="center"/>
          </w:tcPr>
          <w:p w14:paraId="0041A288" w14:textId="77777777" w:rsidR="00F0519A" w:rsidRPr="00015E92" w:rsidRDefault="00F0519A" w:rsidP="00D050C7">
            <w:pPr>
              <w:jc w:val="center"/>
              <w:rPr>
                <w:color w:val="000000"/>
              </w:rPr>
            </w:pPr>
            <w:r w:rsidRPr="00015E92">
              <w:rPr>
                <w:color w:val="000000"/>
              </w:rPr>
              <w:t>9</w:t>
            </w:r>
          </w:p>
        </w:tc>
        <w:tc>
          <w:tcPr>
            <w:tcW w:w="1376" w:type="dxa"/>
            <w:vAlign w:val="center"/>
          </w:tcPr>
          <w:p w14:paraId="7104DEB2" w14:textId="77777777" w:rsidR="00F0519A" w:rsidRPr="00015E92" w:rsidRDefault="00F0519A" w:rsidP="00D050C7">
            <w:pPr>
              <w:jc w:val="center"/>
              <w:rPr>
                <w:color w:val="000000"/>
              </w:rPr>
            </w:pPr>
            <w:r w:rsidRPr="00015E92">
              <w:rPr>
                <w:color w:val="000000"/>
              </w:rPr>
              <w:t>11</w:t>
            </w:r>
          </w:p>
        </w:tc>
        <w:tc>
          <w:tcPr>
            <w:tcW w:w="1832" w:type="dxa"/>
            <w:vAlign w:val="center"/>
          </w:tcPr>
          <w:p w14:paraId="62E041B5" w14:textId="77777777" w:rsidR="00F0519A" w:rsidRPr="00015E92" w:rsidRDefault="00F0519A" w:rsidP="00D050C7">
            <w:pPr>
              <w:jc w:val="center"/>
              <w:rPr>
                <w:color w:val="000000"/>
              </w:rPr>
            </w:pPr>
            <w:r w:rsidRPr="00015E92">
              <w:rPr>
                <w:color w:val="000000"/>
              </w:rPr>
              <w:t>15</w:t>
            </w:r>
          </w:p>
        </w:tc>
      </w:tr>
      <w:tr w:rsidR="00F0519A" w:rsidRPr="00EF3ABA" w14:paraId="1B78F3FC" w14:textId="77777777" w:rsidTr="00F014D9">
        <w:trPr>
          <w:trHeight w:val="168"/>
        </w:trPr>
        <w:tc>
          <w:tcPr>
            <w:tcW w:w="2263" w:type="dxa"/>
          </w:tcPr>
          <w:p w14:paraId="1BF0B163" w14:textId="77777777" w:rsidR="00F0519A" w:rsidRPr="00EF3ABA" w:rsidRDefault="00F0519A" w:rsidP="00D050C7">
            <w:pPr>
              <w:ind w:left="23"/>
              <w:jc w:val="center"/>
              <w:rPr>
                <w:bCs/>
              </w:rPr>
            </w:pPr>
            <w:r w:rsidRPr="00EF3ABA">
              <w:t>Среднее значение</w:t>
            </w:r>
          </w:p>
        </w:tc>
        <w:tc>
          <w:tcPr>
            <w:tcW w:w="1134" w:type="dxa"/>
            <w:vAlign w:val="center"/>
          </w:tcPr>
          <w:p w14:paraId="7BD1F682" w14:textId="77777777" w:rsidR="00F0519A" w:rsidRPr="00015E92" w:rsidRDefault="00F0519A" w:rsidP="00D050C7">
            <w:pPr>
              <w:jc w:val="center"/>
              <w:rPr>
                <w:color w:val="000000"/>
              </w:rPr>
            </w:pPr>
            <w:r w:rsidRPr="00015E92">
              <w:rPr>
                <w:bCs/>
                <w:color w:val="000000"/>
              </w:rPr>
              <w:t>2</w:t>
            </w:r>
          </w:p>
        </w:tc>
        <w:tc>
          <w:tcPr>
            <w:tcW w:w="1276" w:type="dxa"/>
            <w:vAlign w:val="center"/>
          </w:tcPr>
          <w:p w14:paraId="40EAC75F" w14:textId="77777777" w:rsidR="00F0519A" w:rsidRPr="00015E92" w:rsidRDefault="00F0519A" w:rsidP="00D050C7">
            <w:pPr>
              <w:jc w:val="center"/>
              <w:rPr>
                <w:color w:val="000000"/>
              </w:rPr>
            </w:pPr>
            <w:r w:rsidRPr="00015E92">
              <w:rPr>
                <w:bCs/>
                <w:color w:val="000000"/>
              </w:rPr>
              <w:t>6</w:t>
            </w:r>
          </w:p>
        </w:tc>
        <w:tc>
          <w:tcPr>
            <w:tcW w:w="1336" w:type="dxa"/>
            <w:vAlign w:val="center"/>
          </w:tcPr>
          <w:p w14:paraId="09EF61F4" w14:textId="77777777" w:rsidR="00F0519A" w:rsidRPr="00015E92" w:rsidRDefault="00F0519A" w:rsidP="00D050C7">
            <w:pPr>
              <w:jc w:val="center"/>
              <w:rPr>
                <w:color w:val="000000"/>
              </w:rPr>
            </w:pPr>
            <w:r w:rsidRPr="00015E92">
              <w:rPr>
                <w:bCs/>
                <w:color w:val="000000"/>
              </w:rPr>
              <w:t>8</w:t>
            </w:r>
          </w:p>
        </w:tc>
        <w:tc>
          <w:tcPr>
            <w:tcW w:w="1376" w:type="dxa"/>
            <w:vAlign w:val="center"/>
          </w:tcPr>
          <w:p w14:paraId="3F8D8A55" w14:textId="77777777" w:rsidR="00F0519A" w:rsidRPr="00015E92" w:rsidRDefault="00F0519A" w:rsidP="00D050C7">
            <w:pPr>
              <w:jc w:val="center"/>
              <w:rPr>
                <w:color w:val="000000"/>
              </w:rPr>
            </w:pPr>
            <w:r w:rsidRPr="00015E92">
              <w:rPr>
                <w:bCs/>
                <w:color w:val="000000"/>
              </w:rPr>
              <w:t>11</w:t>
            </w:r>
          </w:p>
        </w:tc>
        <w:tc>
          <w:tcPr>
            <w:tcW w:w="1832" w:type="dxa"/>
            <w:vAlign w:val="center"/>
          </w:tcPr>
          <w:p w14:paraId="3400BDAA" w14:textId="77777777" w:rsidR="00F0519A" w:rsidRPr="00015E92" w:rsidRDefault="00F0519A" w:rsidP="00D050C7">
            <w:pPr>
              <w:jc w:val="center"/>
              <w:rPr>
                <w:color w:val="000000"/>
              </w:rPr>
            </w:pPr>
            <w:r w:rsidRPr="00015E92">
              <w:rPr>
                <w:bCs/>
                <w:color w:val="000000"/>
              </w:rPr>
              <w:t>13</w:t>
            </w:r>
          </w:p>
        </w:tc>
      </w:tr>
      <w:tr w:rsidR="00F0519A" w:rsidRPr="00EF3ABA" w14:paraId="06484EAD" w14:textId="77777777" w:rsidTr="00E36A78">
        <w:trPr>
          <w:trHeight w:val="64"/>
        </w:trPr>
        <w:tc>
          <w:tcPr>
            <w:tcW w:w="2263" w:type="dxa"/>
          </w:tcPr>
          <w:p w14:paraId="0A34BA21" w14:textId="3EDAA7F6" w:rsidR="00F0519A" w:rsidRPr="00EF3ABA" w:rsidRDefault="00F0519A" w:rsidP="00E36A78">
            <w:pPr>
              <w:ind w:left="-109" w:right="-108"/>
              <w:jc w:val="center"/>
              <w:rPr>
                <w:bCs/>
              </w:rPr>
            </w:pPr>
            <w:r w:rsidRPr="00EF3ABA">
              <w:t>Кол</w:t>
            </w:r>
            <w:r w:rsidR="00E36A78">
              <w:t>-</w:t>
            </w:r>
            <w:r w:rsidRPr="00EF3ABA">
              <w:t>во элементов, n</w:t>
            </w:r>
          </w:p>
        </w:tc>
        <w:tc>
          <w:tcPr>
            <w:tcW w:w="1134" w:type="dxa"/>
            <w:vAlign w:val="center"/>
          </w:tcPr>
          <w:p w14:paraId="23D54494" w14:textId="77777777" w:rsidR="00F0519A" w:rsidRPr="00015E92" w:rsidRDefault="00F0519A" w:rsidP="00D050C7">
            <w:pPr>
              <w:tabs>
                <w:tab w:val="left" w:pos="927"/>
              </w:tabs>
              <w:jc w:val="center"/>
              <w:rPr>
                <w:bCs/>
              </w:rPr>
            </w:pPr>
            <w:r w:rsidRPr="00015E92">
              <w:rPr>
                <w:bCs/>
              </w:rPr>
              <w:t>12</w:t>
            </w:r>
          </w:p>
        </w:tc>
        <w:tc>
          <w:tcPr>
            <w:tcW w:w="1276" w:type="dxa"/>
            <w:vAlign w:val="center"/>
          </w:tcPr>
          <w:p w14:paraId="47B4AB45" w14:textId="77777777" w:rsidR="00F0519A" w:rsidRPr="00015E92" w:rsidRDefault="00F0519A" w:rsidP="00D050C7">
            <w:pPr>
              <w:tabs>
                <w:tab w:val="left" w:pos="927"/>
              </w:tabs>
              <w:jc w:val="center"/>
              <w:rPr>
                <w:bCs/>
              </w:rPr>
            </w:pPr>
            <w:r w:rsidRPr="00015E92">
              <w:rPr>
                <w:bCs/>
              </w:rPr>
              <w:t>12</w:t>
            </w:r>
          </w:p>
        </w:tc>
        <w:tc>
          <w:tcPr>
            <w:tcW w:w="1336" w:type="dxa"/>
            <w:vAlign w:val="center"/>
          </w:tcPr>
          <w:p w14:paraId="791B572C" w14:textId="77777777" w:rsidR="00F0519A" w:rsidRPr="00015E92" w:rsidRDefault="00F0519A" w:rsidP="00D050C7">
            <w:pPr>
              <w:tabs>
                <w:tab w:val="left" w:pos="927"/>
              </w:tabs>
              <w:jc w:val="center"/>
              <w:rPr>
                <w:bCs/>
              </w:rPr>
            </w:pPr>
            <w:r w:rsidRPr="00015E92">
              <w:rPr>
                <w:bCs/>
              </w:rPr>
              <w:t>12</w:t>
            </w:r>
          </w:p>
        </w:tc>
        <w:tc>
          <w:tcPr>
            <w:tcW w:w="1376" w:type="dxa"/>
            <w:vAlign w:val="center"/>
          </w:tcPr>
          <w:p w14:paraId="28EC1C69" w14:textId="77777777" w:rsidR="00F0519A" w:rsidRPr="00015E92" w:rsidRDefault="00F0519A" w:rsidP="00D050C7">
            <w:pPr>
              <w:tabs>
                <w:tab w:val="left" w:pos="927"/>
              </w:tabs>
              <w:jc w:val="center"/>
              <w:rPr>
                <w:bCs/>
              </w:rPr>
            </w:pPr>
            <w:r w:rsidRPr="00015E92">
              <w:rPr>
                <w:bCs/>
              </w:rPr>
              <w:t>12</w:t>
            </w:r>
          </w:p>
        </w:tc>
        <w:tc>
          <w:tcPr>
            <w:tcW w:w="1832" w:type="dxa"/>
            <w:vAlign w:val="center"/>
          </w:tcPr>
          <w:p w14:paraId="050AB181" w14:textId="77777777" w:rsidR="00F0519A" w:rsidRPr="00015E92" w:rsidRDefault="00F0519A" w:rsidP="00D050C7">
            <w:pPr>
              <w:tabs>
                <w:tab w:val="left" w:pos="927"/>
              </w:tabs>
              <w:jc w:val="center"/>
              <w:rPr>
                <w:bCs/>
              </w:rPr>
            </w:pPr>
            <w:r w:rsidRPr="00015E92">
              <w:rPr>
                <w:bCs/>
              </w:rPr>
              <w:t>12</w:t>
            </w:r>
          </w:p>
        </w:tc>
      </w:tr>
      <w:tr w:rsidR="00F0519A" w:rsidRPr="00EF3ABA" w14:paraId="3241E863" w14:textId="77777777" w:rsidTr="00F014D9">
        <w:trPr>
          <w:trHeight w:val="287"/>
        </w:trPr>
        <w:tc>
          <w:tcPr>
            <w:tcW w:w="2263" w:type="dxa"/>
          </w:tcPr>
          <w:p w14:paraId="1EFEE7CA" w14:textId="77777777" w:rsidR="00F0519A" w:rsidRPr="00EF3ABA" w:rsidRDefault="00F0519A" w:rsidP="00D050C7">
            <w:pPr>
              <w:ind w:left="23"/>
              <w:jc w:val="center"/>
              <w:rPr>
                <w:bCs/>
              </w:rPr>
            </w:pPr>
            <w:r w:rsidRPr="00EF3ABA">
              <w:t>Степени свободы, f</w:t>
            </w:r>
          </w:p>
        </w:tc>
        <w:tc>
          <w:tcPr>
            <w:tcW w:w="1134" w:type="dxa"/>
            <w:vAlign w:val="center"/>
          </w:tcPr>
          <w:p w14:paraId="340EF8EA" w14:textId="77777777" w:rsidR="00F0519A" w:rsidRPr="00015E92" w:rsidRDefault="00F0519A" w:rsidP="00D050C7">
            <w:pPr>
              <w:tabs>
                <w:tab w:val="left" w:pos="927"/>
              </w:tabs>
              <w:jc w:val="center"/>
              <w:rPr>
                <w:bCs/>
              </w:rPr>
            </w:pPr>
            <w:r w:rsidRPr="00015E92">
              <w:rPr>
                <w:bCs/>
              </w:rPr>
              <w:t>11</w:t>
            </w:r>
          </w:p>
        </w:tc>
        <w:tc>
          <w:tcPr>
            <w:tcW w:w="1276" w:type="dxa"/>
            <w:vAlign w:val="center"/>
          </w:tcPr>
          <w:p w14:paraId="3D6FFC41" w14:textId="77777777" w:rsidR="00F0519A" w:rsidRPr="00015E92" w:rsidRDefault="00F0519A" w:rsidP="00D050C7">
            <w:pPr>
              <w:tabs>
                <w:tab w:val="left" w:pos="927"/>
              </w:tabs>
              <w:jc w:val="center"/>
              <w:rPr>
                <w:bCs/>
              </w:rPr>
            </w:pPr>
            <w:r w:rsidRPr="00015E92">
              <w:rPr>
                <w:bCs/>
              </w:rPr>
              <w:t>11</w:t>
            </w:r>
          </w:p>
        </w:tc>
        <w:tc>
          <w:tcPr>
            <w:tcW w:w="1336" w:type="dxa"/>
            <w:vAlign w:val="center"/>
          </w:tcPr>
          <w:p w14:paraId="0C2D1BE3" w14:textId="77777777" w:rsidR="00F0519A" w:rsidRPr="00015E92" w:rsidRDefault="00F0519A" w:rsidP="00D050C7">
            <w:pPr>
              <w:tabs>
                <w:tab w:val="left" w:pos="927"/>
              </w:tabs>
              <w:jc w:val="center"/>
              <w:rPr>
                <w:bCs/>
              </w:rPr>
            </w:pPr>
            <w:r w:rsidRPr="00015E92">
              <w:rPr>
                <w:bCs/>
              </w:rPr>
              <w:t>11</w:t>
            </w:r>
          </w:p>
        </w:tc>
        <w:tc>
          <w:tcPr>
            <w:tcW w:w="1376" w:type="dxa"/>
            <w:vAlign w:val="center"/>
          </w:tcPr>
          <w:p w14:paraId="399397E0" w14:textId="77777777" w:rsidR="00F0519A" w:rsidRPr="00015E92" w:rsidRDefault="00F0519A" w:rsidP="00D050C7">
            <w:pPr>
              <w:tabs>
                <w:tab w:val="left" w:pos="927"/>
              </w:tabs>
              <w:jc w:val="center"/>
              <w:rPr>
                <w:bCs/>
              </w:rPr>
            </w:pPr>
            <w:r w:rsidRPr="00015E92">
              <w:rPr>
                <w:bCs/>
              </w:rPr>
              <w:t>11</w:t>
            </w:r>
          </w:p>
        </w:tc>
        <w:tc>
          <w:tcPr>
            <w:tcW w:w="1832" w:type="dxa"/>
            <w:vAlign w:val="center"/>
          </w:tcPr>
          <w:p w14:paraId="6E363FFE" w14:textId="77777777" w:rsidR="00F0519A" w:rsidRPr="00015E92" w:rsidRDefault="00F0519A" w:rsidP="00D050C7">
            <w:pPr>
              <w:tabs>
                <w:tab w:val="left" w:pos="927"/>
              </w:tabs>
              <w:jc w:val="center"/>
              <w:rPr>
                <w:bCs/>
              </w:rPr>
            </w:pPr>
            <w:r w:rsidRPr="00015E92">
              <w:rPr>
                <w:bCs/>
              </w:rPr>
              <w:t>11</w:t>
            </w:r>
          </w:p>
        </w:tc>
      </w:tr>
      <w:tr w:rsidR="00F0519A" w:rsidRPr="00EF3ABA" w14:paraId="308373E5" w14:textId="77777777" w:rsidTr="00F014D9">
        <w:trPr>
          <w:trHeight w:val="253"/>
        </w:trPr>
        <w:tc>
          <w:tcPr>
            <w:tcW w:w="2263" w:type="dxa"/>
          </w:tcPr>
          <w:p w14:paraId="257CF436" w14:textId="77777777" w:rsidR="00F0519A" w:rsidRPr="00EF3ABA" w:rsidRDefault="00F0519A" w:rsidP="00D050C7">
            <w:pPr>
              <w:ind w:left="23"/>
              <w:jc w:val="center"/>
              <w:rPr>
                <w:bCs/>
              </w:rPr>
            </w:pPr>
            <w:r w:rsidRPr="00EF3ABA">
              <w:t>Дисперсия</w:t>
            </w:r>
          </w:p>
        </w:tc>
        <w:tc>
          <w:tcPr>
            <w:tcW w:w="1134" w:type="dxa"/>
            <w:vAlign w:val="center"/>
          </w:tcPr>
          <w:p w14:paraId="45B171B7" w14:textId="77777777" w:rsidR="00F0519A" w:rsidRPr="00015E92" w:rsidRDefault="00F0519A" w:rsidP="00D050C7">
            <w:pPr>
              <w:jc w:val="center"/>
              <w:rPr>
                <w:color w:val="000000"/>
              </w:rPr>
            </w:pPr>
            <w:r w:rsidRPr="00015E92">
              <w:rPr>
                <w:bCs/>
                <w:color w:val="000000"/>
              </w:rPr>
              <w:t>0,8</w:t>
            </w:r>
          </w:p>
        </w:tc>
        <w:tc>
          <w:tcPr>
            <w:tcW w:w="1276" w:type="dxa"/>
            <w:vAlign w:val="center"/>
          </w:tcPr>
          <w:p w14:paraId="436458DD" w14:textId="77777777" w:rsidR="00F0519A" w:rsidRPr="00015E92" w:rsidRDefault="00F0519A" w:rsidP="00D050C7">
            <w:pPr>
              <w:jc w:val="center"/>
              <w:rPr>
                <w:color w:val="000000"/>
              </w:rPr>
            </w:pPr>
            <w:r w:rsidRPr="00015E92">
              <w:rPr>
                <w:bCs/>
                <w:color w:val="000000"/>
              </w:rPr>
              <w:t>2,3</w:t>
            </w:r>
          </w:p>
        </w:tc>
        <w:tc>
          <w:tcPr>
            <w:tcW w:w="1336" w:type="dxa"/>
            <w:vAlign w:val="center"/>
          </w:tcPr>
          <w:p w14:paraId="7BB1F8E3" w14:textId="77777777" w:rsidR="00F0519A" w:rsidRPr="00015E92" w:rsidRDefault="00F0519A" w:rsidP="00D050C7">
            <w:pPr>
              <w:jc w:val="center"/>
              <w:rPr>
                <w:color w:val="000000"/>
              </w:rPr>
            </w:pPr>
            <w:r w:rsidRPr="00015E92">
              <w:rPr>
                <w:bCs/>
                <w:color w:val="000000"/>
              </w:rPr>
              <w:t>1,7</w:t>
            </w:r>
          </w:p>
        </w:tc>
        <w:tc>
          <w:tcPr>
            <w:tcW w:w="1376" w:type="dxa"/>
            <w:vAlign w:val="center"/>
          </w:tcPr>
          <w:p w14:paraId="75A61E2A" w14:textId="77777777" w:rsidR="00F0519A" w:rsidRPr="00015E92" w:rsidRDefault="00F0519A" w:rsidP="00D050C7">
            <w:pPr>
              <w:jc w:val="center"/>
              <w:rPr>
                <w:color w:val="000000"/>
              </w:rPr>
            </w:pPr>
            <w:r w:rsidRPr="00015E92">
              <w:rPr>
                <w:bCs/>
                <w:color w:val="000000"/>
              </w:rPr>
              <w:t>2</w:t>
            </w:r>
          </w:p>
        </w:tc>
        <w:tc>
          <w:tcPr>
            <w:tcW w:w="1832" w:type="dxa"/>
            <w:vAlign w:val="center"/>
          </w:tcPr>
          <w:p w14:paraId="00E01B49" w14:textId="77777777" w:rsidR="00F0519A" w:rsidRPr="00015E92" w:rsidRDefault="00F0519A" w:rsidP="00D050C7">
            <w:pPr>
              <w:jc w:val="center"/>
              <w:rPr>
                <w:color w:val="000000"/>
              </w:rPr>
            </w:pPr>
            <w:r w:rsidRPr="00015E92">
              <w:rPr>
                <w:bCs/>
                <w:color w:val="000000"/>
              </w:rPr>
              <w:t>1,7</w:t>
            </w:r>
          </w:p>
        </w:tc>
      </w:tr>
      <w:tr w:rsidR="00F0519A" w:rsidRPr="00EF3ABA" w14:paraId="2D12F23A" w14:textId="77777777" w:rsidTr="00E36A78">
        <w:trPr>
          <w:trHeight w:val="64"/>
        </w:trPr>
        <w:tc>
          <w:tcPr>
            <w:tcW w:w="2263" w:type="dxa"/>
          </w:tcPr>
          <w:p w14:paraId="3E01F0C2" w14:textId="75AB42A0" w:rsidR="00F0519A" w:rsidRPr="00E36A78" w:rsidRDefault="00E36A78" w:rsidP="00D050C7">
            <w:pPr>
              <w:ind w:left="23"/>
              <w:jc w:val="center"/>
              <w:rPr>
                <w:bCs/>
              </w:rPr>
            </w:pPr>
            <w:r>
              <w:t>СО</w:t>
            </w:r>
          </w:p>
        </w:tc>
        <w:tc>
          <w:tcPr>
            <w:tcW w:w="1134" w:type="dxa"/>
            <w:vAlign w:val="center"/>
          </w:tcPr>
          <w:p w14:paraId="6B7E1C47" w14:textId="77777777" w:rsidR="00F0519A" w:rsidRPr="00015E92" w:rsidRDefault="00F0519A" w:rsidP="00D050C7">
            <w:pPr>
              <w:jc w:val="center"/>
              <w:rPr>
                <w:color w:val="000000"/>
              </w:rPr>
            </w:pPr>
            <w:r w:rsidRPr="00015E92">
              <w:rPr>
                <w:bCs/>
                <w:color w:val="000000"/>
              </w:rPr>
              <w:t>0,87</w:t>
            </w:r>
          </w:p>
        </w:tc>
        <w:tc>
          <w:tcPr>
            <w:tcW w:w="1276" w:type="dxa"/>
            <w:vAlign w:val="center"/>
          </w:tcPr>
          <w:p w14:paraId="600FB133" w14:textId="77777777" w:rsidR="00F0519A" w:rsidRPr="00015E92" w:rsidRDefault="00F0519A" w:rsidP="00D050C7">
            <w:pPr>
              <w:jc w:val="center"/>
              <w:rPr>
                <w:color w:val="000000"/>
              </w:rPr>
            </w:pPr>
            <w:r w:rsidRPr="00015E92">
              <w:rPr>
                <w:bCs/>
                <w:color w:val="000000"/>
              </w:rPr>
              <w:t>1,53</w:t>
            </w:r>
          </w:p>
        </w:tc>
        <w:tc>
          <w:tcPr>
            <w:tcW w:w="1336" w:type="dxa"/>
            <w:vAlign w:val="center"/>
          </w:tcPr>
          <w:p w14:paraId="550DD076" w14:textId="77777777" w:rsidR="00F0519A" w:rsidRPr="00015E92" w:rsidRDefault="00F0519A" w:rsidP="00D050C7">
            <w:pPr>
              <w:jc w:val="center"/>
              <w:rPr>
                <w:color w:val="000000"/>
              </w:rPr>
            </w:pPr>
            <w:r w:rsidRPr="00015E92">
              <w:rPr>
                <w:bCs/>
                <w:color w:val="000000"/>
              </w:rPr>
              <w:t>1,30</w:t>
            </w:r>
          </w:p>
        </w:tc>
        <w:tc>
          <w:tcPr>
            <w:tcW w:w="1376" w:type="dxa"/>
            <w:vAlign w:val="center"/>
          </w:tcPr>
          <w:p w14:paraId="0E031E08" w14:textId="77777777" w:rsidR="00F0519A" w:rsidRPr="00015E92" w:rsidRDefault="00F0519A" w:rsidP="00D050C7">
            <w:pPr>
              <w:jc w:val="center"/>
              <w:rPr>
                <w:color w:val="000000"/>
              </w:rPr>
            </w:pPr>
            <w:r w:rsidRPr="00015E92">
              <w:rPr>
                <w:bCs/>
                <w:color w:val="000000"/>
              </w:rPr>
              <w:t>1,41</w:t>
            </w:r>
          </w:p>
        </w:tc>
        <w:tc>
          <w:tcPr>
            <w:tcW w:w="1832" w:type="dxa"/>
            <w:vAlign w:val="center"/>
          </w:tcPr>
          <w:p w14:paraId="28A3C03F" w14:textId="77777777" w:rsidR="00F0519A" w:rsidRPr="00015E92" w:rsidRDefault="00F0519A" w:rsidP="00D050C7">
            <w:pPr>
              <w:jc w:val="center"/>
              <w:rPr>
                <w:color w:val="000000"/>
              </w:rPr>
            </w:pPr>
            <w:r w:rsidRPr="00015E92">
              <w:rPr>
                <w:bCs/>
                <w:color w:val="000000"/>
              </w:rPr>
              <w:t>1,31</w:t>
            </w:r>
          </w:p>
        </w:tc>
      </w:tr>
    </w:tbl>
    <w:p w14:paraId="604CDBA1" w14:textId="53BD7257" w:rsidR="00F0519A" w:rsidRPr="00F014D9" w:rsidRDefault="00F0519A" w:rsidP="00F0519A">
      <w:pPr>
        <w:pStyle w:val="aff"/>
        <w:spacing w:after="0"/>
        <w:rPr>
          <w:lang w:val="en-US"/>
        </w:rPr>
      </w:pPr>
      <w:r w:rsidRPr="003E68EC">
        <w:rPr>
          <w:b/>
        </w:rPr>
        <w:lastRenderedPageBreak/>
        <w:t>Таблица 2-</w:t>
      </w:r>
      <w:r>
        <w:rPr>
          <w:b/>
        </w:rPr>
        <w:t>10</w:t>
      </w:r>
      <w:r w:rsidRPr="003E68EC">
        <w:rPr>
          <w:b/>
        </w:rPr>
        <w:t>.</w:t>
      </w:r>
      <w:r w:rsidRPr="003E68EC">
        <w:t xml:space="preserve"> </w:t>
      </w:r>
      <w:r w:rsidRPr="002B180A">
        <w:t>Статистическая оценка результатов</w:t>
      </w:r>
      <w:r w:rsidR="00F014D9">
        <w:rPr>
          <w:lang w:val="en-US"/>
        </w:rPr>
        <w:t>.</w:t>
      </w:r>
    </w:p>
    <w:tbl>
      <w:tblPr>
        <w:tblStyle w:val="34"/>
        <w:tblW w:w="9351" w:type="dxa"/>
        <w:tblLook w:val="04A0" w:firstRow="1" w:lastRow="0" w:firstColumn="1" w:lastColumn="0" w:noHBand="0" w:noVBand="1"/>
      </w:tblPr>
      <w:tblGrid>
        <w:gridCol w:w="2689"/>
        <w:gridCol w:w="1134"/>
        <w:gridCol w:w="1276"/>
        <w:gridCol w:w="1276"/>
        <w:gridCol w:w="1417"/>
        <w:gridCol w:w="1559"/>
      </w:tblGrid>
      <w:tr w:rsidR="00F0519A" w:rsidRPr="00D818E3" w14:paraId="3C8A5664" w14:textId="77777777" w:rsidTr="00E36A78">
        <w:trPr>
          <w:trHeight w:val="177"/>
        </w:trPr>
        <w:tc>
          <w:tcPr>
            <w:tcW w:w="2689" w:type="dxa"/>
            <w:vMerge w:val="restart"/>
            <w:textDirection w:val="btLr"/>
            <w:vAlign w:val="center"/>
          </w:tcPr>
          <w:p w14:paraId="27A8A06B" w14:textId="77777777" w:rsidR="00F0519A" w:rsidRPr="00015E92" w:rsidRDefault="00F0519A" w:rsidP="00D050C7">
            <w:pPr>
              <w:ind w:left="23"/>
              <w:jc w:val="center"/>
              <w:rPr>
                <w:bCs/>
              </w:rPr>
            </w:pPr>
            <w:r w:rsidRPr="00015E92">
              <w:rPr>
                <w:b/>
              </w:rPr>
              <w:t xml:space="preserve">Среда растворения: </w:t>
            </w:r>
            <w:r w:rsidRPr="00015E92">
              <w:t xml:space="preserve">фосфатный буферный раствор рН 6,8 </w:t>
            </w:r>
          </w:p>
        </w:tc>
        <w:tc>
          <w:tcPr>
            <w:tcW w:w="6662" w:type="dxa"/>
            <w:gridSpan w:val="5"/>
            <w:shd w:val="clear" w:color="auto" w:fill="D9D9D9" w:themeFill="background1" w:themeFillShade="D9"/>
            <w:vAlign w:val="center"/>
          </w:tcPr>
          <w:p w14:paraId="0B1EED82" w14:textId="10D80CD9" w:rsidR="00F0519A" w:rsidRPr="00015E92" w:rsidRDefault="00F0519A" w:rsidP="00D050C7">
            <w:pPr>
              <w:jc w:val="center"/>
              <w:rPr>
                <w:b/>
                <w:bCs/>
              </w:rPr>
            </w:pPr>
            <w:r w:rsidRPr="00015E92">
              <w:rPr>
                <w:b/>
              </w:rPr>
              <w:t>Ленвима</w:t>
            </w:r>
            <w:r w:rsidR="00F014D9" w:rsidRPr="00F014D9">
              <w:rPr>
                <w:b/>
                <w:vertAlign w:val="superscript"/>
                <w:lang w:val="en-US"/>
              </w:rPr>
              <w:t>®</w:t>
            </w:r>
            <w:r w:rsidR="00F014D9">
              <w:rPr>
                <w:b/>
                <w:lang w:val="en-US"/>
              </w:rPr>
              <w:t>,</w:t>
            </w:r>
            <w:r w:rsidRPr="00015E92">
              <w:rPr>
                <w:b/>
              </w:rPr>
              <w:t xml:space="preserve"> капсулы, 10 мг </w:t>
            </w:r>
          </w:p>
        </w:tc>
      </w:tr>
      <w:tr w:rsidR="00F0519A" w:rsidRPr="00D818E3" w14:paraId="236EBFD8" w14:textId="77777777" w:rsidTr="00E36A78">
        <w:tc>
          <w:tcPr>
            <w:tcW w:w="2689" w:type="dxa"/>
            <w:vMerge/>
            <w:vAlign w:val="center"/>
          </w:tcPr>
          <w:p w14:paraId="2220FCB7" w14:textId="77777777" w:rsidR="00F0519A" w:rsidRPr="00015E92" w:rsidRDefault="00F0519A" w:rsidP="00D050C7">
            <w:pPr>
              <w:tabs>
                <w:tab w:val="left" w:pos="927"/>
              </w:tabs>
              <w:spacing w:line="480" w:lineRule="auto"/>
              <w:ind w:left="23"/>
              <w:rPr>
                <w:bCs/>
                <w:highlight w:val="yellow"/>
              </w:rPr>
            </w:pPr>
          </w:p>
        </w:tc>
        <w:tc>
          <w:tcPr>
            <w:tcW w:w="1134" w:type="dxa"/>
            <w:shd w:val="clear" w:color="auto" w:fill="D9D9D9" w:themeFill="background1" w:themeFillShade="D9"/>
            <w:vAlign w:val="center"/>
          </w:tcPr>
          <w:p w14:paraId="668BCFC5" w14:textId="77777777" w:rsidR="00F0519A" w:rsidRPr="00015E92" w:rsidRDefault="00F0519A" w:rsidP="00F014D9">
            <w:pPr>
              <w:spacing w:line="276" w:lineRule="auto"/>
              <w:ind w:left="-82" w:right="-115"/>
              <w:jc w:val="center"/>
              <w:rPr>
                <w:b/>
                <w:bCs/>
                <w:color w:val="000000"/>
              </w:rPr>
            </w:pPr>
            <w:r w:rsidRPr="00015E92">
              <w:rPr>
                <w:b/>
                <w:bCs/>
                <w:color w:val="000000"/>
              </w:rPr>
              <w:t>10 мин</w:t>
            </w:r>
          </w:p>
        </w:tc>
        <w:tc>
          <w:tcPr>
            <w:tcW w:w="1276" w:type="dxa"/>
            <w:shd w:val="clear" w:color="auto" w:fill="D9D9D9" w:themeFill="background1" w:themeFillShade="D9"/>
            <w:vAlign w:val="center"/>
          </w:tcPr>
          <w:p w14:paraId="1CAEA9DC" w14:textId="77777777" w:rsidR="00F0519A" w:rsidRPr="00015E92" w:rsidRDefault="00F0519A" w:rsidP="00F014D9">
            <w:pPr>
              <w:jc w:val="center"/>
              <w:rPr>
                <w:b/>
              </w:rPr>
            </w:pPr>
            <w:r w:rsidRPr="00015E92">
              <w:rPr>
                <w:b/>
                <w:bCs/>
                <w:color w:val="000000"/>
              </w:rPr>
              <w:t>15 мин</w:t>
            </w:r>
          </w:p>
        </w:tc>
        <w:tc>
          <w:tcPr>
            <w:tcW w:w="1276" w:type="dxa"/>
            <w:shd w:val="clear" w:color="auto" w:fill="D9D9D9" w:themeFill="background1" w:themeFillShade="D9"/>
            <w:vAlign w:val="center"/>
          </w:tcPr>
          <w:p w14:paraId="73B728F9" w14:textId="77777777" w:rsidR="00F0519A" w:rsidRPr="00015E92" w:rsidRDefault="00F0519A" w:rsidP="00F014D9">
            <w:pPr>
              <w:jc w:val="center"/>
              <w:rPr>
                <w:b/>
              </w:rPr>
            </w:pPr>
            <w:r w:rsidRPr="00015E92">
              <w:rPr>
                <w:b/>
                <w:bCs/>
                <w:color w:val="000000"/>
              </w:rPr>
              <w:t>20 мин</w:t>
            </w:r>
          </w:p>
        </w:tc>
        <w:tc>
          <w:tcPr>
            <w:tcW w:w="1417" w:type="dxa"/>
            <w:shd w:val="clear" w:color="auto" w:fill="D9D9D9" w:themeFill="background1" w:themeFillShade="D9"/>
            <w:vAlign w:val="center"/>
          </w:tcPr>
          <w:p w14:paraId="54ABC04F" w14:textId="77777777" w:rsidR="00F0519A" w:rsidRPr="00015E92" w:rsidRDefault="00F0519A" w:rsidP="00F014D9">
            <w:pPr>
              <w:jc w:val="center"/>
              <w:rPr>
                <w:b/>
              </w:rPr>
            </w:pPr>
            <w:r w:rsidRPr="00015E92">
              <w:rPr>
                <w:b/>
                <w:bCs/>
                <w:color w:val="000000"/>
              </w:rPr>
              <w:t>30 мин</w:t>
            </w:r>
          </w:p>
        </w:tc>
        <w:tc>
          <w:tcPr>
            <w:tcW w:w="1559" w:type="dxa"/>
            <w:shd w:val="clear" w:color="auto" w:fill="D9D9D9" w:themeFill="background1" w:themeFillShade="D9"/>
            <w:vAlign w:val="center"/>
          </w:tcPr>
          <w:p w14:paraId="5BFD673F" w14:textId="77777777" w:rsidR="00F0519A" w:rsidRPr="00015E92" w:rsidRDefault="00F0519A" w:rsidP="00F014D9">
            <w:pPr>
              <w:jc w:val="center"/>
              <w:rPr>
                <w:b/>
              </w:rPr>
            </w:pPr>
            <w:r w:rsidRPr="00015E92">
              <w:rPr>
                <w:b/>
                <w:bCs/>
                <w:color w:val="000000"/>
              </w:rPr>
              <w:t>45 мин</w:t>
            </w:r>
          </w:p>
        </w:tc>
      </w:tr>
      <w:tr w:rsidR="00F0519A" w:rsidRPr="00D818E3" w14:paraId="285DAC49" w14:textId="77777777" w:rsidTr="00E36A78">
        <w:tc>
          <w:tcPr>
            <w:tcW w:w="2689" w:type="dxa"/>
            <w:vMerge/>
            <w:vAlign w:val="center"/>
          </w:tcPr>
          <w:p w14:paraId="6AC280C8"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42D36527" w14:textId="77777777" w:rsidR="00F0519A" w:rsidRPr="00015E92" w:rsidRDefault="00F0519A" w:rsidP="00D050C7">
            <w:pPr>
              <w:jc w:val="center"/>
              <w:rPr>
                <w:color w:val="000000"/>
              </w:rPr>
            </w:pPr>
            <w:r w:rsidRPr="00015E92">
              <w:rPr>
                <w:color w:val="000000"/>
              </w:rPr>
              <w:t>6</w:t>
            </w:r>
          </w:p>
        </w:tc>
        <w:tc>
          <w:tcPr>
            <w:tcW w:w="1276" w:type="dxa"/>
            <w:vAlign w:val="center"/>
          </w:tcPr>
          <w:p w14:paraId="42DC639B" w14:textId="77777777" w:rsidR="00F0519A" w:rsidRPr="00015E92" w:rsidRDefault="00F0519A" w:rsidP="00D050C7">
            <w:pPr>
              <w:jc w:val="center"/>
              <w:rPr>
                <w:color w:val="000000"/>
              </w:rPr>
            </w:pPr>
            <w:r w:rsidRPr="00015E92">
              <w:rPr>
                <w:color w:val="000000"/>
              </w:rPr>
              <w:t>7</w:t>
            </w:r>
          </w:p>
        </w:tc>
        <w:tc>
          <w:tcPr>
            <w:tcW w:w="1276" w:type="dxa"/>
            <w:vAlign w:val="center"/>
          </w:tcPr>
          <w:p w14:paraId="1BE6145E" w14:textId="77777777" w:rsidR="00F0519A" w:rsidRPr="00015E92" w:rsidRDefault="00F0519A" w:rsidP="00D050C7">
            <w:pPr>
              <w:jc w:val="center"/>
              <w:rPr>
                <w:color w:val="000000"/>
              </w:rPr>
            </w:pPr>
            <w:r w:rsidRPr="00015E92">
              <w:rPr>
                <w:color w:val="000000"/>
              </w:rPr>
              <w:t>8</w:t>
            </w:r>
          </w:p>
        </w:tc>
        <w:tc>
          <w:tcPr>
            <w:tcW w:w="1417" w:type="dxa"/>
            <w:vAlign w:val="center"/>
          </w:tcPr>
          <w:p w14:paraId="64A81291" w14:textId="77777777" w:rsidR="00F0519A" w:rsidRPr="00015E92" w:rsidRDefault="00F0519A" w:rsidP="00D050C7">
            <w:pPr>
              <w:jc w:val="center"/>
              <w:rPr>
                <w:color w:val="000000"/>
              </w:rPr>
            </w:pPr>
            <w:r w:rsidRPr="00015E92">
              <w:rPr>
                <w:color w:val="000000"/>
              </w:rPr>
              <w:t>11</w:t>
            </w:r>
          </w:p>
        </w:tc>
        <w:tc>
          <w:tcPr>
            <w:tcW w:w="1559" w:type="dxa"/>
            <w:vAlign w:val="center"/>
          </w:tcPr>
          <w:p w14:paraId="1EDD3C44" w14:textId="77777777" w:rsidR="00F0519A" w:rsidRPr="00015E92" w:rsidRDefault="00F0519A" w:rsidP="00D050C7">
            <w:pPr>
              <w:jc w:val="center"/>
              <w:rPr>
                <w:color w:val="000000"/>
              </w:rPr>
            </w:pPr>
            <w:r w:rsidRPr="00015E92">
              <w:rPr>
                <w:color w:val="000000"/>
              </w:rPr>
              <w:t>13</w:t>
            </w:r>
          </w:p>
        </w:tc>
      </w:tr>
      <w:tr w:rsidR="00F0519A" w:rsidRPr="00D818E3" w14:paraId="48CEB32D" w14:textId="77777777" w:rsidTr="00E36A78">
        <w:tc>
          <w:tcPr>
            <w:tcW w:w="2689" w:type="dxa"/>
            <w:vMerge/>
            <w:vAlign w:val="center"/>
          </w:tcPr>
          <w:p w14:paraId="2CA72D1C"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247A54AE" w14:textId="77777777" w:rsidR="00F0519A" w:rsidRPr="00015E92" w:rsidRDefault="00F0519A" w:rsidP="00D050C7">
            <w:pPr>
              <w:jc w:val="center"/>
              <w:rPr>
                <w:color w:val="000000"/>
              </w:rPr>
            </w:pPr>
            <w:r w:rsidRPr="00015E92">
              <w:rPr>
                <w:color w:val="000000"/>
              </w:rPr>
              <w:t>5</w:t>
            </w:r>
          </w:p>
        </w:tc>
        <w:tc>
          <w:tcPr>
            <w:tcW w:w="1276" w:type="dxa"/>
            <w:vAlign w:val="center"/>
          </w:tcPr>
          <w:p w14:paraId="040F51F5" w14:textId="77777777" w:rsidR="00F0519A" w:rsidRPr="00015E92" w:rsidRDefault="00F0519A" w:rsidP="00D050C7">
            <w:pPr>
              <w:jc w:val="center"/>
              <w:rPr>
                <w:color w:val="000000"/>
              </w:rPr>
            </w:pPr>
            <w:r w:rsidRPr="00015E92">
              <w:rPr>
                <w:color w:val="000000"/>
              </w:rPr>
              <w:t>8</w:t>
            </w:r>
          </w:p>
        </w:tc>
        <w:tc>
          <w:tcPr>
            <w:tcW w:w="1276" w:type="dxa"/>
            <w:vAlign w:val="center"/>
          </w:tcPr>
          <w:p w14:paraId="5AC7E710" w14:textId="77777777" w:rsidR="00F0519A" w:rsidRPr="00015E92" w:rsidRDefault="00F0519A" w:rsidP="00D050C7">
            <w:pPr>
              <w:jc w:val="center"/>
              <w:rPr>
                <w:color w:val="000000"/>
              </w:rPr>
            </w:pPr>
            <w:r w:rsidRPr="00015E92">
              <w:rPr>
                <w:color w:val="000000"/>
              </w:rPr>
              <w:t>9</w:t>
            </w:r>
          </w:p>
        </w:tc>
        <w:tc>
          <w:tcPr>
            <w:tcW w:w="1417" w:type="dxa"/>
            <w:vAlign w:val="center"/>
          </w:tcPr>
          <w:p w14:paraId="41F84075" w14:textId="77777777" w:rsidR="00F0519A" w:rsidRPr="00015E92" w:rsidRDefault="00F0519A" w:rsidP="00D050C7">
            <w:pPr>
              <w:jc w:val="center"/>
              <w:rPr>
                <w:color w:val="000000"/>
              </w:rPr>
            </w:pPr>
            <w:r w:rsidRPr="00015E92">
              <w:rPr>
                <w:color w:val="000000"/>
              </w:rPr>
              <w:t>11</w:t>
            </w:r>
          </w:p>
        </w:tc>
        <w:tc>
          <w:tcPr>
            <w:tcW w:w="1559" w:type="dxa"/>
            <w:vAlign w:val="center"/>
          </w:tcPr>
          <w:p w14:paraId="6BCD94B4" w14:textId="77777777" w:rsidR="00F0519A" w:rsidRPr="00015E92" w:rsidRDefault="00F0519A" w:rsidP="00D050C7">
            <w:pPr>
              <w:jc w:val="center"/>
              <w:rPr>
                <w:color w:val="000000"/>
              </w:rPr>
            </w:pPr>
            <w:r w:rsidRPr="00015E92">
              <w:rPr>
                <w:color w:val="000000"/>
              </w:rPr>
              <w:t>13</w:t>
            </w:r>
          </w:p>
        </w:tc>
      </w:tr>
      <w:tr w:rsidR="00F0519A" w:rsidRPr="00D818E3" w14:paraId="01E4BE91" w14:textId="77777777" w:rsidTr="00E36A78">
        <w:tc>
          <w:tcPr>
            <w:tcW w:w="2689" w:type="dxa"/>
            <w:vMerge/>
            <w:vAlign w:val="center"/>
          </w:tcPr>
          <w:p w14:paraId="3CBCB3DE"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2E4D226B" w14:textId="77777777" w:rsidR="00F0519A" w:rsidRPr="00015E92" w:rsidRDefault="00F0519A" w:rsidP="00D050C7">
            <w:pPr>
              <w:jc w:val="center"/>
              <w:rPr>
                <w:color w:val="000000"/>
              </w:rPr>
            </w:pPr>
            <w:r w:rsidRPr="00015E92">
              <w:rPr>
                <w:color w:val="000000"/>
              </w:rPr>
              <w:t>6</w:t>
            </w:r>
          </w:p>
        </w:tc>
        <w:tc>
          <w:tcPr>
            <w:tcW w:w="1276" w:type="dxa"/>
            <w:vAlign w:val="center"/>
          </w:tcPr>
          <w:p w14:paraId="602E2362" w14:textId="77777777" w:rsidR="00F0519A" w:rsidRPr="00015E92" w:rsidRDefault="00F0519A" w:rsidP="00D050C7">
            <w:pPr>
              <w:jc w:val="center"/>
              <w:rPr>
                <w:color w:val="000000"/>
              </w:rPr>
            </w:pPr>
            <w:r w:rsidRPr="00015E92">
              <w:rPr>
                <w:color w:val="000000"/>
              </w:rPr>
              <w:t>11</w:t>
            </w:r>
          </w:p>
        </w:tc>
        <w:tc>
          <w:tcPr>
            <w:tcW w:w="1276" w:type="dxa"/>
            <w:vAlign w:val="center"/>
          </w:tcPr>
          <w:p w14:paraId="65104F80" w14:textId="77777777" w:rsidR="00F0519A" w:rsidRPr="00015E92" w:rsidRDefault="00F0519A" w:rsidP="00D050C7">
            <w:pPr>
              <w:jc w:val="center"/>
              <w:rPr>
                <w:color w:val="000000"/>
              </w:rPr>
            </w:pPr>
            <w:r w:rsidRPr="00015E92">
              <w:rPr>
                <w:color w:val="000000"/>
              </w:rPr>
              <w:t>15</w:t>
            </w:r>
          </w:p>
        </w:tc>
        <w:tc>
          <w:tcPr>
            <w:tcW w:w="1417" w:type="dxa"/>
            <w:vAlign w:val="center"/>
          </w:tcPr>
          <w:p w14:paraId="3DC6C6BB" w14:textId="77777777" w:rsidR="00F0519A" w:rsidRPr="00015E92" w:rsidRDefault="00F0519A" w:rsidP="00D050C7">
            <w:pPr>
              <w:jc w:val="center"/>
              <w:rPr>
                <w:color w:val="000000"/>
              </w:rPr>
            </w:pPr>
            <w:r w:rsidRPr="00015E92">
              <w:rPr>
                <w:color w:val="000000"/>
              </w:rPr>
              <w:t>17</w:t>
            </w:r>
          </w:p>
        </w:tc>
        <w:tc>
          <w:tcPr>
            <w:tcW w:w="1559" w:type="dxa"/>
            <w:vAlign w:val="center"/>
          </w:tcPr>
          <w:p w14:paraId="0DC2B6A0" w14:textId="77777777" w:rsidR="00F0519A" w:rsidRPr="00015E92" w:rsidRDefault="00F0519A" w:rsidP="00D050C7">
            <w:pPr>
              <w:jc w:val="center"/>
              <w:rPr>
                <w:color w:val="000000"/>
              </w:rPr>
            </w:pPr>
            <w:r w:rsidRPr="00015E92">
              <w:rPr>
                <w:color w:val="000000"/>
              </w:rPr>
              <w:t>18</w:t>
            </w:r>
          </w:p>
        </w:tc>
      </w:tr>
      <w:tr w:rsidR="00F0519A" w:rsidRPr="00D818E3" w14:paraId="01C70493" w14:textId="77777777" w:rsidTr="00E36A78">
        <w:tc>
          <w:tcPr>
            <w:tcW w:w="2689" w:type="dxa"/>
            <w:vMerge/>
            <w:vAlign w:val="center"/>
          </w:tcPr>
          <w:p w14:paraId="3F6F7B1F"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32D321D1" w14:textId="77777777" w:rsidR="00F0519A" w:rsidRPr="00015E92" w:rsidRDefault="00F0519A" w:rsidP="00D050C7">
            <w:pPr>
              <w:jc w:val="center"/>
              <w:rPr>
                <w:color w:val="000000"/>
              </w:rPr>
            </w:pPr>
            <w:r w:rsidRPr="00015E92">
              <w:rPr>
                <w:color w:val="000000"/>
              </w:rPr>
              <w:t>6</w:t>
            </w:r>
          </w:p>
        </w:tc>
        <w:tc>
          <w:tcPr>
            <w:tcW w:w="1276" w:type="dxa"/>
            <w:vAlign w:val="center"/>
          </w:tcPr>
          <w:p w14:paraId="68C51954" w14:textId="77777777" w:rsidR="00F0519A" w:rsidRPr="00015E92" w:rsidRDefault="00F0519A" w:rsidP="00D050C7">
            <w:pPr>
              <w:jc w:val="center"/>
              <w:rPr>
                <w:color w:val="000000"/>
              </w:rPr>
            </w:pPr>
            <w:r w:rsidRPr="00015E92">
              <w:rPr>
                <w:color w:val="000000"/>
              </w:rPr>
              <w:t>9</w:t>
            </w:r>
          </w:p>
        </w:tc>
        <w:tc>
          <w:tcPr>
            <w:tcW w:w="1276" w:type="dxa"/>
            <w:vAlign w:val="center"/>
          </w:tcPr>
          <w:p w14:paraId="6C699384" w14:textId="77777777" w:rsidR="00F0519A" w:rsidRPr="00015E92" w:rsidRDefault="00F0519A" w:rsidP="00D050C7">
            <w:pPr>
              <w:jc w:val="center"/>
              <w:rPr>
                <w:color w:val="000000"/>
              </w:rPr>
            </w:pPr>
            <w:r w:rsidRPr="00015E92">
              <w:rPr>
                <w:color w:val="000000"/>
              </w:rPr>
              <w:t>11</w:t>
            </w:r>
          </w:p>
        </w:tc>
        <w:tc>
          <w:tcPr>
            <w:tcW w:w="1417" w:type="dxa"/>
            <w:vAlign w:val="center"/>
          </w:tcPr>
          <w:p w14:paraId="294D0D4A" w14:textId="77777777" w:rsidR="00F0519A" w:rsidRPr="00015E92" w:rsidRDefault="00F0519A" w:rsidP="00D050C7">
            <w:pPr>
              <w:jc w:val="center"/>
              <w:rPr>
                <w:color w:val="000000"/>
              </w:rPr>
            </w:pPr>
            <w:r w:rsidRPr="00015E92">
              <w:rPr>
                <w:color w:val="000000"/>
              </w:rPr>
              <w:t>14</w:t>
            </w:r>
          </w:p>
        </w:tc>
        <w:tc>
          <w:tcPr>
            <w:tcW w:w="1559" w:type="dxa"/>
            <w:vAlign w:val="center"/>
          </w:tcPr>
          <w:p w14:paraId="0C039DBD" w14:textId="77777777" w:rsidR="00F0519A" w:rsidRPr="00015E92" w:rsidRDefault="00F0519A" w:rsidP="00D050C7">
            <w:pPr>
              <w:jc w:val="center"/>
              <w:rPr>
                <w:color w:val="000000"/>
              </w:rPr>
            </w:pPr>
            <w:r w:rsidRPr="00015E92">
              <w:rPr>
                <w:color w:val="000000"/>
              </w:rPr>
              <w:t>16</w:t>
            </w:r>
          </w:p>
        </w:tc>
      </w:tr>
      <w:tr w:rsidR="00F0519A" w:rsidRPr="00D818E3" w14:paraId="3B48E0CF" w14:textId="77777777" w:rsidTr="00E36A78">
        <w:tc>
          <w:tcPr>
            <w:tcW w:w="2689" w:type="dxa"/>
            <w:vMerge/>
            <w:vAlign w:val="center"/>
          </w:tcPr>
          <w:p w14:paraId="4B07359F"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6EA0F3C5" w14:textId="77777777" w:rsidR="00F0519A" w:rsidRPr="00015E92" w:rsidRDefault="00F0519A" w:rsidP="00D050C7">
            <w:pPr>
              <w:jc w:val="center"/>
              <w:rPr>
                <w:color w:val="000000"/>
              </w:rPr>
            </w:pPr>
            <w:r w:rsidRPr="00015E92">
              <w:rPr>
                <w:color w:val="000000"/>
              </w:rPr>
              <w:t>5</w:t>
            </w:r>
          </w:p>
        </w:tc>
        <w:tc>
          <w:tcPr>
            <w:tcW w:w="1276" w:type="dxa"/>
            <w:vAlign w:val="center"/>
          </w:tcPr>
          <w:p w14:paraId="2FB4C9B3" w14:textId="77777777" w:rsidR="00F0519A" w:rsidRPr="00015E92" w:rsidRDefault="00F0519A" w:rsidP="00D050C7">
            <w:pPr>
              <w:jc w:val="center"/>
              <w:rPr>
                <w:color w:val="000000"/>
              </w:rPr>
            </w:pPr>
            <w:r w:rsidRPr="00015E92">
              <w:rPr>
                <w:color w:val="000000"/>
              </w:rPr>
              <w:t>9</w:t>
            </w:r>
          </w:p>
        </w:tc>
        <w:tc>
          <w:tcPr>
            <w:tcW w:w="1276" w:type="dxa"/>
            <w:vAlign w:val="center"/>
          </w:tcPr>
          <w:p w14:paraId="45AA98B1" w14:textId="77777777" w:rsidR="00F0519A" w:rsidRPr="00015E92" w:rsidRDefault="00F0519A" w:rsidP="00D050C7">
            <w:pPr>
              <w:jc w:val="center"/>
              <w:rPr>
                <w:color w:val="000000"/>
              </w:rPr>
            </w:pPr>
            <w:r w:rsidRPr="00015E92">
              <w:rPr>
                <w:color w:val="000000"/>
              </w:rPr>
              <w:t>11</w:t>
            </w:r>
          </w:p>
        </w:tc>
        <w:tc>
          <w:tcPr>
            <w:tcW w:w="1417" w:type="dxa"/>
            <w:vAlign w:val="center"/>
          </w:tcPr>
          <w:p w14:paraId="3CB08EC6" w14:textId="77777777" w:rsidR="00F0519A" w:rsidRPr="00015E92" w:rsidRDefault="00F0519A" w:rsidP="00D050C7">
            <w:pPr>
              <w:jc w:val="center"/>
              <w:rPr>
                <w:color w:val="000000"/>
              </w:rPr>
            </w:pPr>
            <w:r w:rsidRPr="00015E92">
              <w:rPr>
                <w:color w:val="000000"/>
              </w:rPr>
              <w:t>13</w:t>
            </w:r>
          </w:p>
        </w:tc>
        <w:tc>
          <w:tcPr>
            <w:tcW w:w="1559" w:type="dxa"/>
            <w:vAlign w:val="center"/>
          </w:tcPr>
          <w:p w14:paraId="5C621EEA" w14:textId="77777777" w:rsidR="00F0519A" w:rsidRPr="00015E92" w:rsidRDefault="00F0519A" w:rsidP="00D050C7">
            <w:pPr>
              <w:jc w:val="center"/>
              <w:rPr>
                <w:color w:val="000000"/>
              </w:rPr>
            </w:pPr>
            <w:r w:rsidRPr="00015E92">
              <w:rPr>
                <w:color w:val="000000"/>
              </w:rPr>
              <w:t>16</w:t>
            </w:r>
          </w:p>
        </w:tc>
      </w:tr>
      <w:tr w:rsidR="00F0519A" w:rsidRPr="00D818E3" w14:paraId="4FBB8FA9" w14:textId="77777777" w:rsidTr="00E36A78">
        <w:tc>
          <w:tcPr>
            <w:tcW w:w="2689" w:type="dxa"/>
            <w:vMerge/>
            <w:vAlign w:val="center"/>
          </w:tcPr>
          <w:p w14:paraId="75E52AF4"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73ADD6F6" w14:textId="77777777" w:rsidR="00F0519A" w:rsidRPr="00015E92" w:rsidRDefault="00F0519A" w:rsidP="00D050C7">
            <w:pPr>
              <w:jc w:val="center"/>
              <w:rPr>
                <w:color w:val="000000"/>
              </w:rPr>
            </w:pPr>
            <w:r w:rsidRPr="00015E92">
              <w:rPr>
                <w:color w:val="000000"/>
              </w:rPr>
              <w:t>3</w:t>
            </w:r>
          </w:p>
        </w:tc>
        <w:tc>
          <w:tcPr>
            <w:tcW w:w="1276" w:type="dxa"/>
            <w:vAlign w:val="center"/>
          </w:tcPr>
          <w:p w14:paraId="6F1C932D" w14:textId="77777777" w:rsidR="00F0519A" w:rsidRPr="00015E92" w:rsidRDefault="00F0519A" w:rsidP="00D050C7">
            <w:pPr>
              <w:jc w:val="center"/>
              <w:rPr>
                <w:color w:val="000000"/>
              </w:rPr>
            </w:pPr>
            <w:r w:rsidRPr="00015E92">
              <w:rPr>
                <w:color w:val="000000"/>
              </w:rPr>
              <w:t>6</w:t>
            </w:r>
          </w:p>
        </w:tc>
        <w:tc>
          <w:tcPr>
            <w:tcW w:w="1276" w:type="dxa"/>
            <w:vAlign w:val="center"/>
          </w:tcPr>
          <w:p w14:paraId="36471045" w14:textId="77777777" w:rsidR="00F0519A" w:rsidRPr="00015E92" w:rsidRDefault="00F0519A" w:rsidP="00D050C7">
            <w:pPr>
              <w:jc w:val="center"/>
              <w:rPr>
                <w:color w:val="000000"/>
              </w:rPr>
            </w:pPr>
            <w:r w:rsidRPr="00015E92">
              <w:rPr>
                <w:color w:val="000000"/>
              </w:rPr>
              <w:t>8</w:t>
            </w:r>
          </w:p>
        </w:tc>
        <w:tc>
          <w:tcPr>
            <w:tcW w:w="1417" w:type="dxa"/>
            <w:vAlign w:val="center"/>
          </w:tcPr>
          <w:p w14:paraId="5F4808B2" w14:textId="77777777" w:rsidR="00F0519A" w:rsidRPr="00015E92" w:rsidRDefault="00F0519A" w:rsidP="00D050C7">
            <w:pPr>
              <w:jc w:val="center"/>
              <w:rPr>
                <w:color w:val="000000"/>
              </w:rPr>
            </w:pPr>
            <w:r w:rsidRPr="00015E92">
              <w:rPr>
                <w:color w:val="000000"/>
              </w:rPr>
              <w:t>10</w:t>
            </w:r>
          </w:p>
        </w:tc>
        <w:tc>
          <w:tcPr>
            <w:tcW w:w="1559" w:type="dxa"/>
            <w:vAlign w:val="center"/>
          </w:tcPr>
          <w:p w14:paraId="69828880" w14:textId="77777777" w:rsidR="00F0519A" w:rsidRPr="00015E92" w:rsidRDefault="00F0519A" w:rsidP="00D050C7">
            <w:pPr>
              <w:jc w:val="center"/>
              <w:rPr>
                <w:color w:val="000000"/>
              </w:rPr>
            </w:pPr>
            <w:r w:rsidRPr="00015E92">
              <w:rPr>
                <w:color w:val="000000"/>
              </w:rPr>
              <w:t>11</w:t>
            </w:r>
          </w:p>
        </w:tc>
      </w:tr>
      <w:tr w:rsidR="00F0519A" w:rsidRPr="00D818E3" w14:paraId="66139779" w14:textId="77777777" w:rsidTr="00E36A78">
        <w:tc>
          <w:tcPr>
            <w:tcW w:w="2689" w:type="dxa"/>
            <w:vMerge/>
            <w:vAlign w:val="center"/>
          </w:tcPr>
          <w:p w14:paraId="69831538"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64D1E27A" w14:textId="77777777" w:rsidR="00F0519A" w:rsidRPr="00015E92" w:rsidRDefault="00F0519A" w:rsidP="00D050C7">
            <w:pPr>
              <w:jc w:val="center"/>
              <w:rPr>
                <w:color w:val="000000"/>
              </w:rPr>
            </w:pPr>
            <w:r w:rsidRPr="00015E92">
              <w:rPr>
                <w:color w:val="000000"/>
              </w:rPr>
              <w:t>5</w:t>
            </w:r>
          </w:p>
        </w:tc>
        <w:tc>
          <w:tcPr>
            <w:tcW w:w="1276" w:type="dxa"/>
            <w:vAlign w:val="center"/>
          </w:tcPr>
          <w:p w14:paraId="62EA5A0E" w14:textId="77777777" w:rsidR="00F0519A" w:rsidRPr="00015E92" w:rsidRDefault="00F0519A" w:rsidP="00D050C7">
            <w:pPr>
              <w:jc w:val="center"/>
              <w:rPr>
                <w:color w:val="000000"/>
              </w:rPr>
            </w:pPr>
            <w:r w:rsidRPr="00015E92">
              <w:rPr>
                <w:color w:val="000000"/>
              </w:rPr>
              <w:t>5</w:t>
            </w:r>
          </w:p>
        </w:tc>
        <w:tc>
          <w:tcPr>
            <w:tcW w:w="1276" w:type="dxa"/>
            <w:vAlign w:val="center"/>
          </w:tcPr>
          <w:p w14:paraId="538DAEF7" w14:textId="77777777" w:rsidR="00F0519A" w:rsidRPr="00015E92" w:rsidRDefault="00F0519A" w:rsidP="00D050C7">
            <w:pPr>
              <w:jc w:val="center"/>
              <w:rPr>
                <w:color w:val="000000"/>
              </w:rPr>
            </w:pPr>
            <w:r w:rsidRPr="00015E92">
              <w:rPr>
                <w:color w:val="000000"/>
              </w:rPr>
              <w:t>9</w:t>
            </w:r>
          </w:p>
        </w:tc>
        <w:tc>
          <w:tcPr>
            <w:tcW w:w="1417" w:type="dxa"/>
            <w:vAlign w:val="center"/>
          </w:tcPr>
          <w:p w14:paraId="7D7E1870" w14:textId="77777777" w:rsidR="00F0519A" w:rsidRPr="00015E92" w:rsidRDefault="00F0519A" w:rsidP="00D050C7">
            <w:pPr>
              <w:jc w:val="center"/>
              <w:rPr>
                <w:color w:val="000000"/>
              </w:rPr>
            </w:pPr>
            <w:r w:rsidRPr="00015E92">
              <w:rPr>
                <w:color w:val="000000"/>
              </w:rPr>
              <w:t>10</w:t>
            </w:r>
          </w:p>
        </w:tc>
        <w:tc>
          <w:tcPr>
            <w:tcW w:w="1559" w:type="dxa"/>
            <w:vAlign w:val="center"/>
          </w:tcPr>
          <w:p w14:paraId="697C714D" w14:textId="77777777" w:rsidR="00F0519A" w:rsidRPr="00015E92" w:rsidRDefault="00F0519A" w:rsidP="00D050C7">
            <w:pPr>
              <w:jc w:val="center"/>
              <w:rPr>
                <w:color w:val="000000"/>
              </w:rPr>
            </w:pPr>
            <w:r w:rsidRPr="00015E92">
              <w:rPr>
                <w:color w:val="000000"/>
              </w:rPr>
              <w:t>12</w:t>
            </w:r>
          </w:p>
        </w:tc>
      </w:tr>
      <w:tr w:rsidR="00F0519A" w:rsidRPr="00D818E3" w14:paraId="3CF12ACA" w14:textId="77777777" w:rsidTr="00E36A78">
        <w:tc>
          <w:tcPr>
            <w:tcW w:w="2689" w:type="dxa"/>
            <w:vMerge/>
            <w:vAlign w:val="center"/>
          </w:tcPr>
          <w:p w14:paraId="18A6EA81"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567F1FC4" w14:textId="77777777" w:rsidR="00F0519A" w:rsidRPr="00015E92" w:rsidRDefault="00F0519A" w:rsidP="00D050C7">
            <w:pPr>
              <w:jc w:val="center"/>
              <w:rPr>
                <w:color w:val="000000"/>
              </w:rPr>
            </w:pPr>
            <w:r w:rsidRPr="00015E92">
              <w:rPr>
                <w:color w:val="000000"/>
              </w:rPr>
              <w:t>3</w:t>
            </w:r>
          </w:p>
        </w:tc>
        <w:tc>
          <w:tcPr>
            <w:tcW w:w="1276" w:type="dxa"/>
            <w:vAlign w:val="center"/>
          </w:tcPr>
          <w:p w14:paraId="65F2984A" w14:textId="77777777" w:rsidR="00F0519A" w:rsidRPr="00015E92" w:rsidRDefault="00F0519A" w:rsidP="00D050C7">
            <w:pPr>
              <w:jc w:val="center"/>
              <w:rPr>
                <w:color w:val="000000"/>
                <w:lang w:val="en-US"/>
              </w:rPr>
            </w:pPr>
            <w:r w:rsidRPr="00015E92">
              <w:rPr>
                <w:color w:val="000000"/>
              </w:rPr>
              <w:t>6</w:t>
            </w:r>
          </w:p>
        </w:tc>
        <w:tc>
          <w:tcPr>
            <w:tcW w:w="1276" w:type="dxa"/>
            <w:vAlign w:val="center"/>
          </w:tcPr>
          <w:p w14:paraId="26C932EA" w14:textId="77777777" w:rsidR="00F0519A" w:rsidRPr="00015E92" w:rsidRDefault="00F0519A" w:rsidP="00D050C7">
            <w:pPr>
              <w:jc w:val="center"/>
              <w:rPr>
                <w:color w:val="000000"/>
              </w:rPr>
            </w:pPr>
            <w:r w:rsidRPr="00015E92">
              <w:rPr>
                <w:color w:val="000000"/>
              </w:rPr>
              <w:t>11</w:t>
            </w:r>
          </w:p>
        </w:tc>
        <w:tc>
          <w:tcPr>
            <w:tcW w:w="1417" w:type="dxa"/>
            <w:vAlign w:val="center"/>
          </w:tcPr>
          <w:p w14:paraId="0FB3014B" w14:textId="77777777" w:rsidR="00F0519A" w:rsidRPr="00015E92" w:rsidRDefault="00F0519A" w:rsidP="00D050C7">
            <w:pPr>
              <w:jc w:val="center"/>
              <w:rPr>
                <w:color w:val="000000"/>
              </w:rPr>
            </w:pPr>
            <w:r w:rsidRPr="00015E92">
              <w:rPr>
                <w:color w:val="000000"/>
              </w:rPr>
              <w:t>13</w:t>
            </w:r>
          </w:p>
        </w:tc>
        <w:tc>
          <w:tcPr>
            <w:tcW w:w="1559" w:type="dxa"/>
            <w:vAlign w:val="center"/>
          </w:tcPr>
          <w:p w14:paraId="61455C42" w14:textId="77777777" w:rsidR="00F0519A" w:rsidRPr="00015E92" w:rsidRDefault="00F0519A" w:rsidP="00D050C7">
            <w:pPr>
              <w:jc w:val="center"/>
              <w:rPr>
                <w:color w:val="000000"/>
              </w:rPr>
            </w:pPr>
            <w:r w:rsidRPr="00015E92">
              <w:rPr>
                <w:color w:val="000000"/>
              </w:rPr>
              <w:t>16</w:t>
            </w:r>
          </w:p>
        </w:tc>
      </w:tr>
      <w:tr w:rsidR="00F0519A" w:rsidRPr="00D818E3" w14:paraId="76EEC26B" w14:textId="77777777" w:rsidTr="00E36A78">
        <w:tc>
          <w:tcPr>
            <w:tcW w:w="2689" w:type="dxa"/>
            <w:vMerge/>
            <w:vAlign w:val="center"/>
          </w:tcPr>
          <w:p w14:paraId="0B0366EC"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1C900F8D" w14:textId="77777777" w:rsidR="00F0519A" w:rsidRPr="00015E92" w:rsidRDefault="00F0519A" w:rsidP="00D050C7">
            <w:pPr>
              <w:jc w:val="center"/>
              <w:rPr>
                <w:color w:val="000000"/>
              </w:rPr>
            </w:pPr>
            <w:r w:rsidRPr="00015E92">
              <w:rPr>
                <w:color w:val="000000"/>
              </w:rPr>
              <w:t>6</w:t>
            </w:r>
          </w:p>
        </w:tc>
        <w:tc>
          <w:tcPr>
            <w:tcW w:w="1276" w:type="dxa"/>
            <w:vAlign w:val="center"/>
          </w:tcPr>
          <w:p w14:paraId="5DB16751" w14:textId="77777777" w:rsidR="00F0519A" w:rsidRPr="00015E92" w:rsidRDefault="00F0519A" w:rsidP="00D050C7">
            <w:pPr>
              <w:jc w:val="center"/>
              <w:rPr>
                <w:color w:val="000000"/>
              </w:rPr>
            </w:pPr>
            <w:r w:rsidRPr="00015E92">
              <w:rPr>
                <w:color w:val="000000"/>
              </w:rPr>
              <w:t>8</w:t>
            </w:r>
          </w:p>
        </w:tc>
        <w:tc>
          <w:tcPr>
            <w:tcW w:w="1276" w:type="dxa"/>
            <w:vAlign w:val="center"/>
          </w:tcPr>
          <w:p w14:paraId="79D5791F" w14:textId="77777777" w:rsidR="00F0519A" w:rsidRPr="00015E92" w:rsidRDefault="00F0519A" w:rsidP="00D050C7">
            <w:pPr>
              <w:jc w:val="center"/>
              <w:rPr>
                <w:color w:val="000000"/>
              </w:rPr>
            </w:pPr>
            <w:r w:rsidRPr="00015E92">
              <w:rPr>
                <w:color w:val="000000"/>
              </w:rPr>
              <w:t>9</w:t>
            </w:r>
          </w:p>
        </w:tc>
        <w:tc>
          <w:tcPr>
            <w:tcW w:w="1417" w:type="dxa"/>
            <w:vAlign w:val="center"/>
          </w:tcPr>
          <w:p w14:paraId="0D948D48" w14:textId="77777777" w:rsidR="00F0519A" w:rsidRPr="00015E92" w:rsidRDefault="00F0519A" w:rsidP="00D050C7">
            <w:pPr>
              <w:jc w:val="center"/>
              <w:rPr>
                <w:color w:val="000000"/>
              </w:rPr>
            </w:pPr>
            <w:r w:rsidRPr="00015E92">
              <w:rPr>
                <w:color w:val="000000"/>
              </w:rPr>
              <w:t>11</w:t>
            </w:r>
          </w:p>
        </w:tc>
        <w:tc>
          <w:tcPr>
            <w:tcW w:w="1559" w:type="dxa"/>
            <w:vAlign w:val="center"/>
          </w:tcPr>
          <w:p w14:paraId="16FCAFBE" w14:textId="77777777" w:rsidR="00F0519A" w:rsidRPr="00015E92" w:rsidRDefault="00F0519A" w:rsidP="00D050C7">
            <w:pPr>
              <w:jc w:val="center"/>
              <w:rPr>
                <w:color w:val="000000"/>
              </w:rPr>
            </w:pPr>
            <w:r w:rsidRPr="00015E92">
              <w:rPr>
                <w:color w:val="000000"/>
              </w:rPr>
              <w:t>13</w:t>
            </w:r>
          </w:p>
        </w:tc>
      </w:tr>
      <w:tr w:rsidR="00F0519A" w:rsidRPr="00D818E3" w14:paraId="4067FDD1" w14:textId="77777777" w:rsidTr="00E36A78">
        <w:tc>
          <w:tcPr>
            <w:tcW w:w="2689" w:type="dxa"/>
            <w:vMerge/>
            <w:vAlign w:val="center"/>
          </w:tcPr>
          <w:p w14:paraId="40A57E21"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27E48A30" w14:textId="77777777" w:rsidR="00F0519A" w:rsidRPr="00015E92" w:rsidRDefault="00F0519A" w:rsidP="00D050C7">
            <w:pPr>
              <w:jc w:val="center"/>
              <w:rPr>
                <w:color w:val="000000"/>
              </w:rPr>
            </w:pPr>
            <w:r w:rsidRPr="00015E92">
              <w:rPr>
                <w:color w:val="000000"/>
              </w:rPr>
              <w:t>7</w:t>
            </w:r>
          </w:p>
        </w:tc>
        <w:tc>
          <w:tcPr>
            <w:tcW w:w="1276" w:type="dxa"/>
            <w:vAlign w:val="center"/>
          </w:tcPr>
          <w:p w14:paraId="059610E2" w14:textId="77777777" w:rsidR="00F0519A" w:rsidRPr="00015E92" w:rsidRDefault="00F0519A" w:rsidP="00D050C7">
            <w:pPr>
              <w:jc w:val="center"/>
              <w:rPr>
                <w:color w:val="000000"/>
              </w:rPr>
            </w:pPr>
            <w:r w:rsidRPr="00015E92">
              <w:rPr>
                <w:color w:val="000000"/>
              </w:rPr>
              <w:t>5</w:t>
            </w:r>
          </w:p>
        </w:tc>
        <w:tc>
          <w:tcPr>
            <w:tcW w:w="1276" w:type="dxa"/>
            <w:vAlign w:val="center"/>
          </w:tcPr>
          <w:p w14:paraId="69125F7A" w14:textId="77777777" w:rsidR="00F0519A" w:rsidRPr="00015E92" w:rsidRDefault="00F0519A" w:rsidP="00D050C7">
            <w:pPr>
              <w:jc w:val="center"/>
              <w:rPr>
                <w:color w:val="000000"/>
              </w:rPr>
            </w:pPr>
            <w:r w:rsidRPr="00015E92">
              <w:rPr>
                <w:color w:val="000000"/>
              </w:rPr>
              <w:t>9</w:t>
            </w:r>
          </w:p>
        </w:tc>
        <w:tc>
          <w:tcPr>
            <w:tcW w:w="1417" w:type="dxa"/>
            <w:vAlign w:val="center"/>
          </w:tcPr>
          <w:p w14:paraId="00E5C010" w14:textId="77777777" w:rsidR="00F0519A" w:rsidRPr="00015E92" w:rsidRDefault="00F0519A" w:rsidP="00D050C7">
            <w:pPr>
              <w:jc w:val="center"/>
              <w:rPr>
                <w:color w:val="000000"/>
              </w:rPr>
            </w:pPr>
            <w:r w:rsidRPr="00015E92">
              <w:rPr>
                <w:color w:val="000000"/>
              </w:rPr>
              <w:t>11</w:t>
            </w:r>
          </w:p>
        </w:tc>
        <w:tc>
          <w:tcPr>
            <w:tcW w:w="1559" w:type="dxa"/>
            <w:vAlign w:val="center"/>
          </w:tcPr>
          <w:p w14:paraId="0905D924" w14:textId="77777777" w:rsidR="00F0519A" w:rsidRPr="00015E92" w:rsidRDefault="00F0519A" w:rsidP="00D050C7">
            <w:pPr>
              <w:jc w:val="center"/>
              <w:rPr>
                <w:color w:val="000000"/>
              </w:rPr>
            </w:pPr>
            <w:r w:rsidRPr="00015E92">
              <w:rPr>
                <w:color w:val="000000"/>
              </w:rPr>
              <w:t>14</w:t>
            </w:r>
          </w:p>
        </w:tc>
      </w:tr>
      <w:tr w:rsidR="00F0519A" w:rsidRPr="00D818E3" w14:paraId="58751844" w14:textId="77777777" w:rsidTr="00E36A78">
        <w:tc>
          <w:tcPr>
            <w:tcW w:w="2689" w:type="dxa"/>
            <w:vMerge/>
            <w:vAlign w:val="center"/>
          </w:tcPr>
          <w:p w14:paraId="708101B1"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202AE5D4" w14:textId="77777777" w:rsidR="00F0519A" w:rsidRPr="00015E92" w:rsidRDefault="00F0519A" w:rsidP="00D050C7">
            <w:pPr>
              <w:jc w:val="center"/>
              <w:rPr>
                <w:color w:val="000000"/>
              </w:rPr>
            </w:pPr>
            <w:r w:rsidRPr="00015E92">
              <w:rPr>
                <w:color w:val="000000"/>
              </w:rPr>
              <w:t>5</w:t>
            </w:r>
          </w:p>
        </w:tc>
        <w:tc>
          <w:tcPr>
            <w:tcW w:w="1276" w:type="dxa"/>
            <w:vAlign w:val="center"/>
          </w:tcPr>
          <w:p w14:paraId="28BFB9AD" w14:textId="77777777" w:rsidR="00F0519A" w:rsidRPr="00015E92" w:rsidRDefault="00F0519A" w:rsidP="00D050C7">
            <w:pPr>
              <w:jc w:val="center"/>
              <w:rPr>
                <w:color w:val="000000"/>
              </w:rPr>
            </w:pPr>
            <w:r w:rsidRPr="00015E92">
              <w:rPr>
                <w:color w:val="000000"/>
              </w:rPr>
              <w:t>5</w:t>
            </w:r>
          </w:p>
        </w:tc>
        <w:tc>
          <w:tcPr>
            <w:tcW w:w="1276" w:type="dxa"/>
            <w:vAlign w:val="center"/>
          </w:tcPr>
          <w:p w14:paraId="5E42FC82" w14:textId="77777777" w:rsidR="00F0519A" w:rsidRPr="00015E92" w:rsidRDefault="00F0519A" w:rsidP="00D050C7">
            <w:pPr>
              <w:jc w:val="center"/>
              <w:rPr>
                <w:color w:val="000000"/>
              </w:rPr>
            </w:pPr>
            <w:r w:rsidRPr="00015E92">
              <w:rPr>
                <w:color w:val="000000"/>
              </w:rPr>
              <w:t>11</w:t>
            </w:r>
          </w:p>
        </w:tc>
        <w:tc>
          <w:tcPr>
            <w:tcW w:w="1417" w:type="dxa"/>
            <w:vAlign w:val="center"/>
          </w:tcPr>
          <w:p w14:paraId="4ADDFF30" w14:textId="77777777" w:rsidR="00F0519A" w:rsidRPr="00015E92" w:rsidRDefault="00F0519A" w:rsidP="00D050C7">
            <w:pPr>
              <w:jc w:val="center"/>
              <w:rPr>
                <w:color w:val="000000"/>
              </w:rPr>
            </w:pPr>
            <w:r w:rsidRPr="00015E92">
              <w:rPr>
                <w:color w:val="000000"/>
              </w:rPr>
              <w:t>12</w:t>
            </w:r>
          </w:p>
        </w:tc>
        <w:tc>
          <w:tcPr>
            <w:tcW w:w="1559" w:type="dxa"/>
            <w:vAlign w:val="center"/>
          </w:tcPr>
          <w:p w14:paraId="4193A6DC" w14:textId="77777777" w:rsidR="00F0519A" w:rsidRPr="00015E92" w:rsidRDefault="00F0519A" w:rsidP="00D050C7">
            <w:pPr>
              <w:jc w:val="center"/>
              <w:rPr>
                <w:color w:val="000000"/>
              </w:rPr>
            </w:pPr>
            <w:r w:rsidRPr="00015E92">
              <w:rPr>
                <w:color w:val="000000"/>
              </w:rPr>
              <w:t>15</w:t>
            </w:r>
          </w:p>
        </w:tc>
      </w:tr>
      <w:tr w:rsidR="00F0519A" w:rsidRPr="00D818E3" w14:paraId="0AB98019" w14:textId="77777777" w:rsidTr="00E36A78">
        <w:tc>
          <w:tcPr>
            <w:tcW w:w="2689" w:type="dxa"/>
            <w:vMerge/>
            <w:vAlign w:val="center"/>
          </w:tcPr>
          <w:p w14:paraId="1F30DA72" w14:textId="77777777" w:rsidR="00F0519A" w:rsidRPr="00015E92" w:rsidRDefault="00F0519A" w:rsidP="00D050C7">
            <w:pPr>
              <w:tabs>
                <w:tab w:val="left" w:pos="927"/>
              </w:tabs>
              <w:spacing w:line="480" w:lineRule="auto"/>
              <w:ind w:left="23"/>
              <w:rPr>
                <w:bCs/>
                <w:highlight w:val="yellow"/>
              </w:rPr>
            </w:pPr>
          </w:p>
        </w:tc>
        <w:tc>
          <w:tcPr>
            <w:tcW w:w="1134" w:type="dxa"/>
            <w:vAlign w:val="center"/>
          </w:tcPr>
          <w:p w14:paraId="303916EA" w14:textId="77777777" w:rsidR="00F0519A" w:rsidRPr="00015E92" w:rsidRDefault="00F0519A" w:rsidP="00D050C7">
            <w:pPr>
              <w:jc w:val="center"/>
              <w:rPr>
                <w:color w:val="000000"/>
              </w:rPr>
            </w:pPr>
            <w:r w:rsidRPr="00015E92">
              <w:rPr>
                <w:color w:val="000000"/>
              </w:rPr>
              <w:t>2</w:t>
            </w:r>
          </w:p>
        </w:tc>
        <w:tc>
          <w:tcPr>
            <w:tcW w:w="1276" w:type="dxa"/>
            <w:vAlign w:val="center"/>
          </w:tcPr>
          <w:p w14:paraId="1930DE23" w14:textId="77777777" w:rsidR="00F0519A" w:rsidRPr="00015E92" w:rsidRDefault="00F0519A" w:rsidP="00D050C7">
            <w:pPr>
              <w:jc w:val="center"/>
              <w:rPr>
                <w:color w:val="000000"/>
              </w:rPr>
            </w:pPr>
            <w:r w:rsidRPr="00015E92">
              <w:rPr>
                <w:color w:val="000000"/>
              </w:rPr>
              <w:t>6</w:t>
            </w:r>
          </w:p>
        </w:tc>
        <w:tc>
          <w:tcPr>
            <w:tcW w:w="1276" w:type="dxa"/>
            <w:vAlign w:val="center"/>
          </w:tcPr>
          <w:p w14:paraId="02C69100" w14:textId="77777777" w:rsidR="00F0519A" w:rsidRPr="00015E92" w:rsidRDefault="00F0519A" w:rsidP="00D050C7">
            <w:pPr>
              <w:jc w:val="center"/>
              <w:rPr>
                <w:color w:val="000000"/>
              </w:rPr>
            </w:pPr>
            <w:r w:rsidRPr="00015E92">
              <w:rPr>
                <w:color w:val="000000"/>
              </w:rPr>
              <w:t>12</w:t>
            </w:r>
          </w:p>
        </w:tc>
        <w:tc>
          <w:tcPr>
            <w:tcW w:w="1417" w:type="dxa"/>
            <w:vAlign w:val="center"/>
          </w:tcPr>
          <w:p w14:paraId="16B56DE4" w14:textId="77777777" w:rsidR="00F0519A" w:rsidRPr="00015E92" w:rsidRDefault="00F0519A" w:rsidP="00D050C7">
            <w:pPr>
              <w:jc w:val="center"/>
              <w:rPr>
                <w:color w:val="000000"/>
              </w:rPr>
            </w:pPr>
            <w:r w:rsidRPr="00015E92">
              <w:rPr>
                <w:color w:val="000000"/>
              </w:rPr>
              <w:t>14</w:t>
            </w:r>
          </w:p>
        </w:tc>
        <w:tc>
          <w:tcPr>
            <w:tcW w:w="1559" w:type="dxa"/>
            <w:vAlign w:val="center"/>
          </w:tcPr>
          <w:p w14:paraId="494582D8" w14:textId="77777777" w:rsidR="00F0519A" w:rsidRPr="00015E92" w:rsidRDefault="00F0519A" w:rsidP="00D050C7">
            <w:pPr>
              <w:jc w:val="center"/>
              <w:rPr>
                <w:color w:val="000000"/>
              </w:rPr>
            </w:pPr>
            <w:r w:rsidRPr="00015E92">
              <w:rPr>
                <w:color w:val="000000"/>
              </w:rPr>
              <w:t>17</w:t>
            </w:r>
          </w:p>
        </w:tc>
      </w:tr>
      <w:tr w:rsidR="00E36A78" w:rsidRPr="00D818E3" w14:paraId="373138BD" w14:textId="77777777" w:rsidTr="00E36A78">
        <w:trPr>
          <w:trHeight w:val="199"/>
        </w:trPr>
        <w:tc>
          <w:tcPr>
            <w:tcW w:w="2689" w:type="dxa"/>
            <w:vAlign w:val="center"/>
          </w:tcPr>
          <w:p w14:paraId="0973FA94" w14:textId="6C28C658" w:rsidR="00E36A78" w:rsidRPr="00015E92" w:rsidRDefault="00E36A78" w:rsidP="00E36A78">
            <w:pPr>
              <w:ind w:left="23"/>
              <w:jc w:val="center"/>
              <w:rPr>
                <w:bCs/>
              </w:rPr>
            </w:pPr>
            <w:r w:rsidRPr="00703680">
              <w:t>Ср</w:t>
            </w:r>
            <w:r>
              <w:t xml:space="preserve">. </w:t>
            </w:r>
            <w:r w:rsidRPr="00703680">
              <w:t>значение</w:t>
            </w:r>
          </w:p>
        </w:tc>
        <w:tc>
          <w:tcPr>
            <w:tcW w:w="1134" w:type="dxa"/>
            <w:vAlign w:val="center"/>
          </w:tcPr>
          <w:p w14:paraId="4160BBC9" w14:textId="77777777" w:rsidR="00E36A78" w:rsidRPr="00015E92" w:rsidRDefault="00E36A78" w:rsidP="00E36A78">
            <w:pPr>
              <w:jc w:val="center"/>
              <w:rPr>
                <w:color w:val="000000"/>
              </w:rPr>
            </w:pPr>
            <w:r w:rsidRPr="00015E92">
              <w:rPr>
                <w:color w:val="000000"/>
                <w:lang w:val="en-US"/>
              </w:rPr>
              <w:t>5</w:t>
            </w:r>
          </w:p>
        </w:tc>
        <w:tc>
          <w:tcPr>
            <w:tcW w:w="1276" w:type="dxa"/>
            <w:vAlign w:val="center"/>
          </w:tcPr>
          <w:p w14:paraId="3710D474" w14:textId="77777777" w:rsidR="00E36A78" w:rsidRPr="00015E92" w:rsidRDefault="00E36A78" w:rsidP="00E36A78">
            <w:pPr>
              <w:jc w:val="center"/>
              <w:rPr>
                <w:color w:val="000000"/>
              </w:rPr>
            </w:pPr>
            <w:r w:rsidRPr="00015E92">
              <w:rPr>
                <w:color w:val="000000"/>
                <w:lang w:val="en-US"/>
              </w:rPr>
              <w:t>7</w:t>
            </w:r>
          </w:p>
        </w:tc>
        <w:tc>
          <w:tcPr>
            <w:tcW w:w="1276" w:type="dxa"/>
            <w:vAlign w:val="center"/>
          </w:tcPr>
          <w:p w14:paraId="1BB33617" w14:textId="77777777" w:rsidR="00E36A78" w:rsidRPr="00015E92" w:rsidRDefault="00E36A78" w:rsidP="00E36A78">
            <w:pPr>
              <w:jc w:val="center"/>
              <w:rPr>
                <w:color w:val="000000"/>
              </w:rPr>
            </w:pPr>
            <w:r w:rsidRPr="00015E92">
              <w:rPr>
                <w:color w:val="000000"/>
                <w:lang w:val="en-US"/>
              </w:rPr>
              <w:t>10</w:t>
            </w:r>
          </w:p>
        </w:tc>
        <w:tc>
          <w:tcPr>
            <w:tcW w:w="1417" w:type="dxa"/>
            <w:vAlign w:val="center"/>
          </w:tcPr>
          <w:p w14:paraId="452EE2ED" w14:textId="77777777" w:rsidR="00E36A78" w:rsidRPr="00015E92" w:rsidRDefault="00E36A78" w:rsidP="00E36A78">
            <w:pPr>
              <w:jc w:val="center"/>
              <w:rPr>
                <w:color w:val="000000"/>
              </w:rPr>
            </w:pPr>
            <w:r w:rsidRPr="00015E92">
              <w:rPr>
                <w:color w:val="000000"/>
                <w:lang w:val="en-US"/>
              </w:rPr>
              <w:t>12</w:t>
            </w:r>
          </w:p>
        </w:tc>
        <w:tc>
          <w:tcPr>
            <w:tcW w:w="1559" w:type="dxa"/>
            <w:vAlign w:val="center"/>
          </w:tcPr>
          <w:p w14:paraId="32C47E62" w14:textId="77777777" w:rsidR="00E36A78" w:rsidRPr="00015E92" w:rsidRDefault="00E36A78" w:rsidP="00E36A78">
            <w:pPr>
              <w:jc w:val="center"/>
              <w:rPr>
                <w:color w:val="000000"/>
              </w:rPr>
            </w:pPr>
            <w:r w:rsidRPr="00015E92">
              <w:rPr>
                <w:color w:val="000000"/>
                <w:lang w:val="en-US"/>
              </w:rPr>
              <w:t>15</w:t>
            </w:r>
          </w:p>
        </w:tc>
      </w:tr>
      <w:tr w:rsidR="00E36A78" w:rsidRPr="00D818E3" w14:paraId="1FB67396" w14:textId="77777777" w:rsidTr="00E36A78">
        <w:trPr>
          <w:trHeight w:val="64"/>
        </w:trPr>
        <w:tc>
          <w:tcPr>
            <w:tcW w:w="2689" w:type="dxa"/>
            <w:vAlign w:val="center"/>
          </w:tcPr>
          <w:p w14:paraId="765A7AE8" w14:textId="13E032A7" w:rsidR="00E36A78" w:rsidRPr="00015E92" w:rsidRDefault="00E36A78" w:rsidP="00E36A78">
            <w:pPr>
              <w:ind w:left="23"/>
              <w:jc w:val="center"/>
              <w:rPr>
                <w:bCs/>
              </w:rPr>
            </w:pPr>
            <w:r w:rsidRPr="00703680">
              <w:t>Кол</w:t>
            </w:r>
            <w:r>
              <w:t>-во</w:t>
            </w:r>
            <w:r w:rsidRPr="00703680">
              <w:t xml:space="preserve"> элементов, n</w:t>
            </w:r>
          </w:p>
        </w:tc>
        <w:tc>
          <w:tcPr>
            <w:tcW w:w="1134" w:type="dxa"/>
            <w:vAlign w:val="center"/>
          </w:tcPr>
          <w:p w14:paraId="082A04BB" w14:textId="77777777" w:rsidR="00E36A78" w:rsidRPr="00015E92" w:rsidRDefault="00E36A78" w:rsidP="00E36A78">
            <w:pPr>
              <w:tabs>
                <w:tab w:val="left" w:pos="927"/>
              </w:tabs>
              <w:jc w:val="center"/>
              <w:rPr>
                <w:bCs/>
              </w:rPr>
            </w:pPr>
            <w:r w:rsidRPr="00015E92">
              <w:rPr>
                <w:bCs/>
              </w:rPr>
              <w:t>12</w:t>
            </w:r>
          </w:p>
        </w:tc>
        <w:tc>
          <w:tcPr>
            <w:tcW w:w="1276" w:type="dxa"/>
            <w:vAlign w:val="center"/>
          </w:tcPr>
          <w:p w14:paraId="4F042385" w14:textId="77777777" w:rsidR="00E36A78" w:rsidRPr="00015E92" w:rsidRDefault="00E36A78" w:rsidP="00E36A78">
            <w:pPr>
              <w:tabs>
                <w:tab w:val="left" w:pos="927"/>
              </w:tabs>
              <w:jc w:val="center"/>
              <w:rPr>
                <w:bCs/>
              </w:rPr>
            </w:pPr>
            <w:r w:rsidRPr="00015E92">
              <w:rPr>
                <w:bCs/>
              </w:rPr>
              <w:t>12</w:t>
            </w:r>
          </w:p>
        </w:tc>
        <w:tc>
          <w:tcPr>
            <w:tcW w:w="1276" w:type="dxa"/>
            <w:vAlign w:val="center"/>
          </w:tcPr>
          <w:p w14:paraId="6CD377E3" w14:textId="77777777" w:rsidR="00E36A78" w:rsidRPr="00015E92" w:rsidRDefault="00E36A78" w:rsidP="00E36A78">
            <w:pPr>
              <w:tabs>
                <w:tab w:val="left" w:pos="927"/>
              </w:tabs>
              <w:jc w:val="center"/>
              <w:rPr>
                <w:bCs/>
              </w:rPr>
            </w:pPr>
            <w:r w:rsidRPr="00015E92">
              <w:rPr>
                <w:bCs/>
              </w:rPr>
              <w:t>12</w:t>
            </w:r>
          </w:p>
        </w:tc>
        <w:tc>
          <w:tcPr>
            <w:tcW w:w="1417" w:type="dxa"/>
            <w:vAlign w:val="center"/>
          </w:tcPr>
          <w:p w14:paraId="07AB1FC0" w14:textId="77777777" w:rsidR="00E36A78" w:rsidRPr="00015E92" w:rsidRDefault="00E36A78" w:rsidP="00E36A78">
            <w:pPr>
              <w:tabs>
                <w:tab w:val="left" w:pos="927"/>
              </w:tabs>
              <w:jc w:val="center"/>
              <w:rPr>
                <w:bCs/>
              </w:rPr>
            </w:pPr>
            <w:r w:rsidRPr="00015E92">
              <w:rPr>
                <w:bCs/>
              </w:rPr>
              <w:t>12</w:t>
            </w:r>
          </w:p>
        </w:tc>
        <w:tc>
          <w:tcPr>
            <w:tcW w:w="1559" w:type="dxa"/>
            <w:vAlign w:val="center"/>
          </w:tcPr>
          <w:p w14:paraId="4AEDCBF6" w14:textId="77777777" w:rsidR="00E36A78" w:rsidRPr="00015E92" w:rsidRDefault="00E36A78" w:rsidP="00E36A78">
            <w:pPr>
              <w:tabs>
                <w:tab w:val="left" w:pos="927"/>
              </w:tabs>
              <w:jc w:val="center"/>
              <w:rPr>
                <w:bCs/>
              </w:rPr>
            </w:pPr>
            <w:r w:rsidRPr="00015E92">
              <w:rPr>
                <w:bCs/>
              </w:rPr>
              <w:t>12</w:t>
            </w:r>
          </w:p>
        </w:tc>
      </w:tr>
      <w:tr w:rsidR="00E36A78" w:rsidRPr="00D818E3" w14:paraId="16BD9673" w14:textId="77777777" w:rsidTr="00E36A78">
        <w:trPr>
          <w:trHeight w:val="271"/>
        </w:trPr>
        <w:tc>
          <w:tcPr>
            <w:tcW w:w="2689" w:type="dxa"/>
            <w:vAlign w:val="center"/>
          </w:tcPr>
          <w:p w14:paraId="357D0574" w14:textId="0056E57A" w:rsidR="00E36A78" w:rsidRPr="00015E92" w:rsidRDefault="00E36A78" w:rsidP="00E36A78">
            <w:pPr>
              <w:ind w:left="23"/>
              <w:jc w:val="center"/>
              <w:rPr>
                <w:bCs/>
              </w:rPr>
            </w:pPr>
            <w:r w:rsidRPr="00703680">
              <w:t>Степени свободы, f</w:t>
            </w:r>
          </w:p>
        </w:tc>
        <w:tc>
          <w:tcPr>
            <w:tcW w:w="1134" w:type="dxa"/>
            <w:vAlign w:val="center"/>
          </w:tcPr>
          <w:p w14:paraId="18470351" w14:textId="77777777" w:rsidR="00E36A78" w:rsidRPr="00015E92" w:rsidRDefault="00E36A78" w:rsidP="00E36A78">
            <w:pPr>
              <w:tabs>
                <w:tab w:val="left" w:pos="927"/>
              </w:tabs>
              <w:jc w:val="center"/>
              <w:rPr>
                <w:bCs/>
              </w:rPr>
            </w:pPr>
            <w:r w:rsidRPr="00015E92">
              <w:rPr>
                <w:bCs/>
              </w:rPr>
              <w:t>11</w:t>
            </w:r>
          </w:p>
        </w:tc>
        <w:tc>
          <w:tcPr>
            <w:tcW w:w="1276" w:type="dxa"/>
            <w:vAlign w:val="center"/>
          </w:tcPr>
          <w:p w14:paraId="7756FB89" w14:textId="77777777" w:rsidR="00E36A78" w:rsidRPr="00015E92" w:rsidRDefault="00E36A78" w:rsidP="00E36A78">
            <w:pPr>
              <w:tabs>
                <w:tab w:val="left" w:pos="927"/>
              </w:tabs>
              <w:jc w:val="center"/>
              <w:rPr>
                <w:bCs/>
              </w:rPr>
            </w:pPr>
            <w:r w:rsidRPr="00015E92">
              <w:rPr>
                <w:bCs/>
              </w:rPr>
              <w:t>11</w:t>
            </w:r>
          </w:p>
        </w:tc>
        <w:tc>
          <w:tcPr>
            <w:tcW w:w="1276" w:type="dxa"/>
            <w:vAlign w:val="center"/>
          </w:tcPr>
          <w:p w14:paraId="5EFCB10D" w14:textId="77777777" w:rsidR="00E36A78" w:rsidRPr="00015E92" w:rsidRDefault="00E36A78" w:rsidP="00E36A78">
            <w:pPr>
              <w:tabs>
                <w:tab w:val="left" w:pos="927"/>
              </w:tabs>
              <w:jc w:val="center"/>
              <w:rPr>
                <w:bCs/>
              </w:rPr>
            </w:pPr>
            <w:r w:rsidRPr="00015E92">
              <w:rPr>
                <w:bCs/>
              </w:rPr>
              <w:t>11</w:t>
            </w:r>
          </w:p>
        </w:tc>
        <w:tc>
          <w:tcPr>
            <w:tcW w:w="1417" w:type="dxa"/>
            <w:vAlign w:val="center"/>
          </w:tcPr>
          <w:p w14:paraId="1F212A59" w14:textId="77777777" w:rsidR="00E36A78" w:rsidRPr="00015E92" w:rsidRDefault="00E36A78" w:rsidP="00E36A78">
            <w:pPr>
              <w:tabs>
                <w:tab w:val="left" w:pos="927"/>
              </w:tabs>
              <w:jc w:val="center"/>
              <w:rPr>
                <w:bCs/>
              </w:rPr>
            </w:pPr>
            <w:r w:rsidRPr="00015E92">
              <w:rPr>
                <w:bCs/>
              </w:rPr>
              <w:t>11</w:t>
            </w:r>
          </w:p>
        </w:tc>
        <w:tc>
          <w:tcPr>
            <w:tcW w:w="1559" w:type="dxa"/>
            <w:vAlign w:val="center"/>
          </w:tcPr>
          <w:p w14:paraId="56625E04" w14:textId="77777777" w:rsidR="00E36A78" w:rsidRPr="00015E92" w:rsidRDefault="00E36A78" w:rsidP="00E36A78">
            <w:pPr>
              <w:tabs>
                <w:tab w:val="left" w:pos="927"/>
              </w:tabs>
              <w:jc w:val="center"/>
              <w:rPr>
                <w:bCs/>
              </w:rPr>
            </w:pPr>
            <w:r w:rsidRPr="00015E92">
              <w:rPr>
                <w:bCs/>
              </w:rPr>
              <w:t>11</w:t>
            </w:r>
          </w:p>
        </w:tc>
      </w:tr>
      <w:tr w:rsidR="00E36A78" w:rsidRPr="001473B6" w14:paraId="327C68BB" w14:textId="77777777" w:rsidTr="00E36A78">
        <w:trPr>
          <w:trHeight w:val="215"/>
        </w:trPr>
        <w:tc>
          <w:tcPr>
            <w:tcW w:w="2689" w:type="dxa"/>
            <w:vAlign w:val="center"/>
          </w:tcPr>
          <w:p w14:paraId="024168D6" w14:textId="56D0CA92" w:rsidR="00E36A78" w:rsidRPr="00015E92" w:rsidRDefault="00E36A78" w:rsidP="00E36A78">
            <w:pPr>
              <w:ind w:left="23"/>
              <w:jc w:val="center"/>
              <w:rPr>
                <w:bCs/>
              </w:rPr>
            </w:pPr>
            <w:r w:rsidRPr="00703680">
              <w:t>Дисперсия</w:t>
            </w:r>
          </w:p>
        </w:tc>
        <w:tc>
          <w:tcPr>
            <w:tcW w:w="1134" w:type="dxa"/>
            <w:vAlign w:val="center"/>
          </w:tcPr>
          <w:p w14:paraId="225F8FEB" w14:textId="77777777" w:rsidR="00E36A78" w:rsidRPr="00015E92" w:rsidRDefault="00E36A78" w:rsidP="00E36A78">
            <w:pPr>
              <w:jc w:val="center"/>
              <w:rPr>
                <w:bCs/>
                <w:color w:val="000000"/>
              </w:rPr>
            </w:pPr>
            <w:r w:rsidRPr="00015E92">
              <w:rPr>
                <w:bCs/>
                <w:color w:val="000000"/>
              </w:rPr>
              <w:t>2,3</w:t>
            </w:r>
          </w:p>
        </w:tc>
        <w:tc>
          <w:tcPr>
            <w:tcW w:w="1276" w:type="dxa"/>
            <w:vAlign w:val="center"/>
          </w:tcPr>
          <w:p w14:paraId="4720EA5D" w14:textId="77777777" w:rsidR="00E36A78" w:rsidRPr="00015E92" w:rsidRDefault="00E36A78" w:rsidP="00E36A78">
            <w:pPr>
              <w:jc w:val="center"/>
              <w:rPr>
                <w:color w:val="000000"/>
              </w:rPr>
            </w:pPr>
            <w:r w:rsidRPr="00015E92">
              <w:rPr>
                <w:bCs/>
                <w:color w:val="000000"/>
              </w:rPr>
              <w:t>3,7</w:t>
            </w:r>
          </w:p>
        </w:tc>
        <w:tc>
          <w:tcPr>
            <w:tcW w:w="1276" w:type="dxa"/>
            <w:vAlign w:val="center"/>
          </w:tcPr>
          <w:p w14:paraId="54CBC0E9" w14:textId="77777777" w:rsidR="00E36A78" w:rsidRPr="00015E92" w:rsidRDefault="00E36A78" w:rsidP="00E36A78">
            <w:pPr>
              <w:jc w:val="center"/>
              <w:rPr>
                <w:color w:val="000000"/>
              </w:rPr>
            </w:pPr>
            <w:r w:rsidRPr="00015E92">
              <w:rPr>
                <w:bCs/>
                <w:color w:val="000000"/>
              </w:rPr>
              <w:t>4</w:t>
            </w:r>
          </w:p>
        </w:tc>
        <w:tc>
          <w:tcPr>
            <w:tcW w:w="1417" w:type="dxa"/>
            <w:vAlign w:val="center"/>
          </w:tcPr>
          <w:p w14:paraId="27B47D4B" w14:textId="77777777" w:rsidR="00E36A78" w:rsidRPr="00015E92" w:rsidRDefault="00E36A78" w:rsidP="00E36A78">
            <w:pPr>
              <w:jc w:val="center"/>
              <w:rPr>
                <w:color w:val="000000"/>
              </w:rPr>
            </w:pPr>
            <w:r w:rsidRPr="00015E92">
              <w:rPr>
                <w:bCs/>
                <w:color w:val="000000"/>
              </w:rPr>
              <w:t>4,2</w:t>
            </w:r>
          </w:p>
        </w:tc>
        <w:tc>
          <w:tcPr>
            <w:tcW w:w="1559" w:type="dxa"/>
            <w:vAlign w:val="center"/>
          </w:tcPr>
          <w:p w14:paraId="52376722" w14:textId="77777777" w:rsidR="00E36A78" w:rsidRPr="00015E92" w:rsidRDefault="00E36A78" w:rsidP="00E36A78">
            <w:pPr>
              <w:jc w:val="center"/>
              <w:rPr>
                <w:color w:val="000000"/>
              </w:rPr>
            </w:pPr>
            <w:r w:rsidRPr="00015E92">
              <w:rPr>
                <w:bCs/>
                <w:color w:val="000000"/>
              </w:rPr>
              <w:t>4,6</w:t>
            </w:r>
          </w:p>
        </w:tc>
      </w:tr>
      <w:tr w:rsidR="00E36A78" w:rsidRPr="001473B6" w14:paraId="77D3F795" w14:textId="77777777" w:rsidTr="00E36A78">
        <w:trPr>
          <w:trHeight w:val="64"/>
        </w:trPr>
        <w:tc>
          <w:tcPr>
            <w:tcW w:w="2689" w:type="dxa"/>
            <w:vAlign w:val="center"/>
          </w:tcPr>
          <w:p w14:paraId="69CA9E8E" w14:textId="27C2C402" w:rsidR="00E36A78" w:rsidRPr="00015E92" w:rsidRDefault="00E36A78" w:rsidP="00E36A78">
            <w:pPr>
              <w:ind w:left="23"/>
              <w:jc w:val="center"/>
              <w:rPr>
                <w:bCs/>
              </w:rPr>
            </w:pPr>
            <w:r>
              <w:t>СО</w:t>
            </w:r>
          </w:p>
        </w:tc>
        <w:tc>
          <w:tcPr>
            <w:tcW w:w="1134" w:type="dxa"/>
            <w:vAlign w:val="center"/>
          </w:tcPr>
          <w:p w14:paraId="1D319883" w14:textId="77777777" w:rsidR="00E36A78" w:rsidRPr="00015E92" w:rsidRDefault="00E36A78" w:rsidP="00E36A78">
            <w:pPr>
              <w:jc w:val="center"/>
              <w:rPr>
                <w:color w:val="000000"/>
              </w:rPr>
            </w:pPr>
            <w:r w:rsidRPr="00015E92">
              <w:rPr>
                <w:bCs/>
                <w:color w:val="000000"/>
              </w:rPr>
              <w:t>1,51</w:t>
            </w:r>
          </w:p>
        </w:tc>
        <w:tc>
          <w:tcPr>
            <w:tcW w:w="1276" w:type="dxa"/>
            <w:vAlign w:val="center"/>
          </w:tcPr>
          <w:p w14:paraId="12B494C9" w14:textId="77777777" w:rsidR="00E36A78" w:rsidRPr="00015E92" w:rsidRDefault="00E36A78" w:rsidP="00E36A78">
            <w:pPr>
              <w:jc w:val="center"/>
              <w:rPr>
                <w:color w:val="000000"/>
              </w:rPr>
            </w:pPr>
            <w:r w:rsidRPr="00015E92">
              <w:rPr>
                <w:bCs/>
                <w:color w:val="000000"/>
              </w:rPr>
              <w:t>1,93</w:t>
            </w:r>
          </w:p>
        </w:tc>
        <w:tc>
          <w:tcPr>
            <w:tcW w:w="1276" w:type="dxa"/>
            <w:vAlign w:val="center"/>
          </w:tcPr>
          <w:p w14:paraId="34BCA987" w14:textId="77777777" w:rsidR="00E36A78" w:rsidRPr="00015E92" w:rsidRDefault="00E36A78" w:rsidP="00E36A78">
            <w:pPr>
              <w:jc w:val="center"/>
              <w:rPr>
                <w:color w:val="000000"/>
              </w:rPr>
            </w:pPr>
            <w:r w:rsidRPr="00015E92">
              <w:rPr>
                <w:bCs/>
                <w:color w:val="000000"/>
              </w:rPr>
              <w:t>2,01</w:t>
            </w:r>
          </w:p>
        </w:tc>
        <w:tc>
          <w:tcPr>
            <w:tcW w:w="1417" w:type="dxa"/>
            <w:vAlign w:val="center"/>
          </w:tcPr>
          <w:p w14:paraId="44C076F6" w14:textId="77777777" w:rsidR="00E36A78" w:rsidRPr="00015E92" w:rsidRDefault="00E36A78" w:rsidP="00E36A78">
            <w:pPr>
              <w:jc w:val="center"/>
              <w:rPr>
                <w:color w:val="000000"/>
              </w:rPr>
            </w:pPr>
            <w:r w:rsidRPr="00015E92">
              <w:rPr>
                <w:bCs/>
                <w:color w:val="000000"/>
              </w:rPr>
              <w:t>2,05</w:t>
            </w:r>
          </w:p>
        </w:tc>
        <w:tc>
          <w:tcPr>
            <w:tcW w:w="1559" w:type="dxa"/>
            <w:vAlign w:val="center"/>
          </w:tcPr>
          <w:p w14:paraId="26A089D2" w14:textId="77777777" w:rsidR="00E36A78" w:rsidRPr="00015E92" w:rsidRDefault="00E36A78" w:rsidP="00E36A78">
            <w:pPr>
              <w:jc w:val="center"/>
              <w:rPr>
                <w:color w:val="000000"/>
              </w:rPr>
            </w:pPr>
            <w:r w:rsidRPr="00015E92">
              <w:rPr>
                <w:bCs/>
                <w:color w:val="000000"/>
              </w:rPr>
              <w:t>2,15</w:t>
            </w:r>
          </w:p>
        </w:tc>
      </w:tr>
    </w:tbl>
    <w:p w14:paraId="51F06C29" w14:textId="31AE7BF4" w:rsidR="00F0519A" w:rsidRPr="002B180A" w:rsidRDefault="00F0519A" w:rsidP="00F014D9">
      <w:pPr>
        <w:rPr>
          <w:i/>
          <w:highlight w:val="yellow"/>
        </w:rPr>
      </w:pPr>
    </w:p>
    <w:p w14:paraId="0F724EE4" w14:textId="04A49E81" w:rsidR="00F0519A" w:rsidRPr="00E36A78" w:rsidRDefault="00F0519A" w:rsidP="00F0519A">
      <w:pPr>
        <w:rPr>
          <w:iCs/>
        </w:rPr>
      </w:pPr>
      <w:r w:rsidRPr="003E68EC">
        <w:rPr>
          <w:b/>
        </w:rPr>
        <w:t>Таблица 2-</w:t>
      </w:r>
      <w:r>
        <w:rPr>
          <w:b/>
        </w:rPr>
        <w:t>11</w:t>
      </w:r>
      <w:r w:rsidR="00E36A78">
        <w:rPr>
          <w:b/>
        </w:rPr>
        <w:t>.</w:t>
      </w:r>
      <w:r w:rsidRPr="003E68EC">
        <w:t xml:space="preserve"> </w:t>
      </w:r>
      <w:r w:rsidRPr="002B180A">
        <w:rPr>
          <w:iCs/>
        </w:rPr>
        <w:t>Сравнение двух выборок по критерию Фишера</w:t>
      </w:r>
      <w:r w:rsidR="00F014D9" w:rsidRPr="00E36A78">
        <w:rPr>
          <w:iCs/>
        </w:rPr>
        <w:t>.</w:t>
      </w:r>
    </w:p>
    <w:tbl>
      <w:tblPr>
        <w:tblStyle w:val="34"/>
        <w:tblW w:w="9351" w:type="dxa"/>
        <w:tblLayout w:type="fixed"/>
        <w:tblLook w:val="04A0" w:firstRow="1" w:lastRow="0" w:firstColumn="1" w:lastColumn="0" w:noHBand="0" w:noVBand="1"/>
      </w:tblPr>
      <w:tblGrid>
        <w:gridCol w:w="1665"/>
        <w:gridCol w:w="1449"/>
        <w:gridCol w:w="1701"/>
        <w:gridCol w:w="1559"/>
        <w:gridCol w:w="1559"/>
        <w:gridCol w:w="1418"/>
      </w:tblGrid>
      <w:tr w:rsidR="00F0519A" w:rsidRPr="00F0519A" w14:paraId="3210BEA7" w14:textId="77777777" w:rsidTr="00F014D9">
        <w:trPr>
          <w:trHeight w:val="421"/>
        </w:trPr>
        <w:tc>
          <w:tcPr>
            <w:tcW w:w="1665" w:type="dxa"/>
            <w:shd w:val="clear" w:color="auto" w:fill="D9D9D9" w:themeFill="background1" w:themeFillShade="D9"/>
            <w:vAlign w:val="center"/>
          </w:tcPr>
          <w:p w14:paraId="320B184C" w14:textId="77777777" w:rsidR="00F0519A" w:rsidRPr="00F014D9" w:rsidRDefault="00F0519A" w:rsidP="00D050C7">
            <w:pPr>
              <w:jc w:val="center"/>
              <w:rPr>
                <w:b/>
                <w:bCs/>
              </w:rPr>
            </w:pPr>
            <w:r w:rsidRPr="00F014D9">
              <w:rPr>
                <w:b/>
                <w:bCs/>
              </w:rPr>
              <w:t>Время, мин</w:t>
            </w:r>
          </w:p>
        </w:tc>
        <w:tc>
          <w:tcPr>
            <w:tcW w:w="1449" w:type="dxa"/>
            <w:shd w:val="clear" w:color="auto" w:fill="D9D9D9" w:themeFill="background1" w:themeFillShade="D9"/>
            <w:vAlign w:val="center"/>
          </w:tcPr>
          <w:p w14:paraId="6EAFF2F9" w14:textId="77777777" w:rsidR="00F0519A" w:rsidRPr="00F014D9" w:rsidRDefault="00F0519A" w:rsidP="00D050C7">
            <w:pPr>
              <w:jc w:val="center"/>
              <w:rPr>
                <w:b/>
                <w:bCs/>
                <w:color w:val="000000"/>
              </w:rPr>
            </w:pPr>
            <w:r w:rsidRPr="00F014D9">
              <w:rPr>
                <w:b/>
                <w:bCs/>
                <w:color w:val="000000"/>
              </w:rPr>
              <w:t>10 мин</w:t>
            </w:r>
          </w:p>
        </w:tc>
        <w:tc>
          <w:tcPr>
            <w:tcW w:w="1701" w:type="dxa"/>
            <w:shd w:val="clear" w:color="auto" w:fill="D9D9D9" w:themeFill="background1" w:themeFillShade="D9"/>
            <w:vAlign w:val="center"/>
          </w:tcPr>
          <w:p w14:paraId="6F0932B7" w14:textId="77777777" w:rsidR="00F0519A" w:rsidRPr="00F014D9" w:rsidRDefault="00F0519A" w:rsidP="00D050C7">
            <w:pPr>
              <w:jc w:val="center"/>
              <w:rPr>
                <w:b/>
                <w:bCs/>
                <w:color w:val="000000"/>
              </w:rPr>
            </w:pPr>
            <w:r w:rsidRPr="00F014D9">
              <w:rPr>
                <w:b/>
                <w:bCs/>
                <w:color w:val="000000"/>
              </w:rPr>
              <w:t>15 мин</w:t>
            </w:r>
          </w:p>
        </w:tc>
        <w:tc>
          <w:tcPr>
            <w:tcW w:w="1559" w:type="dxa"/>
            <w:shd w:val="clear" w:color="auto" w:fill="D9D9D9" w:themeFill="background1" w:themeFillShade="D9"/>
            <w:vAlign w:val="center"/>
          </w:tcPr>
          <w:p w14:paraId="4EEB84D9" w14:textId="77777777" w:rsidR="00F0519A" w:rsidRPr="00F014D9" w:rsidRDefault="00F0519A" w:rsidP="00D050C7">
            <w:pPr>
              <w:jc w:val="center"/>
              <w:rPr>
                <w:b/>
                <w:bCs/>
                <w:color w:val="000000"/>
              </w:rPr>
            </w:pPr>
            <w:r w:rsidRPr="00F014D9">
              <w:rPr>
                <w:b/>
                <w:bCs/>
                <w:color w:val="000000"/>
              </w:rPr>
              <w:t>20 мин</w:t>
            </w:r>
          </w:p>
        </w:tc>
        <w:tc>
          <w:tcPr>
            <w:tcW w:w="1559" w:type="dxa"/>
            <w:shd w:val="clear" w:color="auto" w:fill="D9D9D9" w:themeFill="background1" w:themeFillShade="D9"/>
            <w:vAlign w:val="center"/>
          </w:tcPr>
          <w:p w14:paraId="3C54681A" w14:textId="77777777" w:rsidR="00F0519A" w:rsidRPr="00F014D9" w:rsidRDefault="00F0519A" w:rsidP="00D050C7">
            <w:pPr>
              <w:jc w:val="center"/>
              <w:rPr>
                <w:b/>
                <w:bCs/>
                <w:color w:val="000000"/>
              </w:rPr>
            </w:pPr>
            <w:r w:rsidRPr="00F014D9">
              <w:rPr>
                <w:b/>
                <w:bCs/>
                <w:color w:val="000000"/>
              </w:rPr>
              <w:t xml:space="preserve">30 мин </w:t>
            </w:r>
          </w:p>
        </w:tc>
        <w:tc>
          <w:tcPr>
            <w:tcW w:w="1418" w:type="dxa"/>
            <w:shd w:val="clear" w:color="auto" w:fill="D9D9D9" w:themeFill="background1" w:themeFillShade="D9"/>
            <w:vAlign w:val="center"/>
          </w:tcPr>
          <w:p w14:paraId="0D2A7D2C" w14:textId="77777777" w:rsidR="00F0519A" w:rsidRPr="00F014D9" w:rsidRDefault="00F0519A" w:rsidP="00D050C7">
            <w:pPr>
              <w:jc w:val="center"/>
              <w:rPr>
                <w:b/>
                <w:bCs/>
                <w:color w:val="000000"/>
              </w:rPr>
            </w:pPr>
            <w:r w:rsidRPr="00F014D9">
              <w:rPr>
                <w:b/>
                <w:bCs/>
                <w:color w:val="000000"/>
              </w:rPr>
              <w:t>45 мин</w:t>
            </w:r>
          </w:p>
        </w:tc>
      </w:tr>
      <w:tr w:rsidR="00F0519A" w:rsidRPr="00F0519A" w14:paraId="06688BE7" w14:textId="77777777" w:rsidTr="00F014D9">
        <w:trPr>
          <w:trHeight w:val="272"/>
        </w:trPr>
        <w:tc>
          <w:tcPr>
            <w:tcW w:w="1665" w:type="dxa"/>
            <w:vAlign w:val="center"/>
          </w:tcPr>
          <w:p w14:paraId="476ED2F3" w14:textId="77777777" w:rsidR="00F0519A" w:rsidRPr="00D050C7" w:rsidRDefault="00F0519A" w:rsidP="00D050C7">
            <w:pPr>
              <w:tabs>
                <w:tab w:val="left" w:pos="927"/>
              </w:tabs>
              <w:jc w:val="center"/>
            </w:pPr>
            <w:r w:rsidRPr="00D050C7">
              <w:t>F теор.</w:t>
            </w:r>
          </w:p>
        </w:tc>
        <w:tc>
          <w:tcPr>
            <w:tcW w:w="1449" w:type="dxa"/>
            <w:vAlign w:val="center"/>
          </w:tcPr>
          <w:p w14:paraId="019F9CA8" w14:textId="77777777" w:rsidR="00F0519A" w:rsidRPr="00D050C7" w:rsidRDefault="00F0519A" w:rsidP="00D050C7">
            <w:pPr>
              <w:jc w:val="center"/>
              <w:rPr>
                <w:bCs/>
                <w:color w:val="000000"/>
              </w:rPr>
            </w:pPr>
            <w:r w:rsidRPr="00D050C7">
              <w:rPr>
                <w:b/>
                <w:bCs/>
                <w:color w:val="000000"/>
              </w:rPr>
              <w:t>2,98</w:t>
            </w:r>
          </w:p>
        </w:tc>
        <w:tc>
          <w:tcPr>
            <w:tcW w:w="1701" w:type="dxa"/>
            <w:vAlign w:val="center"/>
          </w:tcPr>
          <w:p w14:paraId="63498D7B" w14:textId="77777777" w:rsidR="00F0519A" w:rsidRPr="00D050C7" w:rsidRDefault="00F0519A" w:rsidP="00D050C7">
            <w:pPr>
              <w:jc w:val="center"/>
              <w:rPr>
                <w:bCs/>
                <w:color w:val="000000"/>
              </w:rPr>
            </w:pPr>
            <w:r w:rsidRPr="00D050C7">
              <w:rPr>
                <w:b/>
                <w:bCs/>
                <w:color w:val="000000"/>
              </w:rPr>
              <w:t>2,98</w:t>
            </w:r>
          </w:p>
        </w:tc>
        <w:tc>
          <w:tcPr>
            <w:tcW w:w="1559" w:type="dxa"/>
            <w:vAlign w:val="center"/>
          </w:tcPr>
          <w:p w14:paraId="17C58739" w14:textId="77777777" w:rsidR="00F0519A" w:rsidRPr="00D050C7" w:rsidRDefault="00F0519A" w:rsidP="00D050C7">
            <w:pPr>
              <w:jc w:val="center"/>
              <w:rPr>
                <w:bCs/>
                <w:color w:val="000000"/>
              </w:rPr>
            </w:pPr>
            <w:r w:rsidRPr="00D050C7">
              <w:rPr>
                <w:b/>
                <w:bCs/>
                <w:color w:val="000000"/>
              </w:rPr>
              <w:t>2,98</w:t>
            </w:r>
          </w:p>
        </w:tc>
        <w:tc>
          <w:tcPr>
            <w:tcW w:w="1559" w:type="dxa"/>
            <w:vAlign w:val="center"/>
          </w:tcPr>
          <w:p w14:paraId="0FE144FD" w14:textId="77777777" w:rsidR="00F0519A" w:rsidRPr="00D050C7" w:rsidRDefault="00F0519A" w:rsidP="00D050C7">
            <w:pPr>
              <w:jc w:val="center"/>
              <w:rPr>
                <w:bCs/>
                <w:color w:val="000000"/>
              </w:rPr>
            </w:pPr>
            <w:r w:rsidRPr="00D050C7">
              <w:rPr>
                <w:b/>
                <w:bCs/>
                <w:color w:val="000000"/>
              </w:rPr>
              <w:t>2,98</w:t>
            </w:r>
          </w:p>
        </w:tc>
        <w:tc>
          <w:tcPr>
            <w:tcW w:w="1418" w:type="dxa"/>
            <w:vAlign w:val="center"/>
          </w:tcPr>
          <w:p w14:paraId="502068FD" w14:textId="77777777" w:rsidR="00F0519A" w:rsidRPr="00D050C7" w:rsidRDefault="00F0519A" w:rsidP="00D050C7">
            <w:pPr>
              <w:jc w:val="center"/>
              <w:rPr>
                <w:bCs/>
                <w:color w:val="000000"/>
              </w:rPr>
            </w:pPr>
            <w:r w:rsidRPr="00D050C7">
              <w:rPr>
                <w:b/>
                <w:bCs/>
                <w:color w:val="000000"/>
              </w:rPr>
              <w:t>2,98</w:t>
            </w:r>
          </w:p>
        </w:tc>
      </w:tr>
      <w:tr w:rsidR="00F0519A" w:rsidRPr="00F0519A" w14:paraId="63B06592" w14:textId="77777777" w:rsidTr="00F014D9">
        <w:trPr>
          <w:trHeight w:val="261"/>
        </w:trPr>
        <w:tc>
          <w:tcPr>
            <w:tcW w:w="1665" w:type="dxa"/>
            <w:vAlign w:val="center"/>
          </w:tcPr>
          <w:p w14:paraId="73CBD629" w14:textId="77777777" w:rsidR="00F0519A" w:rsidRPr="00D050C7" w:rsidRDefault="00F0519A" w:rsidP="00D050C7">
            <w:pPr>
              <w:tabs>
                <w:tab w:val="left" w:pos="927"/>
              </w:tabs>
              <w:jc w:val="center"/>
              <w:rPr>
                <w:bCs/>
              </w:rPr>
            </w:pPr>
            <w:r w:rsidRPr="00D050C7">
              <w:t>F эксп.</w:t>
            </w:r>
          </w:p>
        </w:tc>
        <w:tc>
          <w:tcPr>
            <w:tcW w:w="1449" w:type="dxa"/>
            <w:vAlign w:val="center"/>
          </w:tcPr>
          <w:p w14:paraId="6DE3DA67" w14:textId="77777777" w:rsidR="00F0519A" w:rsidRPr="00D050C7" w:rsidRDefault="00F0519A" w:rsidP="00D050C7">
            <w:pPr>
              <w:jc w:val="center"/>
              <w:rPr>
                <w:bCs/>
                <w:color w:val="000000"/>
              </w:rPr>
            </w:pPr>
            <w:r w:rsidRPr="00D050C7">
              <w:rPr>
                <w:color w:val="000000"/>
              </w:rPr>
              <w:t>2,88</w:t>
            </w:r>
          </w:p>
        </w:tc>
        <w:tc>
          <w:tcPr>
            <w:tcW w:w="1701" w:type="dxa"/>
            <w:vAlign w:val="center"/>
          </w:tcPr>
          <w:p w14:paraId="593E96D4" w14:textId="77777777" w:rsidR="00F0519A" w:rsidRPr="00D050C7" w:rsidRDefault="00F0519A" w:rsidP="00D050C7">
            <w:pPr>
              <w:jc w:val="center"/>
              <w:rPr>
                <w:bCs/>
                <w:color w:val="000000"/>
              </w:rPr>
            </w:pPr>
            <w:r w:rsidRPr="00D050C7">
              <w:rPr>
                <w:color w:val="000000"/>
              </w:rPr>
              <w:t>1,61</w:t>
            </w:r>
          </w:p>
        </w:tc>
        <w:tc>
          <w:tcPr>
            <w:tcW w:w="1559" w:type="dxa"/>
            <w:vAlign w:val="center"/>
          </w:tcPr>
          <w:p w14:paraId="512D3521" w14:textId="77777777" w:rsidR="00F0519A" w:rsidRPr="00D050C7" w:rsidRDefault="00F0519A" w:rsidP="00D050C7">
            <w:pPr>
              <w:jc w:val="center"/>
              <w:rPr>
                <w:bCs/>
                <w:color w:val="000000"/>
              </w:rPr>
            </w:pPr>
            <w:r w:rsidRPr="00D050C7">
              <w:rPr>
                <w:color w:val="000000"/>
              </w:rPr>
              <w:t>2,35</w:t>
            </w:r>
          </w:p>
        </w:tc>
        <w:tc>
          <w:tcPr>
            <w:tcW w:w="1559" w:type="dxa"/>
            <w:vAlign w:val="center"/>
          </w:tcPr>
          <w:p w14:paraId="4E5C2554" w14:textId="77777777" w:rsidR="00F0519A" w:rsidRPr="00D050C7" w:rsidRDefault="00F0519A" w:rsidP="00D050C7">
            <w:pPr>
              <w:jc w:val="center"/>
              <w:rPr>
                <w:bCs/>
                <w:color w:val="000000"/>
              </w:rPr>
            </w:pPr>
            <w:r w:rsidRPr="00D050C7">
              <w:rPr>
                <w:color w:val="000000"/>
              </w:rPr>
              <w:t>2,10</w:t>
            </w:r>
          </w:p>
        </w:tc>
        <w:tc>
          <w:tcPr>
            <w:tcW w:w="1418" w:type="dxa"/>
            <w:vAlign w:val="center"/>
          </w:tcPr>
          <w:p w14:paraId="4010E866" w14:textId="77777777" w:rsidR="00F0519A" w:rsidRPr="00D050C7" w:rsidRDefault="00F0519A" w:rsidP="00D050C7">
            <w:pPr>
              <w:jc w:val="center"/>
              <w:rPr>
                <w:bCs/>
                <w:color w:val="000000"/>
              </w:rPr>
            </w:pPr>
            <w:r w:rsidRPr="00D050C7">
              <w:rPr>
                <w:color w:val="000000"/>
              </w:rPr>
              <w:t>2,71</w:t>
            </w:r>
          </w:p>
        </w:tc>
      </w:tr>
      <w:tr w:rsidR="00F0519A" w:rsidRPr="00F0519A" w14:paraId="45C6F6E5" w14:textId="77777777" w:rsidTr="00F014D9">
        <w:trPr>
          <w:trHeight w:val="524"/>
        </w:trPr>
        <w:tc>
          <w:tcPr>
            <w:tcW w:w="1665" w:type="dxa"/>
            <w:vAlign w:val="center"/>
          </w:tcPr>
          <w:p w14:paraId="01358E0D" w14:textId="77777777" w:rsidR="00F0519A" w:rsidRPr="00D050C7" w:rsidRDefault="00F0519A" w:rsidP="00D050C7">
            <w:pPr>
              <w:tabs>
                <w:tab w:val="left" w:pos="927"/>
              </w:tabs>
              <w:rPr>
                <w:bCs/>
              </w:rPr>
            </w:pPr>
            <w:r w:rsidRPr="00D050C7">
              <w:t>Критерий: F</w:t>
            </w:r>
            <w:r w:rsidRPr="00D050C7">
              <w:rPr>
                <w:vertAlign w:val="subscript"/>
              </w:rPr>
              <w:t>эксп.</w:t>
            </w:r>
            <w:r w:rsidRPr="00D050C7">
              <w:t xml:space="preserve"> &lt; F</w:t>
            </w:r>
            <w:r w:rsidRPr="00D050C7">
              <w:rPr>
                <w:vertAlign w:val="subscript"/>
              </w:rPr>
              <w:t>теор.</w:t>
            </w:r>
          </w:p>
        </w:tc>
        <w:tc>
          <w:tcPr>
            <w:tcW w:w="1449" w:type="dxa"/>
            <w:vAlign w:val="center"/>
          </w:tcPr>
          <w:p w14:paraId="7E972D6F" w14:textId="77777777" w:rsidR="00F0519A" w:rsidRPr="00D050C7" w:rsidRDefault="00F0519A" w:rsidP="00D050C7">
            <w:pPr>
              <w:jc w:val="center"/>
              <w:rPr>
                <w:color w:val="000000"/>
              </w:rPr>
            </w:pPr>
            <w:r w:rsidRPr="00D050C7">
              <w:rPr>
                <w:color w:val="000000"/>
              </w:rPr>
              <w:t>соотв.</w:t>
            </w:r>
          </w:p>
        </w:tc>
        <w:tc>
          <w:tcPr>
            <w:tcW w:w="1701" w:type="dxa"/>
            <w:vAlign w:val="center"/>
          </w:tcPr>
          <w:p w14:paraId="08B6FBAE" w14:textId="77777777" w:rsidR="00F0519A" w:rsidRPr="00D050C7" w:rsidRDefault="00F0519A" w:rsidP="00D050C7">
            <w:pPr>
              <w:jc w:val="center"/>
              <w:rPr>
                <w:color w:val="000000"/>
              </w:rPr>
            </w:pPr>
            <w:r w:rsidRPr="00D050C7">
              <w:rPr>
                <w:color w:val="000000"/>
              </w:rPr>
              <w:t>соотв.</w:t>
            </w:r>
          </w:p>
        </w:tc>
        <w:tc>
          <w:tcPr>
            <w:tcW w:w="1559" w:type="dxa"/>
            <w:vAlign w:val="center"/>
          </w:tcPr>
          <w:p w14:paraId="6EE20711" w14:textId="77777777" w:rsidR="00F0519A" w:rsidRPr="00D050C7" w:rsidRDefault="00F0519A" w:rsidP="00D050C7">
            <w:pPr>
              <w:jc w:val="center"/>
              <w:rPr>
                <w:color w:val="000000"/>
              </w:rPr>
            </w:pPr>
            <w:r w:rsidRPr="00D050C7">
              <w:rPr>
                <w:color w:val="000000"/>
              </w:rPr>
              <w:t>соотв.</w:t>
            </w:r>
          </w:p>
        </w:tc>
        <w:tc>
          <w:tcPr>
            <w:tcW w:w="1559" w:type="dxa"/>
            <w:vAlign w:val="center"/>
          </w:tcPr>
          <w:p w14:paraId="7036149A" w14:textId="77777777" w:rsidR="00F0519A" w:rsidRPr="00D050C7" w:rsidRDefault="00F0519A" w:rsidP="00D050C7">
            <w:pPr>
              <w:jc w:val="center"/>
              <w:rPr>
                <w:color w:val="000000"/>
              </w:rPr>
            </w:pPr>
            <w:r w:rsidRPr="00D050C7">
              <w:rPr>
                <w:color w:val="000000"/>
              </w:rPr>
              <w:t>соотв.</w:t>
            </w:r>
          </w:p>
        </w:tc>
        <w:tc>
          <w:tcPr>
            <w:tcW w:w="1418" w:type="dxa"/>
            <w:vAlign w:val="center"/>
          </w:tcPr>
          <w:p w14:paraId="65C15AD8" w14:textId="77777777" w:rsidR="00F0519A" w:rsidRPr="00D050C7" w:rsidRDefault="00F0519A" w:rsidP="00D050C7">
            <w:pPr>
              <w:jc w:val="center"/>
              <w:rPr>
                <w:color w:val="000000"/>
              </w:rPr>
            </w:pPr>
            <w:r w:rsidRPr="00D050C7">
              <w:rPr>
                <w:color w:val="000000"/>
              </w:rPr>
              <w:t>соотв.</w:t>
            </w:r>
          </w:p>
        </w:tc>
      </w:tr>
    </w:tbl>
    <w:p w14:paraId="4A51D7E6" w14:textId="77777777" w:rsidR="00F0519A" w:rsidRPr="002B180A" w:rsidRDefault="00F0519A" w:rsidP="00F0519A">
      <w:pPr>
        <w:rPr>
          <w:iCs/>
        </w:rPr>
      </w:pPr>
    </w:p>
    <w:p w14:paraId="5579D816" w14:textId="4A1EAD1A" w:rsidR="00703680" w:rsidRPr="00F014D9" w:rsidRDefault="00F0519A" w:rsidP="001742A1">
      <w:pPr>
        <w:rPr>
          <w:iCs/>
          <w:lang w:val="en-US"/>
        </w:rPr>
      </w:pPr>
      <w:r w:rsidRPr="003E68EC">
        <w:rPr>
          <w:b/>
        </w:rPr>
        <w:t>Таблица 2-</w:t>
      </w:r>
      <w:r>
        <w:rPr>
          <w:b/>
        </w:rPr>
        <w:t>12</w:t>
      </w:r>
      <w:r w:rsidRPr="003E68EC">
        <w:rPr>
          <w:b/>
        </w:rPr>
        <w:t>.</w:t>
      </w:r>
      <w:r w:rsidRPr="003E68EC">
        <w:t xml:space="preserve"> </w:t>
      </w:r>
      <w:r w:rsidRPr="002B180A">
        <w:rPr>
          <w:iCs/>
        </w:rPr>
        <w:t>Сравнение средних значений двух выборок по критерию Стьюдента</w:t>
      </w:r>
      <w:r w:rsidR="00F014D9">
        <w:rPr>
          <w:iCs/>
          <w:lang w:val="en-US"/>
        </w:rPr>
        <w:t>.</w:t>
      </w:r>
    </w:p>
    <w:tbl>
      <w:tblPr>
        <w:tblStyle w:val="34"/>
        <w:tblW w:w="9351" w:type="dxa"/>
        <w:tblLook w:val="04A0" w:firstRow="1" w:lastRow="0" w:firstColumn="1" w:lastColumn="0" w:noHBand="0" w:noVBand="1"/>
      </w:tblPr>
      <w:tblGrid>
        <w:gridCol w:w="1660"/>
        <w:gridCol w:w="1671"/>
        <w:gridCol w:w="1672"/>
        <w:gridCol w:w="1672"/>
        <w:gridCol w:w="1258"/>
        <w:gridCol w:w="1418"/>
      </w:tblGrid>
      <w:tr w:rsidR="00F0519A" w:rsidRPr="00F0519A" w14:paraId="0E0F939A" w14:textId="77777777" w:rsidTr="00F014D9">
        <w:trPr>
          <w:trHeight w:val="204"/>
        </w:trPr>
        <w:tc>
          <w:tcPr>
            <w:tcW w:w="9351" w:type="dxa"/>
            <w:gridSpan w:val="6"/>
            <w:shd w:val="clear" w:color="auto" w:fill="D9D9D9" w:themeFill="background1" w:themeFillShade="D9"/>
            <w:vAlign w:val="center"/>
          </w:tcPr>
          <w:p w14:paraId="51964CDD" w14:textId="77777777" w:rsidR="00F0519A" w:rsidRPr="00D050C7" w:rsidRDefault="00F0519A" w:rsidP="00D050C7">
            <w:pPr>
              <w:tabs>
                <w:tab w:val="left" w:pos="927"/>
              </w:tabs>
              <w:jc w:val="center"/>
              <w:rPr>
                <w:bCs/>
              </w:rPr>
            </w:pPr>
            <w:r w:rsidRPr="00D050C7">
              <w:rPr>
                <w:b/>
              </w:rPr>
              <w:t>Сравнение средних значений двух выборок</w:t>
            </w:r>
          </w:p>
        </w:tc>
      </w:tr>
      <w:tr w:rsidR="00F0519A" w:rsidRPr="00F0519A" w14:paraId="274EE494" w14:textId="77777777" w:rsidTr="00F014D9">
        <w:trPr>
          <w:trHeight w:val="193"/>
        </w:trPr>
        <w:tc>
          <w:tcPr>
            <w:tcW w:w="1660" w:type="dxa"/>
            <w:vAlign w:val="center"/>
          </w:tcPr>
          <w:p w14:paraId="069E4235" w14:textId="77777777" w:rsidR="00F0519A" w:rsidRPr="00D050C7" w:rsidRDefault="00F0519A" w:rsidP="00D050C7">
            <w:pPr>
              <w:tabs>
                <w:tab w:val="left" w:pos="927"/>
              </w:tabs>
              <w:jc w:val="center"/>
              <w:rPr>
                <w:bCs/>
              </w:rPr>
            </w:pPr>
            <w:r w:rsidRPr="00D050C7">
              <w:t>t теор.</w:t>
            </w:r>
          </w:p>
        </w:tc>
        <w:tc>
          <w:tcPr>
            <w:tcW w:w="1671" w:type="dxa"/>
            <w:tcBorders>
              <w:top w:val="nil"/>
              <w:left w:val="nil"/>
              <w:bottom w:val="single" w:sz="8" w:space="0" w:color="000000"/>
              <w:right w:val="single" w:sz="8" w:space="0" w:color="000000"/>
            </w:tcBorders>
            <w:shd w:val="clear" w:color="auto" w:fill="auto"/>
            <w:vAlign w:val="center"/>
          </w:tcPr>
          <w:p w14:paraId="005E94C5" w14:textId="77777777" w:rsidR="00F0519A" w:rsidRPr="00D050C7" w:rsidRDefault="00F0519A" w:rsidP="00D050C7">
            <w:pPr>
              <w:jc w:val="center"/>
              <w:rPr>
                <w:bCs/>
                <w:color w:val="000000"/>
              </w:rPr>
            </w:pPr>
            <w:r w:rsidRPr="00D050C7">
              <w:rPr>
                <w:bCs/>
                <w:color w:val="000000"/>
              </w:rPr>
              <w:t>1,72</w:t>
            </w:r>
          </w:p>
        </w:tc>
        <w:tc>
          <w:tcPr>
            <w:tcW w:w="1672" w:type="dxa"/>
            <w:tcBorders>
              <w:top w:val="nil"/>
              <w:left w:val="nil"/>
              <w:bottom w:val="single" w:sz="8" w:space="0" w:color="000000"/>
              <w:right w:val="single" w:sz="8" w:space="0" w:color="000000"/>
            </w:tcBorders>
            <w:shd w:val="clear" w:color="auto" w:fill="auto"/>
            <w:vAlign w:val="center"/>
          </w:tcPr>
          <w:p w14:paraId="477DEECE" w14:textId="77777777" w:rsidR="00F0519A" w:rsidRPr="00D050C7" w:rsidRDefault="00F0519A" w:rsidP="00D050C7">
            <w:pPr>
              <w:jc w:val="center"/>
              <w:rPr>
                <w:bCs/>
                <w:color w:val="000000"/>
              </w:rPr>
            </w:pPr>
            <w:r w:rsidRPr="00D050C7">
              <w:rPr>
                <w:bCs/>
                <w:color w:val="000000"/>
              </w:rPr>
              <w:t>1,72</w:t>
            </w:r>
          </w:p>
        </w:tc>
        <w:tc>
          <w:tcPr>
            <w:tcW w:w="1672" w:type="dxa"/>
            <w:tcBorders>
              <w:top w:val="nil"/>
              <w:left w:val="nil"/>
              <w:bottom w:val="single" w:sz="8" w:space="0" w:color="000000"/>
              <w:right w:val="single" w:sz="8" w:space="0" w:color="000000"/>
            </w:tcBorders>
            <w:shd w:val="clear" w:color="auto" w:fill="auto"/>
            <w:vAlign w:val="center"/>
          </w:tcPr>
          <w:p w14:paraId="453F393E" w14:textId="77777777" w:rsidR="00F0519A" w:rsidRPr="00D050C7" w:rsidRDefault="00F0519A" w:rsidP="00D050C7">
            <w:pPr>
              <w:jc w:val="center"/>
              <w:rPr>
                <w:bCs/>
                <w:color w:val="000000"/>
              </w:rPr>
            </w:pPr>
            <w:r w:rsidRPr="00D050C7">
              <w:rPr>
                <w:bCs/>
                <w:color w:val="000000"/>
              </w:rPr>
              <w:t>1,72</w:t>
            </w:r>
          </w:p>
        </w:tc>
        <w:tc>
          <w:tcPr>
            <w:tcW w:w="1258" w:type="dxa"/>
            <w:tcBorders>
              <w:top w:val="nil"/>
              <w:left w:val="nil"/>
              <w:bottom w:val="single" w:sz="8" w:space="0" w:color="000000"/>
              <w:right w:val="single" w:sz="8" w:space="0" w:color="000000"/>
            </w:tcBorders>
            <w:shd w:val="clear" w:color="auto" w:fill="auto"/>
            <w:vAlign w:val="center"/>
          </w:tcPr>
          <w:p w14:paraId="2583D0AC" w14:textId="77777777" w:rsidR="00F0519A" w:rsidRPr="00D050C7" w:rsidRDefault="00F0519A" w:rsidP="00D050C7">
            <w:pPr>
              <w:jc w:val="center"/>
              <w:rPr>
                <w:bCs/>
                <w:color w:val="000000"/>
              </w:rPr>
            </w:pPr>
            <w:r w:rsidRPr="00D050C7">
              <w:rPr>
                <w:bCs/>
                <w:color w:val="000000"/>
              </w:rPr>
              <w:t>1,72</w:t>
            </w:r>
          </w:p>
        </w:tc>
        <w:tc>
          <w:tcPr>
            <w:tcW w:w="1418" w:type="dxa"/>
            <w:tcBorders>
              <w:top w:val="nil"/>
              <w:left w:val="nil"/>
              <w:bottom w:val="single" w:sz="8" w:space="0" w:color="000000"/>
              <w:right w:val="single" w:sz="8" w:space="0" w:color="000000"/>
            </w:tcBorders>
            <w:shd w:val="clear" w:color="auto" w:fill="auto"/>
            <w:vAlign w:val="center"/>
          </w:tcPr>
          <w:p w14:paraId="4CE92575" w14:textId="77777777" w:rsidR="00F0519A" w:rsidRPr="00D050C7" w:rsidRDefault="00F0519A" w:rsidP="00D050C7">
            <w:pPr>
              <w:jc w:val="center"/>
              <w:rPr>
                <w:bCs/>
                <w:color w:val="000000"/>
              </w:rPr>
            </w:pPr>
            <w:r w:rsidRPr="00D050C7">
              <w:rPr>
                <w:bCs/>
                <w:color w:val="000000"/>
              </w:rPr>
              <w:t>1,72</w:t>
            </w:r>
          </w:p>
        </w:tc>
      </w:tr>
      <w:tr w:rsidR="00F0519A" w:rsidRPr="00F0519A" w14:paraId="08FB71D5" w14:textId="77777777" w:rsidTr="00762053">
        <w:trPr>
          <w:trHeight w:val="217"/>
        </w:trPr>
        <w:tc>
          <w:tcPr>
            <w:tcW w:w="1660" w:type="dxa"/>
            <w:vAlign w:val="center"/>
          </w:tcPr>
          <w:p w14:paraId="18A3CAE6" w14:textId="77777777" w:rsidR="00F0519A" w:rsidRPr="00D050C7" w:rsidRDefault="00F0519A" w:rsidP="00D050C7">
            <w:pPr>
              <w:tabs>
                <w:tab w:val="left" w:pos="927"/>
              </w:tabs>
              <w:jc w:val="center"/>
              <w:rPr>
                <w:bCs/>
              </w:rPr>
            </w:pPr>
            <w:r w:rsidRPr="00D050C7">
              <w:rPr>
                <w:bCs/>
              </w:rPr>
              <w:t>t эксп.</w:t>
            </w:r>
          </w:p>
        </w:tc>
        <w:tc>
          <w:tcPr>
            <w:tcW w:w="1671" w:type="dxa"/>
            <w:tcBorders>
              <w:top w:val="nil"/>
              <w:left w:val="nil"/>
              <w:bottom w:val="single" w:sz="8" w:space="0" w:color="000000"/>
              <w:right w:val="single" w:sz="8" w:space="0" w:color="000000"/>
            </w:tcBorders>
            <w:shd w:val="clear" w:color="auto" w:fill="auto"/>
            <w:vAlign w:val="center"/>
          </w:tcPr>
          <w:p w14:paraId="5EAB97D2" w14:textId="77777777" w:rsidR="00F0519A" w:rsidRPr="00D050C7" w:rsidRDefault="00F0519A" w:rsidP="00D050C7">
            <w:pPr>
              <w:jc w:val="center"/>
              <w:rPr>
                <w:bCs/>
                <w:color w:val="000000"/>
              </w:rPr>
            </w:pPr>
            <w:r w:rsidRPr="00D050C7">
              <w:rPr>
                <w:bCs/>
                <w:color w:val="000000"/>
              </w:rPr>
              <w:t>1,80</w:t>
            </w:r>
          </w:p>
        </w:tc>
        <w:tc>
          <w:tcPr>
            <w:tcW w:w="1672" w:type="dxa"/>
            <w:tcBorders>
              <w:top w:val="nil"/>
              <w:left w:val="nil"/>
              <w:bottom w:val="single" w:sz="8" w:space="0" w:color="000000"/>
              <w:right w:val="single" w:sz="8" w:space="0" w:color="000000"/>
            </w:tcBorders>
            <w:shd w:val="clear" w:color="auto" w:fill="auto"/>
            <w:vAlign w:val="center"/>
          </w:tcPr>
          <w:p w14:paraId="77EC2AF4" w14:textId="77777777" w:rsidR="00F0519A" w:rsidRPr="00D050C7" w:rsidRDefault="00F0519A" w:rsidP="00D050C7">
            <w:pPr>
              <w:jc w:val="center"/>
              <w:rPr>
                <w:bCs/>
                <w:color w:val="000000"/>
              </w:rPr>
            </w:pPr>
            <w:r w:rsidRPr="00D050C7">
              <w:rPr>
                <w:bCs/>
                <w:color w:val="000000"/>
              </w:rPr>
              <w:t>0,51</w:t>
            </w:r>
          </w:p>
        </w:tc>
        <w:tc>
          <w:tcPr>
            <w:tcW w:w="1672" w:type="dxa"/>
            <w:tcBorders>
              <w:top w:val="nil"/>
              <w:left w:val="nil"/>
              <w:bottom w:val="single" w:sz="8" w:space="0" w:color="000000"/>
              <w:right w:val="single" w:sz="8" w:space="0" w:color="000000"/>
            </w:tcBorders>
            <w:shd w:val="clear" w:color="auto" w:fill="auto"/>
            <w:vAlign w:val="center"/>
          </w:tcPr>
          <w:p w14:paraId="3A38C069" w14:textId="77777777" w:rsidR="00F0519A" w:rsidRPr="00D050C7" w:rsidRDefault="00F0519A" w:rsidP="00D050C7">
            <w:pPr>
              <w:jc w:val="center"/>
              <w:rPr>
                <w:bCs/>
                <w:color w:val="000000"/>
              </w:rPr>
            </w:pPr>
            <w:r w:rsidRPr="00D050C7">
              <w:rPr>
                <w:bCs/>
                <w:color w:val="000000"/>
              </w:rPr>
              <w:t>1,08</w:t>
            </w:r>
          </w:p>
        </w:tc>
        <w:tc>
          <w:tcPr>
            <w:tcW w:w="1258" w:type="dxa"/>
            <w:tcBorders>
              <w:top w:val="nil"/>
              <w:left w:val="nil"/>
              <w:bottom w:val="single" w:sz="8" w:space="0" w:color="000000"/>
              <w:right w:val="single" w:sz="8" w:space="0" w:color="000000"/>
            </w:tcBorders>
            <w:shd w:val="clear" w:color="auto" w:fill="auto"/>
            <w:vAlign w:val="center"/>
          </w:tcPr>
          <w:p w14:paraId="2E3A5A08" w14:textId="77777777" w:rsidR="00F0519A" w:rsidRPr="00D050C7" w:rsidRDefault="00F0519A" w:rsidP="00D050C7">
            <w:pPr>
              <w:jc w:val="center"/>
              <w:rPr>
                <w:bCs/>
                <w:color w:val="000000"/>
              </w:rPr>
            </w:pPr>
            <w:r w:rsidRPr="00D050C7">
              <w:rPr>
                <w:bCs/>
                <w:color w:val="000000"/>
              </w:rPr>
              <w:t>0,50</w:t>
            </w:r>
          </w:p>
        </w:tc>
        <w:tc>
          <w:tcPr>
            <w:tcW w:w="1418" w:type="dxa"/>
            <w:tcBorders>
              <w:top w:val="nil"/>
              <w:left w:val="nil"/>
              <w:bottom w:val="single" w:sz="8" w:space="0" w:color="000000"/>
              <w:right w:val="single" w:sz="8" w:space="0" w:color="000000"/>
            </w:tcBorders>
            <w:shd w:val="clear" w:color="auto" w:fill="auto"/>
            <w:vAlign w:val="center"/>
          </w:tcPr>
          <w:p w14:paraId="0F9CAF3D" w14:textId="77777777" w:rsidR="00F0519A" w:rsidRPr="00D050C7" w:rsidRDefault="00F0519A" w:rsidP="00D050C7">
            <w:pPr>
              <w:jc w:val="center"/>
              <w:rPr>
                <w:bCs/>
                <w:color w:val="000000"/>
              </w:rPr>
            </w:pPr>
            <w:r w:rsidRPr="00D050C7">
              <w:rPr>
                <w:bCs/>
                <w:color w:val="000000"/>
              </w:rPr>
              <w:t>0,43</w:t>
            </w:r>
          </w:p>
        </w:tc>
      </w:tr>
      <w:tr w:rsidR="00F0519A" w:rsidRPr="00F0519A" w14:paraId="3ED91265" w14:textId="77777777" w:rsidTr="00F014D9">
        <w:trPr>
          <w:trHeight w:val="530"/>
        </w:trPr>
        <w:tc>
          <w:tcPr>
            <w:tcW w:w="1660" w:type="dxa"/>
            <w:vAlign w:val="center"/>
          </w:tcPr>
          <w:p w14:paraId="314AB479" w14:textId="77777777" w:rsidR="00F0519A" w:rsidRPr="00D050C7" w:rsidRDefault="00F0519A" w:rsidP="00D050C7">
            <w:pPr>
              <w:tabs>
                <w:tab w:val="left" w:pos="927"/>
              </w:tabs>
              <w:jc w:val="center"/>
              <w:rPr>
                <w:b/>
                <w:bCs/>
              </w:rPr>
            </w:pPr>
            <w:r w:rsidRPr="00D050C7">
              <w:t>Критерий: t</w:t>
            </w:r>
            <w:r w:rsidRPr="00D050C7">
              <w:rPr>
                <w:vertAlign w:val="subscript"/>
              </w:rPr>
              <w:t>эксп.</w:t>
            </w:r>
            <w:r w:rsidRPr="00D050C7">
              <w:t xml:space="preserve"> &lt; t</w:t>
            </w:r>
            <w:r w:rsidRPr="00D050C7">
              <w:rPr>
                <w:vertAlign w:val="subscript"/>
              </w:rPr>
              <w:t>теор.</w:t>
            </w:r>
          </w:p>
        </w:tc>
        <w:tc>
          <w:tcPr>
            <w:tcW w:w="1671" w:type="dxa"/>
            <w:tcBorders>
              <w:top w:val="nil"/>
              <w:left w:val="nil"/>
              <w:bottom w:val="single" w:sz="8" w:space="0" w:color="000000"/>
              <w:right w:val="single" w:sz="8" w:space="0" w:color="000000"/>
            </w:tcBorders>
            <w:shd w:val="clear" w:color="auto" w:fill="auto"/>
            <w:vAlign w:val="center"/>
          </w:tcPr>
          <w:p w14:paraId="19FA535C" w14:textId="77777777" w:rsidR="00F0519A" w:rsidRPr="00D050C7" w:rsidRDefault="00F0519A" w:rsidP="00D050C7">
            <w:pPr>
              <w:jc w:val="center"/>
              <w:rPr>
                <w:color w:val="000000"/>
              </w:rPr>
            </w:pPr>
            <w:r w:rsidRPr="00D050C7">
              <w:rPr>
                <w:color w:val="000000"/>
              </w:rPr>
              <w:t>соотв.</w:t>
            </w:r>
          </w:p>
        </w:tc>
        <w:tc>
          <w:tcPr>
            <w:tcW w:w="1672" w:type="dxa"/>
            <w:tcBorders>
              <w:top w:val="nil"/>
              <w:left w:val="nil"/>
              <w:bottom w:val="single" w:sz="8" w:space="0" w:color="000000"/>
              <w:right w:val="single" w:sz="8" w:space="0" w:color="000000"/>
            </w:tcBorders>
            <w:shd w:val="clear" w:color="auto" w:fill="auto"/>
            <w:vAlign w:val="center"/>
          </w:tcPr>
          <w:p w14:paraId="335CBC40" w14:textId="77777777" w:rsidR="00F0519A" w:rsidRPr="00D050C7" w:rsidRDefault="00F0519A" w:rsidP="00D050C7">
            <w:pPr>
              <w:jc w:val="center"/>
              <w:rPr>
                <w:color w:val="000000"/>
              </w:rPr>
            </w:pPr>
            <w:r w:rsidRPr="00D050C7">
              <w:rPr>
                <w:color w:val="000000"/>
              </w:rPr>
              <w:t>соотв.</w:t>
            </w:r>
          </w:p>
        </w:tc>
        <w:tc>
          <w:tcPr>
            <w:tcW w:w="1672" w:type="dxa"/>
            <w:tcBorders>
              <w:top w:val="nil"/>
              <w:left w:val="nil"/>
              <w:bottom w:val="single" w:sz="8" w:space="0" w:color="000000"/>
              <w:right w:val="single" w:sz="8" w:space="0" w:color="000000"/>
            </w:tcBorders>
            <w:shd w:val="clear" w:color="auto" w:fill="auto"/>
            <w:vAlign w:val="center"/>
          </w:tcPr>
          <w:p w14:paraId="07AEB633" w14:textId="77777777" w:rsidR="00F0519A" w:rsidRPr="00D050C7" w:rsidRDefault="00F0519A" w:rsidP="00D050C7">
            <w:pPr>
              <w:jc w:val="center"/>
              <w:rPr>
                <w:color w:val="000000"/>
              </w:rPr>
            </w:pPr>
            <w:r w:rsidRPr="00D050C7">
              <w:rPr>
                <w:color w:val="000000"/>
              </w:rPr>
              <w:t>соотв.</w:t>
            </w:r>
          </w:p>
        </w:tc>
        <w:tc>
          <w:tcPr>
            <w:tcW w:w="1258" w:type="dxa"/>
            <w:tcBorders>
              <w:top w:val="nil"/>
              <w:left w:val="nil"/>
              <w:bottom w:val="single" w:sz="8" w:space="0" w:color="000000"/>
              <w:right w:val="single" w:sz="8" w:space="0" w:color="000000"/>
            </w:tcBorders>
            <w:shd w:val="clear" w:color="auto" w:fill="auto"/>
            <w:vAlign w:val="center"/>
          </w:tcPr>
          <w:p w14:paraId="549078ED" w14:textId="77777777" w:rsidR="00F0519A" w:rsidRPr="00D050C7" w:rsidRDefault="00F0519A" w:rsidP="00D050C7">
            <w:pPr>
              <w:jc w:val="center"/>
              <w:rPr>
                <w:color w:val="000000"/>
              </w:rPr>
            </w:pPr>
            <w:r w:rsidRPr="00D050C7">
              <w:rPr>
                <w:color w:val="000000"/>
              </w:rPr>
              <w:t>соотв.</w:t>
            </w:r>
          </w:p>
        </w:tc>
        <w:tc>
          <w:tcPr>
            <w:tcW w:w="1418" w:type="dxa"/>
            <w:tcBorders>
              <w:top w:val="nil"/>
              <w:left w:val="nil"/>
              <w:bottom w:val="single" w:sz="8" w:space="0" w:color="000000"/>
              <w:right w:val="single" w:sz="8" w:space="0" w:color="000000"/>
            </w:tcBorders>
            <w:shd w:val="clear" w:color="auto" w:fill="auto"/>
            <w:vAlign w:val="center"/>
          </w:tcPr>
          <w:p w14:paraId="457BF0FE" w14:textId="77777777" w:rsidR="00F0519A" w:rsidRPr="00D050C7" w:rsidRDefault="00F0519A" w:rsidP="00D050C7">
            <w:pPr>
              <w:jc w:val="center"/>
              <w:rPr>
                <w:color w:val="000000"/>
              </w:rPr>
            </w:pPr>
            <w:r w:rsidRPr="00D050C7">
              <w:rPr>
                <w:color w:val="000000"/>
              </w:rPr>
              <w:t>соотв.</w:t>
            </w:r>
          </w:p>
        </w:tc>
      </w:tr>
    </w:tbl>
    <w:p w14:paraId="456EDA30" w14:textId="77777777" w:rsidR="00F0519A" w:rsidRDefault="00F0519A" w:rsidP="00D050C7">
      <w:pPr>
        <w:rPr>
          <w:bCs/>
          <w:color w:val="FF0000"/>
          <w:lang w:eastAsia="ru-RU"/>
        </w:rPr>
      </w:pPr>
    </w:p>
    <w:p w14:paraId="7F86CA40" w14:textId="0B7CD8CD" w:rsidR="00F0519A" w:rsidRDefault="00F0519A" w:rsidP="001742A1">
      <w:pPr>
        <w:pStyle w:val="aff"/>
        <w:spacing w:after="0"/>
      </w:pPr>
      <w:r>
        <w:rPr>
          <w:noProof/>
          <w:lang w:eastAsia="ru-RU"/>
        </w:rPr>
        <w:lastRenderedPageBreak/>
        <w:drawing>
          <wp:anchor distT="0" distB="0" distL="114300" distR="114300" simplePos="0" relativeHeight="251665408" behindDoc="0" locked="0" layoutInCell="1" allowOverlap="1" wp14:anchorId="389F1FE9" wp14:editId="7138316B">
            <wp:simplePos x="0" y="0"/>
            <wp:positionH relativeFrom="margin">
              <wp:align>left</wp:align>
            </wp:positionH>
            <wp:positionV relativeFrom="paragraph">
              <wp:posOffset>351790</wp:posOffset>
            </wp:positionV>
            <wp:extent cx="5956300" cy="2286000"/>
            <wp:effectExtent l="0" t="0" r="6350" b="0"/>
            <wp:wrapTopAndBottom/>
            <wp:docPr id="32"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Pr>
          <w:b/>
        </w:rPr>
        <w:t>Рисунок</w:t>
      </w:r>
      <w:r w:rsidRPr="003E68EC">
        <w:rPr>
          <w:b/>
        </w:rPr>
        <w:t xml:space="preserve"> 2-</w:t>
      </w:r>
      <w:r w:rsidR="00C87C41">
        <w:rPr>
          <w:b/>
        </w:rPr>
        <w:t>6</w:t>
      </w:r>
      <w:r w:rsidRPr="003E68EC">
        <w:rPr>
          <w:b/>
        </w:rPr>
        <w:t>.</w:t>
      </w:r>
      <w:r>
        <w:rPr>
          <w:b/>
        </w:rPr>
        <w:t xml:space="preserve"> </w:t>
      </w:r>
      <w:r w:rsidRPr="002B180A">
        <w:rPr>
          <w:noProof/>
        </w:rPr>
        <w:t xml:space="preserve">Усредненные профили высвобождения </w:t>
      </w:r>
      <w:r w:rsidR="00F014D9">
        <w:rPr>
          <w:noProof/>
        </w:rPr>
        <w:t xml:space="preserve">действующего вещества из препаратов </w:t>
      </w:r>
      <w:r w:rsidR="00F014D9" w:rsidRPr="007A55CB">
        <w:rPr>
          <w:color w:val="000000" w:themeColor="text1"/>
          <w:lang w:val="en-US"/>
        </w:rPr>
        <w:t>DT</w:t>
      </w:r>
      <w:r w:rsidR="00F014D9" w:rsidRPr="007A55CB">
        <w:rPr>
          <w:color w:val="000000" w:themeColor="text1"/>
        </w:rPr>
        <w:t>-</w:t>
      </w:r>
      <w:r w:rsidR="00F014D9">
        <w:rPr>
          <w:lang w:val="en-US" w:eastAsia="ru-RU"/>
        </w:rPr>
        <w:t>LNV</w:t>
      </w:r>
      <w:r w:rsidR="00F014D9" w:rsidRPr="007A55CB">
        <w:rPr>
          <w:color w:val="000000" w:themeColor="text1"/>
        </w:rPr>
        <w:t xml:space="preserve"> </w:t>
      </w:r>
      <w:r w:rsidR="00F014D9" w:rsidRPr="00904040">
        <w:rPr>
          <w:color w:val="000000" w:themeColor="text1"/>
        </w:rPr>
        <w:t xml:space="preserve">и </w:t>
      </w:r>
      <w:r w:rsidR="00F014D9">
        <w:rPr>
          <w:lang w:eastAsia="ru-RU"/>
        </w:rPr>
        <w:t>Ленвима</w:t>
      </w:r>
      <w:r w:rsidR="00F014D9" w:rsidRPr="00904040">
        <w:rPr>
          <w:vertAlign w:val="superscript"/>
          <w:lang w:eastAsia="ru-RU"/>
        </w:rPr>
        <w:t>®</w:t>
      </w:r>
      <w:r w:rsidR="00F014D9" w:rsidRPr="00904040">
        <w:rPr>
          <w:lang w:eastAsia="ru-RU"/>
        </w:rPr>
        <w:t xml:space="preserve"> </w:t>
      </w:r>
      <w:r w:rsidRPr="002B180A">
        <w:rPr>
          <w:noProof/>
        </w:rPr>
        <w:t xml:space="preserve">в </w:t>
      </w:r>
      <w:r w:rsidRPr="002B180A">
        <w:t>0,1 М растворе хлороводородной кислоты</w:t>
      </w:r>
    </w:p>
    <w:p w14:paraId="27E45B2E" w14:textId="362B9B00" w:rsidR="00F0519A" w:rsidRDefault="00F0519A" w:rsidP="001742A1">
      <w:pPr>
        <w:pStyle w:val="aff"/>
        <w:spacing w:after="0"/>
        <w:rPr>
          <w:b/>
        </w:rPr>
      </w:pPr>
    </w:p>
    <w:p w14:paraId="14231BFB" w14:textId="77777777" w:rsidR="005844DF" w:rsidRPr="00790286" w:rsidRDefault="00684564" w:rsidP="005844DF">
      <w:pPr>
        <w:pStyle w:val="aff"/>
        <w:spacing w:after="0"/>
      </w:pPr>
      <w:r>
        <w:rPr>
          <w:noProof/>
          <w:lang w:eastAsia="ru-RU"/>
        </w:rPr>
        <w:drawing>
          <wp:anchor distT="0" distB="0" distL="114300" distR="114300" simplePos="0" relativeHeight="251667456" behindDoc="0" locked="0" layoutInCell="1" allowOverlap="1" wp14:anchorId="5E255D7F" wp14:editId="51F747C3">
            <wp:simplePos x="0" y="0"/>
            <wp:positionH relativeFrom="margin">
              <wp:align>right</wp:align>
            </wp:positionH>
            <wp:positionV relativeFrom="paragraph">
              <wp:posOffset>396240</wp:posOffset>
            </wp:positionV>
            <wp:extent cx="5935980" cy="2352675"/>
            <wp:effectExtent l="0" t="0" r="7620" b="9525"/>
            <wp:wrapTopAndBottom/>
            <wp:docPr id="33"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00F0519A">
        <w:rPr>
          <w:b/>
        </w:rPr>
        <w:t>Рисунок</w:t>
      </w:r>
      <w:r w:rsidR="00F0519A" w:rsidRPr="003E68EC">
        <w:rPr>
          <w:b/>
        </w:rPr>
        <w:t xml:space="preserve"> 2-</w:t>
      </w:r>
      <w:r w:rsidR="00C87C41">
        <w:rPr>
          <w:b/>
        </w:rPr>
        <w:t>7</w:t>
      </w:r>
      <w:r w:rsidR="00F0519A" w:rsidRPr="003E68EC">
        <w:rPr>
          <w:b/>
        </w:rPr>
        <w:t>.</w:t>
      </w:r>
      <w:r w:rsidR="00F0519A">
        <w:rPr>
          <w:b/>
        </w:rPr>
        <w:t xml:space="preserve"> </w:t>
      </w:r>
      <w:r w:rsidR="00F0519A" w:rsidRPr="002B180A">
        <w:rPr>
          <w:noProof/>
        </w:rPr>
        <w:t>У</w:t>
      </w:r>
      <w:r w:rsidR="00F0519A" w:rsidRPr="00703680">
        <w:rPr>
          <w:noProof/>
        </w:rPr>
        <w:t xml:space="preserve">средненные </w:t>
      </w:r>
      <w:r w:rsidR="00F0519A" w:rsidRPr="002B180A">
        <w:rPr>
          <w:noProof/>
        </w:rPr>
        <w:t xml:space="preserve">профили высвобождения </w:t>
      </w:r>
      <w:r>
        <w:rPr>
          <w:noProof/>
        </w:rPr>
        <w:t xml:space="preserve">действующего вещества из препаратов </w:t>
      </w:r>
      <w:r w:rsidRPr="007A55CB">
        <w:rPr>
          <w:color w:val="000000" w:themeColor="text1"/>
          <w:lang w:val="en-US"/>
        </w:rPr>
        <w:t>DT</w:t>
      </w:r>
      <w:r w:rsidRPr="007A55CB">
        <w:rPr>
          <w:color w:val="000000" w:themeColor="text1"/>
        </w:rPr>
        <w:t>-</w:t>
      </w:r>
      <w:r>
        <w:rPr>
          <w:lang w:val="en-US" w:eastAsia="ru-RU"/>
        </w:rPr>
        <w:t>LNV</w:t>
      </w:r>
      <w:r w:rsidRPr="007A55CB">
        <w:rPr>
          <w:color w:val="000000" w:themeColor="text1"/>
        </w:rPr>
        <w:t xml:space="preserve"> </w:t>
      </w:r>
      <w:r w:rsidRPr="00904040">
        <w:rPr>
          <w:color w:val="000000" w:themeColor="text1"/>
        </w:rPr>
        <w:t xml:space="preserve">и </w:t>
      </w:r>
      <w:r>
        <w:rPr>
          <w:lang w:eastAsia="ru-RU"/>
        </w:rPr>
        <w:t>Ленвима</w:t>
      </w:r>
      <w:r w:rsidRPr="00904040">
        <w:rPr>
          <w:vertAlign w:val="superscript"/>
          <w:lang w:eastAsia="ru-RU"/>
        </w:rPr>
        <w:t>®</w:t>
      </w:r>
      <w:r w:rsidRPr="00904040">
        <w:rPr>
          <w:lang w:eastAsia="ru-RU"/>
        </w:rPr>
        <w:t xml:space="preserve"> </w:t>
      </w:r>
      <w:r w:rsidR="005844DF" w:rsidRPr="00D050C7">
        <w:rPr>
          <w:noProof/>
        </w:rPr>
        <w:t xml:space="preserve">в </w:t>
      </w:r>
      <w:r w:rsidR="005844DF" w:rsidRPr="00D050C7">
        <w:t>ацетатном буферном растворе рН 4,5</w:t>
      </w:r>
      <w:r w:rsidR="005844DF" w:rsidRPr="00790286">
        <w:t>.</w:t>
      </w:r>
    </w:p>
    <w:p w14:paraId="6582899B" w14:textId="6F067EB0" w:rsidR="00F0519A" w:rsidRPr="00703680" w:rsidRDefault="00F0519A" w:rsidP="00F0519A">
      <w:pPr>
        <w:pStyle w:val="aff"/>
        <w:spacing w:after="0"/>
        <w:rPr>
          <w:rFonts w:eastAsiaTheme="minorHAnsi"/>
          <w:lang w:eastAsia="en-US"/>
        </w:rPr>
      </w:pPr>
    </w:p>
    <w:p w14:paraId="5BE5F10C" w14:textId="03E36A8E" w:rsidR="00F0519A" w:rsidRPr="001742A1" w:rsidRDefault="001742A1" w:rsidP="00E36A78">
      <w:pPr>
        <w:pStyle w:val="aff"/>
        <w:spacing w:after="0"/>
      </w:pPr>
      <w:r>
        <w:rPr>
          <w:noProof/>
          <w:lang w:eastAsia="ru-RU"/>
        </w:rPr>
        <w:drawing>
          <wp:anchor distT="0" distB="0" distL="114300" distR="114300" simplePos="0" relativeHeight="251666432" behindDoc="0" locked="0" layoutInCell="1" allowOverlap="1" wp14:anchorId="4241EC6F" wp14:editId="1DC0070B">
            <wp:simplePos x="0" y="0"/>
            <wp:positionH relativeFrom="margin">
              <wp:align>right</wp:align>
            </wp:positionH>
            <wp:positionV relativeFrom="paragraph">
              <wp:posOffset>422910</wp:posOffset>
            </wp:positionV>
            <wp:extent cx="5935980" cy="2294255"/>
            <wp:effectExtent l="0" t="0" r="7620" b="10795"/>
            <wp:wrapTopAndBottom/>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F0519A">
        <w:rPr>
          <w:b/>
        </w:rPr>
        <w:t>Рисунок</w:t>
      </w:r>
      <w:r w:rsidR="00F0519A" w:rsidRPr="003E68EC">
        <w:rPr>
          <w:b/>
        </w:rPr>
        <w:t xml:space="preserve"> 2-</w:t>
      </w:r>
      <w:r w:rsidR="00C87C41">
        <w:rPr>
          <w:b/>
        </w:rPr>
        <w:t>8</w:t>
      </w:r>
      <w:r w:rsidR="00F0519A" w:rsidRPr="003E68EC">
        <w:rPr>
          <w:b/>
        </w:rPr>
        <w:t>.</w:t>
      </w:r>
      <w:r w:rsidR="00F0519A">
        <w:rPr>
          <w:b/>
        </w:rPr>
        <w:t xml:space="preserve"> </w:t>
      </w:r>
      <w:r w:rsidR="00F0519A" w:rsidRPr="002B180A">
        <w:rPr>
          <w:noProof/>
        </w:rPr>
        <w:t>У</w:t>
      </w:r>
      <w:r w:rsidR="00F0519A" w:rsidRPr="00703680">
        <w:rPr>
          <w:noProof/>
        </w:rPr>
        <w:t xml:space="preserve">средненные </w:t>
      </w:r>
      <w:r w:rsidR="00F0519A" w:rsidRPr="002B180A">
        <w:rPr>
          <w:noProof/>
        </w:rPr>
        <w:t xml:space="preserve">профили высвобождения активного ингредиента из препаратов </w:t>
      </w:r>
      <w:r w:rsidR="00F0519A" w:rsidRPr="001742A1">
        <w:rPr>
          <w:noProof/>
        </w:rPr>
        <w:t xml:space="preserve">в </w:t>
      </w:r>
      <w:r w:rsidR="00F0519A" w:rsidRPr="001742A1">
        <w:t>фосфатном буферном растворе рН 6,8</w:t>
      </w:r>
    </w:p>
    <w:p w14:paraId="00D763CB" w14:textId="6482EF4E" w:rsidR="00E36A78" w:rsidRDefault="001742A1" w:rsidP="00E36A78">
      <w:pPr>
        <w:suppressAutoHyphens/>
        <w:ind w:firstLine="709"/>
      </w:pPr>
      <w:r w:rsidRPr="001742A1">
        <w:rPr>
          <w:spacing w:val="-6"/>
        </w:rPr>
        <w:lastRenderedPageBreak/>
        <w:t xml:space="preserve">По результатам исследования кинетика растворения лекарственных препаратов </w:t>
      </w:r>
      <w:r w:rsidR="005844DF">
        <w:rPr>
          <w:lang w:val="en-US"/>
        </w:rPr>
        <w:t>DT</w:t>
      </w:r>
      <w:r w:rsidR="005844DF" w:rsidRPr="005844DF">
        <w:t>-</w:t>
      </w:r>
      <w:r w:rsidR="005844DF">
        <w:rPr>
          <w:lang w:val="en-US"/>
        </w:rPr>
        <w:t>LNV</w:t>
      </w:r>
      <w:r w:rsidR="00C87C41">
        <w:t>,</w:t>
      </w:r>
      <w:r w:rsidRPr="001742A1">
        <w:t xml:space="preserve"> капсулы, 10 мг производства АО «ОРТАТ», Российская Федерация признана эквивалентной препарату Ленвима</w:t>
      </w:r>
      <w:r w:rsidR="00C87C41">
        <w:t>,</w:t>
      </w:r>
      <w:r w:rsidRPr="001742A1">
        <w:t xml:space="preserve"> капсулы, 10 мг производства «Патеон Инк.», Канада для всех сред растворения.</w:t>
      </w:r>
    </w:p>
    <w:p w14:paraId="465A9929" w14:textId="7A49344A" w:rsidR="00295007" w:rsidRDefault="00295007" w:rsidP="006A2AD7">
      <w:pPr>
        <w:pStyle w:val="111"/>
      </w:pPr>
      <w:bookmarkStart w:id="63" w:name="_Toc126059703"/>
      <w:r w:rsidRPr="00EB0650">
        <w:t>2.2.4</w:t>
      </w:r>
      <w:r w:rsidR="00E36A78">
        <w:t>.</w:t>
      </w:r>
      <w:r w:rsidRPr="00EB0650">
        <w:t xml:space="preserve"> Форма выпуска</w:t>
      </w:r>
      <w:bookmarkEnd w:id="63"/>
    </w:p>
    <w:p w14:paraId="2CD55BBA" w14:textId="77777777" w:rsidR="00AC7B8A" w:rsidRDefault="00AC7B8A" w:rsidP="005844DF">
      <w:pPr>
        <w:ind w:firstLine="709"/>
        <w:rPr>
          <w:b/>
          <w:bCs/>
        </w:rPr>
      </w:pPr>
      <w:r w:rsidRPr="00AC7B8A">
        <w:t xml:space="preserve">Капсулы 4 мг, 10 мг </w:t>
      </w:r>
    </w:p>
    <w:p w14:paraId="662BB224" w14:textId="77777777" w:rsidR="001D0BEA" w:rsidRPr="000C4DAF" w:rsidRDefault="001D0BEA" w:rsidP="001D0BEA">
      <w:pPr>
        <w:ind w:firstLine="709"/>
        <w:rPr>
          <w:rFonts w:eastAsiaTheme="minorEastAsia"/>
        </w:rPr>
      </w:pPr>
      <w:r w:rsidRPr="000C4DAF">
        <w:rPr>
          <w:rFonts w:eastAsiaTheme="minorEastAsia"/>
        </w:rPr>
        <w:t>По 10 капсул в контурную ячейковую упаковку из фольги алюминиевой (материал комбинированный для холодной формовки) и фольги алюминиевой печатной лакированной производителя «Клёкнер Пентапласт ГмбХ и Ко. КГ», Германия и фольги алюминиевой печатной лакированной.</w:t>
      </w:r>
    </w:p>
    <w:p w14:paraId="355DF8CE" w14:textId="77777777" w:rsidR="001D0BEA" w:rsidRPr="000C4DAF" w:rsidRDefault="001D0BEA" w:rsidP="001D0BEA">
      <w:pPr>
        <w:ind w:firstLine="709"/>
        <w:rPr>
          <w:rFonts w:eastAsiaTheme="minorEastAsia"/>
        </w:rPr>
      </w:pPr>
      <w:r w:rsidRPr="000C4DAF">
        <w:rPr>
          <w:rFonts w:eastAsiaTheme="minorEastAsia"/>
        </w:rPr>
        <w:t>По 30 капсул в банку полимерную (из полиэтилена или полипропилена) для лекарственных средств, укупоренную крышкой полимерной (из полиэтилена или полипропилена) с влагопоглотителем и контролем первого вскрытия производителя «Герресхаймер Глас ГмбХ», Германия.</w:t>
      </w:r>
    </w:p>
    <w:p w14:paraId="711EB5A0" w14:textId="77777777" w:rsidR="001D0BEA" w:rsidRPr="000C4DAF" w:rsidRDefault="001D0BEA" w:rsidP="001D0BEA">
      <w:pPr>
        <w:pStyle w:val="aff"/>
        <w:tabs>
          <w:tab w:val="left" w:pos="4678"/>
        </w:tabs>
        <w:spacing w:after="0"/>
        <w:ind w:firstLine="709"/>
        <w:rPr>
          <w:color w:val="000000"/>
        </w:rPr>
      </w:pPr>
      <w:r w:rsidRPr="000C4DAF">
        <w:rPr>
          <w:color w:val="000000"/>
        </w:rPr>
        <w:t>На банку наклеивают этикетку из бумаги этикеточной или писчей или самоклеящуюся этикетку.</w:t>
      </w:r>
    </w:p>
    <w:p w14:paraId="422A9D35" w14:textId="77777777" w:rsidR="001D0BEA" w:rsidRPr="000C4DAF" w:rsidRDefault="001D0BEA" w:rsidP="001D0BEA">
      <w:pPr>
        <w:ind w:firstLine="709"/>
        <w:rPr>
          <w:rFonts w:eastAsiaTheme="minorEastAsia"/>
          <w:spacing w:val="-2"/>
        </w:rPr>
      </w:pPr>
      <w:r w:rsidRPr="000C4DAF">
        <w:rPr>
          <w:rFonts w:eastAsiaTheme="minorEastAsia"/>
          <w:spacing w:val="-2"/>
        </w:rPr>
        <w:t>Каждую банку, по 3 контурных ячейковых упаковок</w:t>
      </w:r>
      <w:r w:rsidRPr="000C4DAF">
        <w:rPr>
          <w:rFonts w:eastAsiaTheme="minorEastAsia"/>
        </w:rPr>
        <w:t xml:space="preserve"> </w:t>
      </w:r>
      <w:r w:rsidRPr="000C4DAF">
        <w:rPr>
          <w:rFonts w:eastAsiaTheme="minorEastAsia"/>
          <w:spacing w:val="-2"/>
        </w:rPr>
        <w:t>вместе с инструкцией по применению (листком-вкладышем) помещают</w:t>
      </w:r>
      <w:r w:rsidRPr="000C4DAF">
        <w:t xml:space="preserve"> </w:t>
      </w:r>
      <w:r w:rsidRPr="000C4DAF">
        <w:rPr>
          <w:rFonts w:eastAsiaTheme="minorEastAsia"/>
          <w:spacing w:val="-2"/>
        </w:rPr>
        <w:t>в пачку из картона коробочного.</w:t>
      </w:r>
    </w:p>
    <w:p w14:paraId="305D4BAE" w14:textId="1320E9B6" w:rsidR="00AC7B8A" w:rsidRDefault="001D0BEA" w:rsidP="001D0BEA">
      <w:pPr>
        <w:ind w:firstLine="709"/>
      </w:pPr>
      <w:r w:rsidRPr="000C4DAF">
        <w:rPr>
          <w:color w:val="000000"/>
        </w:rPr>
        <w:t>Пачк</w:t>
      </w:r>
      <w:r>
        <w:rPr>
          <w:color w:val="000000"/>
        </w:rPr>
        <w:t>и помещают в групповую упаковку</w:t>
      </w:r>
      <w:r w:rsidR="00CB2661">
        <w:t>.</w:t>
      </w:r>
    </w:p>
    <w:p w14:paraId="13CA4F08" w14:textId="0CA0A45B" w:rsidR="00E36A78" w:rsidRPr="00E36A78" w:rsidRDefault="00E36A78" w:rsidP="00E36A78">
      <w:pPr>
        <w:pStyle w:val="2"/>
        <w:spacing w:line="240" w:lineRule="auto"/>
        <w:rPr>
          <w:color w:val="000000" w:themeColor="text1"/>
          <w:szCs w:val="24"/>
        </w:rPr>
      </w:pPr>
      <w:bookmarkStart w:id="64" w:name="_Toc115217926"/>
      <w:bookmarkStart w:id="65" w:name="_Toc126059704"/>
      <w:r w:rsidRPr="00E36A78">
        <w:rPr>
          <w:color w:val="000000" w:themeColor="text1"/>
          <w:szCs w:val="24"/>
        </w:rPr>
        <w:t>2.3</w:t>
      </w:r>
      <w:r>
        <w:rPr>
          <w:color w:val="000000" w:themeColor="text1"/>
          <w:szCs w:val="24"/>
        </w:rPr>
        <w:t>.</w:t>
      </w:r>
      <w:r w:rsidRPr="00E36A78">
        <w:rPr>
          <w:color w:val="000000" w:themeColor="text1"/>
          <w:szCs w:val="24"/>
        </w:rPr>
        <w:t xml:space="preserve"> Правила хранения и обращения</w:t>
      </w:r>
      <w:bookmarkEnd w:id="64"/>
      <w:bookmarkEnd w:id="65"/>
    </w:p>
    <w:p w14:paraId="04ABBE91" w14:textId="220BBA9D" w:rsidR="00295007" w:rsidRPr="005E6358" w:rsidRDefault="00295007" w:rsidP="00295007">
      <w:pPr>
        <w:pStyle w:val="3"/>
        <w:spacing w:after="240"/>
        <w:rPr>
          <w:rFonts w:ascii="Times New Roman" w:hAnsi="Times New Roman"/>
          <w:color w:val="000000" w:themeColor="text1"/>
          <w:szCs w:val="24"/>
        </w:rPr>
      </w:pPr>
      <w:bookmarkStart w:id="66" w:name="_Toc126059705"/>
      <w:r w:rsidRPr="005E6358">
        <w:rPr>
          <w:rFonts w:ascii="Times New Roman" w:hAnsi="Times New Roman"/>
          <w:color w:val="000000" w:themeColor="text1"/>
          <w:szCs w:val="24"/>
        </w:rPr>
        <w:t>2.3.1</w:t>
      </w:r>
      <w:r w:rsidR="00E36A78">
        <w:rPr>
          <w:rFonts w:ascii="Times New Roman" w:hAnsi="Times New Roman"/>
          <w:color w:val="000000" w:themeColor="text1"/>
          <w:szCs w:val="24"/>
        </w:rPr>
        <w:t>.</w:t>
      </w:r>
      <w:r w:rsidRPr="005E6358">
        <w:rPr>
          <w:rFonts w:ascii="Times New Roman" w:hAnsi="Times New Roman"/>
          <w:color w:val="000000" w:themeColor="text1"/>
          <w:szCs w:val="24"/>
        </w:rPr>
        <w:t xml:space="preserve"> Условия хранения и транспортировки</w:t>
      </w:r>
      <w:bookmarkEnd w:id="66"/>
    </w:p>
    <w:p w14:paraId="4BBA7D5E" w14:textId="44D49627" w:rsidR="00295007" w:rsidRPr="00BF3966" w:rsidRDefault="00295007" w:rsidP="005844DF">
      <w:pPr>
        <w:pStyle w:val="OT"/>
        <w:spacing w:after="0"/>
        <w:ind w:left="567"/>
        <w:rPr>
          <w:sz w:val="24"/>
          <w:szCs w:val="24"/>
        </w:rPr>
      </w:pPr>
      <w:r w:rsidRPr="00BF3966">
        <w:rPr>
          <w:sz w:val="24"/>
          <w:szCs w:val="24"/>
        </w:rPr>
        <w:t xml:space="preserve">При температуре не выше </w:t>
      </w:r>
      <w:r w:rsidR="00FA5143">
        <w:rPr>
          <w:sz w:val="24"/>
          <w:szCs w:val="24"/>
        </w:rPr>
        <w:t>25</w:t>
      </w:r>
      <w:r w:rsidRPr="00BF3966">
        <w:rPr>
          <w:sz w:val="24"/>
          <w:szCs w:val="24"/>
        </w:rPr>
        <w:t xml:space="preserve"> °С. </w:t>
      </w:r>
    </w:p>
    <w:p w14:paraId="5AE86B0C" w14:textId="6F67DBAF" w:rsidR="00295007" w:rsidRDefault="00295007" w:rsidP="00295007">
      <w:pPr>
        <w:pStyle w:val="3"/>
        <w:spacing w:after="240"/>
        <w:rPr>
          <w:rFonts w:ascii="Times New Roman" w:hAnsi="Times New Roman"/>
          <w:color w:val="000000" w:themeColor="text1"/>
          <w:szCs w:val="24"/>
        </w:rPr>
      </w:pPr>
      <w:bookmarkStart w:id="67" w:name="_Toc126059706"/>
      <w:r w:rsidRPr="00884C56">
        <w:rPr>
          <w:rFonts w:ascii="Times New Roman" w:hAnsi="Times New Roman"/>
          <w:color w:val="000000" w:themeColor="text1"/>
          <w:szCs w:val="24"/>
        </w:rPr>
        <w:t>2.3.2. Срок годности</w:t>
      </w:r>
      <w:bookmarkEnd w:id="67"/>
    </w:p>
    <w:p w14:paraId="7E63BCDC" w14:textId="05609049" w:rsidR="001D0BEA" w:rsidRPr="001D0BEA" w:rsidRDefault="001D0BEA" w:rsidP="001D0BEA">
      <w:pPr>
        <w:ind w:firstLine="709"/>
      </w:pPr>
      <w:r w:rsidRPr="00094E98">
        <w:t xml:space="preserve">2 </w:t>
      </w:r>
      <w:r>
        <w:t>года.</w:t>
      </w:r>
    </w:p>
    <w:p w14:paraId="67F04DEC" w14:textId="3A7C7512" w:rsidR="00295007" w:rsidRDefault="00295007" w:rsidP="00295007">
      <w:pPr>
        <w:pStyle w:val="3"/>
        <w:spacing w:after="240"/>
        <w:rPr>
          <w:rFonts w:ascii="Times New Roman" w:hAnsi="Times New Roman"/>
          <w:color w:val="000000" w:themeColor="text1"/>
          <w:szCs w:val="24"/>
        </w:rPr>
      </w:pPr>
      <w:bookmarkStart w:id="68" w:name="_Toc126059707"/>
      <w:r w:rsidRPr="005E6358">
        <w:rPr>
          <w:rFonts w:ascii="Times New Roman" w:hAnsi="Times New Roman"/>
          <w:color w:val="000000" w:themeColor="text1"/>
          <w:szCs w:val="24"/>
        </w:rPr>
        <w:t>2.3.</w:t>
      </w:r>
      <w:r w:rsidRPr="005844DF">
        <w:rPr>
          <w:rFonts w:ascii="Times New Roman" w:hAnsi="Times New Roman"/>
          <w:szCs w:val="24"/>
        </w:rPr>
        <w:t>3. Правила по обращению с препаратом</w:t>
      </w:r>
      <w:bookmarkEnd w:id="68"/>
    </w:p>
    <w:p w14:paraId="3AC17459" w14:textId="77777777" w:rsidR="005844DF" w:rsidRPr="00447B4C" w:rsidRDefault="005844DF" w:rsidP="005844DF">
      <w:pPr>
        <w:ind w:firstLine="709"/>
        <w:contextualSpacing/>
        <w:rPr>
          <w:rFonts w:eastAsia="Calibri"/>
          <w:color w:val="000000" w:themeColor="text1"/>
          <w:lang w:eastAsia="en-US"/>
        </w:rPr>
      </w:pPr>
      <w:r w:rsidRPr="002C0C2C">
        <w:rPr>
          <w:color w:val="000000" w:themeColor="text1"/>
        </w:rPr>
        <w:t>Не требует особых мер предосторожности при использовании</w:t>
      </w:r>
      <w:r w:rsidRPr="002C0C2C">
        <w:rPr>
          <w:rFonts w:eastAsia="Courier New"/>
          <w:lang w:bidi="ru-RU"/>
        </w:rPr>
        <w:t>.</w:t>
      </w:r>
    </w:p>
    <w:p w14:paraId="168F59FC" w14:textId="18DAF122" w:rsidR="00200EBA" w:rsidRPr="005E6358" w:rsidRDefault="00200EBA" w:rsidP="00200EBA">
      <w:pPr>
        <w:pStyle w:val="12"/>
        <w:tabs>
          <w:tab w:val="left" w:pos="142"/>
          <w:tab w:val="left" w:pos="284"/>
        </w:tabs>
        <w:spacing w:line="240" w:lineRule="auto"/>
        <w:rPr>
          <w:rFonts w:cs="Times New Roman"/>
          <w:color w:val="000000" w:themeColor="text1"/>
          <w:szCs w:val="24"/>
        </w:rPr>
      </w:pPr>
      <w:bookmarkStart w:id="69" w:name="_Toc126059708"/>
      <w:r>
        <w:rPr>
          <w:rFonts w:cs="Times New Roman"/>
          <w:color w:val="000000" w:themeColor="text1"/>
          <w:szCs w:val="24"/>
        </w:rPr>
        <w:t>3</w:t>
      </w:r>
      <w:r w:rsidRPr="005E6358">
        <w:rPr>
          <w:rFonts w:cs="Times New Roman"/>
          <w:color w:val="000000" w:themeColor="text1"/>
          <w:szCs w:val="24"/>
        </w:rPr>
        <w:t>. РЕЗУЛЬТАТЫ ДОКЛИНИЧЕСКИХ ИССЛЕДОВАНИЙ</w:t>
      </w:r>
      <w:bookmarkEnd w:id="69"/>
    </w:p>
    <w:p w14:paraId="147BCDC0" w14:textId="77777777" w:rsidR="00200EBA" w:rsidRPr="005E6358" w:rsidRDefault="00200EBA" w:rsidP="00200EBA">
      <w:pPr>
        <w:pStyle w:val="2"/>
        <w:spacing w:line="240" w:lineRule="auto"/>
        <w:rPr>
          <w:color w:val="000000" w:themeColor="text1"/>
          <w:szCs w:val="24"/>
        </w:rPr>
      </w:pPr>
      <w:bookmarkStart w:id="70" w:name="_Toc126059709"/>
      <w:r w:rsidRPr="005E6358">
        <w:rPr>
          <w:color w:val="000000" w:themeColor="text1"/>
          <w:szCs w:val="24"/>
        </w:rPr>
        <w:t>Введение</w:t>
      </w:r>
      <w:r>
        <w:rPr>
          <w:color w:val="000000" w:themeColor="text1"/>
          <w:szCs w:val="24"/>
        </w:rPr>
        <w:t xml:space="preserve"> и резюме</w:t>
      </w:r>
      <w:bookmarkEnd w:id="70"/>
    </w:p>
    <w:p w14:paraId="6C90F0E0" w14:textId="005CB637" w:rsidR="00200EBA" w:rsidRPr="00944B59" w:rsidRDefault="00200EBA" w:rsidP="00DC16C7">
      <w:pPr>
        <w:ind w:firstLine="709"/>
      </w:pPr>
      <w:bookmarkStart w:id="71" w:name="_Hlk118202589"/>
      <w:r w:rsidRPr="00944B59">
        <w:t xml:space="preserve">Доклинических исследований препарата </w:t>
      </w:r>
      <w:r w:rsidR="00944B59" w:rsidRPr="00944B59">
        <w:rPr>
          <w:lang w:val="en-US"/>
        </w:rPr>
        <w:t>DT</w:t>
      </w:r>
      <w:r w:rsidR="00944B59" w:rsidRPr="00944B59">
        <w:t>-</w:t>
      </w:r>
      <w:r w:rsidR="00944B59" w:rsidRPr="00944B59">
        <w:rPr>
          <w:lang w:val="en-US"/>
        </w:rPr>
        <w:t>VLD</w:t>
      </w:r>
      <w:r w:rsidR="00427E21" w:rsidRPr="00944B59">
        <w:t xml:space="preserve">, </w:t>
      </w:r>
      <w:r w:rsidRPr="00944B59">
        <w:t>капсулы 4 мг</w:t>
      </w:r>
      <w:r w:rsidR="0005153E" w:rsidRPr="0005153E">
        <w:t xml:space="preserve"> </w:t>
      </w:r>
      <w:r w:rsidR="0005153E">
        <w:t>и</w:t>
      </w:r>
      <w:r w:rsidRPr="00944B59">
        <w:t xml:space="preserve"> 10 мг (АО «Р-Фарм», Россия) не проводилось. Так как препарат </w:t>
      </w:r>
      <w:r w:rsidR="00944B59" w:rsidRPr="00944B59">
        <w:rPr>
          <w:lang w:val="en-US"/>
        </w:rPr>
        <w:t>DT</w:t>
      </w:r>
      <w:r w:rsidR="00944B59" w:rsidRPr="00944B59">
        <w:t>-</w:t>
      </w:r>
      <w:r w:rsidR="00944B59" w:rsidRPr="00944B59">
        <w:rPr>
          <w:lang w:val="en-US"/>
        </w:rPr>
        <w:t>VLD</w:t>
      </w:r>
      <w:r w:rsidR="00944B59" w:rsidRPr="00944B59">
        <w:t xml:space="preserve"> </w:t>
      </w:r>
      <w:r w:rsidRPr="00944B59">
        <w:t>представляет собой воспроизведенный препарат ленватиниба, ожидается, что его свойства будут идентичны свойствам оригинального препарата Ленвима</w:t>
      </w:r>
      <w:r w:rsidRPr="00944B59">
        <w:rPr>
          <w:vertAlign w:val="superscript"/>
        </w:rPr>
        <w:t>®</w:t>
      </w:r>
      <w:r w:rsidRPr="00944B59">
        <w:t xml:space="preserve"> (МНН: ленватиниб), капсулы 4 мг, 10 мг (владелец РУ: Эйсай Юроп Лимитед, Соединенное Королевство), которому </w:t>
      </w:r>
      <w:r w:rsidR="00944B59" w:rsidRPr="00944B59">
        <w:rPr>
          <w:lang w:val="en-US"/>
        </w:rPr>
        <w:t>DT</w:t>
      </w:r>
      <w:r w:rsidR="00944B59" w:rsidRPr="00944B59">
        <w:t>-</w:t>
      </w:r>
      <w:r w:rsidR="00944B59" w:rsidRPr="00944B59">
        <w:rPr>
          <w:lang w:val="en-US"/>
        </w:rPr>
        <w:t>VLD</w:t>
      </w:r>
      <w:r w:rsidR="00944B59" w:rsidRPr="00944B59">
        <w:t xml:space="preserve"> </w:t>
      </w:r>
      <w:r w:rsidRPr="00944B59">
        <w:t>полностью соответствует по качественному и количественному составу действующ</w:t>
      </w:r>
      <w:r w:rsidR="00944B59" w:rsidRPr="00944B59">
        <w:t>его</w:t>
      </w:r>
      <w:r w:rsidRPr="00944B59">
        <w:t xml:space="preserve"> и вспомогательных веществ, а также по лекарственной форме и дозировке. В связи с этим ниже приводятся данные доклинических исследований оригинального препарата Ленвима</w:t>
      </w:r>
      <w:r w:rsidRPr="00944B59">
        <w:rPr>
          <w:vertAlign w:val="superscript"/>
        </w:rPr>
        <w:t>®</w:t>
      </w:r>
      <w:r w:rsidRPr="00944B59">
        <w:t xml:space="preserve"> </w:t>
      </w:r>
      <w:r w:rsidRPr="00944B59">
        <w:lastRenderedPageBreak/>
        <w:t>(МНН: ленватиниб), капсулы 4 мг</w:t>
      </w:r>
      <w:r w:rsidR="00944B59" w:rsidRPr="00944B59">
        <w:t xml:space="preserve"> и</w:t>
      </w:r>
      <w:r w:rsidRPr="00944B59">
        <w:t xml:space="preserve"> 10 мг (владелец РУ: Эйсай Юроп Лимитед, Соединенное Королевство).</w:t>
      </w:r>
    </w:p>
    <w:p w14:paraId="0F75AF13" w14:textId="77777777" w:rsidR="00200EBA" w:rsidRPr="00AF7CFB" w:rsidRDefault="00200EBA" w:rsidP="00DC16C7">
      <w:pPr>
        <w:ind w:firstLine="709"/>
        <w:rPr>
          <w:color w:val="000000" w:themeColor="text1"/>
        </w:rPr>
      </w:pPr>
      <w:bookmarkStart w:id="72" w:name="_Hlk118202508"/>
      <w:bookmarkEnd w:id="71"/>
      <w:r w:rsidRPr="00AF7CFB">
        <w:rPr>
          <w:color w:val="000000" w:themeColor="text1"/>
        </w:rPr>
        <w:t xml:space="preserve">Для изучения ленватиниба было проведено большое количество доклинических исследований. Эти исследования включали серию исследований как </w:t>
      </w:r>
      <w:r w:rsidRPr="00AF7CFB">
        <w:rPr>
          <w:i/>
          <w:iCs/>
          <w:color w:val="000000" w:themeColor="text1"/>
        </w:rPr>
        <w:t>in vitro</w:t>
      </w:r>
      <w:r w:rsidRPr="00AF7CFB">
        <w:rPr>
          <w:color w:val="000000" w:themeColor="text1"/>
        </w:rPr>
        <w:t xml:space="preserve">, так и </w:t>
      </w:r>
      <w:r w:rsidRPr="00AF7CFB">
        <w:rPr>
          <w:i/>
          <w:iCs/>
          <w:color w:val="000000" w:themeColor="text1"/>
        </w:rPr>
        <w:t>in vivo</w:t>
      </w:r>
      <w:r w:rsidRPr="00AF7CFB">
        <w:rPr>
          <w:color w:val="000000" w:themeColor="text1"/>
        </w:rPr>
        <w:t xml:space="preserve">, в результате которых были хорошо изучены фармакодинамические, фармакокинетические и токсикологические свойства ленватиниба. </w:t>
      </w:r>
    </w:p>
    <w:p w14:paraId="30CA1C62" w14:textId="4EBA0D51" w:rsidR="00200EBA" w:rsidRPr="009F43BF" w:rsidRDefault="00200EBA" w:rsidP="00DC16C7">
      <w:pPr>
        <w:ind w:firstLine="709"/>
      </w:pPr>
      <w:r w:rsidRPr="009F43BF">
        <w:t xml:space="preserve">При изучении </w:t>
      </w:r>
      <w:r w:rsidRPr="00944B59">
        <w:rPr>
          <w:bCs/>
        </w:rPr>
        <w:t>первичной фармакодинамики</w:t>
      </w:r>
      <w:r w:rsidRPr="00944B59">
        <w:t xml:space="preserve"> </w:t>
      </w:r>
      <w:r w:rsidRPr="009F43BF">
        <w:rPr>
          <w:i/>
          <w:iCs/>
        </w:rPr>
        <w:t>in vitro</w:t>
      </w:r>
      <w:r w:rsidRPr="009F43BF">
        <w:t xml:space="preserve"> было показано, что ленватиниб селективно ингибировал тирозинкиназную активность рецепторов VEGF (VEGFR1-3) и RET со значени</w:t>
      </w:r>
      <w:r w:rsidR="00DB5C42">
        <w:t>е</w:t>
      </w:r>
      <w:r w:rsidR="00DC16C7">
        <w:t xml:space="preserve">м </w:t>
      </w:r>
      <w:r w:rsidRPr="009F43BF">
        <w:t>Ki приблизительно равным 1 нмоль/л. Ленватиниб ингибировал другие тирозинкиназные рецепторы, связанные с проангиогенными и онкогенными путями, включая FGFR1-4, PDGFRα и KIT, со значениями медианной ингибирующей концентрации (IC</w:t>
      </w:r>
      <w:r w:rsidRPr="009B4009">
        <w:rPr>
          <w:vertAlign w:val="subscript"/>
        </w:rPr>
        <w:t>50</w:t>
      </w:r>
      <w:r w:rsidRPr="009F43BF">
        <w:t>) ниже 100 нмоль/л.</w:t>
      </w:r>
    </w:p>
    <w:p w14:paraId="54AFA315" w14:textId="77777777" w:rsidR="00200EBA" w:rsidRPr="009F43BF" w:rsidRDefault="00200EBA" w:rsidP="00DC16C7">
      <w:pPr>
        <w:ind w:firstLine="709"/>
      </w:pPr>
      <w:bookmarkStart w:id="73" w:name="_Hlk119264118"/>
      <w:r w:rsidRPr="009F43BF">
        <w:t>Константа равновесной диссоциации (Kd)</w:t>
      </w:r>
      <w:bookmarkEnd w:id="73"/>
      <w:r w:rsidRPr="009F43BF">
        <w:t xml:space="preserve"> ленватиниба против VEGFR2 составила 2,1 нмоль/л. Рентгеновский анализ кристаллической структуры комплекса VEGFR2-ленватиниб и комплекса FGFR1-ленватиниб показал, что ленватиниб связывается с сайтом связывания </w:t>
      </w:r>
      <w:bookmarkStart w:id="74" w:name="_Hlk119260156"/>
      <w:r w:rsidRPr="009F43BF">
        <w:t xml:space="preserve">аденозинтрифосфата (АТФ) </w:t>
      </w:r>
      <w:bookmarkEnd w:id="74"/>
      <w:r w:rsidRPr="009F43BF">
        <w:t>и соседней аллостерической областью в киназном домене, принимая конформацию "аспаргиновая кислота-фенилаланин-глицин (DFG)-in"</w:t>
      </w:r>
      <w:r>
        <w:t>.</w:t>
      </w:r>
    </w:p>
    <w:p w14:paraId="71104168" w14:textId="2C987B2B" w:rsidR="00200EBA" w:rsidRPr="009F43BF" w:rsidRDefault="00200EBA" w:rsidP="00DC16C7">
      <w:pPr>
        <w:ind w:firstLine="709"/>
      </w:pPr>
      <w:r w:rsidRPr="009F43BF">
        <w:t xml:space="preserve">Был оценен противоопухолевый эффект ленватиниба </w:t>
      </w:r>
      <w:r w:rsidRPr="009F43BF">
        <w:rPr>
          <w:i/>
          <w:iCs/>
        </w:rPr>
        <w:t>in vivo</w:t>
      </w:r>
      <w:r w:rsidRPr="009F43BF">
        <w:t xml:space="preserve"> на рост опухоли клеточной линии папиллярной карциномы щитовидной железы человека К1 на модели ксенотрансплантата мыши. </w:t>
      </w:r>
      <w:r w:rsidR="00DC16C7">
        <w:t>Установлено</w:t>
      </w:r>
      <w:r w:rsidRPr="009F43BF">
        <w:t>, что ежедневное введение ленватиниба в течение 14 дней мышам, которым имплантировали клеточную линию карциномы щитовидной железы человека К1, приводило к задержке роста опухоли дозозависимым образом без статистически значимого влияния на массу тела.</w:t>
      </w:r>
    </w:p>
    <w:p w14:paraId="17AA1863" w14:textId="6A88DD27" w:rsidR="00200EBA" w:rsidRPr="009F43BF" w:rsidRDefault="00DC16C7" w:rsidP="00DC16C7">
      <w:pPr>
        <w:ind w:firstLine="709"/>
      </w:pPr>
      <w:r>
        <w:t>И</w:t>
      </w:r>
      <w:r w:rsidR="00200EBA" w:rsidRPr="009F43BF">
        <w:t xml:space="preserve">зучено влияние ленватиниба как на рост опухоли, так и на ангиогенез опухоли в ксенотрансплантатах линии клеток анапластического рака человека 8305C у бестимусных мышей. </w:t>
      </w:r>
      <w:r>
        <w:t>В</w:t>
      </w:r>
      <w:r w:rsidR="00200EBA" w:rsidRPr="009F43BF">
        <w:t xml:space="preserve">ыяснено, что ленватиниб имел значительное дозозависимое снижение объема опухоли по сравнению с </w:t>
      </w:r>
      <w:r w:rsidR="001335DC">
        <w:t>контролем</w:t>
      </w:r>
      <w:r w:rsidR="001335DC" w:rsidRPr="009F43BF">
        <w:t xml:space="preserve"> </w:t>
      </w:r>
      <w:r w:rsidR="00200EBA" w:rsidRPr="009F43BF">
        <w:t xml:space="preserve">на 15-й день. Ленватиниб в диапазоне доз от 3 до 100 мг/кг значительно и дозозависимо снижал плотность микрососудов в опухолях 8305C на 15-й день. </w:t>
      </w:r>
    </w:p>
    <w:p w14:paraId="73764D20" w14:textId="27B2AD9A" w:rsidR="00200EBA" w:rsidRPr="009F43BF" w:rsidRDefault="00200EBA" w:rsidP="00DC16C7">
      <w:pPr>
        <w:ind w:firstLine="709"/>
      </w:pPr>
      <w:r w:rsidRPr="009F43BF">
        <w:t xml:space="preserve">Для оценки </w:t>
      </w:r>
      <w:r w:rsidRPr="00944B59">
        <w:t xml:space="preserve">потенциальных </w:t>
      </w:r>
      <w:r w:rsidRPr="00944B59">
        <w:rPr>
          <w:bCs/>
        </w:rPr>
        <w:t>вторичных фармакодинамических эффектов</w:t>
      </w:r>
      <w:r w:rsidRPr="009F43BF">
        <w:t xml:space="preserve"> ленватиниба было проведено исследование связывани</w:t>
      </w:r>
      <w:r w:rsidR="00DC16C7">
        <w:t>я</w:t>
      </w:r>
      <w:r w:rsidRPr="009F43BF">
        <w:t xml:space="preserve"> с панелью из 50 некиназных рецепторов (ExpressSProfile) при концентрациях ленватиниба от 1 и 10 мкмоль/л. Не отмечалось значительного связывания (&gt;50% ингибирование) ленватиниба </w:t>
      </w:r>
      <w:r w:rsidR="00DC16C7">
        <w:t>с</w:t>
      </w:r>
      <w:r w:rsidRPr="009F43BF">
        <w:t xml:space="preserve"> рецепторам</w:t>
      </w:r>
      <w:r w:rsidR="00DC16C7">
        <w:t>и</w:t>
      </w:r>
      <w:r w:rsidRPr="009F43BF">
        <w:t xml:space="preserve"> ExpresSProfile при оцениваемых концентрациях, за исключением рецептора 5-гидрокситриптамина 1В (58%) и человеческого переносчик</w:t>
      </w:r>
      <w:r w:rsidR="00DC16C7">
        <w:t>а</w:t>
      </w:r>
      <w:r w:rsidRPr="009F43BF">
        <w:t xml:space="preserve"> норадреналина (50%) при 10 мкмоль/л.</w:t>
      </w:r>
    </w:p>
    <w:p w14:paraId="1C79C98D" w14:textId="0BFA7A5C" w:rsidR="00200EBA" w:rsidRPr="009F43BF" w:rsidRDefault="00200EBA" w:rsidP="00DC16C7">
      <w:pPr>
        <w:ind w:firstLine="709"/>
      </w:pPr>
      <w:r w:rsidRPr="00944B59">
        <w:rPr>
          <w:bCs/>
        </w:rPr>
        <w:t>Фармакокинетика</w:t>
      </w:r>
      <w:r w:rsidRPr="00944B59">
        <w:t xml:space="preserve"> ленватиниба оценивалась </w:t>
      </w:r>
      <w:r w:rsidRPr="00944B59">
        <w:rPr>
          <w:i/>
          <w:iCs/>
        </w:rPr>
        <w:t>in vivo</w:t>
      </w:r>
      <w:r w:rsidRPr="00944B59">
        <w:t xml:space="preserve"> после перорального введения мыш</w:t>
      </w:r>
      <w:r w:rsidR="00DC16C7">
        <w:t>ам</w:t>
      </w:r>
      <w:r w:rsidRPr="00944B59">
        <w:t>, крыс</w:t>
      </w:r>
      <w:r w:rsidR="00DC16C7">
        <w:t>ам</w:t>
      </w:r>
      <w:r w:rsidRPr="00944B59">
        <w:t>, собак</w:t>
      </w:r>
      <w:r w:rsidR="00DC16C7">
        <w:t>ам</w:t>
      </w:r>
      <w:r w:rsidRPr="00944B59">
        <w:t xml:space="preserve"> и обезьян</w:t>
      </w:r>
      <w:r w:rsidR="00DC16C7">
        <w:t>ам</w:t>
      </w:r>
      <w:r w:rsidRPr="009F43BF">
        <w:t xml:space="preserve">. Образцы плазмы, собранные у мышей, крыс, собак и обезьян в ходе токсикокинетических исследований, анализировали с помощью </w:t>
      </w:r>
      <w:bookmarkStart w:id="75" w:name="_Hlk118313007"/>
      <w:r w:rsidR="00524381">
        <w:t>в</w:t>
      </w:r>
      <w:r w:rsidR="00524381" w:rsidRPr="00524381">
        <w:t>ысокоэффективн</w:t>
      </w:r>
      <w:r w:rsidR="00524381">
        <w:t>ой</w:t>
      </w:r>
      <w:r w:rsidR="00524381" w:rsidRPr="00524381">
        <w:t xml:space="preserve"> жидкостн</w:t>
      </w:r>
      <w:r w:rsidR="00524381">
        <w:t>ой</w:t>
      </w:r>
      <w:r w:rsidR="00524381" w:rsidRPr="00524381">
        <w:t xml:space="preserve"> хроматографи</w:t>
      </w:r>
      <w:r w:rsidR="004F1FC8">
        <w:t>и (</w:t>
      </w:r>
      <w:r w:rsidRPr="009F43BF">
        <w:t>ВЭЖХ</w:t>
      </w:r>
      <w:bookmarkEnd w:id="75"/>
      <w:r w:rsidR="004F1FC8">
        <w:t>)</w:t>
      </w:r>
      <w:r w:rsidRPr="009F43BF">
        <w:t xml:space="preserve"> </w:t>
      </w:r>
      <w:r w:rsidR="00392B93">
        <w:t xml:space="preserve">и </w:t>
      </w:r>
      <w:r w:rsidR="005E0125">
        <w:t>ж</w:t>
      </w:r>
      <w:r w:rsidR="004F1FC8" w:rsidRPr="004F1FC8">
        <w:t>идкостн</w:t>
      </w:r>
      <w:r w:rsidR="005E0125">
        <w:t>ой</w:t>
      </w:r>
      <w:r w:rsidR="004F1FC8" w:rsidRPr="004F1FC8">
        <w:t xml:space="preserve"> хроматографи</w:t>
      </w:r>
      <w:r w:rsidR="005E0125">
        <w:t>и</w:t>
      </w:r>
      <w:r w:rsidR="004F1FC8" w:rsidRPr="004F1FC8">
        <w:t xml:space="preserve"> с масс спектрометрией</w:t>
      </w:r>
      <w:r w:rsidR="005E0125">
        <w:t xml:space="preserve"> (</w:t>
      </w:r>
      <w:r w:rsidRPr="009F43BF">
        <w:t>ЖХ/МС</w:t>
      </w:r>
      <w:r w:rsidR="005E0125">
        <w:t>)</w:t>
      </w:r>
      <w:r w:rsidRPr="009F43BF">
        <w:t xml:space="preserve">. После введения радиоактивного </w:t>
      </w:r>
      <w:r w:rsidRPr="00C22830">
        <w:rPr>
          <w:vertAlign w:val="superscript"/>
        </w:rPr>
        <w:t>14</w:t>
      </w:r>
      <w:r w:rsidRPr="009F43BF">
        <w:t xml:space="preserve">C-ленватиниба радиоактивность измеряли жидкостным сцинтилляционным счетчиком (ЖСС). Билиарная экскреция исследовалась у крыс с канюлированными желчными протоками в течение 48 часов после введения </w:t>
      </w:r>
      <w:r w:rsidRPr="00C22830">
        <w:rPr>
          <w:vertAlign w:val="superscript"/>
        </w:rPr>
        <w:t>14</w:t>
      </w:r>
      <w:r w:rsidRPr="009F43BF">
        <w:t>C-ленватиниба.</w:t>
      </w:r>
    </w:p>
    <w:p w14:paraId="0735E2B2" w14:textId="5A9AECDF" w:rsidR="00200EBA" w:rsidRPr="009F43BF" w:rsidRDefault="00200EBA" w:rsidP="00DC16C7">
      <w:pPr>
        <w:ind w:firstLine="709"/>
      </w:pPr>
      <w:r w:rsidRPr="009F43BF">
        <w:t>Пероральная биодоступность ленватиниба составляла 64,4%, 68,7%, 70,4% и 78,4% у мышей, крыс, собак и обезьян</w:t>
      </w:r>
      <w:r w:rsidR="00DC16C7">
        <w:t>,</w:t>
      </w:r>
      <w:r w:rsidRPr="009F43BF">
        <w:t xml:space="preserve"> соответственно. T</w:t>
      </w:r>
      <w:r w:rsidRPr="00D95A14">
        <w:rPr>
          <w:vertAlign w:val="subscript"/>
        </w:rPr>
        <w:t>max</w:t>
      </w:r>
      <w:r w:rsidRPr="009F43BF">
        <w:t xml:space="preserve"> варьировала от 0,5 до 2 часов у животных после перорального введения ленватиниба, что незначительно короче, чем диапазон от 1 до 4 часов, наблюдаемый у людей. </w:t>
      </w:r>
    </w:p>
    <w:p w14:paraId="39466A2E" w14:textId="10BAD16D" w:rsidR="00200EBA" w:rsidRPr="009F43BF" w:rsidRDefault="00200EBA" w:rsidP="00DC16C7">
      <w:pPr>
        <w:ind w:firstLine="709"/>
      </w:pPr>
      <w:r w:rsidRPr="009F43BF">
        <w:lastRenderedPageBreak/>
        <w:t xml:space="preserve">Период полувыведения </w:t>
      </w:r>
      <w:r w:rsidR="00EC563F">
        <w:t>(</w:t>
      </w:r>
      <w:r w:rsidR="001F08B5" w:rsidRPr="001F08B5">
        <w:t>T</w:t>
      </w:r>
      <w:r w:rsidR="001F08B5" w:rsidRPr="00C22830">
        <w:rPr>
          <w:vertAlign w:val="subscript"/>
        </w:rPr>
        <w:t>1/2</w:t>
      </w:r>
      <w:r w:rsidR="001F08B5">
        <w:t xml:space="preserve">) </w:t>
      </w:r>
      <w:r w:rsidRPr="009F43BF">
        <w:t>у всех видов животных после однократного перорального приема ленватиниба колеблется от 1,74 до 5,27 часов, что намного короче, чем у людей (~28 часов после однократного и многократного приема ленватиниба</w:t>
      </w:r>
      <w:r w:rsidR="000A15B2">
        <w:t>)</w:t>
      </w:r>
      <w:r w:rsidRPr="009F43BF">
        <w:t>.</w:t>
      </w:r>
    </w:p>
    <w:p w14:paraId="5D64444B" w14:textId="63A6BA6D" w:rsidR="00200EBA" w:rsidRPr="009F43BF" w:rsidRDefault="00200EBA" w:rsidP="00DC16C7">
      <w:pPr>
        <w:ind w:firstLine="709"/>
      </w:pPr>
      <w:r w:rsidRPr="009F43BF">
        <w:t>Радиоактивность после перорального приема радиоактивно</w:t>
      </w:r>
      <w:r w:rsidR="00DC16C7">
        <w:t xml:space="preserve"> меченного</w:t>
      </w:r>
      <w:r w:rsidRPr="009F43BF">
        <w:t xml:space="preserve"> </w:t>
      </w:r>
      <w:r w:rsidRPr="006C4F53">
        <w:rPr>
          <w:vertAlign w:val="superscript"/>
        </w:rPr>
        <w:t>14</w:t>
      </w:r>
      <w:r w:rsidRPr="009F43BF">
        <w:t xml:space="preserve">C-ленватиниба крысам (перорально через желудочный зонд в дозе 3 мг/кг) достигла максимального уровня в большинстве тканей через 30 мин после введения </w:t>
      </w:r>
      <w:r w:rsidRPr="006C4F53">
        <w:rPr>
          <w:vertAlign w:val="superscript"/>
        </w:rPr>
        <w:t>14</w:t>
      </w:r>
      <w:r w:rsidRPr="009F43BF">
        <w:t>C-ленватиниба, за исключением слепой кишки, толстой кишк</w:t>
      </w:r>
      <w:r w:rsidR="00DC16C7">
        <w:t>и</w:t>
      </w:r>
      <w:r w:rsidRPr="009F43BF">
        <w:t xml:space="preserve"> и кожи, где он достиг максимального уровня через 6 часов после введения. Распределение </w:t>
      </w:r>
      <w:r w:rsidRPr="006C4F53">
        <w:rPr>
          <w:vertAlign w:val="superscript"/>
        </w:rPr>
        <w:t>14</w:t>
      </w:r>
      <w:r w:rsidRPr="009F43BF">
        <w:t>C-ленватиниба было самым высоким в печени крыс, надпочечниках, желудке и тонком кишечнике (в 1</w:t>
      </w:r>
      <w:r w:rsidR="008036D6" w:rsidRPr="009F43BF">
        <w:t>–</w:t>
      </w:r>
      <w:r w:rsidRPr="009F43BF">
        <w:t xml:space="preserve">3 раза выше, чем в плазме). Через 30 минут после введения радиоактивного </w:t>
      </w:r>
      <w:r w:rsidRPr="006C4F53">
        <w:rPr>
          <w:vertAlign w:val="superscript"/>
        </w:rPr>
        <w:t>14</w:t>
      </w:r>
      <w:r w:rsidRPr="009F43BF">
        <w:t xml:space="preserve">C-ленватиниба в слепой кишке и толстой кишке, радиоактивность </w:t>
      </w:r>
      <w:r w:rsidR="00DC16C7">
        <w:t xml:space="preserve">была </w:t>
      </w:r>
      <w:r w:rsidRPr="009F43BF">
        <w:t xml:space="preserve">примерно в 12 раз выше, чем в плазме через 6 часов после введения. Распределение </w:t>
      </w:r>
      <w:r w:rsidRPr="006C4F53">
        <w:rPr>
          <w:vertAlign w:val="superscript"/>
        </w:rPr>
        <w:t>14</w:t>
      </w:r>
      <w:r w:rsidRPr="009F43BF">
        <w:t xml:space="preserve">C-ленватиниба в головном мозге крыс, мозжечке, продолговатом мозге и спинном мозге составляло ≤2% </w:t>
      </w:r>
      <w:r w:rsidRPr="006C4F53">
        <w:rPr>
          <w:vertAlign w:val="superscript"/>
        </w:rPr>
        <w:t>14</w:t>
      </w:r>
      <w:r w:rsidRPr="009F43BF">
        <w:t>C-ленватиниба в плазме, а распределение радиоактивности в головной мозг составило ≤0,02% от общей дозы радиоактивности.</w:t>
      </w:r>
    </w:p>
    <w:p w14:paraId="6A9CEC6D" w14:textId="77777777" w:rsidR="00200EBA" w:rsidRPr="009F43BF" w:rsidRDefault="00200EBA" w:rsidP="00DC16C7">
      <w:pPr>
        <w:ind w:firstLine="709"/>
      </w:pPr>
      <w:r w:rsidRPr="006C4F53">
        <w:rPr>
          <w:i/>
          <w:iCs/>
        </w:rPr>
        <w:t>In vitro</w:t>
      </w:r>
      <w:r w:rsidRPr="009F43BF">
        <w:t xml:space="preserve"> ленватиниб в значительной степени связывался с белками плазмы как у животных (~90-98%), так и у человека (98–99%), преимущественно с альбумином и в меньшей степени с α1-кислым гликопротеином и γ-глобулином.</w:t>
      </w:r>
    </w:p>
    <w:p w14:paraId="2127031E" w14:textId="1C9DDAAD" w:rsidR="00200EBA" w:rsidRPr="009F43BF" w:rsidRDefault="00200EBA" w:rsidP="00DC16C7">
      <w:pPr>
        <w:ind w:firstLine="709"/>
      </w:pPr>
      <w:r w:rsidRPr="009F43BF">
        <w:t xml:space="preserve">Был оценен метаболизм ленватиниба </w:t>
      </w:r>
      <w:r w:rsidRPr="006C4F53">
        <w:rPr>
          <w:i/>
          <w:iCs/>
        </w:rPr>
        <w:t>in vitro</w:t>
      </w:r>
      <w:r w:rsidRPr="009F43BF">
        <w:t xml:space="preserve"> с исп</w:t>
      </w:r>
      <w:r w:rsidR="00DC16C7">
        <w:t>ользованием микросом печени мышей, крыс, собак</w:t>
      </w:r>
      <w:r w:rsidRPr="009F43BF">
        <w:t>,</w:t>
      </w:r>
      <w:r w:rsidR="00DC16C7">
        <w:t xml:space="preserve"> обезьян</w:t>
      </w:r>
      <w:r w:rsidRPr="009F43BF">
        <w:t xml:space="preserve"> и человека, реакционные смеси анализировали с помощью </w:t>
      </w:r>
      <w:bookmarkStart w:id="76" w:name="_Hlk118199779"/>
      <w:r w:rsidRPr="009F43BF">
        <w:t xml:space="preserve">ЖХ/МС. </w:t>
      </w:r>
      <w:bookmarkEnd w:id="76"/>
      <w:r w:rsidRPr="009F43BF">
        <w:t>В микросомах печени было идентифицировано восемь метаболитов. В микросомах печени человека обнаружено шесть метаболитов: М1, М2, М3, М4, М5 и М8. M8 также был обнаружен в микросомах печени обезьян, а остальные 5 метаболитов были обнаружены в микросомах всех исследованных видов. М2, деметилированная форма ленватиниба, был основным метаболитом, идентифицированным в микросомах печени человека.</w:t>
      </w:r>
    </w:p>
    <w:p w14:paraId="70AF507D" w14:textId="6E20EE8B" w:rsidR="00200EBA" w:rsidRPr="009F43BF" w:rsidRDefault="00200EBA" w:rsidP="00DC16C7">
      <w:pPr>
        <w:ind w:firstLine="709"/>
      </w:pPr>
      <w:r w:rsidRPr="009F43BF">
        <w:t xml:space="preserve">После однократного перорального введения </w:t>
      </w:r>
      <w:r w:rsidRPr="006C4F53">
        <w:rPr>
          <w:vertAlign w:val="superscript"/>
        </w:rPr>
        <w:t>14</w:t>
      </w:r>
      <w:r w:rsidRPr="009F43BF">
        <w:t xml:space="preserve">C-ленватиниба крысам (перорально через желудочный зонд в дозе 3 мг/кг), экскреция </w:t>
      </w:r>
      <w:r w:rsidRPr="006C4F53">
        <w:rPr>
          <w:vertAlign w:val="superscript"/>
        </w:rPr>
        <w:t>14</w:t>
      </w:r>
      <w:r w:rsidRPr="009F43BF">
        <w:t xml:space="preserve">C-ленватиниба с калом составила 87,2%, с мочой 12,2%. Через сорок восемь часов после введения однократной пероральной дозы </w:t>
      </w:r>
      <w:r w:rsidRPr="006C4F53">
        <w:rPr>
          <w:vertAlign w:val="superscript"/>
        </w:rPr>
        <w:t>14</w:t>
      </w:r>
      <w:r w:rsidRPr="009F43BF">
        <w:t>C-ленватиниба крысам с канюлированными желчными протоками экскреция с желчью, мочой и калом составила 41,6%, 18,1% и 27,2% дозы</w:t>
      </w:r>
      <w:r w:rsidR="00DC16C7">
        <w:t>,</w:t>
      </w:r>
      <w:r w:rsidRPr="009F43BF">
        <w:t xml:space="preserve"> соответственно. Эти данные свидетельствуют о том, что преобладающим путем выведения ленватиниба у крыс является фекальный путь с желчью, и по меньшей мере 65% введенной дозы всасывается.</w:t>
      </w:r>
    </w:p>
    <w:p w14:paraId="10AFCD44" w14:textId="77777777" w:rsidR="00200EBA" w:rsidRPr="009F43BF" w:rsidRDefault="00200EBA" w:rsidP="00DC16C7">
      <w:pPr>
        <w:ind w:firstLine="709"/>
      </w:pPr>
      <w:r w:rsidRPr="009F43BF">
        <w:t xml:space="preserve">После однократного перорального введения </w:t>
      </w:r>
      <w:r w:rsidRPr="006C4F53">
        <w:rPr>
          <w:vertAlign w:val="superscript"/>
        </w:rPr>
        <w:t>14</w:t>
      </w:r>
      <w:r w:rsidRPr="009F43BF">
        <w:t xml:space="preserve">C-ленватиниба обезьянам (перорально через желудочный зонд в дозе 3 мг/кг) экскреция </w:t>
      </w:r>
      <w:r w:rsidRPr="006C4F53">
        <w:rPr>
          <w:vertAlign w:val="superscript"/>
        </w:rPr>
        <w:t>14</w:t>
      </w:r>
      <w:r w:rsidRPr="009F43BF">
        <w:t>C-ленватиниба с калом составила 72,8%, с мочой 17,2%.</w:t>
      </w:r>
    </w:p>
    <w:p w14:paraId="436254F0" w14:textId="77777777" w:rsidR="00200EBA" w:rsidRPr="00944B59" w:rsidRDefault="00200EBA" w:rsidP="00DC16C7">
      <w:pPr>
        <w:ind w:firstLine="709"/>
      </w:pPr>
      <w:r w:rsidRPr="00944B59">
        <w:rPr>
          <w:bCs/>
        </w:rPr>
        <w:t>Токсичность при однократном и многократном введении ленватиниба</w:t>
      </w:r>
      <w:r w:rsidRPr="00944B59">
        <w:t xml:space="preserve"> изучали у крыс, собак и обезьян.</w:t>
      </w:r>
    </w:p>
    <w:p w14:paraId="2E614D9C" w14:textId="6F6C5426" w:rsidR="00200EBA" w:rsidRPr="00762053" w:rsidRDefault="00200EBA" w:rsidP="00DC16C7">
      <w:pPr>
        <w:ind w:firstLine="709"/>
        <w:rPr>
          <w:iCs/>
        </w:rPr>
      </w:pPr>
      <w:r w:rsidRPr="009F43BF">
        <w:t xml:space="preserve">Исследования токсичности при однократном введении </w:t>
      </w:r>
      <w:r w:rsidR="0005153E">
        <w:t>проводили</w:t>
      </w:r>
      <w:r w:rsidRPr="009F43BF">
        <w:t xml:space="preserve"> у крыс и собак. Ленватиниб в дозах 10, 30, 100 мг/кг однократно через желудочный зонд вводили самцам крыс </w:t>
      </w:r>
      <w:r w:rsidRPr="0005153E">
        <w:rPr>
          <w:iCs/>
        </w:rPr>
        <w:t>Sprague-Dawley</w:t>
      </w:r>
      <w:r w:rsidRPr="009F43BF">
        <w:t xml:space="preserve"> (6 самцов в экспериментальной группе, 6 в контроле) для оценки общего физического состояния, поведения животных, оценки дыхательной функции. Эксперименты проводилась до введения ленватиниба и через 1, 2, 4 и 8 часов после введения. Было выяснено, что все дозы до 100 мг/кг не оказывали влияния на общее физическое состояние и поведение крыс, не отмечалось статистически значимого влияния ленватиниба на измеренные параметры дыхательной функции у самцов крыс </w:t>
      </w:r>
      <w:r w:rsidRPr="00762053">
        <w:rPr>
          <w:iCs/>
        </w:rPr>
        <w:t>Sprague-Dawley.</w:t>
      </w:r>
    </w:p>
    <w:p w14:paraId="65EB2C04" w14:textId="383618E0" w:rsidR="00200EBA" w:rsidRPr="009F43BF" w:rsidRDefault="00200EBA" w:rsidP="00DC16C7">
      <w:pPr>
        <w:ind w:firstLine="709"/>
      </w:pPr>
      <w:r w:rsidRPr="009F43BF">
        <w:lastRenderedPageBreak/>
        <w:t xml:space="preserve">Влияние на сердечно-сосудистую систему изучалось при введении ленватиниба в дозах 6 и 30 мг/кг однократно через желудочный зонд собакам (3 самки, 3 самца). Было выяснено, что у самцов собак </w:t>
      </w:r>
      <w:bookmarkStart w:id="77" w:name="_Hlk118313079"/>
      <w:r w:rsidR="00016AD7">
        <w:t>частота сердечных сокращений (</w:t>
      </w:r>
      <w:r w:rsidRPr="009F43BF">
        <w:t>ЧСС</w:t>
      </w:r>
      <w:bookmarkEnd w:id="77"/>
      <w:r w:rsidR="00016AD7">
        <w:t>)</w:t>
      </w:r>
      <w:r w:rsidRPr="009F43BF">
        <w:t xml:space="preserve"> снизилась на 23% через 4 часа после введения дозы 6 мг/кг по сравнению с контролем. </w:t>
      </w:r>
      <w:r w:rsidR="00016AD7">
        <w:t>Артериальное давление (</w:t>
      </w:r>
      <w:r w:rsidRPr="009F43BF">
        <w:t>АД</w:t>
      </w:r>
      <w:r w:rsidR="00016AD7">
        <w:t>)</w:t>
      </w:r>
      <w:r w:rsidRPr="009F43BF">
        <w:t xml:space="preserve"> у самцов увеличилось на 29% и 23% через 2 часа после введения 6 и 30 мг/кг</w:t>
      </w:r>
      <w:r w:rsidR="00EB55CB">
        <w:t>,</w:t>
      </w:r>
      <w:r w:rsidRPr="009F43BF">
        <w:t xml:space="preserve"> соответственно</w:t>
      </w:r>
      <w:r w:rsidR="00EB55CB">
        <w:t>,</w:t>
      </w:r>
      <w:r w:rsidRPr="009F43BF">
        <w:t xml:space="preserve"> по сравнению с контролем. </w:t>
      </w:r>
      <w:r w:rsidR="0004606D">
        <w:t xml:space="preserve">При оценке </w:t>
      </w:r>
      <w:bookmarkStart w:id="78" w:name="_Hlk119269930"/>
      <w:r w:rsidR="0004606D">
        <w:t xml:space="preserve">электрокардиограммы (ЭКГ) </w:t>
      </w:r>
      <w:bookmarkEnd w:id="78"/>
      <w:r w:rsidR="0004606D">
        <w:t>п</w:t>
      </w:r>
      <w:r w:rsidRPr="009F43BF">
        <w:t>родолжительность QRS у самцов собак уменьшилась на 13% и 11% через 1 и 4 часа после введения дозы 30 мг/кг по сравнению с контролем.</w:t>
      </w:r>
    </w:p>
    <w:p w14:paraId="0A048733" w14:textId="77777777" w:rsidR="00200EBA" w:rsidRPr="009F43BF" w:rsidRDefault="00200EBA" w:rsidP="00DC16C7">
      <w:pPr>
        <w:ind w:firstLine="709"/>
      </w:pPr>
      <w:r w:rsidRPr="009F43BF">
        <w:t xml:space="preserve">Ленватиниб оценивался в токсикологических исследованиях при многократном введении у крыс </w:t>
      </w:r>
      <w:r w:rsidRPr="0005153E">
        <w:rPr>
          <w:iCs/>
        </w:rPr>
        <w:t>Sprague Dawley</w:t>
      </w:r>
      <w:r w:rsidRPr="009F43BF">
        <w:t xml:space="preserve"> (до 26 недель), у собак (до 4 недель), у яванских макак (до 39 недель).</w:t>
      </w:r>
    </w:p>
    <w:p w14:paraId="6AC358A9" w14:textId="61666177" w:rsidR="00200EBA" w:rsidRPr="009F43BF" w:rsidRDefault="00200EBA" w:rsidP="00DC16C7">
      <w:pPr>
        <w:ind w:firstLine="709"/>
      </w:pPr>
      <w:r w:rsidRPr="009F43BF">
        <w:t xml:space="preserve">Основными органами токсичности ленватиниба были </w:t>
      </w:r>
      <w:r w:rsidR="002659C2">
        <w:t>ЖКТ</w:t>
      </w:r>
      <w:r w:rsidRPr="009F43BF">
        <w:t xml:space="preserve"> (водянистый стул, снижение массы тела и потребления пищи, дегенерация медиальных артерий в желудке и слепой кишке), почк</w:t>
      </w:r>
      <w:r>
        <w:t>и</w:t>
      </w:r>
      <w:r w:rsidRPr="009F43BF">
        <w:t xml:space="preserve"> (гломерулопатия), печен</w:t>
      </w:r>
      <w:r>
        <w:t>ь</w:t>
      </w:r>
      <w:r w:rsidRPr="009F43BF">
        <w:t xml:space="preserve"> (повышение АЛТ и АСТ), желчн</w:t>
      </w:r>
      <w:r>
        <w:t>ый</w:t>
      </w:r>
      <w:r w:rsidRPr="009F43BF">
        <w:t xml:space="preserve"> пузыр</w:t>
      </w:r>
      <w:r>
        <w:t>ь</w:t>
      </w:r>
      <w:r w:rsidRPr="009F43BF">
        <w:t xml:space="preserve"> (артериальный фиброзный некроз), яичк</w:t>
      </w:r>
      <w:r>
        <w:t>и</w:t>
      </w:r>
      <w:r w:rsidRPr="009F43BF">
        <w:t>, головно</w:t>
      </w:r>
      <w:r>
        <w:t>й</w:t>
      </w:r>
      <w:r w:rsidRPr="009F43BF">
        <w:t xml:space="preserve"> мозг</w:t>
      </w:r>
      <w:r w:rsidR="008B5AFF">
        <w:t>,</w:t>
      </w:r>
      <w:r w:rsidRPr="009F43BF">
        <w:t xml:space="preserve"> селезенк</w:t>
      </w:r>
      <w:r w:rsidR="008B5AFF">
        <w:t>а</w:t>
      </w:r>
      <w:r w:rsidRPr="009F43BF">
        <w:t xml:space="preserve"> (лимфоидная атрофия) и надпочечник</w:t>
      </w:r>
      <w:r>
        <w:t>и</w:t>
      </w:r>
      <w:r w:rsidRPr="009F43BF">
        <w:t xml:space="preserve"> (корковая гипертрофия).</w:t>
      </w:r>
    </w:p>
    <w:p w14:paraId="632D40E1" w14:textId="4DDF3800" w:rsidR="00200EBA" w:rsidRPr="009F43BF" w:rsidRDefault="00200EBA" w:rsidP="00DC16C7">
      <w:pPr>
        <w:ind w:firstLine="709"/>
      </w:pPr>
      <w:r w:rsidRPr="009F43BF">
        <w:t xml:space="preserve">Ленватиниб не оказывал мутагенного действия в </w:t>
      </w:r>
      <w:r w:rsidR="00EB55CB">
        <w:t>тесте</w:t>
      </w:r>
      <w:r w:rsidR="00EB55CB" w:rsidRPr="009F43BF">
        <w:t xml:space="preserve"> </w:t>
      </w:r>
      <w:r w:rsidRPr="009F43BF">
        <w:t xml:space="preserve">Эймса </w:t>
      </w:r>
      <w:r w:rsidRPr="0039119F">
        <w:rPr>
          <w:i/>
          <w:iCs/>
        </w:rPr>
        <w:t>in vitro</w:t>
      </w:r>
      <w:r w:rsidRPr="009F43BF">
        <w:t xml:space="preserve"> и на мышах </w:t>
      </w:r>
      <w:r w:rsidRPr="0039119F">
        <w:rPr>
          <w:i/>
          <w:iCs/>
        </w:rPr>
        <w:t>in vitro</w:t>
      </w:r>
      <w:r w:rsidRPr="009F43BF">
        <w:t xml:space="preserve">. Ленватиниб был не кластогенным в микроядерном анализе костного мозга крыс </w:t>
      </w:r>
      <w:r w:rsidRPr="00423637">
        <w:rPr>
          <w:i/>
          <w:iCs/>
        </w:rPr>
        <w:t>in vivo</w:t>
      </w:r>
      <w:r w:rsidRPr="009F43BF">
        <w:t xml:space="preserve"> при уровнях доз до 2000 мг/кг. Хотя ленватиниб не был генотоксичен, </w:t>
      </w:r>
      <w:r w:rsidR="00EB55CB">
        <w:t>для</w:t>
      </w:r>
      <w:r w:rsidR="00EB55CB" w:rsidRPr="009F43BF">
        <w:t xml:space="preserve"> </w:t>
      </w:r>
      <w:r w:rsidRPr="009F43BF">
        <w:t xml:space="preserve">5 из 14 примесей, протестированных </w:t>
      </w:r>
      <w:r w:rsidRPr="00C22830">
        <w:rPr>
          <w:i/>
          <w:iCs/>
        </w:rPr>
        <w:t>in vitro</w:t>
      </w:r>
      <w:r w:rsidRPr="009F43BF">
        <w:t xml:space="preserve"> </w:t>
      </w:r>
      <w:r w:rsidR="00EB55CB">
        <w:t>в тесте</w:t>
      </w:r>
      <w:r w:rsidR="00EB55CB" w:rsidRPr="009F43BF">
        <w:t xml:space="preserve"> Эймс</w:t>
      </w:r>
      <w:r w:rsidR="00EB55CB">
        <w:t>а</w:t>
      </w:r>
      <w:r w:rsidRPr="009F43BF">
        <w:t xml:space="preserve">, </w:t>
      </w:r>
      <w:r w:rsidR="00EB55CB">
        <w:t>был выявлен мутагенный потенциал</w:t>
      </w:r>
      <w:r w:rsidRPr="009F43BF">
        <w:t xml:space="preserve">. </w:t>
      </w:r>
    </w:p>
    <w:p w14:paraId="5A1EF0BF" w14:textId="77777777" w:rsidR="00200EBA" w:rsidRPr="009F43BF" w:rsidRDefault="00200EBA" w:rsidP="00DC16C7">
      <w:pPr>
        <w:tabs>
          <w:tab w:val="left" w:pos="851"/>
        </w:tabs>
        <w:ind w:firstLine="709"/>
      </w:pPr>
      <w:r w:rsidRPr="009F43BF">
        <w:t>Исследования фертильности/эмбрионального развития ленватиниба не проводились. Однако, результаты токсикокинетических исследований повторных доз позволяют предположить, что введение ленватиниба может ухудшить мужскую и женскую репродуктивную функцию и/или фертильность.</w:t>
      </w:r>
    </w:p>
    <w:p w14:paraId="7006B6A3" w14:textId="50513ABE" w:rsidR="00200EBA" w:rsidRPr="009F43BF" w:rsidRDefault="00EB55CB" w:rsidP="00DC16C7">
      <w:pPr>
        <w:ind w:firstLine="709"/>
      </w:pPr>
      <w:r>
        <w:t>В</w:t>
      </w:r>
      <w:r w:rsidR="00200EBA" w:rsidRPr="009F43BF">
        <w:t xml:space="preserve"> токсикокинетических исследованиях у крыс отмечалась фолликулярная атрезия яичников, гипоцеллюлярность семенного эпителия в семенниках в дозах, в 9–39 раз превышающие дозы, рекомендуемые для человека (24 мг). </w:t>
      </w:r>
    </w:p>
    <w:p w14:paraId="4C997098" w14:textId="0365CF9A" w:rsidR="00200EBA" w:rsidRPr="009F43BF" w:rsidRDefault="00200EBA" w:rsidP="00DC16C7">
      <w:pPr>
        <w:ind w:firstLine="709"/>
      </w:pPr>
      <w:r w:rsidRPr="009F43BF">
        <w:t xml:space="preserve">При токсикокинетических исследованиях у обезьян отмечалась фолликулярная атрезия яичников и снижение частоты менструаций </w:t>
      </w:r>
      <w:r w:rsidR="00DC16C7">
        <w:t>при</w:t>
      </w:r>
      <w:r w:rsidRPr="009F43BF">
        <w:t xml:space="preserve"> </w:t>
      </w:r>
      <w:r w:rsidR="00D86828" w:rsidRPr="009F43BF">
        <w:t>экспозици</w:t>
      </w:r>
      <w:r w:rsidR="00D86828">
        <w:t>и</w:t>
      </w:r>
      <w:r w:rsidR="00D86828" w:rsidRPr="009F43BF">
        <w:t xml:space="preserve"> </w:t>
      </w:r>
      <w:r w:rsidRPr="009F43BF">
        <w:t>ленватиниба примерно в 0,2–1 раза превыша</w:t>
      </w:r>
      <w:r w:rsidR="00DC16C7">
        <w:t>вшей</w:t>
      </w:r>
      <w:r w:rsidRPr="009F43BF">
        <w:t xml:space="preserve"> клиническую экспозицию в рекомендованной дозе для человека. Гипоклеточность семенного эпителия в семенниках наблюдалось у обезьян при </w:t>
      </w:r>
      <w:r w:rsidR="008A676A">
        <w:t>экспозиции</w:t>
      </w:r>
      <w:r w:rsidRPr="009F43BF">
        <w:t xml:space="preserve"> ленватиниба примерно в 4</w:t>
      </w:r>
      <w:r w:rsidR="00731FA3" w:rsidRPr="009F43BF">
        <w:t>–</w:t>
      </w:r>
      <w:r w:rsidRPr="009F43BF">
        <w:t xml:space="preserve">19 раз </w:t>
      </w:r>
      <w:r w:rsidR="008A676A">
        <w:t>выше</w:t>
      </w:r>
      <w:r w:rsidRPr="009F43BF">
        <w:t xml:space="preserve">, чем </w:t>
      </w:r>
      <w:r w:rsidR="008A676A">
        <w:t xml:space="preserve">экспозиция </w:t>
      </w:r>
      <w:r w:rsidRPr="009F43BF">
        <w:t xml:space="preserve">в рекомендуемой дозе для человека. </w:t>
      </w:r>
    </w:p>
    <w:p w14:paraId="358147EB" w14:textId="4FFFBD58" w:rsidR="00200EBA" w:rsidRPr="00944B59" w:rsidRDefault="00EB55CB" w:rsidP="00E348B2">
      <w:pPr>
        <w:ind w:firstLine="709"/>
      </w:pPr>
      <w:r>
        <w:t>В</w:t>
      </w:r>
      <w:r w:rsidRPr="00944B59">
        <w:t xml:space="preserve"> </w:t>
      </w:r>
      <w:r w:rsidR="00200EBA" w:rsidRPr="00944B59">
        <w:rPr>
          <w:bCs/>
        </w:rPr>
        <w:t>токсикокинетических</w:t>
      </w:r>
      <w:r w:rsidR="00200EBA" w:rsidRPr="00944B59">
        <w:t xml:space="preserve"> исследованиях у собак отмечались гипоцеллюлярность семенного эпителия в яичках и </w:t>
      </w:r>
      <w:r w:rsidR="00202E76">
        <w:t>десквамация</w:t>
      </w:r>
      <w:r w:rsidR="00200EBA" w:rsidRPr="00944B59">
        <w:t xml:space="preserve"> клеток семенного эпителия в придатках яичка при </w:t>
      </w:r>
      <w:r w:rsidR="008A676A">
        <w:t>экспозиции</w:t>
      </w:r>
      <w:r w:rsidR="00200EBA" w:rsidRPr="00944B59">
        <w:t xml:space="preserve"> ленватиниба примерно от 0,02 до 0,09 раз </w:t>
      </w:r>
      <w:r w:rsidR="00797301" w:rsidRPr="00944B59">
        <w:t>превыша</w:t>
      </w:r>
      <w:r w:rsidR="008A676A">
        <w:t>вш</w:t>
      </w:r>
      <w:r w:rsidR="00797301" w:rsidRPr="00944B59">
        <w:t xml:space="preserve">ей </w:t>
      </w:r>
      <w:r w:rsidR="00200EBA" w:rsidRPr="00944B59">
        <w:t>клиническую экспозицию при рекомендуемой дозе для человека.</w:t>
      </w:r>
    </w:p>
    <w:p w14:paraId="3BB0CDE6" w14:textId="1DA7F20D" w:rsidR="00200EBA" w:rsidRPr="00944B59" w:rsidRDefault="00200EBA" w:rsidP="00E348B2">
      <w:pPr>
        <w:ind w:firstLine="709"/>
      </w:pPr>
      <w:r w:rsidRPr="00944B59">
        <w:t xml:space="preserve">В исследовании на беременных крысах были изучены токсикокинетические показатели проницаемости плацентарного барьера и оценена способность проникновения ленватиниба в молоко лактирующих крыс. Хотя ленватиниб преодолел плацентарный барьер, процентное распределение радиоактивности </w:t>
      </w:r>
      <w:r w:rsidR="00E348B2">
        <w:t>в</w:t>
      </w:r>
      <w:r w:rsidRPr="00944B59">
        <w:t xml:space="preserve"> каждый плод составляло ≤ 0,02% от </w:t>
      </w:r>
      <w:r w:rsidR="00EB55CB">
        <w:t>введенной дозы</w:t>
      </w:r>
      <w:r w:rsidR="00EB55CB" w:rsidRPr="00944B59">
        <w:t xml:space="preserve"> </w:t>
      </w:r>
      <w:r w:rsidRPr="00944B59">
        <w:t>радиоактивности, что свидетельствует об относительно низкой плацентарной передаче ленватиниба плоду.</w:t>
      </w:r>
    </w:p>
    <w:p w14:paraId="08D7CDFE" w14:textId="6BE19A2D" w:rsidR="00200EBA" w:rsidRPr="009F43BF" w:rsidRDefault="00200EBA" w:rsidP="00E348B2">
      <w:pPr>
        <w:ind w:firstLine="709"/>
      </w:pPr>
      <w:r w:rsidRPr="00944B59">
        <w:t xml:space="preserve">В исследовании на крысах была изучена </w:t>
      </w:r>
      <w:r w:rsidR="00E348B2">
        <w:rPr>
          <w:bCs/>
        </w:rPr>
        <w:t>эмбрио</w:t>
      </w:r>
      <w:r w:rsidRPr="00944B59">
        <w:rPr>
          <w:bCs/>
        </w:rPr>
        <w:t>фетальная токсичность</w:t>
      </w:r>
      <w:r w:rsidR="00EB55CB">
        <w:rPr>
          <w:bCs/>
        </w:rPr>
        <w:t>.</w:t>
      </w:r>
      <w:r w:rsidRPr="00944B59">
        <w:t xml:space="preserve"> Исследование эмбриофетального развития, проведенное на крысах, показало, что ленватиниб эмбриотоксичен, фетотоксичен и обладает тератогенным потенциалом. В группе ленватиниба постимплантационные потери составляли 82,2</w:t>
      </w:r>
      <w:r w:rsidRPr="009F43BF">
        <w:t xml:space="preserve">% по сравнению с контрольной группой (3,8%) из-за ранней резорбции плода, что приводило к статистически </w:t>
      </w:r>
      <w:r w:rsidRPr="009F43BF">
        <w:lastRenderedPageBreak/>
        <w:t xml:space="preserve">значимому снижению среднего числа живых плодов в помете и количества самок с живыми плодами. </w:t>
      </w:r>
    </w:p>
    <w:p w14:paraId="5A065028" w14:textId="6FDBA756" w:rsidR="00200EBA" w:rsidRPr="009F43BF" w:rsidRDefault="00200EBA" w:rsidP="00E348B2">
      <w:pPr>
        <w:ind w:firstLine="709"/>
      </w:pPr>
      <w:r>
        <w:t>Введение</w:t>
      </w:r>
      <w:r w:rsidRPr="009F43BF">
        <w:t xml:space="preserve"> ленватиниб</w:t>
      </w:r>
      <w:r>
        <w:t>а</w:t>
      </w:r>
      <w:r w:rsidRPr="009F43BF">
        <w:t xml:space="preserve"> приводило к статистически значимому дозозависимому увеличению количеств</w:t>
      </w:r>
      <w:r w:rsidR="0005153E">
        <w:t>а</w:t>
      </w:r>
      <w:r w:rsidRPr="009F43BF">
        <w:t xml:space="preserve"> плодов с внешними аномалиями и скелетными аномалиями по сравнению с контролем </w:t>
      </w:r>
      <w:r w:rsidR="0005153E">
        <w:t>в</w:t>
      </w:r>
      <w:r w:rsidRPr="009F43BF">
        <w:t xml:space="preserve"> исследовании у крыс и </w:t>
      </w:r>
      <w:r w:rsidR="008A6B35" w:rsidRPr="009F43BF">
        <w:t>кролик</w:t>
      </w:r>
      <w:r w:rsidR="008A6B35">
        <w:t>ов</w:t>
      </w:r>
      <w:r w:rsidRPr="009F43BF">
        <w:t>. Внешние аномалии плода наблюдались при уровнях доз ≥0,3 мг/кг (1,8 мг/м</w:t>
      </w:r>
      <w:r w:rsidRPr="00C22830">
        <w:rPr>
          <w:vertAlign w:val="superscript"/>
        </w:rPr>
        <w:t>2</w:t>
      </w:r>
      <w:r w:rsidRPr="009F43BF">
        <w:t>). Аномалии плодов включали дозозависимый париетальный отек, криптофтальмию, отсутствующие или аномальные хвосты.</w:t>
      </w:r>
    </w:p>
    <w:p w14:paraId="3F3DE1ED" w14:textId="33C757F4" w:rsidR="00200EBA" w:rsidRPr="00944B59" w:rsidRDefault="00200EBA" w:rsidP="00E348B2">
      <w:pPr>
        <w:ind w:firstLine="709"/>
      </w:pPr>
      <w:r w:rsidRPr="009F43BF">
        <w:t>При оценке постнатальной токсичности выяснено, что органы-мишени токсичности, вызванн</w:t>
      </w:r>
      <w:r w:rsidR="00E348B2">
        <w:t>ой</w:t>
      </w:r>
      <w:r w:rsidRPr="009F43BF">
        <w:t xml:space="preserve"> ленватинибом, в целом аналогичн</w:t>
      </w:r>
      <w:r w:rsidR="00E348B2">
        <w:t>ы</w:t>
      </w:r>
      <w:r w:rsidRPr="009F43BF">
        <w:t xml:space="preserve"> </w:t>
      </w:r>
      <w:r w:rsidR="00E348B2">
        <w:t>таковым</w:t>
      </w:r>
      <w:r w:rsidRPr="009F43BF">
        <w:t xml:space="preserve"> у взрослых крыс и включали резцы, бедренную кость, большеберцовую кость, грудину, бедренный и грудинный костный мозг, почки, ЖКТ, надпочечники, печень, общий желчный проток, сердце, вилочковую железу, селезенку, поджелудочную железу. Дополнительные органы-мишени для ленватиниба у молодых крыс включали большеберцовую кость и легкие. При дозе 10 мг/кг отмечались тромбоз, инфаркт миокарда, гипертрофия </w:t>
      </w:r>
      <w:r w:rsidRPr="00944B59">
        <w:t xml:space="preserve">сердца и альвеолярные кровоизлияния в легких, что, возможно, связано </w:t>
      </w:r>
      <w:r w:rsidR="008A6B35" w:rsidRPr="00944B59">
        <w:t xml:space="preserve">с </w:t>
      </w:r>
      <w:r w:rsidRPr="00944B59">
        <w:t>ингибированием VEGF.</w:t>
      </w:r>
    </w:p>
    <w:p w14:paraId="4411214E" w14:textId="353B7AFF" w:rsidR="00200EBA" w:rsidRPr="00944B59" w:rsidRDefault="00200EBA" w:rsidP="00E348B2">
      <w:pPr>
        <w:ind w:firstLine="709"/>
      </w:pPr>
      <w:r w:rsidRPr="00944B59">
        <w:rPr>
          <w:bCs/>
        </w:rPr>
        <w:t>Токсикокинетические исследования</w:t>
      </w:r>
      <w:r w:rsidRPr="00944B59">
        <w:t xml:space="preserve"> повторных доз ленватиниба у самцов и самок крыс, собак и обезьян, получавши</w:t>
      </w:r>
      <w:r w:rsidR="008B5AFF">
        <w:t>х</w:t>
      </w:r>
      <w:r w:rsidRPr="00944B59">
        <w:t xml:space="preserve"> пероральные дозы один раз в день в течение 26, 4 и 39 недель</w:t>
      </w:r>
      <w:r w:rsidR="00EC2949">
        <w:t>,</w:t>
      </w:r>
      <w:r w:rsidRPr="00944B59">
        <w:t xml:space="preserve"> соответственно, не выявили системного накопления ленватиниба. Системное воздействие на самцов и самок был</w:t>
      </w:r>
      <w:r w:rsidR="0005153E">
        <w:t>о</w:t>
      </w:r>
      <w:r w:rsidRPr="00944B59">
        <w:t xml:space="preserve"> в целом сопоставим</w:t>
      </w:r>
      <w:r w:rsidR="0005153E">
        <w:t>о</w:t>
      </w:r>
      <w:r w:rsidRPr="00944B59">
        <w:t xml:space="preserve"> у всех изученных видов животных. У собак при дозах &lt;30 мг/кг системная экспозиция обычно увеличивалась пропорционально дозе. Системное воздействие увеличилось менее чем пропорционально дозе при более высоких уровнях дозы у крыс (&gt; 10 мг/кг). У обезьян системное воздействие увеличивалось более чем пропорционально дозе при низких уровнях дозы (0,1–3 мг/кг). В о</w:t>
      </w:r>
      <w:r w:rsidR="0005153E">
        <w:t>тличие от крыс и обезьян</w:t>
      </w:r>
      <w:r w:rsidRPr="00944B59">
        <w:t xml:space="preserve">, системное воздействие </w:t>
      </w:r>
      <w:r w:rsidR="0005153E">
        <w:t>у</w:t>
      </w:r>
      <w:r w:rsidRPr="00944B59">
        <w:t xml:space="preserve"> человека увеличивалось пропорционально дозе.</w:t>
      </w:r>
    </w:p>
    <w:p w14:paraId="60378FDD" w14:textId="3A8DA0D3" w:rsidR="00200EBA" w:rsidRPr="009F43BF" w:rsidRDefault="00200EBA" w:rsidP="00E348B2">
      <w:pPr>
        <w:ind w:firstLine="709"/>
      </w:pPr>
      <w:r w:rsidRPr="00944B59">
        <w:t xml:space="preserve">Было рассчитано, что </w:t>
      </w:r>
      <w:bookmarkStart w:id="79" w:name="_Hlk118313150"/>
      <w:r w:rsidR="007E7339" w:rsidRPr="00944B59">
        <w:rPr>
          <w:lang w:val="en-US"/>
        </w:rPr>
        <w:t>c</w:t>
      </w:r>
      <w:r w:rsidR="007E7339" w:rsidRPr="00944B59">
        <w:t>редний фотоэффект (</w:t>
      </w:r>
      <w:r w:rsidRPr="00944B59">
        <w:t>MPE</w:t>
      </w:r>
      <w:r w:rsidR="007E7339" w:rsidRPr="00944B59">
        <w:t>)</w:t>
      </w:r>
      <w:r w:rsidRPr="00944B59">
        <w:t xml:space="preserve"> для ленватиниба </w:t>
      </w:r>
      <w:bookmarkEnd w:id="79"/>
      <w:r w:rsidRPr="00944B59">
        <w:t>составляет -0,024, что указывает на отсутствие</w:t>
      </w:r>
      <w:r w:rsidRPr="009F43BF">
        <w:t xml:space="preserve"> фототоксичности (MPE &lt;0,1).</w:t>
      </w:r>
    </w:p>
    <w:p w14:paraId="4E970C04" w14:textId="77777777" w:rsidR="00200EBA" w:rsidRDefault="00200EBA" w:rsidP="00200EBA">
      <w:pPr>
        <w:pStyle w:val="2"/>
        <w:tabs>
          <w:tab w:val="left" w:pos="284"/>
          <w:tab w:val="left" w:pos="567"/>
        </w:tabs>
        <w:spacing w:line="240" w:lineRule="auto"/>
        <w:rPr>
          <w:color w:val="000000" w:themeColor="text1"/>
        </w:rPr>
      </w:pPr>
      <w:bookmarkStart w:id="80" w:name="_Toc126059710"/>
      <w:bookmarkEnd w:id="72"/>
      <w:r w:rsidRPr="005E6358">
        <w:rPr>
          <w:color w:val="000000" w:themeColor="text1"/>
        </w:rPr>
        <w:t>3.1 Доклиническая фармакология</w:t>
      </w:r>
      <w:bookmarkEnd w:id="80"/>
    </w:p>
    <w:p w14:paraId="13B4E387" w14:textId="77777777" w:rsidR="00200EBA" w:rsidRDefault="00200EBA" w:rsidP="00200EBA">
      <w:pPr>
        <w:pStyle w:val="3"/>
        <w:spacing w:after="240"/>
        <w:rPr>
          <w:rFonts w:ascii="Times New Roman" w:hAnsi="Times New Roman"/>
          <w:color w:val="000000" w:themeColor="text1"/>
          <w:szCs w:val="24"/>
        </w:rPr>
      </w:pPr>
      <w:bookmarkStart w:id="81" w:name="_Toc126059711"/>
      <w:r w:rsidRPr="005E6358">
        <w:rPr>
          <w:rFonts w:ascii="Times New Roman" w:hAnsi="Times New Roman"/>
          <w:color w:val="000000" w:themeColor="text1"/>
          <w:szCs w:val="24"/>
        </w:rPr>
        <w:t>3.1.1.</w:t>
      </w:r>
      <w:r>
        <w:rPr>
          <w:rFonts w:ascii="Times New Roman" w:hAnsi="Times New Roman"/>
          <w:color w:val="000000" w:themeColor="text1"/>
          <w:szCs w:val="24"/>
        </w:rPr>
        <w:t xml:space="preserve"> </w:t>
      </w:r>
      <w:r w:rsidRPr="005E6358">
        <w:rPr>
          <w:rFonts w:ascii="Times New Roman" w:hAnsi="Times New Roman"/>
          <w:color w:val="000000" w:themeColor="text1"/>
          <w:szCs w:val="24"/>
        </w:rPr>
        <w:t>Механизм действия</w:t>
      </w:r>
      <w:bookmarkEnd w:id="81"/>
    </w:p>
    <w:p w14:paraId="1D895F01" w14:textId="455FB43E" w:rsidR="00200EBA" w:rsidRDefault="00200EBA" w:rsidP="00200EBA">
      <w:pPr>
        <w:autoSpaceDE w:val="0"/>
        <w:autoSpaceDN w:val="0"/>
        <w:adjustRightInd w:val="0"/>
        <w:ind w:firstLine="708"/>
      </w:pPr>
      <w:r>
        <w:t xml:space="preserve">Ленватиниб является таргетным противоопухолевым средством, принадлежащим к семейству </w:t>
      </w:r>
      <w:r w:rsidRPr="005A5CE8">
        <w:rPr>
          <w:color w:val="000000" w:themeColor="text1"/>
        </w:rPr>
        <w:t>тирозинкиназных рецепторов</w:t>
      </w:r>
      <w:r>
        <w:t xml:space="preserve">, которые избирательно ингибируют киназную активность эндотелия сосудов </w:t>
      </w:r>
      <w:r w:rsidRPr="005A5CE8">
        <w:rPr>
          <w:color w:val="000000" w:themeColor="text1"/>
        </w:rPr>
        <w:t xml:space="preserve">VEGF- </w:t>
      </w:r>
      <w:r w:rsidRPr="005A5CE8">
        <w:rPr>
          <w:color w:val="000000" w:themeColor="text1"/>
          <w:lang w:val="en-US"/>
        </w:rPr>
        <w:t>VEGFR</w:t>
      </w:r>
      <w:r w:rsidRPr="005A5CE8">
        <w:rPr>
          <w:color w:val="000000" w:themeColor="text1"/>
        </w:rPr>
        <w:t>1 (</w:t>
      </w:r>
      <w:r w:rsidRPr="005A5CE8">
        <w:rPr>
          <w:color w:val="000000" w:themeColor="text1"/>
          <w:lang w:val="en-US"/>
        </w:rPr>
        <w:t>FLT</w:t>
      </w:r>
      <w:r w:rsidRPr="005A5CE8">
        <w:rPr>
          <w:color w:val="000000" w:themeColor="text1"/>
        </w:rPr>
        <w:t xml:space="preserve">1), </w:t>
      </w:r>
      <w:r w:rsidRPr="005A5CE8">
        <w:rPr>
          <w:color w:val="000000" w:themeColor="text1"/>
          <w:lang w:val="en-US"/>
        </w:rPr>
        <w:t>VEGFR</w:t>
      </w:r>
      <w:r w:rsidRPr="005A5CE8">
        <w:rPr>
          <w:color w:val="000000" w:themeColor="text1"/>
        </w:rPr>
        <w:t>2 (</w:t>
      </w:r>
      <w:r w:rsidRPr="005A5CE8">
        <w:rPr>
          <w:color w:val="000000" w:themeColor="text1"/>
          <w:lang w:val="en-US"/>
        </w:rPr>
        <w:t>KDR</w:t>
      </w:r>
      <w:r w:rsidRPr="005A5CE8">
        <w:rPr>
          <w:color w:val="000000" w:themeColor="text1"/>
        </w:rPr>
        <w:t xml:space="preserve">) и </w:t>
      </w:r>
      <w:r w:rsidRPr="005A5CE8">
        <w:rPr>
          <w:color w:val="000000" w:themeColor="text1"/>
          <w:lang w:val="en-US"/>
        </w:rPr>
        <w:t>VEGFR</w:t>
      </w:r>
      <w:r w:rsidRPr="005A5CE8">
        <w:rPr>
          <w:color w:val="000000" w:themeColor="text1"/>
        </w:rPr>
        <w:t>3 (</w:t>
      </w:r>
      <w:r w:rsidRPr="005A5CE8">
        <w:rPr>
          <w:color w:val="000000" w:themeColor="text1"/>
          <w:lang w:val="en-US"/>
        </w:rPr>
        <w:t>FLT</w:t>
      </w:r>
      <w:r w:rsidRPr="005A5CE8">
        <w:rPr>
          <w:color w:val="000000" w:themeColor="text1"/>
        </w:rPr>
        <w:t xml:space="preserve">4). Также ленватиниб оказывает ингибирующее воздействие на другие тирозинкиназные рецепторы, </w:t>
      </w:r>
      <w:r>
        <w:rPr>
          <w:color w:val="000000" w:themeColor="text1"/>
        </w:rPr>
        <w:t>участвующие</w:t>
      </w:r>
      <w:r w:rsidRPr="005A5CE8">
        <w:rPr>
          <w:color w:val="000000" w:themeColor="text1"/>
        </w:rPr>
        <w:t xml:space="preserve"> в проангиогенных и онкогенных механизмах, включая рецепторы фактора роста фибробластов (FGFR1, 2, 3 и 4), альфа-рецептор тромбоцитарного фактора роста (PDGFRo), а также тирозинкиназные рецепторы KIT и RET.</w:t>
      </w:r>
      <w:r>
        <w:rPr>
          <w:color w:val="000000" w:themeColor="text1"/>
        </w:rPr>
        <w:t xml:space="preserve"> </w:t>
      </w:r>
      <w:r>
        <w:t xml:space="preserve">Кроме того, ленватиниб обладает селективной, прямой антипролиферативной активностью в отношении гепатоцеллюлярных клеток, что связано с ингибированием ленватинибом передачи сигналов FGFR. </w:t>
      </w:r>
    </w:p>
    <w:p w14:paraId="3A0E5C3E" w14:textId="326127B2" w:rsidR="00200EBA" w:rsidRDefault="00200EBA" w:rsidP="00200EBA">
      <w:pPr>
        <w:autoSpaceDE w:val="0"/>
        <w:autoSpaceDN w:val="0"/>
        <w:adjustRightInd w:val="0"/>
        <w:ind w:firstLine="708"/>
      </w:pPr>
      <w:r w:rsidRPr="000B6203">
        <w:t xml:space="preserve">Ангиогенез является </w:t>
      </w:r>
      <w:r>
        <w:t>составной</w:t>
      </w:r>
      <w:r w:rsidRPr="000B6203">
        <w:t xml:space="preserve"> </w:t>
      </w:r>
      <w:r>
        <w:t>частью</w:t>
      </w:r>
      <w:r w:rsidRPr="000B6203">
        <w:t xml:space="preserve"> в росте опухоли и метастазировании и в основном регулируется путем VEGF</w:t>
      </w:r>
      <w:r>
        <w:t xml:space="preserve">. </w:t>
      </w:r>
      <w:r w:rsidRPr="000B6203">
        <w:t xml:space="preserve">Опухолевой ангиогенез обеспечивает питательные вещества и кислород для опухолевых клеток, и, таким образом, </w:t>
      </w:r>
      <w:r w:rsidR="007F089D">
        <w:t>терапевтическое воздействие</w:t>
      </w:r>
      <w:r w:rsidR="007F089D" w:rsidRPr="000B6203">
        <w:t xml:space="preserve"> </w:t>
      </w:r>
      <w:r w:rsidRPr="000B6203">
        <w:t>на опосредованный VEGFR ангиогенез опухоли вызывает голодание и гипоксию, что приводит к серьезной задержке роста или гибели клеток в опухолях.</w:t>
      </w:r>
    </w:p>
    <w:p w14:paraId="53F576D0" w14:textId="48241305" w:rsidR="00200EBA" w:rsidRDefault="00200EBA" w:rsidP="00200EBA">
      <w:pPr>
        <w:autoSpaceDE w:val="0"/>
        <w:autoSpaceDN w:val="0"/>
        <w:adjustRightInd w:val="0"/>
        <w:ind w:firstLine="708"/>
      </w:pPr>
      <w:r w:rsidRPr="00D9225F">
        <w:lastRenderedPageBreak/>
        <w:t xml:space="preserve">Кроме того, ленватиниб подавляет различные виды рака, такие как </w:t>
      </w:r>
      <w:r w:rsidR="002D0908">
        <w:t>ПКР</w:t>
      </w:r>
      <w:r>
        <w:t xml:space="preserve"> </w:t>
      </w:r>
      <w:r>
        <w:fldChar w:fldCharType="begin"/>
      </w:r>
      <w:r>
        <w:instrText xml:space="preserve"> ADDIN ZOTERO_ITEM CSL_CITATION {"citationID":"gRqrUlCm","properties":{"formattedCitation":"[1]","plainCitation":"[1]","noteIndex":0},"citationItems":[{"id":2775,"uris":["http://zotero.org/users/5483459/items/3BFJPSKG"],"itemData":{"id":2775,"type":"article-journal","abstract":"The combination of lenvatinib, a multiple receptor tyrosine kinase inhibitor, plus everolimus, a mammalian target of rapamycin (mTOR) inhibitor, significantly improved clinical outcomes versus everolimus monotherapy in a phase II clinical study of metastatic renal cell carcinoma (RCC). We investigated potential mechanisms underlying the antitumor activity of the combination treatment in preclinical RCC models. Lenvatinib plus everolimus showed greater antitumor activity than either monotherapy in three human RCC xenograft mouse models (A-498, Caki-1, and Caki-2). In particular, the combination led to tumor regression in the A-498 and Caki-1 models. In the A-498 model, everolimus showed antiproliferative activity, whereas lenvatinib showed anti-angiogenic effects. The anti-angiogenic activity was potentiated by the lenvatinib plus everolimus combination in Caki-1 xenografts, in which fibroblast growth factor (FGF)-driven angiogenesis may contribute to tumor growth. The combination showed mostly additive activity in vascular endothelial growth factor (VEGF)-activated, and synergistic activity against FGF-activated endothelial cells, in cell proliferation and tube formation assays, as well as strongly suppressed mTOR-S6K-S6 signaling. Enhanced antitumor activities of the combination versus each monotherapy were also observed in mice bearing human pancreatic KP-1 xenografts overexpressing VEGF or FGF. Our results indicated that simultaneous targeting of tumor cell growth and angiogenesis by lenvatinib plus everolimus resulted in enhanced antitumor activity. The enhanced inhibition of both VEGF and FGF signaling pathways by the combination underlies its superior anti-angiogenic activity in human RCC xenograft models.","container-title":"Cancer Science","DOI":"10.1111/cas.13169","ISSN":"1349-7006","issue":"4","journalAbbreviation":"Cancer Sci","language":"eng","note":"PMID: 28107584\nPMCID: PMC5406533","page":"763-771","source":"PubMed","title":"Targeting of tumor growth and angiogenesis underlies the enhanced antitumor activity of lenvatinib in combination with everolimus","volume":"108","author":[{"family":"Matsuki","given":"Masahiro"},{"family":"Adachi","given":"Yusuke"},{"family":"Ozawa","given":"Yoichi"},{"family":"Kimura","given":"Takayuki"},{"family":"Hoshi","given":"Taisuke"},{"family":"Okamoto","given":"Kiyoshi"},{"family":"Tohyama","given":"Osamu"},{"family":"Mitsuhashi","given":"Kaoru"},{"family":"Yamaguchi","given":"Atsumi"},{"family":"Matsui","given":"Junji"},{"family":"Funahashi","given":"Yasuhiro"}],"issued":{"date-parts":[["2017",4]]}}}],"schema":"https://github.com/citation-style-language/schema/raw/master/csl-citation.json"} </w:instrText>
      </w:r>
      <w:r>
        <w:fldChar w:fldCharType="separate"/>
      </w:r>
      <w:r w:rsidRPr="00B21EDB">
        <w:t>[1]</w:t>
      </w:r>
      <w:r>
        <w:fldChar w:fldCharType="end"/>
      </w:r>
      <w:r w:rsidRPr="00D9225F">
        <w:t xml:space="preserve">, </w:t>
      </w:r>
      <w:r w:rsidR="002D0908">
        <w:t xml:space="preserve">РПЖ </w:t>
      </w:r>
      <w:r>
        <w:t xml:space="preserve"> </w:t>
      </w:r>
      <w:r>
        <w:fldChar w:fldCharType="begin"/>
      </w:r>
      <w:r>
        <w:instrText xml:space="preserve"> ADDIN ZOTERO_ITEM CSL_CITATION {"citationID":"2mAJ1vFr","properties":{"formattedCitation":"[2]","plainCitation":"[2]","noteIndex":0},"citationItems":[{"id":2765,"uris":["http://zotero.org/users/5483459/items/8N6A7WGU"],"itemData":{"id":2765,"type":"article-journal","abstract":"BACKGROUND: Lenvatinib is an oral inhibitor of multiple receptor tyrosine kinases (RTKs) targeting vascular endothelial growth factor receptor (VEGFR1-3), fibroblast growth factor receptor (FGFR1-4), platelet growth factor receptor α (PDGFR α), RET and KIT. Antiangiogenesis activity of lenvatinib in VEGF- and FGF-driven angiogenesis models in both in vitro and in vivo was determined. Roles of tumor vasculature (microvessel density (MVD) and pericyte coverage) as biomarkers for lenvatinib were also examined in this study.\nMETHOD: We evaluated antiangiogenesis activity of lenvatinib against VEGF- and FGF-driven proliferation and tube formation of HUVECs in vitro. Effects of lenvatinib on in vivo angiogenesis, which was enhanced by overexpressed VEGF or FGF in human pancreatic cancer KP-1 cells, were examined in the mouse dorsal air sac assay. We determined antitumor activity of lenvatinib in a broad panel of human tumor xenograft models to test if vascular score, which consisted of high MVD and low pericyte coverage, was associated with sensitivity to lenvatinib treatment. Vascular score was also analyzed using human tumor specimens with 18 different types of human primary tumors.\nRESULT: Lenvatinib inhibited VEGF- and FGF-driven proliferation and tube formation of HUVECs in vitro. In vivo angiogenesis induced by overexpressed VEGF (KP-1/VEGF transfectants) or FGF (KP-1/FGF transfectants) was significantly suppressed with oral treatments of lenvatinib. Lenvatinib showed significant antitumor activity in KP-1/VEGF and five 5 of 7 different types of human tumor xenograft models at between 1 to 100 mg/kg. We divided 19 human tumor xenograft models into lenvatinib-sensitive (tumor-shrinkage) and relatively resistant (slow-growth) subgroups based on sensitivity to lenvatinib treatments at 100 mg/kg. IHC analysis showed that vascular score was significantly higher in sensitive subgroup than relatively resistant subgroup (p &lt; 0.0004). Among 18 types of human primary tumors, kidney cancer had the highest MVD, while liver cancer had the lowest pericyte coverage, and cancers in Kidney and Stomach had highest vascular score.\nCONCLUSION: These results indicated that Lenvatinib inhibited VEGF- and FGF-driven angiogenesis and showed a broad spectrum of antitumor activity with a wide therapeutic window. MVD and pericyte-coverage of tumor vasculature might be biomarkers and suggest cases that would respond for lenvatinib therapy.","container-title":"Vascular Cell","DOI":"10.1186/2045-824X-6-18","ISSN":"2045-824X","journalAbbreviation":"Vasc Cell","language":"eng","note":"PMID: 25197551\nPMCID: PMC4156793","page":"18","source":"PubMed","title":"Lenvatinib, an angiogenesis inhibitor targeting VEGFR/FGFR, shows broad antitumor activity in human tumor xenograft models associated with microvessel density and pericyte coverage","volume":"6","author":[{"family":"Yamamoto","given":"Yuji"},{"family":"Matsui","given":"Junji"},{"family":"Matsushima","given":"Tomohiro"},{"family":"Obaishi","given":"Hiroshi"},{"family":"Miyazaki","given":"Kazuki"},{"family":"Nakamura","given":"Katsuji"},{"family":"Tohyama","given":"Osamu"},{"family":"Semba","given":"Taro"},{"family":"Yamaguchi","given":"Atsumi"},{"family":"Hoshi","given":"Sachi Suzuki"},{"family":"Mimura","given":"Fusayo"},{"family":"Haneda","given":"Toru"},{"family":"Fukuda","given":"Yoshio"},{"family":"Kamata","given":"Jun-Ichi"},{"family":"Takahashi","given":"Keiko"},{"family":"Matsukura","given":"Masayuki"},{"family":"Wakabayashi","given":"Toshiaki"},{"family":"Asada","given":"Makoto"},{"family":"Nomoto","given":"Ken-Ichi"},{"family":"Watanabe","given":"Tatsuo"},{"family":"Dezso","given":"Zoltan"},{"family":"Yoshimatsu","given":"Kentaro"},{"family":"Funahashi","given":"Yasuhiro"},{"family":"Tsuruoka","given":"Akihiko"}],"issued":{"date-parts":[["2014"]]}}}],"schema":"https://github.com/citation-style-language/schema/raw/master/csl-citation.json"} </w:instrText>
      </w:r>
      <w:r>
        <w:fldChar w:fldCharType="separate"/>
      </w:r>
      <w:r w:rsidRPr="00B21EDB">
        <w:t>[2]</w:t>
      </w:r>
      <w:r>
        <w:fldChar w:fldCharType="end"/>
      </w:r>
      <w:r w:rsidRPr="00D9225F">
        <w:t xml:space="preserve">, мелкоклеточный рак легкого </w:t>
      </w:r>
      <w:r>
        <w:fldChar w:fldCharType="begin"/>
      </w:r>
      <w:r>
        <w:instrText xml:space="preserve"> ADDIN ZOTERO_ITEM CSL_CITATION {"citationID":"OgR09pPr","properties":{"formattedCitation":"[3]","plainCitation":"[3]","noteIndex":0},"citationItems":[{"id":2768,"uris":["http://zotero.org/users/5483459/items/XBJEJW4L"],"itemData":{"id":2768,"type":"article-journal","abstract":"E7080 is an orally active inhibitor of multiple receptor tyrosine kinases including VEGF, FGF and SCF receptors. In this study, we show the inhibitory activity of E7080 against SCF-induced angiogenesis in vitro and tumor growth of SCF-producing human small cell lung carcinoma H146 cells in vivo. E7080 inhibits SCF-driven tube formation of HUVEC, which express SCF receptor, KIT at the IC(50) value of 5.2 nM and it was almost identical for VEGF-driven one (IC(50) = 5.1 nM). To assess the role of SCF/KIT signaling in tumor angiogenesis, we evaluated the effect of imatinib, a selective KIT kinase inhibitor, on tumor growth of H146 cells in nude mice. Imatinib did not show the potent antitumor activity in vitro (IC(50) = 2,200 nM), because H146 cells did not express KIT. However, oral administration of imatinib at 160 mg/kg clearly slowed tumor growth of H146 cells in nude mice, accompanied by decreased microvessel density. Oral administration of E7080 inhibited tumor growth of H146 cells at doses of 30 and 100 mg/kg in a dose-dependent manner and caused tumor regression at 100 mg/kg. While anti-VEGF antibody also slowed tumor growth, it did not cause tumor regression. These results indicate that KIT signaling has a role in tumor angiogenesis of SCF-producing H146 cells, and E7080 causes regression of H146 tumors as a result of antiangiogenic activity mediated by inhibition of both KIT and VEGF receptor signaling. E7080 may provide therapeutic benefits in the treatment of SCF-producing tumors.","container-title":"International Journal of Cancer","DOI":"10.1002/ijc.23131","ISSN":"1097-0215","issue":"3","journalAbbreviation":"Int J Cancer","language":"eng","note":"PMID: 17943726","page":"664-671","source":"PubMed","title":"E7080, a novel inhibitor that targets multiple kinases, has potent antitumor activities against stem cell factor producing human small cell lung cancer H146, based on angiogenesis inhibition","volume":"122","author":[{"family":"Matsui","given":"Junji"},{"family":"Yamamoto","given":"Yuji"},{"family":"Funahashi","given":"Yasuhiro"},{"family":"Tsuruoka","given":"Akihiko"},{"family":"Watanabe","given":"Tatsuo"},{"family":"Wakabayashi","given":"Toshiaki"},{"family":"Uenaka","given":"Toshimitsu"},{"family":"Asada","given":"Makoto"}],"issued":{"date-parts":[["2008",2,1]]}}}],"schema":"https://github.com/citation-style-language/schema/raw/master/csl-citation.json"} </w:instrText>
      </w:r>
      <w:r>
        <w:fldChar w:fldCharType="separate"/>
      </w:r>
      <w:r w:rsidRPr="00B21EDB">
        <w:t>[3]</w:t>
      </w:r>
      <w:r>
        <w:fldChar w:fldCharType="end"/>
      </w:r>
      <w:r w:rsidRPr="00D9225F">
        <w:t xml:space="preserve">, рак молочной железы </w:t>
      </w:r>
      <w:r>
        <w:fldChar w:fldCharType="begin"/>
      </w:r>
      <w:r>
        <w:instrText xml:space="preserve"> ADDIN ZOTERO_ITEM CSL_CITATION {"citationID":"ZRw1i6bi","properties":{"formattedCitation":"[4]","plainCitation":"[4]","noteIndex":0},"citationItems":[{"id":2770,"uris":["http://zotero.org/users/5483459/items/933BCTC5"],"itemData":{"id":2770,"type":"article-journal","abstract":"PURPOSE: Vascular endothelial growth factor (VEGF)-C/VEGF-receptor 3 (VEGF-R3) signal plays a significant role in lymphangiogenesis and tumor metastasis based on its effects on lymphatic vessels. However, little is known about the effect of inhibiting VEGF-R3 on lymphangiogenesis and lymph node metastases using a small-molecule kinase inhibitor.\nEXPERIMENTAL DESIGN: We evaluated the effect of E7080, a potent inhibitor of both VEGF-R2 and VEGF-R3 kinase, and bevacizumab on lymphangiogenesis and angiogenesis in a mammary fat pad xenograft model of human breast cancer using MDA-MB-231 cells that express excessive amounts of VEGF-C. Lymphangiogenesis was determined by lymphatic vessel density (LVD) and angiogenesis by microvessel density (MVD).\nRESULTS: In contrast to MDA-MB-435 cells, which expressed a similar amount of VEGF to MDA-MB-231 cells with an undetectable amount of VEGF-C, only MDA-MB-231 exhibited lymphangiogenesis in the primary tumor. E7080 but not bevacizumab significantly decreased LVD within the MDA-MB-231 tumor. E7080 and bevacizumab decreased MVD in both the MDA-MB-231 and MDA-MB-435 models. E7080 significantly suppressed regional lymph nodes and distant lung metastases of MDA-MB-231, whereas bevacizumab significantly inhibited only lung metastases. E7080 also decreased both MVD and LVD within the metastatic nodules at lymph nodes after resection of the primary tumor.\nCONCLUSIONS: Inhibition of VEGF-R3 kinase with E7080 effectively decreased LVD within MDA-MB-231 tumors, which express VEGF-C. Simultaneous inhibition of both VEGF-R2 and VEGF-R3 kinases by E7080 may be a promising new strategy to control regional lymph node and distant lung metastases.","container-title":"Clinical Cancer Research: An Official Journal of the American Association for Cancer Research","DOI":"10.1158/1078-0432.CCR-07-5270","ISSN":"1078-0432","issue":"17","journalAbbreviation":"Clin Cancer Res","language":"eng","note":"PMID: 18765537","page":"5459-5465","source":"PubMed","title":"Multi-kinase inhibitor E7080 suppresses lymph node and lung metastases of human mammary breast tumor MDA-MB-231 via inhibition of vascular endothelial growth factor-receptor (VEGF-R) 2 and VEGF-R3 kinase","volume":"14","author":[{"family":"Matsui","given":"Junji"},{"family":"Funahashi","given":"Yasuhiro"},{"family":"Uenaka","given":"Toshimitsu"},{"family":"Watanabe","given":"Tatsuo"},{"family":"Tsuruoka","given":"Akihiko"},{"family":"Asada","given":"Makoto"}],"issued":{"date-parts":[["2008",9,1]]}}}],"schema":"https://github.com/citation-style-language/schema/raw/master/csl-citation.json"} </w:instrText>
      </w:r>
      <w:r>
        <w:fldChar w:fldCharType="separate"/>
      </w:r>
      <w:r w:rsidRPr="00B21EDB">
        <w:t>[4]</w:t>
      </w:r>
      <w:r>
        <w:fldChar w:fldCharType="end"/>
      </w:r>
      <w:r w:rsidRPr="00D9225F">
        <w:t xml:space="preserve">, дифференцированный </w:t>
      </w:r>
      <w:r w:rsidR="002D0908">
        <w:t>РЩЖ</w:t>
      </w:r>
      <w:r w:rsidRPr="00D9225F">
        <w:t xml:space="preserve"> и анапластический </w:t>
      </w:r>
      <w:r w:rsidR="002D0908">
        <w:t>РЩЖ</w:t>
      </w:r>
      <w:r w:rsidRPr="00D9225F">
        <w:t xml:space="preserve"> </w:t>
      </w:r>
      <w:r>
        <w:fldChar w:fldCharType="begin"/>
      </w:r>
      <w:r>
        <w:instrText xml:space="preserve"> ADDIN ZOTERO_ITEM CSL_CITATION {"citationID":"6e36PQWn","properties":{"formattedCitation":"[5]","plainCitation":"[5]","noteIndex":0},"citationItems":[{"id":2772,"uris":["http://zotero.org/users/5483459/items/HYSRPEWN"],"itemData":{"id":2772,"type":"article-journal","abstract":"Context and objectiveWe have studied the antitumor activity of a novel cyclic amide, CLM94, with anti-vascular endothelial growth factor (VEGF) receptor-2 and antiangiogenic activity in primary anaplastic thyroid cancer (ATC) cells in vitro and in vivo.Design and main outcome measuresCLM94 was tested: 1) in two human cell lines (HMVEC-d, dermal microvascular endothelial cells; and 8305C, undifferentiated thyroid cancer) at 0.001-100 μm; 2) in ATC cells at the concentrations of 10, 30, and 50 μm; and 3) in an ATC cell line (AF) in CD nu/nu mice.ResultsCLM94 significantly inhibited VEGF receptor-2 and epidermal growth factor receptor phosphorylation in HMVEC-d and proliferation in HMVEC-d and 8305C cells. A significant reduction of proliferation with CLM94 in ATC cells (P ConclusionsThe antitumor and antiangiogenic activity of a new \"cyclic amide\" compound, CLM94, is very promising in ATC, opening the way to a future clinical evaluation.","container-title":"The Journal of clinical endocrinology and metabolism","DOI":"10.1210/jc.2011-1987","ISSN":"1945-7197","issue":"4","journalAbbreviation":"J Clin Endocrinol Metab","language":"eng","note":"PMID: 22278419","page":"E528-36","source":"Europe PMC","title":"CLM94, a novel cyclic amide with anti-VEGFR-2 and antiangiogenic properties, is active against primary anaplastic thyroid cancer in vitro and in vivo","volume":"97","author":[{"family":"Antonelli","given":"Alessandro"},{"family":"Bocci","given":"Guido"},{"family":"La Motta","given":"Concettina"},{"family":"Ferrari","given":"Silvia Martina"},{"family":"Fallahi","given":"Poupak"},{"family":"Ruffilli","given":"Ilaria"},{"family":"Di Domenicantonio","given":"Andrea"},{"family":"Fioravanti","given":"Anna"},{"family":"Sartini","given":"Stefania"},{"family":"Minuto","given":"Michele"},{"family":"Piaggi","given":"Simona"},{"family":"Corti","given":"Alessandro"},{"family":"Alì","given":"Greta"},{"family":"Di Desidero","given":"Teresa"},{"family":"Berti","given":"Piero"},{"family":"Fontanini","given":"Gabriella"},{"family":"Danesi","given":"Romano"},{"family":"Da Settimo","given":"Federico"},{"family":"Miccoli","given":"Paolo"}],"issued":{"date-parts":[["2012",4,1]]}}}],"schema":"https://github.com/citation-style-language/schema/raw/master/csl-citation.json"} </w:instrText>
      </w:r>
      <w:r>
        <w:fldChar w:fldCharType="separate"/>
      </w:r>
      <w:r w:rsidRPr="00B21EDB">
        <w:t>[5]</w:t>
      </w:r>
      <w:r>
        <w:fldChar w:fldCharType="end"/>
      </w:r>
      <w:r w:rsidRPr="00D9225F">
        <w:t xml:space="preserve">, блокируя путь VEGFR. </w:t>
      </w:r>
      <w:r>
        <w:t>Эти</w:t>
      </w:r>
      <w:r w:rsidRPr="00D9225F">
        <w:t xml:space="preserve"> данные указывают на то, что ленватиниб проявляет мощную антиангиогенную</w:t>
      </w:r>
      <w:r>
        <w:t xml:space="preserve"> активность</w:t>
      </w:r>
      <w:r w:rsidRPr="00D9225F">
        <w:t xml:space="preserve"> в различных доклинических моделях.</w:t>
      </w:r>
    </w:p>
    <w:p w14:paraId="0ADBDD90" w14:textId="77A29184" w:rsidR="00200EBA" w:rsidRPr="00A119AB" w:rsidRDefault="00200EBA" w:rsidP="00200EBA">
      <w:pPr>
        <w:autoSpaceDE w:val="0"/>
        <w:autoSpaceDN w:val="0"/>
        <w:adjustRightInd w:val="0"/>
        <w:ind w:firstLine="708"/>
      </w:pPr>
      <w:r>
        <w:t xml:space="preserve">В доклинических исследованиях отмечалась повышенная антиангиогенная и противоопухолевая активность при изучении комбинации ленватиниба и эверолимуса. </w:t>
      </w:r>
      <w:r w:rsidRPr="008F698B">
        <w:t xml:space="preserve">В сингенных моделях опухолей у мышей ленватиниб </w:t>
      </w:r>
      <w:r w:rsidR="007F089D">
        <w:t>снижал</w:t>
      </w:r>
      <w:r w:rsidR="007F089D" w:rsidRPr="008F698B">
        <w:t xml:space="preserve"> </w:t>
      </w:r>
      <w:r w:rsidRPr="008F698B">
        <w:t>популяцию макрофагов, ассоциированных с опухолью, увеличивал количество активированных цитотоксических Т-клеток</w:t>
      </w:r>
      <w:r>
        <w:t>, п</w:t>
      </w:r>
      <w:r w:rsidRPr="00A119AB">
        <w:t>ротивоопухоле</w:t>
      </w:r>
      <w:r w:rsidR="00A45E53">
        <w:t>вая</w:t>
      </w:r>
      <w:r w:rsidRPr="00A119AB">
        <w:t xml:space="preserve"> активность комбинации ленватиниба и анти-PD-1 моноклонального антитела </w:t>
      </w:r>
      <w:r>
        <w:t xml:space="preserve">была </w:t>
      </w:r>
      <w:r w:rsidRPr="00A119AB">
        <w:t xml:space="preserve">выше, чем </w:t>
      </w:r>
      <w:r w:rsidR="00A45E53">
        <w:t xml:space="preserve">активность </w:t>
      </w:r>
      <w:r w:rsidRPr="00A119AB">
        <w:t>монотерапи</w:t>
      </w:r>
      <w:r w:rsidR="00A45E53">
        <w:t>и</w:t>
      </w:r>
      <w:r w:rsidRPr="00A119AB">
        <w:t>.</w:t>
      </w:r>
    </w:p>
    <w:p w14:paraId="2FCF822E" w14:textId="77777777" w:rsidR="00200EBA" w:rsidRDefault="00200EBA" w:rsidP="00200EBA">
      <w:pPr>
        <w:autoSpaceDE w:val="0"/>
        <w:autoSpaceDN w:val="0"/>
        <w:adjustRightInd w:val="0"/>
        <w:ind w:firstLine="708"/>
        <w:rPr>
          <w:iCs/>
          <w:lang w:eastAsia="en-US"/>
        </w:rPr>
      </w:pPr>
      <w:bookmarkStart w:id="82" w:name="_Toc499821138"/>
      <w:bookmarkStart w:id="83" w:name="_Toc505020000"/>
      <w:r>
        <w:rPr>
          <w:iCs/>
          <w:lang w:eastAsia="en-US"/>
        </w:rPr>
        <w:t>П</w:t>
      </w:r>
      <w:r w:rsidRPr="00043808">
        <w:rPr>
          <w:iCs/>
          <w:lang w:eastAsia="en-US"/>
        </w:rPr>
        <w:t xml:space="preserve">ри артериальной гипертензии </w:t>
      </w:r>
      <w:r w:rsidRPr="008F698B">
        <w:t>ленватиниб</w:t>
      </w:r>
      <w:r>
        <w:t xml:space="preserve">, </w:t>
      </w:r>
      <w:r w:rsidRPr="00043808">
        <w:rPr>
          <w:iCs/>
          <w:lang w:eastAsia="en-US"/>
        </w:rPr>
        <w:t>предполо</w:t>
      </w:r>
      <w:r>
        <w:rPr>
          <w:iCs/>
          <w:lang w:eastAsia="en-US"/>
        </w:rPr>
        <w:t>ж</w:t>
      </w:r>
      <w:r w:rsidRPr="00043808">
        <w:rPr>
          <w:iCs/>
          <w:lang w:eastAsia="en-US"/>
        </w:rPr>
        <w:t>ительно</w:t>
      </w:r>
      <w:r>
        <w:rPr>
          <w:iCs/>
          <w:lang w:eastAsia="en-US"/>
        </w:rPr>
        <w:t>,</w:t>
      </w:r>
      <w:r w:rsidRPr="00043808">
        <w:rPr>
          <w:iCs/>
          <w:lang w:eastAsia="en-US"/>
        </w:rPr>
        <w:t xml:space="preserve"> ингибир</w:t>
      </w:r>
      <w:r>
        <w:rPr>
          <w:iCs/>
          <w:lang w:eastAsia="en-US"/>
        </w:rPr>
        <w:t>ует</w:t>
      </w:r>
      <w:r w:rsidRPr="00043808">
        <w:rPr>
          <w:iCs/>
          <w:lang w:eastAsia="en-US"/>
        </w:rPr>
        <w:t xml:space="preserve"> VEGFR2 в эндотелиальных клетках сосудов. Сходным образом,</w:t>
      </w:r>
      <w:r>
        <w:rPr>
          <w:iCs/>
          <w:lang w:eastAsia="en-US"/>
        </w:rPr>
        <w:t xml:space="preserve"> </w:t>
      </w:r>
      <w:r w:rsidRPr="00043808">
        <w:rPr>
          <w:iCs/>
          <w:lang w:eastAsia="en-US"/>
        </w:rPr>
        <w:t xml:space="preserve">хотя это и не изучалось напрямую, </w:t>
      </w:r>
      <w:r>
        <w:rPr>
          <w:iCs/>
          <w:lang w:eastAsia="en-US"/>
        </w:rPr>
        <w:t>предполагается</w:t>
      </w:r>
      <w:r w:rsidRPr="00043808">
        <w:rPr>
          <w:iCs/>
          <w:lang w:eastAsia="en-US"/>
        </w:rPr>
        <w:t xml:space="preserve">, что </w:t>
      </w:r>
      <w:r w:rsidRPr="008F698B">
        <w:t>ленватиниб</w:t>
      </w:r>
      <w:r>
        <w:t xml:space="preserve"> ингибирует </w:t>
      </w:r>
      <w:r w:rsidRPr="00043808">
        <w:rPr>
          <w:iCs/>
          <w:lang w:eastAsia="en-US"/>
        </w:rPr>
        <w:t xml:space="preserve">VEGFR1 и VEGFR2 в подоцитах </w:t>
      </w:r>
      <w:r>
        <w:rPr>
          <w:iCs/>
          <w:lang w:eastAsia="en-US"/>
        </w:rPr>
        <w:t xml:space="preserve">гломерулярных клубочков. </w:t>
      </w:r>
      <w:r w:rsidRPr="005814AA">
        <w:rPr>
          <w:iCs/>
          <w:lang w:eastAsia="en-US"/>
        </w:rPr>
        <w:t xml:space="preserve">Механизм действия при гипотиреозе до конца не </w:t>
      </w:r>
      <w:r>
        <w:rPr>
          <w:iCs/>
          <w:lang w:eastAsia="en-US"/>
        </w:rPr>
        <w:t xml:space="preserve">изучен </w:t>
      </w:r>
      <w:r>
        <w:rPr>
          <w:iCs/>
          <w:lang w:eastAsia="en-US"/>
        </w:rPr>
        <w:fldChar w:fldCharType="begin"/>
      </w:r>
      <w:r>
        <w:rPr>
          <w:iCs/>
          <w:lang w:eastAsia="en-US"/>
        </w:rPr>
        <w:instrText xml:space="preserve"> ADDIN ZOTERO_ITEM CSL_CITATION {"citationID":"qdmzhyIp","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rPr>
          <w:iCs/>
          <w:lang w:eastAsia="en-US"/>
        </w:rPr>
        <w:fldChar w:fldCharType="separate"/>
      </w:r>
      <w:r w:rsidRPr="00B21EDB">
        <w:t>[6–8]</w:t>
      </w:r>
      <w:r>
        <w:rPr>
          <w:iCs/>
          <w:lang w:eastAsia="en-US"/>
        </w:rPr>
        <w:fldChar w:fldCharType="end"/>
      </w:r>
      <w:r>
        <w:rPr>
          <w:iCs/>
          <w:lang w:eastAsia="en-US"/>
        </w:rPr>
        <w:t>.</w:t>
      </w:r>
    </w:p>
    <w:p w14:paraId="46C1E046" w14:textId="77777777" w:rsidR="00200EBA" w:rsidRDefault="00200EBA" w:rsidP="00200EBA">
      <w:pPr>
        <w:autoSpaceDE w:val="0"/>
        <w:autoSpaceDN w:val="0"/>
        <w:adjustRightInd w:val="0"/>
        <w:ind w:firstLine="708"/>
        <w:rPr>
          <w:iCs/>
          <w:lang w:eastAsia="en-US"/>
        </w:rPr>
      </w:pPr>
    </w:p>
    <w:p w14:paraId="16C5B4CD" w14:textId="77777777" w:rsidR="00200EBA" w:rsidRPr="00AD62F6" w:rsidRDefault="00200EBA" w:rsidP="00200EBA">
      <w:pPr>
        <w:autoSpaceDE w:val="0"/>
        <w:autoSpaceDN w:val="0"/>
        <w:adjustRightInd w:val="0"/>
        <w:rPr>
          <w:b/>
          <w:i/>
          <w:color w:val="000000" w:themeColor="text1"/>
        </w:rPr>
      </w:pPr>
      <w:r w:rsidRPr="005E6358">
        <w:rPr>
          <w:rFonts w:eastAsia="Times New Roman"/>
          <w:b/>
          <w:color w:val="000000" w:themeColor="text1"/>
          <w:lang w:eastAsia="en-US"/>
        </w:rPr>
        <w:t xml:space="preserve">3.1.2. </w:t>
      </w:r>
      <w:bookmarkEnd w:id="82"/>
      <w:bookmarkEnd w:id="83"/>
      <w:r>
        <w:rPr>
          <w:b/>
          <w:color w:val="000000" w:themeColor="text1"/>
        </w:rPr>
        <w:t>Первичная фармакодинамика</w:t>
      </w:r>
    </w:p>
    <w:p w14:paraId="39B5C802" w14:textId="77777777" w:rsidR="00200EBA" w:rsidRDefault="00200EBA" w:rsidP="00200EBA">
      <w:pPr>
        <w:pStyle w:val="4"/>
        <w:spacing w:after="240"/>
        <w:rPr>
          <w:rFonts w:ascii="Times New Roman" w:hAnsi="Times New Roman"/>
          <w:i/>
          <w:color w:val="000000" w:themeColor="text1"/>
          <w:sz w:val="24"/>
          <w:szCs w:val="24"/>
        </w:rPr>
      </w:pPr>
      <w:bookmarkStart w:id="84" w:name="_Hlk521883669"/>
      <w:bookmarkStart w:id="85" w:name="_Toc126059712"/>
      <w:r>
        <w:rPr>
          <w:rFonts w:ascii="Times New Roman" w:hAnsi="Times New Roman"/>
          <w:color w:val="000000" w:themeColor="text1"/>
          <w:sz w:val="24"/>
          <w:szCs w:val="24"/>
        </w:rPr>
        <w:t>3.1.2.1. Первичная ф</w:t>
      </w:r>
      <w:r w:rsidRPr="00AD62F6">
        <w:rPr>
          <w:rFonts w:ascii="Times New Roman" w:hAnsi="Times New Roman"/>
          <w:color w:val="000000" w:themeColor="text1"/>
          <w:sz w:val="24"/>
          <w:szCs w:val="24"/>
        </w:rPr>
        <w:t xml:space="preserve">армакодинамика </w:t>
      </w:r>
      <w:r w:rsidRPr="00AD62F6">
        <w:rPr>
          <w:rFonts w:ascii="Times New Roman" w:hAnsi="Times New Roman"/>
          <w:i/>
          <w:color w:val="000000" w:themeColor="text1"/>
          <w:sz w:val="24"/>
          <w:szCs w:val="24"/>
        </w:rPr>
        <w:t>in</w:t>
      </w:r>
      <w:r>
        <w:rPr>
          <w:rFonts w:ascii="Times New Roman" w:hAnsi="Times New Roman"/>
          <w:i/>
          <w:color w:val="000000" w:themeColor="text1"/>
          <w:sz w:val="24"/>
          <w:szCs w:val="24"/>
        </w:rPr>
        <w:t xml:space="preserve"> </w:t>
      </w:r>
      <w:r w:rsidRPr="00AD62F6">
        <w:rPr>
          <w:rFonts w:ascii="Times New Roman" w:hAnsi="Times New Roman"/>
          <w:i/>
          <w:color w:val="000000" w:themeColor="text1"/>
          <w:sz w:val="24"/>
          <w:szCs w:val="24"/>
        </w:rPr>
        <w:t>vitro</w:t>
      </w:r>
      <w:bookmarkEnd w:id="85"/>
    </w:p>
    <w:p w14:paraId="0DC6BCA9" w14:textId="6B2A288F" w:rsidR="00200EBA" w:rsidRPr="00AD22E0" w:rsidRDefault="00200EBA" w:rsidP="007F089D">
      <w:pPr>
        <w:ind w:firstLine="709"/>
      </w:pPr>
      <w:r w:rsidRPr="00536FEC">
        <w:t>Тирозинкиназы (ТК) являются ключевыми регуляторами клеточной функции и составляют большую и функционально разнообразную группу членов семейства, имеющих общий консервативный киназный домен. Добавляя фосфатную группу из АТФ к оста</w:t>
      </w:r>
      <w:r w:rsidR="00A45E53">
        <w:t>тку тирозина на своем субстрате</w:t>
      </w:r>
      <w:r w:rsidRPr="00536FEC">
        <w:t>(ах), ТК изменяют активность субстрата, локализацию и взаимодействие со многими другими белками</w:t>
      </w:r>
      <w:r w:rsidR="00ED584F">
        <w:t>.</w:t>
      </w:r>
      <w:r w:rsidRPr="00536FEC">
        <w:t xml:space="preserve"> Они тесно вовлечены во многие клеточные процессы, такие как ангиогенез и контроль клеточного цикла</w:t>
      </w:r>
      <w:r>
        <w:t xml:space="preserve"> </w:t>
      </w:r>
      <w:r>
        <w:fldChar w:fldCharType="begin"/>
      </w:r>
      <w:r>
        <w:instrText xml:space="preserve"> ADDIN ZOTERO_ITEM CSL_CITATION {"citationID":"kwNHoOfF","properties":{"formattedCitation":"[9,10]","plainCitation":"[9,10]","noteIndex":0},"citationItems":[{"id":2820,"uris":["http://zotero.org/users/5483459/items/TIDN32EX"],"itemData":{"id":2820,"type":"article-journal","abstract":"Cell division in mammalian cells is driven by protein kinases that regulate progression through the various phases of the cell cycle. Cyclin-dependent kinases (Cdks) regulate cell cycle commitment, DNA synthesis and the onset of mitosis. Kinases of the Aurora, Polo and Nek families participate in the centrosome cycle and modulate spindle function. Additional kinases such as Bub1, BubR1 and Mps1 regulate the spindle assembly checkpoint. It has been well established that misregulation of Cdks is one of the most frequent alterations in human cancer. Recent evidence indicates that mutations involving mitotic kinases are also linked to tumor development. These findings suggest novel strategies to use cell cycle kinases as targets for therapeutic intervention.","container-title":"Current Opinion in Genetics &amp; Development","DOI":"10.1016/j.gde.2006.12.008","ISSN":"0959-437X","issue":"1","journalAbbreviation":"Curr Opin Genet Dev","language":"eng","note":"PMID: 17208431","page":"60-65","source":"PubMed","title":"Cell cycle kinases in cancer","volume":"17","author":[{"family":"Malumbres","given":"Marcos"},{"family":"Barbacid","given":"Mariano"}],"issued":{"date-parts":[["2007",2]]}},"label":"page"},{"id":2818,"uris":["http://zotero.org/users/5483459/items/9E3QCISE"],"itemData":{"id":2818,"type":"article-journal","abstract":"Mitogen-activated protein (MAP) kinase kinase (MAPKK) activates MAP kinase in a signal transduction pathway that mediates cellular responses to growth and differentiation factors. Oncogenes such as ras, src, raf, and mos have been proposed to transform cells by prolonging the activated state of MAPKK and of components downstream in the signaling pathway. To test this hypothesis, constitutively active MAPKK mutants were designed that had basal activities up to 400 times greater than that of the unphosphorylated wild-type kinase. Expression of these mutants in mammalian cells activated AP-1-regulated transcription. The cells formed transformed foci, grew efficiently in soft agar, and were highly tumorigenic in nude mice. These findings indicate that constitutive activation of MAPKK is sufficient to promote cell transformation.","container-title":"Science (New York, N.Y.)","DOI":"10.1126/science.8052857","ISSN":"0036-8075","issue":"5174","journalAbbreviation":"Science","language":"eng","note":"PMID: 8052857","page":"966-970","source":"PubMed","title":"Transformation of mammalian cells by constitutively active MAP kinase kinase","volume":"265","author":[{"family":"Mansour","given":"S. J."},{"family":"Matten","given":"W. T."},{"family":"Hermann","given":"A. S."},{"family":"Candia","given":"J. M."},{"family":"Rong","given":"S."},{"family":"Fukasawa","given":"K."},{"family":"Vande Woude","given":"G. F."},{"family":"Ahn","given":"N. G."}],"issued":{"date-parts":[["1994",8,12]]}},"label":"page"}],"schema":"https://github.com/citation-style-language/schema/raw/master/csl-citation.json"} </w:instrText>
      </w:r>
      <w:r>
        <w:fldChar w:fldCharType="separate"/>
      </w:r>
      <w:r w:rsidRPr="0001535E">
        <w:t>[9,10]</w:t>
      </w:r>
      <w:r>
        <w:fldChar w:fldCharType="end"/>
      </w:r>
      <w:r>
        <w:t>.</w:t>
      </w:r>
    </w:p>
    <w:p w14:paraId="1C406142" w14:textId="365591C7" w:rsidR="00200EBA" w:rsidRPr="001F1A45" w:rsidRDefault="00200EBA" w:rsidP="007F089D">
      <w:pPr>
        <w:ind w:firstLine="709"/>
      </w:pPr>
      <w:r w:rsidRPr="001F1A45">
        <w:rPr>
          <w:lang w:val="en-US"/>
        </w:rPr>
        <w:t>VEGF</w:t>
      </w:r>
      <w:r w:rsidRPr="001F1A45">
        <w:t xml:space="preserve"> </w:t>
      </w:r>
      <w:r>
        <w:t>является</w:t>
      </w:r>
      <w:r w:rsidRPr="001F1A45">
        <w:t xml:space="preserve"> важнейши</w:t>
      </w:r>
      <w:r>
        <w:t>м</w:t>
      </w:r>
      <w:r w:rsidRPr="001F1A45">
        <w:t xml:space="preserve"> регулятор</w:t>
      </w:r>
      <w:r>
        <w:t>ом</w:t>
      </w:r>
      <w:r w:rsidRPr="001F1A45">
        <w:t xml:space="preserve"> как физиологическ</w:t>
      </w:r>
      <w:r>
        <w:t>ого</w:t>
      </w:r>
      <w:r w:rsidRPr="001F1A45">
        <w:t>, так и патологическ</w:t>
      </w:r>
      <w:r>
        <w:t xml:space="preserve">ого </w:t>
      </w:r>
      <w:r w:rsidRPr="001F1A45">
        <w:t>ангиогенез</w:t>
      </w:r>
      <w:r>
        <w:t>а</w:t>
      </w:r>
      <w:r w:rsidRPr="001F1A45">
        <w:t xml:space="preserve">, </w:t>
      </w:r>
      <w:r>
        <w:t>его</w:t>
      </w:r>
      <w:r w:rsidRPr="001F1A45">
        <w:t xml:space="preserve"> повышенная экспрессия связана с неблагоприятным прогнозом </w:t>
      </w:r>
      <w:r w:rsidR="007F089D">
        <w:t>при</w:t>
      </w:r>
      <w:r w:rsidR="007F089D" w:rsidRPr="001F1A45">
        <w:t xml:space="preserve"> </w:t>
      </w:r>
      <w:r w:rsidRPr="001F1A45">
        <w:t>многих</w:t>
      </w:r>
      <w:r>
        <w:t xml:space="preserve"> </w:t>
      </w:r>
      <w:r w:rsidR="007F089D" w:rsidRPr="001F1A45">
        <w:t>вид</w:t>
      </w:r>
      <w:r w:rsidR="007F089D">
        <w:t xml:space="preserve">ах </w:t>
      </w:r>
      <w:r w:rsidRPr="001F1A45">
        <w:t xml:space="preserve">опухолей человека. В опухолях щитовидной железы обнаружены повышенные уровни </w:t>
      </w:r>
      <w:r w:rsidRPr="001F1A45">
        <w:rPr>
          <w:lang w:val="en-US"/>
        </w:rPr>
        <w:t>VEGF</w:t>
      </w:r>
      <w:r w:rsidRPr="001F1A45">
        <w:t>.</w:t>
      </w:r>
      <w:r>
        <w:t xml:space="preserve"> </w:t>
      </w:r>
      <w:r w:rsidRPr="001F1A45">
        <w:t xml:space="preserve">Интенсивность экспрессии </w:t>
      </w:r>
      <w:r w:rsidRPr="001F1A45">
        <w:rPr>
          <w:lang w:val="en-US"/>
        </w:rPr>
        <w:t>VEGF</w:t>
      </w:r>
      <w:r w:rsidRPr="001F1A45">
        <w:t xml:space="preserve"> при </w:t>
      </w:r>
      <w:r>
        <w:t>Р</w:t>
      </w:r>
      <w:r w:rsidR="00703973">
        <w:t>Щ</w:t>
      </w:r>
      <w:r>
        <w:t>Ж</w:t>
      </w:r>
      <w:r w:rsidRPr="001F1A45">
        <w:t xml:space="preserve"> коррелирует с высоким</w:t>
      </w:r>
      <w:r>
        <w:t xml:space="preserve"> </w:t>
      </w:r>
      <w:r w:rsidRPr="001F1A45">
        <w:t>риск</w:t>
      </w:r>
      <w:r w:rsidR="009C13F4">
        <w:t>ом</w:t>
      </w:r>
      <w:r w:rsidRPr="001F1A45">
        <w:t xml:space="preserve"> метастазирования и </w:t>
      </w:r>
      <w:r>
        <w:t>короткой</w:t>
      </w:r>
      <w:r w:rsidRPr="001F1A45">
        <w:t xml:space="preserve"> безрецидив</w:t>
      </w:r>
      <w:r>
        <w:t>ной</w:t>
      </w:r>
      <w:r w:rsidRPr="001F1A45">
        <w:t xml:space="preserve"> выживаемость</w:t>
      </w:r>
      <w:r>
        <w:t xml:space="preserve">ю </w:t>
      </w:r>
      <w:r>
        <w:fldChar w:fldCharType="begin"/>
      </w:r>
      <w:r>
        <w:instrText xml:space="preserve"> ADDIN ZOTERO_ITEM CSL_CITATION {"citationID":"WumIIAf0","properties":{"formattedCitation":"[7]","plainCitation":"[7]","noteIndex":0},"citationItems":[{"id":2659,"uris":["http://zotero.org/users/5483459/items/JD8GLMBS"],"itemData":{"id":2659,"type":"document","title":"Product Monograph LENVIMA® Lenvatinib capsules 4 mg and 10 mg Lenvatinib (as lenvatinib mesylate). Eisai Limited.Date of Initial Authorization: DEC 22, 2015 Date of Revision:MAY 31, 2022"}}],"schema":"https://github.com/citation-style-language/schema/raw/master/csl-citation.json"} </w:instrText>
      </w:r>
      <w:r>
        <w:fldChar w:fldCharType="separate"/>
      </w:r>
      <w:r w:rsidRPr="00B21EDB">
        <w:t>[7]</w:t>
      </w:r>
      <w:r>
        <w:fldChar w:fldCharType="end"/>
      </w:r>
      <w:r>
        <w:t>.</w:t>
      </w:r>
    </w:p>
    <w:p w14:paraId="6CDFEDDA" w14:textId="78ABE377" w:rsidR="00200EBA" w:rsidRPr="00AB16EC" w:rsidRDefault="007F089D" w:rsidP="007F089D">
      <w:pPr>
        <w:ind w:firstLine="709"/>
      </w:pPr>
      <w:r>
        <w:t xml:space="preserve">В </w:t>
      </w:r>
      <w:r w:rsidR="00200EBA">
        <w:t xml:space="preserve">исследовании </w:t>
      </w:r>
      <w:r w:rsidR="00200EBA" w:rsidRPr="00AB16EC">
        <w:t>профиля ингибирования киназ</w:t>
      </w:r>
      <w:r w:rsidR="002F6EDA">
        <w:t xml:space="preserve"> (</w:t>
      </w:r>
      <w:r w:rsidR="00200EBA">
        <w:t>изуча</w:t>
      </w:r>
      <w:r w:rsidR="002F6EDA">
        <w:t>лось</w:t>
      </w:r>
      <w:r w:rsidR="00200EBA" w:rsidRPr="00AB16EC">
        <w:t xml:space="preserve"> 66 протеинкиназ</w:t>
      </w:r>
      <w:r w:rsidR="002F6EDA">
        <w:t>)</w:t>
      </w:r>
      <w:r>
        <w:t xml:space="preserve"> </w:t>
      </w:r>
      <w:r w:rsidR="00200EBA" w:rsidRPr="00AB16EC">
        <w:t>ленватиниб</w:t>
      </w:r>
      <w:r w:rsidR="00200EBA">
        <w:t xml:space="preserve"> </w:t>
      </w:r>
      <w:r w:rsidR="00200EBA" w:rsidRPr="00AB16EC">
        <w:t xml:space="preserve">селективно ингибировал тирозинкиназную активность рецепторов </w:t>
      </w:r>
      <w:r w:rsidR="00200EBA" w:rsidRPr="00AB16EC">
        <w:rPr>
          <w:lang w:val="en-US"/>
        </w:rPr>
        <w:t>VEGF</w:t>
      </w:r>
      <w:r w:rsidR="00200EBA" w:rsidRPr="00AB16EC">
        <w:t xml:space="preserve"> (</w:t>
      </w:r>
      <w:r w:rsidR="00200EBA" w:rsidRPr="00AB16EC">
        <w:rPr>
          <w:lang w:val="en-US"/>
        </w:rPr>
        <w:t>VEGFR</w:t>
      </w:r>
      <w:r w:rsidR="00200EBA" w:rsidRPr="00AB16EC">
        <w:t xml:space="preserve">1-3) и </w:t>
      </w:r>
      <w:r w:rsidR="00200EBA" w:rsidRPr="00AB16EC">
        <w:rPr>
          <w:lang w:val="en-US"/>
        </w:rPr>
        <w:t>RET</w:t>
      </w:r>
      <w:r w:rsidR="00200EBA" w:rsidRPr="00AB16EC">
        <w:t xml:space="preserve"> с</w:t>
      </w:r>
      <w:r w:rsidR="00200EBA">
        <w:t xml:space="preserve">о </w:t>
      </w:r>
      <w:r w:rsidR="00200EBA" w:rsidRPr="00AB16EC">
        <w:t>значени</w:t>
      </w:r>
      <w:r w:rsidR="00200EBA">
        <w:t>ем</w:t>
      </w:r>
      <w:r w:rsidR="00200EBA" w:rsidRPr="00AB16EC">
        <w:t xml:space="preserve"> </w:t>
      </w:r>
      <w:r w:rsidR="00200EBA" w:rsidRPr="00AB16EC">
        <w:rPr>
          <w:lang w:val="en-US"/>
        </w:rPr>
        <w:t>Ki</w:t>
      </w:r>
      <w:r w:rsidR="00200EBA" w:rsidRPr="00AB16EC">
        <w:t xml:space="preserve"> приблизительно равны</w:t>
      </w:r>
      <w:r w:rsidR="00200EBA">
        <w:t>м</w:t>
      </w:r>
      <w:r w:rsidR="00200EBA" w:rsidRPr="00AB16EC">
        <w:t xml:space="preserve"> 1 нмоль/л</w:t>
      </w:r>
      <w:r w:rsidR="00200EBA">
        <w:t xml:space="preserve"> </w:t>
      </w:r>
      <w:r w:rsidR="00200EBA">
        <w:rPr>
          <w:iCs/>
          <w:lang w:eastAsia="en-US"/>
        </w:rPr>
        <w:fldChar w:fldCharType="begin"/>
      </w:r>
      <w:r w:rsidR="00200EBA">
        <w:rPr>
          <w:iCs/>
          <w:lang w:eastAsia="en-US"/>
        </w:rPr>
        <w:instrText xml:space="preserve"> ADDIN ZOTERO_ITEM CSL_CITATION {"citationID":"vqkrKZan","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rsidR="00200EBA">
        <w:rPr>
          <w:iCs/>
          <w:lang w:eastAsia="en-US"/>
        </w:rPr>
        <w:fldChar w:fldCharType="separate"/>
      </w:r>
      <w:r w:rsidR="00200EBA" w:rsidRPr="00B21EDB">
        <w:t>[6–8]</w:t>
      </w:r>
      <w:r w:rsidR="00200EBA">
        <w:rPr>
          <w:iCs/>
          <w:lang w:eastAsia="en-US"/>
        </w:rPr>
        <w:fldChar w:fldCharType="end"/>
      </w:r>
      <w:r w:rsidR="00200EBA">
        <w:rPr>
          <w:iCs/>
          <w:lang w:eastAsia="en-US"/>
        </w:rPr>
        <w:t>.</w:t>
      </w:r>
    </w:p>
    <w:p w14:paraId="65B4ABF8" w14:textId="77777777" w:rsidR="00200EBA" w:rsidRPr="00AB16EC" w:rsidRDefault="00200EBA" w:rsidP="007F089D">
      <w:pPr>
        <w:ind w:firstLine="709"/>
      </w:pPr>
      <w:r w:rsidRPr="00C4300D">
        <w:t xml:space="preserve">Ленватиниб также ингибировал другие </w:t>
      </w:r>
      <w:r w:rsidRPr="005A5CE8">
        <w:rPr>
          <w:color w:val="000000" w:themeColor="text1"/>
        </w:rPr>
        <w:t>тирозинкиназны</w:t>
      </w:r>
      <w:r>
        <w:rPr>
          <w:color w:val="000000" w:themeColor="text1"/>
        </w:rPr>
        <w:t>е</w:t>
      </w:r>
      <w:r w:rsidRPr="005A5CE8">
        <w:rPr>
          <w:color w:val="000000" w:themeColor="text1"/>
        </w:rPr>
        <w:t xml:space="preserve"> рецептор</w:t>
      </w:r>
      <w:r>
        <w:rPr>
          <w:color w:val="000000" w:themeColor="text1"/>
        </w:rPr>
        <w:t>ы</w:t>
      </w:r>
      <w:r w:rsidRPr="00C4300D">
        <w:t xml:space="preserve">, связанные с проангиогенными и онкогенными путями, включая FGFR1-4, PDGFRα и KIT, со значениями </w:t>
      </w:r>
      <w:r>
        <w:t>м</w:t>
      </w:r>
      <w:r w:rsidRPr="00F71C08">
        <w:t>едианн</w:t>
      </w:r>
      <w:r>
        <w:t>ой</w:t>
      </w:r>
      <w:r w:rsidRPr="00F71C08">
        <w:t xml:space="preserve"> ингибирующ</w:t>
      </w:r>
      <w:r>
        <w:t>ей</w:t>
      </w:r>
      <w:r w:rsidRPr="00F71C08">
        <w:t xml:space="preserve"> концентраци</w:t>
      </w:r>
      <w:r>
        <w:t>и</w:t>
      </w:r>
      <w:r w:rsidRPr="00F71C08">
        <w:t xml:space="preserve"> </w:t>
      </w:r>
      <w:r w:rsidRPr="00C4300D">
        <w:t>(IC</w:t>
      </w:r>
      <w:r w:rsidRPr="00F71C08">
        <w:rPr>
          <w:vertAlign w:val="subscript"/>
        </w:rPr>
        <w:t>50</w:t>
      </w:r>
      <w:r w:rsidRPr="00C4300D">
        <w:t>) ниже 100 нмоль/л</w:t>
      </w:r>
      <w:r>
        <w:t xml:space="preserve"> </w:t>
      </w:r>
      <w:r>
        <w:rPr>
          <w:iCs/>
          <w:lang w:eastAsia="en-US"/>
        </w:rPr>
        <w:fldChar w:fldCharType="begin"/>
      </w:r>
      <w:r>
        <w:rPr>
          <w:iCs/>
          <w:lang w:eastAsia="en-US"/>
        </w:rPr>
        <w:instrText xml:space="preserve"> ADDIN ZOTERO_ITEM CSL_CITATION {"citationID":"vqkrKZan","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rPr>
          <w:iCs/>
          <w:lang w:eastAsia="en-US"/>
        </w:rPr>
        <w:fldChar w:fldCharType="separate"/>
      </w:r>
      <w:r w:rsidRPr="00B21EDB">
        <w:t>[6–8]</w:t>
      </w:r>
      <w:r>
        <w:rPr>
          <w:iCs/>
          <w:lang w:eastAsia="en-US"/>
        </w:rPr>
        <w:fldChar w:fldCharType="end"/>
      </w:r>
      <w:r>
        <w:rPr>
          <w:iCs/>
          <w:lang w:eastAsia="en-US"/>
        </w:rPr>
        <w:t>.</w:t>
      </w:r>
    </w:p>
    <w:p w14:paraId="5F3638F6" w14:textId="12BA5BFF" w:rsidR="00200EBA" w:rsidRPr="009E4B56" w:rsidRDefault="00200EBA" w:rsidP="007F089D">
      <w:pPr>
        <w:ind w:firstLine="709"/>
      </w:pPr>
      <w:bookmarkStart w:id="86" w:name="_Hlk118313245"/>
      <w:r>
        <w:t xml:space="preserve">Константа равновесной диссоциации (Kd) </w:t>
      </w:r>
      <w:bookmarkEnd w:id="86"/>
      <w:r>
        <w:t xml:space="preserve">ленватиниба против VEGFR2 составила 2,1 нмоль/л. Рентгеновский анализ кристаллической структуры комплекса VEGFR2-ленватиниб и комплекса FGFR1-ленватиниб показал, что ленватиниб связывается с сайтом связывания АТФ и соседней аллостерической областью в киназном домене, принимая конформацию </w:t>
      </w:r>
      <w:r w:rsidRPr="009E4B56">
        <w:t>"</w:t>
      </w:r>
      <w:r>
        <w:t>аспаргиновая</w:t>
      </w:r>
      <w:r w:rsidRPr="009E4B56">
        <w:t xml:space="preserve"> </w:t>
      </w:r>
      <w:r>
        <w:t>кислота</w:t>
      </w:r>
      <w:r w:rsidRPr="009E4B56">
        <w:t>-</w:t>
      </w:r>
      <w:r>
        <w:t>фенилаланин</w:t>
      </w:r>
      <w:r w:rsidRPr="009E4B56">
        <w:t>-</w:t>
      </w:r>
      <w:r>
        <w:t>глицин</w:t>
      </w:r>
      <w:r w:rsidRPr="009E4B56">
        <w:t xml:space="preserve"> (</w:t>
      </w:r>
      <w:r w:rsidRPr="00575CE5">
        <w:rPr>
          <w:lang w:val="en-US"/>
        </w:rPr>
        <w:t>DFG</w:t>
      </w:r>
      <w:r w:rsidRPr="009E4B56">
        <w:t>)-</w:t>
      </w:r>
      <w:r w:rsidRPr="00575CE5">
        <w:rPr>
          <w:lang w:val="en-US"/>
        </w:rPr>
        <w:t>in</w:t>
      </w:r>
      <w:r w:rsidRPr="009E4B56">
        <w:t>"</w:t>
      </w:r>
      <w:r>
        <w:rPr>
          <w:iCs/>
          <w:lang w:eastAsia="en-US"/>
        </w:rPr>
        <w:fldChar w:fldCharType="begin"/>
      </w:r>
      <w:r>
        <w:rPr>
          <w:iCs/>
          <w:lang w:eastAsia="en-US"/>
        </w:rPr>
        <w:instrText xml:space="preserve"> ADDIN ZOTERO_ITEM CSL_CITATION {"citationID":"zfutC75G","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rPr>
          <w:iCs/>
          <w:lang w:eastAsia="en-US"/>
        </w:rPr>
        <w:fldChar w:fldCharType="separate"/>
      </w:r>
      <w:r w:rsidRPr="00B21EDB">
        <w:t>[6–8]</w:t>
      </w:r>
      <w:r>
        <w:rPr>
          <w:iCs/>
          <w:lang w:eastAsia="en-US"/>
        </w:rPr>
        <w:fldChar w:fldCharType="end"/>
      </w:r>
      <w:r w:rsidRPr="009E4B56">
        <w:rPr>
          <w:iCs/>
          <w:lang w:eastAsia="en-US"/>
        </w:rPr>
        <w:t>.</w:t>
      </w:r>
    </w:p>
    <w:p w14:paraId="3E34167A" w14:textId="1267F512" w:rsidR="00200EBA" w:rsidRDefault="00200EBA" w:rsidP="007F089D">
      <w:pPr>
        <w:ind w:firstLine="709"/>
      </w:pPr>
      <w:r w:rsidRPr="003440DA">
        <w:t xml:space="preserve">В клеточных исследованиях ленватиниб ингибировал управляемое </w:t>
      </w:r>
      <w:r w:rsidRPr="003440DA">
        <w:rPr>
          <w:lang w:val="en-US"/>
        </w:rPr>
        <w:t>VEGF</w:t>
      </w:r>
      <w:r w:rsidRPr="003440DA">
        <w:t xml:space="preserve"> фосфорилирование, пролиферацию </w:t>
      </w:r>
      <w:r w:rsidRPr="003440DA">
        <w:rPr>
          <w:lang w:val="en-US"/>
        </w:rPr>
        <w:t>VEGFR</w:t>
      </w:r>
      <w:r w:rsidRPr="003440DA">
        <w:t>2</w:t>
      </w:r>
      <w:r>
        <w:t xml:space="preserve"> и </w:t>
      </w:r>
      <w:r w:rsidRPr="003440DA">
        <w:t>образование трубок в моделях эндотелиальных клеток пупочной вены человека (</w:t>
      </w:r>
      <w:r w:rsidRPr="003440DA">
        <w:rPr>
          <w:lang w:val="en-US"/>
        </w:rPr>
        <w:t>HUVEC</w:t>
      </w:r>
      <w:r w:rsidRPr="003440DA">
        <w:t xml:space="preserve">) со значениями </w:t>
      </w:r>
      <w:r>
        <w:t>медианной</w:t>
      </w:r>
      <w:r w:rsidRPr="003440DA">
        <w:t xml:space="preserve"> ингибирующей концентрации (</w:t>
      </w:r>
      <w:r w:rsidRPr="003440DA">
        <w:rPr>
          <w:lang w:val="en-US"/>
        </w:rPr>
        <w:t>IC</w:t>
      </w:r>
      <w:r w:rsidRPr="009E4B56">
        <w:rPr>
          <w:vertAlign w:val="subscript"/>
        </w:rPr>
        <w:t>50</w:t>
      </w:r>
      <w:r w:rsidRPr="003440DA">
        <w:t>) 0,25, 3,4 и 2,1 нмоль/л соответственно.</w:t>
      </w:r>
      <w:r>
        <w:t xml:space="preserve"> Ленватиниб также ингибировал образование трубочек HUVEC под влиянием FGF со значением IC</w:t>
      </w:r>
      <w:r w:rsidRPr="00C22830">
        <w:rPr>
          <w:vertAlign w:val="subscript"/>
        </w:rPr>
        <w:t>50</w:t>
      </w:r>
      <w:r>
        <w:t xml:space="preserve"> 7,3 </w:t>
      </w:r>
      <w:r>
        <w:lastRenderedPageBreak/>
        <w:t xml:space="preserve">нмоль/л, что указывает на то, что ленватиниб ингибирует как VEGF-, так и FGF-зависимый ангиогенез </w:t>
      </w:r>
      <w:r w:rsidRPr="00780F3A">
        <w:rPr>
          <w:i/>
          <w:iCs/>
        </w:rPr>
        <w:t>in vitro</w:t>
      </w:r>
      <w:r>
        <w:t xml:space="preserve"> </w:t>
      </w:r>
      <w:r>
        <w:rPr>
          <w:iCs/>
          <w:lang w:eastAsia="en-US"/>
        </w:rPr>
        <w:fldChar w:fldCharType="begin"/>
      </w:r>
      <w:r>
        <w:rPr>
          <w:iCs/>
          <w:lang w:eastAsia="en-US"/>
        </w:rPr>
        <w:instrText xml:space="preserve"> ADDIN ZOTERO_ITEM CSL_CITATION {"citationID":"D8qfcXXd","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rPr>
          <w:iCs/>
          <w:lang w:eastAsia="en-US"/>
        </w:rPr>
        <w:fldChar w:fldCharType="separate"/>
      </w:r>
      <w:r w:rsidRPr="00B21EDB">
        <w:t>[6–8]</w:t>
      </w:r>
      <w:r>
        <w:rPr>
          <w:iCs/>
          <w:lang w:eastAsia="en-US"/>
        </w:rPr>
        <w:fldChar w:fldCharType="end"/>
      </w:r>
      <w:r w:rsidRPr="009E4B56">
        <w:rPr>
          <w:iCs/>
          <w:lang w:eastAsia="en-US"/>
        </w:rPr>
        <w:t>.</w:t>
      </w:r>
    </w:p>
    <w:p w14:paraId="6F4F0961" w14:textId="5C00853C" w:rsidR="00200EBA" w:rsidRPr="009E4B56" w:rsidRDefault="00200EBA" w:rsidP="007F089D">
      <w:pPr>
        <w:ind w:firstLine="709"/>
      </w:pPr>
      <w:r>
        <w:t>Анализ статуса фосфорилирования молекул передачи сигнала в HUVECs выявил что ленватиниб ингибирует как путь митогенактивируемой киназы (MAPK), так и путь PI3K AKT</w:t>
      </w:r>
      <w:r w:rsidR="000650AA">
        <w:t>.</w:t>
      </w:r>
      <w:r w:rsidR="00703973">
        <w:t xml:space="preserve"> </w:t>
      </w:r>
      <w:r>
        <w:t>Путь передачи сигнала mTOR-S6K-S6 (далее именуемый как путь mTOR-S6K-S6) запускается активированными VEGFR и FGFR, оба из которых важны для стимуляции ангиогенез</w:t>
      </w:r>
      <w:r w:rsidR="00A25898">
        <w:t>а</w:t>
      </w:r>
      <w:r>
        <w:t xml:space="preserve"> в опухолях </w:t>
      </w:r>
      <w:r>
        <w:rPr>
          <w:iCs/>
          <w:lang w:eastAsia="en-US"/>
        </w:rPr>
        <w:fldChar w:fldCharType="begin"/>
      </w:r>
      <w:r>
        <w:rPr>
          <w:iCs/>
          <w:lang w:eastAsia="en-US"/>
        </w:rPr>
        <w:instrText xml:space="preserve"> ADDIN ZOTERO_ITEM CSL_CITATION {"citationID":"D8qfcXXd","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rPr>
          <w:iCs/>
          <w:lang w:eastAsia="en-US"/>
        </w:rPr>
        <w:fldChar w:fldCharType="separate"/>
      </w:r>
      <w:r w:rsidRPr="00B21EDB">
        <w:t>[6–8]</w:t>
      </w:r>
      <w:r>
        <w:rPr>
          <w:iCs/>
          <w:lang w:eastAsia="en-US"/>
        </w:rPr>
        <w:fldChar w:fldCharType="end"/>
      </w:r>
      <w:r w:rsidRPr="009E4B56">
        <w:rPr>
          <w:iCs/>
          <w:lang w:eastAsia="en-US"/>
        </w:rPr>
        <w:t>.</w:t>
      </w:r>
    </w:p>
    <w:p w14:paraId="4627BDE2" w14:textId="1881CBBD" w:rsidR="00200EBA" w:rsidRDefault="00200EBA" w:rsidP="007F089D">
      <w:pPr>
        <w:ind w:firstLine="709"/>
      </w:pPr>
      <w:r w:rsidRPr="00961F0C">
        <w:t xml:space="preserve">Ленватиниб действует на несколько молекулярных мишеней, включая рецепторы VEGFR1–3, FGFR1–4, PDGFR, KIT (рецептор фактора стволовых клеток) и RET (перестраивается во время трансфекции). Поскольку эти мишени действуют как движущие силы </w:t>
      </w:r>
      <w:r>
        <w:t>развития раковой опухоли</w:t>
      </w:r>
      <w:r w:rsidRPr="00961F0C">
        <w:t>, ленватиниб проявляет противоопухолевую и иммуномодулирующую активность в различных доклинических моделях рака</w:t>
      </w:r>
      <w:r>
        <w:t>,</w:t>
      </w:r>
      <w:r w:rsidRPr="00961F0C">
        <w:t xml:space="preserve"> особенно при ГЦК</w:t>
      </w:r>
      <w:r>
        <w:t xml:space="preserve"> (Рисунок 3-1) </w:t>
      </w:r>
      <w:r>
        <w:fldChar w:fldCharType="begin"/>
      </w:r>
      <w:r>
        <w:instrText xml:space="preserve"> ADDIN ZOTERO_ITEM CSL_CITATION {"citationID":"DComRBi9","properties":{"formattedCitation":"[11]","plainCitation":"[11]","noteIndex":0},"citationItems":[{"id":2749,"uris":["http://zotero.org/users/5483459/items/MFXYR4ZH"],"itemData":{"id":2749,"type":"article-journal","abstract":"Angiogenesis inhibitors such as lenvatinib and sorafenib, and an immune checkpoint inhibitor (ICI), nivolumab, are used for anticancer therapies against advanced hepatocellular carcinoma (HCC). Combination treatments comprising angiogenesis inhibitors plus ICIs are promising options for improving clinical benefits in HCC patients, and clinical trials are ongoing. Here, we investigated the antitumor and immunomodulatory activities of lenvatinib (a multiple receptor tyrosine kinase inhibitor targeting vascular endothelial growth factor receptor 1-3, fibroblast growth factor receptor 1-4, platelet-derived growth factor receptor α, KIT and RET) and the combined antitumor activity of lenvatinib plus anti-programmed cell death 1 (PD-1) antibody in the Hepa1-6 mouse HCC syngeneic model. We found that the antitumor activities of lenvatinib and sorafenib were not different in immunodeficient mice, but lenvatinib showed more potent antitumor activity than sorafenib in immunocompetent mice. The antitumor activity of lenvatinib was greater in immunocompetent mice than in immunodeficient mice and was attenuated by CD8+ T cell depletion. Treatment with lenvatinib plus anti-PD-1 antibody resulted in more tumor regression and a higher response rate compared with either treatment alone in immunocompetent mice. Single-cell RNA sequencing analysis demonstrated that treatment with lenvatinib with or without anti-PD-1 antibody decreased the proportion of monocytes and macrophages population and increased that of CD8+ T cell populations. These data suggest that lenvatinib has immunomodulatory activity that contributes to the antitumor activity of lenvatinib and enhances the antitumor activity in combination treatment with anti-PD-1 antibody. Combination treatment of lenvatinib plus anti-PD-1 antibody therefore warrants further investigation against advanced HCC.","container-title":"Cancer Science","DOI":"10.1111/cas.13806","ISSN":"1349-7006","issue":"12","journalAbbreviation":"Cancer Sci","language":"eng","note":"PMID: 30447042\nPMCID: PMC6272102","page":"3993-4002","source":"PubMed","title":"Immunomodulatory activity of lenvatinib contributes to antitumor activity in the Hepa1-6 hepatocellular carcinoma model","volume":"109","author":[{"family":"Kimura","given":"Takayuki"},{"family":"Kato","given":"Yu"},{"family":"Ozawa","given":"Yoichi"},{"family":"Kodama","given":"Kotaro"},{"family":"Ito","given":"Junichi"},{"family":"Ichikawa","given":"Kenji"},{"family":"Yamada","given":"Kazuhiko"},{"family":"Hori","given":"Yusaku"},{"family":"Tabata","given":"Kimiyo"},{"family":"Takase","given":"Kazuma"},{"family":"Matsui","given":"Junji"},{"family":"Funahashi","given":"Yasuhiro"},{"family":"Nomoto","given":"Kenichi"}],"issued":{"date-parts":[["2018",12]]}}}],"schema":"https://github.com/citation-style-language/schema/raw/master/csl-citation.json"} </w:instrText>
      </w:r>
      <w:r>
        <w:fldChar w:fldCharType="separate"/>
      </w:r>
      <w:r w:rsidRPr="0001535E">
        <w:t>[11]</w:t>
      </w:r>
      <w:r>
        <w:fldChar w:fldCharType="end"/>
      </w:r>
      <w:r>
        <w:t>.</w:t>
      </w:r>
    </w:p>
    <w:p w14:paraId="4540C7E1" w14:textId="44518027" w:rsidR="00944B59" w:rsidRDefault="00944B59">
      <w:pPr>
        <w:rPr>
          <w:b/>
          <w:bCs/>
        </w:rPr>
      </w:pPr>
    </w:p>
    <w:p w14:paraId="5DAFA932" w14:textId="5A9505FE" w:rsidR="009173E2" w:rsidRDefault="009173E2" w:rsidP="00200EBA">
      <w:r w:rsidRPr="00C67D38">
        <w:rPr>
          <w:b/>
          <w:bCs/>
        </w:rPr>
        <w:t xml:space="preserve">Рисунок </w:t>
      </w:r>
      <w:r>
        <w:rPr>
          <w:b/>
          <w:bCs/>
        </w:rPr>
        <w:t>3-</w:t>
      </w:r>
      <w:r w:rsidRPr="00C67D38">
        <w:rPr>
          <w:b/>
          <w:bCs/>
        </w:rPr>
        <w:fldChar w:fldCharType="begin"/>
      </w:r>
      <w:r w:rsidRPr="00C67D38">
        <w:rPr>
          <w:b/>
          <w:bCs/>
        </w:rPr>
        <w:instrText xml:space="preserve"> SEQ Рисунок \* ARABIC </w:instrText>
      </w:r>
      <w:r w:rsidRPr="00C67D38">
        <w:rPr>
          <w:b/>
          <w:bCs/>
        </w:rPr>
        <w:fldChar w:fldCharType="separate"/>
      </w:r>
      <w:r w:rsidR="008958FD">
        <w:rPr>
          <w:b/>
          <w:bCs/>
          <w:noProof/>
        </w:rPr>
        <w:t>1</w:t>
      </w:r>
      <w:r w:rsidRPr="00C67D38">
        <w:rPr>
          <w:b/>
          <w:bCs/>
        </w:rPr>
        <w:fldChar w:fldCharType="end"/>
      </w:r>
      <w:r>
        <w:rPr>
          <w:b/>
          <w:bCs/>
        </w:rPr>
        <w:t>.</w:t>
      </w:r>
      <w:r w:rsidRPr="00C67D38">
        <w:rPr>
          <w:b/>
          <w:bCs/>
        </w:rPr>
        <w:t xml:space="preserve"> </w:t>
      </w:r>
      <w:r w:rsidRPr="00944B59">
        <w:rPr>
          <w:bCs/>
        </w:rPr>
        <w:t>Воздействие на сигнальные пути, лежащее в основе иммуномодулирующ</w:t>
      </w:r>
      <w:r w:rsidR="00AD51BA">
        <w:rPr>
          <w:bCs/>
        </w:rPr>
        <w:t xml:space="preserve">ей </w:t>
      </w:r>
      <w:r w:rsidRPr="00944B59">
        <w:rPr>
          <w:bCs/>
        </w:rPr>
        <w:t>активност</w:t>
      </w:r>
      <w:r w:rsidR="00AD51BA">
        <w:rPr>
          <w:bCs/>
        </w:rPr>
        <w:t>и</w:t>
      </w:r>
      <w:r w:rsidRPr="00944B59">
        <w:rPr>
          <w:bCs/>
        </w:rPr>
        <w:t xml:space="preserve"> ленватиниба </w:t>
      </w:r>
      <w:r w:rsidRPr="00944B59">
        <w:rPr>
          <w:bCs/>
        </w:rPr>
        <w:fldChar w:fldCharType="begin"/>
      </w:r>
      <w:r w:rsidRPr="00944B59">
        <w:rPr>
          <w:bCs/>
        </w:rPr>
        <w:instrText xml:space="preserve"> ADDIN ZOTERO_ITEM CSL_CITATION {"citationID":"dcPJNq1l","properties":{"formattedCitation":"[11]","plainCitation":"[11]","noteIndex":0},"citationItems":[{"id":2749,"uris":["http://zotero.org/users/5483459/items/MFXYR4ZH"],"itemData":{"id":2749,"type":"article-journal","abstract":"Angiogenesis inhibitors such as lenvatinib and sorafenib, and an immune checkpoint inhibitor (ICI), nivolumab, are used for anticancer therapies against advanced hepatocellular carcinoma (HCC). Combination treatments comprising angiogenesis inhibitors plus ICIs are promising options for improving clinical benefits in HCC patients, and clinical trials are ongoing. Here, we investigated the antitumor and immunomodulatory activities of lenvatinib (a multiple receptor tyrosine kinase inhibitor targeting vascular endothelial growth factor receptor 1-3, fibroblast growth factor receptor 1-4, platelet-derived growth factor receptor α, KIT and RET) and the combined antitumor activity of lenvatinib plus anti-programmed cell death 1 (PD-1) antibody in the Hepa1-6 mouse HCC syngeneic model. We found that the antitumor activities of lenvatinib and sorafenib were not different in immunodeficient mice, but lenvatinib showed more potent antitumor activity than sorafenib in immunocompetent mice. The antitumor activity of lenvatinib was greater in immunocompetent mice than in immunodeficient mice and was attenuated by CD8+ T cell depletion. Treatment with lenvatinib plus anti-PD-1 antibody resulted in more tumor regression and a higher response rate compared with either treatment alone in immunocompetent mice. Single-cell RNA sequencing analysis demonstrated that treatment with lenvatinib with or without anti-PD-1 antibody decreased the proportion of monocytes and macrophages population and increased that of CD8+ T cell populations. These data suggest that lenvatinib has immunomodulatory activity that contributes to the antitumor activity of lenvatinib and enhances the antitumor activity in combination treatment with anti-PD-1 antibody. Combination treatment of lenvatinib plus anti-PD-1 antibody therefore warrants further investigation against advanced HCC.","container-title":"Cancer Science","DOI":"10.1111/cas.13806","ISSN":"1349-7006","issue":"12","journalAbbreviation":"Cancer Sci","language":"eng","note":"PMID: 30447042\nPMCID: PMC6272102","page":"3993-4002","source":"PubMed","title":"Immunomodulatory activity of lenvatinib contributes to antitumor activity in the Hepa1-6 hepatocellular carcinoma model","volume":"109","author":[{"family":"Kimura","given":"Takayuki"},{"family":"Kato","given":"Yu"},{"family":"Ozawa","given":"Yoichi"},{"family":"Kodama","given":"Kotaro"},{"family":"Ito","given":"Junichi"},{"family":"Ichikawa","given":"Kenji"},{"family":"Yamada","given":"Kazuhiko"},{"family":"Hori","given":"Yusaku"},{"family":"Tabata","given":"Kimiyo"},{"family":"Takase","given":"Kazuma"},{"family":"Matsui","given":"Junji"},{"family":"Funahashi","given":"Yasuhiro"},{"family":"Nomoto","given":"Kenichi"}],"issued":{"date-parts":[["2018",12]]}}}],"schema":"https://github.com/citation-style-language/schema/raw/master/csl-citation.json"} </w:instrText>
      </w:r>
      <w:r w:rsidRPr="00944B59">
        <w:rPr>
          <w:bCs/>
        </w:rPr>
        <w:fldChar w:fldCharType="separate"/>
      </w:r>
      <w:r w:rsidRPr="00944B59">
        <w:t>[11]</w:t>
      </w:r>
      <w:r w:rsidRPr="00944B59">
        <w:rPr>
          <w:bCs/>
        </w:rPr>
        <w:fldChar w:fldCharType="end"/>
      </w:r>
      <w:r w:rsidRPr="00944B59">
        <w:rPr>
          <w:bCs/>
        </w:rPr>
        <w:t>.</w:t>
      </w:r>
    </w:p>
    <w:p w14:paraId="570A6680" w14:textId="77777777" w:rsidR="00200EBA" w:rsidRDefault="00200EBA" w:rsidP="00944B59">
      <w:pPr>
        <w:jc w:val="center"/>
      </w:pPr>
      <w:r>
        <w:rPr>
          <w:noProof/>
          <w:lang w:eastAsia="ru-RU"/>
        </w:rPr>
        <w:drawing>
          <wp:inline distT="0" distB="0" distL="0" distR="0" wp14:anchorId="1BE3BBF4" wp14:editId="0AAE536A">
            <wp:extent cx="4986000" cy="3600000"/>
            <wp:effectExtent l="0" t="0" r="5715" b="63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86000" cy="3600000"/>
                    </a:xfrm>
                    <a:prstGeom prst="rect">
                      <a:avLst/>
                    </a:prstGeom>
                    <a:noFill/>
                    <a:ln>
                      <a:noFill/>
                    </a:ln>
                  </pic:spPr>
                </pic:pic>
              </a:graphicData>
            </a:graphic>
          </wp:inline>
        </w:drawing>
      </w:r>
    </w:p>
    <w:p w14:paraId="450B22ED" w14:textId="77777777" w:rsidR="00200EBA" w:rsidRDefault="00200EBA" w:rsidP="00200EBA"/>
    <w:p w14:paraId="5747C38D" w14:textId="27C2E57A" w:rsidR="00200EBA" w:rsidRPr="00944B59" w:rsidRDefault="00944B59" w:rsidP="00944B59">
      <w:pPr>
        <w:rPr>
          <w:b/>
          <w:bCs/>
          <w:sz w:val="20"/>
          <w:szCs w:val="20"/>
        </w:rPr>
      </w:pPr>
      <w:r w:rsidRPr="00944B59">
        <w:rPr>
          <w:b/>
          <w:bCs/>
          <w:sz w:val="20"/>
          <w:szCs w:val="20"/>
        </w:rPr>
        <w:t>Примечание:</w:t>
      </w:r>
    </w:p>
    <w:p w14:paraId="7725CFD0" w14:textId="77777777" w:rsidR="00200EBA" w:rsidRPr="002674C1" w:rsidRDefault="00200EBA" w:rsidP="00944B59">
      <w:pPr>
        <w:pStyle w:val="afff7"/>
        <w:spacing w:before="0"/>
        <w:jc w:val="both"/>
      </w:pPr>
      <w:r w:rsidRPr="00944B59">
        <w:rPr>
          <w:szCs w:val="20"/>
        </w:rPr>
        <w:t>(Слева) Антиангиогенная активность ленватиниба проявляется через его специфические мишени (VEGFR, FGFR, PDGFR, RET и KIT), что в конечном итоге приводит к ингибированию PLCγ, Ras-Raf-ERK и PI3K-AKT путей. Эти сигнальные пути регулируют множество клеточных процессов, включая пролиферацию, выживание и проницаемость клеток. (Справа) Ленватиниб обладает способностью регулировать иммунное микроокружение опухоли. Он может уменьшить долю негативно-регуляторных иммунных клеток, таких как MDSC, Treg и TAM, и увеличить процент активированных CD8+ T-клеток. Красные стрелки от Lenvatiniba (Ленватиниба) на рисунке</w:t>
      </w:r>
      <w:r w:rsidRPr="002674C1">
        <w:t xml:space="preserve"> обозначают ингибирующие пути, а зеленая стрелка указывает на активированные пути. VEGF-A: фактор роста эндотелия сосудов А; MDSC: миелоидные супрессорные клетки; Treg: регуляторные Т-клетки; TAM: опухоль-ассоциированный макрофаг; IL: интерлейкин; ICIs: Ингибиторы иммунных контрольных точек.</w:t>
      </w:r>
    </w:p>
    <w:p w14:paraId="00A2455E" w14:textId="77777777" w:rsidR="00200EBA" w:rsidRDefault="00200EBA" w:rsidP="00200EBA">
      <w:pPr>
        <w:pStyle w:val="4"/>
        <w:spacing w:after="240"/>
        <w:rPr>
          <w:rFonts w:ascii="Times New Roman" w:hAnsi="Times New Roman"/>
          <w:i/>
          <w:color w:val="000000" w:themeColor="text1"/>
          <w:sz w:val="24"/>
          <w:szCs w:val="24"/>
        </w:rPr>
      </w:pPr>
      <w:bookmarkStart w:id="87" w:name="_Toc126059713"/>
      <w:bookmarkEnd w:id="84"/>
      <w:r>
        <w:rPr>
          <w:rFonts w:ascii="Times New Roman" w:hAnsi="Times New Roman"/>
          <w:color w:val="000000" w:themeColor="text1"/>
          <w:sz w:val="24"/>
          <w:szCs w:val="24"/>
        </w:rPr>
        <w:lastRenderedPageBreak/>
        <w:t>3.1.2</w:t>
      </w:r>
      <w:r w:rsidRPr="00AD62F6">
        <w:rPr>
          <w:rFonts w:ascii="Times New Roman" w:hAnsi="Times New Roman"/>
          <w:color w:val="000000" w:themeColor="text1"/>
          <w:sz w:val="24"/>
          <w:szCs w:val="24"/>
        </w:rPr>
        <w:t>.</w:t>
      </w:r>
      <w:r>
        <w:rPr>
          <w:rFonts w:ascii="Times New Roman" w:hAnsi="Times New Roman"/>
          <w:color w:val="000000" w:themeColor="text1"/>
          <w:sz w:val="24"/>
          <w:szCs w:val="24"/>
        </w:rPr>
        <w:t xml:space="preserve">2. </w:t>
      </w:r>
      <w:r w:rsidRPr="00AD62F6">
        <w:rPr>
          <w:rFonts w:ascii="Times New Roman" w:hAnsi="Times New Roman"/>
          <w:color w:val="000000" w:themeColor="text1"/>
          <w:sz w:val="24"/>
          <w:szCs w:val="24"/>
        </w:rPr>
        <w:t>Первичная фармакодинамика</w:t>
      </w:r>
      <w:r>
        <w:rPr>
          <w:rFonts w:ascii="Times New Roman" w:hAnsi="Times New Roman"/>
          <w:color w:val="000000" w:themeColor="text1"/>
          <w:sz w:val="24"/>
          <w:szCs w:val="24"/>
        </w:rPr>
        <w:t xml:space="preserve"> </w:t>
      </w:r>
      <w:r w:rsidRPr="00AD62F6">
        <w:rPr>
          <w:rFonts w:ascii="Times New Roman" w:hAnsi="Times New Roman"/>
          <w:i/>
          <w:color w:val="000000" w:themeColor="text1"/>
          <w:sz w:val="24"/>
          <w:szCs w:val="24"/>
        </w:rPr>
        <w:t>in</w:t>
      </w:r>
      <w:r>
        <w:rPr>
          <w:rFonts w:ascii="Times New Roman" w:hAnsi="Times New Roman"/>
          <w:i/>
          <w:color w:val="000000" w:themeColor="text1"/>
          <w:sz w:val="24"/>
          <w:szCs w:val="24"/>
        </w:rPr>
        <w:t xml:space="preserve"> </w:t>
      </w:r>
      <w:r w:rsidRPr="00AD62F6">
        <w:rPr>
          <w:rFonts w:ascii="Times New Roman" w:hAnsi="Times New Roman"/>
          <w:i/>
          <w:color w:val="000000" w:themeColor="text1"/>
          <w:sz w:val="24"/>
          <w:szCs w:val="24"/>
        </w:rPr>
        <w:t>vivo</w:t>
      </w:r>
      <w:bookmarkEnd w:id="87"/>
    </w:p>
    <w:p w14:paraId="6C4BE2B7" w14:textId="0151AEEF" w:rsidR="00200EBA" w:rsidRDefault="00A45E53" w:rsidP="00A45E53">
      <w:pPr>
        <w:ind w:firstLine="709"/>
      </w:pPr>
      <w:bookmarkStart w:id="88" w:name="_Hlk118182447"/>
      <w:r>
        <w:t>О</w:t>
      </w:r>
      <w:r w:rsidR="00200EBA">
        <w:t xml:space="preserve">ценен противоопухолевый эффект </w:t>
      </w:r>
      <w:r w:rsidR="00200EBA" w:rsidRPr="003440DA">
        <w:t>ленватиниб</w:t>
      </w:r>
      <w:r w:rsidR="00200EBA">
        <w:t xml:space="preserve">а </w:t>
      </w:r>
      <w:r w:rsidR="00200EBA" w:rsidRPr="00AD62F6">
        <w:rPr>
          <w:i/>
          <w:color w:val="000000" w:themeColor="text1"/>
        </w:rPr>
        <w:t>in</w:t>
      </w:r>
      <w:r w:rsidR="00200EBA">
        <w:rPr>
          <w:i/>
          <w:color w:val="000000" w:themeColor="text1"/>
        </w:rPr>
        <w:t xml:space="preserve"> </w:t>
      </w:r>
      <w:r w:rsidR="00200EBA" w:rsidRPr="00AD62F6">
        <w:rPr>
          <w:i/>
          <w:color w:val="000000" w:themeColor="text1"/>
        </w:rPr>
        <w:t>vivo</w:t>
      </w:r>
      <w:r w:rsidR="00200EBA">
        <w:t xml:space="preserve"> на рост опухоли клеточной линии папиллярной карциномы щитовидной железы человека К1 на модели ксенотрансплантата мыши. Л</w:t>
      </w:r>
      <w:r w:rsidR="00200EBA" w:rsidRPr="003440DA">
        <w:t>енватиниб</w:t>
      </w:r>
      <w:r w:rsidR="00200EBA">
        <w:t xml:space="preserve"> ингибировал тирозинкиназную активность </w:t>
      </w:r>
      <w:bookmarkStart w:id="89" w:name="_Hlk119272399"/>
      <w:r w:rsidR="00200EBA">
        <w:t xml:space="preserve">рецептора домена вставки киназы (KDR), </w:t>
      </w:r>
      <w:bookmarkEnd w:id="89"/>
      <w:r w:rsidR="00200EBA">
        <w:t>рецептора фактора роста эндотелия сосудов (VEGF). Клеточная линия К1 была подкожно инокулирована самкам бестимусных мышей. Когда объем опухоли достигал 201 мм</w:t>
      </w:r>
      <w:r w:rsidR="00200EBA" w:rsidRPr="00F7499F">
        <w:rPr>
          <w:vertAlign w:val="superscript"/>
        </w:rPr>
        <w:t>3</w:t>
      </w:r>
      <w:r w:rsidR="00200EBA">
        <w:t>, мышам вводили л</w:t>
      </w:r>
      <w:r w:rsidR="00200EBA" w:rsidRPr="003440DA">
        <w:t>енватиниб</w:t>
      </w:r>
      <w:r w:rsidR="00200EBA">
        <w:t xml:space="preserve"> перорально один раз в день, через желудочный зонд, с 1 по 14 день (по 6 мышей в экспериментальной и контрольной группах); объем опухоли и массу тела измеряли на 1, 5, 8, 12 и 15 дни.</w:t>
      </w:r>
    </w:p>
    <w:p w14:paraId="36456FD5" w14:textId="1F4FC94C" w:rsidR="00200EBA" w:rsidRDefault="00A45E53" w:rsidP="00A45E53">
      <w:pPr>
        <w:ind w:firstLine="709"/>
      </w:pPr>
      <w:r>
        <w:t>Установлено</w:t>
      </w:r>
      <w:r w:rsidR="00200EBA">
        <w:t xml:space="preserve">, что ежедневное введение </w:t>
      </w:r>
      <w:r w:rsidR="00200EBA" w:rsidRPr="003440DA">
        <w:t>ленватиниб</w:t>
      </w:r>
      <w:r w:rsidR="00200EBA">
        <w:t xml:space="preserve">а в течение 14 дней мышам, которым </w:t>
      </w:r>
      <w:r w:rsidR="00A25898">
        <w:t xml:space="preserve">ранее </w:t>
      </w:r>
      <w:r w:rsidR="00200EBA">
        <w:t xml:space="preserve">имплантировали клеточную линию карциномы щитовидной железы человека К1, приводило к задержке роста опухоли дозозависимым образом без статистически значимого влияния на массу тела </w:t>
      </w:r>
      <w:r w:rsidR="00200EBA">
        <w:fldChar w:fldCharType="begin"/>
      </w:r>
      <w:r w:rsidR="00200EBA">
        <w:instrText xml:space="preserve"> ADDIN ZOTERO_ITEM CSL_CITATION {"citationID":"qkjwkF6C","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00200EBA">
        <w:fldChar w:fldCharType="separate"/>
      </w:r>
      <w:r w:rsidR="00200EBA" w:rsidRPr="00B21EDB">
        <w:t>[8]</w:t>
      </w:r>
      <w:r w:rsidR="00200EBA">
        <w:fldChar w:fldCharType="end"/>
      </w:r>
      <w:r w:rsidR="00200EBA">
        <w:t>.</w:t>
      </w:r>
    </w:p>
    <w:p w14:paraId="20E00C3B" w14:textId="0544784A" w:rsidR="00200EBA" w:rsidRDefault="00A45E53" w:rsidP="00A45E53">
      <w:pPr>
        <w:ind w:firstLine="709"/>
      </w:pPr>
      <w:bookmarkStart w:id="90" w:name="_Hlk118182562"/>
      <w:bookmarkEnd w:id="88"/>
      <w:r>
        <w:t>И</w:t>
      </w:r>
      <w:r w:rsidR="00200EBA">
        <w:t>зучено влияние ленватиниба как на рост опухоли, так и на ангиогенез опухоли в ксенотрансплантатах линии клеток анапластического рака человека 8305C у бестимусных мышей</w:t>
      </w:r>
      <w:bookmarkEnd w:id="90"/>
      <w:r w:rsidR="00200EBA">
        <w:t>. Линию клеток инокулировали в область правого бока самок бестимусных мышей. Когда средний объем опухоли достигал ~194 мм</w:t>
      </w:r>
      <w:r w:rsidR="00200EBA" w:rsidRPr="006A7AF2">
        <w:rPr>
          <w:vertAlign w:val="superscript"/>
        </w:rPr>
        <w:t>3</w:t>
      </w:r>
      <w:r w:rsidR="00200EBA">
        <w:t>, мышам вводили ленватиниб перорально один раз в день, через желудочный зонд, с 1 по 14 день (по 6 мышей в экспериментальной и контрольной группах). Объем опухоли и массу тела измеряли на 1, 4, 8, 11 и 15-й день. После измерения объема опухоли и массы тела на 15-й день фрагменты ткани из изолированных образцов опухоли использовали для иммуногистохимического окрашивания эндотелиального маркера CD31 для определения плотности микрососудов.</w:t>
      </w:r>
    </w:p>
    <w:p w14:paraId="4E4202B5" w14:textId="0DC30342" w:rsidR="00200EBA" w:rsidRDefault="00A45E53" w:rsidP="00A45E53">
      <w:pPr>
        <w:ind w:firstLine="709"/>
      </w:pPr>
      <w:bookmarkStart w:id="91" w:name="_Hlk118182582"/>
      <w:r>
        <w:t>Установлено</w:t>
      </w:r>
      <w:r w:rsidR="00200EBA">
        <w:t xml:space="preserve">, что ленватиниб </w:t>
      </w:r>
      <w:r>
        <w:t>приводил к</w:t>
      </w:r>
      <w:r w:rsidR="00200EBA">
        <w:t xml:space="preserve"> значительно</w:t>
      </w:r>
      <w:r>
        <w:t>му</w:t>
      </w:r>
      <w:r w:rsidR="00200EBA">
        <w:t xml:space="preserve"> дозозависимо</w:t>
      </w:r>
      <w:r>
        <w:t>му снижению</w:t>
      </w:r>
      <w:r w:rsidR="00200EBA">
        <w:t xml:space="preserve"> объема опухоли по сравнению с контро</w:t>
      </w:r>
      <w:r w:rsidR="00DB5C42">
        <w:t>лем</w:t>
      </w:r>
      <w:r w:rsidR="00200EBA">
        <w:t xml:space="preserve"> на 15-й день. Ленватиниб в диапазоне доз от 3 до 100 мг/кг значительно и дозозависимо снижал плотность микрососудов в опухолях 8305C на 15-й день. Существенного влияния на массу тела мышей не наблюдалось </w:t>
      </w:r>
      <w:bookmarkEnd w:id="91"/>
      <w:r w:rsidR="00200EBA">
        <w:fldChar w:fldCharType="begin"/>
      </w:r>
      <w:r w:rsidR="00200EBA">
        <w:instrText xml:space="preserve"> ADDIN ZOTERO_ITEM CSL_CITATION {"citationID":"nWusQogt","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00200EBA">
        <w:fldChar w:fldCharType="separate"/>
      </w:r>
      <w:r w:rsidR="00200EBA" w:rsidRPr="00B21EDB">
        <w:t>[8]</w:t>
      </w:r>
      <w:r w:rsidR="00200EBA">
        <w:fldChar w:fldCharType="end"/>
      </w:r>
      <w:r w:rsidR="00200EBA">
        <w:t>.</w:t>
      </w:r>
    </w:p>
    <w:p w14:paraId="556EBA56" w14:textId="7910A81E" w:rsidR="00200EBA" w:rsidRDefault="00200EBA" w:rsidP="00A45E53">
      <w:pPr>
        <w:ind w:firstLine="709"/>
      </w:pPr>
      <w:r>
        <w:t xml:space="preserve">Противоопухолевая активность ленватиниба была оценена на двух моделях ксенотрансплантата карциномы щитовидной железы </w:t>
      </w:r>
      <w:r w:rsidRPr="004B7732">
        <w:rPr>
          <w:i/>
          <w:iCs/>
        </w:rPr>
        <w:t>in vivo</w:t>
      </w:r>
      <w:r>
        <w:t>. ТТ представляет собой клеточную линию медуллярной карциномы щитовидной железы, а SW579 представляет собой плоскоклеточную карциному, происходящую из щитовидной железы. Когда объем опухоли достигал 131 мм</w:t>
      </w:r>
      <w:r w:rsidRPr="00D22921">
        <w:rPr>
          <w:vertAlign w:val="superscript"/>
        </w:rPr>
        <w:t>3</w:t>
      </w:r>
      <w:r>
        <w:t xml:space="preserve"> для ТТ и 154 мм</w:t>
      </w:r>
      <w:r w:rsidRPr="00D22921">
        <w:rPr>
          <w:vertAlign w:val="superscript"/>
        </w:rPr>
        <w:t>3</w:t>
      </w:r>
      <w:r>
        <w:t xml:space="preserve"> для SW579, мышам вводили л</w:t>
      </w:r>
      <w:r w:rsidRPr="003440DA">
        <w:t>енватиниб</w:t>
      </w:r>
      <w:r>
        <w:t xml:space="preserve"> перорально один раз в день, через желудочный зонд, в течение 28 или 14 дней</w:t>
      </w:r>
      <w:r w:rsidR="00A25898">
        <w:t>,</w:t>
      </w:r>
      <w:r>
        <w:t xml:space="preserve"> соответственно (по 6 мышей в экспериментальной и контрольной группах). Объем опухоли и массу тела измеряли девять раз (дни 1, 5, 8, 12, 15, 19, 22, 26 и 29) для мышей с ксенотрансплантатом ТТ и измеряли семь раз (дни 1, 3, 5, 8, 10, 12 и 15) для мышей с ксенотрансплантатом SW570.</w:t>
      </w:r>
    </w:p>
    <w:p w14:paraId="13EF5441" w14:textId="67AB6FF6" w:rsidR="00200EBA" w:rsidRDefault="00200EBA" w:rsidP="00A45E53">
      <w:pPr>
        <w:ind w:firstLine="709"/>
      </w:pPr>
      <w:r>
        <w:t xml:space="preserve">Ленватиниб продемонстрировал значительный противоопухолевый эффект в отношении подкожных ксенотрансплантатов ТТ в дозах от 10 до 100 мг/кг </w:t>
      </w:r>
      <w:r w:rsidR="007E57C6">
        <w:t xml:space="preserve">и </w:t>
      </w:r>
      <w:r>
        <w:t xml:space="preserve">значительный противоопухолевый эффект в отношении подкожных ксенотрансплантатов SW579 в дозах в диапазоне от 3 до 100 мг/кг </w:t>
      </w:r>
      <w:r>
        <w:fldChar w:fldCharType="begin"/>
      </w:r>
      <w:r>
        <w:instrText xml:space="preserve"> ADDIN ZOTERO_ITEM CSL_CITATION {"citationID":"HmVInstw","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t>.</w:t>
      </w:r>
    </w:p>
    <w:p w14:paraId="5F800160" w14:textId="4E621F74" w:rsidR="00200EBA" w:rsidRDefault="00A45E53" w:rsidP="00A45E53">
      <w:pPr>
        <w:ind w:firstLine="709"/>
      </w:pPr>
      <w:r>
        <w:t>И</w:t>
      </w:r>
      <w:r w:rsidR="00200EBA">
        <w:t xml:space="preserve">зучено влияние ленватиниба на фактор роста фибробластов плазмы у 23 мышей (исследование W-20140842). Эффекты однократно введенного через желудочный зонд ленватиниба мезилата в дозах 3 и 10 мг/кг и однократно введенного через желудочный зонд сорафениба тозилата в дозах 9 и 30 мг/кг были исследованы для оценки влияния на уровень фактора роста фибробластов 23 (FGF23) плазмы через 24 часа после введения мышам. Мезилат ленватиниба значительно повышал уровень FGF23 в плазме в дозе 10 мг/кг у мышей. В дозе 3 мг/кг, значительного повышения по сравнению с контролем не </w:t>
      </w:r>
      <w:r w:rsidR="00200EBA">
        <w:lastRenderedPageBreak/>
        <w:t xml:space="preserve">наблюдалось. Тозилат сорафениба в дозах 9 и 30 мг/кг не вызывал значительного повышения уровня FGF23 в плазме </w:t>
      </w:r>
      <w:r w:rsidR="00200EBA">
        <w:fldChar w:fldCharType="begin"/>
      </w:r>
      <w:r w:rsidR="00200EBA">
        <w:instrText xml:space="preserve"> ADDIN ZOTERO_ITEM CSL_CITATION {"citationID":"cofHuSn6","properties":{"formattedCitation":"[7]","plainCitation":"[7]","noteIndex":0},"citationItems":[{"id":2659,"uris":["http://zotero.org/users/5483459/items/JD8GLMBS"],"itemData":{"id":2659,"type":"document","title":"Product Monograph LENVIMA® Lenvatinib capsules 4 mg and 10 mg Lenvatinib (as lenvatinib mesylate). Eisai Limited.Date of Initial Authorization: DEC 22, 2015 Date of Revision:MAY 31, 2022"}}],"schema":"https://github.com/citation-style-language/schema/raw/master/csl-citation.json"} </w:instrText>
      </w:r>
      <w:r w:rsidR="00200EBA">
        <w:fldChar w:fldCharType="separate"/>
      </w:r>
      <w:r w:rsidR="00200EBA" w:rsidRPr="002674C1">
        <w:t>[7]</w:t>
      </w:r>
      <w:r w:rsidR="00200EBA">
        <w:fldChar w:fldCharType="end"/>
      </w:r>
      <w:r w:rsidR="00200EBA">
        <w:t>.</w:t>
      </w:r>
    </w:p>
    <w:p w14:paraId="4CC1AFD1" w14:textId="77777777" w:rsidR="00200EBA" w:rsidRDefault="00200EBA" w:rsidP="00200EBA">
      <w:pPr>
        <w:spacing w:before="240" w:after="240"/>
        <w:outlineLvl w:val="2"/>
        <w:rPr>
          <w:b/>
          <w:color w:val="000000" w:themeColor="text1"/>
        </w:rPr>
      </w:pPr>
      <w:bookmarkStart w:id="92" w:name="_Toc126059714"/>
      <w:r w:rsidRPr="005E6358">
        <w:rPr>
          <w:b/>
          <w:color w:val="000000" w:themeColor="text1"/>
        </w:rPr>
        <w:t>3.1.</w:t>
      </w:r>
      <w:r>
        <w:rPr>
          <w:b/>
          <w:color w:val="000000" w:themeColor="text1"/>
        </w:rPr>
        <w:t>3</w:t>
      </w:r>
      <w:r w:rsidRPr="005E6358">
        <w:rPr>
          <w:b/>
          <w:color w:val="000000" w:themeColor="text1"/>
        </w:rPr>
        <w:t>.</w:t>
      </w:r>
      <w:bookmarkStart w:id="93" w:name="_Hlk521883759"/>
      <w:r>
        <w:rPr>
          <w:b/>
          <w:color w:val="000000" w:themeColor="text1"/>
        </w:rPr>
        <w:t xml:space="preserve"> </w:t>
      </w:r>
      <w:r w:rsidRPr="005E6358">
        <w:rPr>
          <w:b/>
          <w:color w:val="000000" w:themeColor="text1"/>
        </w:rPr>
        <w:t>Вторичная фармакодинамика</w:t>
      </w:r>
      <w:bookmarkStart w:id="94" w:name="_Toc320631473"/>
      <w:bookmarkStart w:id="95" w:name="_Toc323751703"/>
      <w:bookmarkEnd w:id="92"/>
    </w:p>
    <w:p w14:paraId="628819FF" w14:textId="2B2F40C7" w:rsidR="00983446" w:rsidRDefault="00200EBA" w:rsidP="00944B59">
      <w:pPr>
        <w:ind w:firstLine="709"/>
      </w:pPr>
      <w:bookmarkStart w:id="96" w:name="_Hlk118182756"/>
      <w:r>
        <w:t>Для оценки потенциальных вторичных фармакодинамических эффектов ленватиниба было проведено исследование по изучению связывани</w:t>
      </w:r>
      <w:r w:rsidR="00DB5B9A">
        <w:t>я</w:t>
      </w:r>
      <w:r>
        <w:t xml:space="preserve"> с панелью из 50 некиназных рецепторов (ExpressSProfile) при концентрациях ленватиниба от 1 и 10 мкмоль/л. Не отмечалось значительного связывания (&gt;50% ингибирование) ленватиниба </w:t>
      </w:r>
      <w:r w:rsidR="00DB5B9A">
        <w:t>с</w:t>
      </w:r>
      <w:r>
        <w:t xml:space="preserve"> рецепторам</w:t>
      </w:r>
      <w:r w:rsidR="00DB5B9A">
        <w:t>и</w:t>
      </w:r>
      <w:r>
        <w:t xml:space="preserve"> ExpresSProfile при оцениваемых концентрациях, за исключением рецептора 5-гидрокситриптамина 1В (58%) и человеческого переносчик</w:t>
      </w:r>
      <w:r w:rsidR="00A25898">
        <w:t>а</w:t>
      </w:r>
      <w:r>
        <w:t xml:space="preserve"> норадреналина (50%) при 10 мкмоль/л </w:t>
      </w:r>
      <w:r>
        <w:fldChar w:fldCharType="begin"/>
      </w:r>
      <w:r>
        <w:instrText xml:space="preserve"> ADDIN ZOTERO_ITEM CSL_CITATION {"citationID":"rpBZ29xR","properties":{"formattedCitation":"[7,8]","plainCitation":"[7,8]","noteIndex":0},"citationItems":[{"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7,8]</w:t>
      </w:r>
      <w:r>
        <w:fldChar w:fldCharType="end"/>
      </w:r>
      <w:r>
        <w:t>.</w:t>
      </w:r>
    </w:p>
    <w:p w14:paraId="5DFF5E4D" w14:textId="77777777" w:rsidR="00200EBA" w:rsidRDefault="00200EBA" w:rsidP="00200EBA">
      <w:pPr>
        <w:spacing w:before="240" w:after="240"/>
        <w:outlineLvl w:val="2"/>
        <w:rPr>
          <w:b/>
          <w:color w:val="000000" w:themeColor="text1"/>
        </w:rPr>
      </w:pPr>
      <w:bookmarkStart w:id="97" w:name="_Toc499821139"/>
      <w:bookmarkStart w:id="98" w:name="_Toc126059715"/>
      <w:bookmarkEnd w:id="93"/>
      <w:bookmarkEnd w:id="96"/>
      <w:r w:rsidRPr="005E6358">
        <w:rPr>
          <w:b/>
          <w:color w:val="000000" w:themeColor="text1"/>
        </w:rPr>
        <w:t>3.1.</w:t>
      </w:r>
      <w:r>
        <w:rPr>
          <w:b/>
          <w:color w:val="000000" w:themeColor="text1"/>
        </w:rPr>
        <w:t>4</w:t>
      </w:r>
      <w:r w:rsidRPr="005E6358">
        <w:rPr>
          <w:b/>
          <w:color w:val="000000" w:themeColor="text1"/>
        </w:rPr>
        <w:t>. Фармакологическая безопасност</w:t>
      </w:r>
      <w:bookmarkEnd w:id="97"/>
      <w:r w:rsidRPr="005E6358">
        <w:rPr>
          <w:b/>
          <w:color w:val="000000" w:themeColor="text1"/>
        </w:rPr>
        <w:t>ь</w:t>
      </w:r>
      <w:bookmarkEnd w:id="98"/>
    </w:p>
    <w:p w14:paraId="28D19FFE" w14:textId="77777777" w:rsidR="00200EBA" w:rsidRPr="00944B59" w:rsidRDefault="00200EBA" w:rsidP="00944B59">
      <w:pPr>
        <w:rPr>
          <w:b/>
        </w:rPr>
      </w:pPr>
      <w:r w:rsidRPr="00944B59">
        <w:rPr>
          <w:b/>
        </w:rPr>
        <w:t>Влияние на сердечно сосудистую систему</w:t>
      </w:r>
    </w:p>
    <w:p w14:paraId="0334A6CA" w14:textId="77777777" w:rsidR="00944B59" w:rsidRDefault="00944B59" w:rsidP="00200EBA">
      <w:pPr>
        <w:ind w:firstLine="851"/>
      </w:pPr>
      <w:bookmarkStart w:id="99" w:name="_Hlk117672404"/>
    </w:p>
    <w:p w14:paraId="0CF39BF5" w14:textId="12B49935" w:rsidR="00200EBA" w:rsidRPr="00944B59" w:rsidRDefault="00200EBA" w:rsidP="009C6F45">
      <w:pPr>
        <w:ind w:firstLine="709"/>
      </w:pPr>
      <w:r w:rsidRPr="00944B59">
        <w:t xml:space="preserve">Влияние на сердечно-сосудистую систему изучалось при введении </w:t>
      </w:r>
      <w:bookmarkStart w:id="100" w:name="_Hlk117633116"/>
      <w:r w:rsidRPr="00944B59">
        <w:t>ленватиниба в дозах 6 и 30 мг/кг однократно через желудочный зонд собакам (3 самки, 3 самца).</w:t>
      </w:r>
      <w:bookmarkEnd w:id="100"/>
      <w:r w:rsidRPr="00944B59">
        <w:t xml:space="preserve"> Оценивалось влияние введения ленватиниба </w:t>
      </w:r>
      <w:r w:rsidR="009C6F45">
        <w:t xml:space="preserve">на </w:t>
      </w:r>
      <w:r w:rsidRPr="00944B59">
        <w:t>ЧСС, АД, показатели электрокардиограммы (интервал PR, продолжительность QRS и интервал QT). Параметры измеряли до введения препарата, через 1, 2, 4 и 8 часов после введения.</w:t>
      </w:r>
    </w:p>
    <w:p w14:paraId="78B2C0D2" w14:textId="23A7C15B" w:rsidR="00200EBA" w:rsidRPr="00944B59" w:rsidRDefault="009C6F45" w:rsidP="009C6F45">
      <w:pPr>
        <w:ind w:firstLine="709"/>
      </w:pPr>
      <w:r>
        <w:t>Установлено</w:t>
      </w:r>
      <w:r w:rsidR="00200EBA" w:rsidRPr="00944B59">
        <w:t>, что у самцов собак ЧСС сни</w:t>
      </w:r>
      <w:r>
        <w:t>жалась</w:t>
      </w:r>
      <w:r w:rsidR="00200EBA" w:rsidRPr="00944B59">
        <w:t xml:space="preserve"> на 23% через 4 часа после введения дозы 6 мг/кг по сравнению с контролем. АД у самцов </w:t>
      </w:r>
      <w:r w:rsidR="00DB5C42" w:rsidRPr="00944B59">
        <w:t>у</w:t>
      </w:r>
      <w:r w:rsidR="00200EBA" w:rsidRPr="00944B59">
        <w:t>величи</w:t>
      </w:r>
      <w:r>
        <w:t>ва</w:t>
      </w:r>
      <w:r w:rsidR="00200EBA" w:rsidRPr="00944B59">
        <w:t>лось на 29% и 23% через 2 часа после введения 6 и 30 мг/кг</w:t>
      </w:r>
      <w:r>
        <w:t>,</w:t>
      </w:r>
      <w:r w:rsidR="00200EBA" w:rsidRPr="00944B59">
        <w:t xml:space="preserve"> соответственно</w:t>
      </w:r>
      <w:r>
        <w:t>,</w:t>
      </w:r>
      <w:r w:rsidR="00200EBA" w:rsidRPr="00944B59">
        <w:t xml:space="preserve"> по сравнению с контролем. Продолжительность QRS у самцов собак уменьшилась на 13% и 11% через 1 и 4 часа после введения дозы 30 мг/кг по сравнению с контролем </w:t>
      </w:r>
      <w:r w:rsidR="00A25898" w:rsidRPr="000971D1">
        <w:t>[</w:t>
      </w:r>
      <w:r w:rsidR="00200EBA" w:rsidRPr="00944B59">
        <w:t>3</w:t>
      </w:r>
      <w:r w:rsidR="00A25898" w:rsidRPr="00762053">
        <w:t>]</w:t>
      </w:r>
      <w:r w:rsidR="00A25898" w:rsidRPr="00944B59">
        <w:t>.</w:t>
      </w:r>
    </w:p>
    <w:bookmarkEnd w:id="99"/>
    <w:p w14:paraId="7C9C28AE" w14:textId="77777777" w:rsidR="00200EBA" w:rsidRPr="00944B59" w:rsidRDefault="00200EBA" w:rsidP="009C6F45">
      <w:pPr>
        <w:ind w:firstLine="709"/>
      </w:pPr>
      <w:r w:rsidRPr="00944B59">
        <w:t xml:space="preserve">В 26-недельном исследовании у крыс </w:t>
      </w:r>
      <w:r w:rsidRPr="00944B59">
        <w:rPr>
          <w:iCs/>
          <w:lang w:val="en-US"/>
        </w:rPr>
        <w:t>Sprague</w:t>
      </w:r>
      <w:r w:rsidRPr="00944B59">
        <w:rPr>
          <w:iCs/>
        </w:rPr>
        <w:t xml:space="preserve"> </w:t>
      </w:r>
      <w:r w:rsidRPr="00944B59">
        <w:rPr>
          <w:iCs/>
          <w:lang w:val="en-US"/>
        </w:rPr>
        <w:t>Dawley</w:t>
      </w:r>
      <w:r w:rsidRPr="00944B59">
        <w:t xml:space="preserve"> (по 15 самцов и самок в экспериментальных группах и контроле), ленватиниб вводили перорально один раз в день через желудочный зонд в дозах 0,4, 2 или 10 мг/кг (2,4, 12 или 60 мг/м</w:t>
      </w:r>
      <w:r w:rsidRPr="00944B59">
        <w:rPr>
          <w:vertAlign w:val="superscript"/>
        </w:rPr>
        <w:t>2</w:t>
      </w:r>
      <w:r w:rsidRPr="00944B59">
        <w:t xml:space="preserve">). В исследовании летальность отмечалась у 11 экспериментальных животных при дозе 10 мг/кг на 12 неделе лечения. При некропсии погибших животных сосудистые поражения, связанные с ингибированием VEGF наблюдались во многих органах, в том числе утолщение адвентициальных артериол в сердце </w:t>
      </w:r>
      <w:r w:rsidRPr="00944B59">
        <w:fldChar w:fldCharType="begin"/>
      </w:r>
      <w:r w:rsidRPr="00944B59">
        <w:instrText xml:space="preserve"> ADDIN ZOTERO_ITEM CSL_CITATION {"citationID":"pRQXFo8o","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3F14C6BE" w14:textId="77777777" w:rsidR="00944B59" w:rsidRPr="00944B59" w:rsidRDefault="00944B59" w:rsidP="00944B59">
      <w:pPr>
        <w:rPr>
          <w:b/>
        </w:rPr>
      </w:pPr>
    </w:p>
    <w:p w14:paraId="0DD186BD" w14:textId="7FC18B95" w:rsidR="00200EBA" w:rsidRPr="00944B59" w:rsidRDefault="00200EBA" w:rsidP="00944B59">
      <w:pPr>
        <w:rPr>
          <w:b/>
        </w:rPr>
      </w:pPr>
      <w:r w:rsidRPr="00944B59">
        <w:rPr>
          <w:b/>
        </w:rPr>
        <w:t>Влияние на центральную нервную систему (ЦНС)</w:t>
      </w:r>
    </w:p>
    <w:p w14:paraId="6CE3E90D" w14:textId="77777777" w:rsidR="00944B59" w:rsidRPr="00944B59" w:rsidRDefault="00944B59" w:rsidP="00944B59">
      <w:pPr>
        <w:pStyle w:val="OT"/>
        <w:spacing w:after="0"/>
        <w:ind w:firstLine="851"/>
        <w:rPr>
          <w:sz w:val="24"/>
          <w:szCs w:val="24"/>
        </w:rPr>
      </w:pPr>
      <w:bookmarkStart w:id="101" w:name="_Hlk117672429"/>
    </w:p>
    <w:p w14:paraId="3A2AA6F3" w14:textId="472A09EB" w:rsidR="00200EBA" w:rsidRPr="00944B59" w:rsidRDefault="00200EBA" w:rsidP="009C6F45">
      <w:pPr>
        <w:pStyle w:val="OT"/>
        <w:spacing w:after="0"/>
        <w:ind w:firstLine="709"/>
        <w:rPr>
          <w:sz w:val="24"/>
          <w:szCs w:val="24"/>
        </w:rPr>
      </w:pPr>
      <w:r w:rsidRPr="00944B59">
        <w:rPr>
          <w:sz w:val="24"/>
          <w:szCs w:val="24"/>
        </w:rPr>
        <w:t xml:space="preserve">Ленватиниб в дозах 10, 30, 100 мг/кг однократно через желудочный зонд вводили самцам крыс </w:t>
      </w:r>
      <w:r w:rsidRPr="00944B59">
        <w:rPr>
          <w:iCs/>
          <w:sz w:val="24"/>
          <w:szCs w:val="24"/>
        </w:rPr>
        <w:t>Sprague-Dawley</w:t>
      </w:r>
      <w:r w:rsidRPr="00944B59">
        <w:rPr>
          <w:sz w:val="24"/>
          <w:szCs w:val="24"/>
        </w:rPr>
        <w:t xml:space="preserve"> для оценки поведения животных (6 самцов в экспериментальной группе, 6 в контроле). Серия множественных наблюдений Ирвина проводилась до введения ленватиниба и через 1, 2, 4 и 8 часов после введения. Было выяснено, что все дозы до 100 мг/кг не оказывали влияния на общее физическое состояние и поведение крыс (3).</w:t>
      </w:r>
    </w:p>
    <w:p w14:paraId="0ABB9BB0" w14:textId="77777777" w:rsidR="00944B59" w:rsidRPr="00944B59" w:rsidRDefault="00944B59" w:rsidP="00944B59">
      <w:pPr>
        <w:pStyle w:val="OT"/>
        <w:spacing w:after="0"/>
        <w:ind w:firstLine="851"/>
        <w:rPr>
          <w:sz w:val="24"/>
          <w:szCs w:val="24"/>
        </w:rPr>
      </w:pPr>
    </w:p>
    <w:bookmarkEnd w:id="101"/>
    <w:p w14:paraId="7B3E73DF" w14:textId="77777777" w:rsidR="00E36A78" w:rsidRDefault="00E36A78" w:rsidP="00944B59">
      <w:pPr>
        <w:rPr>
          <w:b/>
        </w:rPr>
        <w:sectPr w:rsidR="00E36A78" w:rsidSect="00AB01E2">
          <w:pgSz w:w="11906" w:h="16838"/>
          <w:pgMar w:top="1134" w:right="849" w:bottom="1134" w:left="1701" w:header="708" w:footer="709" w:gutter="0"/>
          <w:cols w:space="708"/>
          <w:docGrid w:linePitch="360"/>
        </w:sectPr>
      </w:pPr>
    </w:p>
    <w:p w14:paraId="11538B27" w14:textId="7BBC20AC" w:rsidR="00200EBA" w:rsidRPr="00944B59" w:rsidRDefault="00200EBA" w:rsidP="00944B59">
      <w:pPr>
        <w:rPr>
          <w:b/>
        </w:rPr>
      </w:pPr>
      <w:r w:rsidRPr="00944B59">
        <w:rPr>
          <w:b/>
        </w:rPr>
        <w:lastRenderedPageBreak/>
        <w:t>Влияние на дыхательную систему</w:t>
      </w:r>
    </w:p>
    <w:p w14:paraId="2C111CB8" w14:textId="77777777" w:rsidR="00944B59" w:rsidRPr="00944B59" w:rsidRDefault="00944B59" w:rsidP="00944B59">
      <w:pPr>
        <w:ind w:firstLine="709"/>
      </w:pPr>
      <w:bookmarkStart w:id="102" w:name="_Hlk117672461"/>
    </w:p>
    <w:p w14:paraId="4D0E0699" w14:textId="7233109C" w:rsidR="00200EBA" w:rsidRPr="00944B59" w:rsidRDefault="00200EBA" w:rsidP="00944B59">
      <w:pPr>
        <w:ind w:firstLine="709"/>
      </w:pPr>
      <w:r w:rsidRPr="00944B59">
        <w:t xml:space="preserve">Для оценки влияния на дыхательную систему ленватиниб в дозах 10, 30, 100 мг/кг однократно через желудочный зонд вводили самцам крыс </w:t>
      </w:r>
      <w:r w:rsidRPr="00944B59">
        <w:rPr>
          <w:iCs/>
        </w:rPr>
        <w:t>Sprague-Dawley</w:t>
      </w:r>
      <w:r w:rsidRPr="00944B59">
        <w:t xml:space="preserve"> (6 самцов в экспериментальной группе, 6 в контроле). </w:t>
      </w:r>
    </w:p>
    <w:p w14:paraId="2E1FF499" w14:textId="3E6EDC92" w:rsidR="00200EBA" w:rsidRPr="00944B59" w:rsidRDefault="00200EBA" w:rsidP="00944B59">
      <w:pPr>
        <w:ind w:firstLine="709"/>
      </w:pPr>
      <w:r w:rsidRPr="00944B59">
        <w:t>Для оценк</w:t>
      </w:r>
      <w:r w:rsidR="00DB5C42" w:rsidRPr="00944B59">
        <w:t>и</w:t>
      </w:r>
      <w:r w:rsidRPr="00944B59">
        <w:t xml:space="preserve"> функции дыхания была проведена регистрация параметров внешнего дыхания у свободно подвижных животных методом плетизмографии (BioSystem XA, Buxco Electronics, Inc., Коннектикут, США). Частоту дыхания (вдохов/мин) и дыхательный объем (мл/вдох) измеряли до введения ленватиниб в дозах 10, 30, 100 мг/к и через 1, 2, 4 и 8 часов после введения дозы, а минутный объем (мл/мин) рассчитывали путем умножения дыхательного объема на частоту дыхания.</w:t>
      </w:r>
    </w:p>
    <w:p w14:paraId="1AF76355" w14:textId="1FC87D98" w:rsidR="00200EBA" w:rsidRPr="00944B59" w:rsidRDefault="00200EBA" w:rsidP="00944B59">
      <w:pPr>
        <w:ind w:firstLine="709"/>
      </w:pPr>
      <w:r w:rsidRPr="00944B59">
        <w:t xml:space="preserve"> </w:t>
      </w:r>
      <w:r w:rsidR="0016034F">
        <w:t>В</w:t>
      </w:r>
      <w:r w:rsidRPr="00944B59">
        <w:t xml:space="preserve">ыяснено, что </w:t>
      </w:r>
      <w:r w:rsidR="0016034F">
        <w:t xml:space="preserve">однократное </w:t>
      </w:r>
      <w:r w:rsidRPr="00944B59">
        <w:t>пероральное введение ленватиниб в дозах 10, 30, 100 мг/кг не оказ</w:t>
      </w:r>
      <w:r w:rsidR="0016034F">
        <w:t>ыв</w:t>
      </w:r>
      <w:r w:rsidRPr="00944B59">
        <w:t xml:space="preserve">ало статистически значимого влияния на измеренные параметры дыхательной функции у самцов крыс </w:t>
      </w:r>
      <w:r w:rsidRPr="00944B59">
        <w:rPr>
          <w:iCs/>
        </w:rPr>
        <w:t>Sprague-Dawley</w:t>
      </w:r>
      <w:r w:rsidRPr="00944B59">
        <w:t xml:space="preserve"> (3).</w:t>
      </w:r>
    </w:p>
    <w:p w14:paraId="16DFAC94" w14:textId="77777777" w:rsidR="00944B59" w:rsidRPr="00944B59" w:rsidRDefault="00944B59" w:rsidP="00944B59">
      <w:pPr>
        <w:ind w:firstLine="709"/>
      </w:pPr>
    </w:p>
    <w:bookmarkEnd w:id="102"/>
    <w:p w14:paraId="1FAA6DE0" w14:textId="77777777" w:rsidR="00200EBA" w:rsidRPr="00944B59" w:rsidRDefault="00200EBA" w:rsidP="00944B59">
      <w:pPr>
        <w:rPr>
          <w:b/>
        </w:rPr>
      </w:pPr>
      <w:r w:rsidRPr="00944B59">
        <w:rPr>
          <w:b/>
        </w:rPr>
        <w:t>Влияние на печень</w:t>
      </w:r>
    </w:p>
    <w:p w14:paraId="231ECC58" w14:textId="77777777" w:rsidR="00944B59" w:rsidRPr="00944B59" w:rsidRDefault="00944B59" w:rsidP="00944B59">
      <w:pPr>
        <w:ind w:firstLine="709"/>
      </w:pPr>
    </w:p>
    <w:p w14:paraId="6845F47A" w14:textId="212853AD" w:rsidR="00200EBA" w:rsidRPr="00944B59" w:rsidRDefault="00200EBA" w:rsidP="00944B59">
      <w:pPr>
        <w:ind w:firstLine="709"/>
      </w:pPr>
      <w:r w:rsidRPr="00944B59">
        <w:t xml:space="preserve">При проведении 7-дневного исследования по выбору дозы для токсикологических исследований, ленватиниб в дозах 100, 300 и 1000 мг/кг вводили один раз в день через желудочный зонд самцам крыс </w:t>
      </w:r>
      <w:r w:rsidRPr="00944B59">
        <w:rPr>
          <w:iCs/>
        </w:rPr>
        <w:t>Sprague-Dawley</w:t>
      </w:r>
      <w:r w:rsidRPr="00944B59">
        <w:t xml:space="preserve"> (6 самцов в экспериментальной группе, 6 в контроле). При дозе 100 мг/кг наблюдалось повышение АЛТ и АСТ и патологические изменения в печени. </w:t>
      </w:r>
    </w:p>
    <w:p w14:paraId="5EC0DECF" w14:textId="0BA069CF" w:rsidR="00200EBA" w:rsidRPr="00944B59" w:rsidRDefault="00200EBA" w:rsidP="00944B59">
      <w:pPr>
        <w:ind w:firstLine="709"/>
      </w:pPr>
      <w:r w:rsidRPr="00944B59">
        <w:t xml:space="preserve">В 4-недельном исследовании у крыс </w:t>
      </w:r>
      <w:r w:rsidRPr="00944B59">
        <w:rPr>
          <w:iCs/>
        </w:rPr>
        <w:t>Sprague Dawley</w:t>
      </w:r>
      <w:r w:rsidRPr="00944B59">
        <w:t xml:space="preserve"> (по 16 самцов и самок в экспериментальных группах и контроле) при дозе ≥30 мг/кг (180 мг/м</w:t>
      </w:r>
      <w:r w:rsidRPr="00944B59">
        <w:rPr>
          <w:vertAlign w:val="superscript"/>
        </w:rPr>
        <w:t>2</w:t>
      </w:r>
      <w:r w:rsidRPr="00944B59">
        <w:t>) отмечались явления гепатотоксичности – гепатоцеллюлярный некроз при некропсии, повышение активности АЛТ и АСТ в плазме крови (3).</w:t>
      </w:r>
    </w:p>
    <w:p w14:paraId="28309A05" w14:textId="5CCFAE37" w:rsidR="00200EBA" w:rsidRPr="00944B59" w:rsidRDefault="00200EBA" w:rsidP="00944B59">
      <w:pPr>
        <w:ind w:firstLine="709"/>
      </w:pPr>
      <w:r w:rsidRPr="00944B59">
        <w:t>В 4-недельном исследовании у обезьян (по 2 самца и самки в экспериментальных группах и контроле) ленватиниб вводили перорально один раз в день через желудочный зонд в дозах 0,3, 3 или 30 мг/кг (3,6, 36 или 360 мг/м</w:t>
      </w:r>
      <w:r w:rsidRPr="00944B59">
        <w:rPr>
          <w:vertAlign w:val="superscript"/>
        </w:rPr>
        <w:t>2</w:t>
      </w:r>
      <w:r w:rsidRPr="00944B59">
        <w:t>)</w:t>
      </w:r>
      <w:r w:rsidRPr="00944B59">
        <w:rPr>
          <w:vertAlign w:val="superscript"/>
        </w:rPr>
        <w:t xml:space="preserve">. </w:t>
      </w:r>
      <w:r w:rsidRPr="00944B59">
        <w:t>У экспериментальных животных</w:t>
      </w:r>
      <w:r w:rsidRPr="00944B59">
        <w:rPr>
          <w:vertAlign w:val="superscript"/>
        </w:rPr>
        <w:t xml:space="preserve"> </w:t>
      </w:r>
      <w:r w:rsidRPr="00944B59">
        <w:t>отмечались явления гепатотоксичности (повышение АЛТ и АСТ), при некропсии отмечался артериальный фиброзный некроз в желчном пузыре (3).</w:t>
      </w:r>
    </w:p>
    <w:p w14:paraId="265B6AE5" w14:textId="77777777" w:rsidR="00944B59" w:rsidRPr="00944B59" w:rsidRDefault="00944B59" w:rsidP="00944B59">
      <w:pPr>
        <w:ind w:firstLine="709"/>
      </w:pPr>
    </w:p>
    <w:p w14:paraId="6B917E17" w14:textId="77777777" w:rsidR="00200EBA" w:rsidRPr="00944B59" w:rsidRDefault="00200EBA" w:rsidP="00944B59">
      <w:pPr>
        <w:rPr>
          <w:b/>
        </w:rPr>
      </w:pPr>
      <w:r w:rsidRPr="00944B59">
        <w:rPr>
          <w:b/>
        </w:rPr>
        <w:t>Влияние на желудочно-кишечный тракт</w:t>
      </w:r>
    </w:p>
    <w:p w14:paraId="071B0423" w14:textId="77777777" w:rsidR="00944B59" w:rsidRPr="00944B59" w:rsidRDefault="00944B59" w:rsidP="00944B59">
      <w:pPr>
        <w:ind w:firstLine="851"/>
      </w:pPr>
    </w:p>
    <w:p w14:paraId="479F351C" w14:textId="7266B716" w:rsidR="00200EBA" w:rsidRPr="00944B59" w:rsidRDefault="00200EBA" w:rsidP="00197CAF">
      <w:pPr>
        <w:ind w:firstLine="709"/>
      </w:pPr>
      <w:r w:rsidRPr="00944B59">
        <w:t xml:space="preserve">В 26-недельном исследовании у крыс </w:t>
      </w:r>
      <w:r w:rsidRPr="00944B59">
        <w:rPr>
          <w:iCs/>
          <w:lang w:val="en-US"/>
        </w:rPr>
        <w:t>Sprague</w:t>
      </w:r>
      <w:r w:rsidRPr="00944B59">
        <w:rPr>
          <w:iCs/>
        </w:rPr>
        <w:t xml:space="preserve"> </w:t>
      </w:r>
      <w:r w:rsidRPr="00944B59">
        <w:rPr>
          <w:iCs/>
          <w:lang w:val="en-US"/>
        </w:rPr>
        <w:t>Dawley</w:t>
      </w:r>
      <w:r w:rsidRPr="00944B59">
        <w:t xml:space="preserve"> (по 15 самцов и самок в экспериментальных группах и контроле) ленватиниб вводили перорально один раз в день через желудочный зонд в дозах 0,4, 2 или 10 мг/кг (2,4, 12 или 60 мг/м</w:t>
      </w:r>
      <w:r w:rsidRPr="00944B59">
        <w:rPr>
          <w:vertAlign w:val="superscript"/>
        </w:rPr>
        <w:t>2</w:t>
      </w:r>
      <w:r w:rsidRPr="00944B59">
        <w:t xml:space="preserve">). </w:t>
      </w:r>
      <w:r w:rsidR="00451447">
        <w:t>Л</w:t>
      </w:r>
      <w:r w:rsidRPr="00944B59">
        <w:t>етальн</w:t>
      </w:r>
      <w:r w:rsidR="00451447">
        <w:t>ый исход</w:t>
      </w:r>
      <w:r w:rsidRPr="00944B59">
        <w:t xml:space="preserve"> </w:t>
      </w:r>
      <w:r w:rsidR="00451447" w:rsidRPr="00944B59">
        <w:t>отмечал</w:t>
      </w:r>
      <w:r w:rsidR="00451447">
        <w:t>ся</w:t>
      </w:r>
      <w:r w:rsidR="00451447" w:rsidRPr="00944B59">
        <w:t xml:space="preserve"> </w:t>
      </w:r>
      <w:r w:rsidRPr="00944B59">
        <w:t xml:space="preserve">у 11 экспериментальных животных при дозе 10 мг/кг на 12 неделе лечения. Смерть животных наступала вследствие поражения двенадцатиперстной кишки (воспаление/кистозная дилатация, сопровождаемая </w:t>
      </w:r>
      <w:r w:rsidR="00451447" w:rsidRPr="00944B59">
        <w:t>гиперплази</w:t>
      </w:r>
      <w:r w:rsidR="00451447">
        <w:t>ей</w:t>
      </w:r>
      <w:r w:rsidR="00451447" w:rsidRPr="00944B59">
        <w:t xml:space="preserve"> </w:t>
      </w:r>
      <w:r w:rsidRPr="00944B59">
        <w:t xml:space="preserve">слизистой оболочки и некрозом медиальных артериол) </w:t>
      </w:r>
      <w:r w:rsidRPr="00944B59">
        <w:fldChar w:fldCharType="begin"/>
      </w:r>
      <w:r w:rsidRPr="00944B59">
        <w:instrText xml:space="preserve"> ADDIN ZOTERO_ITEM CSL_CITATION {"citationID":"PeVlpKhO","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41C55DA5" w14:textId="17B592DF" w:rsidR="00200EBA" w:rsidRPr="00944B59" w:rsidRDefault="00200EBA" w:rsidP="00197CAF">
      <w:pPr>
        <w:ind w:firstLine="709"/>
      </w:pPr>
      <w:r w:rsidRPr="00944B59">
        <w:t xml:space="preserve">В 4-недельном исследовании у собак </w:t>
      </w:r>
      <w:r w:rsidRPr="00944B59">
        <w:rPr>
          <w:iCs/>
        </w:rPr>
        <w:t>(</w:t>
      </w:r>
      <w:r w:rsidRPr="00944B59">
        <w:t>по 3 самца и самки в экспериментальных группах и контроле</w:t>
      </w:r>
      <w:r w:rsidRPr="00944B59">
        <w:rPr>
          <w:iCs/>
        </w:rPr>
        <w:t xml:space="preserve">) </w:t>
      </w:r>
      <w:r w:rsidRPr="00944B59">
        <w:t>ленватиниб вводили перорально один раз в день через желудочный зонд в дозах 0,01 и 0,5 мг/кг один раз в день в течение 28 дней. Летальных исходов не было. Клинические признаки желудочно-кишечной токсичности включали водянистый стул у собак, получавши</w:t>
      </w:r>
      <w:r w:rsidR="00197CAF">
        <w:t>х</w:t>
      </w:r>
      <w:r w:rsidRPr="00944B59">
        <w:t xml:space="preserve"> ленватиниб в дозе 0,5 мг/кг (10 мг/м</w:t>
      </w:r>
      <w:r w:rsidRPr="00944B59">
        <w:rPr>
          <w:vertAlign w:val="superscript"/>
        </w:rPr>
        <w:t>2</w:t>
      </w:r>
      <w:r w:rsidRPr="00944B59">
        <w:t xml:space="preserve">). Гистологические данные при дозе 0,5 мг/кг включали фиброзный некроз желчного пузыря, гломерулопатию и лимфоидное истощение/некроз в тощей и подвздошной кишках </w:t>
      </w:r>
      <w:r w:rsidRPr="00944B59">
        <w:fldChar w:fldCharType="begin"/>
      </w:r>
      <w:r w:rsidRPr="00944B59">
        <w:instrText xml:space="preserve"> ADDIN ZOTERO_ITEM CSL_CITATION {"citationID":"hJselshn","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 xml:space="preserve">. </w:t>
      </w:r>
    </w:p>
    <w:p w14:paraId="4BA6610D" w14:textId="46F6E61E" w:rsidR="00200EBA" w:rsidRPr="00944B59" w:rsidRDefault="00200EBA" w:rsidP="00197CAF">
      <w:pPr>
        <w:ind w:firstLine="709"/>
      </w:pPr>
      <w:r w:rsidRPr="00944B59">
        <w:lastRenderedPageBreak/>
        <w:t>В 4-недельном исследовании у обезьян (по 2 самца и самки в экспериментальных группах и контроле) ленватиниб вводили перорально один раз в день через желудочный зонд в дозах 0,3, 3 или 30 мг/кг (3,6, 36 или 360 мг/м</w:t>
      </w:r>
      <w:r w:rsidRPr="00944B59">
        <w:rPr>
          <w:vertAlign w:val="superscript"/>
        </w:rPr>
        <w:t>2</w:t>
      </w:r>
      <w:r w:rsidRPr="00944B59">
        <w:t>).</w:t>
      </w:r>
      <w:r w:rsidR="00197CAF">
        <w:rPr>
          <w:vertAlign w:val="superscript"/>
        </w:rPr>
        <w:t xml:space="preserve"> </w:t>
      </w:r>
      <w:r w:rsidRPr="00944B59">
        <w:t xml:space="preserve">Одна самка, получавшая ленватиниб в дозе 30 мг/кг, умерла на 21-й день из-за потери массы тела, связанной с анорексией. Основными органами токсичности ленватиниба были органы </w:t>
      </w:r>
      <w:r w:rsidR="002659C2" w:rsidRPr="00944B59">
        <w:t>ЖКТ</w:t>
      </w:r>
      <w:r w:rsidRPr="00944B59">
        <w:t xml:space="preserve"> (водянистый стул, снижение массы тела и потребления пищи, дегенерация медиальных артерий в желудке и слепой кишке) </w:t>
      </w:r>
      <w:r w:rsidRPr="00944B59">
        <w:fldChar w:fldCharType="begin"/>
      </w:r>
      <w:r w:rsidRPr="00944B59">
        <w:instrText xml:space="preserve"> ADDIN ZOTERO_ITEM CSL_CITATION {"citationID":"DexAxeFu","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48E60EF5" w14:textId="6295835B" w:rsidR="00200EBA" w:rsidRPr="00944B59" w:rsidRDefault="00200EBA" w:rsidP="00197CAF">
      <w:pPr>
        <w:ind w:firstLine="709"/>
      </w:pPr>
      <w:r w:rsidRPr="00944B59">
        <w:t>В 39-недельном исследовании у обезьян (по 2 самца и самки в экспериментальных группах и контроле, яванские макаки) ленватиниб вводили перорально один раз в день через желудочный зонд в дозах 0,1, 0,5 или 3 мг/кг (1,2, 6 или 36 мг/м</w:t>
      </w:r>
      <w:r w:rsidRPr="00944B59">
        <w:rPr>
          <w:vertAlign w:val="superscript"/>
        </w:rPr>
        <w:t>2</w:t>
      </w:r>
      <w:r w:rsidRPr="00944B59">
        <w:t>). Один самец яванской макаки, получивший ленватиниб в дозе 3 мг/кг, был усыплен в состоянии</w:t>
      </w:r>
      <w:r w:rsidR="00451447">
        <w:t xml:space="preserve"> агонии</w:t>
      </w:r>
      <w:r w:rsidRPr="00944B59">
        <w:t xml:space="preserve"> на 51-й день. У него отмечались воспалительные изменения в нижних отделах толстой кишки в сочетании с тяжелыми изменениями в двенадцатиперстной кишке. Основными органами-мишенями </w:t>
      </w:r>
      <w:r w:rsidR="00451447" w:rsidRPr="00944B59">
        <w:t>токсич</w:t>
      </w:r>
      <w:r w:rsidR="00451447">
        <w:t>еского воздействия</w:t>
      </w:r>
      <w:r w:rsidR="00451447" w:rsidRPr="00944B59">
        <w:t xml:space="preserve"> </w:t>
      </w:r>
      <w:r w:rsidRPr="00944B59">
        <w:t xml:space="preserve">являлись органы </w:t>
      </w:r>
      <w:r w:rsidR="002659C2" w:rsidRPr="00944B59">
        <w:t>ЖКТ</w:t>
      </w:r>
      <w:r w:rsidRPr="00944B59">
        <w:t xml:space="preserve"> (двенадцатиперстная кишка, желчный пузырь, поджелудочная железа) </w:t>
      </w:r>
      <w:r w:rsidRPr="00944B59">
        <w:fldChar w:fldCharType="begin"/>
      </w:r>
      <w:r w:rsidRPr="00944B59">
        <w:instrText xml:space="preserve"> ADDIN ZOTERO_ITEM CSL_CITATION {"citationID":"iF1YqjtM","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22CB8793" w14:textId="77777777" w:rsidR="00944B59" w:rsidRPr="00944B59" w:rsidRDefault="00944B59" w:rsidP="00944B59">
      <w:pPr>
        <w:ind w:firstLine="851"/>
      </w:pPr>
    </w:p>
    <w:p w14:paraId="3CD8A1AC" w14:textId="5E74F52D" w:rsidR="00200EBA" w:rsidRPr="00944B59" w:rsidRDefault="00200EBA" w:rsidP="00944B59">
      <w:pPr>
        <w:rPr>
          <w:b/>
        </w:rPr>
      </w:pPr>
      <w:r w:rsidRPr="00944B59">
        <w:rPr>
          <w:b/>
        </w:rPr>
        <w:t>Влияние на мочевыделительную систему</w:t>
      </w:r>
    </w:p>
    <w:p w14:paraId="57A7F0A6" w14:textId="77777777" w:rsidR="00944B59" w:rsidRPr="00944B59" w:rsidRDefault="00944B59" w:rsidP="00944B59">
      <w:pPr>
        <w:ind w:firstLine="851"/>
      </w:pPr>
    </w:p>
    <w:p w14:paraId="5DBF2710" w14:textId="5CC5565F" w:rsidR="00200EBA" w:rsidRPr="00944B59" w:rsidRDefault="00200EBA" w:rsidP="00451447">
      <w:pPr>
        <w:ind w:firstLine="709"/>
      </w:pPr>
      <w:r w:rsidRPr="00944B59">
        <w:t xml:space="preserve">В 26-недельном исследовании у крыс </w:t>
      </w:r>
      <w:r w:rsidRPr="00944B59">
        <w:rPr>
          <w:iCs/>
          <w:lang w:val="en-US"/>
        </w:rPr>
        <w:t>Sprague</w:t>
      </w:r>
      <w:r w:rsidRPr="00944B59">
        <w:rPr>
          <w:iCs/>
        </w:rPr>
        <w:t xml:space="preserve"> </w:t>
      </w:r>
      <w:r w:rsidRPr="00944B59">
        <w:rPr>
          <w:iCs/>
          <w:lang w:val="en-US"/>
        </w:rPr>
        <w:t>Dawley</w:t>
      </w:r>
      <w:r w:rsidRPr="00944B59">
        <w:t xml:space="preserve"> (по 15 самцов и самок в экспериментальных группах и контроле) ленватиниб вводили перорально один раз в день через желудочный зонд в дозах 0,4, 2 или 10 мг/кг (2,4, 12 или 60 мг/м</w:t>
      </w:r>
      <w:r w:rsidRPr="00944B59">
        <w:rPr>
          <w:vertAlign w:val="superscript"/>
        </w:rPr>
        <w:t>2</w:t>
      </w:r>
      <w:r w:rsidRPr="00944B59">
        <w:t xml:space="preserve">). </w:t>
      </w:r>
      <w:r w:rsidR="00451447">
        <w:t>Смертельный исход</w:t>
      </w:r>
      <w:r w:rsidR="00451447" w:rsidRPr="00944B59">
        <w:t xml:space="preserve"> отмечал</w:t>
      </w:r>
      <w:r w:rsidR="00451447">
        <w:t>ся</w:t>
      </w:r>
      <w:r w:rsidR="00451447" w:rsidRPr="00944B59">
        <w:t xml:space="preserve"> </w:t>
      </w:r>
      <w:r w:rsidRPr="00944B59">
        <w:t>у 11 экспериментальных животных при дозе</w:t>
      </w:r>
      <w:r w:rsidR="00197CAF">
        <w:t xml:space="preserve"> 10 мг/кг на 12 неделе лечения. </w:t>
      </w:r>
      <w:r w:rsidRPr="00944B59">
        <w:t xml:space="preserve">У погибших животных отмечалось поражение почек (гломерулопатия и гломерулонефропатия) </w:t>
      </w:r>
      <w:r w:rsidRPr="00944B59">
        <w:fldChar w:fldCharType="begin"/>
      </w:r>
      <w:r w:rsidRPr="00944B59">
        <w:instrText xml:space="preserve"> ADDIN ZOTERO_ITEM CSL_CITATION {"citationID":"BPqRnSm2","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094A7A04" w14:textId="0D52218E" w:rsidR="00200EBA" w:rsidRPr="00944B59" w:rsidRDefault="00200EBA" w:rsidP="00451447">
      <w:pPr>
        <w:ind w:firstLine="709"/>
      </w:pPr>
      <w:r w:rsidRPr="00944B59">
        <w:t>В исследовании у обезьян (яванские макаки) ленватиниб вводили перорально один раз в день через желудочный зонд в дозах 0,3, 3 или 30 мг/кг (3,6, 36 или 360 мг/м</w:t>
      </w:r>
      <w:r w:rsidRPr="00944B59">
        <w:rPr>
          <w:vertAlign w:val="superscript"/>
        </w:rPr>
        <w:t>2</w:t>
      </w:r>
      <w:r w:rsidRPr="00944B59">
        <w:t>) в течение 4 недель и 0,1, 0,5 или 3 мг/кг (1,2, 6 или 36 мг/м</w:t>
      </w:r>
      <w:r w:rsidRPr="00944B59">
        <w:rPr>
          <w:vertAlign w:val="superscript"/>
        </w:rPr>
        <w:t>2</w:t>
      </w:r>
      <w:r w:rsidRPr="00944B59">
        <w:t>) в течение 39 недель. Основными органами-мишенями токсичности являлись почки. Протеинурия отмечалась при дозе 3 мг/кг (36 мг/м</w:t>
      </w:r>
      <w:r w:rsidRPr="00944B59">
        <w:rPr>
          <w:vertAlign w:val="superscript"/>
        </w:rPr>
        <w:t>2</w:t>
      </w:r>
      <w:r w:rsidRPr="00944B59">
        <w:t xml:space="preserve">) </w:t>
      </w:r>
      <w:r w:rsidRPr="00944B59">
        <w:fldChar w:fldCharType="begin"/>
      </w:r>
      <w:r w:rsidRPr="00944B59">
        <w:instrText xml:space="preserve"> ADDIN ZOTERO_ITEM CSL_CITATION {"citationID":"Zrqy6oFo","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22DE0A92" w14:textId="77777777" w:rsidR="00944B59" w:rsidRPr="00944B59" w:rsidRDefault="00944B59" w:rsidP="00944B59">
      <w:pPr>
        <w:ind w:firstLine="851"/>
      </w:pPr>
    </w:p>
    <w:p w14:paraId="09379FD5" w14:textId="77777777" w:rsidR="00200EBA" w:rsidRPr="00944B59" w:rsidRDefault="00200EBA" w:rsidP="00944B59">
      <w:pPr>
        <w:rPr>
          <w:b/>
        </w:rPr>
      </w:pPr>
      <w:r w:rsidRPr="00944B59">
        <w:rPr>
          <w:b/>
        </w:rPr>
        <w:t>Влияние на кроветворную систему</w:t>
      </w:r>
    </w:p>
    <w:p w14:paraId="05F2B50D" w14:textId="77777777" w:rsidR="00944B59" w:rsidRPr="00944B59" w:rsidRDefault="00944B59" w:rsidP="00944B59">
      <w:pPr>
        <w:ind w:firstLine="851"/>
      </w:pPr>
    </w:p>
    <w:p w14:paraId="35FB6095" w14:textId="380DD6B5" w:rsidR="00200EBA" w:rsidRPr="00944B59" w:rsidRDefault="00200EBA" w:rsidP="00197CAF">
      <w:pPr>
        <w:ind w:firstLine="709"/>
      </w:pPr>
      <w:r w:rsidRPr="00944B59">
        <w:t xml:space="preserve">При проведении 7-дневного исследования по выбору дозы для токсикологических исследований, ленватиниб в дозах 100, 300 и 1000 мг/кг вводили один раз в день через желудочный зонд самцам крыс </w:t>
      </w:r>
      <w:r w:rsidRPr="00944B59">
        <w:rPr>
          <w:iCs/>
        </w:rPr>
        <w:t>Sprague-Dawley</w:t>
      </w:r>
      <w:r w:rsidRPr="00944B59">
        <w:t xml:space="preserve"> (6 самцов в экспериментальной группе, 6 в контроле). При дозе 100 мг/кг наблюдалось снижение количества тромбоцитов.</w:t>
      </w:r>
    </w:p>
    <w:p w14:paraId="07B5026F" w14:textId="7708EB84" w:rsidR="00200EBA" w:rsidRPr="00944B59" w:rsidRDefault="00200EBA" w:rsidP="00197CAF">
      <w:pPr>
        <w:ind w:firstLine="709"/>
      </w:pPr>
      <w:r w:rsidRPr="00944B59">
        <w:t xml:space="preserve">В 4-недельном исследовании у крыс </w:t>
      </w:r>
      <w:r w:rsidRPr="00944B59">
        <w:rPr>
          <w:iCs/>
        </w:rPr>
        <w:t>Sprague Dawley</w:t>
      </w:r>
      <w:r w:rsidRPr="00944B59">
        <w:t xml:space="preserve"> (по 16 самцов и самок в экспериментальных группах и контроле) при дозе ≥30 мг/кг (180 мг/м</w:t>
      </w:r>
      <w:r w:rsidRPr="00944B59">
        <w:rPr>
          <w:vertAlign w:val="superscript"/>
        </w:rPr>
        <w:t>2</w:t>
      </w:r>
      <w:r w:rsidRPr="00944B59">
        <w:t xml:space="preserve">) отмечались явления гематотоксичности, проявлявшиеся в поражении </w:t>
      </w:r>
      <w:r w:rsidR="00451447">
        <w:t>стволовых клеток крови</w:t>
      </w:r>
      <w:r w:rsidRPr="00944B59">
        <w:t>, снижении уровня гемоглобина и количества эритроцитов (3).</w:t>
      </w:r>
    </w:p>
    <w:p w14:paraId="462B08AF" w14:textId="5FC472F6" w:rsidR="00200EBA" w:rsidRPr="00944B59" w:rsidRDefault="00200EBA" w:rsidP="00197CAF">
      <w:pPr>
        <w:ind w:firstLine="709"/>
      </w:pPr>
      <w:r w:rsidRPr="00944B59">
        <w:t>В 39-недельном исследовании у обезьян (по 2 самца и самки в экспериментальных группах и контроле, яванские макаки) ленватиниб вводили перорально один раз в день через желудочный зонд в дозах 0,1, 0,5 или 3 мг/кг (1,2, 6 или 36 мг/м</w:t>
      </w:r>
      <w:r w:rsidRPr="00944B59">
        <w:rPr>
          <w:vertAlign w:val="superscript"/>
        </w:rPr>
        <w:t>2</w:t>
      </w:r>
      <w:r w:rsidRPr="00944B59">
        <w:t>). Основными орган</w:t>
      </w:r>
      <w:r w:rsidR="00175E9A" w:rsidRPr="00944B59">
        <w:t>ами</w:t>
      </w:r>
      <w:r w:rsidRPr="00944B59">
        <w:t>-</w:t>
      </w:r>
      <w:r w:rsidR="00175E9A" w:rsidRPr="00944B59">
        <w:t xml:space="preserve">мишенями </w:t>
      </w:r>
      <w:r w:rsidRPr="00944B59">
        <w:t xml:space="preserve">токсичности являлись тимус и селезенка </w:t>
      </w:r>
      <w:r w:rsidRPr="00944B59">
        <w:fldChar w:fldCharType="begin"/>
      </w:r>
      <w:r w:rsidRPr="00944B59">
        <w:instrText xml:space="preserve"> ADDIN ZOTERO_ITEM CSL_CITATION {"citationID":"eAfy8Cib","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0E7B41CE" w14:textId="77777777" w:rsidR="00944B59" w:rsidRPr="00944B59" w:rsidRDefault="00944B59" w:rsidP="00944B59">
      <w:pPr>
        <w:ind w:firstLine="851"/>
      </w:pPr>
    </w:p>
    <w:p w14:paraId="2556C7A8" w14:textId="77777777" w:rsidR="00E36A78" w:rsidRDefault="00E36A78" w:rsidP="00944B59">
      <w:pPr>
        <w:rPr>
          <w:b/>
        </w:rPr>
        <w:sectPr w:rsidR="00E36A78" w:rsidSect="00AB01E2">
          <w:pgSz w:w="11906" w:h="16838"/>
          <w:pgMar w:top="1134" w:right="849" w:bottom="1134" w:left="1701" w:header="708" w:footer="709" w:gutter="0"/>
          <w:cols w:space="708"/>
          <w:docGrid w:linePitch="360"/>
        </w:sectPr>
      </w:pPr>
    </w:p>
    <w:p w14:paraId="7BF8E96D" w14:textId="4B841642" w:rsidR="00200EBA" w:rsidRPr="00944B59" w:rsidRDefault="00200EBA" w:rsidP="00944B59">
      <w:pPr>
        <w:rPr>
          <w:b/>
        </w:rPr>
      </w:pPr>
      <w:r w:rsidRPr="00944B59">
        <w:rPr>
          <w:b/>
        </w:rPr>
        <w:lastRenderedPageBreak/>
        <w:t xml:space="preserve">Сосудистые поражения </w:t>
      </w:r>
    </w:p>
    <w:p w14:paraId="5F050BB3" w14:textId="77777777" w:rsidR="00944B59" w:rsidRPr="00944B59" w:rsidRDefault="00944B59" w:rsidP="00944B59">
      <w:pPr>
        <w:ind w:firstLine="851"/>
      </w:pPr>
    </w:p>
    <w:p w14:paraId="17200238" w14:textId="3B1D34CC" w:rsidR="00200EBA" w:rsidRPr="00944B59" w:rsidRDefault="00200EBA" w:rsidP="00197CAF">
      <w:pPr>
        <w:ind w:firstLine="709"/>
      </w:pPr>
      <w:r w:rsidRPr="00944B59">
        <w:t xml:space="preserve">В 26-недельном исследовании у крыс </w:t>
      </w:r>
      <w:r w:rsidRPr="00944B59">
        <w:rPr>
          <w:iCs/>
          <w:lang w:val="en-US"/>
        </w:rPr>
        <w:t>Sprague</w:t>
      </w:r>
      <w:r w:rsidRPr="00944B59">
        <w:rPr>
          <w:iCs/>
        </w:rPr>
        <w:t xml:space="preserve"> </w:t>
      </w:r>
      <w:r w:rsidRPr="00944B59">
        <w:rPr>
          <w:iCs/>
          <w:lang w:val="en-US"/>
        </w:rPr>
        <w:t>Dawley</w:t>
      </w:r>
      <w:r w:rsidRPr="00944B59">
        <w:t xml:space="preserve"> (по 15 самцов и самок в экспериментальных группах и контроле) ленватиниб вводили перорально один раз в день через желудочный зонд в дозах 0,4, 2 или 10 мг/кг (2,4, 12 или 60 мг/м</w:t>
      </w:r>
      <w:r w:rsidRPr="00944B59">
        <w:rPr>
          <w:vertAlign w:val="superscript"/>
        </w:rPr>
        <w:t>2</w:t>
      </w:r>
      <w:r w:rsidRPr="00944B59">
        <w:t xml:space="preserve">). Сосудистые изменения в 26-недельном исследовании на крысах были связаны с кровоизлиянием в надпочечники и двенадцатиперстную кишку </w:t>
      </w:r>
      <w:r w:rsidR="00175E9A" w:rsidRPr="00944B59">
        <w:t>при дозе</w:t>
      </w:r>
      <w:r w:rsidRPr="00944B59">
        <w:t xml:space="preserve"> 10 мг/кг (60 мг/м</w:t>
      </w:r>
      <w:r w:rsidRPr="00944B59">
        <w:rPr>
          <w:vertAlign w:val="superscript"/>
        </w:rPr>
        <w:t>2</w:t>
      </w:r>
      <w:r w:rsidRPr="00944B59">
        <w:t xml:space="preserve">). Также кровоизлияние наблюдалось в задних конечностях у одной крысы, которой </w:t>
      </w:r>
      <w:r w:rsidR="00451447">
        <w:t xml:space="preserve">ленватиниб </w:t>
      </w:r>
      <w:r w:rsidRPr="00944B59">
        <w:t xml:space="preserve">вводили </w:t>
      </w:r>
      <w:r w:rsidR="00451447">
        <w:t xml:space="preserve">в дозе </w:t>
      </w:r>
      <w:r w:rsidRPr="00944B59">
        <w:t xml:space="preserve">10 мг/кг. Сосудистые поражения, связанные с фармакологией ленватиниба, наблюдались во многих тканях крыс после 26 недель лечения ленватинибом, включая артериит в общем желчном протоке и поджелудочной железе и некроз медиальных артериол в почках, желудке, двенадцатиперстной кишке, жировой ткани, яичках и селезенке </w:t>
      </w:r>
      <w:r w:rsidRPr="00944B59">
        <w:fldChar w:fldCharType="begin"/>
      </w:r>
      <w:r w:rsidRPr="00944B59">
        <w:instrText xml:space="preserve"> ADDIN ZOTERO_ITEM CSL_CITATION {"citationID":"zKxoNJr4","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 xml:space="preserve">. </w:t>
      </w:r>
    </w:p>
    <w:p w14:paraId="4201EF7E" w14:textId="06CAB0BF" w:rsidR="00200EBA" w:rsidRPr="00944B59" w:rsidRDefault="00200EBA" w:rsidP="00197CAF">
      <w:pPr>
        <w:ind w:firstLine="709"/>
      </w:pPr>
      <w:r w:rsidRPr="00944B59">
        <w:t>В исследовании у обезьян (яванские макаки) ленватиниб вводили перорально один раз в день через желудочный зонд в дозах 0,3, 3 или 30 мг/кг (3,6, 36 или 360 мг/м</w:t>
      </w:r>
      <w:r w:rsidRPr="00944B59">
        <w:rPr>
          <w:vertAlign w:val="superscript"/>
        </w:rPr>
        <w:t>2</w:t>
      </w:r>
      <w:r w:rsidRPr="00944B59">
        <w:t>) в течение 4 недель. Наблюдаемые сосудистые изменения у обезьян были связаны с очаговым кровотечением в кишечнике и желчном пузыре при уровне дозы 30 мг/кг (360 мг/м</w:t>
      </w:r>
      <w:r w:rsidRPr="00944B59">
        <w:rPr>
          <w:vertAlign w:val="superscript"/>
        </w:rPr>
        <w:t>2</w:t>
      </w:r>
      <w:r w:rsidRPr="00944B59">
        <w:t>) и в сосудистом сплетении при уровне дозы ≥3 мг/кг (36</w:t>
      </w:r>
      <w:r w:rsidR="009D35C0" w:rsidRPr="00944B59">
        <w:t xml:space="preserve"> </w:t>
      </w:r>
      <w:r w:rsidRPr="00944B59">
        <w:t>мг/м</w:t>
      </w:r>
      <w:r w:rsidRPr="00944B59">
        <w:rPr>
          <w:vertAlign w:val="superscript"/>
        </w:rPr>
        <w:t>2</w:t>
      </w:r>
      <w:r w:rsidRPr="00944B59">
        <w:t xml:space="preserve">) </w:t>
      </w:r>
      <w:r w:rsidRPr="00944B59">
        <w:fldChar w:fldCharType="begin"/>
      </w:r>
      <w:r w:rsidRPr="00944B59">
        <w:instrText xml:space="preserve"> ADDIN ZOTERO_ITEM CSL_CITATION {"citationID":"33jcCNsb","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5F4D83BF" w14:textId="28EB3334" w:rsidR="00200EBA" w:rsidRPr="00944B59" w:rsidRDefault="00200EBA" w:rsidP="00197CAF">
      <w:pPr>
        <w:ind w:firstLine="709"/>
      </w:pPr>
      <w:r w:rsidRPr="00944B59">
        <w:t>В 39-недельном исследовании у обезьян (по 2 самца и самки в экспериментальных группах и контроле, яванские макаки) ленватиниб вводили перорально один раз в день через желудочный зонд в дозах 0,1, 0,5 или 3 мг/кг (1,2, 6 или 36 мг/м</w:t>
      </w:r>
      <w:r w:rsidRPr="00944B59">
        <w:rPr>
          <w:vertAlign w:val="superscript"/>
        </w:rPr>
        <w:t>2</w:t>
      </w:r>
      <w:r w:rsidRPr="00944B59">
        <w:t xml:space="preserve">). Связанные с ленватинибом сосудистые поражения, наблюдаемые у обезьян после 39 недель, включали фиброзный некроз артериол в двенадцатиперстной кишке, желчном пузыре и сосудистом сплетении </w:t>
      </w:r>
      <w:r w:rsidRPr="00944B59">
        <w:fldChar w:fldCharType="begin"/>
      </w:r>
      <w:r w:rsidRPr="00944B59">
        <w:instrText xml:space="preserve"> ADDIN ZOTERO_ITEM CSL_CITATION {"citationID":"DIFLRhSM","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 xml:space="preserve">. </w:t>
      </w:r>
    </w:p>
    <w:p w14:paraId="3BC42176" w14:textId="35829015" w:rsidR="00200EBA" w:rsidRPr="00944B59" w:rsidRDefault="00200EBA" w:rsidP="00197CAF">
      <w:pPr>
        <w:ind w:firstLine="709"/>
      </w:pPr>
      <w:r w:rsidRPr="00944B59">
        <w:t>Эозинофильный экссудат в сосудистом сплетении наблюдался через 26 и 39 недель после введения ленватиниба крысам и обезьянам в дозах 60 мг/м</w:t>
      </w:r>
      <w:r w:rsidRPr="00944B59">
        <w:rPr>
          <w:vertAlign w:val="superscript"/>
        </w:rPr>
        <w:t>2</w:t>
      </w:r>
      <w:r w:rsidRPr="00944B59">
        <w:t xml:space="preserve"> и 36 мг/м</w:t>
      </w:r>
      <w:r w:rsidRPr="00944B59">
        <w:rPr>
          <w:vertAlign w:val="superscript"/>
        </w:rPr>
        <w:t>2</w:t>
      </w:r>
      <w:r w:rsidRPr="00944B59">
        <w:t xml:space="preserve"> соответственно. У одной крысы наблюдалось очаговое ишемическое размягчение коры головного мозга при воздействии ленватиниба</w:t>
      </w:r>
      <w:r w:rsidR="00451447">
        <w:t>,</w:t>
      </w:r>
      <w:r w:rsidRPr="00944B59">
        <w:t xml:space="preserve"> примерно в 9–39 раз превышающем клиническое воздействие по AUC в рекомендуемой дозе для человека </w:t>
      </w:r>
      <w:r w:rsidRPr="00944B59">
        <w:fldChar w:fldCharType="begin"/>
      </w:r>
      <w:r w:rsidRPr="00944B59">
        <w:instrText xml:space="preserve"> ADDIN ZOTERO_ITEM CSL_CITATION {"citationID":"sHjsZhVt","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6E4474FF" w14:textId="77777777" w:rsidR="00200EBA" w:rsidRDefault="00200EBA" w:rsidP="00200EBA">
      <w:pPr>
        <w:spacing w:before="240" w:after="240"/>
        <w:outlineLvl w:val="2"/>
        <w:rPr>
          <w:b/>
          <w:color w:val="000000" w:themeColor="text1"/>
        </w:rPr>
      </w:pPr>
      <w:bookmarkStart w:id="103" w:name="_Toc126059716"/>
      <w:r w:rsidRPr="005E6358">
        <w:rPr>
          <w:b/>
          <w:color w:val="000000" w:themeColor="text1"/>
        </w:rPr>
        <w:t>3.1.</w:t>
      </w:r>
      <w:r>
        <w:rPr>
          <w:b/>
          <w:color w:val="000000" w:themeColor="text1"/>
        </w:rPr>
        <w:t>5</w:t>
      </w:r>
      <w:r w:rsidRPr="005E6358">
        <w:rPr>
          <w:b/>
          <w:color w:val="000000" w:themeColor="text1"/>
        </w:rPr>
        <w:t>. Фармакодинамические лекарственные взаимодействия</w:t>
      </w:r>
      <w:bookmarkEnd w:id="103"/>
    </w:p>
    <w:p w14:paraId="53493F44" w14:textId="37354024" w:rsidR="00200EBA" w:rsidRDefault="00200EBA" w:rsidP="00197CAF">
      <w:pPr>
        <w:ind w:firstLine="709"/>
      </w:pPr>
      <w:r w:rsidRPr="00DE3273">
        <w:t xml:space="preserve">Ингибиторы ангиогенеза, такие как ленватиниб и сорафениб, и ингибитор иммунных контрольных точек ниволумаб </w:t>
      </w:r>
      <w:r>
        <w:t xml:space="preserve">применяются </w:t>
      </w:r>
      <w:r w:rsidRPr="00DE3273">
        <w:t xml:space="preserve">для противоопухолевой терапии прогрессирующей </w:t>
      </w:r>
      <w:r w:rsidR="00543694">
        <w:t>ГЦК</w:t>
      </w:r>
      <w:r>
        <w:t>.</w:t>
      </w:r>
      <w:r w:rsidRPr="00DE3273">
        <w:t xml:space="preserve"> Комбинированное лечение, включающее ингибиторы ангиогенеза плюс ингибитор иммунных контрольных точек, является многообещающим вариантом для улучшения клинического эффекта у пациентов с </w:t>
      </w:r>
      <w:r w:rsidR="006C7E4D">
        <w:t>ГЦК</w:t>
      </w:r>
      <w:r>
        <w:t xml:space="preserve">. </w:t>
      </w:r>
      <w:r w:rsidR="00451447">
        <w:t>Ис</w:t>
      </w:r>
      <w:r w:rsidRPr="00DE3273">
        <w:t>следова</w:t>
      </w:r>
      <w:r>
        <w:t>на</w:t>
      </w:r>
      <w:r w:rsidRPr="00DE3273">
        <w:t xml:space="preserve"> противоопухолев</w:t>
      </w:r>
      <w:r>
        <w:t>ая</w:t>
      </w:r>
      <w:r w:rsidRPr="00DE3273">
        <w:t xml:space="preserve"> и иммуномодулирующ</w:t>
      </w:r>
      <w:r>
        <w:t>ая</w:t>
      </w:r>
      <w:r w:rsidRPr="00DE3273">
        <w:t xml:space="preserve"> активность ленватиниба и комбинированная противоопухолевая активность ленватиниба и антител против запрограммированной гибели клеток 1 (PD-1) в сингенной модели </w:t>
      </w:r>
      <w:r w:rsidRPr="00EA515E">
        <w:rPr>
          <w:i/>
          <w:iCs/>
        </w:rPr>
        <w:t>HCC Hepa1-6</w:t>
      </w:r>
      <w:r w:rsidRPr="00DE3273">
        <w:t xml:space="preserve"> у мышей. </w:t>
      </w:r>
      <w:r w:rsidR="00451447">
        <w:t>Установлено</w:t>
      </w:r>
      <w:r w:rsidRPr="00DE3273">
        <w:t xml:space="preserve">, что противоопухолевая активность ленватиниба и сорафениба не отличалась у мышей с иммунодефицитом, но ленватиниб проявлял более сильную противоопухолевую активность, чем сорафениб у иммунокомпетентных мышей. Противоопухолевая активность ленватиниба была выше у иммунокомпетентных мышей, чем у мышей с иммунодефицитом и ослаблялась при истощении CD8+ Т-клеток. Лечение ленватинибом в сочетании с антителом к PD-1 приводило к более выраженной регрессии опухоли и более высокой частоте ответа по сравнению с любым лечением по отдельности у иммунокомпетентных мышей. Анализ секвенирования РНК одиночных клеток показал, что лечение </w:t>
      </w:r>
      <w:r w:rsidR="00451447">
        <w:t xml:space="preserve">комбинацией </w:t>
      </w:r>
      <w:r w:rsidR="00451447" w:rsidRPr="00DE3273">
        <w:lastRenderedPageBreak/>
        <w:t>ленватиниб</w:t>
      </w:r>
      <w:r w:rsidR="00451447">
        <w:t>+</w:t>
      </w:r>
      <w:r w:rsidRPr="00DE3273">
        <w:t xml:space="preserve">антитело против PD-1 или </w:t>
      </w:r>
      <w:r w:rsidR="00451447">
        <w:t>ленватинибом в виде монотерапии</w:t>
      </w:r>
      <w:r w:rsidR="00451447" w:rsidRPr="00DE3273">
        <w:t xml:space="preserve"> </w:t>
      </w:r>
      <w:r w:rsidRPr="00DE3273">
        <w:t xml:space="preserve">снижало долю популяции моноцитов и макрофагов и увеличивало долю популяции CD8+ Т-клеток. Эти данные свидетельствуют о том, что ленватиниб обладает иммуномодулирующей активностью, которая </w:t>
      </w:r>
      <w:r>
        <w:t>усиливает</w:t>
      </w:r>
      <w:r w:rsidRPr="00DE3273">
        <w:t xml:space="preserve"> противоопухолев</w:t>
      </w:r>
      <w:r>
        <w:t>ую</w:t>
      </w:r>
      <w:r w:rsidRPr="00DE3273">
        <w:t xml:space="preserve"> активност</w:t>
      </w:r>
      <w:r>
        <w:t>ь</w:t>
      </w:r>
      <w:r w:rsidRPr="00DE3273">
        <w:t xml:space="preserve"> ленватиниба и усиливает противоопухолевую активность при комбинированном лечении с антителом против PD-1 </w:t>
      </w:r>
      <w:r>
        <w:fldChar w:fldCharType="begin"/>
      </w:r>
      <w:r>
        <w:instrText xml:space="preserve"> ADDIN ZOTERO_ITEM CSL_CITATION {"citationID":"NopM8r6d","properties":{"formattedCitation":"[11]","plainCitation":"[11]","noteIndex":0},"citationItems":[{"id":2749,"uris":["http://zotero.org/users/5483459/items/MFXYR4ZH"],"itemData":{"id":2749,"type":"article-journal","abstract":"Angiogenesis inhibitors such as lenvatinib and sorafenib, and an immune checkpoint inhibitor (ICI), nivolumab, are used for anticancer therapies against advanced hepatocellular carcinoma (HCC). Combination treatments comprising angiogenesis inhibitors plus ICIs are promising options for improving clinical benefits in HCC patients, and clinical trials are ongoing. Here, we investigated the antitumor and immunomodulatory activities of lenvatinib (a multiple receptor tyrosine kinase inhibitor targeting vascular endothelial growth factor receptor 1-3, fibroblast growth factor receptor 1-4, platelet-derived growth factor receptor α, KIT and RET) and the combined antitumor activity of lenvatinib plus anti-programmed cell death 1 (PD-1) antibody in the Hepa1-6 mouse HCC syngeneic model. We found that the antitumor activities of lenvatinib and sorafenib were not different in immunodeficient mice, but lenvatinib showed more potent antitumor activity than sorafenib in immunocompetent mice. The antitumor activity of lenvatinib was greater in immunocompetent mice than in immunodeficient mice and was attenuated by CD8+ T cell depletion. Treatment with lenvatinib plus anti-PD-1 antibody resulted in more tumor regression and a higher response rate compared with either treatment alone in immunocompetent mice. Single-cell RNA sequencing analysis demonstrated that treatment with lenvatinib with or without anti-PD-1 antibody decreased the proportion of monocytes and macrophages population and increased that of CD8+ T cell populations. These data suggest that lenvatinib has immunomodulatory activity that contributes to the antitumor activity of lenvatinib and enhances the antitumor activity in combination treatment with anti-PD-1 antibody. Combination treatment of lenvatinib plus anti-PD-1 antibody therefore warrants further investigation against advanced HCC.","container-title":"Cancer Science","DOI":"10.1111/cas.13806","ISSN":"1349-7006","issue":"12","journalAbbreviation":"Cancer Sci","language":"eng","note":"PMID: 30447042\nPMCID: PMC6272102","page":"3993-4002","source":"PubMed","title":"Immunomodulatory activity of lenvatinib contributes to antitumor activity in the Hepa1-6 hepatocellular carcinoma model","volume":"109","author":[{"family":"Kimura","given":"Takayuki"},{"family":"Kato","given":"Yu"},{"family":"Ozawa","given":"Yoichi"},{"family":"Kodama","given":"Kotaro"},{"family":"Ito","given":"Junichi"},{"family":"Ichikawa","given":"Kenji"},{"family":"Yamada","given":"Kazuhiko"},{"family":"Hori","given":"Yusaku"},{"family":"Tabata","given":"Kimiyo"},{"family":"Takase","given":"Kazuma"},{"family":"Matsui","given":"Junji"},{"family":"Funahashi","given":"Yasuhiro"},{"family":"Nomoto","given":"Kenichi"}],"issued":{"date-parts":[["2018",12]]}}}],"schema":"https://github.com/citation-style-language/schema/raw/master/csl-citation.json"} </w:instrText>
      </w:r>
      <w:r>
        <w:fldChar w:fldCharType="separate"/>
      </w:r>
      <w:r w:rsidRPr="0001535E">
        <w:t>[11]</w:t>
      </w:r>
      <w:r>
        <w:fldChar w:fldCharType="end"/>
      </w:r>
      <w:r>
        <w:t>.</w:t>
      </w:r>
    </w:p>
    <w:p w14:paraId="3C0CEB72" w14:textId="77777777" w:rsidR="00200EBA" w:rsidRDefault="00200EBA" w:rsidP="00200EBA">
      <w:pPr>
        <w:pStyle w:val="2"/>
        <w:tabs>
          <w:tab w:val="left" w:pos="284"/>
          <w:tab w:val="left" w:pos="567"/>
        </w:tabs>
        <w:spacing w:line="240" w:lineRule="auto"/>
        <w:rPr>
          <w:color w:val="000000" w:themeColor="text1"/>
        </w:rPr>
      </w:pPr>
      <w:bookmarkStart w:id="104" w:name="_Toc126059717"/>
      <w:bookmarkEnd w:id="94"/>
      <w:bookmarkEnd w:id="95"/>
      <w:r w:rsidRPr="005E6358">
        <w:rPr>
          <w:color w:val="000000" w:themeColor="text1"/>
        </w:rPr>
        <w:t>3.2. Доклиническая фармакокинетика</w:t>
      </w:r>
      <w:bookmarkEnd w:id="104"/>
    </w:p>
    <w:p w14:paraId="56B142CA" w14:textId="2C8F0B7F" w:rsidR="00200EBA" w:rsidRDefault="00200EBA" w:rsidP="00200EBA">
      <w:pPr>
        <w:ind w:firstLine="709"/>
      </w:pPr>
      <w:bookmarkStart w:id="105" w:name="_Hlk118183696"/>
      <w:r>
        <w:t xml:space="preserve">Фармакокинетика ленватиниба оценивалась </w:t>
      </w:r>
      <w:r w:rsidRPr="008E0699">
        <w:rPr>
          <w:i/>
          <w:iCs/>
        </w:rPr>
        <w:t>in vivo</w:t>
      </w:r>
      <w:r>
        <w:t xml:space="preserve"> после перорального </w:t>
      </w:r>
      <w:r w:rsidRPr="007453EB">
        <w:t>введения мыш</w:t>
      </w:r>
      <w:r w:rsidR="00451447">
        <w:t>ам</w:t>
      </w:r>
      <w:r w:rsidRPr="007453EB">
        <w:t>, крыс</w:t>
      </w:r>
      <w:r w:rsidR="00451447">
        <w:t>ам</w:t>
      </w:r>
      <w:r w:rsidRPr="007453EB">
        <w:t>, собак</w:t>
      </w:r>
      <w:r w:rsidR="00451447">
        <w:t>ам</w:t>
      </w:r>
      <w:r w:rsidRPr="007453EB">
        <w:t xml:space="preserve"> и обезьян</w:t>
      </w:r>
      <w:r w:rsidR="00451447">
        <w:t>ам</w:t>
      </w:r>
      <w:r w:rsidRPr="007453EB">
        <w:t xml:space="preserve">. Образцы плазмы, собранные у мышей, крыс, собак и обезьян в ходе токсикокинетических исследований, анализировали с помощью ВЭЖХ с определением радиоактивности и ЖХ/МС. После введения радиоактивного </w:t>
      </w:r>
      <w:r w:rsidRPr="00C22830">
        <w:rPr>
          <w:vertAlign w:val="superscript"/>
        </w:rPr>
        <w:t>14</w:t>
      </w:r>
      <w:r w:rsidRPr="007453EB">
        <w:t xml:space="preserve">C-ленватиниба радиоактивность измеряли </w:t>
      </w:r>
      <w:bookmarkStart w:id="106" w:name="_Hlk118313509"/>
      <w:r w:rsidR="00451447">
        <w:t xml:space="preserve">с помощью </w:t>
      </w:r>
      <w:r w:rsidRPr="007453EB">
        <w:t>ЖСС</w:t>
      </w:r>
      <w:bookmarkEnd w:id="106"/>
      <w:r w:rsidRPr="007453EB">
        <w:t xml:space="preserve">. Билиарная экскреция исследовалась у крыс с канюлированными желчными протоками в течение 48 часов после введения </w:t>
      </w:r>
      <w:r w:rsidRPr="00EA515E">
        <w:rPr>
          <w:vertAlign w:val="superscript"/>
        </w:rPr>
        <w:t>14</w:t>
      </w:r>
      <w:r w:rsidRPr="007453EB">
        <w:t>C-ленватиниба</w:t>
      </w:r>
      <w:r>
        <w:t xml:space="preserve"> </w:t>
      </w:r>
      <w:r>
        <w:fldChar w:fldCharType="begin"/>
      </w:r>
      <w:r>
        <w:instrText xml:space="preserve"> ADDIN ZOTERO_ITEM CSL_CITATION {"citationID":"mFkIhyYS","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rsidRPr="007453EB">
        <w:t>.</w:t>
      </w:r>
    </w:p>
    <w:p w14:paraId="695C1912" w14:textId="77777777" w:rsidR="00200EBA" w:rsidRDefault="00200EBA" w:rsidP="00200EBA">
      <w:pPr>
        <w:spacing w:before="240" w:after="240"/>
        <w:outlineLvl w:val="2"/>
        <w:rPr>
          <w:b/>
          <w:bCs/>
          <w:iCs/>
          <w:color w:val="000000" w:themeColor="text1"/>
          <w:szCs w:val="28"/>
        </w:rPr>
      </w:pPr>
      <w:bookmarkStart w:id="107" w:name="_Toc484199228"/>
      <w:bookmarkStart w:id="108" w:name="_Toc10578060"/>
      <w:bookmarkStart w:id="109" w:name="_Hlk521883862"/>
      <w:bookmarkStart w:id="110" w:name="_Toc483835323"/>
      <w:bookmarkStart w:id="111" w:name="_Toc484591394"/>
      <w:bookmarkStart w:id="112" w:name="_Toc415001099"/>
      <w:bookmarkStart w:id="113" w:name="_Toc298775544"/>
      <w:bookmarkStart w:id="114" w:name="_Toc126059718"/>
      <w:bookmarkEnd w:id="105"/>
      <w:r w:rsidRPr="001B1959">
        <w:rPr>
          <w:b/>
          <w:color w:val="000000" w:themeColor="text1"/>
        </w:rPr>
        <w:t>3</w:t>
      </w:r>
      <w:r>
        <w:rPr>
          <w:b/>
          <w:color w:val="000000" w:themeColor="text1"/>
        </w:rPr>
        <w:t xml:space="preserve">.2.1. </w:t>
      </w:r>
      <w:bookmarkEnd w:id="107"/>
      <w:bookmarkEnd w:id="108"/>
      <w:r>
        <w:rPr>
          <w:b/>
          <w:bCs/>
          <w:iCs/>
          <w:color w:val="000000" w:themeColor="text1"/>
          <w:szCs w:val="28"/>
        </w:rPr>
        <w:t>Всасывание</w:t>
      </w:r>
      <w:bookmarkEnd w:id="114"/>
    </w:p>
    <w:p w14:paraId="0D3AB1A4" w14:textId="16861FD3" w:rsidR="00200EBA" w:rsidRPr="004B6859" w:rsidRDefault="00200EBA" w:rsidP="00197CAF">
      <w:pPr>
        <w:ind w:firstLine="709"/>
      </w:pPr>
      <w:bookmarkStart w:id="115" w:name="_Hlk118183769"/>
      <w:r w:rsidRPr="004B6859">
        <w:t>Пероральная биодоступность</w:t>
      </w:r>
      <w:r>
        <w:t xml:space="preserve"> </w:t>
      </w:r>
      <w:r w:rsidRPr="004B6859">
        <w:t>ленватиниб</w:t>
      </w:r>
      <w:r>
        <w:t>а</w:t>
      </w:r>
      <w:r w:rsidRPr="004B6859">
        <w:t xml:space="preserve"> составлял</w:t>
      </w:r>
      <w:r>
        <w:t>а</w:t>
      </w:r>
      <w:r w:rsidRPr="004B6859">
        <w:t xml:space="preserve"> 64,4%, 68,7%, 70,4% и 78,4% у мышей, крыс, собак и обезьян</w:t>
      </w:r>
      <w:r w:rsidR="00451447">
        <w:t>,</w:t>
      </w:r>
      <w:r>
        <w:t xml:space="preserve"> </w:t>
      </w:r>
      <w:r w:rsidRPr="004B6859">
        <w:t>соответственно. T</w:t>
      </w:r>
      <w:r w:rsidRPr="00447E48">
        <w:rPr>
          <w:vertAlign w:val="subscript"/>
        </w:rPr>
        <w:t>max</w:t>
      </w:r>
      <w:r w:rsidRPr="004B6859">
        <w:t xml:space="preserve"> варьировала</w:t>
      </w:r>
      <w:r>
        <w:t xml:space="preserve"> </w:t>
      </w:r>
      <w:r w:rsidRPr="004B6859">
        <w:t>от 0,5 до 2 часов у животных после перорального введения ленватиниба, что незначительно</w:t>
      </w:r>
      <w:r>
        <w:t xml:space="preserve"> </w:t>
      </w:r>
      <w:r w:rsidRPr="004B6859">
        <w:t xml:space="preserve">короче, чем диапазон от 1 до 4 часов, наблюдаемый у людей. </w:t>
      </w:r>
    </w:p>
    <w:p w14:paraId="1FBD9BD9" w14:textId="1B861863" w:rsidR="00200EBA" w:rsidRPr="001B1959" w:rsidRDefault="00200EBA" w:rsidP="00200EBA">
      <w:pPr>
        <w:ind w:firstLine="567"/>
      </w:pPr>
      <w:r>
        <w:t>П</w:t>
      </w:r>
      <w:r w:rsidRPr="004B6859">
        <w:t>ериод полувыведения у всех видов животных после однократного перорального приема ленватиниба</w:t>
      </w:r>
      <w:r>
        <w:t xml:space="preserve"> </w:t>
      </w:r>
      <w:r w:rsidRPr="004B6859">
        <w:t>колеб</w:t>
      </w:r>
      <w:r>
        <w:t>лется</w:t>
      </w:r>
      <w:r w:rsidRPr="004B6859">
        <w:t xml:space="preserve"> от 1,74 до 5,27 часов, что намного короче, чем у людей</w:t>
      </w:r>
      <w:r>
        <w:t xml:space="preserve"> </w:t>
      </w:r>
      <w:r w:rsidRPr="004B6859">
        <w:t>(~28 часов после однократного и многократного приема ленватиниба</w:t>
      </w:r>
      <w:r>
        <w:t xml:space="preserve"> </w:t>
      </w:r>
      <w:r>
        <w:fldChar w:fldCharType="begin"/>
      </w:r>
      <w:r>
        <w:instrText xml:space="preserve"> ADDIN ZOTERO_ITEM CSL_CITATION {"citationID":"uLYRmrUD","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rsidRPr="004B6859">
        <w:t>.</w:t>
      </w:r>
      <w:r>
        <w:t xml:space="preserve"> </w:t>
      </w:r>
    </w:p>
    <w:p w14:paraId="4810A14F" w14:textId="77777777" w:rsidR="00200EBA" w:rsidRDefault="00200EBA" w:rsidP="00200EBA">
      <w:pPr>
        <w:spacing w:before="240" w:after="240"/>
        <w:outlineLvl w:val="2"/>
        <w:rPr>
          <w:b/>
          <w:bCs/>
          <w:color w:val="000000" w:themeColor="text1"/>
        </w:rPr>
      </w:pPr>
      <w:bookmarkStart w:id="116" w:name="_Toc484199229"/>
      <w:bookmarkStart w:id="117" w:name="_Toc10578061"/>
      <w:bookmarkStart w:id="118" w:name="_Toc126059719"/>
      <w:bookmarkEnd w:id="115"/>
      <w:r>
        <w:rPr>
          <w:b/>
          <w:color w:val="000000" w:themeColor="text1"/>
        </w:rPr>
        <w:t xml:space="preserve">3.2.2. </w:t>
      </w:r>
      <w:bookmarkEnd w:id="116"/>
      <w:bookmarkEnd w:id="117"/>
      <w:r>
        <w:rPr>
          <w:b/>
          <w:bCs/>
          <w:color w:val="000000" w:themeColor="text1"/>
        </w:rPr>
        <w:t>Распределение</w:t>
      </w:r>
      <w:bookmarkEnd w:id="118"/>
    </w:p>
    <w:p w14:paraId="4109267F" w14:textId="29483170" w:rsidR="00200EBA" w:rsidRDefault="00200EBA" w:rsidP="00197CAF">
      <w:pPr>
        <w:ind w:firstLine="709"/>
      </w:pPr>
      <w:bookmarkStart w:id="119" w:name="_Hlk118183875"/>
      <w:r>
        <w:t>Р</w:t>
      </w:r>
      <w:r w:rsidRPr="00784ECE">
        <w:t>адиоактивность</w:t>
      </w:r>
      <w:r>
        <w:t xml:space="preserve"> после перорального приема радиоактивного </w:t>
      </w:r>
      <w:r w:rsidRPr="00FA6FD7">
        <w:rPr>
          <w:vertAlign w:val="superscript"/>
        </w:rPr>
        <w:t>14</w:t>
      </w:r>
      <w:r w:rsidRPr="00784ECE">
        <w:t>C-ленватиниб</w:t>
      </w:r>
      <w:r>
        <w:t>а</w:t>
      </w:r>
      <w:r w:rsidRPr="00784ECE">
        <w:t xml:space="preserve"> </w:t>
      </w:r>
      <w:r>
        <w:t xml:space="preserve">крысам (перорально через желудочный зонд в дозе 3 мг/кг) </w:t>
      </w:r>
      <w:r w:rsidRPr="00784ECE">
        <w:t>достигла максимальн</w:t>
      </w:r>
      <w:r>
        <w:t>ого</w:t>
      </w:r>
      <w:r w:rsidRPr="00784ECE">
        <w:t xml:space="preserve"> уровн</w:t>
      </w:r>
      <w:r>
        <w:t>я</w:t>
      </w:r>
      <w:r w:rsidRPr="00784ECE">
        <w:t xml:space="preserve"> в большинстве тканей через 30 мин после введения </w:t>
      </w:r>
      <w:r w:rsidRPr="00FA6FD7">
        <w:rPr>
          <w:vertAlign w:val="superscript"/>
        </w:rPr>
        <w:t>14</w:t>
      </w:r>
      <w:r w:rsidRPr="00784ECE">
        <w:t>C-ленватиниб</w:t>
      </w:r>
      <w:r>
        <w:t>а</w:t>
      </w:r>
      <w:r w:rsidRPr="00784ECE">
        <w:t>, за исключением слепой кишки,</w:t>
      </w:r>
      <w:r>
        <w:t xml:space="preserve"> </w:t>
      </w:r>
      <w:r w:rsidRPr="00784ECE">
        <w:t>толст</w:t>
      </w:r>
      <w:r>
        <w:t>ой</w:t>
      </w:r>
      <w:r w:rsidRPr="00784ECE">
        <w:t xml:space="preserve"> </w:t>
      </w:r>
      <w:r w:rsidR="00A50E43" w:rsidRPr="00784ECE">
        <w:t>кишк</w:t>
      </w:r>
      <w:r w:rsidR="00A50E43">
        <w:t>и</w:t>
      </w:r>
      <w:r w:rsidR="00A50E43" w:rsidRPr="00784ECE">
        <w:t xml:space="preserve"> </w:t>
      </w:r>
      <w:r w:rsidRPr="00784ECE">
        <w:t>и кож</w:t>
      </w:r>
      <w:r>
        <w:t>и</w:t>
      </w:r>
      <w:r w:rsidRPr="00784ECE">
        <w:t>, где он</w:t>
      </w:r>
      <w:r w:rsidR="00A50E43">
        <w:t>а</w:t>
      </w:r>
      <w:r w:rsidRPr="00784ECE">
        <w:t xml:space="preserve"> достиг</w:t>
      </w:r>
      <w:r w:rsidR="00A50E43">
        <w:t>ала</w:t>
      </w:r>
      <w:r w:rsidRPr="00784ECE">
        <w:t xml:space="preserve"> максимальн</w:t>
      </w:r>
      <w:r>
        <w:t>ого</w:t>
      </w:r>
      <w:r w:rsidRPr="00784ECE">
        <w:t xml:space="preserve"> уровн</w:t>
      </w:r>
      <w:r>
        <w:t>я</w:t>
      </w:r>
      <w:r w:rsidRPr="00784ECE">
        <w:t xml:space="preserve"> через 6 часов после введения. </w:t>
      </w:r>
      <w:r>
        <w:t>Р</w:t>
      </w:r>
      <w:r w:rsidRPr="00784ECE">
        <w:t xml:space="preserve">аспределение </w:t>
      </w:r>
      <w:bookmarkStart w:id="120" w:name="_Hlk117697599"/>
      <w:r w:rsidRPr="00157A2F">
        <w:rPr>
          <w:vertAlign w:val="superscript"/>
        </w:rPr>
        <w:t>14</w:t>
      </w:r>
      <w:r w:rsidRPr="00784ECE">
        <w:t xml:space="preserve">C-ленватиниба </w:t>
      </w:r>
      <w:bookmarkEnd w:id="120"/>
      <w:r w:rsidRPr="00784ECE">
        <w:t>было самым высоким в</w:t>
      </w:r>
      <w:r>
        <w:t xml:space="preserve"> </w:t>
      </w:r>
      <w:r w:rsidRPr="00784ECE">
        <w:t>печен</w:t>
      </w:r>
      <w:r>
        <w:t>и</w:t>
      </w:r>
      <w:r w:rsidRPr="00784ECE">
        <w:t xml:space="preserve"> крыс, надпочечник</w:t>
      </w:r>
      <w:r>
        <w:t>ах</w:t>
      </w:r>
      <w:r w:rsidRPr="00784ECE">
        <w:t>, желуд</w:t>
      </w:r>
      <w:r>
        <w:t>ке</w:t>
      </w:r>
      <w:r w:rsidRPr="00784ECE">
        <w:t xml:space="preserve"> и тонк</w:t>
      </w:r>
      <w:r>
        <w:t>ом</w:t>
      </w:r>
      <w:r w:rsidRPr="00784ECE">
        <w:t xml:space="preserve"> кишечник</w:t>
      </w:r>
      <w:r>
        <w:t>е</w:t>
      </w:r>
      <w:r w:rsidRPr="00784ECE">
        <w:t xml:space="preserve"> (</w:t>
      </w:r>
      <w:r>
        <w:t>в</w:t>
      </w:r>
      <w:r w:rsidRPr="00784ECE">
        <w:t xml:space="preserve"> 1</w:t>
      </w:r>
      <w:r>
        <w:t>-</w:t>
      </w:r>
      <w:r w:rsidRPr="00784ECE">
        <w:t>3 раз</w:t>
      </w:r>
      <w:r>
        <w:t>а</w:t>
      </w:r>
      <w:r w:rsidRPr="00784ECE">
        <w:t xml:space="preserve"> выше, чем в</w:t>
      </w:r>
      <w:r>
        <w:t xml:space="preserve"> </w:t>
      </w:r>
      <w:r w:rsidRPr="00784ECE">
        <w:t>плазм</w:t>
      </w:r>
      <w:r>
        <w:t>е</w:t>
      </w:r>
      <w:r w:rsidRPr="00784ECE">
        <w:t>)</w:t>
      </w:r>
      <w:r>
        <w:t>.</w:t>
      </w:r>
      <w:r w:rsidRPr="00784ECE">
        <w:t xml:space="preserve"> </w:t>
      </w:r>
      <w:r>
        <w:t>Ч</w:t>
      </w:r>
      <w:r w:rsidRPr="00784ECE">
        <w:t xml:space="preserve">ерез 30 минут после введения </w:t>
      </w:r>
      <w:r>
        <w:t xml:space="preserve">радиоактивного </w:t>
      </w:r>
      <w:r w:rsidRPr="00FA6FD7">
        <w:rPr>
          <w:vertAlign w:val="superscript"/>
        </w:rPr>
        <w:t>14</w:t>
      </w:r>
      <w:r w:rsidRPr="00784ECE">
        <w:t>C-ленватиниб</w:t>
      </w:r>
      <w:r>
        <w:t>а, радиоактивность</w:t>
      </w:r>
      <w:r w:rsidRPr="00784ECE">
        <w:t xml:space="preserve"> </w:t>
      </w:r>
      <w:r w:rsidR="00A50E43" w:rsidRPr="00784ECE">
        <w:t xml:space="preserve">в слепой кишке и толстой кишке </w:t>
      </w:r>
      <w:r w:rsidR="00A50E43">
        <w:t xml:space="preserve">была </w:t>
      </w:r>
      <w:r w:rsidRPr="00784ECE">
        <w:t>примерно в 12 раз выше, чем</w:t>
      </w:r>
      <w:r>
        <w:t xml:space="preserve"> </w:t>
      </w:r>
      <w:r w:rsidRPr="00784ECE">
        <w:t xml:space="preserve">в плазме через 6 часов после введения. Распределение </w:t>
      </w:r>
      <w:r w:rsidRPr="00CE0C84">
        <w:rPr>
          <w:vertAlign w:val="superscript"/>
        </w:rPr>
        <w:t>14</w:t>
      </w:r>
      <w:r w:rsidRPr="00784ECE">
        <w:t>C-ленватиниба в головном мозге крыс,</w:t>
      </w:r>
      <w:r>
        <w:t xml:space="preserve"> </w:t>
      </w:r>
      <w:r w:rsidRPr="00784ECE">
        <w:t>мозжечк</w:t>
      </w:r>
      <w:r>
        <w:t>е</w:t>
      </w:r>
      <w:r w:rsidRPr="00784ECE">
        <w:t>, продолговато</w:t>
      </w:r>
      <w:r>
        <w:t>м</w:t>
      </w:r>
      <w:r w:rsidRPr="00784ECE">
        <w:t xml:space="preserve"> мозг</w:t>
      </w:r>
      <w:r>
        <w:t>е</w:t>
      </w:r>
      <w:r w:rsidRPr="00784ECE">
        <w:t xml:space="preserve"> и спинно</w:t>
      </w:r>
      <w:r>
        <w:t>м</w:t>
      </w:r>
      <w:r w:rsidRPr="00784ECE">
        <w:t xml:space="preserve"> мозг</w:t>
      </w:r>
      <w:r>
        <w:t>е</w:t>
      </w:r>
      <w:r w:rsidRPr="00784ECE">
        <w:t xml:space="preserve"> составлял</w:t>
      </w:r>
      <w:r>
        <w:t>о</w:t>
      </w:r>
      <w:r w:rsidRPr="00784ECE">
        <w:t xml:space="preserve"> ≤2% </w:t>
      </w:r>
      <w:r w:rsidRPr="0056524B">
        <w:rPr>
          <w:vertAlign w:val="superscript"/>
        </w:rPr>
        <w:t>14</w:t>
      </w:r>
      <w:r w:rsidRPr="00784ECE">
        <w:t>C-ленватиниба в</w:t>
      </w:r>
      <w:r>
        <w:t xml:space="preserve"> </w:t>
      </w:r>
      <w:r w:rsidRPr="00784ECE">
        <w:t>плазме, а распределение радиоактивности в головной мозг составило ≤0,02% от общей дозы</w:t>
      </w:r>
      <w:r>
        <w:t xml:space="preserve"> </w:t>
      </w:r>
      <w:r w:rsidRPr="00784ECE">
        <w:t>радиоактивност</w:t>
      </w:r>
      <w:r>
        <w:t xml:space="preserve">и </w:t>
      </w:r>
      <w:r>
        <w:fldChar w:fldCharType="begin"/>
      </w:r>
      <w:r>
        <w:instrText xml:space="preserve"> ADDIN ZOTERO_ITEM CSL_CITATION {"citationID":"AKoNDiC1","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rsidRPr="004B6859">
        <w:t>.</w:t>
      </w:r>
      <w:r w:rsidRPr="00784ECE">
        <w:t xml:space="preserve"> </w:t>
      </w:r>
    </w:p>
    <w:p w14:paraId="1716A4F7" w14:textId="37D02817" w:rsidR="00200EBA" w:rsidRDefault="00200EBA" w:rsidP="00197CAF">
      <w:pPr>
        <w:ind w:firstLine="709"/>
      </w:pPr>
      <w:r>
        <w:t xml:space="preserve">После однократного перорального введения </w:t>
      </w:r>
      <w:r w:rsidRPr="001702E8">
        <w:rPr>
          <w:vertAlign w:val="superscript"/>
        </w:rPr>
        <w:t>14</w:t>
      </w:r>
      <w:r>
        <w:t>C-ленватиниба обезьянам (перорально через желудочный зонд в дозе 3 мг/кг) радиоактивность достигал</w:t>
      </w:r>
      <w:r w:rsidR="00A50E43">
        <w:t>а</w:t>
      </w:r>
      <w:r>
        <w:t xml:space="preserve"> своего максимального уровня в большинстве тканей через 4 часа после введения, за исключением роговицы, радужки, сосудистой оболочки, хрусталика, склер и толстой кишки, где </w:t>
      </w:r>
      <w:r w:rsidRPr="00784ECE">
        <w:t>максимальн</w:t>
      </w:r>
      <w:r>
        <w:t>ый</w:t>
      </w:r>
      <w:r w:rsidRPr="00784ECE">
        <w:t xml:space="preserve"> уров</w:t>
      </w:r>
      <w:r>
        <w:t xml:space="preserve">ень достигался через 24 часа </w:t>
      </w:r>
      <w:r>
        <w:fldChar w:fldCharType="begin"/>
      </w:r>
      <w:r>
        <w:instrText xml:space="preserve"> ADDIN ZOTERO_ITEM CSL_CITATION {"citationID":"wwpqPoxb","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rsidRPr="004B6859">
        <w:t>.</w:t>
      </w:r>
      <w:r>
        <w:t xml:space="preserve"> </w:t>
      </w:r>
    </w:p>
    <w:p w14:paraId="5ADB12CB" w14:textId="77777777" w:rsidR="00E36A78" w:rsidRDefault="00E36A78" w:rsidP="00200EBA">
      <w:pPr>
        <w:spacing w:before="240" w:after="240"/>
        <w:outlineLvl w:val="2"/>
        <w:rPr>
          <w:b/>
          <w:color w:val="000000" w:themeColor="text1"/>
        </w:rPr>
        <w:sectPr w:rsidR="00E36A78" w:rsidSect="00AB01E2">
          <w:pgSz w:w="11906" w:h="16838"/>
          <w:pgMar w:top="1134" w:right="849" w:bottom="1134" w:left="1701" w:header="708" w:footer="709" w:gutter="0"/>
          <w:cols w:space="708"/>
          <w:docGrid w:linePitch="360"/>
        </w:sectPr>
      </w:pPr>
      <w:bookmarkStart w:id="121" w:name="_Toc99740801"/>
      <w:bookmarkEnd w:id="119"/>
    </w:p>
    <w:p w14:paraId="5AC34E80" w14:textId="660B4ECE" w:rsidR="00200EBA" w:rsidRPr="001B1959" w:rsidRDefault="00200EBA" w:rsidP="00200EBA">
      <w:pPr>
        <w:spacing w:before="240" w:after="240"/>
        <w:outlineLvl w:val="2"/>
        <w:rPr>
          <w:b/>
          <w:color w:val="000000" w:themeColor="text1"/>
        </w:rPr>
      </w:pPr>
      <w:bookmarkStart w:id="122" w:name="_Toc126059720"/>
      <w:r>
        <w:rPr>
          <w:b/>
          <w:color w:val="000000" w:themeColor="text1"/>
        </w:rPr>
        <w:lastRenderedPageBreak/>
        <w:t xml:space="preserve">3.2.3. </w:t>
      </w:r>
      <w:r>
        <w:rPr>
          <w:b/>
          <w:bCs/>
          <w:color w:val="000000" w:themeColor="text1"/>
        </w:rPr>
        <w:t>Связывание с белками плазмы</w:t>
      </w:r>
      <w:bookmarkEnd w:id="121"/>
      <w:bookmarkEnd w:id="122"/>
    </w:p>
    <w:p w14:paraId="11A77C3D" w14:textId="3D896ED3" w:rsidR="00200EBA" w:rsidRDefault="00200EBA" w:rsidP="00197CAF">
      <w:pPr>
        <w:ind w:firstLine="709"/>
      </w:pPr>
      <w:bookmarkStart w:id="123" w:name="_Hlk118183963"/>
      <w:r w:rsidRPr="003F1A1A">
        <w:rPr>
          <w:i/>
          <w:iCs/>
        </w:rPr>
        <w:t>In vitro</w:t>
      </w:r>
      <w:r w:rsidRPr="0050405E">
        <w:t xml:space="preserve"> ленватиниб в значительной степени связывался с белками плазмы</w:t>
      </w:r>
      <w:r>
        <w:t xml:space="preserve"> как у животных </w:t>
      </w:r>
      <w:r w:rsidRPr="006C6DAE">
        <w:t>(~90-98%),</w:t>
      </w:r>
      <w:r>
        <w:t xml:space="preserve"> так и у человека</w:t>
      </w:r>
      <w:r w:rsidRPr="0050405E">
        <w:t xml:space="preserve"> (98–99%), </w:t>
      </w:r>
      <w:bookmarkStart w:id="124" w:name="_Hlk117977386"/>
      <w:r w:rsidRPr="0050405E">
        <w:t>преимущественно с альбумином и в меньшей степени с α1-кислым гликопротеином и γ-глобулином</w:t>
      </w:r>
      <w:r w:rsidRPr="003F1A1A">
        <w:t xml:space="preserve"> </w:t>
      </w:r>
      <w:bookmarkEnd w:id="124"/>
      <w:r>
        <w:fldChar w:fldCharType="begin"/>
      </w:r>
      <w:r>
        <w:instrText xml:space="preserve"> ADDIN ZOTERO_ITEM CSL_CITATION {"citationID":"OGVBYLjC","properties":{"formattedCitation":"[12]","plainCitation":"[12]","noteIndex":0},"citationItems":[{"id":2753,"uris":["http://zotero.org/users/5483459/items/BM7VSZ5K"],"itemData":{"id":2753,"type":"article-journal","abstract":"Analyses of compounds in clinical development have shown that ligand efficient-molecules with privileged physical properties and low dose are less likely to fail in the various stages of clinical testing, have fewer postapproval withdrawals, and are less likely to receive black box safety warnings. However, detailed side-by-side examination of molecular interactions and properties within single drug classes are lacking. As a class, VEGF receptor tyrosine kinase inhibitors (VEGFR TKIs) have changed the landscape of how cancer is treated, particularly in clear cell renal cell carcinoma, which is molecularly linked to the VEGF signaling axis. Despite the clear role of the molecular target, member molecules of this validated drug class exhibit distinct clinical efficacy and safety profiles in comparable renal cell carcinoma clinical studies. The first head-to-head randomized phase III comparative study between active VEGFR TKIs has confirmed significant differences in clinical performance [Rini BI, et al. (2011) Lancet 378:193–1939]. To elucidate how fundamental drug potency–efficiency is achieved and impacts differentiation within the VEGFR TKI class, we determined potencies, time dependence, selectivities, and X-ray structures of the drug–kinase complexes using a VEGFR2 TK construct inclusive of the important juxtamembrane domain. Collectively, the studies elucidate unique drug–kinase interactions that are dependent on distinct juxtamembrane domain conformations, resulting in significant potency and ligand efficiency differences. The identified structural trends are consistent with in vitro measurements, which translate well to clinical performance, underscoring a principle that may be broadly applicable to prospective drug design for optimal in vivo performance.","container-title":"Proceedings of the National Academy of Sciences of the United States of America","DOI":"10.1073/pnas.1207759109","ISSN":"0027-8424","issue":"45","journalAbbreviation":"Proc Natl Acad Sci U S A","note":"PMID: 22988103\nPMCID: PMC3494931","page":"18281-18289","source":"PubMed Central","title":"Molecular conformations, interactions, and properties associated with drug efficiency and clinical performance among VEGFR TK inhibitors","volume":"109","author":[{"family":"McTigue","given":"Michele"},{"family":"Murray","given":"Brion William"},{"family":"Chen","given":"Jeffrey H."},{"family":"Deng","given":"Ya-Li"},{"family":"Solowiej","given":"James"},{"family":"Kania","given":"Robert S."}],"issued":{"date-parts":[["2012",11,6]]}}}],"schema":"https://github.com/citation-style-language/schema/raw/master/csl-citation.json"} </w:instrText>
      </w:r>
      <w:r>
        <w:fldChar w:fldCharType="separate"/>
      </w:r>
      <w:r w:rsidRPr="0001535E">
        <w:t>[12]</w:t>
      </w:r>
      <w:r>
        <w:fldChar w:fldCharType="end"/>
      </w:r>
      <w:r>
        <w:t xml:space="preserve">. </w:t>
      </w:r>
    </w:p>
    <w:bookmarkEnd w:id="123"/>
    <w:p w14:paraId="23167DE0" w14:textId="0E92B299" w:rsidR="00B7750F" w:rsidRDefault="00200EBA" w:rsidP="00197CAF">
      <w:pPr>
        <w:ind w:firstLine="709"/>
      </w:pPr>
      <w:r>
        <w:t xml:space="preserve">Связывание ленватиниба мезилата с белками плазмы (от 0,3 до 30 мкг/мл) у бестимусных мышей, </w:t>
      </w:r>
      <w:r w:rsidRPr="00197CAF">
        <w:t xml:space="preserve">крыс </w:t>
      </w:r>
      <w:r w:rsidRPr="00197CAF">
        <w:rPr>
          <w:iCs/>
        </w:rPr>
        <w:t>Sprague Dawley</w:t>
      </w:r>
      <w:r w:rsidRPr="00197CAF">
        <w:t>, собак,</w:t>
      </w:r>
      <w:r>
        <w:t xml:space="preserve"> яванских макак и людей определяли с помощью равновесного диализа </w:t>
      </w:r>
      <w:r w:rsidRPr="0061437B">
        <w:rPr>
          <w:i/>
          <w:iCs/>
        </w:rPr>
        <w:t>in vitro</w:t>
      </w:r>
      <w:r>
        <w:t xml:space="preserve">. Среди протестированных видов ленватиниб проявлял самое высокое связывание с белками плазмы у человека, независимо от концентрации (от 97,87% до 98,62%), затем у крыс (от 97,70% до 98,20%), бестимусных мышей (от 96,28% до 96,92%), обезьян (от 95,90% до 96,17%) и собак (от 89,71% до 91,75%) </w:t>
      </w:r>
      <w:r>
        <w:fldChar w:fldCharType="begin"/>
      </w:r>
      <w:r>
        <w:instrText xml:space="preserve"> ADDIN ZOTERO_ITEM CSL_CITATION {"citationID":"sCJJDtLp","properties":{"formattedCitation":"[6,13]","plainCitation":"[6,13]","noteIndex":0},"citationItems":[{"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schema":"https://github.com/citation-style-language/schema/raw/master/csl-citation.json"} </w:instrText>
      </w:r>
      <w:r>
        <w:fldChar w:fldCharType="separate"/>
      </w:r>
      <w:r w:rsidRPr="0001535E">
        <w:t>[6,13]</w:t>
      </w:r>
      <w:r>
        <w:fldChar w:fldCharType="end"/>
      </w:r>
      <w:r w:rsidR="00944B59">
        <w:t>.</w:t>
      </w:r>
    </w:p>
    <w:p w14:paraId="388BE48F" w14:textId="77777777" w:rsidR="00200EBA" w:rsidRDefault="00200EBA" w:rsidP="00200EBA">
      <w:pPr>
        <w:spacing w:before="240" w:after="240"/>
        <w:outlineLvl w:val="2"/>
        <w:rPr>
          <w:b/>
          <w:bCs/>
          <w:color w:val="000000" w:themeColor="text1"/>
        </w:rPr>
      </w:pPr>
      <w:bookmarkStart w:id="125" w:name="_Toc126059721"/>
      <w:r>
        <w:rPr>
          <w:b/>
          <w:color w:val="000000" w:themeColor="text1"/>
        </w:rPr>
        <w:t xml:space="preserve">3.2.4. </w:t>
      </w:r>
      <w:r>
        <w:rPr>
          <w:b/>
          <w:bCs/>
          <w:color w:val="000000" w:themeColor="text1"/>
        </w:rPr>
        <w:t>Метаболизм</w:t>
      </w:r>
      <w:bookmarkEnd w:id="125"/>
    </w:p>
    <w:p w14:paraId="69CC0C33" w14:textId="61B87340" w:rsidR="00200EBA" w:rsidRDefault="00200EBA" w:rsidP="00200EBA">
      <w:pPr>
        <w:ind w:firstLine="709"/>
      </w:pPr>
      <w:bookmarkStart w:id="126" w:name="_Hlk118183988"/>
      <w:r>
        <w:t>Был оценен</w:t>
      </w:r>
      <w:r w:rsidRPr="008374E0">
        <w:t xml:space="preserve"> метаболизм ленватиниба </w:t>
      </w:r>
      <w:r w:rsidRPr="00D670A4">
        <w:rPr>
          <w:i/>
          <w:iCs/>
        </w:rPr>
        <w:t>in vitro</w:t>
      </w:r>
      <w:r w:rsidRPr="008374E0">
        <w:t xml:space="preserve"> с использованием микросом печени </w:t>
      </w:r>
      <w:r w:rsidR="00A50E43" w:rsidRPr="008374E0">
        <w:t>мыш</w:t>
      </w:r>
      <w:r w:rsidR="00A50E43">
        <w:t>ей</w:t>
      </w:r>
      <w:r w:rsidRPr="008374E0">
        <w:t>, крыс, собак, обезьян и человека</w:t>
      </w:r>
      <w:r>
        <w:t xml:space="preserve">, </w:t>
      </w:r>
      <w:r w:rsidRPr="008374E0">
        <w:t xml:space="preserve">реакционные смеси анализировали с помощью ЖХ/МС. В микросомах печени </w:t>
      </w:r>
      <w:r w:rsidR="00A50E43">
        <w:t xml:space="preserve">животных </w:t>
      </w:r>
      <w:r w:rsidRPr="008374E0">
        <w:t>было идентифицировано восемь метаболито</w:t>
      </w:r>
      <w:r>
        <w:t xml:space="preserve">в. </w:t>
      </w:r>
      <w:r w:rsidRPr="00622932">
        <w:t>В микросомах печени человека обнаружено шесть метаболитов: М1, М2, М3, М4, М5 и М8. M8 также был обнаружен в микросомах печени обезьян, а остальные 5 метаболитов были обнаружены в микросомах всех исследованных видов. М2, деметилированная форма ленватиниба, был основным метаболитом, идентифицированным в микросомах печени человека</w:t>
      </w:r>
      <w:r>
        <w:t xml:space="preserve"> </w:t>
      </w:r>
      <w:r>
        <w:fldChar w:fldCharType="begin"/>
      </w:r>
      <w:r>
        <w:instrText xml:space="preserve"> ADDIN ZOTERO_ITEM CSL_CITATION {"citationID":"ZndDPZdl","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t>.</w:t>
      </w:r>
    </w:p>
    <w:bookmarkEnd w:id="126"/>
    <w:p w14:paraId="53FD00F4" w14:textId="6D4E8847" w:rsidR="00200EBA" w:rsidRDefault="00200EBA" w:rsidP="00200EBA">
      <w:pPr>
        <w:ind w:firstLine="709"/>
      </w:pPr>
      <w:r w:rsidRPr="00F7155F">
        <w:t xml:space="preserve">Для оценки метаболизма ленватиниба </w:t>
      </w:r>
      <w:r w:rsidRPr="00F7155F">
        <w:rPr>
          <w:i/>
          <w:iCs/>
        </w:rPr>
        <w:t>in vivo</w:t>
      </w:r>
      <w:r w:rsidRPr="00F7155F">
        <w:t xml:space="preserve"> </w:t>
      </w:r>
      <w:r>
        <w:t xml:space="preserve">были оценены </w:t>
      </w:r>
      <w:r w:rsidRPr="00F7155F">
        <w:t>метаболит</w:t>
      </w:r>
      <w:r>
        <w:t xml:space="preserve">ы </w:t>
      </w:r>
      <w:r w:rsidRPr="00F7155F">
        <w:t xml:space="preserve">в плазме, печени, почках, моче, фекалиях и желчи после однократного перорального введения </w:t>
      </w:r>
      <w:r w:rsidRPr="00BE0396">
        <w:rPr>
          <w:vertAlign w:val="superscript"/>
        </w:rPr>
        <w:t>14</w:t>
      </w:r>
      <w:r>
        <w:t xml:space="preserve">C-ленватиниба </w:t>
      </w:r>
      <w:r w:rsidRPr="00F7155F">
        <w:t>крысам и обезьянам</w:t>
      </w:r>
      <w:r w:rsidR="000608D8">
        <w:t>.</w:t>
      </w:r>
      <w:r>
        <w:t xml:space="preserve"> М</w:t>
      </w:r>
      <w:r w:rsidRPr="00F7155F">
        <w:t xml:space="preserve">етаболиты анализировали с помощью </w:t>
      </w:r>
      <w:bookmarkStart w:id="127" w:name="_Hlk119276909"/>
      <w:r w:rsidRPr="00F7155F">
        <w:t>ВЭЖХ</w:t>
      </w:r>
      <w:bookmarkEnd w:id="127"/>
      <w:r w:rsidRPr="00F7155F">
        <w:t xml:space="preserve"> с определением радиоактивности и ЖХ/МС. Был идентифицирован сорок один метаболит. Одним из основных путей метаболизма ленватиниба была конъюгация с глутатионом с отщеплением О-арильной группы с образованием </w:t>
      </w:r>
      <w:r>
        <w:rPr>
          <w:lang w:val="en-US"/>
        </w:rPr>
        <w:t>M</w:t>
      </w:r>
      <w:r w:rsidRPr="00F7155F">
        <w:t>14, что приводило к последующим биотрансформациям. Через четыре часа после однократного перорального введения</w:t>
      </w:r>
      <w:r w:rsidR="00137A8E">
        <w:t xml:space="preserve"> </w:t>
      </w:r>
      <w:r w:rsidRPr="00BE0396">
        <w:rPr>
          <w:vertAlign w:val="superscript"/>
        </w:rPr>
        <w:t>14</w:t>
      </w:r>
      <w:r>
        <w:t>C-ленватиниба</w:t>
      </w:r>
      <w:r w:rsidRPr="00F7155F">
        <w:t xml:space="preserve"> основным компонентом плазмы, печени и почек крыс и обезьян был неизмененный ленватиниб. Ленватиниб лишь незначительно обнаруживался в моче крыс и обезьян, но был основным компонентом фекалий и желчи крыс. </w:t>
      </w:r>
      <w:r>
        <w:t>На</w:t>
      </w:r>
      <w:r w:rsidRPr="00F7155F">
        <w:t xml:space="preserve"> долю метаболита М2 приходилось ~2,5% воздействия ленватиниба. М2 (m37) также был обнаружен в фекалиях и желчи крыс и обезьян</w:t>
      </w:r>
      <w:r>
        <w:t xml:space="preserve"> </w:t>
      </w:r>
      <w:r>
        <w:fldChar w:fldCharType="begin"/>
      </w:r>
      <w:r>
        <w:instrText xml:space="preserve"> ADDIN ZOTERO_ITEM CSL_CITATION {"citationID":"xchLB9Va","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t>.</w:t>
      </w:r>
    </w:p>
    <w:p w14:paraId="2C1A7738" w14:textId="4248CAFE" w:rsidR="00200EBA" w:rsidRDefault="00E506A9" w:rsidP="00200EBA">
      <w:pPr>
        <w:ind w:firstLine="709"/>
      </w:pPr>
      <w:r>
        <w:t>И</w:t>
      </w:r>
      <w:r w:rsidR="00200EBA">
        <w:t xml:space="preserve">зучены </w:t>
      </w:r>
      <w:r w:rsidR="00200EBA" w:rsidRPr="00216D31">
        <w:t xml:space="preserve">метаболиты ленватиниба, образующиеся во время инкубации ленватиниба </w:t>
      </w:r>
      <w:r w:rsidR="00200EBA" w:rsidRPr="00216D31">
        <w:rPr>
          <w:i/>
          <w:iCs/>
        </w:rPr>
        <w:t>in vitro</w:t>
      </w:r>
      <w:r w:rsidR="00200EBA" w:rsidRPr="00216D31">
        <w:t xml:space="preserve"> с микросомами печени человека или рекомбинантными цитохромами Р450 (CYP</w:t>
      </w:r>
      <w:r w:rsidR="00200EBA">
        <w:t xml:space="preserve">) методом </w:t>
      </w:r>
      <w:r w:rsidR="00223438" w:rsidRPr="00223438">
        <w:t>ВЭЖХ</w:t>
      </w:r>
      <w:r w:rsidR="00223438" w:rsidRPr="00C22830">
        <w:t xml:space="preserve"> </w:t>
      </w:r>
      <w:r w:rsidR="00223438">
        <w:t xml:space="preserve">и МС. </w:t>
      </w:r>
      <w:r w:rsidR="00200EBA" w:rsidRPr="00216D31">
        <w:t>Роль CYP в окислении ленватиниба первоначально исследовали в микросомах печени с использованием специфических ингибиторов CYP. Каталитическая активность CYP в каждом микросомальном образце коррелировала с количеством метаболитов ленватиниба, образованны</w:t>
      </w:r>
      <w:r w:rsidR="00200EBA">
        <w:t>ми</w:t>
      </w:r>
      <w:r w:rsidR="00200EBA" w:rsidRPr="00216D31">
        <w:t xml:space="preserve"> этими образцами. Кроме того, в метаболических исследованиях использовали рекомбинантные CYP человека. </w:t>
      </w:r>
      <w:r w:rsidR="00A50E43">
        <w:t>Установлено</w:t>
      </w:r>
      <w:r w:rsidR="00200EBA">
        <w:t>, что</w:t>
      </w:r>
      <w:r w:rsidR="00200EBA" w:rsidRPr="00216D31">
        <w:t xml:space="preserve"> ленватиниб метаболизируется до O-десметилленватиниба, N-десциклопропилленватиниба и N-оксида ленватиниба. В присутствии цитохрома b5 рекомбинантный CYP3A4 был наиболее эффективным для образования этих метаболитов. Кроме того, CYP1A1 вносит значительный вклад в метаболизм ленватиниба. Он даже более эффективно формировал О-десметилленватиниб, чем CYP3A4, в отсутствие цитохрома b5</w:t>
      </w:r>
      <w:r w:rsidR="00200EBA">
        <w:t xml:space="preserve"> </w:t>
      </w:r>
      <w:r w:rsidR="00200EBA">
        <w:fldChar w:fldCharType="begin"/>
      </w:r>
      <w:r w:rsidR="00200EBA">
        <w:instrText xml:space="preserve"> ADDIN ZOTERO_ITEM CSL_CITATION {"citationID":"JJyboNzb","properties":{"formattedCitation":"[14]","plainCitation":"[14]","noteIndex":0},"citationItems":[{"id":2778,"uris":["http://zotero.org/users/5483459/items/ZI9H4CQE"],"itemData":{"id":2778,"type":"article-journal","abstract":"Lenvatinib, a small molecule tyrosine kinase inhibitor (TKI), exhibits good inhibitory effect in several types of carcinomas. Specifically, it is the most effective TKI used for treatment of thyroid cancer. To extend pharmacokinetics data on this anticancer agent, we aimed to identify the metabolites of lenvatinib formed during in vitro incubation of lenvatinib with human hepatic microsomes or recombinant cytochromes P450 (CYPs) by using high performance liquid chromatography and mass spectrometry. The role of CYPs in the oxidation of lenvatinib was initially investigated in hepatic microsomes using specific CYP inhibitors. CYP-catalytic activities in each microsomal sample were correlated with the amounts of lenvatinib metabolites formed by these samples. Further, human recombinant CYPs were employed in the metabolic studies. Based on our data, lenvatinib is metabolized to O-desmethyl lenvatinib, N-descyclopropyl lenvatinib and lenvatinib N-oxide. In the presence of cytochrome b5, recombinant CYP3A4 was the most efficient to form these metabolites. In addition, CYP1A1 significantly contributes to the lenvatinib metabolism. It was even more efficient in forming of O-desmethyl lenvatinib than CYP3A4 in the absence of cytochrome b5. The present study indicates that further research focused on drug-drug interactions, in particular on CYP3A4 and CYP1A1 modulators, is needed. This will pave new avenues towards TKIs-mediated personalized therapy.","container-title":"Biomedicine &amp; Pharmacotherapy = Biomedecine &amp; Pharmacotherapie","DOI":"10.1016/j.biopha.2021.112391","ISSN":"1950-6007","journalAbbreviation":"Biomed Pharmacother","language":"eng","note":"PMID: 34847475","page":"112391","source":"PubMed","title":"The impact of individual human cytochrome P450 enzymes on oxidative metabolism of anticancer drug lenvatinib","volume":"145","author":[{"family":"Vavrová","given":"Katarína"},{"family":"Indra","given":"Radek"},{"family":"Pompach","given":"Petr"},{"family":"Heger","given":"Zbyněk"},{"family":"Hodek","given":"Petr"}],"issued":{"date-parts":[["2022",1]]}}}],"schema":"https://github.com/citation-style-language/schema/raw/master/csl-citation.json"} </w:instrText>
      </w:r>
      <w:r w:rsidR="00200EBA">
        <w:fldChar w:fldCharType="separate"/>
      </w:r>
      <w:r w:rsidR="00200EBA" w:rsidRPr="0001535E">
        <w:t>[14]</w:t>
      </w:r>
      <w:r w:rsidR="00200EBA">
        <w:fldChar w:fldCharType="end"/>
      </w:r>
      <w:r w:rsidR="00200EBA">
        <w:t>.</w:t>
      </w:r>
    </w:p>
    <w:p w14:paraId="0E5C6C60" w14:textId="77777777" w:rsidR="00200EBA" w:rsidRDefault="00200EBA" w:rsidP="00200EBA">
      <w:pPr>
        <w:spacing w:before="240" w:after="240"/>
        <w:outlineLvl w:val="2"/>
        <w:rPr>
          <w:b/>
          <w:bCs/>
          <w:color w:val="000000" w:themeColor="text1"/>
        </w:rPr>
      </w:pPr>
      <w:bookmarkStart w:id="128" w:name="_Toc126059722"/>
      <w:r>
        <w:rPr>
          <w:b/>
          <w:color w:val="000000" w:themeColor="text1"/>
        </w:rPr>
        <w:lastRenderedPageBreak/>
        <w:t xml:space="preserve">3.2.5. </w:t>
      </w:r>
      <w:r>
        <w:rPr>
          <w:b/>
          <w:bCs/>
          <w:color w:val="000000" w:themeColor="text1"/>
        </w:rPr>
        <w:t>Выведение</w:t>
      </w:r>
      <w:bookmarkEnd w:id="128"/>
    </w:p>
    <w:p w14:paraId="0AB647DD" w14:textId="1F5F0A9D" w:rsidR="00200EBA" w:rsidRDefault="00200EBA" w:rsidP="00200EBA">
      <w:pPr>
        <w:ind w:firstLine="709"/>
      </w:pPr>
      <w:bookmarkStart w:id="129" w:name="_Hlk118184114"/>
      <w:r w:rsidRPr="002344DE">
        <w:t xml:space="preserve">После однократного перорального введения </w:t>
      </w:r>
      <w:r w:rsidRPr="002344DE">
        <w:rPr>
          <w:vertAlign w:val="superscript"/>
        </w:rPr>
        <w:t>14</w:t>
      </w:r>
      <w:r w:rsidRPr="002344DE">
        <w:t>C-ленватиниба крысам</w:t>
      </w:r>
      <w:r>
        <w:t xml:space="preserve"> (перорально через желудочный зонд в дозе 3 мг/кг), </w:t>
      </w:r>
      <w:r w:rsidRPr="002344DE">
        <w:t xml:space="preserve">экскреция </w:t>
      </w:r>
      <w:r w:rsidRPr="002344DE">
        <w:rPr>
          <w:vertAlign w:val="superscript"/>
        </w:rPr>
        <w:t>14</w:t>
      </w:r>
      <w:r w:rsidRPr="002344DE">
        <w:t>C-ленватиниба с калом составила 87,2%</w:t>
      </w:r>
      <w:r>
        <w:t xml:space="preserve">, с </w:t>
      </w:r>
      <w:r w:rsidRPr="002344DE">
        <w:t>мочой 12,2%</w:t>
      </w:r>
      <w:r>
        <w:t>.</w:t>
      </w:r>
      <w:r w:rsidRPr="002344DE">
        <w:t xml:space="preserve"> Через сорок восемь часов после введения однократной пероральной дозы </w:t>
      </w:r>
      <w:r w:rsidRPr="002344DE">
        <w:rPr>
          <w:vertAlign w:val="superscript"/>
        </w:rPr>
        <w:t>14</w:t>
      </w:r>
      <w:r w:rsidRPr="002344DE">
        <w:t>C-ленватиниба крысам с канюлированными желчными протоками экскреция с желчью, мочой и калом составила 41,6%, 18,1% и 27,2% дозы</w:t>
      </w:r>
      <w:r w:rsidR="006600E9">
        <w:t>,</w:t>
      </w:r>
      <w:r w:rsidRPr="002344DE">
        <w:t xml:space="preserve"> соответственно. Эти данные свидетельствуют о том, что преобладающим путем выведения ленватиниба у крыс является фекальный путь с желчью, и по меньшей мере 65% введенной дозы всасывается.</w:t>
      </w:r>
    </w:p>
    <w:p w14:paraId="37C8B062" w14:textId="2CC04E0C" w:rsidR="00166A45" w:rsidRDefault="00200EBA" w:rsidP="00944B59">
      <w:pPr>
        <w:ind w:firstLine="709"/>
      </w:pPr>
      <w:r w:rsidRPr="001F341F">
        <w:t xml:space="preserve">После однократного перорального введения </w:t>
      </w:r>
      <w:r w:rsidRPr="002344DE">
        <w:rPr>
          <w:vertAlign w:val="superscript"/>
        </w:rPr>
        <w:t>14</w:t>
      </w:r>
      <w:r w:rsidRPr="002344DE">
        <w:t xml:space="preserve">C-ленватиниба </w:t>
      </w:r>
      <w:r w:rsidRPr="001F341F">
        <w:t xml:space="preserve">обезьянам </w:t>
      </w:r>
      <w:r>
        <w:t xml:space="preserve">(перорально через желудочный зонд в дозе 3 мг/кг) </w:t>
      </w:r>
      <w:r w:rsidRPr="001F341F">
        <w:t xml:space="preserve">экскреция </w:t>
      </w:r>
      <w:r w:rsidRPr="002344DE">
        <w:rPr>
          <w:vertAlign w:val="superscript"/>
        </w:rPr>
        <w:t>14</w:t>
      </w:r>
      <w:r w:rsidRPr="002344DE">
        <w:t>C-ленватиниба</w:t>
      </w:r>
      <w:r w:rsidRPr="001F341F">
        <w:t xml:space="preserve"> с калом составила 72,8%</w:t>
      </w:r>
      <w:r>
        <w:t>, с</w:t>
      </w:r>
      <w:r w:rsidRPr="001F341F">
        <w:t xml:space="preserve"> мочой 17,2%</w:t>
      </w:r>
      <w:r>
        <w:t xml:space="preserve"> </w:t>
      </w:r>
      <w:r>
        <w:fldChar w:fldCharType="begin"/>
      </w:r>
      <w:r>
        <w:instrText xml:space="preserve"> ADDIN ZOTERO_ITEM CSL_CITATION {"citationID":"4qUYsPOU","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rsidR="00944B59">
        <w:t>.</w:t>
      </w:r>
    </w:p>
    <w:p w14:paraId="3E6BBED8" w14:textId="77777777" w:rsidR="00200EBA" w:rsidRDefault="00200EBA" w:rsidP="00200EBA">
      <w:pPr>
        <w:spacing w:before="240" w:after="240"/>
        <w:outlineLvl w:val="2"/>
        <w:rPr>
          <w:b/>
          <w:bCs/>
          <w:color w:val="000000" w:themeColor="text1"/>
        </w:rPr>
      </w:pPr>
      <w:bookmarkStart w:id="130" w:name="_Toc126059723"/>
      <w:bookmarkEnd w:id="129"/>
      <w:r>
        <w:rPr>
          <w:b/>
          <w:color w:val="000000" w:themeColor="text1"/>
        </w:rPr>
        <w:t xml:space="preserve">3.2.6. </w:t>
      </w:r>
      <w:r>
        <w:rPr>
          <w:b/>
          <w:bCs/>
          <w:color w:val="000000" w:themeColor="text1"/>
        </w:rPr>
        <w:t>Фармакокинетические лекарственные взаимодействия</w:t>
      </w:r>
      <w:bookmarkEnd w:id="130"/>
    </w:p>
    <w:p w14:paraId="46854AF8" w14:textId="367A66EB" w:rsidR="00200EBA" w:rsidRDefault="00200EBA" w:rsidP="006600E9">
      <w:pPr>
        <w:ind w:firstLine="709"/>
      </w:pPr>
      <w:r>
        <w:t xml:space="preserve"> Фармакокинетическое лекарственное взаимодействие ленватиниба, т</w:t>
      </w:r>
      <w:r w:rsidRPr="006F35E6">
        <w:t>елмисартан</w:t>
      </w:r>
      <w:r>
        <w:t xml:space="preserve">а и </w:t>
      </w:r>
      <w:r w:rsidRPr="00852FA7">
        <w:t>сорафениба</w:t>
      </w:r>
      <w:r>
        <w:t xml:space="preserve"> изучалось у самцов крыс </w:t>
      </w:r>
      <w:r w:rsidRPr="006600E9">
        <w:rPr>
          <w:iCs/>
        </w:rPr>
        <w:t>Sprague Dawley</w:t>
      </w:r>
      <w:r w:rsidRPr="00BA2C98">
        <w:t xml:space="preserve"> </w:t>
      </w:r>
      <w:r>
        <w:t xml:space="preserve">при помощи </w:t>
      </w:r>
      <w:r w:rsidRPr="00852FA7">
        <w:t>метод</w:t>
      </w:r>
      <w:r>
        <w:t>а</w:t>
      </w:r>
      <w:r w:rsidRPr="00852FA7">
        <w:t xml:space="preserve"> сверхэффективной жидкостной хроматографии и тандемной масс-спектрометрии для одновременного определения </w:t>
      </w:r>
      <w:r>
        <w:t>изучаемых препаратов.</w:t>
      </w:r>
      <w:r w:rsidRPr="00852FA7">
        <w:t xml:space="preserve"> Животные были случайным образом разделены на пять групп</w:t>
      </w:r>
      <w:r>
        <w:t>, по 6 в каждой группе</w:t>
      </w:r>
      <w:r w:rsidRPr="00852FA7">
        <w:t xml:space="preserve">. Группам </w:t>
      </w:r>
      <w:r>
        <w:t>1,</w:t>
      </w:r>
      <w:r w:rsidR="00D61435">
        <w:t xml:space="preserve"> </w:t>
      </w:r>
      <w:r>
        <w:t>2, 3</w:t>
      </w:r>
      <w:r w:rsidRPr="00852FA7">
        <w:t xml:space="preserve"> вводили через </w:t>
      </w:r>
      <w:r>
        <w:t xml:space="preserve">желудочный </w:t>
      </w:r>
      <w:r w:rsidRPr="00852FA7">
        <w:t>зонд сорафениб</w:t>
      </w:r>
      <w:r>
        <w:t xml:space="preserve"> 100 мг/кг</w:t>
      </w:r>
      <w:r w:rsidRPr="00852FA7">
        <w:t>, ленватиниб</w:t>
      </w:r>
      <w:r>
        <w:t xml:space="preserve"> 10 мг/кг</w:t>
      </w:r>
      <w:r w:rsidRPr="00852FA7">
        <w:t xml:space="preserve"> и канаглифлозин</w:t>
      </w:r>
      <w:r>
        <w:t xml:space="preserve"> 10 мг/кг</w:t>
      </w:r>
      <w:r w:rsidR="00A50E43">
        <w:t>,</w:t>
      </w:r>
      <w:r w:rsidRPr="00852FA7">
        <w:t xml:space="preserve"> соответственно. </w:t>
      </w:r>
      <w:r w:rsidR="006600E9">
        <w:t xml:space="preserve">Группе </w:t>
      </w:r>
      <w:r>
        <w:t xml:space="preserve">4 </w:t>
      </w:r>
      <w:r w:rsidRPr="00852FA7">
        <w:t>групп</w:t>
      </w:r>
      <w:r>
        <w:t>е</w:t>
      </w:r>
      <w:r w:rsidRPr="00852FA7">
        <w:t xml:space="preserve"> вводили через </w:t>
      </w:r>
      <w:r>
        <w:t xml:space="preserve">желудочный </w:t>
      </w:r>
      <w:r w:rsidRPr="00852FA7">
        <w:t>зонд сорафениб</w:t>
      </w:r>
      <w:r>
        <w:t xml:space="preserve"> 100 мг/кг</w:t>
      </w:r>
      <w:r w:rsidRPr="00852FA7">
        <w:t xml:space="preserve"> и канаглифлозин</w:t>
      </w:r>
      <w:r>
        <w:t xml:space="preserve"> 10 мг/кг</w:t>
      </w:r>
      <w:r w:rsidRPr="00852FA7">
        <w:t xml:space="preserve">; </w:t>
      </w:r>
      <w:r>
        <w:t>группе</w:t>
      </w:r>
      <w:r w:rsidRPr="00852FA7">
        <w:t xml:space="preserve"> </w:t>
      </w:r>
      <w:r>
        <w:t>5</w:t>
      </w:r>
      <w:r w:rsidRPr="00852FA7">
        <w:t xml:space="preserve"> вводили через </w:t>
      </w:r>
      <w:r>
        <w:t xml:space="preserve">желудочный </w:t>
      </w:r>
      <w:r w:rsidRPr="00852FA7">
        <w:t>зонд ленватиниб</w:t>
      </w:r>
      <w:r>
        <w:t xml:space="preserve"> 10 мг/кг</w:t>
      </w:r>
      <w:r w:rsidRPr="00852FA7">
        <w:t xml:space="preserve"> и канаглифлозин</w:t>
      </w:r>
      <w:r>
        <w:t xml:space="preserve"> 10 мг/кг</w:t>
      </w:r>
      <w:r w:rsidRPr="00852FA7">
        <w:t xml:space="preserve">. </w:t>
      </w:r>
      <w:r w:rsidR="006600E9">
        <w:t>Установлено</w:t>
      </w:r>
      <w:r>
        <w:t xml:space="preserve">, что </w:t>
      </w:r>
      <w:bookmarkStart w:id="131" w:name="_Hlk118184246"/>
      <w:r>
        <w:t>п</w:t>
      </w:r>
      <w:r w:rsidRPr="00852FA7">
        <w:t>лощадь под кривой зависимости концентрации в плазме от времени (AUC) и максимальные концентрации в плазме (C</w:t>
      </w:r>
      <w:r w:rsidRPr="000D1C1D">
        <w:rPr>
          <w:vertAlign w:val="subscript"/>
        </w:rPr>
        <w:t>max</w:t>
      </w:r>
      <w:r w:rsidRPr="00852FA7">
        <w:t>) канаглифлозина увеличились на 37,6% и 32,8%</w:t>
      </w:r>
      <w:r w:rsidR="006600E9">
        <w:t>,</w:t>
      </w:r>
      <w:r w:rsidRPr="00852FA7">
        <w:t xml:space="preserve"> соответственно, в то время как </w:t>
      </w:r>
      <w:bookmarkStart w:id="132" w:name="_Hlk118184272"/>
      <w:r w:rsidRPr="00852FA7">
        <w:t xml:space="preserve">кажущийся </w:t>
      </w:r>
      <w:bookmarkEnd w:id="131"/>
      <w:r w:rsidRPr="00852FA7">
        <w:t>объем распределения (V</w:t>
      </w:r>
      <w:r w:rsidRPr="00DA6C74">
        <w:rPr>
          <w:vertAlign w:val="subscript"/>
        </w:rPr>
        <w:t>z/F</w:t>
      </w:r>
      <w:r w:rsidRPr="00852FA7">
        <w:t>) и кажущийся клиренс (CL</w:t>
      </w:r>
      <w:r w:rsidRPr="00DA6C74">
        <w:rPr>
          <w:vertAlign w:val="subscript"/>
        </w:rPr>
        <w:t>z/F</w:t>
      </w:r>
      <w:r w:rsidRPr="00852FA7">
        <w:t xml:space="preserve">) </w:t>
      </w:r>
      <w:bookmarkEnd w:id="132"/>
      <w:r w:rsidRPr="00852FA7">
        <w:t>канаглифлозина в присутствии сорафениба значительно снижалась (30,6% и 28,6%</w:t>
      </w:r>
      <w:r w:rsidR="006600E9">
        <w:t>,</w:t>
      </w:r>
      <w:r w:rsidRPr="00852FA7">
        <w:t xml:space="preserve"> соответственно). Канаглифлозин вызывал значительное увеличение AUC и C</w:t>
      </w:r>
      <w:r w:rsidRPr="00DA6C74">
        <w:rPr>
          <w:vertAlign w:val="subscript"/>
        </w:rPr>
        <w:t>max</w:t>
      </w:r>
      <w:r w:rsidRPr="00852FA7">
        <w:t xml:space="preserve"> ленватиниба на 28,9% и 36,2%</w:t>
      </w:r>
      <w:r w:rsidR="006600E9">
        <w:t>,</w:t>
      </w:r>
      <w:r w:rsidRPr="00852FA7">
        <w:t xml:space="preserve"> соответственно</w:t>
      </w:r>
      <w:r w:rsidR="006600E9">
        <w:t>,</w:t>
      </w:r>
      <w:r w:rsidRPr="00852FA7">
        <w:t xml:space="preserve"> и значительное снижение V</w:t>
      </w:r>
      <w:r w:rsidRPr="00DA6C74">
        <w:rPr>
          <w:vertAlign w:val="subscript"/>
        </w:rPr>
        <w:t>z/F</w:t>
      </w:r>
      <w:r w:rsidRPr="00852FA7">
        <w:t xml:space="preserve"> и CL</w:t>
      </w:r>
      <w:r w:rsidRPr="00DA6C74">
        <w:rPr>
          <w:vertAlign w:val="subscript"/>
        </w:rPr>
        <w:t>z/F</w:t>
      </w:r>
      <w:r w:rsidRPr="00852FA7">
        <w:t xml:space="preserve"> ленватиниба на 52,9% и 22,7%</w:t>
      </w:r>
      <w:r w:rsidR="006600E9">
        <w:t>,</w:t>
      </w:r>
      <w:r w:rsidRPr="00852FA7">
        <w:t xml:space="preserve"> соответственно</w:t>
      </w:r>
      <w:r>
        <w:t xml:space="preserve">. </w:t>
      </w:r>
      <w:r w:rsidRPr="000D1C1D">
        <w:t xml:space="preserve">Результаты показали, что существуют лекарственные взаимодействия между сорафенибом и канаглифлозином и одновременное введение сорафениба может значительно увеличить системную экспозицию канаглифлозина </w:t>
      </w:r>
      <w:r w:rsidRPr="000D1C1D">
        <w:rPr>
          <w:i/>
          <w:iCs/>
        </w:rPr>
        <w:t>in vivo</w:t>
      </w:r>
      <w:r w:rsidRPr="000D1C1D">
        <w:t xml:space="preserve">. Хотя существует </w:t>
      </w:r>
      <w:r w:rsidR="006600E9">
        <w:t xml:space="preserve">и </w:t>
      </w:r>
      <w:r w:rsidRPr="000D1C1D">
        <w:t xml:space="preserve">лекарственное взаимодействие между ленватинибом и канаглифлозином, но </w:t>
      </w:r>
      <w:r w:rsidR="006600E9">
        <w:t>степень взаимодействия</w:t>
      </w:r>
      <w:r w:rsidRPr="000D1C1D">
        <w:t xml:space="preserve"> отлича</w:t>
      </w:r>
      <w:r w:rsidR="006600E9">
        <w:t>е</w:t>
      </w:r>
      <w:r w:rsidRPr="000D1C1D">
        <w:t>тся от лекарственного взаимодействия между сорафенибом и канаглифлозином</w:t>
      </w:r>
      <w:r>
        <w:t xml:space="preserve"> </w:t>
      </w:r>
      <w:r>
        <w:fldChar w:fldCharType="begin"/>
      </w:r>
      <w:r>
        <w:instrText xml:space="preserve"> ADDIN ZOTERO_ITEM CSL_CITATION {"citationID":"8opQLiyT","properties":{"formattedCitation":"[15]","plainCitation":"[15]","noteIndex":0},"citationItems":[{"id":2781,"uris":["http://zotero.org/users/5483459/items/83SEXRIQ"],"itemData":{"id":2781,"type":"article-journal","abstract":"Hepatocellular carcinoma (HCC) and type 2 diabetes mellitus (T2DM) are common clinical conditions, and T2DM is an independent risk factor for HCC. Sorafenib and lenvatinib, two multi-targeted tyrosine kinase inhibitors, are first-line therapies for advanced HCC, while canagliflozin, a sodium-glucose co-transporter 2 inhibitor, is widely used in the treatment of T2DM. Here, we developed an ultra-performance liquid chromatography-tandem mass spectrometry method for the simultaneous determination of canagliflozin, sorafenib, and lenvatinib, and investigated the pharmacokinetic drug interactions between canagliflozin and sorafenib or lenvatinib in rats. The animals were randomly divided into five groups. Groups I-III were gavage administrated with sorafenib, lenvatinib, and canagliflozin, respectively. Group IV received sorafenib and canagliflozin; while Group V received lenvatinib and canagliflozin. The area under the plasma concentration-time curves (AUC) and maximum plasma concentrations (Cmax) of canagliflozin increased by 37.6% and 32.8%, respectively, while the apparent volume of distribution (Vz/F) and apparent clearance (CLz/F) of canagliflozin significantly decreased (30.6% and 28.6%, respectively) in the presence of sorafenib. Canagliflozin caused a significant increase in AUC and Cmax of lenvatinib by 28.9% and 36.2%, respectively, and a significant decrease in Vz/F and CLz/F of lenvatinib by 52.9% and 22.7%, respectively. In conclusion, drug interactions exist between canagliflozin and sorafenib or lenvatinib, and these findings provide a reference for the use of these drugs in patients with HCC and T2DM.","container-title":"Molecules (Basel, Switzerland)","DOI":"10.3390/molecules27175419","ISSN":"1420-3049","issue":"17","journalAbbreviation":"Molecules","language":"eng","note":"PMID: 36080187\nPMCID: PMC9457773","page":"5419","source":"PubMed","title":"Pharmacokinetic Interactions between Canagliflozin and Sorafenib or Lenvatinib in Rats","volume":"27","author":[{"family":"Cui","given":"Yanjun"},{"family":"Li","given":"Ying"},{"family":"Guo","given":"Caihui"},{"family":"Li","given":"Yajing"},{"family":"Ma","given":"Yinling"},{"family":"Dong","given":"Zhanjun"}],"issued":{"date-parts":[["2022",8,24]]}}}],"schema":"https://github.com/citation-style-language/schema/raw/master/csl-citation.json"} </w:instrText>
      </w:r>
      <w:r>
        <w:fldChar w:fldCharType="separate"/>
      </w:r>
      <w:r w:rsidRPr="0001535E">
        <w:t>[15]</w:t>
      </w:r>
      <w:r>
        <w:fldChar w:fldCharType="end"/>
      </w:r>
      <w:r>
        <w:t>.</w:t>
      </w:r>
    </w:p>
    <w:p w14:paraId="0299F885" w14:textId="77777777" w:rsidR="00200EBA" w:rsidRDefault="00200EBA" w:rsidP="00200EBA">
      <w:pPr>
        <w:pStyle w:val="2"/>
        <w:spacing w:line="240" w:lineRule="auto"/>
        <w:rPr>
          <w:color w:val="000000" w:themeColor="text1"/>
        </w:rPr>
      </w:pPr>
      <w:bookmarkStart w:id="133" w:name="_Toc126059724"/>
      <w:bookmarkEnd w:id="109"/>
      <w:bookmarkEnd w:id="110"/>
      <w:bookmarkEnd w:id="111"/>
      <w:r w:rsidRPr="005E6358">
        <w:rPr>
          <w:color w:val="000000" w:themeColor="text1"/>
        </w:rPr>
        <w:t>3.3. Токсикологические исследования</w:t>
      </w:r>
      <w:bookmarkEnd w:id="112"/>
      <w:bookmarkEnd w:id="133"/>
    </w:p>
    <w:p w14:paraId="67DFB36C" w14:textId="77777777" w:rsidR="00200EBA" w:rsidRPr="00550D79" w:rsidRDefault="00200EBA" w:rsidP="00200EBA">
      <w:pPr>
        <w:ind w:firstLine="709"/>
      </w:pPr>
      <w:bookmarkStart w:id="134" w:name="_Hlk118184395"/>
      <w:r>
        <w:t>Токсичность при однократном и многократном введении ленватиниба изучали у крыс, собак и обезьян.</w:t>
      </w:r>
    </w:p>
    <w:p w14:paraId="0BF31D6B" w14:textId="77777777" w:rsidR="00200EBA" w:rsidRDefault="00200EBA" w:rsidP="00200EBA">
      <w:pPr>
        <w:pStyle w:val="3"/>
        <w:spacing w:after="240"/>
        <w:rPr>
          <w:rFonts w:ascii="Times New Roman" w:hAnsi="Times New Roman"/>
          <w:color w:val="000000" w:themeColor="text1"/>
          <w:szCs w:val="24"/>
        </w:rPr>
      </w:pPr>
      <w:bookmarkStart w:id="135" w:name="_Toc126059725"/>
      <w:bookmarkEnd w:id="134"/>
      <w:r w:rsidRPr="005E6358">
        <w:rPr>
          <w:rFonts w:ascii="Times New Roman" w:hAnsi="Times New Roman"/>
          <w:color w:val="000000" w:themeColor="text1"/>
        </w:rPr>
        <w:t>3.3.1.</w:t>
      </w:r>
      <w:r>
        <w:rPr>
          <w:rFonts w:ascii="Times New Roman" w:hAnsi="Times New Roman"/>
          <w:color w:val="000000" w:themeColor="text1"/>
        </w:rPr>
        <w:t xml:space="preserve"> </w:t>
      </w:r>
      <w:r w:rsidRPr="005E6358">
        <w:rPr>
          <w:rFonts w:ascii="Times New Roman" w:hAnsi="Times New Roman"/>
          <w:color w:val="000000" w:themeColor="text1"/>
        </w:rPr>
        <w:t>Токсичность</w:t>
      </w:r>
      <w:r w:rsidRPr="005E6358">
        <w:rPr>
          <w:rFonts w:ascii="Times New Roman" w:hAnsi="Times New Roman"/>
          <w:color w:val="000000" w:themeColor="text1"/>
          <w:szCs w:val="24"/>
        </w:rPr>
        <w:t xml:space="preserve"> при однократном введении</w:t>
      </w:r>
      <w:bookmarkEnd w:id="135"/>
    </w:p>
    <w:p w14:paraId="08BC3A90" w14:textId="77777777" w:rsidR="00200EBA" w:rsidRPr="00944B59" w:rsidRDefault="00200EBA" w:rsidP="006600E9">
      <w:pPr>
        <w:ind w:firstLine="709"/>
      </w:pPr>
      <w:bookmarkStart w:id="136" w:name="_Hlk118184445"/>
      <w:r w:rsidRPr="00944B59">
        <w:t xml:space="preserve">Исследования токсичности при однократном введении изучали </w:t>
      </w:r>
      <w:bookmarkStart w:id="137" w:name="_Hlk118184591"/>
      <w:r w:rsidRPr="00944B59">
        <w:t xml:space="preserve">у крыс </w:t>
      </w:r>
      <w:bookmarkEnd w:id="137"/>
      <w:r w:rsidRPr="00944B59">
        <w:rPr>
          <w:iCs/>
        </w:rPr>
        <w:t>Sprague-Dawley</w:t>
      </w:r>
      <w:r w:rsidRPr="00944B59">
        <w:t xml:space="preserve"> и собак.</w:t>
      </w:r>
    </w:p>
    <w:p w14:paraId="381F4BA1" w14:textId="7A716856" w:rsidR="00200EBA" w:rsidRPr="00944B59" w:rsidRDefault="00200EBA" w:rsidP="006600E9">
      <w:pPr>
        <w:ind w:firstLine="709"/>
      </w:pPr>
      <w:r w:rsidRPr="00944B59">
        <w:t xml:space="preserve">Ленватиниб в дозах 10, 30, 100 мг/кг однократно через желудочный зонд вводили самцам крыс </w:t>
      </w:r>
      <w:r w:rsidRPr="00944B59">
        <w:rPr>
          <w:iCs/>
        </w:rPr>
        <w:t>Sprague-Dawley</w:t>
      </w:r>
      <w:r w:rsidRPr="00944B59">
        <w:t xml:space="preserve"> (6 самцов в экспериментальной группе, 6 в контроле) для оценки общего физического состояния, поведения животных, оценки дыхательной </w:t>
      </w:r>
      <w:r w:rsidRPr="00944B59">
        <w:lastRenderedPageBreak/>
        <w:t xml:space="preserve">функции. Эксперименты проводилась до введения ленватиниба и через 1, 2, 4 и 8 часов после введения. Было выяснено, что все дозы до 100 мг/кг не оказывали влияния на общее физическое состояние и поведение крыс, не отмечалось статистически значимого влияния ленватиниба на измеренные параметры дыхательной функции у самцов крыс </w:t>
      </w:r>
      <w:r w:rsidRPr="00944B59">
        <w:rPr>
          <w:iCs/>
        </w:rPr>
        <w:t xml:space="preserve">Sprague-Dawley </w:t>
      </w:r>
      <w:r w:rsidR="006600E9" w:rsidRPr="006600E9">
        <w:t>[</w:t>
      </w:r>
      <w:r w:rsidRPr="00944B59">
        <w:t>3</w:t>
      </w:r>
      <w:r w:rsidR="006600E9" w:rsidRPr="006600E9">
        <w:t>]</w:t>
      </w:r>
      <w:r w:rsidRPr="00944B59">
        <w:t>.</w:t>
      </w:r>
    </w:p>
    <w:p w14:paraId="23A52480" w14:textId="63565C02" w:rsidR="00200EBA" w:rsidRPr="00944B59" w:rsidRDefault="00200EBA" w:rsidP="006600E9">
      <w:pPr>
        <w:ind w:firstLine="709"/>
      </w:pPr>
      <w:r w:rsidRPr="00944B59">
        <w:t>Влияние на сердечно-сосудистую систему изучалось при введении ленватиниба в дозах 6 и 30 мг/кг однократно через желудочный зонд собакам (3 самки, 3 самца). Оценивалось влияние</w:t>
      </w:r>
      <w:r w:rsidR="006600E9">
        <w:t xml:space="preserve"> введения ленватиниба на ЧСС, </w:t>
      </w:r>
      <w:r w:rsidRPr="00944B59">
        <w:t>АД, показатели электрокардиограммы. Параметры измеряли до введения препарата и через 1, 2, 4 и 8 часов после введения.</w:t>
      </w:r>
    </w:p>
    <w:p w14:paraId="11760125" w14:textId="03A72085" w:rsidR="00200EBA" w:rsidRDefault="00200EBA" w:rsidP="006600E9">
      <w:pPr>
        <w:ind w:firstLine="709"/>
      </w:pPr>
      <w:r w:rsidRPr="00944B59">
        <w:t>Было выяснено, что у самцов собак ЧСС снизилась на 23% через 4 часа после введения дозы 6 мг/кг по сравнению с контролем. АД у самцов увеличилось на 29% и 23% через 2 часа после введения 6 и 30 мг/кг</w:t>
      </w:r>
      <w:r w:rsidR="006600E9">
        <w:t>,</w:t>
      </w:r>
      <w:r w:rsidRPr="00944B59">
        <w:t xml:space="preserve"> соответственно</w:t>
      </w:r>
      <w:r w:rsidR="006600E9" w:rsidRPr="006600E9">
        <w:t>,</w:t>
      </w:r>
      <w:r>
        <w:t xml:space="preserve"> по сравнению с контролем. Продолжительность QRS у самцов собак </w:t>
      </w:r>
      <w:r w:rsidR="009E2D2D">
        <w:t xml:space="preserve">уменьшилось </w:t>
      </w:r>
      <w:r>
        <w:t xml:space="preserve">на 13% и 11% через 1 и 4 часа после введения дозы 30 мг/кг по сравнению с контролем </w:t>
      </w:r>
      <w:r w:rsidR="006600E9" w:rsidRPr="006600E9">
        <w:t>[</w:t>
      </w:r>
      <w:r w:rsidRPr="00B348F2">
        <w:t>3</w:t>
      </w:r>
      <w:r w:rsidR="006600E9" w:rsidRPr="006600E9">
        <w:t>]</w:t>
      </w:r>
      <w:r w:rsidRPr="00B348F2">
        <w:t>.</w:t>
      </w:r>
    </w:p>
    <w:p w14:paraId="77169638" w14:textId="77777777" w:rsidR="00200EBA" w:rsidRDefault="00200EBA" w:rsidP="00200EBA">
      <w:pPr>
        <w:pStyle w:val="3"/>
        <w:spacing w:after="240"/>
        <w:rPr>
          <w:rFonts w:ascii="Times New Roman" w:hAnsi="Times New Roman"/>
          <w:color w:val="000000" w:themeColor="text1"/>
        </w:rPr>
      </w:pPr>
      <w:bookmarkStart w:id="138" w:name="_Toc126059726"/>
      <w:bookmarkEnd w:id="136"/>
      <w:r w:rsidRPr="005E6358">
        <w:rPr>
          <w:rFonts w:ascii="Times New Roman" w:hAnsi="Times New Roman"/>
          <w:color w:val="000000" w:themeColor="text1"/>
        </w:rPr>
        <w:t>3.3.2. Токсичность</w:t>
      </w:r>
      <w:r>
        <w:rPr>
          <w:rFonts w:ascii="Times New Roman" w:hAnsi="Times New Roman"/>
          <w:color w:val="000000" w:themeColor="text1"/>
        </w:rPr>
        <w:t xml:space="preserve"> </w:t>
      </w:r>
      <w:r w:rsidRPr="005E6358">
        <w:rPr>
          <w:rFonts w:ascii="Times New Roman" w:hAnsi="Times New Roman"/>
          <w:color w:val="000000" w:themeColor="text1"/>
        </w:rPr>
        <w:t>при многократном введении</w:t>
      </w:r>
      <w:bookmarkEnd w:id="138"/>
    </w:p>
    <w:p w14:paraId="388DE1DF" w14:textId="77777777" w:rsidR="00200EBA" w:rsidRPr="00944B59" w:rsidRDefault="00200EBA" w:rsidP="006600E9">
      <w:pPr>
        <w:ind w:firstLine="709"/>
        <w:rPr>
          <w:iCs/>
        </w:rPr>
      </w:pPr>
      <w:bookmarkStart w:id="139" w:name="_Hlk118184496"/>
      <w:bookmarkStart w:id="140" w:name="_Hlk117673087"/>
      <w:bookmarkEnd w:id="113"/>
      <w:r w:rsidRPr="00944B59">
        <w:t xml:space="preserve">Ленватиниб оценивался в токсикологических исследованиях при многократном введении у крыс </w:t>
      </w:r>
      <w:r w:rsidRPr="00944B59">
        <w:rPr>
          <w:iCs/>
          <w:lang w:val="en-US"/>
        </w:rPr>
        <w:t>Sprague</w:t>
      </w:r>
      <w:r w:rsidRPr="00944B59">
        <w:rPr>
          <w:iCs/>
        </w:rPr>
        <w:t xml:space="preserve"> </w:t>
      </w:r>
      <w:r w:rsidRPr="00944B59">
        <w:rPr>
          <w:iCs/>
          <w:lang w:val="en-US"/>
        </w:rPr>
        <w:t>Dawley</w:t>
      </w:r>
      <w:r w:rsidRPr="00944B59">
        <w:rPr>
          <w:iCs/>
        </w:rPr>
        <w:t xml:space="preserve"> </w:t>
      </w:r>
      <w:r w:rsidRPr="00944B59">
        <w:t>(до 26 недель), у собак (до 4 недель), у яванских макак (до 39 недель).</w:t>
      </w:r>
    </w:p>
    <w:bookmarkEnd w:id="139"/>
    <w:p w14:paraId="361F07D9" w14:textId="378D87B4" w:rsidR="00200EBA" w:rsidRPr="00944B59" w:rsidRDefault="00200EBA" w:rsidP="006600E9">
      <w:pPr>
        <w:ind w:firstLine="709"/>
      </w:pPr>
      <w:r w:rsidRPr="00944B59">
        <w:t xml:space="preserve">Крысам </w:t>
      </w:r>
      <w:r w:rsidRPr="00944B59">
        <w:rPr>
          <w:iCs/>
          <w:lang w:val="en-US"/>
        </w:rPr>
        <w:t>Sprague</w:t>
      </w:r>
      <w:r w:rsidRPr="00944B59">
        <w:rPr>
          <w:iCs/>
        </w:rPr>
        <w:t xml:space="preserve"> </w:t>
      </w:r>
      <w:r w:rsidRPr="00944B59">
        <w:rPr>
          <w:iCs/>
          <w:lang w:val="en-US"/>
        </w:rPr>
        <w:t>Dawley</w:t>
      </w:r>
      <w:r w:rsidRPr="00944B59">
        <w:rPr>
          <w:iCs/>
        </w:rPr>
        <w:t xml:space="preserve"> </w:t>
      </w:r>
      <w:r w:rsidRPr="00944B59">
        <w:t>ленватиниб вводили перорально один раз в день через желудочный зонд в дозах 1, 10, 15, 30 или 100 мг/кг (6, 60, 90, 180 или 600 мг/м</w:t>
      </w:r>
      <w:r w:rsidRPr="00944B59">
        <w:rPr>
          <w:vertAlign w:val="superscript"/>
        </w:rPr>
        <w:t>2</w:t>
      </w:r>
      <w:r w:rsidRPr="00944B59">
        <w:t>) в течение 4 недель и 0,4, 2 или 10 мг/кг (2,4, 12 или 60 мг/м</w:t>
      </w:r>
      <w:r w:rsidRPr="00944B59">
        <w:rPr>
          <w:vertAlign w:val="superscript"/>
        </w:rPr>
        <w:t>2</w:t>
      </w:r>
      <w:r w:rsidRPr="00944B59">
        <w:t>) в течение 26 недель</w:t>
      </w:r>
      <w:bookmarkEnd w:id="140"/>
      <w:r w:rsidRPr="00944B59">
        <w:t xml:space="preserve">. </w:t>
      </w:r>
    </w:p>
    <w:p w14:paraId="5F7CCF85" w14:textId="6F6FB565" w:rsidR="00200EBA" w:rsidRPr="00944B59" w:rsidRDefault="00200EBA" w:rsidP="006600E9">
      <w:pPr>
        <w:ind w:firstLine="709"/>
      </w:pPr>
      <w:bookmarkStart w:id="141" w:name="_Hlk118184696"/>
      <w:r w:rsidRPr="00944B59">
        <w:t xml:space="preserve">В 4-недельном исследовании у крыс </w:t>
      </w:r>
      <w:r w:rsidRPr="00944B59">
        <w:rPr>
          <w:iCs/>
          <w:lang w:val="en-US"/>
        </w:rPr>
        <w:t>Sprague</w:t>
      </w:r>
      <w:r w:rsidRPr="00944B59">
        <w:rPr>
          <w:iCs/>
        </w:rPr>
        <w:t xml:space="preserve"> </w:t>
      </w:r>
      <w:r w:rsidRPr="00944B59">
        <w:rPr>
          <w:iCs/>
          <w:lang w:val="en-US"/>
        </w:rPr>
        <w:t>Dawley</w:t>
      </w:r>
      <w:r w:rsidRPr="00944B59">
        <w:rPr>
          <w:iCs/>
        </w:rPr>
        <w:t xml:space="preserve"> (</w:t>
      </w:r>
      <w:r w:rsidRPr="00944B59">
        <w:t>по 16 самцов и самок в экспериментальных группах и контроле</w:t>
      </w:r>
      <w:r w:rsidRPr="00944B59">
        <w:rPr>
          <w:iCs/>
        </w:rPr>
        <w:t xml:space="preserve">) </w:t>
      </w:r>
      <w:r w:rsidRPr="00944B59">
        <w:t>летальность отмечал</w:t>
      </w:r>
      <w:r w:rsidR="006600E9">
        <w:t>а</w:t>
      </w:r>
      <w:r w:rsidRPr="00944B59">
        <w:t>сь при дозе 100 мг/кг (600 мг/м</w:t>
      </w:r>
      <w:r w:rsidRPr="00944B59">
        <w:rPr>
          <w:vertAlign w:val="superscript"/>
        </w:rPr>
        <w:t>2</w:t>
      </w:r>
      <w:r w:rsidRPr="00944B59">
        <w:t>) на 22-29 дни исследования. При дозе ≥30 мг/кг (180 мг/м</w:t>
      </w:r>
      <w:r w:rsidRPr="00944B59">
        <w:rPr>
          <w:vertAlign w:val="superscript"/>
        </w:rPr>
        <w:t>2</w:t>
      </w:r>
      <w:r w:rsidRPr="00944B59">
        <w:t xml:space="preserve">) отмечались явления гепатотоксичности – гепатоцеллюлярный некроз, повышение активности АЛТ и АСТ, а также явления гематотоксичности, проявлявшиеся в поражении </w:t>
      </w:r>
      <w:r w:rsidR="009E2D2D">
        <w:t>стволовых клеток крови</w:t>
      </w:r>
      <w:r w:rsidRPr="00944B59">
        <w:t xml:space="preserve">, снижении уровня гемоглобина и количества эритроцитов. Сосудистые поражения, связанные с ингибированием </w:t>
      </w:r>
      <w:r w:rsidRPr="00944B59">
        <w:rPr>
          <w:iCs/>
        </w:rPr>
        <w:t>VEGF</w:t>
      </w:r>
      <w:r w:rsidRPr="00944B59">
        <w:t xml:space="preserve"> проявлялись в поражении резцов (дисплазия), зубов (белое обесцвечивание), бедренных костей (увеличение эпифизарной зоны роста), грудины (увеличение эпифизарного хряща), почек (гломерулопатия), яичек (гипоклеточность семенного эпителия), </w:t>
      </w:r>
      <w:r w:rsidR="00A8281D" w:rsidRPr="00944B59">
        <w:t>эпидидим</w:t>
      </w:r>
      <w:r w:rsidR="00A8281D">
        <w:t>уса</w:t>
      </w:r>
      <w:r w:rsidR="00A8281D" w:rsidRPr="00944B59">
        <w:t xml:space="preserve"> </w:t>
      </w:r>
      <w:r w:rsidRPr="00944B59">
        <w:t xml:space="preserve">(слущенные семенные эпителиальные клетки) и яичников (фолликулярная атрезия) </w:t>
      </w:r>
      <w:r w:rsidRPr="00944B59">
        <w:fldChar w:fldCharType="begin"/>
      </w:r>
      <w:r w:rsidRPr="00944B59">
        <w:instrText xml:space="preserve"> ADDIN ZOTERO_ITEM CSL_CITATION {"citationID":"LOqwtRxI","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52320A4A" w14:textId="77777777" w:rsidR="00200EBA" w:rsidRPr="00944B59" w:rsidRDefault="00200EBA" w:rsidP="006600E9">
      <w:pPr>
        <w:ind w:firstLine="709"/>
      </w:pPr>
      <w:r w:rsidRPr="00944B59">
        <w:t xml:space="preserve">В 26-недельном исследовании у крыс </w:t>
      </w:r>
      <w:r w:rsidRPr="00944B59">
        <w:rPr>
          <w:iCs/>
          <w:lang w:val="en-US"/>
        </w:rPr>
        <w:t>Sprague</w:t>
      </w:r>
      <w:r w:rsidRPr="00944B59">
        <w:rPr>
          <w:iCs/>
        </w:rPr>
        <w:t xml:space="preserve"> </w:t>
      </w:r>
      <w:r w:rsidRPr="00944B59">
        <w:rPr>
          <w:iCs/>
          <w:lang w:val="en-US"/>
        </w:rPr>
        <w:t>Dawley</w:t>
      </w:r>
      <w:r w:rsidRPr="00944B59">
        <w:t xml:space="preserve"> (по 15 самцов и самок в экспериментальных группах и контроле) летальность отмечалась у 11 экспериментальных животных при дозе 10 мг/кг на 12 неделе лечения. Смерть животных наступала вследствие поражения двенадцатиперстной кишки (воспаление/кистозная дилатация, сопровождаемая гиперплазия слизистой оболочки и некрозом медиальных артериол) и почек (гломерулопатия и гломерулонефропатия). Сосудистые поражения, связанные с ингибированием VEGF, наблюдались во многих органов, в том числе утолщение адвентициальных артериол в сердце </w:t>
      </w:r>
      <w:r w:rsidRPr="00944B59">
        <w:fldChar w:fldCharType="begin"/>
      </w:r>
      <w:r w:rsidRPr="00944B59">
        <w:instrText xml:space="preserve"> ADDIN ZOTERO_ITEM CSL_CITATION {"citationID":"BvwnTlaN","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w:t>
      </w:r>
    </w:p>
    <w:p w14:paraId="64C1A514" w14:textId="1DADA3CD" w:rsidR="00200EBA" w:rsidRPr="00944B59" w:rsidRDefault="00200EBA" w:rsidP="006600E9">
      <w:pPr>
        <w:ind w:firstLine="709"/>
      </w:pPr>
      <w:r w:rsidRPr="00944B59">
        <w:t xml:space="preserve">В 4-недельном исследовании у собак </w:t>
      </w:r>
      <w:r w:rsidRPr="00944B59">
        <w:rPr>
          <w:iCs/>
        </w:rPr>
        <w:t>(</w:t>
      </w:r>
      <w:r w:rsidRPr="00944B59">
        <w:t>по 3 самца и самки в экспериментальных группах и контроле</w:t>
      </w:r>
      <w:r w:rsidRPr="00944B59">
        <w:rPr>
          <w:iCs/>
        </w:rPr>
        <w:t xml:space="preserve">) </w:t>
      </w:r>
      <w:r w:rsidRPr="00944B59">
        <w:t xml:space="preserve">ленватиниб вводили перорально один раз в день через желудочный зонд в дозах 0,01 и 0,5 мг/кг один раз в день в течение 28 дней. Летальных исходов не было. Клинические признаки желудочно-кишечной токсичности включали водянистый стул у собак, </w:t>
      </w:r>
      <w:r w:rsidR="00A8281D" w:rsidRPr="00944B59">
        <w:t>получавши</w:t>
      </w:r>
      <w:r w:rsidR="00A8281D">
        <w:t>х</w:t>
      </w:r>
      <w:r w:rsidR="00A8281D" w:rsidRPr="00944B59">
        <w:t xml:space="preserve"> </w:t>
      </w:r>
      <w:r w:rsidRPr="00944B59">
        <w:t>ленватиниб в дозе 0,5 мг/кг (10 мг/м</w:t>
      </w:r>
      <w:r w:rsidRPr="00944B59">
        <w:rPr>
          <w:vertAlign w:val="superscript"/>
        </w:rPr>
        <w:t>2</w:t>
      </w:r>
      <w:r w:rsidRPr="00944B59">
        <w:t xml:space="preserve">). Гистологические данные при дозе </w:t>
      </w:r>
      <w:r w:rsidRPr="00944B59">
        <w:lastRenderedPageBreak/>
        <w:t xml:space="preserve">0,5 мг/кг включали фиброзный некроз желчного пузыря, гломерулопатию и лимфоидное истощение/некроз в тощей и подвздошной кишках </w:t>
      </w:r>
      <w:r w:rsidRPr="00944B59">
        <w:fldChar w:fldCharType="begin"/>
      </w:r>
      <w:r w:rsidRPr="00944B59">
        <w:instrText xml:space="preserve"> ADDIN ZOTERO_ITEM CSL_CITATION {"citationID":"Q523XiKP","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rsidRPr="00944B59">
        <w:fldChar w:fldCharType="separate"/>
      </w:r>
      <w:r w:rsidRPr="00944B59">
        <w:t>[8]</w:t>
      </w:r>
      <w:r w:rsidRPr="00944B59">
        <w:fldChar w:fldCharType="end"/>
      </w:r>
      <w:r w:rsidRPr="00944B59">
        <w:t xml:space="preserve">. </w:t>
      </w:r>
    </w:p>
    <w:p w14:paraId="73E6D531" w14:textId="77777777" w:rsidR="00200EBA" w:rsidRPr="00944B59" w:rsidRDefault="00200EBA" w:rsidP="006600E9">
      <w:pPr>
        <w:ind w:firstLine="709"/>
      </w:pPr>
      <w:r w:rsidRPr="00944B59">
        <w:t>В исследовании у обезьян (яванские макаки) ленватиниб вводили перорально один раз в день через желудочный зонд в дозах 0,3, 3 или 30 мг/кг (3,6, 36 или 360 мг/м</w:t>
      </w:r>
      <w:r w:rsidRPr="00944B59">
        <w:rPr>
          <w:vertAlign w:val="superscript"/>
        </w:rPr>
        <w:t>2</w:t>
      </w:r>
      <w:r w:rsidRPr="00944B59">
        <w:t>) в течение 4 недель и 0,1, 0,5 или 3 мг/кг (1,2, 6 или 36 мг/м</w:t>
      </w:r>
      <w:r w:rsidRPr="00944B59">
        <w:rPr>
          <w:vertAlign w:val="superscript"/>
        </w:rPr>
        <w:t>2</w:t>
      </w:r>
      <w:r w:rsidRPr="00944B59">
        <w:t xml:space="preserve">) в течение 39 недель. </w:t>
      </w:r>
    </w:p>
    <w:p w14:paraId="798DAC56" w14:textId="7B751D6C" w:rsidR="00200EBA" w:rsidRPr="00944B59" w:rsidRDefault="00200EBA" w:rsidP="006600E9">
      <w:pPr>
        <w:ind w:firstLine="709"/>
      </w:pPr>
      <w:r w:rsidRPr="00944B59">
        <w:t xml:space="preserve">В 4-недельном исследовании у обезьян (по 2 самца и самки в экспериментальных группах и контроле) одна самка, получавшая ленватиниб в дозе 30 мг/кг, умерла на 21-й день из-за потери массы тела, связанной с анорексией. </w:t>
      </w:r>
      <w:bookmarkStart w:id="142" w:name="_Hlk118184863"/>
      <w:r w:rsidRPr="00944B59">
        <w:t xml:space="preserve">Основными органами токсичности ленватиниба были </w:t>
      </w:r>
      <w:r w:rsidR="002659C2" w:rsidRPr="00944B59">
        <w:t>ЖКТ</w:t>
      </w:r>
      <w:r w:rsidRPr="00944B59">
        <w:t xml:space="preserve"> (водянистый стул, снижение массы тела и потребления пищи, дегенерация медиальных артерий в желудке и слепой кишке), почках (гломерулопатия), печени (повышение АЛТ и АСТ), желчном пузыре (артериальный фиброзный некроз), яичках, головном мозге. селезенки (лимфоидная атрофия) и надпочечников (корковая гипертрофия).</w:t>
      </w:r>
    </w:p>
    <w:bookmarkEnd w:id="142"/>
    <w:p w14:paraId="4B19630A" w14:textId="015BEDFF" w:rsidR="00200EBA" w:rsidRPr="00AA16B4" w:rsidRDefault="00200EBA" w:rsidP="006600E9">
      <w:pPr>
        <w:ind w:firstLine="709"/>
      </w:pPr>
      <w:r w:rsidRPr="00944B59">
        <w:t xml:space="preserve">В 39-недельном исследовании у обезьян (по 2 самца и </w:t>
      </w:r>
      <w:r w:rsidR="00A8281D">
        <w:t xml:space="preserve">2 </w:t>
      </w:r>
      <w:r w:rsidRPr="00944B59">
        <w:t>самки в экспериментальных группах и контроле) один самец яванской макаки, получивший ленватиниб в дозе 3 мг/кг, был усыплен в состоянии</w:t>
      </w:r>
      <w:r>
        <w:t xml:space="preserve"> </w:t>
      </w:r>
      <w:r w:rsidR="00A8281D">
        <w:t xml:space="preserve">агонии </w:t>
      </w:r>
      <w:r>
        <w:t xml:space="preserve">на 51-й день. У него отмечались воспалительные изменения в нижних отделах толстой кишки в сочетании с тяжелыми изменениями в двенадцатиперстной кишке. Основными органами-мишенями токсичности </w:t>
      </w:r>
      <w:r w:rsidR="00A8281D">
        <w:t xml:space="preserve">у обезьян </w:t>
      </w:r>
      <w:r>
        <w:t xml:space="preserve">являлись почки, </w:t>
      </w:r>
      <w:r w:rsidR="00C13C99">
        <w:t>ЖКТ</w:t>
      </w:r>
      <w:r>
        <w:t>, двенадцатиперстная кишка, желчный пузырь, поджелудочная железа, надпочечники, гипофиз, селезенка, тимус, бедренная кость, сосудистое сплетение, скелетные мышцы, влагалище и яичники. Протеинурия отмечалась при дозе 3 мг/кг (36 мг/м</w:t>
      </w:r>
      <w:r w:rsidRPr="00F622DA">
        <w:rPr>
          <w:vertAlign w:val="superscript"/>
        </w:rPr>
        <w:t>2</w:t>
      </w:r>
      <w:r>
        <w:t xml:space="preserve">) </w:t>
      </w:r>
      <w:r>
        <w:fldChar w:fldCharType="begin"/>
      </w:r>
      <w:r>
        <w:instrText xml:space="preserve"> ADDIN ZOTERO_ITEM CSL_CITATION {"citationID":"aHvlYP7c","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t>.</w:t>
      </w:r>
    </w:p>
    <w:p w14:paraId="27F963F4" w14:textId="77777777" w:rsidR="00200EBA" w:rsidRDefault="00200EBA" w:rsidP="00200EBA">
      <w:pPr>
        <w:pStyle w:val="3"/>
        <w:spacing w:after="240"/>
        <w:rPr>
          <w:rStyle w:val="apple-converted-space"/>
          <w:rFonts w:ascii="Times New Roman" w:eastAsia="Calibri" w:hAnsi="Times New Roman"/>
          <w:bCs w:val="0"/>
          <w:color w:val="000000" w:themeColor="text1"/>
          <w:shd w:val="clear" w:color="auto" w:fill="FFFFFF"/>
        </w:rPr>
      </w:pPr>
      <w:bookmarkStart w:id="143" w:name="_Toc126059727"/>
      <w:bookmarkEnd w:id="141"/>
      <w:r w:rsidRPr="005E6358">
        <w:rPr>
          <w:rFonts w:ascii="Times New Roman" w:hAnsi="Times New Roman"/>
          <w:color w:val="000000" w:themeColor="text1"/>
          <w:szCs w:val="24"/>
        </w:rPr>
        <w:t>3.3.3.</w:t>
      </w:r>
      <w:bookmarkStart w:id="144" w:name="_Toc477355751"/>
      <w:r>
        <w:rPr>
          <w:rFonts w:ascii="Times New Roman" w:hAnsi="Times New Roman"/>
          <w:color w:val="000000" w:themeColor="text1"/>
          <w:szCs w:val="24"/>
        </w:rPr>
        <w:t xml:space="preserve"> </w:t>
      </w:r>
      <w:r w:rsidRPr="005E6358">
        <w:rPr>
          <w:rStyle w:val="apple-converted-space"/>
          <w:rFonts w:ascii="Times New Roman" w:eastAsia="Calibri" w:hAnsi="Times New Roman"/>
          <w:bCs w:val="0"/>
          <w:color w:val="000000" w:themeColor="text1"/>
          <w:shd w:val="clear" w:color="auto" w:fill="FFFFFF"/>
        </w:rPr>
        <w:t>Генотоксичность</w:t>
      </w:r>
      <w:bookmarkEnd w:id="143"/>
      <w:bookmarkEnd w:id="144"/>
    </w:p>
    <w:p w14:paraId="257C6202" w14:textId="3E994DE4" w:rsidR="00200EBA" w:rsidRPr="003F316C" w:rsidRDefault="00200EBA" w:rsidP="00200EBA">
      <w:pPr>
        <w:ind w:firstLine="851"/>
        <w:rPr>
          <w:color w:val="FF0000"/>
        </w:rPr>
      </w:pPr>
      <w:bookmarkStart w:id="145" w:name="_Hlk118184987"/>
      <w:r>
        <w:t xml:space="preserve">Ленватиниб не оказывал мутагенного действия в </w:t>
      </w:r>
      <w:r w:rsidR="00A8281D">
        <w:t xml:space="preserve">тесте </w:t>
      </w:r>
      <w:r>
        <w:t xml:space="preserve">Эймса </w:t>
      </w:r>
      <w:r w:rsidRPr="0008690B">
        <w:rPr>
          <w:i/>
          <w:iCs/>
        </w:rPr>
        <w:t>in vitro</w:t>
      </w:r>
      <w:r>
        <w:t xml:space="preserve"> и на мышах </w:t>
      </w:r>
      <w:r w:rsidRPr="0008690B">
        <w:rPr>
          <w:i/>
          <w:iCs/>
        </w:rPr>
        <w:t>in vi</w:t>
      </w:r>
      <w:r w:rsidR="006600E9">
        <w:rPr>
          <w:i/>
          <w:iCs/>
          <w:lang w:val="en-US"/>
        </w:rPr>
        <w:t>v</w:t>
      </w:r>
      <w:r w:rsidRPr="0008690B">
        <w:rPr>
          <w:i/>
          <w:iCs/>
        </w:rPr>
        <w:t>o.</w:t>
      </w:r>
      <w:r>
        <w:t xml:space="preserve"> Ленватиниб </w:t>
      </w:r>
      <w:r w:rsidR="00A8281D">
        <w:t xml:space="preserve">не </w:t>
      </w:r>
      <w:r>
        <w:t xml:space="preserve">был кластогенным в микроядерном анализе костного мозга крыс </w:t>
      </w:r>
      <w:r w:rsidRPr="009D6407">
        <w:rPr>
          <w:i/>
          <w:iCs/>
        </w:rPr>
        <w:t>in vivo</w:t>
      </w:r>
      <w:r>
        <w:t xml:space="preserve"> при уровнях доз до 2000 мг/кг. Хотя ленватиниб не был генотоксичен, </w:t>
      </w:r>
      <w:r w:rsidR="006600E9">
        <w:t>для</w:t>
      </w:r>
      <w:r>
        <w:t xml:space="preserve"> 5 из 14 примесей, протестированных </w:t>
      </w:r>
      <w:r w:rsidRPr="0008690B">
        <w:rPr>
          <w:i/>
          <w:iCs/>
        </w:rPr>
        <w:t>in vitro</w:t>
      </w:r>
      <w:r>
        <w:t xml:space="preserve"> по Эймсу, было определено, что они обладают мутагенным потенциалом </w:t>
      </w:r>
      <w:r>
        <w:fldChar w:fldCharType="begin"/>
      </w:r>
      <w:r>
        <w:instrText xml:space="preserve"> ADDIN ZOTERO_ITEM CSL_CITATION {"citationID":"aHvlYP7c","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t xml:space="preserve">. </w:t>
      </w:r>
    </w:p>
    <w:p w14:paraId="2FC89C74" w14:textId="77777777" w:rsidR="00200EBA" w:rsidRDefault="00200EBA" w:rsidP="00200EBA">
      <w:pPr>
        <w:pStyle w:val="3"/>
        <w:spacing w:after="240"/>
        <w:rPr>
          <w:rFonts w:ascii="Times New Roman" w:hAnsi="Times New Roman"/>
          <w:color w:val="000000" w:themeColor="text1"/>
          <w:szCs w:val="24"/>
        </w:rPr>
      </w:pPr>
      <w:bookmarkStart w:id="146" w:name="_Toc477355752"/>
      <w:bookmarkStart w:id="147" w:name="_Toc126059728"/>
      <w:bookmarkEnd w:id="145"/>
      <w:r w:rsidRPr="005E6358">
        <w:rPr>
          <w:rFonts w:ascii="Times New Roman" w:hAnsi="Times New Roman"/>
          <w:color w:val="000000" w:themeColor="text1"/>
          <w:szCs w:val="24"/>
        </w:rPr>
        <w:t>3.3.4.</w:t>
      </w:r>
      <w:r>
        <w:rPr>
          <w:rFonts w:ascii="Times New Roman" w:hAnsi="Times New Roman"/>
          <w:color w:val="000000" w:themeColor="text1"/>
          <w:szCs w:val="24"/>
        </w:rPr>
        <w:t xml:space="preserve"> </w:t>
      </w:r>
      <w:r w:rsidRPr="005E6358">
        <w:rPr>
          <w:rFonts w:ascii="Times New Roman" w:hAnsi="Times New Roman"/>
          <w:color w:val="000000" w:themeColor="text1"/>
          <w:szCs w:val="24"/>
        </w:rPr>
        <w:t>Канцерогенность</w:t>
      </w:r>
      <w:bookmarkEnd w:id="146"/>
      <w:bookmarkEnd w:id="147"/>
    </w:p>
    <w:p w14:paraId="713A6C6B" w14:textId="5FD7C74C" w:rsidR="00200EBA" w:rsidRPr="00EF4BF2" w:rsidRDefault="00200EBA" w:rsidP="006600E9">
      <w:pPr>
        <w:ind w:firstLine="709"/>
      </w:pPr>
      <w:r w:rsidRPr="00EF4BF2">
        <w:t>Исследования канцерогенности ленватиниба не проводились</w:t>
      </w:r>
      <w:r>
        <w:t xml:space="preserve"> </w:t>
      </w:r>
      <w:r>
        <w:fldChar w:fldCharType="begin"/>
      </w:r>
      <w:r>
        <w:instrText xml:space="preserve"> ADDIN ZOTERO_ITEM CSL_CITATION {"citationID":"z4D2yCHi","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t>.</w:t>
      </w:r>
    </w:p>
    <w:p w14:paraId="695E44B2" w14:textId="77777777" w:rsidR="00200EBA" w:rsidRDefault="00200EBA" w:rsidP="00200EBA">
      <w:pPr>
        <w:pStyle w:val="3"/>
        <w:spacing w:after="240"/>
        <w:rPr>
          <w:rFonts w:ascii="Times New Roman" w:hAnsi="Times New Roman"/>
          <w:color w:val="000000" w:themeColor="text1"/>
          <w:szCs w:val="24"/>
        </w:rPr>
      </w:pPr>
      <w:bookmarkStart w:id="148" w:name="_Toc477355753"/>
      <w:bookmarkStart w:id="149" w:name="_Toc126059729"/>
      <w:r w:rsidRPr="005E6358">
        <w:rPr>
          <w:rFonts w:ascii="Times New Roman" w:hAnsi="Times New Roman"/>
          <w:color w:val="000000" w:themeColor="text1"/>
          <w:szCs w:val="24"/>
        </w:rPr>
        <w:t>3.3.5. Репродуктивная и онтогенетическая токсичность</w:t>
      </w:r>
      <w:bookmarkEnd w:id="148"/>
      <w:bookmarkEnd w:id="149"/>
    </w:p>
    <w:p w14:paraId="607E5C5E" w14:textId="77777777" w:rsidR="00200EBA" w:rsidRDefault="00200EBA" w:rsidP="00200EBA">
      <w:pPr>
        <w:pStyle w:val="4"/>
        <w:spacing w:after="240"/>
        <w:rPr>
          <w:rFonts w:ascii="Times New Roman" w:hAnsi="Times New Roman"/>
          <w:color w:val="000000" w:themeColor="text1"/>
          <w:sz w:val="24"/>
          <w:szCs w:val="24"/>
        </w:rPr>
      </w:pPr>
      <w:bookmarkStart w:id="150" w:name="_Toc126059730"/>
      <w:r>
        <w:rPr>
          <w:rFonts w:ascii="Times New Roman" w:hAnsi="Times New Roman"/>
          <w:color w:val="000000" w:themeColor="text1"/>
          <w:sz w:val="24"/>
          <w:szCs w:val="24"/>
        </w:rPr>
        <w:t>3.3.5.1. Влияние на фертильность и ранняя эмбриональная токсичность</w:t>
      </w:r>
      <w:bookmarkEnd w:id="150"/>
    </w:p>
    <w:p w14:paraId="6AAA7E14" w14:textId="77777777" w:rsidR="00200EBA" w:rsidRDefault="00200EBA" w:rsidP="006600E9">
      <w:pPr>
        <w:ind w:firstLine="709"/>
      </w:pPr>
      <w:bookmarkStart w:id="151" w:name="_Hlk118185041"/>
      <w:r w:rsidRPr="003B51D1">
        <w:t>Исследования фертильности/эмбрионального развития ленватиниба не проводились</w:t>
      </w:r>
      <w:r>
        <w:t>.</w:t>
      </w:r>
      <w:r w:rsidRPr="003B51D1">
        <w:t xml:space="preserve"> Однако, результаты токсикокинетических исследований повторных доз позволяют предположить, что введение ленватиниба может ухудшить мужскую и женскую репродуктивную функцию и/или фертильность</w:t>
      </w:r>
      <w:r>
        <w:t>.</w:t>
      </w:r>
    </w:p>
    <w:bookmarkEnd w:id="151"/>
    <w:p w14:paraId="29B3AFBE" w14:textId="79C52332" w:rsidR="00200EBA" w:rsidRPr="001E367F" w:rsidRDefault="00200EBA" w:rsidP="006600E9">
      <w:pPr>
        <w:ind w:firstLine="709"/>
        <w:rPr>
          <w:i/>
          <w:iCs/>
        </w:rPr>
      </w:pPr>
      <w:r w:rsidRPr="00AA16B4">
        <w:t xml:space="preserve">Ленватиниб оценивался в </w:t>
      </w:r>
      <w:r>
        <w:t>токсикокинетических</w:t>
      </w:r>
      <w:r w:rsidRPr="00AA16B4">
        <w:t xml:space="preserve"> исследованиях </w:t>
      </w:r>
      <w:r>
        <w:t xml:space="preserve">при многократном введении у </w:t>
      </w:r>
      <w:r w:rsidRPr="006600E9">
        <w:t xml:space="preserve">крыс </w:t>
      </w:r>
      <w:r w:rsidRPr="006600E9">
        <w:rPr>
          <w:iCs/>
          <w:lang w:val="en-US"/>
        </w:rPr>
        <w:t>Sprague</w:t>
      </w:r>
      <w:r w:rsidRPr="006600E9">
        <w:rPr>
          <w:iCs/>
        </w:rPr>
        <w:t xml:space="preserve"> </w:t>
      </w:r>
      <w:r w:rsidRPr="006600E9">
        <w:rPr>
          <w:iCs/>
          <w:lang w:val="en-US"/>
        </w:rPr>
        <w:t>Dawley</w:t>
      </w:r>
      <w:r w:rsidRPr="006600E9">
        <w:rPr>
          <w:iCs/>
        </w:rPr>
        <w:t xml:space="preserve"> </w:t>
      </w:r>
      <w:r w:rsidRPr="006600E9">
        <w:t>(до</w:t>
      </w:r>
      <w:r w:rsidRPr="008F3B39">
        <w:t xml:space="preserve"> </w:t>
      </w:r>
      <w:r>
        <w:t>26 недель</w:t>
      </w:r>
      <w:r w:rsidRPr="008F3B39">
        <w:t>)</w:t>
      </w:r>
      <w:r>
        <w:t xml:space="preserve">, у собак </w:t>
      </w:r>
      <w:r w:rsidRPr="008F3B39">
        <w:t xml:space="preserve">(до </w:t>
      </w:r>
      <w:r>
        <w:t>4 недель</w:t>
      </w:r>
      <w:r w:rsidRPr="008F3B39">
        <w:t>)</w:t>
      </w:r>
      <w:r>
        <w:t xml:space="preserve">, у яванских макак </w:t>
      </w:r>
      <w:r w:rsidRPr="008F3B39">
        <w:t xml:space="preserve">(до </w:t>
      </w:r>
      <w:r>
        <w:t>39 недель</w:t>
      </w:r>
      <w:r w:rsidRPr="008F3B39">
        <w:t>)</w:t>
      </w:r>
      <w:r>
        <w:t>.</w:t>
      </w:r>
    </w:p>
    <w:p w14:paraId="6D69C3C5" w14:textId="1DBA8817" w:rsidR="00200EBA" w:rsidRDefault="00796976" w:rsidP="006600E9">
      <w:pPr>
        <w:ind w:firstLine="709"/>
      </w:pPr>
      <w:bookmarkStart w:id="152" w:name="_Hlk118185057"/>
      <w:r>
        <w:t>У</w:t>
      </w:r>
      <w:r w:rsidR="00200EBA">
        <w:t xml:space="preserve"> крыс отмечалась фолликулярная атрезия яичников, гипоцеллюлярность семенного эпителия в семенниках в дозах, в 9–39 раз превышающие дозы, рекомендуемые для человека (24 мг). </w:t>
      </w:r>
    </w:p>
    <w:p w14:paraId="0D883BCE" w14:textId="7D7E508B" w:rsidR="00200EBA" w:rsidRDefault="00796976" w:rsidP="006600E9">
      <w:pPr>
        <w:ind w:firstLine="709"/>
      </w:pPr>
      <w:r>
        <w:lastRenderedPageBreak/>
        <w:t xml:space="preserve">В </w:t>
      </w:r>
      <w:r w:rsidR="00200EBA">
        <w:t>токсикокинетических</w:t>
      </w:r>
      <w:r w:rsidR="00200EBA" w:rsidRPr="00AA16B4">
        <w:t xml:space="preserve"> </w:t>
      </w:r>
      <w:r w:rsidR="00200EBA">
        <w:t xml:space="preserve">исследованиях у обезьян отмечалась фолликулярная атрезия яичников и снижение частоты менструаций </w:t>
      </w:r>
      <w:r>
        <w:t xml:space="preserve">при экспозиции </w:t>
      </w:r>
      <w:r w:rsidR="00200EBA">
        <w:t xml:space="preserve">ленватиниба примерно в 0,2–1 раза </w:t>
      </w:r>
      <w:r>
        <w:t xml:space="preserve">превышающей </w:t>
      </w:r>
      <w:r w:rsidR="00200EBA">
        <w:t xml:space="preserve">клиническую экспозицию по AUC в рекомендованной дозе для человека. Гипоклеточность семенного эпителия в семенниках наблюдалось у обезьян при воздействии ленватиниба примерно в 4-19 раз </w:t>
      </w:r>
      <w:r>
        <w:t>выше</w:t>
      </w:r>
      <w:r w:rsidR="00200EBA">
        <w:t xml:space="preserve">, чем клиническое воздействие по AUC в рекомендуемой дозе для человека. </w:t>
      </w:r>
    </w:p>
    <w:p w14:paraId="3E6AFC38" w14:textId="553F899B" w:rsidR="00200EBA" w:rsidRDefault="00200EBA" w:rsidP="006600E9">
      <w:pPr>
        <w:ind w:firstLine="709"/>
      </w:pPr>
      <w:r w:rsidRPr="001F6999">
        <w:t xml:space="preserve">При </w:t>
      </w:r>
      <w:r>
        <w:t>токсикокинетических</w:t>
      </w:r>
      <w:r w:rsidRPr="00AA16B4">
        <w:t xml:space="preserve"> </w:t>
      </w:r>
      <w:r w:rsidRPr="001F6999">
        <w:t xml:space="preserve">исследованиях у </w:t>
      </w:r>
      <w:r>
        <w:t xml:space="preserve">собак отмечались гипоцеллюлярность семенного эпителия в яичках и </w:t>
      </w:r>
      <w:r w:rsidR="00202E76">
        <w:t xml:space="preserve">десквамация </w:t>
      </w:r>
      <w:r>
        <w:t>клеток семенного эпителия в придатках яичка при воздействии ленватиниба примерно от 0,02 до 0,09 раз превыша</w:t>
      </w:r>
      <w:r w:rsidR="006600E9">
        <w:t>вшем</w:t>
      </w:r>
      <w:r>
        <w:t xml:space="preserve"> клиническую экспозицию по AUC при рекомендуемой дозе для человека </w:t>
      </w:r>
      <w:r>
        <w:fldChar w:fldCharType="begin"/>
      </w:r>
      <w:r>
        <w:instrText xml:space="preserve"> ADDIN ZOTERO_ITEM CSL_CITATION {"citationID":"VX4fyfbK","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t>.</w:t>
      </w:r>
    </w:p>
    <w:p w14:paraId="295AB488" w14:textId="77777777" w:rsidR="00200EBA" w:rsidRDefault="00200EBA" w:rsidP="00200EBA">
      <w:pPr>
        <w:pStyle w:val="4"/>
        <w:spacing w:after="240"/>
        <w:rPr>
          <w:rFonts w:ascii="Times New Roman" w:hAnsi="Times New Roman"/>
          <w:color w:val="000000" w:themeColor="text1"/>
          <w:sz w:val="24"/>
          <w:szCs w:val="24"/>
        </w:rPr>
      </w:pPr>
      <w:bookmarkStart w:id="153" w:name="_Toc126059731"/>
      <w:bookmarkEnd w:id="152"/>
      <w:r>
        <w:rPr>
          <w:rFonts w:ascii="Times New Roman" w:hAnsi="Times New Roman"/>
          <w:color w:val="000000" w:themeColor="text1"/>
          <w:sz w:val="24"/>
          <w:szCs w:val="24"/>
        </w:rPr>
        <w:t>3.3.5.2. Эмбрио-фетальная токсичность</w:t>
      </w:r>
      <w:bookmarkEnd w:id="153"/>
    </w:p>
    <w:p w14:paraId="17CC8420" w14:textId="2C87EAC9" w:rsidR="00200EBA" w:rsidRDefault="00200EBA" w:rsidP="00200EBA">
      <w:pPr>
        <w:ind w:firstLine="709"/>
      </w:pPr>
      <w:bookmarkStart w:id="154" w:name="_Hlk118185188"/>
      <w:r>
        <w:t>В исследовании на беременных крысах были изучены токсикокинетические показатели проницаемости плацентарного барьера и оценена способность проникновения ленватиниба в молоко лактирующих крыс. Было оценено проникновение ленватиниба через плаценту после однократного приема 3 мг/кг (18 мг/м</w:t>
      </w:r>
      <w:r w:rsidRPr="00E3434F">
        <w:rPr>
          <w:vertAlign w:val="superscript"/>
        </w:rPr>
        <w:t>2</w:t>
      </w:r>
      <w:r>
        <w:t xml:space="preserve">) пероральной дозы радиоактивного </w:t>
      </w:r>
      <w:r w:rsidRPr="00E3434F">
        <w:rPr>
          <w:vertAlign w:val="superscript"/>
        </w:rPr>
        <w:t>14</w:t>
      </w:r>
      <w:r>
        <w:t>C-ленватиниба крысами на 13 или 18 день беременности</w:t>
      </w:r>
      <w:bookmarkEnd w:id="154"/>
      <w:r>
        <w:t xml:space="preserve">. Через 30 минут после приема </w:t>
      </w:r>
      <w:r w:rsidRPr="00E3434F">
        <w:rPr>
          <w:vertAlign w:val="superscript"/>
        </w:rPr>
        <w:t>14</w:t>
      </w:r>
      <w:r>
        <w:t>C-ленватиниба радиоактивные концентрации в плаценте, плодных оболочках, амниотической жидкость, в крови плода и ткани плода были 25%, ≤14%, 0%, ≤2%, 2% и ≤4% от такового в материнской плазме</w:t>
      </w:r>
      <w:r w:rsidR="00796976">
        <w:t>,</w:t>
      </w:r>
      <w:r>
        <w:t xml:space="preserve"> соответственно. </w:t>
      </w:r>
      <w:bookmarkStart w:id="155" w:name="_Hlk118185230"/>
      <w:r>
        <w:t xml:space="preserve">Хотя ленватиниб </w:t>
      </w:r>
      <w:r w:rsidR="00796976">
        <w:t xml:space="preserve">преодолевал </w:t>
      </w:r>
      <w:r>
        <w:t>плацентарный барьер, процентное распределение радиоактивности на каждый плод составляло ≤0,02% от дозированной радиоактивности, что свидетельствует об относительно низкой плацентарной передаче ленватиниба плоду.</w:t>
      </w:r>
      <w:bookmarkEnd w:id="155"/>
    </w:p>
    <w:p w14:paraId="1BF57461" w14:textId="77247BCF" w:rsidR="00200EBA" w:rsidRDefault="00200EBA" w:rsidP="00200EBA">
      <w:pPr>
        <w:ind w:firstLine="709"/>
      </w:pPr>
      <w:r>
        <w:t xml:space="preserve">После однократного перорального введения радиоактивного </w:t>
      </w:r>
      <w:r w:rsidRPr="00BE0396">
        <w:rPr>
          <w:vertAlign w:val="superscript"/>
        </w:rPr>
        <w:t>14</w:t>
      </w:r>
      <w:r>
        <w:t xml:space="preserve">C-ленватиниба лактирующим крысам на 9 день после родов, радиоактивность была примерно в 1,4 и 2 раза выше в молоке по сравнению с плазмой </w:t>
      </w:r>
      <w:r w:rsidR="00796976">
        <w:t>по</w:t>
      </w:r>
      <w:r>
        <w:t xml:space="preserve"> </w:t>
      </w:r>
      <w:r w:rsidR="00796976">
        <w:t xml:space="preserve">показателям </w:t>
      </w:r>
      <w:r>
        <w:t>C</w:t>
      </w:r>
      <w:r w:rsidRPr="00C31FA6">
        <w:rPr>
          <w:vertAlign w:val="subscript"/>
        </w:rPr>
        <w:t>max</w:t>
      </w:r>
      <w:r>
        <w:t xml:space="preserve"> и AUC соответственно, что указывает на наличие ленватиниба в молоке крыс. Радиоактивность в молоке и плазме достигала максимума через 1 час после введения ленватиниба и со временем снижалась.</w:t>
      </w:r>
    </w:p>
    <w:p w14:paraId="327E5BEB" w14:textId="0B8B552B" w:rsidR="00200EBA" w:rsidRDefault="00200EBA" w:rsidP="00200EBA">
      <w:pPr>
        <w:ind w:firstLine="709"/>
      </w:pPr>
      <w:bookmarkStart w:id="156" w:name="_Hlk118192049"/>
      <w:r>
        <w:t>В исследовании на крысах была изучена эмбрио-фетальная токсичность</w:t>
      </w:r>
      <w:r w:rsidR="00796976">
        <w:t>.</w:t>
      </w:r>
      <w:r>
        <w:t xml:space="preserve"> Исследование эмбриофетального развития, проведенное на крысах, показало, что ленватиниб эмбриотоксичен, фетотоксичен и обладает тератогенным потенциалом. Ежедневное однократное пероральное введение ленватиниб</w:t>
      </w:r>
      <w:r w:rsidR="00B90FC7">
        <w:t>а</w:t>
      </w:r>
      <w:r>
        <w:t xml:space="preserve"> через зонд в дозах 0,1, 0,3 и 1 мг/кг беременным крысам в период органогенеза (6-17 день эмбрионального развития) приводил к статистически значимому снижению средней гестационной массы тела, прибавки массы тела и </w:t>
      </w:r>
      <w:r w:rsidR="00796976">
        <w:t xml:space="preserve">потребления </w:t>
      </w:r>
      <w:r>
        <w:t>пищи беременными крысами по сравнению с контролем на ≤14%, 28% и 19%</w:t>
      </w:r>
      <w:r w:rsidR="00796976">
        <w:t>,</w:t>
      </w:r>
      <w:r>
        <w:t xml:space="preserve"> соответственно</w:t>
      </w:r>
      <w:r w:rsidR="00796976">
        <w:t>,</w:t>
      </w:r>
      <w:r>
        <w:t xml:space="preserve"> при дозе ленватиниба 1 мг/кг (6 мг/м</w:t>
      </w:r>
      <w:r w:rsidRPr="00AD6974">
        <w:rPr>
          <w:vertAlign w:val="superscript"/>
        </w:rPr>
        <w:t>2</w:t>
      </w:r>
      <w:r>
        <w:t>). Отмечалось статистически значимое увеличение средней постимплантационной потери у крыс, которые получали однократное пероральное введение ленватиниб</w:t>
      </w:r>
      <w:r w:rsidR="00FE6B5B">
        <w:t>а</w:t>
      </w:r>
      <w:r>
        <w:t xml:space="preserve"> через зонд в дозе 1 мг/кг. В группе ленватиниба постимплантационные потери составляли 82,2% по сравнению с контрольной группой (3,8%) из-за ранней резорбции плода, что приводило к статистически значимому снижению среднего числа живых плодов в помете и количества самок с живыми плодами </w:t>
      </w:r>
      <w:r>
        <w:fldChar w:fldCharType="begin"/>
      </w:r>
      <w:r>
        <w:instrText xml:space="preserve"> ADDIN ZOTERO_ITEM CSL_CITATION {"citationID":"Gd7nlJTx","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bookmarkEnd w:id="156"/>
      <w:r>
        <w:t>.</w:t>
      </w:r>
    </w:p>
    <w:p w14:paraId="3499266E" w14:textId="77777777" w:rsidR="00200EBA" w:rsidRDefault="00200EBA" w:rsidP="00200EBA">
      <w:pPr>
        <w:pStyle w:val="4"/>
        <w:spacing w:after="240"/>
        <w:rPr>
          <w:rFonts w:ascii="Times New Roman" w:hAnsi="Times New Roman"/>
          <w:color w:val="000000" w:themeColor="text1"/>
          <w:sz w:val="24"/>
          <w:szCs w:val="24"/>
        </w:rPr>
      </w:pPr>
      <w:bookmarkStart w:id="157" w:name="_Toc126059732"/>
      <w:r w:rsidRPr="00584662">
        <w:rPr>
          <w:rFonts w:ascii="Times New Roman" w:eastAsia="MS Mincho" w:hAnsi="Times New Roman"/>
          <w:b w:val="0"/>
          <w:bCs w:val="0"/>
          <w:sz w:val="24"/>
          <w:szCs w:val="24"/>
        </w:rPr>
        <w:t>.</w:t>
      </w:r>
      <w:r>
        <w:rPr>
          <w:rFonts w:ascii="Times New Roman" w:hAnsi="Times New Roman"/>
          <w:color w:val="000000" w:themeColor="text1"/>
          <w:sz w:val="24"/>
          <w:szCs w:val="24"/>
        </w:rPr>
        <w:t>3.3.5.3. Влияние на п</w:t>
      </w:r>
      <w:r w:rsidRPr="002211BA">
        <w:rPr>
          <w:rFonts w:ascii="Times New Roman" w:hAnsi="Times New Roman"/>
          <w:color w:val="000000" w:themeColor="text1"/>
          <w:sz w:val="24"/>
          <w:szCs w:val="24"/>
        </w:rPr>
        <w:t>рената</w:t>
      </w:r>
      <w:r>
        <w:rPr>
          <w:rFonts w:ascii="Times New Roman" w:hAnsi="Times New Roman"/>
          <w:color w:val="000000" w:themeColor="text1"/>
          <w:sz w:val="24"/>
          <w:szCs w:val="24"/>
        </w:rPr>
        <w:t>льное и постнатальное развитие</w:t>
      </w:r>
      <w:bookmarkEnd w:id="157"/>
    </w:p>
    <w:p w14:paraId="72641E8D" w14:textId="4754DF43" w:rsidR="00200EBA" w:rsidRDefault="00200EBA" w:rsidP="00B44507">
      <w:pPr>
        <w:ind w:firstLine="709"/>
      </w:pPr>
      <w:bookmarkStart w:id="158" w:name="_Hlk118192178"/>
      <w:r>
        <w:t xml:space="preserve">Лечение ленватинибом приводило к статистически значимому дозозависимому увеличению </w:t>
      </w:r>
      <w:r w:rsidR="00796976">
        <w:t xml:space="preserve">количества </w:t>
      </w:r>
      <w:r>
        <w:t xml:space="preserve">плодов с внешними аномалиями и скелетными аномалиями по </w:t>
      </w:r>
      <w:r>
        <w:lastRenderedPageBreak/>
        <w:t>сравнению с контролем. Внешние аномалии плода наблюдались при уровнях доз ≥0,3 мг/кг (1,8 мг/м</w:t>
      </w:r>
      <w:r w:rsidRPr="00223125">
        <w:rPr>
          <w:vertAlign w:val="superscript"/>
        </w:rPr>
        <w:t>2</w:t>
      </w:r>
      <w:r w:rsidRPr="00223125">
        <w:t>)</w:t>
      </w:r>
      <w:r>
        <w:t xml:space="preserve">. Аномалии плодов включали дозозависимый париетальный отек, криптофтальмию, отсутствующие или аномальные хвосты. </w:t>
      </w:r>
      <w:bookmarkEnd w:id="158"/>
      <w:r>
        <w:t>Поскольку у 100% живых плодов в группе, получавшей дозу 1 мг/кг, наблюдались внешние аномалии, оценка висцеральной и скелетной патологии у плодов проводилась только при уровнях доз ≤0,3 мг/кг. У одного плода в группе, получавшей дозу 0,3 мг/кг, наблюдалась ретроэзофагеальная подключичная артерия. Скелетные аномалии у плодов наблюдались при дозах ≥0,1 мг/кг (0,6 мг/м</w:t>
      </w:r>
      <w:r w:rsidRPr="00260381">
        <w:rPr>
          <w:vertAlign w:val="superscript"/>
        </w:rPr>
        <w:t>2</w:t>
      </w:r>
      <w:r w:rsidRPr="00625167">
        <w:t>)</w:t>
      </w:r>
      <w:r>
        <w:rPr>
          <w:vertAlign w:val="superscript"/>
        </w:rPr>
        <w:t xml:space="preserve"> </w:t>
      </w:r>
      <w:r>
        <w:t xml:space="preserve">и включали увеличенный прерывистый реберный хрящ, </w:t>
      </w:r>
      <w:r w:rsidR="00796976">
        <w:t xml:space="preserve">гемицентрическую </w:t>
      </w:r>
      <w:r>
        <w:t>грудн</w:t>
      </w:r>
      <w:r w:rsidR="00796976">
        <w:t>ую</w:t>
      </w:r>
      <w:r>
        <w:t xml:space="preserve"> </w:t>
      </w:r>
      <w:r w:rsidR="00796976">
        <w:t>клетку</w:t>
      </w:r>
      <w:r>
        <w:t xml:space="preserve">, расщепление хрящей грудного и поясничного отделов, отсутствие поясничных и крестцовых позвонков, сросшийся/деформированный каудальный центр, </w:t>
      </w:r>
      <w:r w:rsidR="00796976">
        <w:t>увеличенную асимметричную грудину</w:t>
      </w:r>
      <w:r>
        <w:t xml:space="preserve">, </w:t>
      </w:r>
      <w:r w:rsidR="00796976">
        <w:t xml:space="preserve">гантелевидную форму </w:t>
      </w:r>
      <w:r>
        <w:t>центр</w:t>
      </w:r>
      <w:r w:rsidR="00796976">
        <w:t>а</w:t>
      </w:r>
      <w:r>
        <w:t xml:space="preserve"> позвонков, 14-е ребро и расщепленный центр позвонков. Задержка окостенения плода наблюдалась при дозе 0,3 мг/кг (1,8 мг/м</w:t>
      </w:r>
      <w:r w:rsidRPr="00B41663">
        <w:rPr>
          <w:vertAlign w:val="superscript"/>
        </w:rPr>
        <w:t>2</w:t>
      </w:r>
      <w:r>
        <w:t xml:space="preserve">). </w:t>
      </w:r>
      <w:r w:rsidR="00773157">
        <w:t>Д</w:t>
      </w:r>
      <w:r w:rsidR="00773157" w:rsidRPr="00773157">
        <w:t xml:space="preserve">оза, не оказывающая явного нежелательного действия </w:t>
      </w:r>
      <w:r w:rsidR="00773157">
        <w:t>(</w:t>
      </w:r>
      <w:r>
        <w:t>NOAEL</w:t>
      </w:r>
      <w:r w:rsidR="00773157">
        <w:t>)</w:t>
      </w:r>
      <w:r w:rsidR="00773157" w:rsidDel="00773157">
        <w:rPr>
          <w:rStyle w:val="af"/>
        </w:rPr>
        <w:t xml:space="preserve"> </w:t>
      </w:r>
      <w:r>
        <w:t>для материнской токсичности составила 0,3 мг/кг (1,8 мг/м</w:t>
      </w:r>
      <w:r w:rsidRPr="00111068">
        <w:rPr>
          <w:vertAlign w:val="superscript"/>
        </w:rPr>
        <w:t>2</w:t>
      </w:r>
      <w:r w:rsidRPr="00111068">
        <w:t>)</w:t>
      </w:r>
      <w:r>
        <w:t>. Таким образом, ленватиниб индуцировал фетотоксичность даже при отсутствии выраженной материнской токсичности.</w:t>
      </w:r>
    </w:p>
    <w:p w14:paraId="05F50A34" w14:textId="6C5A4596" w:rsidR="00200EBA" w:rsidRDefault="00200EBA" w:rsidP="00B44507">
      <w:pPr>
        <w:ind w:firstLine="709"/>
      </w:pPr>
      <w:r w:rsidRPr="0063162F">
        <w:t>Ежедневное однократное пероральное введение ленватиниб</w:t>
      </w:r>
      <w:r>
        <w:t>а</w:t>
      </w:r>
      <w:r w:rsidRPr="0063162F">
        <w:t xml:space="preserve"> через зонд в дозах </w:t>
      </w:r>
      <w:r>
        <w:t>0,03, 0,1 и 0,5 мг/кг</w:t>
      </w:r>
      <w:r w:rsidRPr="0063162F">
        <w:t xml:space="preserve"> беременным </w:t>
      </w:r>
      <w:r>
        <w:t>крольчихам</w:t>
      </w:r>
      <w:r w:rsidRPr="0063162F">
        <w:t xml:space="preserve"> в период органогенеза (6-1</w:t>
      </w:r>
      <w:r>
        <w:t>8</w:t>
      </w:r>
      <w:r w:rsidRPr="0063162F">
        <w:t xml:space="preserve"> день эмбрионального развития) </w:t>
      </w:r>
      <w:r>
        <w:t xml:space="preserve">приводило к проявлениям эмбриотоксичности и фетотоксичности. Отмечалось статистически значимое снижение средней гестационной массы тела, прибавки массы тела и </w:t>
      </w:r>
      <w:r w:rsidR="00796976">
        <w:t xml:space="preserve">потребления </w:t>
      </w:r>
      <w:r>
        <w:t>пищи при дозе 0,5 мг/кг (6 мг/м</w:t>
      </w:r>
      <w:r w:rsidRPr="007C4752">
        <w:rPr>
          <w:vertAlign w:val="superscript"/>
        </w:rPr>
        <w:t>2</w:t>
      </w:r>
      <w:r>
        <w:t>) по сравнению с контролем на ≤6%, 113% и 47%</w:t>
      </w:r>
      <w:r w:rsidR="00236EE5">
        <w:t>,</w:t>
      </w:r>
      <w:r>
        <w:t xml:space="preserve"> соответственно. Выкидыш</w:t>
      </w:r>
      <w:r w:rsidR="00796976">
        <w:t>и</w:t>
      </w:r>
      <w:r>
        <w:t xml:space="preserve"> </w:t>
      </w:r>
      <w:r w:rsidR="00796976">
        <w:t xml:space="preserve">отмечались </w:t>
      </w:r>
      <w:r>
        <w:t>у 7 из 18 самок кроликов, получавших ленватиниб в дозе 0,5 мг/кг (6 мг/м</w:t>
      </w:r>
      <w:r w:rsidRPr="00B1784C">
        <w:rPr>
          <w:vertAlign w:val="superscript"/>
        </w:rPr>
        <w:t>2</w:t>
      </w:r>
      <w:r>
        <w:t xml:space="preserve">) в период с 20 </w:t>
      </w:r>
      <w:r w:rsidR="00796976">
        <w:t xml:space="preserve">по </w:t>
      </w:r>
      <w:r>
        <w:t xml:space="preserve">22 дни беременности. Отмечалось статистически значимое увеличение средней постимплантационной потери у самок кроликов, получавших ленватиниб в дозе 0,5 мг/кг (94,3%) по сравнению с контролем (3,6%) из-за ранней резорбции плода, что </w:t>
      </w:r>
      <w:r w:rsidR="00796976">
        <w:t xml:space="preserve">приводило </w:t>
      </w:r>
      <w:r>
        <w:t>к статистически значимо</w:t>
      </w:r>
      <w:r w:rsidR="00236EE5">
        <w:t>му</w:t>
      </w:r>
      <w:r>
        <w:t xml:space="preserve"> снижени</w:t>
      </w:r>
      <w:r w:rsidR="00236EE5">
        <w:t>ю</w:t>
      </w:r>
      <w:r>
        <w:t xml:space="preserve"> среднего числа живых плодов в помете у кроликов (5 плодов) по сравнению с контролем (122 плода). В дозе 6 мг/м</w:t>
      </w:r>
      <w:r w:rsidRPr="002E7BBE">
        <w:rPr>
          <w:vertAlign w:val="superscript"/>
        </w:rPr>
        <w:t>2</w:t>
      </w:r>
      <w:r>
        <w:t xml:space="preserve"> в 10 случаях из 11 отмечалась резорбция плодов. </w:t>
      </w:r>
    </w:p>
    <w:p w14:paraId="24950D7D" w14:textId="66815F5F" w:rsidR="00200EBA" w:rsidRDefault="00200EBA" w:rsidP="00B44507">
      <w:pPr>
        <w:ind w:firstLine="709"/>
      </w:pPr>
      <w:r>
        <w:t>Висцеральные аномалии плода (ретроэзофагеальная подключичная артерия) наблюдались при дозе ≥0,03 мг/кг (0,36 мг/м</w:t>
      </w:r>
      <w:r w:rsidRPr="00B04744">
        <w:rPr>
          <w:vertAlign w:val="superscript"/>
        </w:rPr>
        <w:t>2</w:t>
      </w:r>
      <w:r>
        <w:t>).  Скелетные аномалии плода отмечались при уровнях доз ≥0,1 мг/кг (1,2 мг/м</w:t>
      </w:r>
      <w:r w:rsidRPr="006E50BB">
        <w:rPr>
          <w:vertAlign w:val="superscript"/>
        </w:rPr>
        <w:t>2</w:t>
      </w:r>
      <w:r>
        <w:t>) и включали дозозависимое увеличение аномалий развития ребер. У одного плода в группе, получавшей дозу 0,5 мг/кг были обнаружены грудные полупозвонки и деформированная поясничная дуга. NOAEL для материнской токсичности составил 0,1 мг/кг (1,2 мг/м</w:t>
      </w:r>
      <w:r w:rsidRPr="00134B6B">
        <w:rPr>
          <w:vertAlign w:val="superscript"/>
        </w:rPr>
        <w:t>2</w:t>
      </w:r>
      <w:r>
        <w:t>).</w:t>
      </w:r>
    </w:p>
    <w:p w14:paraId="0533286A" w14:textId="3DD9858A" w:rsidR="00200EBA" w:rsidRDefault="00200EBA" w:rsidP="00B44507">
      <w:pPr>
        <w:ind w:firstLine="709"/>
      </w:pPr>
      <w:bookmarkStart w:id="159" w:name="_Hlk118192926"/>
      <w:r>
        <w:t xml:space="preserve">При оценке постнатальной токсичности </w:t>
      </w:r>
      <w:bookmarkEnd w:id="159"/>
      <w:r>
        <w:t xml:space="preserve">ленватиниб вводили перорально однократно ежедневно через желудочный зонд крысам </w:t>
      </w:r>
      <w:r w:rsidRPr="00236EE5">
        <w:rPr>
          <w:iCs/>
        </w:rPr>
        <w:t>Sprague Dawley</w:t>
      </w:r>
      <w:r>
        <w:t xml:space="preserve"> в течение 8 недель, начиная с 21 дня постнатального развития (возраст крыс примерно равен детскому возрасту 2 года у детей) в дозах 0,4, 2 или 10 мг/кг. </w:t>
      </w:r>
      <w:bookmarkStart w:id="160" w:name="_Hlk118192967"/>
      <w:r w:rsidR="00236EE5">
        <w:t xml:space="preserve">Органы-мишени токсичности </w:t>
      </w:r>
      <w:r>
        <w:t>ленватиниб</w:t>
      </w:r>
      <w:r w:rsidR="00236EE5">
        <w:t>а</w:t>
      </w:r>
      <w:r>
        <w:t>, в целом аналогичн</w:t>
      </w:r>
      <w:r w:rsidR="00236EE5">
        <w:t>ы</w:t>
      </w:r>
      <w:r>
        <w:t xml:space="preserve"> </w:t>
      </w:r>
      <w:r w:rsidR="00236EE5">
        <w:t>таковым</w:t>
      </w:r>
      <w:r>
        <w:t xml:space="preserve"> у взрослых крыс и включали резцы, бедренную кость, большеберцовую кость, грудину, бедренный и грудинный костный мозг, почки, надпочечники, печень, общий желчный проток, сердце, вилочковую железу, селезенку, поджелудочную железу. Дополнительные органы-мишени ленватиниба у молодых крыс включали большеберцовую кость и легкие. При дозе 10 мг/кг отмечались тромбоз, инфаркт миокарда, гипертрофия сердца и альвеолярные кровоизлияния в легких, что, возможно, связано ингибированием VEGF.</w:t>
      </w:r>
    </w:p>
    <w:bookmarkEnd w:id="160"/>
    <w:p w14:paraId="16A2203C" w14:textId="023393EB" w:rsidR="00200EBA" w:rsidRDefault="00200EBA" w:rsidP="00B44507">
      <w:pPr>
        <w:ind w:firstLine="709"/>
      </w:pPr>
      <w:r>
        <w:t xml:space="preserve">Наиболее выраженные проявления токсичности отмечались у новорожденных крыс при дозе ленватиниба 10 мг/кг, что от 6 до 24 раз превышает клиническую экспозицию по AUC в рекомендуемой дозе для человека. Летальность была связана с первичным </w:t>
      </w:r>
      <w:r>
        <w:lastRenderedPageBreak/>
        <w:t xml:space="preserve">поражением двенадцатиперстной кишки и сопутствующими осложнениями </w:t>
      </w:r>
      <w:r w:rsidR="00971D1E">
        <w:t xml:space="preserve">со стороны </w:t>
      </w:r>
      <w:r>
        <w:t xml:space="preserve">ЖКТ. В дозе 10 мг/кг </w:t>
      </w:r>
      <w:r w:rsidR="00236EE5">
        <w:t xml:space="preserve">у </w:t>
      </w:r>
      <w:r>
        <w:t xml:space="preserve">взрослых крыс летальность отмечалась с 84 по 147 дня приема ленватиниба, летальность у молодых крыс наступала намного раньше, с 26-го по 51 день жизни. Таким образом, молодые крысы оказались более чувствительными к токсичности, вызванной ленватинибом. У недоношенных крыс, получавших ленватиниб в дозе 10 мг/кг отмечались диарея, снижение массы тела и потребления пищи, потеря двигательной активности, снижение частоты </w:t>
      </w:r>
      <w:r w:rsidR="00971D1E">
        <w:t xml:space="preserve">дыхательных движений </w:t>
      </w:r>
      <w:r>
        <w:t xml:space="preserve">и/или носовые кровотечения. При оценке лабораторных показателей отмечалось повышение гемоглобина, гематокрита, нейтрофилов, АСТ, АЛТ, </w:t>
      </w:r>
      <w:r w:rsidR="00FC5EE5">
        <w:t>щелочной фосфатазы (</w:t>
      </w:r>
      <w:r>
        <w:t>ЩФ</w:t>
      </w:r>
      <w:r w:rsidR="00FC5EE5">
        <w:t>)</w:t>
      </w:r>
      <w:r>
        <w:t xml:space="preserve">, холестерина, а также снижение тромбоцитов и ретикулоцитов. </w:t>
      </w:r>
      <w:r w:rsidR="00FC5EE5">
        <w:t>Н</w:t>
      </w:r>
      <w:r w:rsidR="00FC5EE5" w:rsidRPr="00FC5EE5">
        <w:t xml:space="preserve">аименьшая доза, оказывающая явное нежелательное действие </w:t>
      </w:r>
      <w:r w:rsidR="00FC5EE5">
        <w:t>(</w:t>
      </w:r>
      <w:r>
        <w:t>LOAEL</w:t>
      </w:r>
      <w:r w:rsidR="001A4049">
        <w:t>)</w:t>
      </w:r>
      <w:r>
        <w:t xml:space="preserve"> в этом исследовании составила 0,4 мг/кг (2,4 мг/м</w:t>
      </w:r>
      <w:r w:rsidRPr="00E21810">
        <w:rPr>
          <w:vertAlign w:val="superscript"/>
        </w:rPr>
        <w:t>2</w:t>
      </w:r>
      <w:r w:rsidRPr="009F00D9">
        <w:t>)</w:t>
      </w:r>
      <w:r>
        <w:t xml:space="preserve">. </w:t>
      </w:r>
    </w:p>
    <w:p w14:paraId="64BB5A56" w14:textId="5E1A4BFF" w:rsidR="00200EBA" w:rsidRPr="00381166" w:rsidRDefault="00200EBA" w:rsidP="00B44507">
      <w:pPr>
        <w:ind w:firstLine="709"/>
      </w:pPr>
      <w:r>
        <w:t xml:space="preserve">В тесте </w:t>
      </w:r>
      <w:r w:rsidR="00971D1E">
        <w:t xml:space="preserve">«открытое поле» </w:t>
      </w:r>
      <w:r>
        <w:t>прием ленватиниба в дозе 10 мг/кг приводил к статистически значимой задержке латентного периода и снижени</w:t>
      </w:r>
      <w:r w:rsidR="00236EE5">
        <w:t>ю</w:t>
      </w:r>
      <w:r>
        <w:t xml:space="preserve"> способности к передвижению по сравнению с контрольной группой у молодых крыс. Потенциальны</w:t>
      </w:r>
      <w:r w:rsidR="00236EE5">
        <w:t>м</w:t>
      </w:r>
      <w:r>
        <w:t xml:space="preserve"> доказательством задержки обучения является более длительное время навигации по водному лабиринту у молодых самцов, получавших ленватиниб в дозе 2 мг/кг. В целом, эти данные свидетельствуют о том, что применение ленватиниба у детей может привести к задержке роста и задержке развития костей </w:t>
      </w:r>
      <w:r>
        <w:fldChar w:fldCharType="begin"/>
      </w:r>
      <w:r>
        <w:instrText xml:space="preserve"> ADDIN ZOTERO_ITEM CSL_CITATION {"citationID":"2VyExYXN","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t>.</w:t>
      </w:r>
    </w:p>
    <w:p w14:paraId="586A179B" w14:textId="77777777" w:rsidR="00200EBA" w:rsidRDefault="00200EBA" w:rsidP="00200EBA">
      <w:pPr>
        <w:pStyle w:val="4"/>
        <w:spacing w:after="240"/>
        <w:rPr>
          <w:rFonts w:ascii="Times New Roman" w:hAnsi="Times New Roman"/>
          <w:color w:val="000000" w:themeColor="text1"/>
          <w:sz w:val="24"/>
          <w:szCs w:val="24"/>
        </w:rPr>
      </w:pPr>
      <w:bookmarkStart w:id="161" w:name="_Toc126059733"/>
      <w:r w:rsidRPr="002211BA">
        <w:rPr>
          <w:rFonts w:ascii="Times New Roman" w:hAnsi="Times New Roman"/>
          <w:color w:val="000000" w:themeColor="text1"/>
          <w:sz w:val="24"/>
          <w:szCs w:val="24"/>
        </w:rPr>
        <w:t>3.</w:t>
      </w:r>
      <w:r>
        <w:rPr>
          <w:rFonts w:ascii="Times New Roman" w:hAnsi="Times New Roman"/>
          <w:color w:val="000000" w:themeColor="text1"/>
          <w:sz w:val="24"/>
          <w:szCs w:val="24"/>
        </w:rPr>
        <w:t>3.5.4</w:t>
      </w:r>
      <w:r w:rsidRPr="002211BA">
        <w:rPr>
          <w:rFonts w:ascii="Times New Roman" w:hAnsi="Times New Roman"/>
          <w:color w:val="000000" w:themeColor="text1"/>
          <w:sz w:val="24"/>
          <w:szCs w:val="24"/>
        </w:rPr>
        <w:t>. Ювенильная токсичность</w:t>
      </w:r>
      <w:bookmarkEnd w:id="161"/>
    </w:p>
    <w:p w14:paraId="79186A80" w14:textId="195333A1" w:rsidR="00200EBA" w:rsidRDefault="00200EBA" w:rsidP="00236EE5">
      <w:pPr>
        <w:ind w:firstLine="709"/>
      </w:pPr>
      <w:r>
        <w:t xml:space="preserve">При дозе ленватиниба 10 мг/кг отмечалась задержка полового развития  у молодых крыс (отделение крайней плоти и открытие влагалища), половая незрелость яичек, придатков яичек, семенных пузырьков и яичников </w:t>
      </w:r>
      <w:r>
        <w:fldChar w:fldCharType="begin"/>
      </w:r>
      <w:r>
        <w:instrText xml:space="preserve"> ADDIN ZOTERO_ITEM CSL_CITATION {"citationID":"Nw922zET","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t>.</w:t>
      </w:r>
    </w:p>
    <w:p w14:paraId="38BAB580" w14:textId="77777777" w:rsidR="00200EBA" w:rsidRDefault="00200EBA" w:rsidP="00200EBA">
      <w:pPr>
        <w:pStyle w:val="3"/>
        <w:spacing w:after="240"/>
        <w:rPr>
          <w:rFonts w:ascii="Times New Roman" w:hAnsi="Times New Roman"/>
          <w:color w:val="000000" w:themeColor="text1"/>
          <w:szCs w:val="24"/>
        </w:rPr>
      </w:pPr>
      <w:bookmarkStart w:id="162" w:name="_Toc126059734"/>
      <w:r>
        <w:rPr>
          <w:rFonts w:ascii="Times New Roman" w:hAnsi="Times New Roman"/>
          <w:color w:val="000000" w:themeColor="text1"/>
          <w:szCs w:val="24"/>
        </w:rPr>
        <w:t>3.3.6</w:t>
      </w:r>
      <w:r w:rsidRPr="005E6358">
        <w:rPr>
          <w:rFonts w:ascii="Times New Roman" w:hAnsi="Times New Roman"/>
          <w:color w:val="000000" w:themeColor="text1"/>
          <w:szCs w:val="24"/>
        </w:rPr>
        <w:t xml:space="preserve">. </w:t>
      </w:r>
      <w:r w:rsidRPr="00781AE0">
        <w:rPr>
          <w:rFonts w:ascii="Times New Roman" w:hAnsi="Times New Roman"/>
          <w:color w:val="000000" w:themeColor="text1"/>
          <w:szCs w:val="24"/>
        </w:rPr>
        <w:t>Местная переносимость</w:t>
      </w:r>
      <w:bookmarkEnd w:id="162"/>
    </w:p>
    <w:p w14:paraId="6DD1B2DC" w14:textId="77777777" w:rsidR="00200EBA" w:rsidRDefault="00200EBA" w:rsidP="00236EE5">
      <w:pPr>
        <w:ind w:firstLine="709"/>
      </w:pPr>
      <w:r>
        <w:t xml:space="preserve">Не проводили исследований влияния ленватиниба на местную переносимость </w:t>
      </w:r>
      <w:r>
        <w:fldChar w:fldCharType="begin"/>
      </w:r>
      <w:r>
        <w:instrText xml:space="preserve"> ADDIN ZOTERO_ITEM CSL_CITATION {"citationID":"PcBTly45","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t>.</w:t>
      </w:r>
    </w:p>
    <w:p w14:paraId="20C78714" w14:textId="77777777" w:rsidR="00200EBA" w:rsidRDefault="00200EBA" w:rsidP="00200EBA">
      <w:pPr>
        <w:pStyle w:val="3"/>
        <w:spacing w:after="240"/>
        <w:rPr>
          <w:rFonts w:ascii="Times New Roman" w:hAnsi="Times New Roman"/>
          <w:color w:val="000000" w:themeColor="text1"/>
          <w:szCs w:val="24"/>
        </w:rPr>
      </w:pPr>
      <w:bookmarkStart w:id="163" w:name="_Toc126059735"/>
      <w:r>
        <w:rPr>
          <w:rFonts w:ascii="Times New Roman" w:hAnsi="Times New Roman"/>
          <w:color w:val="000000" w:themeColor="text1"/>
          <w:szCs w:val="24"/>
        </w:rPr>
        <w:t>3.3.7</w:t>
      </w:r>
      <w:r w:rsidRPr="005E6358">
        <w:rPr>
          <w:rFonts w:ascii="Times New Roman" w:hAnsi="Times New Roman"/>
          <w:color w:val="000000" w:themeColor="text1"/>
          <w:szCs w:val="24"/>
        </w:rPr>
        <w:t xml:space="preserve">. </w:t>
      </w:r>
      <w:r>
        <w:rPr>
          <w:rFonts w:ascii="Times New Roman" w:hAnsi="Times New Roman"/>
          <w:color w:val="000000" w:themeColor="text1"/>
          <w:szCs w:val="24"/>
        </w:rPr>
        <w:t>Токсикокинетика</w:t>
      </w:r>
      <w:bookmarkEnd w:id="163"/>
    </w:p>
    <w:p w14:paraId="2195C623" w14:textId="77777777" w:rsidR="00200EBA" w:rsidRPr="0028661A" w:rsidRDefault="00200EBA" w:rsidP="00087A74">
      <w:pPr>
        <w:rPr>
          <w:b/>
          <w:bCs/>
        </w:rPr>
      </w:pPr>
      <w:r w:rsidRPr="0028661A">
        <w:rPr>
          <w:b/>
          <w:bCs/>
        </w:rPr>
        <w:t>Крысы</w:t>
      </w:r>
    </w:p>
    <w:p w14:paraId="32D64D5C" w14:textId="77777777" w:rsidR="00971D1E" w:rsidRDefault="00971D1E" w:rsidP="00087A74">
      <w:pPr>
        <w:ind w:firstLine="709"/>
      </w:pPr>
      <w:bookmarkStart w:id="164" w:name="_Hlk118194415"/>
    </w:p>
    <w:p w14:paraId="09DEE537" w14:textId="532C7FD2" w:rsidR="00200EBA" w:rsidRDefault="00200EBA" w:rsidP="00423D8F">
      <w:pPr>
        <w:ind w:firstLine="709"/>
      </w:pPr>
      <w:r>
        <w:t>Среднее время достижения максимальной концентрации лекарственного средства (</w:t>
      </w:r>
      <w:r>
        <w:rPr>
          <w:lang w:val="en-US"/>
        </w:rPr>
        <w:t>T</w:t>
      </w:r>
      <w:r w:rsidRPr="00ED7B54">
        <w:rPr>
          <w:vertAlign w:val="subscript"/>
        </w:rPr>
        <w:t>max</w:t>
      </w:r>
      <w:r>
        <w:t xml:space="preserve">) </w:t>
      </w:r>
      <w:bookmarkEnd w:id="164"/>
      <w:r>
        <w:t>составляло от 0,25 до 1,5</w:t>
      </w:r>
      <w:r w:rsidRPr="00ED7B54">
        <w:t xml:space="preserve"> </w:t>
      </w:r>
      <w:r>
        <w:t>часов после введения. При оценке фармакокинетических параметров</w:t>
      </w:r>
      <w:r w:rsidRPr="00F00DEE">
        <w:t xml:space="preserve"> </w:t>
      </w:r>
      <w:r>
        <w:t>не наблюдалось явных гендерных различий. C</w:t>
      </w:r>
      <w:r w:rsidRPr="00F00DEE">
        <w:rPr>
          <w:vertAlign w:val="subscript"/>
        </w:rPr>
        <w:t>max</w:t>
      </w:r>
      <w:r>
        <w:t xml:space="preserve"> и AUC </w:t>
      </w:r>
      <w:r w:rsidRPr="00F00DEE">
        <w:rPr>
          <w:vertAlign w:val="subscript"/>
        </w:rPr>
        <w:t>(0–24</w:t>
      </w:r>
      <w:r>
        <w:t xml:space="preserve">) ленватиниба увеличивались приблизительно пропорционально дозе </w:t>
      </w:r>
      <w:r w:rsidR="00971D1E">
        <w:t xml:space="preserve">в диапазоне </w:t>
      </w:r>
      <w:r>
        <w:t>от 0,4 до 10 мг/кг в 1-й и 181-й дни у самцов и самок</w:t>
      </w:r>
      <w:r w:rsidR="00971D1E">
        <w:t>,</w:t>
      </w:r>
      <w:r>
        <w:t xml:space="preserve"> соответственно. Повторный прием ленватиниба существенно не влиял на фармакокинетические параметры ленватиниба, за исключением доз 30 мг/кг и выше, среднее системное воздействие снижалось после 4-недельного введения </w:t>
      </w:r>
      <w:r>
        <w:fldChar w:fldCharType="begin"/>
      </w:r>
      <w:r>
        <w:instrText xml:space="preserve"> ADDIN ZOTERO_ITEM CSL_CITATION {"citationID":"lqMVzPTG","properties":{"formattedCitation":"[13]","plainCitation":"[13]","noteIndex":0},"citationItems":[{"id":2784,"uris":["http://zotero.org/users/5483459/items/Z3WVRZQB"],"itemData":{"id":2784,"type":"document","title":"European  Medicines Agency. Assessment report Lenvima International non-proprietary name: lenvatinib Procedure No. EMEA/H/C/003727/0000.26 March 2015."}}],"schema":"https://github.com/citation-style-language/schema/raw/master/csl-citation.json"} </w:instrText>
      </w:r>
      <w:r>
        <w:fldChar w:fldCharType="separate"/>
      </w:r>
      <w:r w:rsidRPr="0001535E">
        <w:t>[13]</w:t>
      </w:r>
      <w:r>
        <w:fldChar w:fldCharType="end"/>
      </w:r>
      <w:r>
        <w:t>.</w:t>
      </w:r>
    </w:p>
    <w:p w14:paraId="2B347D39" w14:textId="77777777" w:rsidR="00971D1E" w:rsidRDefault="00971D1E" w:rsidP="00DA7A7E">
      <w:pPr>
        <w:ind w:firstLine="709"/>
      </w:pPr>
    </w:p>
    <w:p w14:paraId="470C20CF" w14:textId="77777777" w:rsidR="00200EBA" w:rsidRPr="006240D6" w:rsidRDefault="00200EBA" w:rsidP="00762053">
      <w:pPr>
        <w:rPr>
          <w:b/>
          <w:bCs/>
        </w:rPr>
      </w:pPr>
      <w:r w:rsidRPr="006240D6">
        <w:rPr>
          <w:b/>
          <w:bCs/>
        </w:rPr>
        <w:t>Собаки</w:t>
      </w:r>
    </w:p>
    <w:p w14:paraId="6DA6A2B0" w14:textId="77777777" w:rsidR="00971D1E" w:rsidRDefault="00971D1E" w:rsidP="00087A74">
      <w:pPr>
        <w:ind w:firstLine="709"/>
      </w:pPr>
    </w:p>
    <w:p w14:paraId="0D30BA5A" w14:textId="5E598577" w:rsidR="0099743A" w:rsidRDefault="00971D1E" w:rsidP="00087A74">
      <w:pPr>
        <w:ind w:firstLine="709"/>
      </w:pPr>
      <w:r>
        <w:t xml:space="preserve">Среднее значение </w:t>
      </w:r>
      <w:r w:rsidR="00200EBA">
        <w:rPr>
          <w:lang w:val="en-US"/>
        </w:rPr>
        <w:t>T</w:t>
      </w:r>
      <w:r w:rsidR="00200EBA" w:rsidRPr="00ED7B54">
        <w:rPr>
          <w:vertAlign w:val="subscript"/>
        </w:rPr>
        <w:t xml:space="preserve">max </w:t>
      </w:r>
      <w:r>
        <w:t xml:space="preserve">составило </w:t>
      </w:r>
      <w:r w:rsidR="00200EBA">
        <w:t>2 часа после приема. Средняя C</w:t>
      </w:r>
      <w:r w:rsidR="00200EBA" w:rsidRPr="006240D6">
        <w:rPr>
          <w:vertAlign w:val="subscript"/>
        </w:rPr>
        <w:t>max</w:t>
      </w:r>
      <w:r w:rsidR="00236EE5">
        <w:t xml:space="preserve"> и AUC</w:t>
      </w:r>
      <w:r w:rsidR="00200EBA" w:rsidRPr="006240D6">
        <w:rPr>
          <w:vertAlign w:val="subscript"/>
        </w:rPr>
        <w:t>(0–24)</w:t>
      </w:r>
      <w:r w:rsidR="00200EBA">
        <w:t xml:space="preserve"> ленватиниба увеличивались пропорционально дозе </w:t>
      </w:r>
      <w:r>
        <w:t xml:space="preserve">в диапазоне </w:t>
      </w:r>
      <w:r w:rsidR="00200EBA">
        <w:t>от 0,1 до 0,5 мг/кг. При оценке фармакокинетических параметров</w:t>
      </w:r>
      <w:r w:rsidR="00200EBA" w:rsidRPr="00F00DEE">
        <w:t xml:space="preserve"> </w:t>
      </w:r>
      <w:r w:rsidR="00200EBA">
        <w:t xml:space="preserve"> не наблюдалось явных гендерных различий </w:t>
      </w:r>
      <w:r w:rsidR="00200EBA">
        <w:fldChar w:fldCharType="begin"/>
      </w:r>
      <w:r w:rsidR="00200EBA">
        <w:instrText xml:space="preserve"> ADDIN ZOTERO_ITEM CSL_CITATION {"citationID":"AKEeTYk2","properties":{"formattedCitation":"[13]","plainCitation":"[13]","noteIndex":0},"citationItems":[{"id":2784,"uris":["http://zotero.org/users/5483459/items/Z3WVRZQB"],"itemData":{"id":2784,"type":"document","title":"European  Medicines Agency. Assessment report Lenvima International non-proprietary name: lenvatinib Procedure No. EMEA/H/C/003727/0000.26 March 2015."}}],"schema":"https://github.com/citation-style-language/schema/raw/master/csl-citation.json"} </w:instrText>
      </w:r>
      <w:r w:rsidR="00200EBA">
        <w:fldChar w:fldCharType="separate"/>
      </w:r>
      <w:r w:rsidR="00200EBA" w:rsidRPr="0001535E">
        <w:t>[13]</w:t>
      </w:r>
      <w:r w:rsidR="00200EBA">
        <w:fldChar w:fldCharType="end"/>
      </w:r>
      <w:r w:rsidR="00200EBA">
        <w:t>.</w:t>
      </w:r>
    </w:p>
    <w:p w14:paraId="487BF4D8" w14:textId="77777777" w:rsidR="00971D1E" w:rsidRDefault="00971D1E" w:rsidP="00423D8F">
      <w:pPr>
        <w:ind w:firstLine="709"/>
      </w:pPr>
    </w:p>
    <w:p w14:paraId="25A9ED02" w14:textId="77777777" w:rsidR="00E36A78" w:rsidRDefault="00E36A78" w:rsidP="00762053">
      <w:pPr>
        <w:rPr>
          <w:b/>
          <w:bCs/>
        </w:rPr>
        <w:sectPr w:rsidR="00E36A78" w:rsidSect="00AB01E2">
          <w:pgSz w:w="11906" w:h="16838"/>
          <w:pgMar w:top="1134" w:right="849" w:bottom="1134" w:left="1701" w:header="708" w:footer="709" w:gutter="0"/>
          <w:cols w:space="708"/>
          <w:docGrid w:linePitch="360"/>
        </w:sectPr>
      </w:pPr>
    </w:p>
    <w:p w14:paraId="1809E225" w14:textId="4001F1E6" w:rsidR="00200EBA" w:rsidRPr="00A7326B" w:rsidRDefault="00200EBA" w:rsidP="00762053">
      <w:pPr>
        <w:rPr>
          <w:b/>
          <w:bCs/>
        </w:rPr>
      </w:pPr>
      <w:r w:rsidRPr="00A7326B">
        <w:rPr>
          <w:b/>
          <w:bCs/>
        </w:rPr>
        <w:lastRenderedPageBreak/>
        <w:t>Обезьяны</w:t>
      </w:r>
    </w:p>
    <w:p w14:paraId="64E3CF0D" w14:textId="77777777" w:rsidR="00971D1E" w:rsidRDefault="00971D1E" w:rsidP="00087A74">
      <w:pPr>
        <w:ind w:firstLine="709"/>
      </w:pPr>
    </w:p>
    <w:p w14:paraId="4E356B6D" w14:textId="5D66BC31" w:rsidR="00200EBA" w:rsidRDefault="00971D1E" w:rsidP="00087A74">
      <w:pPr>
        <w:ind w:firstLine="709"/>
      </w:pPr>
      <w:r>
        <w:t xml:space="preserve">Среднее значение </w:t>
      </w:r>
      <w:r w:rsidR="00200EBA">
        <w:rPr>
          <w:lang w:val="en-US"/>
        </w:rPr>
        <w:t>T</w:t>
      </w:r>
      <w:r w:rsidR="00200EBA" w:rsidRPr="00ED7B54">
        <w:rPr>
          <w:vertAlign w:val="subscript"/>
        </w:rPr>
        <w:t>max</w:t>
      </w:r>
      <w:r w:rsidR="00200EBA">
        <w:t xml:space="preserve"> </w:t>
      </w:r>
      <w:r>
        <w:t xml:space="preserve">составило </w:t>
      </w:r>
      <w:r w:rsidR="00200EBA">
        <w:t>от 1 до 4 часов после введения</w:t>
      </w:r>
      <w:r w:rsidR="00824F76">
        <w:t>.</w:t>
      </w:r>
      <w:r w:rsidR="00200EBA" w:rsidRPr="00A7326B">
        <w:t xml:space="preserve"> </w:t>
      </w:r>
      <w:r w:rsidR="00200EBA">
        <w:t>При оценке фармакокинетических параметров не наблюдалось явных гендерных различий. Средняя C</w:t>
      </w:r>
      <w:r w:rsidR="00200EBA" w:rsidRPr="006240D6">
        <w:rPr>
          <w:vertAlign w:val="subscript"/>
        </w:rPr>
        <w:t>max</w:t>
      </w:r>
      <w:r w:rsidR="00200EBA">
        <w:t xml:space="preserve"> и AUC </w:t>
      </w:r>
      <w:r w:rsidR="00200EBA" w:rsidRPr="006240D6">
        <w:rPr>
          <w:vertAlign w:val="subscript"/>
        </w:rPr>
        <w:t>(0–24)</w:t>
      </w:r>
      <w:r w:rsidR="00200EBA">
        <w:t xml:space="preserve"> ленватиниба увеличивались диспропорционально дозе в диапозоне доз от 0,1 до 3,0 мг/кг у самцов и самок </w:t>
      </w:r>
      <w:r w:rsidR="00236EE5">
        <w:t>на</w:t>
      </w:r>
      <w:r w:rsidR="00200EBA">
        <w:t xml:space="preserve"> 1-е сутки </w:t>
      </w:r>
      <w:r w:rsidR="00200EBA">
        <w:fldChar w:fldCharType="begin"/>
      </w:r>
      <w:r w:rsidR="00200EBA">
        <w:instrText xml:space="preserve"> ADDIN ZOTERO_ITEM CSL_CITATION {"citationID":"CvS8lVOQ","properties":{"formattedCitation":"[13]","plainCitation":"[13]","noteIndex":0},"citationItems":[{"id":2784,"uris":["http://zotero.org/users/5483459/items/Z3WVRZQB"],"itemData":{"id":2784,"type":"document","title":"European  Medicines Agency. Assessment report Lenvima International non-proprietary name: lenvatinib Procedure No. EMEA/H/C/003727/0000.26 March 2015."}}],"schema":"https://github.com/citation-style-language/schema/raw/master/csl-citation.json"} </w:instrText>
      </w:r>
      <w:r w:rsidR="00200EBA">
        <w:fldChar w:fldCharType="separate"/>
      </w:r>
      <w:r w:rsidR="00200EBA" w:rsidRPr="0001535E">
        <w:t>[13]</w:t>
      </w:r>
      <w:r w:rsidR="00200EBA">
        <w:fldChar w:fldCharType="end"/>
      </w:r>
      <w:r w:rsidR="00200EBA">
        <w:t>.</w:t>
      </w:r>
    </w:p>
    <w:p w14:paraId="72670119" w14:textId="181F98DA" w:rsidR="00200EBA" w:rsidRDefault="00200EBA" w:rsidP="00423D8F">
      <w:pPr>
        <w:ind w:firstLine="709"/>
      </w:pPr>
      <w:bookmarkStart w:id="165" w:name="_Hlk118194491"/>
      <w:r>
        <w:t>Токсикокинетические исследования повторных доз ленватиниба у самцов и самок крыс, собак и обезьян, получавши</w:t>
      </w:r>
      <w:r w:rsidR="005E0101">
        <w:t>х</w:t>
      </w:r>
      <w:r>
        <w:t xml:space="preserve"> пероральные дозы один раз в день в течение 26, 4 и 39 недель</w:t>
      </w:r>
      <w:r w:rsidR="00236EE5">
        <w:t>,</w:t>
      </w:r>
      <w:r>
        <w:t xml:space="preserve"> соответственно, не выявили системного накопления ленватиниба в токсикологических исследованиях. Системное воздействие на самцов и самок </w:t>
      </w:r>
      <w:r w:rsidR="00971D1E">
        <w:t xml:space="preserve">было </w:t>
      </w:r>
      <w:r>
        <w:t>в целом сопоставим</w:t>
      </w:r>
      <w:r w:rsidR="00236EE5">
        <w:t>о</w:t>
      </w:r>
      <w:r>
        <w:t xml:space="preserve"> у всех изученных видов животных. У собак при дозах &lt;30 мг/кг системная экспозиция обычно увеличивалась пропорционально дозе. Системное воздействие увеличилось менее чем пропорционально дозе при более высоких уровнях доз у крыс (&gt;10 мг/кг). У обезьян системное воздействие увеличивалось более чем пропорционально дозе при низких уровнях дозы (</w:t>
      </w:r>
      <w:r w:rsidR="00236EE5">
        <w:t>0,1–3 мг/кг). В отличие от крыс или обезьян</w:t>
      </w:r>
      <w:r>
        <w:t xml:space="preserve">, системное воздействие на человека увеличивалось пропорционально дозе </w:t>
      </w:r>
      <w:r>
        <w:fldChar w:fldCharType="begin"/>
      </w:r>
      <w:r>
        <w:instrText xml:space="preserve"> ADDIN ZOTERO_ITEM CSL_CITATION {"citationID":"PcBTly45","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t>.</w:t>
      </w:r>
    </w:p>
    <w:p w14:paraId="74A20760" w14:textId="77777777" w:rsidR="00200EBA" w:rsidRPr="005E6358" w:rsidRDefault="00200EBA" w:rsidP="00200EBA">
      <w:pPr>
        <w:pStyle w:val="3"/>
        <w:spacing w:after="240"/>
        <w:rPr>
          <w:rFonts w:ascii="Times New Roman" w:hAnsi="Times New Roman"/>
          <w:color w:val="000000" w:themeColor="text1"/>
          <w:szCs w:val="24"/>
        </w:rPr>
      </w:pPr>
      <w:bookmarkStart w:id="166" w:name="_Toc126059736"/>
      <w:bookmarkEnd w:id="165"/>
      <w:r w:rsidRPr="00C0012D">
        <w:rPr>
          <w:rFonts w:ascii="Times New Roman" w:hAnsi="Times New Roman"/>
          <w:color w:val="000000" w:themeColor="text1"/>
          <w:szCs w:val="24"/>
        </w:rPr>
        <w:t xml:space="preserve">3.3.8. </w:t>
      </w:r>
      <w:r w:rsidRPr="00781AE0">
        <w:rPr>
          <w:rFonts w:ascii="Times New Roman" w:hAnsi="Times New Roman"/>
          <w:color w:val="000000" w:themeColor="text1"/>
          <w:szCs w:val="24"/>
        </w:rPr>
        <w:t>Прочие исследования</w:t>
      </w:r>
      <w:bookmarkEnd w:id="166"/>
    </w:p>
    <w:p w14:paraId="0701F247" w14:textId="77777777" w:rsidR="00200EBA" w:rsidRDefault="00200EBA" w:rsidP="00200EBA">
      <w:pPr>
        <w:pStyle w:val="4"/>
        <w:spacing w:after="240"/>
        <w:rPr>
          <w:rFonts w:ascii="Times New Roman" w:hAnsi="Times New Roman"/>
          <w:color w:val="000000" w:themeColor="text1"/>
          <w:sz w:val="24"/>
          <w:szCs w:val="24"/>
        </w:rPr>
      </w:pPr>
      <w:bookmarkStart w:id="167" w:name="_Toc126059737"/>
      <w:r>
        <w:rPr>
          <w:rFonts w:ascii="Times New Roman" w:hAnsi="Times New Roman"/>
          <w:color w:val="000000" w:themeColor="text1"/>
          <w:sz w:val="24"/>
          <w:szCs w:val="24"/>
        </w:rPr>
        <w:t>3.3.8</w:t>
      </w:r>
      <w:r w:rsidRPr="002E7351">
        <w:rPr>
          <w:rFonts w:ascii="Times New Roman" w:hAnsi="Times New Roman"/>
          <w:color w:val="000000" w:themeColor="text1"/>
          <w:sz w:val="24"/>
          <w:szCs w:val="24"/>
        </w:rPr>
        <w:t>.</w:t>
      </w:r>
      <w:r>
        <w:rPr>
          <w:rFonts w:ascii="Times New Roman" w:hAnsi="Times New Roman"/>
          <w:color w:val="000000" w:themeColor="text1"/>
          <w:sz w:val="24"/>
          <w:szCs w:val="24"/>
        </w:rPr>
        <w:t xml:space="preserve">1. </w:t>
      </w:r>
      <w:r w:rsidRPr="002E7351">
        <w:rPr>
          <w:rFonts w:ascii="Times New Roman" w:hAnsi="Times New Roman"/>
          <w:color w:val="000000" w:themeColor="text1"/>
          <w:sz w:val="24"/>
          <w:szCs w:val="24"/>
        </w:rPr>
        <w:t>Фототоксичность</w:t>
      </w:r>
      <w:bookmarkEnd w:id="167"/>
    </w:p>
    <w:p w14:paraId="70B83FC4" w14:textId="2EC2E657" w:rsidR="00200EBA" w:rsidRPr="0021007F" w:rsidRDefault="00200EBA" w:rsidP="00200EBA">
      <w:pPr>
        <w:ind w:firstLine="709"/>
      </w:pPr>
      <w:bookmarkStart w:id="168" w:name="_Hlk118194556"/>
      <w:r w:rsidRPr="0021007F">
        <w:t xml:space="preserve">Было рассчитано, что </w:t>
      </w:r>
      <w:r w:rsidR="002023E6">
        <w:t>средний фотоэффект (</w:t>
      </w:r>
      <w:r w:rsidR="002023E6">
        <w:rPr>
          <w:lang w:val="en-US"/>
        </w:rPr>
        <w:t>mean</w:t>
      </w:r>
      <w:r w:rsidR="002023E6" w:rsidRPr="00D050C7">
        <w:t xml:space="preserve"> </w:t>
      </w:r>
      <w:r w:rsidR="002023E6">
        <w:rPr>
          <w:lang w:val="en-US"/>
        </w:rPr>
        <w:t>photo</w:t>
      </w:r>
      <w:r w:rsidR="002023E6" w:rsidRPr="00D050C7">
        <w:t xml:space="preserve"> </w:t>
      </w:r>
      <w:r w:rsidR="002023E6">
        <w:rPr>
          <w:lang w:val="en-US"/>
        </w:rPr>
        <w:t>effect</w:t>
      </w:r>
      <w:r w:rsidR="002023E6" w:rsidRPr="00D050C7">
        <w:t xml:space="preserve">, </w:t>
      </w:r>
      <w:r w:rsidRPr="0021007F">
        <w:t>MPE</w:t>
      </w:r>
      <w:r w:rsidR="002023E6" w:rsidRPr="00D050C7">
        <w:t>)</w:t>
      </w:r>
      <w:r w:rsidRPr="0021007F">
        <w:t xml:space="preserve"> для </w:t>
      </w:r>
      <w:r>
        <w:t>ленватиниба</w:t>
      </w:r>
      <w:r w:rsidRPr="0021007F">
        <w:t xml:space="preserve"> составляет -0,024, что указывает на отсутствие фототоксичности (MPE &lt;0,1)</w:t>
      </w:r>
      <w:r>
        <w:t xml:space="preserve"> </w:t>
      </w:r>
      <w:r>
        <w:fldChar w:fldCharType="begin"/>
      </w:r>
      <w:r>
        <w:instrText xml:space="preserve"> ADDIN ZOTERO_ITEM CSL_CITATION {"citationID":"LYYc01oM","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t>.</w:t>
      </w:r>
    </w:p>
    <w:p w14:paraId="67734853" w14:textId="77777777" w:rsidR="00200EBA" w:rsidRDefault="00200EBA" w:rsidP="00200EBA">
      <w:pPr>
        <w:pStyle w:val="4"/>
        <w:spacing w:after="240"/>
        <w:rPr>
          <w:rFonts w:ascii="Times New Roman" w:hAnsi="Times New Roman"/>
          <w:color w:val="000000" w:themeColor="text1"/>
          <w:sz w:val="24"/>
          <w:szCs w:val="24"/>
        </w:rPr>
      </w:pPr>
      <w:bookmarkStart w:id="169" w:name="_Toc126059738"/>
      <w:bookmarkEnd w:id="168"/>
      <w:r w:rsidRPr="002E7351">
        <w:rPr>
          <w:rFonts w:ascii="Times New Roman" w:hAnsi="Times New Roman"/>
          <w:color w:val="000000" w:themeColor="text1"/>
          <w:sz w:val="24"/>
          <w:szCs w:val="24"/>
        </w:rPr>
        <w:t>3</w:t>
      </w:r>
      <w:r>
        <w:rPr>
          <w:rFonts w:ascii="Times New Roman" w:hAnsi="Times New Roman"/>
          <w:color w:val="000000" w:themeColor="text1"/>
          <w:sz w:val="24"/>
          <w:szCs w:val="24"/>
        </w:rPr>
        <w:t>.3.8.2</w:t>
      </w:r>
      <w:r w:rsidRPr="002E7351">
        <w:rPr>
          <w:rFonts w:ascii="Times New Roman" w:hAnsi="Times New Roman"/>
          <w:color w:val="000000" w:themeColor="text1"/>
          <w:sz w:val="24"/>
          <w:szCs w:val="24"/>
        </w:rPr>
        <w:t>. Иммунотоксичность</w:t>
      </w:r>
      <w:bookmarkEnd w:id="169"/>
    </w:p>
    <w:p w14:paraId="4CAA7763" w14:textId="0548CD87" w:rsidR="00200EBA" w:rsidRDefault="00200EBA" w:rsidP="00236EE5">
      <w:pPr>
        <w:ind w:firstLine="709"/>
      </w:pPr>
      <w:r>
        <w:t>Не проводили исследований иммунотоксичност</w:t>
      </w:r>
      <w:r w:rsidR="00236EE5">
        <w:t>и ленватиниба</w:t>
      </w:r>
      <w:r>
        <w:t xml:space="preserve"> </w:t>
      </w:r>
      <w:r>
        <w:fldChar w:fldCharType="begin"/>
      </w:r>
      <w:r>
        <w:instrText xml:space="preserve"> ADDIN ZOTERO_ITEM CSL_CITATION {"citationID":"BmwZUbUj","properties":{"formattedCitation":"[6\\uc0\\u8211{}8]","plainCitation":"[6–8]","noteIndex":0},"citationItems":[{"id":2745,"uris":["http://zotero.org/users/5483459/items/95XEZDWJ"],"itemData":{"id":2745,"type":"document","title":"European  Medicines Agency. SUMMARY OF PRODUCT CHARACTERISTICS. LENVIMA 4 mg, 10 mg hard capsules.26.11.2021"},"label":"page"},{"id":2659,"uris":["http://zotero.org/users/5483459/items/JD8GLMBS"],"itemData":{"id":2659,"type":"document","title":"Product Monograph LENVIMA® Lenvatinib capsules 4 mg and 10 mg Lenvatinib (as lenvatinib mesylate). Eisai Limited.Date of Initial Authorization: DEC 22, 2015 Date of Revision:MAY 31, 2022"},"label":"page"},{"id":2746,"uris":["http://zotero.org/users/5483459/items/Z6Y8HY5F"],"itemData":{"id":2746,"type":"document","title":"U.S. Food and Drug Administration. Drug Approval Package.LENVIMA (lenvatinib) Capsules Company:  Eisai, Inc. Pharmacology Review(s). Application No.:  206947 Approval Date: 2/13/2015."},"label":"page"}],"schema":"https://github.com/citation-style-language/schema/raw/master/csl-citation.json"} </w:instrText>
      </w:r>
      <w:r>
        <w:fldChar w:fldCharType="separate"/>
      </w:r>
      <w:r w:rsidRPr="00B21EDB">
        <w:t>[6–8]</w:t>
      </w:r>
      <w:r>
        <w:fldChar w:fldCharType="end"/>
      </w:r>
      <w:r>
        <w:t>.</w:t>
      </w:r>
    </w:p>
    <w:p w14:paraId="42B2E5A2" w14:textId="77777777" w:rsidR="00200EBA" w:rsidRDefault="00200EBA" w:rsidP="00200EBA">
      <w:pPr>
        <w:pStyle w:val="4"/>
        <w:spacing w:after="240"/>
        <w:rPr>
          <w:rFonts w:ascii="Times New Roman" w:hAnsi="Times New Roman"/>
          <w:color w:val="000000" w:themeColor="text1"/>
          <w:sz w:val="24"/>
          <w:szCs w:val="24"/>
        </w:rPr>
      </w:pPr>
      <w:bookmarkStart w:id="170" w:name="_Toc126059739"/>
      <w:r w:rsidRPr="002E7351">
        <w:rPr>
          <w:rFonts w:ascii="Times New Roman" w:hAnsi="Times New Roman"/>
          <w:color w:val="000000" w:themeColor="text1"/>
          <w:sz w:val="24"/>
          <w:szCs w:val="24"/>
        </w:rPr>
        <w:t>3</w:t>
      </w:r>
      <w:r>
        <w:rPr>
          <w:rFonts w:ascii="Times New Roman" w:hAnsi="Times New Roman"/>
          <w:color w:val="000000" w:themeColor="text1"/>
          <w:sz w:val="24"/>
          <w:szCs w:val="24"/>
        </w:rPr>
        <w:t>.3.8.3</w:t>
      </w:r>
      <w:r w:rsidRPr="002E7351">
        <w:rPr>
          <w:rFonts w:ascii="Times New Roman" w:hAnsi="Times New Roman"/>
          <w:color w:val="000000" w:themeColor="text1"/>
          <w:sz w:val="24"/>
          <w:szCs w:val="24"/>
        </w:rPr>
        <w:t xml:space="preserve">. </w:t>
      </w:r>
      <w:r>
        <w:rPr>
          <w:rFonts w:ascii="Times New Roman" w:hAnsi="Times New Roman"/>
          <w:color w:val="000000" w:themeColor="text1"/>
          <w:sz w:val="24"/>
          <w:szCs w:val="24"/>
        </w:rPr>
        <w:t>Токичность метаболитов</w:t>
      </w:r>
      <w:bookmarkEnd w:id="170"/>
    </w:p>
    <w:p w14:paraId="64205B6E" w14:textId="0CA46608" w:rsidR="00200EBA" w:rsidRDefault="00200EBA" w:rsidP="00200EBA">
      <w:pPr>
        <w:ind w:firstLine="709"/>
      </w:pPr>
      <w:r>
        <w:t>Был оценен</w:t>
      </w:r>
      <w:r w:rsidRPr="008374E0">
        <w:t xml:space="preserve"> метаболизм ленватиниба </w:t>
      </w:r>
      <w:r w:rsidRPr="00D670A4">
        <w:rPr>
          <w:i/>
          <w:iCs/>
        </w:rPr>
        <w:t>in vitro</w:t>
      </w:r>
      <w:r w:rsidRPr="008374E0">
        <w:t xml:space="preserve"> с использованием микросом печени </w:t>
      </w:r>
      <w:r w:rsidR="00971D1E" w:rsidRPr="008374E0">
        <w:t>мыш</w:t>
      </w:r>
      <w:r w:rsidR="00971D1E">
        <w:t>ей</w:t>
      </w:r>
      <w:r w:rsidRPr="008374E0">
        <w:t>, крыс, собак, обезьян и человека</w:t>
      </w:r>
      <w:r>
        <w:t xml:space="preserve">, </w:t>
      </w:r>
      <w:r w:rsidRPr="008374E0">
        <w:t>реакционные смеси анализировали с помощью ЖХ/МС</w:t>
      </w:r>
      <w:r w:rsidR="004A2486">
        <w:t>.</w:t>
      </w:r>
      <w:r w:rsidRPr="008374E0">
        <w:t xml:space="preserve"> В микросомах печени </w:t>
      </w:r>
      <w:r w:rsidR="00971D1E">
        <w:t xml:space="preserve">животных </w:t>
      </w:r>
      <w:r w:rsidRPr="008374E0">
        <w:t>было идентифицировано восемь метаболито</w:t>
      </w:r>
      <w:r>
        <w:t xml:space="preserve">в. </w:t>
      </w:r>
      <w:r w:rsidRPr="00622932">
        <w:t>В микросомах печени человека обнаружено шесть метаболитов: М1, М2, М3, М4, М5 и М8. M8 также был обнаружен в микросомах печени обезьян, а остальные 5 метаболитов были обнаружены в микросомах всех исследованных видов. М2, деметилированная форма ленватиниба, был основным метаболитом, идентифицированным в микросомах печени человека</w:t>
      </w:r>
      <w:r>
        <w:t xml:space="preserve"> </w:t>
      </w:r>
      <w:r>
        <w:fldChar w:fldCharType="begin"/>
      </w:r>
      <w:r>
        <w:instrText xml:space="preserve"> ADDIN ZOTERO_ITEM CSL_CITATION {"citationID":"erIGdZoE","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t>.</w:t>
      </w:r>
    </w:p>
    <w:p w14:paraId="48607429" w14:textId="7939F20C" w:rsidR="00200EBA" w:rsidRDefault="00200EBA" w:rsidP="00200EBA">
      <w:pPr>
        <w:ind w:firstLine="709"/>
      </w:pPr>
      <w:r w:rsidRPr="00F7155F">
        <w:t xml:space="preserve">Для оценки метаболизма ленватиниба </w:t>
      </w:r>
      <w:r w:rsidRPr="00F7155F">
        <w:rPr>
          <w:i/>
          <w:iCs/>
        </w:rPr>
        <w:t>in vivo</w:t>
      </w:r>
      <w:r w:rsidRPr="00F7155F">
        <w:t xml:space="preserve"> </w:t>
      </w:r>
      <w:r>
        <w:t xml:space="preserve">были </w:t>
      </w:r>
      <w:r w:rsidR="00971D1E">
        <w:t xml:space="preserve">изучены </w:t>
      </w:r>
      <w:r w:rsidRPr="00F7155F">
        <w:t>метаболит</w:t>
      </w:r>
      <w:r>
        <w:t xml:space="preserve">ы </w:t>
      </w:r>
      <w:r w:rsidRPr="00F7155F">
        <w:t xml:space="preserve">в плазме, печени, почках, моче, фекалиях и желчи после однократного перорального введения </w:t>
      </w:r>
      <w:r w:rsidRPr="00BE0396">
        <w:rPr>
          <w:vertAlign w:val="superscript"/>
        </w:rPr>
        <w:t>14</w:t>
      </w:r>
      <w:r>
        <w:t xml:space="preserve">C-ленватиниба </w:t>
      </w:r>
      <w:r w:rsidRPr="00F7155F">
        <w:t>крысам и обезьянам</w:t>
      </w:r>
      <w:r>
        <w:t xml:space="preserve">, </w:t>
      </w:r>
      <w:r w:rsidRPr="00F7155F">
        <w:t xml:space="preserve">метаболиты анализировали с помощью ВЭЖХ с определением радиоактивности и ЖХ/МС. Был идентифицирован сорок один метаболит. Одним из основных путей метаболизма ленватиниба была конъюгация с глутатионом с отщеплением О-арильной группы с образованием </w:t>
      </w:r>
      <w:r>
        <w:rPr>
          <w:lang w:val="en-US"/>
        </w:rPr>
        <w:t>M</w:t>
      </w:r>
      <w:r w:rsidRPr="00D847C2">
        <w:t xml:space="preserve"> </w:t>
      </w:r>
      <w:r w:rsidRPr="00F7155F">
        <w:t>14, что приводило к последующим биотрансформациям. Через четыре часа после однократного перорального введения</w:t>
      </w:r>
      <w:r>
        <w:t xml:space="preserve"> </w:t>
      </w:r>
      <w:r w:rsidRPr="00BE0396">
        <w:rPr>
          <w:vertAlign w:val="superscript"/>
        </w:rPr>
        <w:t>14</w:t>
      </w:r>
      <w:r>
        <w:t>C-ленватиниба</w:t>
      </w:r>
      <w:r w:rsidRPr="00F7155F">
        <w:t xml:space="preserve"> основным компонентом плазмы, печени и почек крыс и обезьян был неизмененный ленватиниб. Ленватиниб лишь незначительно обнаруживался в моче крыс и обезьян, но был основным компонентом фекалий и желчи крыс. </w:t>
      </w:r>
      <w:r>
        <w:t>На</w:t>
      </w:r>
      <w:r w:rsidRPr="00F7155F">
        <w:t xml:space="preserve"> долю метаболита М2 </w:t>
      </w:r>
      <w:r w:rsidRPr="00F7155F">
        <w:lastRenderedPageBreak/>
        <w:t>приходилось ~2,5% воздействия ленватиниба. М2 (m37) также был обнаружен в фекалиях и желчи крыс и обезьян</w:t>
      </w:r>
      <w:r>
        <w:t xml:space="preserve"> </w:t>
      </w:r>
      <w:r>
        <w:fldChar w:fldCharType="begin"/>
      </w:r>
      <w:r>
        <w:instrText xml:space="preserve"> ADDIN ZOTERO_ITEM CSL_CITATION {"citationID":"b0zI1IGy","properties":{"formattedCitation":"[8]","plainCitation":"[8]","noteIndex":0},"citationItems":[{"id":2746,"uris":["http://zotero.org/users/5483459/items/Z6Y8HY5F"],"itemData":{"id":2746,"type":"document","title":"U.S. Food and Drug Administration. Drug Approval Package.LENVIMA (lenvatinib) Capsules Company:  Eisai, Inc. Pharmacology Review(s). Application No.:  206947 Approval Date: 2/13/2015."}}],"schema":"https://github.com/citation-style-language/schema/raw/master/csl-citation.json"} </w:instrText>
      </w:r>
      <w:r>
        <w:fldChar w:fldCharType="separate"/>
      </w:r>
      <w:r w:rsidRPr="00B21EDB">
        <w:t>[8]</w:t>
      </w:r>
      <w:r>
        <w:fldChar w:fldCharType="end"/>
      </w:r>
      <w:r>
        <w:t>.</w:t>
      </w:r>
    </w:p>
    <w:p w14:paraId="375523A2" w14:textId="7A9FA6BF" w:rsidR="00200EBA" w:rsidRDefault="00200EBA" w:rsidP="00200EBA">
      <w:pPr>
        <w:ind w:firstLine="709"/>
      </w:pPr>
      <w:r>
        <w:t xml:space="preserve">У людей неизмененный ленватиниб составляет 97% радиоактивности в плазме и только 2,5% введенной дозы выводится с мочой и калом. Основные пути биотрансформации ленватиниба были гидролиз, окисление и гидроксилирование, N-окисление, деалкилирование и глюкуронирование, а также различные комбинации этих преобразований с модификациями, включая гидролиз, конъюгацию глутатион/цистеин и </w:t>
      </w:r>
      <w:r w:rsidR="00971D1E">
        <w:t>димеризацию</w:t>
      </w:r>
      <w:r>
        <w:t xml:space="preserve">. Некоторые метаболиты, по-видимому, уникальны для исследованных видов (человек, </w:t>
      </w:r>
      <w:r w:rsidR="00971D1E">
        <w:t>крысы</w:t>
      </w:r>
      <w:r>
        <w:t xml:space="preserve">, </w:t>
      </w:r>
      <w:r w:rsidR="00971D1E">
        <w:t>обезьяны</w:t>
      </w:r>
      <w:r>
        <w:t xml:space="preserve">). Низкий уровень метаболитов, обнаруженный в плазме крови человека в сравнении с неизмененным ленватинибом, предполагает ограниченный вклад метаболитов в токсичность ленватиниба </w:t>
      </w:r>
      <w:r>
        <w:fldChar w:fldCharType="begin"/>
      </w:r>
      <w:r>
        <w:instrText xml:space="preserve"> ADDIN ZOTERO_ITEM CSL_CITATION {"citationID":"5CEUWXao","properties":{"formattedCitation":"[16]","plainCitation":"[16]","noteIndex":0},"citationItems":[{"id":2756,"uris":["http://zotero.org/users/5483459/items/IDAW3Y5T"],"itemData":{"id":2756,"type":"article-journal","abstract":"Lenvatinib is an oral, multiple receptor tyrosine kinase inhibitor. Preclinical drug metabolism studies showed unique metabolic pathways for lenvatinib in monkeys and rats. A human mass balance study demonstrated that lenvatinib related material is mainly excreted via feces with a small fraction as unchanged parent drug, but little is reported about its metabolic fate. The objective of the current study was to further elucidate the metabolic pathways of lenvatinib in humans and to compare these results to the metabolism in rats and monkeys. To this end, we used plasma, urine and feces collected in a human mass balance study after a single 24 mg (100 μCi) oral dose of (14)C-lenvatinib. Metabolites of (14)C-lenvatinib were identified using liquid chromatography (high resolution) mass spectrometry with off-line radioactivity detection. Close to 50 lenvatinib-related compounds were detected. In humans, unchanged lenvatinib accounted for 97 % of the radioactivity in plasma, and comprised 0.38 and 2.5 % of the administered dose excreted in urine and feces, respectively. The primary biotransformation pathways of lenvatinib were hydrolysis, oxidation and hydroxylation, N-oxidation, dealkylation and glucuronidation. Various combinations of these conversions with modifications, including hydrolysis, gluthathione/cysteine conjugation, intramolecular rearrangement and dimerization, were observed. Some metabolites seem to be unique to the investigated species (human, rat, monkey). Because all lenvatinib metabolites in human plasma were at very low levels compared to lenvatinib, only lenvatinib is expected to contribute to the pharmacological effects in humans.","container-title":"Investigational New Drugs","DOI":"10.1007/s10637-016-0342-y","ISSN":"1573-0646","issue":"3","journalAbbreviation":"Invest New Drugs","language":"eng","note":"PMID: 27018262","page":"300-318","source":"PubMed","title":"Metabolite profiling of the multiple tyrosine kinase inhibitor lenvatinib: a cross-species comparison","title-short":"Metabolite profiling of the multiple tyrosine kinase inhibitor lenvatinib","volume":"34","author":[{"family":"Dubbelman","given":"Anne-Charlotte"},{"family":"Nijenhuis","given":"Cynthia M."},{"family":"Jansen","given":"Robert S."},{"family":"Rosing","given":"Hilde"},{"family":"Mizuo","given":"Hitoshi"},{"family":"Kawaguchi","given":"Shinki"},{"family":"Critchley","given":"David"},{"family":"Shumaker","given":"Robert"},{"family":"Schellens","given":"Jan H. M."},{"family":"Beijnen","given":"Jos H."}],"issued":{"date-parts":[["2016",6]]}}}],"schema":"https://github.com/citation-style-language/schema/raw/master/csl-citation.json"} </w:instrText>
      </w:r>
      <w:r>
        <w:fldChar w:fldCharType="separate"/>
      </w:r>
      <w:r w:rsidRPr="0001535E">
        <w:t>[16]</w:t>
      </w:r>
      <w:r>
        <w:fldChar w:fldCharType="end"/>
      </w:r>
      <w:r>
        <w:t>.</w:t>
      </w:r>
    </w:p>
    <w:p w14:paraId="06818BB6" w14:textId="77777777" w:rsidR="00200EBA" w:rsidRPr="001A49B9" w:rsidRDefault="00200EBA" w:rsidP="00200EBA">
      <w:pPr>
        <w:pStyle w:val="2"/>
        <w:spacing w:line="240" w:lineRule="auto"/>
        <w:rPr>
          <w:color w:val="000000" w:themeColor="text1"/>
          <w:szCs w:val="24"/>
        </w:rPr>
      </w:pPr>
      <w:bookmarkStart w:id="171" w:name="_Toc126059740"/>
      <w:r>
        <w:rPr>
          <w:color w:val="000000" w:themeColor="text1"/>
          <w:szCs w:val="24"/>
        </w:rPr>
        <w:t>Список</w:t>
      </w:r>
      <w:r w:rsidRPr="001A49B9">
        <w:rPr>
          <w:color w:val="000000" w:themeColor="text1"/>
          <w:szCs w:val="24"/>
        </w:rPr>
        <w:t xml:space="preserve"> </w:t>
      </w:r>
      <w:r>
        <w:rPr>
          <w:color w:val="000000" w:themeColor="text1"/>
          <w:szCs w:val="24"/>
        </w:rPr>
        <w:t>литературы</w:t>
      </w:r>
      <w:bookmarkEnd w:id="171"/>
    </w:p>
    <w:p w14:paraId="32D9669C" w14:textId="32E7C581" w:rsidR="00200EBA" w:rsidRPr="0001535E" w:rsidRDefault="00200EBA" w:rsidP="00944B59">
      <w:pPr>
        <w:pStyle w:val="afff2"/>
        <w:tabs>
          <w:tab w:val="clear" w:pos="504"/>
          <w:tab w:val="left" w:pos="709"/>
        </w:tabs>
        <w:spacing w:after="0"/>
        <w:ind w:left="709" w:hanging="425"/>
        <w:rPr>
          <w:lang w:val="en-US"/>
        </w:rPr>
      </w:pPr>
      <w:r>
        <w:fldChar w:fldCharType="begin"/>
      </w:r>
      <w:r>
        <w:instrText xml:space="preserve"> ADDIN ZOTERO_BIBL {"uncited":[],"omitted":[],"custom":[]} CSL_BIBLIOGRAPHY </w:instrText>
      </w:r>
      <w:r>
        <w:fldChar w:fldCharType="separate"/>
      </w:r>
      <w:r w:rsidRPr="0001535E">
        <w:t xml:space="preserve">1. </w:t>
      </w:r>
      <w:r w:rsidRPr="0001535E">
        <w:tab/>
        <w:t xml:space="preserve">Matsuki M, Adachi Y, Ozawa Y, Kimura T, Hoshi T, Okamoto K, и др. </w:t>
      </w:r>
      <w:r w:rsidRPr="0001535E">
        <w:rPr>
          <w:lang w:val="en-US"/>
        </w:rPr>
        <w:t xml:space="preserve">Targeting of tumor growth and angiogenesis underlies the enhanced antitumor activity of lenvatinib in combination with everolimus. Cancer Sci. </w:t>
      </w:r>
      <w:r w:rsidR="00205826">
        <w:rPr>
          <w:lang w:val="en-US"/>
        </w:rPr>
        <w:t>Apr</w:t>
      </w:r>
      <w:r w:rsidR="00205826" w:rsidRPr="0001535E">
        <w:rPr>
          <w:lang w:val="en-US"/>
        </w:rPr>
        <w:t xml:space="preserve"> </w:t>
      </w:r>
      <w:r w:rsidRPr="0001535E">
        <w:rPr>
          <w:lang w:val="en-US"/>
        </w:rPr>
        <w:t>2017;</w:t>
      </w:r>
      <w:r w:rsidR="00205826">
        <w:rPr>
          <w:lang w:val="en-US"/>
        </w:rPr>
        <w:t xml:space="preserve"> </w:t>
      </w:r>
      <w:r w:rsidRPr="0001535E">
        <w:rPr>
          <w:lang w:val="en-US"/>
        </w:rPr>
        <w:t xml:space="preserve">108(4):763–71. </w:t>
      </w:r>
    </w:p>
    <w:p w14:paraId="59424FED" w14:textId="2893BCCB"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2. </w:t>
      </w:r>
      <w:r w:rsidRPr="0001535E">
        <w:rPr>
          <w:lang w:val="en-US"/>
        </w:rPr>
        <w:tab/>
        <w:t xml:space="preserve">Yamamoto Y, Matsui J, Matsushima T, Obaishi H, Miyazaki K, Nakamura K, </w:t>
      </w:r>
      <w:r w:rsidRPr="0001535E">
        <w:t>и</w:t>
      </w:r>
      <w:r w:rsidRPr="0001535E">
        <w:rPr>
          <w:lang w:val="en-US"/>
        </w:rPr>
        <w:t xml:space="preserve"> </w:t>
      </w:r>
      <w:r w:rsidRPr="0001535E">
        <w:t>др</w:t>
      </w:r>
      <w:r w:rsidRPr="0001535E">
        <w:rPr>
          <w:lang w:val="en-US"/>
        </w:rPr>
        <w:t xml:space="preserve">. Lenvatinib, an angiogenesis inhibitor targeting VEGFR/FGFR, shows broad antitumor activity in human tumor xenograft models associated with microvessel density and pericyte coverage. Vasc Cell. 2014;6:18. </w:t>
      </w:r>
    </w:p>
    <w:p w14:paraId="60012E75" w14:textId="4461168D"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3. </w:t>
      </w:r>
      <w:r w:rsidRPr="0001535E">
        <w:rPr>
          <w:lang w:val="en-US"/>
        </w:rPr>
        <w:tab/>
        <w:t xml:space="preserve">Matsui J, Yamamoto Y, Funahashi Y, Tsuruoka A, Watanabe T, Wakabayashi T, </w:t>
      </w:r>
      <w:r w:rsidRPr="0001535E">
        <w:t>и</w:t>
      </w:r>
      <w:r w:rsidRPr="0001535E">
        <w:rPr>
          <w:lang w:val="en-US"/>
        </w:rPr>
        <w:t xml:space="preserve"> </w:t>
      </w:r>
      <w:r w:rsidRPr="0001535E">
        <w:t>др</w:t>
      </w:r>
      <w:r w:rsidRPr="0001535E">
        <w:rPr>
          <w:lang w:val="en-US"/>
        </w:rPr>
        <w:t xml:space="preserve">. E7080, a novel inhibitor that targets multiple kinases, has potent antitumor activities against stem cell factor producing human small cell lung cancer H146, based on angiogenesis inhibition. Int J Cancer. </w:t>
      </w:r>
      <w:r w:rsidR="00205826">
        <w:rPr>
          <w:lang w:val="en-US"/>
        </w:rPr>
        <w:t>Feb</w:t>
      </w:r>
      <w:r w:rsidRPr="0001535E">
        <w:rPr>
          <w:lang w:val="en-US"/>
        </w:rPr>
        <w:t xml:space="preserve"> 2008;</w:t>
      </w:r>
      <w:r w:rsidR="00205826">
        <w:rPr>
          <w:lang w:val="en-US"/>
        </w:rPr>
        <w:t xml:space="preserve"> </w:t>
      </w:r>
      <w:r w:rsidRPr="0001535E">
        <w:rPr>
          <w:lang w:val="en-US"/>
        </w:rPr>
        <w:t xml:space="preserve">122(3):664–71. </w:t>
      </w:r>
    </w:p>
    <w:p w14:paraId="286025E8" w14:textId="72518D47"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4. </w:t>
      </w:r>
      <w:r w:rsidRPr="0001535E">
        <w:rPr>
          <w:lang w:val="en-US"/>
        </w:rPr>
        <w:tab/>
        <w:t xml:space="preserve">Matsui J, Funahashi Y, Uenaka T, Watanabe T, Tsuruoka A, Asada M. Multi-kinase inhibitor E7080 suppresses lymph node and lung metastases of human mammary breast tumor MDA-MB-231 via inhibition of vascular endothelial growth factor-receptor (VEGF-R) 2 and VEGF-R3 kinase. Clin Cancer Res. </w:t>
      </w:r>
      <w:r w:rsidR="00205826">
        <w:rPr>
          <w:lang w:val="en-US"/>
        </w:rPr>
        <w:t>Sept</w:t>
      </w:r>
      <w:r w:rsidRPr="0001535E">
        <w:rPr>
          <w:lang w:val="en-US"/>
        </w:rPr>
        <w:t xml:space="preserve"> 2008;</w:t>
      </w:r>
      <w:r w:rsidR="00205826">
        <w:rPr>
          <w:lang w:val="en-US"/>
        </w:rPr>
        <w:t xml:space="preserve"> </w:t>
      </w:r>
      <w:r w:rsidRPr="0001535E">
        <w:rPr>
          <w:lang w:val="en-US"/>
        </w:rPr>
        <w:t xml:space="preserve">14(17):5459–65. </w:t>
      </w:r>
    </w:p>
    <w:p w14:paraId="0B9B023C" w14:textId="67B32EC1"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5. </w:t>
      </w:r>
      <w:r w:rsidRPr="0001535E">
        <w:rPr>
          <w:lang w:val="en-US"/>
        </w:rPr>
        <w:tab/>
        <w:t xml:space="preserve">Antonelli A, Bocci G, La Motta C, Ferrari SM, Fallahi P, Ruffilli I, </w:t>
      </w:r>
      <w:r w:rsidRPr="0001535E">
        <w:t>и</w:t>
      </w:r>
      <w:r w:rsidRPr="0001535E">
        <w:rPr>
          <w:lang w:val="en-US"/>
        </w:rPr>
        <w:t xml:space="preserve"> </w:t>
      </w:r>
      <w:r w:rsidRPr="0001535E">
        <w:t>др</w:t>
      </w:r>
      <w:r w:rsidRPr="0001535E">
        <w:rPr>
          <w:lang w:val="en-US"/>
        </w:rPr>
        <w:t xml:space="preserve">. CLM94, a novel cyclic amide with anti-VEGFR-2 and antiangiogenic properties, is active against primary anaplastic thyroid cancer in vitro and in vivo. J Clin Endocrinol Metab. </w:t>
      </w:r>
      <w:r w:rsidR="00205826">
        <w:rPr>
          <w:lang w:val="en-US"/>
        </w:rPr>
        <w:t>Apr</w:t>
      </w:r>
      <w:r w:rsidRPr="0001535E">
        <w:rPr>
          <w:lang w:val="en-US"/>
        </w:rPr>
        <w:t xml:space="preserve"> 2012;</w:t>
      </w:r>
      <w:r w:rsidR="00205826">
        <w:rPr>
          <w:lang w:val="en-US"/>
        </w:rPr>
        <w:t xml:space="preserve"> </w:t>
      </w:r>
      <w:r w:rsidRPr="0001535E">
        <w:rPr>
          <w:lang w:val="en-US"/>
        </w:rPr>
        <w:t xml:space="preserve">97(4):E528-36. </w:t>
      </w:r>
    </w:p>
    <w:p w14:paraId="54B1802D" w14:textId="77777777"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6. </w:t>
      </w:r>
      <w:r w:rsidRPr="0001535E">
        <w:rPr>
          <w:lang w:val="en-US"/>
        </w:rPr>
        <w:tab/>
        <w:t xml:space="preserve">European  Medicines Agency. SUMMARY OF PRODUCT CHARACTERISTICS. LENVIMA 4 mg, 10 mg hard capsules.26.11.2021. </w:t>
      </w:r>
    </w:p>
    <w:p w14:paraId="388F2A05" w14:textId="77777777"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7. </w:t>
      </w:r>
      <w:r w:rsidRPr="0001535E">
        <w:rPr>
          <w:lang w:val="en-US"/>
        </w:rPr>
        <w:tab/>
        <w:t xml:space="preserve">Product Monograph LENVIMA® Lenvatinib capsules 4 mg and 10 mg Lenvatinib (as lenvatinib mesylate). Eisai Limited.Date of Initial Authorization: DEC 22, 2015 Date of Revision:MAY 31, 2022. </w:t>
      </w:r>
    </w:p>
    <w:p w14:paraId="674BDC54" w14:textId="77777777"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8. </w:t>
      </w:r>
      <w:r w:rsidRPr="0001535E">
        <w:rPr>
          <w:lang w:val="en-US"/>
        </w:rPr>
        <w:tab/>
        <w:t xml:space="preserve">U.S. Food and Drug Administration. Drug Approval Package.LENVIMA (lenvatinib) Capsules Company:  Eisai, Inc. Pharmacology Review(s). Application No.:  206947 Approval Date: 2/13/2015. </w:t>
      </w:r>
    </w:p>
    <w:p w14:paraId="64506C8A" w14:textId="440B67FD"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9. </w:t>
      </w:r>
      <w:r w:rsidRPr="0001535E">
        <w:rPr>
          <w:lang w:val="en-US"/>
        </w:rPr>
        <w:tab/>
        <w:t xml:space="preserve">Malumbres M, Barbacid M. Cell cycle kinases in cancer. Curr Opin Genet Dev. </w:t>
      </w:r>
      <w:r w:rsidR="00205826">
        <w:rPr>
          <w:lang w:val="en-US"/>
        </w:rPr>
        <w:t>Feb</w:t>
      </w:r>
      <w:r w:rsidR="00205826" w:rsidRPr="0001535E">
        <w:rPr>
          <w:lang w:val="en-US"/>
        </w:rPr>
        <w:t xml:space="preserve"> </w:t>
      </w:r>
      <w:r w:rsidRPr="0001535E">
        <w:rPr>
          <w:lang w:val="en-US"/>
        </w:rPr>
        <w:t>2007;</w:t>
      </w:r>
      <w:r w:rsidR="00205826">
        <w:rPr>
          <w:lang w:val="en-US"/>
        </w:rPr>
        <w:t xml:space="preserve"> </w:t>
      </w:r>
      <w:r w:rsidRPr="0001535E">
        <w:rPr>
          <w:lang w:val="en-US"/>
        </w:rPr>
        <w:t xml:space="preserve">17(1):60–5. </w:t>
      </w:r>
    </w:p>
    <w:p w14:paraId="7C60C4CB" w14:textId="372B51C6"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10. </w:t>
      </w:r>
      <w:r w:rsidRPr="0001535E">
        <w:rPr>
          <w:lang w:val="en-US"/>
        </w:rPr>
        <w:tab/>
        <w:t xml:space="preserve">Mansour SJ, Matten WT, Hermann AS, Candia JM, Rong S, Fukasawa K, </w:t>
      </w:r>
      <w:r w:rsidRPr="0001535E">
        <w:t>и</w:t>
      </w:r>
      <w:r w:rsidRPr="0001535E">
        <w:rPr>
          <w:lang w:val="en-US"/>
        </w:rPr>
        <w:t xml:space="preserve"> </w:t>
      </w:r>
      <w:r w:rsidRPr="0001535E">
        <w:t>др</w:t>
      </w:r>
      <w:r w:rsidRPr="0001535E">
        <w:rPr>
          <w:lang w:val="en-US"/>
        </w:rPr>
        <w:t xml:space="preserve">. Transformation of mammalian cells by constitutively active MAP kinase kinase. Science. </w:t>
      </w:r>
      <w:r w:rsidR="00205826">
        <w:rPr>
          <w:lang w:val="en-US"/>
        </w:rPr>
        <w:t>Aug</w:t>
      </w:r>
      <w:r w:rsidRPr="0001535E">
        <w:rPr>
          <w:lang w:val="en-US"/>
        </w:rPr>
        <w:t xml:space="preserve"> 1994;</w:t>
      </w:r>
      <w:r w:rsidR="00205826">
        <w:rPr>
          <w:lang w:val="en-US"/>
        </w:rPr>
        <w:t xml:space="preserve"> </w:t>
      </w:r>
      <w:r w:rsidRPr="0001535E">
        <w:rPr>
          <w:lang w:val="en-US"/>
        </w:rPr>
        <w:t xml:space="preserve">265(5174):966–70. </w:t>
      </w:r>
    </w:p>
    <w:p w14:paraId="276A97B5" w14:textId="62BFC3EF" w:rsidR="00200EBA" w:rsidRPr="0001535E" w:rsidRDefault="00200EBA" w:rsidP="00944B59">
      <w:pPr>
        <w:pStyle w:val="afff2"/>
        <w:tabs>
          <w:tab w:val="clear" w:pos="504"/>
          <w:tab w:val="left" w:pos="709"/>
        </w:tabs>
        <w:spacing w:after="0"/>
        <w:ind w:left="709" w:hanging="425"/>
        <w:rPr>
          <w:lang w:val="en-US"/>
        </w:rPr>
      </w:pPr>
      <w:r w:rsidRPr="0001535E">
        <w:rPr>
          <w:lang w:val="en-US"/>
        </w:rPr>
        <w:lastRenderedPageBreak/>
        <w:t xml:space="preserve">11. </w:t>
      </w:r>
      <w:r w:rsidRPr="0001535E">
        <w:rPr>
          <w:lang w:val="en-US"/>
        </w:rPr>
        <w:tab/>
        <w:t xml:space="preserve">Kimura T, Kato Y, Ozawa Y, Kodama K, Ito J, Ichikawa K, </w:t>
      </w:r>
      <w:r w:rsidRPr="0001535E">
        <w:t>и</w:t>
      </w:r>
      <w:r w:rsidRPr="0001535E">
        <w:rPr>
          <w:lang w:val="en-US"/>
        </w:rPr>
        <w:t xml:space="preserve"> </w:t>
      </w:r>
      <w:r w:rsidRPr="0001535E">
        <w:t>др</w:t>
      </w:r>
      <w:r w:rsidRPr="0001535E">
        <w:rPr>
          <w:lang w:val="en-US"/>
        </w:rPr>
        <w:t xml:space="preserve">. Immunomodulatory activity of lenvatinib contributes to antitumor activity in the Hepa1-6 hepatocellular carcinoma model. Cancer Sci. </w:t>
      </w:r>
      <w:r w:rsidR="00205826">
        <w:rPr>
          <w:lang w:val="en-US"/>
        </w:rPr>
        <w:t>Dec</w:t>
      </w:r>
      <w:r w:rsidR="00205826" w:rsidRPr="0001535E">
        <w:rPr>
          <w:lang w:val="en-US"/>
        </w:rPr>
        <w:t xml:space="preserve"> </w:t>
      </w:r>
      <w:r w:rsidRPr="0001535E">
        <w:rPr>
          <w:lang w:val="en-US"/>
        </w:rPr>
        <w:t>2018;</w:t>
      </w:r>
      <w:r w:rsidR="00205826">
        <w:rPr>
          <w:lang w:val="en-US"/>
        </w:rPr>
        <w:t xml:space="preserve"> </w:t>
      </w:r>
      <w:r w:rsidRPr="0001535E">
        <w:rPr>
          <w:lang w:val="en-US"/>
        </w:rPr>
        <w:t xml:space="preserve">109(12):3993–4002. </w:t>
      </w:r>
    </w:p>
    <w:p w14:paraId="3F4ACD40" w14:textId="0AC53AFC"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12. </w:t>
      </w:r>
      <w:r w:rsidRPr="0001535E">
        <w:rPr>
          <w:lang w:val="en-US"/>
        </w:rPr>
        <w:tab/>
        <w:t xml:space="preserve">McTigue M, Murray BW, Chen JH, Deng YL, Solowiej J, Kania RS. Molecular conformations, interactions, and properties associated with drug efficiency and clinical performance among VEGFR TK inhibitors. Proc Natl Acad Sci U S A. </w:t>
      </w:r>
      <w:r w:rsidR="00205826">
        <w:rPr>
          <w:lang w:val="en-US"/>
        </w:rPr>
        <w:t>Nov</w:t>
      </w:r>
      <w:r w:rsidRPr="0001535E">
        <w:rPr>
          <w:lang w:val="en-US"/>
        </w:rPr>
        <w:t xml:space="preserve"> 2012;</w:t>
      </w:r>
      <w:r w:rsidR="00205826">
        <w:rPr>
          <w:lang w:val="en-US"/>
        </w:rPr>
        <w:t xml:space="preserve"> </w:t>
      </w:r>
      <w:r w:rsidRPr="0001535E">
        <w:rPr>
          <w:lang w:val="en-US"/>
        </w:rPr>
        <w:t xml:space="preserve">109(45):18281–9. </w:t>
      </w:r>
    </w:p>
    <w:p w14:paraId="33B0E991" w14:textId="77777777"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13. </w:t>
      </w:r>
      <w:r w:rsidRPr="0001535E">
        <w:rPr>
          <w:lang w:val="en-US"/>
        </w:rPr>
        <w:tab/>
        <w:t xml:space="preserve">European  Medicines Agency. Assessment report Lenvima International non-proprietary name: lenvatinib Procedure No. EMEA/H/C/003727/0000.26 March 2015. </w:t>
      </w:r>
    </w:p>
    <w:p w14:paraId="24FD26EF" w14:textId="331B5123"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14. </w:t>
      </w:r>
      <w:r w:rsidRPr="0001535E">
        <w:rPr>
          <w:lang w:val="en-US"/>
        </w:rPr>
        <w:tab/>
        <w:t xml:space="preserve">Vavrová K, Indra R, Pompach P, Heger Z, Hodek P. The impact of individual human cytochrome P450 enzymes on oxidative metabolism of anticancer drug lenvatinib. Biomed Pharmacother. </w:t>
      </w:r>
      <w:r w:rsidR="00205826">
        <w:rPr>
          <w:lang w:val="en-US"/>
        </w:rPr>
        <w:t>Jan</w:t>
      </w:r>
      <w:r w:rsidR="00205826" w:rsidRPr="0001535E">
        <w:rPr>
          <w:lang w:val="en-US"/>
        </w:rPr>
        <w:t xml:space="preserve"> </w:t>
      </w:r>
      <w:r w:rsidRPr="0001535E">
        <w:rPr>
          <w:lang w:val="en-US"/>
        </w:rPr>
        <w:t>2022;</w:t>
      </w:r>
      <w:r w:rsidR="00205826">
        <w:rPr>
          <w:lang w:val="en-US"/>
        </w:rPr>
        <w:t xml:space="preserve"> </w:t>
      </w:r>
      <w:r w:rsidRPr="0001535E">
        <w:rPr>
          <w:lang w:val="en-US"/>
        </w:rPr>
        <w:t xml:space="preserve">145:112391. </w:t>
      </w:r>
    </w:p>
    <w:p w14:paraId="1ECB6EB3" w14:textId="2B6051CA" w:rsidR="00200EBA" w:rsidRPr="0001535E" w:rsidRDefault="00200EBA" w:rsidP="00944B59">
      <w:pPr>
        <w:pStyle w:val="afff2"/>
        <w:tabs>
          <w:tab w:val="clear" w:pos="504"/>
          <w:tab w:val="left" w:pos="709"/>
        </w:tabs>
        <w:spacing w:after="0"/>
        <w:ind w:left="709" w:hanging="425"/>
        <w:rPr>
          <w:lang w:val="en-US"/>
        </w:rPr>
      </w:pPr>
      <w:r w:rsidRPr="0001535E">
        <w:rPr>
          <w:lang w:val="en-US"/>
        </w:rPr>
        <w:t xml:space="preserve">15. </w:t>
      </w:r>
      <w:r w:rsidRPr="0001535E">
        <w:rPr>
          <w:lang w:val="en-US"/>
        </w:rPr>
        <w:tab/>
        <w:t xml:space="preserve">Cui Y, Li Y, Guo C, Li Y, Ma Y, Dong Z. Pharmacokinetic Interactions between Canagliflozin and Sorafenib or Lenvatinib in Rats. Molecules. </w:t>
      </w:r>
      <w:r w:rsidR="00205826">
        <w:rPr>
          <w:lang w:val="en-US"/>
        </w:rPr>
        <w:t>Aug</w:t>
      </w:r>
      <w:r w:rsidRPr="0001535E">
        <w:rPr>
          <w:lang w:val="en-US"/>
        </w:rPr>
        <w:t xml:space="preserve"> 2022;</w:t>
      </w:r>
      <w:r w:rsidR="00205826">
        <w:rPr>
          <w:lang w:val="en-US"/>
        </w:rPr>
        <w:t xml:space="preserve"> </w:t>
      </w:r>
      <w:r w:rsidRPr="0001535E">
        <w:rPr>
          <w:lang w:val="en-US"/>
        </w:rPr>
        <w:t xml:space="preserve">27(17):5419. </w:t>
      </w:r>
    </w:p>
    <w:p w14:paraId="7D6294A0" w14:textId="647E7A5E" w:rsidR="00200EBA" w:rsidRPr="0001535E" w:rsidRDefault="00200EBA" w:rsidP="00944B59">
      <w:pPr>
        <w:pStyle w:val="afff2"/>
        <w:tabs>
          <w:tab w:val="clear" w:pos="504"/>
          <w:tab w:val="left" w:pos="709"/>
        </w:tabs>
        <w:spacing w:after="0"/>
        <w:ind w:left="709" w:hanging="425"/>
      </w:pPr>
      <w:r w:rsidRPr="0001535E">
        <w:rPr>
          <w:lang w:val="en-US"/>
        </w:rPr>
        <w:t xml:space="preserve">16. </w:t>
      </w:r>
      <w:r w:rsidRPr="0001535E">
        <w:rPr>
          <w:lang w:val="en-US"/>
        </w:rPr>
        <w:tab/>
        <w:t xml:space="preserve">Dubbelman AC, Nijenhuis CM, Jansen RS, Rosing H, Mizuo H, Kawaguchi S, </w:t>
      </w:r>
      <w:r w:rsidRPr="0001535E">
        <w:t>и</w:t>
      </w:r>
      <w:r w:rsidRPr="0001535E">
        <w:rPr>
          <w:lang w:val="en-US"/>
        </w:rPr>
        <w:t xml:space="preserve"> </w:t>
      </w:r>
      <w:r w:rsidRPr="0001535E">
        <w:t>др</w:t>
      </w:r>
      <w:r w:rsidRPr="0001535E">
        <w:rPr>
          <w:lang w:val="en-US"/>
        </w:rPr>
        <w:t xml:space="preserve">. Metabolite profiling of the multiple tyrosine kinase inhibitor lenvatinib: a cross-species comparison. </w:t>
      </w:r>
      <w:r w:rsidRPr="0001535E">
        <w:t xml:space="preserve">Invest New Drugs. </w:t>
      </w:r>
      <w:r w:rsidR="00205826">
        <w:rPr>
          <w:lang w:val="en-US"/>
        </w:rPr>
        <w:t>Jun</w:t>
      </w:r>
      <w:r w:rsidR="00205826" w:rsidRPr="0001535E">
        <w:t xml:space="preserve"> </w:t>
      </w:r>
      <w:r w:rsidRPr="0001535E">
        <w:t>2016;</w:t>
      </w:r>
      <w:r w:rsidR="00205826">
        <w:rPr>
          <w:lang w:val="en-US"/>
        </w:rPr>
        <w:t xml:space="preserve"> </w:t>
      </w:r>
      <w:r w:rsidRPr="0001535E">
        <w:t xml:space="preserve">34(3):300–18. </w:t>
      </w:r>
    </w:p>
    <w:p w14:paraId="0EA1D550" w14:textId="40FF4833" w:rsidR="00C51882" w:rsidRDefault="00200EBA" w:rsidP="00944B59">
      <w:pPr>
        <w:tabs>
          <w:tab w:val="left" w:pos="709"/>
        </w:tabs>
        <w:ind w:left="709" w:hanging="425"/>
      </w:pPr>
      <w:r>
        <w:fldChar w:fldCharType="end"/>
      </w:r>
    </w:p>
    <w:p w14:paraId="4BBD6FA4" w14:textId="7ED662F6" w:rsidR="00200EBA" w:rsidRPr="00C22830" w:rsidRDefault="00970089" w:rsidP="00822089">
      <w:pPr>
        <w:pStyle w:val="12"/>
        <w:spacing w:before="0" w:after="0"/>
      </w:pPr>
      <w:bookmarkStart w:id="172" w:name="_Toc126059741"/>
      <w:r>
        <w:t>4.</w:t>
      </w:r>
      <w:r w:rsidR="00200EBA" w:rsidRPr="00C22830">
        <w:t>ДЕЙСТВИЕ У ЧЕЛОВЕКА</w:t>
      </w:r>
      <w:bookmarkEnd w:id="172"/>
    </w:p>
    <w:p w14:paraId="3D70D70C" w14:textId="77777777" w:rsidR="00200EBA" w:rsidRDefault="00200EBA" w:rsidP="00822089">
      <w:pPr>
        <w:pStyle w:val="2"/>
        <w:spacing w:before="0" w:after="0" w:line="240" w:lineRule="auto"/>
        <w:rPr>
          <w:color w:val="000000" w:themeColor="text1"/>
          <w:szCs w:val="24"/>
        </w:rPr>
      </w:pPr>
      <w:bookmarkStart w:id="173" w:name="_Toc126059742"/>
      <w:r w:rsidRPr="005E6358">
        <w:rPr>
          <w:color w:val="000000" w:themeColor="text1"/>
          <w:szCs w:val="24"/>
        </w:rPr>
        <w:t>Введение и резюме</w:t>
      </w:r>
      <w:bookmarkEnd w:id="173"/>
    </w:p>
    <w:p w14:paraId="6BEC550D" w14:textId="77777777" w:rsidR="00822089" w:rsidRDefault="00822089" w:rsidP="00822089">
      <w:pPr>
        <w:ind w:firstLine="709"/>
        <w:jc w:val="distribute"/>
      </w:pPr>
      <w:bookmarkStart w:id="174" w:name="_Hlk118202821"/>
    </w:p>
    <w:p w14:paraId="2CF6B37D" w14:textId="4E4298CA" w:rsidR="00200EBA" w:rsidRPr="00236EE5" w:rsidRDefault="00200EBA" w:rsidP="00822089">
      <w:pPr>
        <w:ind w:firstLine="709"/>
        <w:jc w:val="distribute"/>
      </w:pPr>
      <w:r w:rsidRPr="00D5518D">
        <w:t xml:space="preserve">Клинических исследований препарата </w:t>
      </w:r>
      <w:r w:rsidR="00944B59" w:rsidRPr="00D5518D">
        <w:rPr>
          <w:lang w:val="en-US"/>
        </w:rPr>
        <w:t>DT</w:t>
      </w:r>
      <w:r w:rsidR="00944B59" w:rsidRPr="00D5518D">
        <w:t>-</w:t>
      </w:r>
      <w:r w:rsidR="00944B59" w:rsidRPr="00D5518D">
        <w:rPr>
          <w:lang w:val="en-US"/>
        </w:rPr>
        <w:t>LNV</w:t>
      </w:r>
      <w:r w:rsidRPr="00D5518D">
        <w:t xml:space="preserve"> (МНН: </w:t>
      </w:r>
      <w:r w:rsidRPr="00D5518D">
        <w:rPr>
          <w:bCs/>
        </w:rPr>
        <w:t>ленватиниб)</w:t>
      </w:r>
      <w:r w:rsidRPr="00D5518D">
        <w:t>, капсулы 4 мг</w:t>
      </w:r>
      <w:r w:rsidR="000B0620">
        <w:t xml:space="preserve"> и</w:t>
      </w:r>
      <w:r w:rsidRPr="00D5518D">
        <w:t xml:space="preserve"> 10 мг (АО «Р-Фарм</w:t>
      </w:r>
      <w:r w:rsidRPr="00236EE5">
        <w:t xml:space="preserve">», Россия) не проводилось. Так как </w:t>
      </w:r>
      <w:r w:rsidR="00D5518D" w:rsidRPr="00236EE5">
        <w:rPr>
          <w:lang w:val="en-US"/>
        </w:rPr>
        <w:t>DT</w:t>
      </w:r>
      <w:r w:rsidR="00D5518D" w:rsidRPr="00236EE5">
        <w:t>-</w:t>
      </w:r>
      <w:r w:rsidR="00D5518D" w:rsidRPr="00236EE5">
        <w:rPr>
          <w:lang w:val="en-US"/>
        </w:rPr>
        <w:t>LNV</w:t>
      </w:r>
      <w:r w:rsidR="00D5518D" w:rsidRPr="00236EE5">
        <w:t xml:space="preserve"> </w:t>
      </w:r>
      <w:r w:rsidRPr="00236EE5">
        <w:t xml:space="preserve">представляет собой воспроизведенный препарат </w:t>
      </w:r>
      <w:r w:rsidRPr="00236EE5">
        <w:rPr>
          <w:bCs/>
        </w:rPr>
        <w:t>ленватиниба</w:t>
      </w:r>
      <w:r w:rsidRPr="00236EE5">
        <w:t>, ожидается, что его свойства будут идентичны свойствам оригинального препарата Ленвима</w:t>
      </w:r>
      <w:r w:rsidRPr="00236EE5">
        <w:rPr>
          <w:vertAlign w:val="superscript"/>
        </w:rPr>
        <w:t>®</w:t>
      </w:r>
      <w:r w:rsidRPr="00236EE5">
        <w:t xml:space="preserve"> (МНН: </w:t>
      </w:r>
      <w:r w:rsidRPr="00236EE5">
        <w:rPr>
          <w:bCs/>
        </w:rPr>
        <w:t>ленватиниб</w:t>
      </w:r>
      <w:r w:rsidRPr="00236EE5">
        <w:t>), капсулы 4 мг, 10 мг (</w:t>
      </w:r>
      <w:r w:rsidRPr="00236EE5">
        <w:rPr>
          <w:rFonts w:eastAsia="Calibri"/>
          <w:bCs/>
        </w:rPr>
        <w:t>владелец РУ: Эйсай Юроп Лимитед, Соединенное Королевство</w:t>
      </w:r>
      <w:r w:rsidRPr="00236EE5">
        <w:t xml:space="preserve">), которому </w:t>
      </w:r>
      <w:r w:rsidR="00D5518D" w:rsidRPr="00236EE5">
        <w:t>он</w:t>
      </w:r>
      <w:r w:rsidRPr="00236EE5">
        <w:t xml:space="preserve"> полностью соответствует по качественному и количественному составу действующ</w:t>
      </w:r>
      <w:r w:rsidR="00D5518D" w:rsidRPr="00236EE5">
        <w:t>его</w:t>
      </w:r>
      <w:r w:rsidR="00236EE5">
        <w:t xml:space="preserve"> и </w:t>
      </w:r>
      <w:r w:rsidRPr="00236EE5">
        <w:t xml:space="preserve">вспомогательных веществ, а также по лекарственной форме и дозировке. В связи с этим ниже приводятся данные клинических исследований оригинального препарата </w:t>
      </w:r>
      <w:r w:rsidRPr="00236EE5">
        <w:rPr>
          <w:bCs/>
        </w:rPr>
        <w:t>ленватиниб</w:t>
      </w:r>
      <w:r w:rsidRPr="00236EE5">
        <w:t>.</w:t>
      </w:r>
    </w:p>
    <w:p w14:paraId="67C668EE" w14:textId="7D22C893" w:rsidR="001554FE" w:rsidRDefault="001554FE" w:rsidP="000B0620">
      <w:pPr>
        <w:ind w:firstLine="709"/>
      </w:pPr>
      <w:r w:rsidRPr="00236EE5">
        <w:t xml:space="preserve">Ленватиниб является ингибитором тирозинкиназы I типа, проявляющим выраженную антиангиогенную активность при лечении рака. </w:t>
      </w:r>
      <w:r w:rsidR="00971D1E">
        <w:t>Благодаря</w:t>
      </w:r>
      <w:r w:rsidRPr="00236EE5">
        <w:t xml:space="preserve"> </w:t>
      </w:r>
      <w:r w:rsidR="00971D1E" w:rsidRPr="00236EE5">
        <w:t>активност</w:t>
      </w:r>
      <w:r w:rsidR="00971D1E">
        <w:t>и</w:t>
      </w:r>
      <w:r w:rsidR="00971D1E" w:rsidRPr="00236EE5">
        <w:t xml:space="preserve"> </w:t>
      </w:r>
      <w:r w:rsidRPr="00236EE5">
        <w:t>при множественных солидных опухолях</w:t>
      </w:r>
      <w:r w:rsidRPr="00506F4C">
        <w:t xml:space="preserve">, </w:t>
      </w:r>
      <w:r>
        <w:t xml:space="preserve">препарат </w:t>
      </w:r>
      <w:r w:rsidRPr="00506F4C">
        <w:t xml:space="preserve">был одобрен при дифференцированном </w:t>
      </w:r>
      <w:r w:rsidR="00E82595">
        <w:t>РЩЖ</w:t>
      </w:r>
      <w:r w:rsidRPr="00506F4C">
        <w:t xml:space="preserve">, </w:t>
      </w:r>
      <w:r w:rsidR="006C7E4D">
        <w:t>ГЦК</w:t>
      </w:r>
      <w:r>
        <w:t>,</w:t>
      </w:r>
      <w:r w:rsidRPr="00506F4C">
        <w:t xml:space="preserve"> </w:t>
      </w:r>
      <w:r w:rsidR="00E82595">
        <w:t>ПКК</w:t>
      </w:r>
      <w:r w:rsidRPr="00506F4C">
        <w:t xml:space="preserve"> </w:t>
      </w:r>
      <w:r>
        <w:t xml:space="preserve">и при лечении </w:t>
      </w:r>
      <w:r w:rsidR="00E82595">
        <w:t>РЭ</w:t>
      </w:r>
      <w:r>
        <w:t xml:space="preserve"> как </w:t>
      </w:r>
      <w:r w:rsidRPr="00506F4C">
        <w:t>в качестве монотерапии или в комбин</w:t>
      </w:r>
      <w:r>
        <w:t>ированной химиотерапии.</w:t>
      </w:r>
      <w:r w:rsidRPr="00506F4C">
        <w:t xml:space="preserve"> Кроме того, ленватиниб продемонстрировал многообещающие результаты при некоторых других типах опухолей, включая медуллярный рак, анапластический </w:t>
      </w:r>
      <w:r w:rsidR="00E82595">
        <w:t>РЩЖ</w:t>
      </w:r>
      <w:r w:rsidRPr="00506F4C">
        <w:t xml:space="preserve">, </w:t>
      </w:r>
      <w:r w:rsidRPr="006E4432">
        <w:t xml:space="preserve">аденоидно-кистозный рак и </w:t>
      </w:r>
      <w:r w:rsidR="00E82595">
        <w:t>РЭ</w:t>
      </w:r>
      <w:r>
        <w:t>.</w:t>
      </w:r>
      <w:r w:rsidRPr="006E4432">
        <w:t xml:space="preserve"> Ленватиниб – пероральный мультикиназный ингибитор, действующий на рецепторы к фактору роста эндотелия сосудов 1–VEGF, рецепторы к фактору роста фибробластов FGFR, рецепторы к тромбоцитарному фактору роста α (PDGFR),</w:t>
      </w:r>
      <w:r>
        <w:t xml:space="preserve"> </w:t>
      </w:r>
      <w:r w:rsidRPr="006E4432">
        <w:t>а также протоонкогены RET и KIT</w:t>
      </w:r>
      <w:r>
        <w:t>.</w:t>
      </w:r>
    </w:p>
    <w:p w14:paraId="41B45CB6" w14:textId="4D65C760" w:rsidR="001554FE" w:rsidRDefault="001554FE" w:rsidP="000B0620">
      <w:pPr>
        <w:ind w:firstLine="709"/>
      </w:pPr>
      <w:r>
        <w:t>В феврале 2015 года FDA одобрило ленватиниб для лечения пациентов с местно-</w:t>
      </w:r>
      <w:r w:rsidR="00971D1E">
        <w:t xml:space="preserve">распространенным </w:t>
      </w:r>
      <w:r>
        <w:t xml:space="preserve">или метастатическим, прогрессирующим, резистентным к лечению лечение радиоактивным йодом дифференцированного </w:t>
      </w:r>
      <w:r w:rsidR="005724A8">
        <w:t>РЩЖ</w:t>
      </w:r>
      <w:r>
        <w:t>. В мае 2015 года ЕМА также одобрил</w:t>
      </w:r>
      <w:r w:rsidR="00C345A5">
        <w:t>о</w:t>
      </w:r>
      <w:r>
        <w:t xml:space="preserve"> ленватиниб для лечения прогрессирующего, местно-распространенного или метастатического дифференцированного </w:t>
      </w:r>
      <w:r w:rsidR="005724A8">
        <w:t>РЩЖ</w:t>
      </w:r>
      <w:r>
        <w:t xml:space="preserve"> у взрослых, у которых заболевание прогрессировало, несмотря на стандартное лечение радиоактивным йодом. В последующие годы, после проведения клинических исследований, л</w:t>
      </w:r>
      <w:r w:rsidRPr="0010791D">
        <w:t>енватиниб</w:t>
      </w:r>
      <w:r>
        <w:t xml:space="preserve"> был зарегистрирован по </w:t>
      </w:r>
      <w:r>
        <w:lastRenderedPageBreak/>
        <w:t xml:space="preserve">показаниям </w:t>
      </w:r>
      <w:r w:rsidR="006C7E4D">
        <w:t>ГЦК</w:t>
      </w:r>
      <w:r>
        <w:t>,</w:t>
      </w:r>
      <w:r w:rsidRPr="00506F4C">
        <w:t xml:space="preserve"> почечно-клеточн</w:t>
      </w:r>
      <w:r>
        <w:t>ая</w:t>
      </w:r>
      <w:r w:rsidRPr="00506F4C">
        <w:t xml:space="preserve"> карцином</w:t>
      </w:r>
      <w:r>
        <w:t>а</w:t>
      </w:r>
      <w:r w:rsidRPr="00506F4C">
        <w:t xml:space="preserve"> </w:t>
      </w:r>
      <w:r>
        <w:t>и</w:t>
      </w:r>
      <w:r w:rsidR="005724A8">
        <w:t xml:space="preserve"> РЭ</w:t>
      </w:r>
      <w:r>
        <w:t>. В Р</w:t>
      </w:r>
      <w:r w:rsidR="005724A8">
        <w:t xml:space="preserve">оссийской </w:t>
      </w:r>
      <w:r>
        <w:t>Ф</w:t>
      </w:r>
      <w:r w:rsidR="005724A8">
        <w:t>едерации</w:t>
      </w:r>
      <w:r>
        <w:t xml:space="preserve"> ленватиниб </w:t>
      </w:r>
      <w:r w:rsidRPr="00687904">
        <w:t>был зарегистрирован 29.12.2015.</w:t>
      </w:r>
    </w:p>
    <w:p w14:paraId="3F557B53" w14:textId="08372EBD" w:rsidR="001554FE" w:rsidRDefault="001554FE" w:rsidP="000B0620">
      <w:pPr>
        <w:ind w:firstLine="709"/>
      </w:pPr>
      <w:r>
        <w:t>Эффективность лекарственных препаратов, содержащих л</w:t>
      </w:r>
      <w:r w:rsidRPr="0010791D">
        <w:t>енватиниб</w:t>
      </w:r>
      <w:r>
        <w:t xml:space="preserve">, в качестве средства для лечения </w:t>
      </w:r>
      <w:r w:rsidRPr="00506F4C">
        <w:t>множественных солидных опухолях</w:t>
      </w:r>
      <w:r>
        <w:t xml:space="preserve"> (</w:t>
      </w:r>
      <w:r w:rsidRPr="00506F4C">
        <w:t>дифференцированн</w:t>
      </w:r>
      <w:r>
        <w:t>ый</w:t>
      </w:r>
      <w:r w:rsidR="006C7E4D">
        <w:t xml:space="preserve"> РЩЖ</w:t>
      </w:r>
      <w:r w:rsidRPr="00506F4C">
        <w:t xml:space="preserve">, </w:t>
      </w:r>
      <w:r w:rsidR="006C7E4D">
        <w:t>ГЦК</w:t>
      </w:r>
      <w:r>
        <w:t>,</w:t>
      </w:r>
      <w:r w:rsidRPr="00506F4C">
        <w:t xml:space="preserve"> почечно-клеточн</w:t>
      </w:r>
      <w:r>
        <w:t>ая</w:t>
      </w:r>
      <w:r w:rsidRPr="00506F4C">
        <w:t xml:space="preserve"> карцином</w:t>
      </w:r>
      <w:r>
        <w:t xml:space="preserve">а, </w:t>
      </w:r>
      <w:r w:rsidR="006C7E4D">
        <w:t>РЭ</w:t>
      </w:r>
      <w:r>
        <w:t xml:space="preserve">) как </w:t>
      </w:r>
      <w:r w:rsidRPr="00506F4C">
        <w:t>в качестве монотерапии или в комбин</w:t>
      </w:r>
      <w:r>
        <w:t>ированной химиотерапии у взрослых была доказана в многочисленных клинических исследованиях, в том числе, в двойных-слепых плацебо контролируемых исследованиях, в сравнении с известными стандартами лечения. Кроме того, эффективность л</w:t>
      </w:r>
      <w:r w:rsidRPr="0010791D">
        <w:t>енватиниб</w:t>
      </w:r>
      <w:r>
        <w:t>а в составе комбинированной терапии солидных опухолей подтверждена в систематических обзорах, мета-анализах и ретроспективных клинических исследованиях, а также данными реальной клинической практики.</w:t>
      </w:r>
    </w:p>
    <w:p w14:paraId="4D68E463" w14:textId="77777777" w:rsidR="001554FE" w:rsidRDefault="001554FE" w:rsidP="000B0620">
      <w:pPr>
        <w:ind w:firstLine="709"/>
      </w:pPr>
      <w:r>
        <w:t>Фармакокинетические параметры ленватиниба изучались у здоровых взрослых добровольцев, у пациентов с печеночной недостаточностью, почечной недостаточностью и солидными опухолями.</w:t>
      </w:r>
    </w:p>
    <w:p w14:paraId="4C0E7D82" w14:textId="7E15D048" w:rsidR="001554FE" w:rsidRDefault="001554FE" w:rsidP="000B0620">
      <w:pPr>
        <w:ind w:firstLine="709"/>
      </w:pPr>
      <w:r>
        <w:t>Ленватиниб, как в таблетках, так и в капсулах, быстро всасывался после перорального приема, время достижения максимальной концентрации препарата в плазме (</w:t>
      </w:r>
      <w:r w:rsidRPr="00CB6DD7">
        <w:rPr>
          <w:lang w:val="en-US"/>
        </w:rPr>
        <w:t>T</w:t>
      </w:r>
      <w:r w:rsidRPr="007E6DF5">
        <w:rPr>
          <w:vertAlign w:val="subscript"/>
        </w:rPr>
        <w:t>max</w:t>
      </w:r>
      <w:r>
        <w:t xml:space="preserve">) </w:t>
      </w:r>
      <w:r w:rsidR="00971D1E">
        <w:t xml:space="preserve">составляло </w:t>
      </w:r>
      <w:r>
        <w:t xml:space="preserve">от 1 до </w:t>
      </w:r>
      <w:r w:rsidRPr="00087A74">
        <w:t xml:space="preserve">4 часов. У здоровых добровольцев после однократного приема 24 мг ленватиниба </w:t>
      </w:r>
      <w:r w:rsidRPr="00087A74">
        <w:rPr>
          <w:lang w:val="en-US"/>
        </w:rPr>
        <w:t>C</w:t>
      </w:r>
      <w:r w:rsidRPr="00423D8F">
        <w:rPr>
          <w:vertAlign w:val="subscript"/>
        </w:rPr>
        <w:t>max</w:t>
      </w:r>
      <w:r w:rsidRPr="00596530">
        <w:t xml:space="preserve"> составляла 325 (105) нг/мл, </w:t>
      </w:r>
      <w:r w:rsidRPr="000A48E6">
        <w:t>AUC</w:t>
      </w:r>
      <w:r w:rsidRPr="00087A74">
        <w:t xml:space="preserve"> </w:t>
      </w:r>
      <w:r w:rsidRPr="000A48E6">
        <w:rPr>
          <w:vertAlign w:val="subscript"/>
        </w:rPr>
        <w:t>0-t</w:t>
      </w:r>
      <w:r w:rsidRPr="000A48E6">
        <w:t xml:space="preserve"> </w:t>
      </w:r>
      <w:r w:rsidRPr="00087A74">
        <w:t>2990 (974) нг</w:t>
      </w:r>
      <w:r w:rsidR="006B2671" w:rsidRPr="00087A74">
        <w:t>×</w:t>
      </w:r>
      <w:r w:rsidRPr="00423D8F">
        <w:t xml:space="preserve">ч/мл, </w:t>
      </w:r>
      <w:r w:rsidRPr="000A48E6">
        <w:t>AUC</w:t>
      </w:r>
      <w:r w:rsidRPr="000A48E6">
        <w:rPr>
          <w:vertAlign w:val="subscript"/>
        </w:rPr>
        <w:t>0-</w:t>
      </w:r>
      <w:r w:rsidRPr="000A48E6">
        <w:rPr>
          <w:rFonts w:hint="eastAsia"/>
          <w:vertAlign w:val="subscript"/>
        </w:rPr>
        <w:t>∞</w:t>
      </w:r>
      <w:r w:rsidRPr="000A48E6">
        <w:t xml:space="preserve"> </w:t>
      </w:r>
      <w:r w:rsidRPr="00087A74">
        <w:t>3010 (974) нг</w:t>
      </w:r>
      <w:r w:rsidR="006B2671" w:rsidRPr="00087A74">
        <w:t>×</w:t>
      </w:r>
      <w:r w:rsidRPr="00423D8F">
        <w:t>ч/мл (исследование A001</w:t>
      </w:r>
      <w:r>
        <w:t xml:space="preserve">-005). При проведении популяционного фармакокинетического анализа </w:t>
      </w:r>
      <w:r w:rsidR="00971D1E">
        <w:t>установлено</w:t>
      </w:r>
      <w:r w:rsidR="005724A8">
        <w:t>,</w:t>
      </w:r>
      <w:r>
        <w:t xml:space="preserve"> что у здоровых добровольцев CL/F был на 15% выше по сравнению с пациентами со злокачественными солидными опухолями</w:t>
      </w:r>
      <w:r w:rsidR="005724A8">
        <w:t>.</w:t>
      </w:r>
      <w:r>
        <w:t xml:space="preserve"> </w:t>
      </w:r>
    </w:p>
    <w:p w14:paraId="62F1D25F" w14:textId="1C9B71D9" w:rsidR="001554FE" w:rsidRPr="00F41B1D" w:rsidRDefault="001554FE" w:rsidP="000B0620">
      <w:pPr>
        <w:ind w:firstLine="709"/>
      </w:pPr>
      <w:r w:rsidRPr="00F41B1D">
        <w:t xml:space="preserve">В условиях </w:t>
      </w:r>
      <w:r w:rsidRPr="001C22AB">
        <w:rPr>
          <w:i/>
          <w:iCs/>
        </w:rPr>
        <w:t>і</w:t>
      </w:r>
      <w:r w:rsidRPr="001C22AB">
        <w:rPr>
          <w:i/>
          <w:iCs/>
          <w:lang w:val="en-US"/>
        </w:rPr>
        <w:t>n</w:t>
      </w:r>
      <w:r w:rsidRPr="001C22AB">
        <w:rPr>
          <w:i/>
          <w:iCs/>
        </w:rPr>
        <w:t xml:space="preserve"> vitro</w:t>
      </w:r>
      <w:r w:rsidRPr="00F41B1D">
        <w:t xml:space="preserve"> ленватиниб продемонстрировал высокую степень связывания с белками плазмы крови человека, которая варьировала от 98 до 99% (0,3</w:t>
      </w:r>
      <w:r w:rsidR="005724A8" w:rsidRPr="005724A8">
        <w:t>‒</w:t>
      </w:r>
      <w:r w:rsidRPr="00F41B1D">
        <w:t xml:space="preserve">30 мкг/мл мезилата). Препарат связывался преимущественно с альбумином и в незначительной степени </w:t>
      </w:r>
      <w:r w:rsidR="005724A8" w:rsidRPr="005724A8">
        <w:t>‒</w:t>
      </w:r>
      <w:r w:rsidRPr="00F41B1D">
        <w:t xml:space="preserve"> с альфа-1-кислым гликопротеином и гамма-глобулином. Подобное связывание с белками плазмы (от 97% до 99%) без зависимости от концентраций ленватиниба (от 0,2 до 1,2 мкг/мл) наблюдалось в плазме </w:t>
      </w:r>
      <w:r>
        <w:t>при</w:t>
      </w:r>
      <w:r w:rsidRPr="00F41B1D">
        <w:t xml:space="preserve"> печеночной недостаточности, почечной недостаточности и </w:t>
      </w:r>
      <w:r>
        <w:t xml:space="preserve">у </w:t>
      </w:r>
      <w:r w:rsidRPr="00F41B1D">
        <w:t>здоровых субъектов.</w:t>
      </w:r>
    </w:p>
    <w:p w14:paraId="722060CC" w14:textId="39572D79" w:rsidR="001554FE" w:rsidRPr="00F41B1D" w:rsidRDefault="001554FE" w:rsidP="000B0620">
      <w:pPr>
        <w:ind w:firstLine="709"/>
      </w:pPr>
      <w:r w:rsidRPr="00F41B1D">
        <w:t xml:space="preserve">Исследования </w:t>
      </w:r>
      <w:r w:rsidRPr="009D30E1">
        <w:rPr>
          <w:i/>
          <w:iCs/>
        </w:rPr>
        <w:t>і</w:t>
      </w:r>
      <w:r w:rsidRPr="009D30E1">
        <w:rPr>
          <w:i/>
          <w:iCs/>
          <w:lang w:val="en-US"/>
        </w:rPr>
        <w:t>n</w:t>
      </w:r>
      <w:r w:rsidRPr="009D30E1">
        <w:rPr>
          <w:i/>
          <w:iCs/>
        </w:rPr>
        <w:t xml:space="preserve"> vitro</w:t>
      </w:r>
      <w:r w:rsidRPr="00F41B1D">
        <w:t xml:space="preserve"> показали, что ленватиниб является субстратом Р-гликопротеина и белка резистентности рака молочной железы (BCRP) и не является субстратом белков-переносчиков органических анионов и катионов (OAT1, ОАТЗ, OATP </w:t>
      </w:r>
      <w:r w:rsidR="005A3430">
        <w:t>1</w:t>
      </w:r>
      <w:r w:rsidRPr="00F41B1D">
        <w:t>B1, OATP1ВЗ, OCT1, OCT2, MATE1, MATE2-K) или белка-переносчика солей желчных кислот (</w:t>
      </w:r>
      <w:r w:rsidR="00A02BC4" w:rsidRPr="00BD5949">
        <w:t>B</w:t>
      </w:r>
      <w:r w:rsidR="00A02BC4" w:rsidRPr="00A02BC4">
        <w:t>ile salt export pump</w:t>
      </w:r>
      <w:r w:rsidR="00A02BC4">
        <w:t xml:space="preserve">, </w:t>
      </w:r>
      <w:r w:rsidRPr="00F41B1D">
        <w:t>BSEP).</w:t>
      </w:r>
    </w:p>
    <w:p w14:paraId="5F2E6D97" w14:textId="1BF1D574" w:rsidR="001554FE" w:rsidRDefault="001554FE" w:rsidP="000B0620">
      <w:pPr>
        <w:ind w:firstLine="709"/>
      </w:pPr>
      <w:r w:rsidRPr="000F12F5">
        <w:rPr>
          <w:i/>
          <w:iCs/>
        </w:rPr>
        <w:t>In vitro</w:t>
      </w:r>
      <w:r>
        <w:t xml:space="preserve"> было продемонстрировано, что цитохром Р450 3А4 является преобладающей (&gt;80%) изоформой, участвующей в Р450-опосредованн</w:t>
      </w:r>
      <w:r w:rsidR="00971D1E">
        <w:t>о</w:t>
      </w:r>
      <w:r>
        <w:t>м метаболизм</w:t>
      </w:r>
      <w:r w:rsidR="00F12DC4">
        <w:t>е</w:t>
      </w:r>
      <w:r>
        <w:t xml:space="preserve"> ленватиниба. Однако данные </w:t>
      </w:r>
      <w:r w:rsidRPr="002801F9">
        <w:rPr>
          <w:i/>
          <w:iCs/>
        </w:rPr>
        <w:t>in vivo</w:t>
      </w:r>
      <w:r>
        <w:t xml:space="preserve"> показали, что не-P450-опосредованные пути способствовали значительной части общего метаболизма ленватиниба. В исследованиях </w:t>
      </w:r>
      <w:r w:rsidRPr="002801F9">
        <w:rPr>
          <w:i/>
          <w:iCs/>
        </w:rPr>
        <w:t>in vivo</w:t>
      </w:r>
      <w:r>
        <w:rPr>
          <w:i/>
          <w:iCs/>
        </w:rPr>
        <w:t xml:space="preserve"> </w:t>
      </w:r>
      <w:r w:rsidR="00971D1E">
        <w:t>установлено</w:t>
      </w:r>
      <w:r>
        <w:rPr>
          <w:i/>
          <w:iCs/>
        </w:rPr>
        <w:t xml:space="preserve">, </w:t>
      </w:r>
      <w:r w:rsidRPr="0025443E">
        <w:t>что</w:t>
      </w:r>
      <w:r>
        <w:rPr>
          <w:i/>
          <w:iCs/>
        </w:rPr>
        <w:t xml:space="preserve"> </w:t>
      </w:r>
      <w:r>
        <w:t xml:space="preserve">индукторы и ингибиторы CYP 3A4 оказывали минимальное влияние на экспозицию ленватиниба. </w:t>
      </w:r>
    </w:p>
    <w:p w14:paraId="132F20E3" w14:textId="6140528D" w:rsidR="001554FE" w:rsidRDefault="001554FE" w:rsidP="000B0620">
      <w:pPr>
        <w:ind w:firstLine="709"/>
      </w:pPr>
      <w:r w:rsidRPr="00FD32A7">
        <w:t xml:space="preserve">Исследования баланса массы и экскреции ленватиниба показали, что препарат подвергается активному метаболизму в организме человека. Основные установленные пути метаболизма препарата у человека включают: окисление, опосредуемое альдегидоксидазой, деметилирование при участии изофермента </w:t>
      </w:r>
      <w:r w:rsidR="000A48E6">
        <w:rPr>
          <w:lang w:val="en-US"/>
        </w:rPr>
        <w:t>CYP</w:t>
      </w:r>
      <w:r w:rsidR="000A48E6" w:rsidRPr="000971D1">
        <w:t>3</w:t>
      </w:r>
      <w:r w:rsidR="000A48E6" w:rsidRPr="00FD32A7">
        <w:t>А4</w:t>
      </w:r>
      <w:r w:rsidRPr="00FD32A7">
        <w:t>, конъюгацию глутатион</w:t>
      </w:r>
      <w:r>
        <w:t>а</w:t>
      </w:r>
      <w:r w:rsidRPr="00FD32A7">
        <w:t xml:space="preserve"> с удалением О-арильной группы (хлорфенильного остатка) и комбинации</w:t>
      </w:r>
      <w:r>
        <w:t xml:space="preserve"> </w:t>
      </w:r>
      <w:r w:rsidRPr="00FD32A7">
        <w:t xml:space="preserve">этих механизмов с дальнейшей биотрансформацией (включая глюкуронирование, гидролиз глутатионовой группы, разрушение цистеинового остатка, а также внутримолекулярную перегруппировку конъюгатов цистеинилглицина и цистеина с последующей димеризацией). Данные пути </w:t>
      </w:r>
      <w:r w:rsidRPr="00FD32A7">
        <w:lastRenderedPageBreak/>
        <w:t xml:space="preserve">метаболизма </w:t>
      </w:r>
      <w:r w:rsidRPr="007703D3">
        <w:rPr>
          <w:i/>
          <w:iCs/>
        </w:rPr>
        <w:t>і</w:t>
      </w:r>
      <w:r w:rsidRPr="007703D3">
        <w:rPr>
          <w:i/>
          <w:iCs/>
          <w:lang w:val="en-US"/>
        </w:rPr>
        <w:t>n</w:t>
      </w:r>
      <w:r w:rsidRPr="007703D3">
        <w:rPr>
          <w:i/>
          <w:iCs/>
        </w:rPr>
        <w:t xml:space="preserve"> vivo</w:t>
      </w:r>
      <w:r w:rsidRPr="00FD32A7">
        <w:t xml:space="preserve"> согласуются с результатами исследований </w:t>
      </w:r>
      <w:r w:rsidRPr="007703D3">
        <w:rPr>
          <w:i/>
          <w:iCs/>
        </w:rPr>
        <w:t>in vitro</w:t>
      </w:r>
      <w:r w:rsidRPr="00FD32A7">
        <w:t xml:space="preserve"> с использованием биоматериалов человека</w:t>
      </w:r>
      <w:r>
        <w:t>.</w:t>
      </w:r>
      <w:r w:rsidRPr="00CC00EF">
        <w:t xml:space="preserve"> </w:t>
      </w:r>
      <w:r>
        <w:t xml:space="preserve">После достижения </w:t>
      </w:r>
      <w:r>
        <w:rPr>
          <w:lang w:val="en-US"/>
        </w:rPr>
        <w:t>C</w:t>
      </w:r>
      <w:r w:rsidRPr="007E6DF5">
        <w:rPr>
          <w:vertAlign w:val="subscript"/>
        </w:rPr>
        <w:t>max</w:t>
      </w:r>
      <w:r>
        <w:t>, концентрация ленватиниба в плазме крови снижается биэкспоненциально. Период полувыведения ленватиниба в фазе элиминации составляет примерно 28 часов.</w:t>
      </w:r>
    </w:p>
    <w:p w14:paraId="120D4E94" w14:textId="3F48228E" w:rsidR="001554FE" w:rsidRPr="00CC00EF" w:rsidRDefault="001554FE" w:rsidP="000B0620">
      <w:pPr>
        <w:ind w:firstLine="709"/>
      </w:pPr>
      <w:r>
        <w:t xml:space="preserve">После введения 6 пациентам с солидными опухолями радиоактивно-меченного ленватиниба, приблизительно 2/3 от введенной дозы выводилось через кишечник и 1/4 </w:t>
      </w:r>
      <w:r w:rsidR="00F12DC4" w:rsidRPr="00F12DC4">
        <w:t>‒</w:t>
      </w:r>
      <w:r>
        <w:t xml:space="preserve"> через почки. Преобладающим метаболитом в экскретах являлся метаболит M2 (5% от дозы), вторым по значимости являлся ленватиниб (2,5 %).</w:t>
      </w:r>
    </w:p>
    <w:p w14:paraId="238C3A64" w14:textId="1DB414DA" w:rsidR="001554FE" w:rsidRPr="00312637" w:rsidRDefault="001554FE" w:rsidP="000B0620">
      <w:pPr>
        <w:ind w:firstLine="709"/>
      </w:pPr>
      <w:r w:rsidRPr="00354EFF">
        <w:t>Клиническая эффективность ленватиниба в капсулах по 4 мг и 10 мг для лечения</w:t>
      </w:r>
      <w:r>
        <w:t xml:space="preserve"> </w:t>
      </w:r>
      <w:r w:rsidRPr="00354EFF">
        <w:t xml:space="preserve">пациентов с прогрессирующим, резистентным к радиойоду дифференцированным </w:t>
      </w:r>
      <w:r w:rsidR="00F12DC4">
        <w:t>РЩЖ</w:t>
      </w:r>
      <w:r w:rsidRPr="00354EFF">
        <w:t xml:space="preserve"> </w:t>
      </w:r>
      <w:r w:rsidR="00E66293">
        <w:t>показ</w:t>
      </w:r>
      <w:r w:rsidR="00E66293" w:rsidRPr="00354EFF">
        <w:t>ан</w:t>
      </w:r>
      <w:r w:rsidR="00E66293">
        <w:t>а</w:t>
      </w:r>
      <w:r w:rsidR="00E66293" w:rsidRPr="00354EFF">
        <w:t xml:space="preserve"> </w:t>
      </w:r>
      <w:r w:rsidR="00E66293">
        <w:t>в</w:t>
      </w:r>
      <w:r w:rsidRPr="00354EFF">
        <w:t xml:space="preserve"> одном</w:t>
      </w:r>
      <w:r>
        <w:t xml:space="preserve"> </w:t>
      </w:r>
      <w:r w:rsidRPr="00354EFF">
        <w:t xml:space="preserve">ключевое исследование </w:t>
      </w:r>
      <w:r w:rsidR="006806F4">
        <w:rPr>
          <w:lang w:val="en-US"/>
        </w:rPr>
        <w:t>III</w:t>
      </w:r>
      <w:r w:rsidR="006806F4" w:rsidRPr="00354EFF">
        <w:t xml:space="preserve"> </w:t>
      </w:r>
      <w:r w:rsidRPr="00354EFF">
        <w:t>фазы E7080-G000-303 (</w:t>
      </w:r>
      <w:r w:rsidRPr="00CD07EA">
        <w:t>ClinicalTrials.gov Identifier: NCT01321554</w:t>
      </w:r>
      <w:r w:rsidRPr="00354EFF">
        <w:t xml:space="preserve">, исследование </w:t>
      </w:r>
      <w:r w:rsidRPr="003E6BAA">
        <w:t>SELECT</w:t>
      </w:r>
      <w:r w:rsidRPr="00354EFF">
        <w:t>).</w:t>
      </w:r>
    </w:p>
    <w:p w14:paraId="55A8D1C3" w14:textId="311B0B3A" w:rsidR="001554FE" w:rsidRDefault="005876CC" w:rsidP="000B0620">
      <w:pPr>
        <w:ind w:firstLine="709"/>
      </w:pPr>
      <w:r>
        <w:t>М</w:t>
      </w:r>
      <w:r w:rsidR="001554FE" w:rsidRPr="003E6BAA">
        <w:t xml:space="preserve">едиана </w:t>
      </w:r>
      <w:r w:rsidR="003D1C3D">
        <w:t>ВБП</w:t>
      </w:r>
      <w:r w:rsidR="001554FE" w:rsidRPr="003E6BAA">
        <w:t xml:space="preserve"> составила 18,3 мес в группе ленватиниба и 3,6 мес в группе плацебо (отношение рисков прогрессирования или смерти 0,21; 99% </w:t>
      </w:r>
      <w:r w:rsidR="00F12DC4">
        <w:t xml:space="preserve">ДИ </w:t>
      </w:r>
      <w:r w:rsidR="001554FE" w:rsidRPr="003E6BAA">
        <w:t xml:space="preserve">0,14–0,31; </w:t>
      </w:r>
      <w:r w:rsidR="000B0620">
        <w:rPr>
          <w:lang w:val="en-US"/>
        </w:rPr>
        <w:t>p</w:t>
      </w:r>
      <w:r w:rsidR="001554FE" w:rsidRPr="003E6BAA">
        <w:t xml:space="preserve">&lt;0,001). Преимущество </w:t>
      </w:r>
      <w:r w:rsidR="003D1C3D">
        <w:t>ВБП</w:t>
      </w:r>
      <w:r w:rsidR="001554FE" w:rsidRPr="003E6BAA">
        <w:t>, связанное с ленватинибом, наблюдалось во всех заранее определенных подгруппах. Среднее время до первого снижения дозы составило 2,8 месяца. Среднее время объективного ответа составило 2,0 (95% ДИ: 1,9, 3,5) месяцев</w:t>
      </w:r>
      <w:r w:rsidR="00D5518D">
        <w:t>.</w:t>
      </w:r>
    </w:p>
    <w:p w14:paraId="488411F6" w14:textId="7D734D33" w:rsidR="001554FE" w:rsidRDefault="001554FE" w:rsidP="000B0620">
      <w:pPr>
        <w:ind w:firstLine="709"/>
      </w:pPr>
      <w:r w:rsidRPr="00354EFF">
        <w:t>Клиническая эффективность ленватиниба в капсулах по 4 мг и 10 мг для лечения</w:t>
      </w:r>
      <w:r>
        <w:t xml:space="preserve"> </w:t>
      </w:r>
      <w:r w:rsidRPr="00354EFF">
        <w:t xml:space="preserve">пациентов с </w:t>
      </w:r>
      <w:r>
        <w:t>нерезектабельной ГЦК доказана в и</w:t>
      </w:r>
      <w:r w:rsidRPr="00AA676B">
        <w:t>сследовани</w:t>
      </w:r>
      <w:r>
        <w:t>и</w:t>
      </w:r>
      <w:r w:rsidRPr="00AA676B">
        <w:t xml:space="preserve"> </w:t>
      </w:r>
      <w:r>
        <w:t>REFLECT</w:t>
      </w:r>
      <w:r w:rsidRPr="00AA676B">
        <w:t xml:space="preserve"> </w:t>
      </w:r>
      <w:r>
        <w:t>(</w:t>
      </w:r>
      <w:r w:rsidRPr="00F77D2A">
        <w:rPr>
          <w:lang w:val="en-US"/>
        </w:rPr>
        <w:t>ClinicalTrials</w:t>
      </w:r>
      <w:r w:rsidRPr="00EB4298">
        <w:t>.</w:t>
      </w:r>
      <w:r w:rsidRPr="00F77D2A">
        <w:rPr>
          <w:lang w:val="en-US"/>
        </w:rPr>
        <w:t>gov</w:t>
      </w:r>
      <w:r w:rsidRPr="00EB4298">
        <w:t xml:space="preserve"> </w:t>
      </w:r>
      <w:r w:rsidRPr="00F77D2A">
        <w:rPr>
          <w:lang w:val="en-US"/>
        </w:rPr>
        <w:t>Identifier</w:t>
      </w:r>
      <w:r w:rsidRPr="00EB4298">
        <w:t xml:space="preserve">: </w:t>
      </w:r>
      <w:r w:rsidRPr="00F77D2A">
        <w:rPr>
          <w:lang w:val="en-US"/>
        </w:rPr>
        <w:t>NCT</w:t>
      </w:r>
      <w:r w:rsidRPr="00EB4298">
        <w:t>01761266</w:t>
      </w:r>
      <w:r>
        <w:t>)</w:t>
      </w:r>
      <w:r w:rsidRPr="00AA676B">
        <w:t xml:space="preserve">— </w:t>
      </w:r>
      <w:r>
        <w:t xml:space="preserve">регистрационном исследование </w:t>
      </w:r>
      <w:r w:rsidR="00F557DD">
        <w:rPr>
          <w:lang w:val="en-US"/>
        </w:rPr>
        <w:t>III</w:t>
      </w:r>
      <w:r>
        <w:t xml:space="preserve"> фазы.</w:t>
      </w:r>
    </w:p>
    <w:p w14:paraId="0DB1E855" w14:textId="332317A1" w:rsidR="001554FE" w:rsidRDefault="005876CC" w:rsidP="000B0620">
      <w:pPr>
        <w:ind w:firstLine="709"/>
        <w:rPr>
          <w:b/>
        </w:rPr>
      </w:pPr>
      <w:r>
        <w:t>Установлено</w:t>
      </w:r>
      <w:r w:rsidR="001554FE">
        <w:t xml:space="preserve">, что в обеих группах лечения в исследовании REFLECT медиана </w:t>
      </w:r>
      <w:r w:rsidR="00192114">
        <w:t>ОВ</w:t>
      </w:r>
      <w:r w:rsidR="001554FE">
        <w:t xml:space="preserve"> была примерно на 9 месяцев больше у субъектов, </w:t>
      </w:r>
      <w:r w:rsidR="00925501">
        <w:t xml:space="preserve">получавших </w:t>
      </w:r>
      <w:r w:rsidR="001554FE">
        <w:t xml:space="preserve">противораковую терапию после окончания исследования, чем у </w:t>
      </w:r>
      <w:r>
        <w:t>пациентов, прекративших терапию</w:t>
      </w:r>
      <w:r w:rsidR="001554FE">
        <w:t xml:space="preserve">. В группе ленватиниба медиана </w:t>
      </w:r>
      <w:r w:rsidR="0096588B">
        <w:t>ОВ</w:t>
      </w:r>
      <w:r w:rsidR="001554FE">
        <w:t xml:space="preserve"> составила 19,5 месяцев (95% ДИ: 15,7, 23,0) для субъектов, получавшие противораковую терапию после окончания исследования (43%) и 10,5 месяцев (95% ДИ: 8,6, 12,2) у </w:t>
      </w:r>
      <w:r>
        <w:t>пациентов, прекративших терапию</w:t>
      </w:r>
      <w:r w:rsidR="001554FE">
        <w:t xml:space="preserve">. В группе сорафениба медиана </w:t>
      </w:r>
      <w:r w:rsidR="0096588B">
        <w:t>ОВ</w:t>
      </w:r>
      <w:r w:rsidR="001554FE">
        <w:t xml:space="preserve"> составила 17,0 месяцев (95% ДИ: 14,2, 18,8) для субъектов, получивших противораковую терап</w:t>
      </w:r>
      <w:r w:rsidR="00D5518D">
        <w:t>ию после окончания исследования</w:t>
      </w:r>
      <w:r w:rsidR="001554FE">
        <w:t xml:space="preserve"> (51%) и 7,9 месяца (95% ДИ: 6,6, 9,7) у </w:t>
      </w:r>
      <w:r>
        <w:t>пациентов, прекративших терапию</w:t>
      </w:r>
      <w:r w:rsidR="001554FE">
        <w:t xml:space="preserve">. Средняя </w:t>
      </w:r>
      <w:r w:rsidR="0096588B">
        <w:t>ОВ</w:t>
      </w:r>
      <w:r w:rsidR="001554FE">
        <w:t xml:space="preserve"> была примерно на 2,5 месяца дольше в группе ленватиниба по сравнению с группой сорафениба в обеих подгруппах субъектов (с противораковой терапией после окончания исследования или без нее).</w:t>
      </w:r>
    </w:p>
    <w:p w14:paraId="7D2AAFCF" w14:textId="3EC5B22F" w:rsidR="001554FE" w:rsidRDefault="001554FE" w:rsidP="000B0620">
      <w:pPr>
        <w:ind w:firstLine="709"/>
      </w:pPr>
      <w:r w:rsidRPr="00D77518">
        <w:t xml:space="preserve">Эффективность ленватиниба в комбинации с пембролизумабом изучали в регистрационном исследовании </w:t>
      </w:r>
      <w:r w:rsidR="00817C84">
        <w:rPr>
          <w:lang w:val="en-US"/>
        </w:rPr>
        <w:t>III</w:t>
      </w:r>
      <w:r w:rsidRPr="00D77518">
        <w:t xml:space="preserve"> фазы у больных с </w:t>
      </w:r>
      <w:r w:rsidR="00140B11">
        <w:t>РЭ</w:t>
      </w:r>
      <w:r w:rsidRPr="00D77518">
        <w:t xml:space="preserve"> (MK-3475-775/E7080-G000-309, ClinicalTrials.gov Identifier: NCT03517449.). </w:t>
      </w:r>
    </w:p>
    <w:p w14:paraId="69A79B79" w14:textId="3859558F" w:rsidR="001554FE" w:rsidRDefault="001554FE" w:rsidP="000B0620">
      <w:pPr>
        <w:ind w:firstLine="709"/>
        <w:rPr>
          <w:b/>
        </w:rPr>
      </w:pPr>
      <w:r>
        <w:t>В ходе исследования было выяснено, что м</w:t>
      </w:r>
      <w:r w:rsidRPr="00B618F3">
        <w:t xml:space="preserve">едиана </w:t>
      </w:r>
      <w:r w:rsidR="0096588B">
        <w:t>ОВ</w:t>
      </w:r>
      <w:r w:rsidRPr="00B618F3">
        <w:t xml:space="preserve"> была выше при применении ленватиниба в сочетании с пембролизумабом, чем </w:t>
      </w:r>
      <w:r>
        <w:t>в группе сравнения</w:t>
      </w:r>
      <w:r w:rsidRPr="00B618F3">
        <w:t xml:space="preserve"> (популяция </w:t>
      </w:r>
      <w:r>
        <w:rPr>
          <w:lang w:val="en-US"/>
        </w:rPr>
        <w:t>ITT</w:t>
      </w:r>
      <w:r w:rsidRPr="00B618F3">
        <w:t>: 17,4 против 12,0 месяцев; отношение риска смерти 0,68; 95% ДИ от 0,56 до 0,84; P&lt;0,001; в целом: 18,3 против 11,4 месяцев; отношение рисков 0,62; 95% ДИ от 0,51 до 0,75; P&lt;0,001)</w:t>
      </w:r>
      <w:r>
        <w:t xml:space="preserve">. В общей сложности 121/411 (29%) пациентов, получавших ленватиниб и пембролизумаб, получили продолжение исследуемой терапии после прогрессирования заболевания, </w:t>
      </w:r>
      <w:r w:rsidR="005876CC">
        <w:t xml:space="preserve">что определялось </w:t>
      </w:r>
      <w:r>
        <w:t xml:space="preserve">по RECIST. Средняя продолжительность постпрогрессирующей терапии составила 2,8 месяца. Оценка состояния опухоли проводилась каждые 8 недель. </w:t>
      </w:r>
      <w:r w:rsidRPr="00B73AB9">
        <w:t xml:space="preserve">Комбинация ленватиниба и пембролизумаба привела к значительно более длительному выживанию без прогрессирования заболевания и </w:t>
      </w:r>
      <w:r w:rsidR="00B10A70">
        <w:t>ОВ</w:t>
      </w:r>
      <w:r w:rsidRPr="00B73AB9">
        <w:t xml:space="preserve"> по сравнению с</w:t>
      </w:r>
      <w:r>
        <w:t xml:space="preserve">о стандартной </w:t>
      </w:r>
      <w:r w:rsidRPr="00B73AB9">
        <w:t>химиотерапией у пациенто</w:t>
      </w:r>
      <w:r>
        <w:t>в</w:t>
      </w:r>
      <w:r w:rsidRPr="00B73AB9">
        <w:t xml:space="preserve"> с распространенным </w:t>
      </w:r>
      <w:r w:rsidR="00140B11">
        <w:t>РЭ</w:t>
      </w:r>
      <w:r>
        <w:t>.</w:t>
      </w:r>
    </w:p>
    <w:p w14:paraId="5E0453C9" w14:textId="6BD394BA" w:rsidR="001554FE" w:rsidRDefault="001554FE" w:rsidP="000B0620">
      <w:pPr>
        <w:ind w:firstLine="709"/>
      </w:pPr>
      <w:r w:rsidRPr="00354EFF">
        <w:t>Клиническая эффективность ленватиниба в капсулах по 4 мг и 10 мг для лечения</w:t>
      </w:r>
      <w:r>
        <w:t xml:space="preserve"> </w:t>
      </w:r>
      <w:r w:rsidRPr="00354EFF">
        <w:t xml:space="preserve">пациентов с </w:t>
      </w:r>
      <w:r w:rsidR="00140B11">
        <w:t xml:space="preserve">ПКР </w:t>
      </w:r>
      <w:r>
        <w:t xml:space="preserve">без предшествующей системной терапии доказана </w:t>
      </w:r>
      <w:r w:rsidR="005876CC">
        <w:t xml:space="preserve">в </w:t>
      </w:r>
      <w:r>
        <w:t xml:space="preserve">регистрационном исследовании </w:t>
      </w:r>
      <w:r w:rsidR="0007225C">
        <w:rPr>
          <w:lang w:val="en-US"/>
        </w:rPr>
        <w:t>III</w:t>
      </w:r>
      <w:r w:rsidR="0007225C">
        <w:t xml:space="preserve"> </w:t>
      </w:r>
      <w:r>
        <w:t xml:space="preserve">фазы (E7080, </w:t>
      </w:r>
      <w:r w:rsidRPr="00843860">
        <w:rPr>
          <w:lang w:val="en-US"/>
        </w:rPr>
        <w:t>CLEAR</w:t>
      </w:r>
      <w:r>
        <w:t xml:space="preserve">. </w:t>
      </w:r>
      <w:r w:rsidRPr="00843860">
        <w:rPr>
          <w:lang w:val="en-US"/>
        </w:rPr>
        <w:t>ClinicalTrials</w:t>
      </w:r>
      <w:r w:rsidRPr="00593C83">
        <w:t>.</w:t>
      </w:r>
      <w:r w:rsidRPr="00843860">
        <w:rPr>
          <w:lang w:val="en-US"/>
        </w:rPr>
        <w:t>gov</w:t>
      </w:r>
      <w:r w:rsidRPr="00593C83">
        <w:t xml:space="preserve"> </w:t>
      </w:r>
      <w:r w:rsidRPr="00843860">
        <w:rPr>
          <w:lang w:val="en-US"/>
        </w:rPr>
        <w:t>Identifier</w:t>
      </w:r>
      <w:r w:rsidRPr="00593C83">
        <w:t xml:space="preserve">: </w:t>
      </w:r>
      <w:r w:rsidRPr="00843860">
        <w:rPr>
          <w:lang w:val="en-US"/>
        </w:rPr>
        <w:t>NCT</w:t>
      </w:r>
      <w:r w:rsidRPr="00593C83">
        <w:t>02811861</w:t>
      </w:r>
      <w:r>
        <w:t>)</w:t>
      </w:r>
      <w:r w:rsidRPr="00593C83">
        <w:t xml:space="preserve">. </w:t>
      </w:r>
    </w:p>
    <w:p w14:paraId="670F3643" w14:textId="1B1BB3E1" w:rsidR="001554FE" w:rsidRDefault="003D1C3D" w:rsidP="000B0620">
      <w:pPr>
        <w:ind w:firstLine="709"/>
      </w:pPr>
      <w:r w:rsidRPr="00E670E6">
        <w:lastRenderedPageBreak/>
        <w:t>ВБП</w:t>
      </w:r>
      <w:r w:rsidR="001554FE">
        <w:t xml:space="preserve"> заболевания была выше в группе ленватиниба плюс пембролизумаб, чем в группе сунитиниба (медиана 23,9 и 9,2 месяца; отношение рисков прогрессирования заболевания или смерти 0,39; 95% ДИ 0,32–0,49; </w:t>
      </w:r>
      <w:r w:rsidR="005876CC">
        <w:rPr>
          <w:lang w:val="en-US"/>
        </w:rPr>
        <w:t>p</w:t>
      </w:r>
      <w:r w:rsidR="001554FE">
        <w:t xml:space="preserve">&lt;0,001), дольше при приеме ленватиниба плюс эверолимус, чем при приеме сунитиниба (медиана 14,7 и 9,2 месяца; отношение рисков 0,65; 95% ДИ 0,53–0,80; </w:t>
      </w:r>
      <w:r w:rsidR="005876CC">
        <w:rPr>
          <w:lang w:val="en-US"/>
        </w:rPr>
        <w:t>p</w:t>
      </w:r>
      <w:r w:rsidR="001554FE">
        <w:t xml:space="preserve">&lt;0,001). </w:t>
      </w:r>
      <w:r>
        <w:t>ОВ</w:t>
      </w:r>
      <w:r w:rsidR="001554FE">
        <w:t xml:space="preserve"> была выше в группе ленватиниба плюс пембролизумаб, чем в группе сунитиниба (отношение рисков для смерти 0,66; 95% ДИ от 0,49 до 0,88; </w:t>
      </w:r>
      <w:r w:rsidR="005876CC">
        <w:rPr>
          <w:lang w:val="en-US"/>
        </w:rPr>
        <w:t>p</w:t>
      </w:r>
      <w:r w:rsidR="005876CC">
        <w:t xml:space="preserve"> </w:t>
      </w:r>
      <w:r w:rsidR="001554FE">
        <w:t xml:space="preserve">= 0,005), но не выше в группе ленватиниба плюс эверолимус по сравнению с сунитинибом (отношение рисков 1,15; 95% ДИ от 0,88 до 1,50; </w:t>
      </w:r>
      <w:r w:rsidR="005876CC">
        <w:rPr>
          <w:lang w:val="en-US"/>
        </w:rPr>
        <w:t>p</w:t>
      </w:r>
      <w:r w:rsidR="005876CC">
        <w:t xml:space="preserve"> </w:t>
      </w:r>
      <w:r w:rsidR="001554FE">
        <w:t xml:space="preserve">= 0,30). Таким образом, комбинация ленватиниба и пембролизумаба ассоциировалась со значительно большей </w:t>
      </w:r>
      <w:r w:rsidR="00140B11">
        <w:t>ВБП</w:t>
      </w:r>
      <w:r w:rsidR="001554FE">
        <w:t xml:space="preserve"> и </w:t>
      </w:r>
      <w:r>
        <w:t>ОВ</w:t>
      </w:r>
      <w:r w:rsidR="001554FE">
        <w:t>, чем лечени</w:t>
      </w:r>
      <w:r w:rsidR="005876CC">
        <w:t>е</w:t>
      </w:r>
      <w:r w:rsidR="001554FE">
        <w:t xml:space="preserve"> сунитинибом.</w:t>
      </w:r>
    </w:p>
    <w:p w14:paraId="4DA185ED" w14:textId="77777777" w:rsidR="001554FE" w:rsidRDefault="001554FE" w:rsidP="000B0620">
      <w:pPr>
        <w:ind w:firstLine="709"/>
      </w:pPr>
      <w:r>
        <w:t xml:space="preserve">При изучении безопасности был сделан вывод, что лечение ленватинибом сопровождается целым рядом побочных реакций. </w:t>
      </w:r>
    </w:p>
    <w:p w14:paraId="489BA9EB" w14:textId="587234FC" w:rsidR="001554FE" w:rsidRDefault="001554FE" w:rsidP="000B0620">
      <w:pPr>
        <w:ind w:firstLine="709"/>
      </w:pPr>
      <w:r>
        <w:t>По результатам клинических исследований у пациентов с РЩЖ</w:t>
      </w:r>
      <w:r w:rsidRPr="00EB52C8">
        <w:t xml:space="preserve"> </w:t>
      </w:r>
      <w:r>
        <w:t>н</w:t>
      </w:r>
      <w:r w:rsidRPr="00EB52C8">
        <w:t>аиболее серьезными побочными реакциями</w:t>
      </w:r>
      <w:r>
        <w:t xml:space="preserve"> </w:t>
      </w:r>
      <w:r w:rsidRPr="00EB52C8">
        <w:t>были почечная недостаточность (2,4%)</w:t>
      </w:r>
      <w:r>
        <w:t xml:space="preserve">, </w:t>
      </w:r>
      <w:r w:rsidRPr="00EB52C8">
        <w:t>артериальные тромбоэмболии (3,9%), сердечная недостаточность (0,7%), внутричерепные опухолевые кровоизлияния (0,7%),</w:t>
      </w:r>
      <w:r>
        <w:t xml:space="preserve"> </w:t>
      </w:r>
      <w:r w:rsidRPr="00EB52C8">
        <w:t>печеночная недостаточность (0,2%) и артериальные тромбоэмболии (</w:t>
      </w:r>
      <w:r w:rsidR="00691734">
        <w:t>нарушения мозгового кровообращения)</w:t>
      </w:r>
      <w:r w:rsidRPr="00EB52C8">
        <w:t xml:space="preserve"> (1,1%), транзиторная ишемическая атака (0,7%) и инфаркт миокарда (0,9%).</w:t>
      </w:r>
    </w:p>
    <w:p w14:paraId="16D26787" w14:textId="230D7EE3" w:rsidR="001554FE" w:rsidRDefault="001554FE" w:rsidP="000B0620">
      <w:pPr>
        <w:ind w:firstLine="709"/>
      </w:pPr>
      <w:r>
        <w:t>По результатам клинических исследований у пациентов с ГЦР н</w:t>
      </w:r>
      <w:r w:rsidRPr="00EB52C8">
        <w:t xml:space="preserve">аиболее </w:t>
      </w:r>
      <w:r>
        <w:t xml:space="preserve">серьезными побочными реакциями были печеночная недостаточность (2,8%), печеночная энцефалопатия (4,6%), кровотечение из варикозно расширенных вен пищевода (1,4%), кровоизлияние в мозг (0,6%), артериальное тромбоэмболические осложнения (2,0%), включая инфаркт миокарда (0,8%), инфаркт головного мозга (0,4%) и нарушения мозгового кровообращения (0,4%), явления почечной недостаточности (1,4%). </w:t>
      </w:r>
      <w:r w:rsidR="00691734">
        <w:t>Ч</w:t>
      </w:r>
      <w:r>
        <w:t>астота снижения количества нейтрофилов</w:t>
      </w:r>
      <w:r w:rsidR="00691734">
        <w:t>,</w:t>
      </w:r>
      <w:r w:rsidR="00691734" w:rsidRPr="00691734">
        <w:t xml:space="preserve"> </w:t>
      </w:r>
      <w:r w:rsidR="00691734">
        <w:t>которое не было связано с инфекцией, сепсисом или бактериальным перитонитом,</w:t>
      </w:r>
      <w:r>
        <w:t xml:space="preserve"> у пациентов с ГЦР (8,7%</w:t>
      </w:r>
      <w:r w:rsidR="00691734">
        <w:t>)</w:t>
      </w:r>
      <w:r>
        <w:t xml:space="preserve"> при приеме ленватиниба</w:t>
      </w:r>
      <w:r w:rsidR="00691734">
        <w:t xml:space="preserve"> была выше</w:t>
      </w:r>
      <w:r>
        <w:t>, чем при других типах опухолей, не являющихся ГЦР (1,4%).</w:t>
      </w:r>
    </w:p>
    <w:p w14:paraId="20DA60A4" w14:textId="33490BC5" w:rsidR="001554FE" w:rsidRDefault="001554FE" w:rsidP="000B0620">
      <w:pPr>
        <w:ind w:firstLine="709"/>
      </w:pPr>
      <w:r>
        <w:t>По результатам клинических исследований у пациентов с РЭ</w:t>
      </w:r>
      <w:r w:rsidRPr="00EB52C8">
        <w:t xml:space="preserve"> </w:t>
      </w:r>
      <w:r>
        <w:t>н</w:t>
      </w:r>
      <w:r w:rsidRPr="00EB52C8">
        <w:t xml:space="preserve">аиболее серьезными </w:t>
      </w:r>
      <w:r>
        <w:t>частыми</w:t>
      </w:r>
      <w:r w:rsidRPr="00EB52C8">
        <w:t xml:space="preserve"> побочными реакциями</w:t>
      </w:r>
      <w:r>
        <w:t xml:space="preserve"> </w:t>
      </w:r>
      <w:r w:rsidRPr="00EB52C8">
        <w:t>были</w:t>
      </w:r>
      <w:r>
        <w:t xml:space="preserve"> (возникающими у ≥5% пациентов) артериальная гипертензия (37,2%), снижение массы тела (9,1%), диарея (8,1%), повышение липазы (7,7%), снижение аппетит</w:t>
      </w:r>
      <w:r w:rsidR="00C345A5">
        <w:t>а</w:t>
      </w:r>
      <w:r>
        <w:t xml:space="preserve"> (6,4%), астения (6%), утомляемость (6%), гипокалиемия (5,7%), анемия (5,3%) и протеинурия (5,1%).</w:t>
      </w:r>
    </w:p>
    <w:p w14:paraId="74BA28B3" w14:textId="0A65B959" w:rsidR="001554FE" w:rsidRDefault="001554FE" w:rsidP="000B0620">
      <w:pPr>
        <w:ind w:firstLine="709"/>
        <w:rPr>
          <w:lang w:eastAsia="ru-RU"/>
        </w:rPr>
      </w:pPr>
      <w:r w:rsidRPr="00FC4968">
        <w:t xml:space="preserve">По результатам клинических исследований у пациентов с ПКР </w:t>
      </w:r>
      <w:r>
        <w:t>наиболее с</w:t>
      </w:r>
      <w:r w:rsidRPr="00FC4968">
        <w:rPr>
          <w:lang w:eastAsia="ru-RU"/>
        </w:rPr>
        <w:t>ерьезными побочными реакциями у ≥2% пациентов были геморрагические явления (5%), диарея (4%),</w:t>
      </w:r>
      <w:r>
        <w:rPr>
          <w:lang w:eastAsia="ru-RU"/>
        </w:rPr>
        <w:t xml:space="preserve"> </w:t>
      </w:r>
      <w:r w:rsidRPr="00FC4968">
        <w:rPr>
          <w:lang w:eastAsia="ru-RU"/>
        </w:rPr>
        <w:t>артериальная гипертензия (3%), инфаркт миокарда (3%), пневмонит (3%), рвота (3%), острая почечная недостаточность</w:t>
      </w:r>
      <w:r>
        <w:rPr>
          <w:lang w:eastAsia="ru-RU"/>
        </w:rPr>
        <w:t xml:space="preserve"> </w:t>
      </w:r>
      <w:r w:rsidRPr="00FC4968">
        <w:rPr>
          <w:lang w:eastAsia="ru-RU"/>
        </w:rPr>
        <w:t>(2%), надпочечниковая недостаточность (2%), одышка (2%) и пневмония (2%).</w:t>
      </w:r>
      <w:r w:rsidR="00140B11">
        <w:rPr>
          <w:lang w:eastAsia="ru-RU"/>
        </w:rPr>
        <w:t xml:space="preserve"> </w:t>
      </w:r>
      <w:r w:rsidRPr="00FC4968">
        <w:rPr>
          <w:lang w:eastAsia="ru-RU"/>
        </w:rPr>
        <w:t xml:space="preserve">Побочные реакции со смертельным исходом наблюдались у 4,3% пациентов, получавших </w:t>
      </w:r>
      <w:r w:rsidRPr="00FC4968">
        <w:t>ленватиниб</w:t>
      </w:r>
      <w:r>
        <w:t xml:space="preserve"> </w:t>
      </w:r>
      <w:r w:rsidRPr="00FC4968">
        <w:rPr>
          <w:lang w:eastAsia="ru-RU"/>
        </w:rPr>
        <w:t>и пембролизумаб</w:t>
      </w:r>
      <w:r>
        <w:rPr>
          <w:lang w:eastAsia="ru-RU"/>
        </w:rPr>
        <w:t xml:space="preserve">, это были </w:t>
      </w:r>
      <w:r w:rsidR="00691734">
        <w:rPr>
          <w:lang w:eastAsia="ru-RU"/>
        </w:rPr>
        <w:t>остановка сердца и дыхания</w:t>
      </w:r>
      <w:r w:rsidRPr="00FC4968">
        <w:rPr>
          <w:lang w:eastAsia="ru-RU"/>
        </w:rPr>
        <w:t xml:space="preserve"> (0,9%), сепсис (0,9%) и по одному случаю (0,3%) каждого из</w:t>
      </w:r>
      <w:r w:rsidR="00D5518D">
        <w:rPr>
          <w:lang w:eastAsia="ru-RU"/>
        </w:rPr>
        <w:t xml:space="preserve"> следующих:</w:t>
      </w:r>
      <w:r>
        <w:rPr>
          <w:lang w:eastAsia="ru-RU"/>
        </w:rPr>
        <w:t xml:space="preserve"> </w:t>
      </w:r>
      <w:r w:rsidRPr="00FC4968">
        <w:rPr>
          <w:lang w:eastAsia="ru-RU"/>
        </w:rPr>
        <w:t>аритмия, аутоиммунный гепатит, одышка, гипертонический криз, повышение уровня креатинина в крови,</w:t>
      </w:r>
      <w:r>
        <w:rPr>
          <w:lang w:eastAsia="ru-RU"/>
        </w:rPr>
        <w:t xml:space="preserve"> </w:t>
      </w:r>
      <w:r w:rsidRPr="00FC4968">
        <w:rPr>
          <w:lang w:eastAsia="ru-RU"/>
        </w:rPr>
        <w:t xml:space="preserve">синдром полиорганной </w:t>
      </w:r>
      <w:r w:rsidR="00691734">
        <w:rPr>
          <w:lang w:eastAsia="ru-RU"/>
        </w:rPr>
        <w:t>недостаточности</w:t>
      </w:r>
      <w:r w:rsidRPr="00FC4968">
        <w:rPr>
          <w:lang w:eastAsia="ru-RU"/>
        </w:rPr>
        <w:t>, миастенический синдром, миокардит, нефрит,</w:t>
      </w:r>
      <w:r>
        <w:rPr>
          <w:lang w:eastAsia="ru-RU"/>
        </w:rPr>
        <w:t xml:space="preserve"> </w:t>
      </w:r>
      <w:r w:rsidRPr="00FC4968">
        <w:rPr>
          <w:lang w:eastAsia="ru-RU"/>
        </w:rPr>
        <w:t>пневмонит, разрыв аневризмы, сепсис и субарахноидальное кровоизлияние.</w:t>
      </w:r>
    </w:p>
    <w:p w14:paraId="2619CDAC" w14:textId="5F9246A9" w:rsidR="001554FE" w:rsidRPr="00D5518D" w:rsidRDefault="001554FE" w:rsidP="000B0620">
      <w:pPr>
        <w:ind w:firstLine="709"/>
      </w:pPr>
      <w:r>
        <w:t xml:space="preserve">Ленватиниб является препаратом с управляемым профилем безопасности. </w:t>
      </w:r>
      <w:r w:rsidR="006C4EB9">
        <w:t>На случай развития</w:t>
      </w:r>
      <w:r>
        <w:t xml:space="preserve"> побочных реакций разработаны схемы </w:t>
      </w:r>
      <w:r w:rsidR="006C4EB9">
        <w:t>к</w:t>
      </w:r>
      <w:r w:rsidR="006C4EB9" w:rsidRPr="00F95846">
        <w:t>оррекци</w:t>
      </w:r>
      <w:r w:rsidR="006C4EB9">
        <w:t>и</w:t>
      </w:r>
      <w:r w:rsidR="006C4EB9" w:rsidRPr="00F95846">
        <w:t xml:space="preserve"> </w:t>
      </w:r>
      <w:r w:rsidRPr="00F95846">
        <w:t>дозы при нежелательных реакциях</w:t>
      </w:r>
      <w:r>
        <w:t xml:space="preserve"> для всех показаний препарата, а также разработаны режимы модификации дозы при различных состояниях (артериальная гипертензия, диарея, сердечная недос</w:t>
      </w:r>
      <w:r w:rsidR="00D5518D">
        <w:t>таточность, гепатотоксичность).</w:t>
      </w:r>
    </w:p>
    <w:p w14:paraId="0F508ADE" w14:textId="77777777" w:rsidR="00200EBA" w:rsidRDefault="00200EBA" w:rsidP="00200EBA">
      <w:pPr>
        <w:pStyle w:val="2"/>
        <w:spacing w:line="240" w:lineRule="auto"/>
        <w:rPr>
          <w:color w:val="000000" w:themeColor="text1"/>
          <w:szCs w:val="24"/>
        </w:rPr>
      </w:pPr>
      <w:bookmarkStart w:id="175" w:name="_Toc126059743"/>
      <w:bookmarkEnd w:id="174"/>
      <w:r w:rsidRPr="005E6358">
        <w:rPr>
          <w:color w:val="000000" w:themeColor="text1"/>
          <w:szCs w:val="24"/>
        </w:rPr>
        <w:lastRenderedPageBreak/>
        <w:t>4.1. Фармакокинетика у человека</w:t>
      </w:r>
      <w:bookmarkEnd w:id="175"/>
    </w:p>
    <w:p w14:paraId="1FEC32ED" w14:textId="77777777" w:rsidR="00200EBA" w:rsidRDefault="00200EBA" w:rsidP="00200EBA">
      <w:pPr>
        <w:ind w:firstLine="709"/>
      </w:pPr>
      <w:bookmarkStart w:id="176" w:name="_Hlk118204976"/>
      <w:r>
        <w:t>Фармакокинетические параметры ленватиниба изучались у здоровых взрослых добровольцев, у пациентов с печеночной недостаточностью, почечной недостаточностью и солидными опухолями.</w:t>
      </w:r>
    </w:p>
    <w:p w14:paraId="436A847D" w14:textId="04A0C560" w:rsidR="00200EBA" w:rsidRPr="00D5518D" w:rsidRDefault="00D5518D" w:rsidP="00D5518D">
      <w:pPr>
        <w:pStyle w:val="3"/>
        <w:spacing w:after="240"/>
        <w:rPr>
          <w:rFonts w:ascii="Times New Roman" w:hAnsi="Times New Roman"/>
          <w:bCs w:val="0"/>
          <w:szCs w:val="24"/>
        </w:rPr>
      </w:pPr>
      <w:bookmarkStart w:id="177" w:name="_Toc126059744"/>
      <w:r>
        <w:rPr>
          <w:rFonts w:ascii="Times New Roman" w:hAnsi="Times New Roman"/>
          <w:bCs w:val="0"/>
          <w:szCs w:val="24"/>
        </w:rPr>
        <w:t xml:space="preserve">4.1.1. </w:t>
      </w:r>
      <w:r w:rsidR="00200EBA" w:rsidRPr="00D5518D">
        <w:rPr>
          <w:rFonts w:ascii="Times New Roman" w:hAnsi="Times New Roman"/>
          <w:bCs w:val="0"/>
          <w:szCs w:val="24"/>
        </w:rPr>
        <w:t>Всасывание</w:t>
      </w:r>
      <w:bookmarkEnd w:id="177"/>
    </w:p>
    <w:p w14:paraId="686999CE" w14:textId="2523D1A9" w:rsidR="00200EBA" w:rsidRDefault="00200EBA" w:rsidP="00200EBA">
      <w:pPr>
        <w:ind w:firstLine="709"/>
      </w:pPr>
      <w:r w:rsidRPr="00087A74">
        <w:t>Ленватиниб, как в таблетках, так и в капсулах, быстро всасывался после перорального приема, время достижения максимальной концентрации препарата в плазме (</w:t>
      </w:r>
      <w:r w:rsidRPr="00087A74">
        <w:rPr>
          <w:lang w:val="en-US"/>
        </w:rPr>
        <w:t>T</w:t>
      </w:r>
      <w:r w:rsidRPr="00423D8F">
        <w:rPr>
          <w:vertAlign w:val="subscript"/>
        </w:rPr>
        <w:t>max</w:t>
      </w:r>
      <w:r w:rsidRPr="006931A4">
        <w:t xml:space="preserve">) от 1 до 4 часов. У здоровых добровольцев после однократного приема 24 мг ленватиниба </w:t>
      </w:r>
      <w:r w:rsidRPr="006931A4">
        <w:rPr>
          <w:lang w:val="en-US"/>
        </w:rPr>
        <w:t>C</w:t>
      </w:r>
      <w:r w:rsidRPr="00925501">
        <w:rPr>
          <w:vertAlign w:val="subscript"/>
        </w:rPr>
        <w:t>max</w:t>
      </w:r>
      <w:r w:rsidRPr="00925501">
        <w:t xml:space="preserve"> составляла 325 (105) нг/мл, </w:t>
      </w:r>
      <w:r w:rsidRPr="006C4EB9">
        <w:t>AUC</w:t>
      </w:r>
      <w:r w:rsidRPr="00087A74">
        <w:t xml:space="preserve"> </w:t>
      </w:r>
      <w:r w:rsidRPr="006C4EB9">
        <w:rPr>
          <w:vertAlign w:val="subscript"/>
        </w:rPr>
        <w:t>0-t</w:t>
      </w:r>
      <w:r w:rsidRPr="006C4EB9">
        <w:t xml:space="preserve"> </w:t>
      </w:r>
      <w:r w:rsidRPr="00087A74">
        <w:t>2990 (974) нг</w:t>
      </w:r>
      <w:r w:rsidR="006C4EB9" w:rsidRPr="00423D8F">
        <w:t>*</w:t>
      </w:r>
      <w:r w:rsidRPr="006931A4">
        <w:t xml:space="preserve">ч/мл, </w:t>
      </w:r>
      <w:r w:rsidRPr="006C4EB9">
        <w:t>AUC</w:t>
      </w:r>
      <w:r w:rsidRPr="006C4EB9">
        <w:rPr>
          <w:vertAlign w:val="subscript"/>
        </w:rPr>
        <w:t>0-</w:t>
      </w:r>
      <w:r w:rsidRPr="006C4EB9">
        <w:rPr>
          <w:rFonts w:hint="eastAsia"/>
          <w:vertAlign w:val="subscript"/>
        </w:rPr>
        <w:t>∞</w:t>
      </w:r>
      <w:r w:rsidRPr="006C4EB9">
        <w:t xml:space="preserve"> </w:t>
      </w:r>
      <w:r w:rsidRPr="00087A74">
        <w:t xml:space="preserve">3010 (974) </w:t>
      </w:r>
      <w:r w:rsidRPr="00423D8F">
        <w:t>нг</w:t>
      </w:r>
      <w:r w:rsidR="006C4EB9" w:rsidRPr="006931A4">
        <w:t>*</w:t>
      </w:r>
      <w:r w:rsidRPr="00925501">
        <w:t xml:space="preserve">ч/мл (исследование A001-005) </w:t>
      </w:r>
      <w:r w:rsidRPr="00087A74">
        <w:fldChar w:fldCharType="begin"/>
      </w:r>
      <w:r w:rsidRPr="006C4EB9">
        <w:instrText xml:space="preserve"> ADDIN ZOTERO_ITEM CSL_CITATION {"citationID":"aiDhyyOh","properties":{"formattedCitation":"[1]","plainCitation":"[1]","noteIndex":0},"citationItems":[{"id":2785,"uris":["http://zotero.org/users/5483459/items/SH4RWHMJ"],"itemData":{"id":2785,"type":"report","abstract":"The purpose of this multicenter, open-label, non-randomized, single, oral dose, sequential-cohort study was to determine pharmacokinetics and safety of lenvatinib (24 mg) administered to healthy subjects and to subjects with renal impairment.","genre":"Clinical trial registration","note":"submitted: July 22, 2014","number":"NCT02199379","publisher":"clinicaltrials.gov","source":"clinicaltrials.gov","title":"A Phase 1, Open-Label, Single-Dose, Pharmacokinetic and Safety Study of E7080 (24 mg) Administered to Subjects With Mild, Moderate, and Severe Renal Impairment and to Healthy Subjects","URL":"https://clinicaltrials.gov/ct2/show/NCT02199379","author":[{"literal":"Eisai Inc."}],"accessed":{"date-parts":[["2022",10,27]]},"issued":{"date-parts":[["2015",4,13]]}}}],"schema":"https://github.com/citation-style-language/schema/raw/master/csl-citation.json"} </w:instrText>
      </w:r>
      <w:r w:rsidRPr="000971D1">
        <w:fldChar w:fldCharType="separate"/>
      </w:r>
      <w:r w:rsidRPr="00087A74">
        <w:t>[1]</w:t>
      </w:r>
      <w:r w:rsidRPr="00087A74">
        <w:fldChar w:fldCharType="end"/>
      </w:r>
      <w:r w:rsidRPr="00087A74">
        <w:t xml:space="preserve">. При проведении популяционного фармакокинетического анализа </w:t>
      </w:r>
      <w:r w:rsidR="006C4EB9">
        <w:t>установлено,</w:t>
      </w:r>
      <w:r w:rsidRPr="00087A74">
        <w:t xml:space="preserve"> что  у здоровых добровольцев CL/F был на 15% выше по сравнению с пациентами</w:t>
      </w:r>
      <w:r>
        <w:t xml:space="preserve"> со злокачественными солидными опухолями </w:t>
      </w:r>
      <w:r>
        <w:fldChar w:fldCharType="begin"/>
      </w:r>
      <w:r>
        <w:instrText xml:space="preserve"> ADDIN ZOTERO_ITEM CSL_CITATION {"citationID":"Cgps9aJW","properties":{"formattedCitation":"[2,3]","plainCitation":"[2,3]","noteIndex":0},"citationItems":[{"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schema":"https://github.com/citation-style-language/schema/raw/master/csl-citation.json"} </w:instrText>
      </w:r>
      <w:r>
        <w:fldChar w:fldCharType="separate"/>
      </w:r>
      <w:r w:rsidRPr="00286AC9">
        <w:t>[2,</w:t>
      </w:r>
      <w:r w:rsidR="001276D0" w:rsidRPr="001276D0">
        <w:t xml:space="preserve"> </w:t>
      </w:r>
      <w:r w:rsidRPr="00286AC9">
        <w:t>3]</w:t>
      </w:r>
      <w:r>
        <w:fldChar w:fldCharType="end"/>
      </w:r>
      <w:r>
        <w:t xml:space="preserve">. </w:t>
      </w:r>
    </w:p>
    <w:p w14:paraId="363E7157" w14:textId="3B897BAD" w:rsidR="00200EBA" w:rsidRPr="00D5518D" w:rsidRDefault="00D5518D" w:rsidP="00D5518D">
      <w:pPr>
        <w:pStyle w:val="3"/>
        <w:spacing w:after="240"/>
        <w:rPr>
          <w:rFonts w:ascii="Times New Roman" w:hAnsi="Times New Roman"/>
          <w:bCs w:val="0"/>
          <w:szCs w:val="24"/>
        </w:rPr>
      </w:pPr>
      <w:bookmarkStart w:id="178" w:name="_Toc52190578"/>
      <w:bookmarkStart w:id="179" w:name="_Toc126059745"/>
      <w:r w:rsidRPr="00095D49">
        <w:rPr>
          <w:rFonts w:ascii="Times New Roman" w:hAnsi="Times New Roman"/>
          <w:bCs w:val="0"/>
          <w:szCs w:val="24"/>
        </w:rPr>
        <w:t>4</w:t>
      </w:r>
      <w:r w:rsidRPr="009D7041">
        <w:rPr>
          <w:rFonts w:ascii="Times New Roman" w:hAnsi="Times New Roman"/>
          <w:bCs w:val="0"/>
          <w:szCs w:val="24"/>
        </w:rPr>
        <w:t>.</w:t>
      </w:r>
      <w:r>
        <w:rPr>
          <w:rFonts w:ascii="Times New Roman" w:hAnsi="Times New Roman"/>
          <w:bCs w:val="0"/>
          <w:szCs w:val="24"/>
        </w:rPr>
        <w:t>1.2</w:t>
      </w:r>
      <w:r w:rsidRPr="009D7041">
        <w:rPr>
          <w:rFonts w:ascii="Times New Roman" w:hAnsi="Times New Roman"/>
          <w:bCs w:val="0"/>
          <w:szCs w:val="24"/>
        </w:rPr>
        <w:t xml:space="preserve">. </w:t>
      </w:r>
      <w:r w:rsidR="00200EBA" w:rsidRPr="00D5518D">
        <w:rPr>
          <w:rFonts w:ascii="Times New Roman" w:hAnsi="Times New Roman"/>
          <w:bCs w:val="0"/>
          <w:szCs w:val="24"/>
        </w:rPr>
        <w:t>Распределение</w:t>
      </w:r>
      <w:bookmarkStart w:id="180" w:name="_Toc52190579"/>
      <w:bookmarkEnd w:id="178"/>
      <w:bookmarkEnd w:id="179"/>
    </w:p>
    <w:p w14:paraId="148EF9F7" w14:textId="648A8540" w:rsidR="00200EBA" w:rsidRPr="00F41B1D" w:rsidRDefault="00200EBA" w:rsidP="00200EBA">
      <w:pPr>
        <w:ind w:firstLine="709"/>
      </w:pPr>
      <w:r w:rsidRPr="00F41B1D">
        <w:t xml:space="preserve">В условиях </w:t>
      </w:r>
      <w:r w:rsidRPr="001C22AB">
        <w:rPr>
          <w:i/>
          <w:iCs/>
        </w:rPr>
        <w:t>і</w:t>
      </w:r>
      <w:r w:rsidRPr="001C22AB">
        <w:rPr>
          <w:i/>
          <w:iCs/>
          <w:lang w:val="en-US"/>
        </w:rPr>
        <w:t>n</w:t>
      </w:r>
      <w:r w:rsidRPr="001C22AB">
        <w:rPr>
          <w:i/>
          <w:iCs/>
        </w:rPr>
        <w:t xml:space="preserve"> vitro</w:t>
      </w:r>
      <w:r w:rsidRPr="00F41B1D">
        <w:t xml:space="preserve"> ленватиниб продемонстрировал высокую степень связывания с белками плазмы крови человека, которая варьировала от 98 до 99% (0,3-30 мкг/мл мезилата). Препарат связывался преимущественно с альбумином и в незначительной степени </w:t>
      </w:r>
      <w:r w:rsidR="00140B11" w:rsidRPr="00140B11">
        <w:t>‒</w:t>
      </w:r>
      <w:r w:rsidR="00140B11" w:rsidRPr="00140B11" w:rsidDel="00140B11">
        <w:t xml:space="preserve"> </w:t>
      </w:r>
      <w:r w:rsidRPr="00F41B1D">
        <w:t xml:space="preserve">с альфа-1-кислым гликопротеином и гамма-глобулином. Подобное связывание с белками плазмы (от 97 до 99%) без зависимости от концентраций ленватиниба (от 0,2 до 1,2 мкг/мл) наблюдалось в плазме </w:t>
      </w:r>
      <w:r>
        <w:t>при</w:t>
      </w:r>
      <w:r w:rsidRPr="00F41B1D">
        <w:t xml:space="preserve"> печеночной недостаточности, почечной недостаточности и </w:t>
      </w:r>
      <w:r>
        <w:t xml:space="preserve">у </w:t>
      </w:r>
      <w:r w:rsidRPr="00F41B1D">
        <w:t>здоровых субъектов.</w:t>
      </w:r>
    </w:p>
    <w:p w14:paraId="4C1826A9" w14:textId="77777777" w:rsidR="00200EBA" w:rsidRPr="009B44C5" w:rsidRDefault="00200EBA" w:rsidP="00200EBA">
      <w:pPr>
        <w:ind w:firstLine="709"/>
        <w:rPr>
          <w:b/>
          <w:bCs/>
        </w:rPr>
      </w:pPr>
      <w:r w:rsidRPr="00F41B1D">
        <w:t xml:space="preserve"> Соотношение концентрации ленватиниба </w:t>
      </w:r>
      <w:r w:rsidRPr="009F7E70">
        <w:rPr>
          <w:i/>
          <w:iCs/>
        </w:rPr>
        <w:t>і</w:t>
      </w:r>
      <w:r w:rsidRPr="009F7E70">
        <w:rPr>
          <w:i/>
          <w:iCs/>
          <w:lang w:val="en-US"/>
        </w:rPr>
        <w:t>n</w:t>
      </w:r>
      <w:r w:rsidRPr="009F7E70">
        <w:rPr>
          <w:i/>
          <w:iCs/>
        </w:rPr>
        <w:t xml:space="preserve"> vitro</w:t>
      </w:r>
      <w:r w:rsidRPr="00F41B1D">
        <w:t xml:space="preserve"> в крови и в плазме варьировало от 0,589 до 0,608 (0,1-10 мкг/мл мезилата)</w:t>
      </w:r>
      <w:r w:rsidRPr="009F7E70">
        <w:t xml:space="preserve"> </w:t>
      </w:r>
      <w:r>
        <w:fldChar w:fldCharType="begin"/>
      </w:r>
      <w:r>
        <w:instrText xml:space="preserve"> ADDIN ZOTERO_ITEM CSL_CITATION {"citationID":"FQ1OU26C","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rsidRPr="009B44C5">
        <w:t>.</w:t>
      </w:r>
    </w:p>
    <w:p w14:paraId="5590087F" w14:textId="26DAC15D" w:rsidR="00200EBA" w:rsidRPr="00F41B1D" w:rsidRDefault="00200EBA" w:rsidP="00200EBA">
      <w:pPr>
        <w:ind w:firstLine="709"/>
      </w:pPr>
      <w:r w:rsidRPr="00F41B1D">
        <w:t xml:space="preserve">Исследования </w:t>
      </w:r>
      <w:r w:rsidRPr="009D30E1">
        <w:rPr>
          <w:i/>
          <w:iCs/>
        </w:rPr>
        <w:t>і</w:t>
      </w:r>
      <w:r w:rsidRPr="009D30E1">
        <w:rPr>
          <w:i/>
          <w:iCs/>
          <w:lang w:val="en-US"/>
        </w:rPr>
        <w:t>n</w:t>
      </w:r>
      <w:r w:rsidRPr="009D30E1">
        <w:rPr>
          <w:i/>
          <w:iCs/>
        </w:rPr>
        <w:t xml:space="preserve"> vitro</w:t>
      </w:r>
      <w:r w:rsidRPr="00F41B1D">
        <w:t xml:space="preserve"> показали, что ленватиниб является субстратом Р-гликопротеина и </w:t>
      </w:r>
      <w:bookmarkStart w:id="181" w:name="_Hlk119278141"/>
      <w:r w:rsidRPr="00F41B1D">
        <w:t xml:space="preserve">BCRP </w:t>
      </w:r>
      <w:bookmarkEnd w:id="181"/>
      <w:r w:rsidRPr="00F41B1D">
        <w:t>и не является субстратом OAT1, ОАТЗ, OATP lB1, OATP1ВЗ, OCT1, OCT2, MATE1, MATE2-K или BSEP.</w:t>
      </w:r>
    </w:p>
    <w:p w14:paraId="11A2C795" w14:textId="77777777" w:rsidR="00200EBA" w:rsidRPr="00F41B1D" w:rsidRDefault="00200EBA" w:rsidP="00200EBA">
      <w:pPr>
        <w:ind w:firstLine="709"/>
      </w:pPr>
      <w:r w:rsidRPr="00F41B1D">
        <w:t>В цитозоле печени человека ленватиниб не ингибировал активность альдегидоксидазы.</w:t>
      </w:r>
    </w:p>
    <w:p w14:paraId="2CCF51A2" w14:textId="77777777" w:rsidR="00200EBA" w:rsidRDefault="00200EBA" w:rsidP="00200EBA">
      <w:pPr>
        <w:ind w:firstLine="709"/>
      </w:pPr>
      <w:r w:rsidRPr="00F41B1D">
        <w:t xml:space="preserve">У пациентов средний </w:t>
      </w:r>
      <w:bookmarkStart w:id="182" w:name="_Hlk119278173"/>
      <w:r w:rsidRPr="00F41B1D">
        <w:t>кажущийся объем распределения (Vz</w:t>
      </w:r>
      <w:r>
        <w:t>/</w:t>
      </w:r>
      <w:r w:rsidRPr="00F41B1D">
        <w:t xml:space="preserve">F) </w:t>
      </w:r>
      <w:bookmarkEnd w:id="182"/>
      <w:r w:rsidRPr="00F41B1D">
        <w:t xml:space="preserve">первой дозы варьировался от 50,5 до 92 л и в целом был постоянным для групп доз от 3,2 мг до 32 мг. </w:t>
      </w:r>
    </w:p>
    <w:p w14:paraId="287B77AA" w14:textId="4F02FE77" w:rsidR="00200EBA" w:rsidRPr="009B44C5" w:rsidRDefault="00200EBA" w:rsidP="00200EBA">
      <w:pPr>
        <w:ind w:firstLine="709"/>
        <w:rPr>
          <w:b/>
          <w:bCs/>
        </w:rPr>
      </w:pPr>
      <w:r w:rsidRPr="00F41B1D">
        <w:t xml:space="preserve">Аналогичный </w:t>
      </w:r>
      <w:bookmarkStart w:id="183" w:name="_Hlk119278199"/>
      <w:r w:rsidRPr="00F41B1D">
        <w:t xml:space="preserve">средний кажущийся объем распределения в </w:t>
      </w:r>
      <w:r w:rsidR="00012B14">
        <w:t>равновесном</w:t>
      </w:r>
      <w:r w:rsidR="00012B14" w:rsidRPr="00F41B1D">
        <w:t xml:space="preserve"> </w:t>
      </w:r>
      <w:r w:rsidRPr="00F41B1D">
        <w:t xml:space="preserve">состоянии (Vz / Fss) </w:t>
      </w:r>
      <w:bookmarkEnd w:id="183"/>
      <w:r w:rsidRPr="00F41B1D">
        <w:t>также в целом был постоянным и составлял от 43,2 л до 121 л</w:t>
      </w:r>
      <w:r w:rsidRPr="009B44C5">
        <w:t xml:space="preserve"> </w:t>
      </w:r>
      <w:r>
        <w:fldChar w:fldCharType="begin"/>
      </w:r>
      <w:r>
        <w:instrText xml:space="preserve"> ADDIN ZOTERO_ITEM CSL_CITATION {"citationID":"bDY0ofWZ","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rsidRPr="009B44C5">
        <w:t>.</w:t>
      </w:r>
    </w:p>
    <w:p w14:paraId="23AA76FF" w14:textId="77777777" w:rsidR="00200EBA" w:rsidRDefault="00200EBA" w:rsidP="00200EBA">
      <w:pPr>
        <w:pStyle w:val="3"/>
        <w:spacing w:after="240"/>
        <w:rPr>
          <w:rFonts w:ascii="Times New Roman" w:hAnsi="Times New Roman"/>
          <w:bCs w:val="0"/>
          <w:szCs w:val="24"/>
        </w:rPr>
      </w:pPr>
      <w:bookmarkStart w:id="184" w:name="_Toc126059746"/>
      <w:r w:rsidRPr="00095D49">
        <w:rPr>
          <w:rFonts w:ascii="Times New Roman" w:hAnsi="Times New Roman"/>
          <w:bCs w:val="0"/>
          <w:szCs w:val="24"/>
        </w:rPr>
        <w:t>4</w:t>
      </w:r>
      <w:r w:rsidRPr="009D7041">
        <w:rPr>
          <w:rFonts w:ascii="Times New Roman" w:hAnsi="Times New Roman"/>
          <w:bCs w:val="0"/>
          <w:szCs w:val="24"/>
        </w:rPr>
        <w:t>.</w:t>
      </w:r>
      <w:r>
        <w:rPr>
          <w:rFonts w:ascii="Times New Roman" w:hAnsi="Times New Roman"/>
          <w:bCs w:val="0"/>
          <w:szCs w:val="24"/>
        </w:rPr>
        <w:t>1.3</w:t>
      </w:r>
      <w:r w:rsidRPr="009D7041">
        <w:rPr>
          <w:rFonts w:ascii="Times New Roman" w:hAnsi="Times New Roman"/>
          <w:bCs w:val="0"/>
          <w:szCs w:val="24"/>
        </w:rPr>
        <w:t>. Метаболизм</w:t>
      </w:r>
      <w:bookmarkEnd w:id="180"/>
      <w:bookmarkEnd w:id="184"/>
    </w:p>
    <w:p w14:paraId="5DA3DDFD" w14:textId="7B0811B7" w:rsidR="00200EBA" w:rsidRDefault="00200EBA" w:rsidP="00200EBA">
      <w:pPr>
        <w:ind w:firstLine="709"/>
      </w:pPr>
      <w:r w:rsidRPr="000F12F5">
        <w:rPr>
          <w:i/>
          <w:iCs/>
        </w:rPr>
        <w:t>In vitro</w:t>
      </w:r>
      <w:r>
        <w:t xml:space="preserve"> было продемонстрировано, что цитохром Р450 3А4 является преобладающей (&gt;80%) изоформой, участвующей в Р450-опосредованнм метаболизм</w:t>
      </w:r>
      <w:r w:rsidR="00012B14">
        <w:t>е</w:t>
      </w:r>
      <w:r>
        <w:t xml:space="preserve"> ленватиниба. Однако данные </w:t>
      </w:r>
      <w:r w:rsidRPr="002801F9">
        <w:rPr>
          <w:i/>
          <w:iCs/>
        </w:rPr>
        <w:t>in vivo</w:t>
      </w:r>
      <w:r>
        <w:t xml:space="preserve"> показали, что не-P450-опосредованные пути способствовали значительной части общего метаболизма ленватиниба. В исследованиях </w:t>
      </w:r>
      <w:r w:rsidRPr="002801F9">
        <w:rPr>
          <w:i/>
          <w:iCs/>
        </w:rPr>
        <w:t>in vivo</w:t>
      </w:r>
      <w:r>
        <w:rPr>
          <w:i/>
          <w:iCs/>
        </w:rPr>
        <w:t xml:space="preserve"> </w:t>
      </w:r>
      <w:r w:rsidR="006C4EB9">
        <w:t>устанволено</w:t>
      </w:r>
      <w:r>
        <w:rPr>
          <w:i/>
          <w:iCs/>
        </w:rPr>
        <w:t xml:space="preserve">, </w:t>
      </w:r>
      <w:r w:rsidRPr="006C4B5A">
        <w:t xml:space="preserve">что </w:t>
      </w:r>
      <w:r>
        <w:t xml:space="preserve">индукторы и ингибиторы CYP 3A4 оказывали минимальное влияние на экспозицию ленватиниба. </w:t>
      </w:r>
    </w:p>
    <w:p w14:paraId="72882C71" w14:textId="710F1139" w:rsidR="00200EBA" w:rsidRPr="00FD32A7" w:rsidRDefault="00200EBA" w:rsidP="00200EBA">
      <w:pPr>
        <w:ind w:firstLine="709"/>
      </w:pPr>
      <w:bookmarkStart w:id="185" w:name="_Toc52190580"/>
      <w:r w:rsidRPr="00FD32A7">
        <w:t>В микросомах клеток печени человека была обнаружена деметилированная форма ленватиниба (M2), которая представляет собой основной метаболит препарата.</w:t>
      </w:r>
      <w:r>
        <w:t xml:space="preserve"> </w:t>
      </w:r>
      <w:r w:rsidRPr="00FD32A7">
        <w:lastRenderedPageBreak/>
        <w:t xml:space="preserve">Метаболиты M2’ и </w:t>
      </w:r>
      <w:r w:rsidR="006C4EB9" w:rsidRPr="00FD32A7">
        <w:t>М</w:t>
      </w:r>
      <w:r w:rsidR="006C4EB9">
        <w:t>3</w:t>
      </w:r>
      <w:r w:rsidR="006C4EB9" w:rsidRPr="00FD32A7">
        <w:t xml:space="preserve">’ </w:t>
      </w:r>
      <w:r w:rsidRPr="00FD32A7">
        <w:t>(обнаруженные в каловых массах человека) образуются из M2 и ленватиниба</w:t>
      </w:r>
      <w:r>
        <w:t xml:space="preserve"> </w:t>
      </w:r>
      <w:r w:rsidRPr="00FD32A7">
        <w:t>при участии альдегидоксидазы.</w:t>
      </w:r>
    </w:p>
    <w:p w14:paraId="6D1DDCB7" w14:textId="604AC62E" w:rsidR="00200EBA" w:rsidRPr="00FD32A7" w:rsidRDefault="00200EBA" w:rsidP="00200EBA">
      <w:pPr>
        <w:ind w:firstLine="709"/>
      </w:pPr>
      <w:r w:rsidRPr="00FD32A7">
        <w:t xml:space="preserve">По данным радиохроматографического исследования образцов плазмы крови, собранных за период до 24 часов после приема ленватиниба, неизмененный ленватиниб генерировал 97% радиоактивности, тогда как метаболит M2 </w:t>
      </w:r>
      <w:r w:rsidR="00A04906" w:rsidRPr="00A04906">
        <w:t>‒</w:t>
      </w:r>
      <w:r w:rsidRPr="00FD32A7">
        <w:t xml:space="preserve"> лишь 2,5%. Анализ AUC</w:t>
      </w:r>
      <w:r w:rsidRPr="005E16FD">
        <w:rPr>
          <w:vertAlign w:val="subscript"/>
        </w:rPr>
        <w:t>0</w:t>
      </w:r>
      <w:r w:rsidR="00D04754" w:rsidRPr="00106884">
        <w:rPr>
          <w:vertAlign w:val="subscript"/>
        </w:rPr>
        <w:t>-∞</w:t>
      </w:r>
      <w:r w:rsidRPr="00FD32A7">
        <w:t xml:space="preserve"> показал, что радиоактивность ленватиниба составляла 60 и 64% от общей радиоактивности плазмы и цельной крови, соответственно.</w:t>
      </w:r>
    </w:p>
    <w:p w14:paraId="2DA94773" w14:textId="48968AB9" w:rsidR="00200EBA" w:rsidRPr="00FD32A7" w:rsidRDefault="00200EBA" w:rsidP="00200EBA">
      <w:pPr>
        <w:ind w:firstLine="709"/>
      </w:pPr>
      <w:r w:rsidRPr="00FD32A7">
        <w:t>Исследования баланса массы и экскреции ленватиниба показали, что препарат подвергается активному метаболизму в организме человека. Основные установленные пути метаболизма препарата у человека включают: окисление, опосредуемое альдегидоксидазой, деметилирование при участии изофермента С</w:t>
      </w:r>
      <w:r w:rsidR="001276D0">
        <w:rPr>
          <w:lang w:val="en-US"/>
        </w:rPr>
        <w:t>YP</w:t>
      </w:r>
      <w:r w:rsidR="001276D0" w:rsidRPr="001276D0">
        <w:t>3</w:t>
      </w:r>
      <w:r w:rsidRPr="00FD32A7">
        <w:t>А4, конъюгацию глутатион</w:t>
      </w:r>
      <w:r>
        <w:t>а</w:t>
      </w:r>
      <w:r w:rsidRPr="00FD32A7">
        <w:t xml:space="preserve"> с удалением О-арильной группы (хлорфенильного остатка) и комбинации</w:t>
      </w:r>
      <w:r>
        <w:t xml:space="preserve"> </w:t>
      </w:r>
      <w:r w:rsidRPr="00FD32A7">
        <w:t xml:space="preserve">этих механизмов с дальнейшей биотрансформацией (включая глюкуронирование, гидролиз глутатионовой группы, разрушение цистеинового остатка, а также внутримолекулярную перегруппировку конъюгатов цистеинилглицина и цистеина с последующей димеризацией). Данные пути метаболизма </w:t>
      </w:r>
      <w:r w:rsidRPr="007703D3">
        <w:rPr>
          <w:i/>
          <w:iCs/>
        </w:rPr>
        <w:t>і</w:t>
      </w:r>
      <w:r w:rsidRPr="007703D3">
        <w:rPr>
          <w:i/>
          <w:iCs/>
          <w:lang w:val="en-US"/>
        </w:rPr>
        <w:t>n</w:t>
      </w:r>
      <w:r w:rsidRPr="007703D3">
        <w:rPr>
          <w:i/>
          <w:iCs/>
        </w:rPr>
        <w:t xml:space="preserve"> vivo</w:t>
      </w:r>
      <w:r w:rsidRPr="00FD32A7">
        <w:t xml:space="preserve"> согласуются с результатами исследований </w:t>
      </w:r>
      <w:r w:rsidRPr="007703D3">
        <w:rPr>
          <w:i/>
          <w:iCs/>
        </w:rPr>
        <w:t>in vitro</w:t>
      </w:r>
      <w:r w:rsidRPr="00FD32A7">
        <w:t xml:space="preserve"> с использованием биоматериалов человека</w:t>
      </w:r>
      <w:r w:rsidRPr="00CC00EF">
        <w:t xml:space="preserve"> </w:t>
      </w:r>
      <w:r>
        <w:fldChar w:fldCharType="begin"/>
      </w:r>
      <w:r>
        <w:instrText xml:space="preserve"> ADDIN ZOTERO_ITEM CSL_CITATION {"citationID":"N1XMX9A7","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rsidRPr="00FD32A7">
        <w:t>.</w:t>
      </w:r>
    </w:p>
    <w:p w14:paraId="5226E111" w14:textId="77777777" w:rsidR="00200EBA" w:rsidRDefault="00200EBA" w:rsidP="00200EBA">
      <w:pPr>
        <w:pStyle w:val="3"/>
        <w:spacing w:after="240"/>
        <w:rPr>
          <w:rFonts w:ascii="Times New Roman" w:hAnsi="Times New Roman"/>
          <w:bCs w:val="0"/>
          <w:szCs w:val="24"/>
        </w:rPr>
      </w:pPr>
      <w:bookmarkStart w:id="186" w:name="_Toc126059747"/>
      <w:r>
        <w:rPr>
          <w:rFonts w:ascii="Times New Roman" w:hAnsi="Times New Roman"/>
          <w:bCs w:val="0"/>
          <w:szCs w:val="24"/>
        </w:rPr>
        <w:t>4</w:t>
      </w:r>
      <w:r w:rsidRPr="009505C5">
        <w:rPr>
          <w:rFonts w:ascii="Times New Roman" w:hAnsi="Times New Roman"/>
          <w:bCs w:val="0"/>
          <w:szCs w:val="24"/>
        </w:rPr>
        <w:t>.</w:t>
      </w:r>
      <w:r>
        <w:rPr>
          <w:rFonts w:ascii="Times New Roman" w:hAnsi="Times New Roman"/>
          <w:bCs w:val="0"/>
          <w:szCs w:val="24"/>
        </w:rPr>
        <w:t>1.4</w:t>
      </w:r>
      <w:r w:rsidRPr="009505C5">
        <w:rPr>
          <w:rFonts w:ascii="Times New Roman" w:hAnsi="Times New Roman"/>
          <w:bCs w:val="0"/>
          <w:szCs w:val="24"/>
        </w:rPr>
        <w:t>. Выведение</w:t>
      </w:r>
      <w:bookmarkEnd w:id="185"/>
      <w:bookmarkEnd w:id="186"/>
    </w:p>
    <w:p w14:paraId="38951E4C" w14:textId="77777777" w:rsidR="00200EBA" w:rsidRDefault="00200EBA" w:rsidP="00200EBA">
      <w:pPr>
        <w:ind w:firstLine="709"/>
      </w:pPr>
      <w:r>
        <w:t xml:space="preserve">После достижения </w:t>
      </w:r>
      <w:r>
        <w:rPr>
          <w:lang w:val="en-US"/>
        </w:rPr>
        <w:t>C</w:t>
      </w:r>
      <w:r w:rsidRPr="007E6DF5">
        <w:rPr>
          <w:vertAlign w:val="subscript"/>
        </w:rPr>
        <w:t>max</w:t>
      </w:r>
      <w:r>
        <w:t>, концентрация ленватиниба в плазме крови снижается биэкспоненциально. Период полувыведения ленватиниба в фазе элиминации составляет примерно 28 часов.</w:t>
      </w:r>
    </w:p>
    <w:p w14:paraId="4BB80A46" w14:textId="4CA26AC4" w:rsidR="00200EBA" w:rsidRPr="00CC00EF" w:rsidRDefault="00200EBA" w:rsidP="00200EBA">
      <w:pPr>
        <w:ind w:firstLine="709"/>
      </w:pPr>
      <w:r>
        <w:t xml:space="preserve">После введения 6 пациентам с солидными опухолями радиоактивно-меченного ленватиниба, приблизительно 2/3 от введенной дозы выводилось через кишечник и 1/4 </w:t>
      </w:r>
      <w:r w:rsidR="00700832" w:rsidRPr="00700832">
        <w:t>‒</w:t>
      </w:r>
      <w:r>
        <w:t xml:space="preserve"> через почки. Преобладающим метаболитом в экскретах являлся метаболит M2 (5% от дозы), вторым по значимости являлся ленватиниб (2,5%)</w:t>
      </w:r>
      <w:r w:rsidRPr="00FC718F">
        <w:t xml:space="preserve"> </w:t>
      </w:r>
      <w:r>
        <w:fldChar w:fldCharType="begin"/>
      </w:r>
      <w:r>
        <w:instrText xml:space="preserve"> ADDIN ZOTERO_ITEM CSL_CITATION {"citationID":"zWmoQTIF","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t>.</w:t>
      </w:r>
    </w:p>
    <w:p w14:paraId="6E6EEFE6" w14:textId="77777777" w:rsidR="00200EBA" w:rsidRDefault="00200EBA" w:rsidP="00200EBA">
      <w:pPr>
        <w:pStyle w:val="3"/>
        <w:spacing w:after="240"/>
        <w:rPr>
          <w:rFonts w:ascii="Times New Roman" w:hAnsi="Times New Roman"/>
          <w:bCs w:val="0"/>
          <w:szCs w:val="24"/>
        </w:rPr>
      </w:pPr>
      <w:bookmarkStart w:id="187" w:name="_Toc83655951"/>
      <w:bookmarkStart w:id="188" w:name="_Toc126059748"/>
      <w:bookmarkEnd w:id="176"/>
      <w:r>
        <w:rPr>
          <w:rFonts w:ascii="Times New Roman" w:hAnsi="Times New Roman"/>
          <w:bCs w:val="0"/>
          <w:szCs w:val="24"/>
        </w:rPr>
        <w:t>4.1.</w:t>
      </w:r>
      <w:r w:rsidRPr="00E75618">
        <w:rPr>
          <w:rFonts w:ascii="Times New Roman" w:hAnsi="Times New Roman"/>
          <w:bCs w:val="0"/>
          <w:szCs w:val="24"/>
        </w:rPr>
        <w:t>5. Линейность фармакокинетики</w:t>
      </w:r>
      <w:bookmarkEnd w:id="187"/>
      <w:bookmarkEnd w:id="188"/>
    </w:p>
    <w:p w14:paraId="30F64DE8" w14:textId="77777777" w:rsidR="00200EBA" w:rsidRPr="00FC718F" w:rsidRDefault="00200EBA" w:rsidP="00200EBA">
      <w:pPr>
        <w:ind w:firstLine="709"/>
      </w:pPr>
      <w:bookmarkStart w:id="189" w:name="_Toc52190581"/>
      <w:r w:rsidRPr="00FC718F">
        <w:t>У пациентов с солидными опухолями, получавших однократные и многократные дозы ленватиниба один раз в сутки, показатели системной экспозиции препарата (</w:t>
      </w:r>
      <w:r w:rsidRPr="006D14BE">
        <w:t>C</w:t>
      </w:r>
      <w:r w:rsidRPr="006D14BE">
        <w:rPr>
          <w:vertAlign w:val="subscript"/>
        </w:rPr>
        <w:t>max</w:t>
      </w:r>
      <w:r w:rsidRPr="006D14BE">
        <w:t xml:space="preserve"> и AUC</w:t>
      </w:r>
      <w:r w:rsidRPr="00FC718F">
        <w:t>) возрастали прямо пропорционально повышению его дозы от 3,2 до 32 мг один раз в сутки.</w:t>
      </w:r>
    </w:p>
    <w:p w14:paraId="44B4B879" w14:textId="4BA00D22" w:rsidR="00200EBA" w:rsidRPr="006A4F12" w:rsidRDefault="00200EBA" w:rsidP="006A4F12">
      <w:pPr>
        <w:ind w:firstLine="709"/>
      </w:pPr>
      <w:r w:rsidRPr="00FC718F">
        <w:t xml:space="preserve">Ленватиниб продемонстрировал минимальную способность к </w:t>
      </w:r>
      <w:r>
        <w:t>кумуляции</w:t>
      </w:r>
      <w:r w:rsidRPr="00FC718F">
        <w:t xml:space="preserve"> в организме в равновесном состоянии. В указанном диапазоне доз </w:t>
      </w:r>
      <w:r>
        <w:t xml:space="preserve">средние </w:t>
      </w:r>
      <w:bookmarkStart w:id="190" w:name="_Hlk118205322"/>
      <w:r>
        <w:t>значения</w:t>
      </w:r>
      <w:r w:rsidRPr="00FC718F">
        <w:t xml:space="preserve"> индекса накопления (</w:t>
      </w:r>
      <w:r w:rsidRPr="003C779E">
        <w:t>Rac</w:t>
      </w:r>
      <w:r w:rsidRPr="00FC718F">
        <w:t>)</w:t>
      </w:r>
      <w:bookmarkEnd w:id="190"/>
      <w:r w:rsidRPr="00FC718F">
        <w:t xml:space="preserve"> </w:t>
      </w:r>
      <w:r w:rsidR="00B61BB9" w:rsidRPr="00FC718F">
        <w:t>варьирова</w:t>
      </w:r>
      <w:r w:rsidR="00B61BB9">
        <w:t>или</w:t>
      </w:r>
      <w:r w:rsidR="00B61BB9" w:rsidRPr="00FC718F">
        <w:t xml:space="preserve"> </w:t>
      </w:r>
      <w:r w:rsidRPr="00FC718F">
        <w:t>от 0,96 (20 мг) до 1,54 (6,4 мг). У пациентов с ГЦР с высоким баллом по шкале Чайлд</w:t>
      </w:r>
      <w:r w:rsidR="00307E89" w:rsidRPr="00307E89">
        <w:t>‒</w:t>
      </w:r>
      <w:r w:rsidRPr="00FC718F">
        <w:t xml:space="preserve">Пью (7-8), получавших ленватиниб в дозе 8 мг, </w:t>
      </w:r>
      <w:r>
        <w:t xml:space="preserve">средние значения </w:t>
      </w:r>
      <w:r w:rsidRPr="00FC718F">
        <w:t xml:space="preserve"> индекса накопления</w:t>
      </w:r>
      <w:r>
        <w:t xml:space="preserve"> составили</w:t>
      </w:r>
      <w:r w:rsidRPr="00FC718F">
        <w:t xml:space="preserve"> 1,49</w:t>
      </w:r>
      <w:r>
        <w:t xml:space="preserve"> </w:t>
      </w:r>
      <w:r>
        <w:fldChar w:fldCharType="begin"/>
      </w:r>
      <w:r>
        <w:instrText xml:space="preserve"> ADDIN ZOTERO_ITEM CSL_CITATION {"citationID":"o7eBAllD","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t>.</w:t>
      </w:r>
    </w:p>
    <w:p w14:paraId="6415D3CB" w14:textId="77777777" w:rsidR="00200EBA" w:rsidRPr="00E75618" w:rsidRDefault="00200EBA" w:rsidP="00200EBA">
      <w:pPr>
        <w:pStyle w:val="3"/>
        <w:spacing w:after="240"/>
        <w:rPr>
          <w:rFonts w:ascii="Times New Roman" w:hAnsi="Times New Roman"/>
          <w:bCs w:val="0"/>
          <w:szCs w:val="24"/>
        </w:rPr>
      </w:pPr>
      <w:bookmarkStart w:id="191" w:name="_Toc126059749"/>
      <w:r w:rsidRPr="00E75618">
        <w:rPr>
          <w:rFonts w:ascii="Times New Roman" w:hAnsi="Times New Roman"/>
          <w:bCs w:val="0"/>
          <w:szCs w:val="24"/>
        </w:rPr>
        <w:t>4.</w:t>
      </w:r>
      <w:r>
        <w:rPr>
          <w:rFonts w:ascii="Times New Roman" w:hAnsi="Times New Roman"/>
          <w:bCs w:val="0"/>
          <w:szCs w:val="24"/>
        </w:rPr>
        <w:t>1.6</w:t>
      </w:r>
      <w:r w:rsidRPr="00E75618">
        <w:rPr>
          <w:rFonts w:ascii="Times New Roman" w:hAnsi="Times New Roman"/>
          <w:bCs w:val="0"/>
          <w:szCs w:val="24"/>
        </w:rPr>
        <w:t>. Фармакокинетика у особых групп пациентов</w:t>
      </w:r>
      <w:bookmarkEnd w:id="189"/>
      <w:bookmarkEnd w:id="191"/>
    </w:p>
    <w:p w14:paraId="346B0AC8" w14:textId="77777777" w:rsidR="00200EBA" w:rsidRPr="00E75618" w:rsidRDefault="00200EBA" w:rsidP="00200EBA">
      <w:pPr>
        <w:pStyle w:val="4"/>
        <w:spacing w:after="240"/>
        <w:rPr>
          <w:rFonts w:ascii="Times New Roman" w:hAnsi="Times New Roman"/>
          <w:color w:val="000000" w:themeColor="text1"/>
          <w:sz w:val="24"/>
          <w:szCs w:val="24"/>
        </w:rPr>
      </w:pPr>
      <w:bookmarkStart w:id="192" w:name="_Toc52190582"/>
      <w:bookmarkStart w:id="193" w:name="_Toc126059750"/>
      <w:r w:rsidRPr="00E75618">
        <w:rPr>
          <w:rFonts w:ascii="Times New Roman" w:hAnsi="Times New Roman"/>
          <w:color w:val="000000" w:themeColor="text1"/>
          <w:sz w:val="24"/>
          <w:szCs w:val="24"/>
        </w:rPr>
        <w:t>4.</w:t>
      </w:r>
      <w:r>
        <w:rPr>
          <w:rFonts w:ascii="Times New Roman" w:hAnsi="Times New Roman"/>
          <w:color w:val="000000" w:themeColor="text1"/>
          <w:sz w:val="24"/>
          <w:szCs w:val="24"/>
        </w:rPr>
        <w:t>1.6</w:t>
      </w:r>
      <w:r w:rsidRPr="00E75618">
        <w:rPr>
          <w:rFonts w:ascii="Times New Roman" w:hAnsi="Times New Roman"/>
          <w:color w:val="000000" w:themeColor="text1"/>
          <w:sz w:val="24"/>
          <w:szCs w:val="24"/>
        </w:rPr>
        <w:t>.1. В</w:t>
      </w:r>
      <w:r>
        <w:rPr>
          <w:rFonts w:ascii="Times New Roman" w:hAnsi="Times New Roman"/>
          <w:color w:val="000000" w:themeColor="text1"/>
          <w:sz w:val="24"/>
          <w:szCs w:val="24"/>
        </w:rPr>
        <w:t>лияние в</w:t>
      </w:r>
      <w:r w:rsidRPr="00E75618">
        <w:rPr>
          <w:rFonts w:ascii="Times New Roman" w:hAnsi="Times New Roman"/>
          <w:color w:val="000000" w:themeColor="text1"/>
          <w:sz w:val="24"/>
          <w:szCs w:val="24"/>
        </w:rPr>
        <w:t>озраст</w:t>
      </w:r>
      <w:r>
        <w:rPr>
          <w:rFonts w:ascii="Times New Roman" w:hAnsi="Times New Roman"/>
          <w:color w:val="000000" w:themeColor="text1"/>
          <w:sz w:val="24"/>
          <w:szCs w:val="24"/>
        </w:rPr>
        <w:t>а</w:t>
      </w:r>
      <w:r w:rsidRPr="00E75618">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массы тела, </w:t>
      </w:r>
      <w:r w:rsidRPr="00E75618">
        <w:rPr>
          <w:rFonts w:ascii="Times New Roman" w:hAnsi="Times New Roman"/>
          <w:color w:val="000000" w:themeColor="text1"/>
          <w:sz w:val="24"/>
          <w:szCs w:val="24"/>
        </w:rPr>
        <w:t>пол</w:t>
      </w:r>
      <w:r>
        <w:rPr>
          <w:rFonts w:ascii="Times New Roman" w:hAnsi="Times New Roman"/>
          <w:color w:val="000000" w:themeColor="text1"/>
          <w:sz w:val="24"/>
          <w:szCs w:val="24"/>
        </w:rPr>
        <w:t>а</w:t>
      </w:r>
      <w:r w:rsidRPr="00E75618">
        <w:rPr>
          <w:rFonts w:ascii="Times New Roman" w:hAnsi="Times New Roman"/>
          <w:color w:val="000000" w:themeColor="text1"/>
          <w:sz w:val="24"/>
          <w:szCs w:val="24"/>
        </w:rPr>
        <w:t xml:space="preserve"> и рас</w:t>
      </w:r>
      <w:bookmarkEnd w:id="192"/>
      <w:r>
        <w:rPr>
          <w:rFonts w:ascii="Times New Roman" w:hAnsi="Times New Roman"/>
          <w:color w:val="000000" w:themeColor="text1"/>
          <w:sz w:val="24"/>
          <w:szCs w:val="24"/>
        </w:rPr>
        <w:t>ы</w:t>
      </w:r>
      <w:bookmarkEnd w:id="193"/>
    </w:p>
    <w:p w14:paraId="0989740D" w14:textId="77777777" w:rsidR="00200EBA" w:rsidRDefault="00200EBA" w:rsidP="00200EBA">
      <w:pPr>
        <w:pStyle w:val="affb"/>
        <w:spacing w:line="240" w:lineRule="auto"/>
        <w:rPr>
          <w:rStyle w:val="ac"/>
        </w:rPr>
      </w:pPr>
      <w:bookmarkStart w:id="194" w:name="_Toc52190583"/>
      <w:r w:rsidRPr="00282493">
        <w:rPr>
          <w:rStyle w:val="ac"/>
        </w:rPr>
        <w:t xml:space="preserve">Влияние пола </w:t>
      </w:r>
    </w:p>
    <w:p w14:paraId="7935BE95" w14:textId="77777777" w:rsidR="00200EBA" w:rsidRPr="00E17A0A" w:rsidRDefault="00200EBA" w:rsidP="001276D0">
      <w:pPr>
        <w:ind w:firstLine="709"/>
        <w:rPr>
          <w:rStyle w:val="ac"/>
          <w:b w:val="0"/>
          <w:bCs w:val="0"/>
        </w:rPr>
      </w:pPr>
      <w:r w:rsidRPr="00E17A0A">
        <w:rPr>
          <w:rStyle w:val="ac"/>
          <w:b w:val="0"/>
          <w:bCs w:val="0"/>
        </w:rPr>
        <w:t>По результатам популяционного фармакокинетического анализа у пациентов, получавших ленватиниб в дозах до 24 мг один раз в сутки, возраст, пол, масса тела не оказали значительного влияния на клиренс ленватиниба</w:t>
      </w:r>
      <w:r>
        <w:rPr>
          <w:rStyle w:val="ac"/>
          <w:b w:val="0"/>
          <w:bCs w:val="0"/>
        </w:rPr>
        <w:t xml:space="preserve"> </w:t>
      </w:r>
      <w:r>
        <w:fldChar w:fldCharType="begin"/>
      </w:r>
      <w:r>
        <w:instrText xml:space="preserve"> ADDIN ZOTERO_ITEM CSL_CITATION {"citationID":"arSxh8Ur","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t>.</w:t>
      </w:r>
    </w:p>
    <w:p w14:paraId="1DDD4C3F" w14:textId="77777777" w:rsidR="00200EBA" w:rsidRDefault="00200EBA" w:rsidP="00200EBA">
      <w:pPr>
        <w:pStyle w:val="affb"/>
        <w:spacing w:line="240" w:lineRule="auto"/>
        <w:rPr>
          <w:rStyle w:val="ac"/>
        </w:rPr>
      </w:pPr>
      <w:r w:rsidRPr="00470A4F">
        <w:rPr>
          <w:rStyle w:val="ac"/>
        </w:rPr>
        <w:lastRenderedPageBreak/>
        <w:t xml:space="preserve">Влияние расы </w:t>
      </w:r>
    </w:p>
    <w:p w14:paraId="4709570A" w14:textId="31BC60E7" w:rsidR="00200EBA" w:rsidRPr="00B0304F" w:rsidRDefault="00200EBA" w:rsidP="001276D0">
      <w:pPr>
        <w:ind w:firstLine="709"/>
        <w:rPr>
          <w:rStyle w:val="ac"/>
          <w:b w:val="0"/>
          <w:bCs w:val="0"/>
        </w:rPr>
      </w:pPr>
      <w:r w:rsidRPr="00B0304F">
        <w:rPr>
          <w:rStyle w:val="ac"/>
          <w:b w:val="0"/>
          <w:bCs w:val="0"/>
        </w:rPr>
        <w:t>По результатам популяционного фармакокинетического анализа у пациентов, получавших ленватиниб в дозах до 24 мг один раз в сутки, расовая принадлежность (японцы по сравнению с другими, европеоиды по сравнению с другими) не оказали значительного влияни</w:t>
      </w:r>
      <w:r w:rsidR="006A4F12">
        <w:rPr>
          <w:rStyle w:val="ac"/>
          <w:b w:val="0"/>
          <w:bCs w:val="0"/>
        </w:rPr>
        <w:t>я на клиренс ленватиниба [2–5].</w:t>
      </w:r>
    </w:p>
    <w:p w14:paraId="4C5CEB08" w14:textId="77777777" w:rsidR="00200EBA" w:rsidRDefault="00200EBA" w:rsidP="00200EBA">
      <w:pPr>
        <w:pStyle w:val="4"/>
        <w:spacing w:after="240"/>
        <w:rPr>
          <w:rFonts w:ascii="Times New Roman" w:hAnsi="Times New Roman"/>
          <w:color w:val="000000" w:themeColor="text1"/>
          <w:sz w:val="24"/>
          <w:szCs w:val="24"/>
        </w:rPr>
      </w:pPr>
      <w:bookmarkStart w:id="195" w:name="_Toc126059751"/>
      <w:r w:rsidRPr="00F42555">
        <w:rPr>
          <w:rFonts w:ascii="Times New Roman" w:hAnsi="Times New Roman"/>
          <w:color w:val="000000" w:themeColor="text1"/>
          <w:sz w:val="24"/>
          <w:szCs w:val="24"/>
        </w:rPr>
        <w:t>4.</w:t>
      </w:r>
      <w:r>
        <w:rPr>
          <w:rFonts w:ascii="Times New Roman" w:hAnsi="Times New Roman"/>
          <w:color w:val="000000" w:themeColor="text1"/>
          <w:sz w:val="24"/>
          <w:szCs w:val="24"/>
        </w:rPr>
        <w:t>1.6</w:t>
      </w:r>
      <w:r w:rsidRPr="00F42555">
        <w:rPr>
          <w:rFonts w:ascii="Times New Roman" w:hAnsi="Times New Roman"/>
          <w:color w:val="000000" w:themeColor="text1"/>
          <w:sz w:val="24"/>
          <w:szCs w:val="24"/>
        </w:rPr>
        <w:t>.2. Почечная недостаточность</w:t>
      </w:r>
      <w:bookmarkEnd w:id="194"/>
      <w:bookmarkEnd w:id="195"/>
    </w:p>
    <w:p w14:paraId="23B167ED" w14:textId="5AA55297" w:rsidR="00200EBA" w:rsidRDefault="00200EBA" w:rsidP="00200EBA">
      <w:pPr>
        <w:ind w:firstLine="709"/>
      </w:pPr>
      <w:r>
        <w:t>Фармакокинетика ленватиниба изучалась у 6 пациентов с легкой, средней и тяжелой степенью почечной недостаточности, которые получали препарат в однократн</w:t>
      </w:r>
      <w:r w:rsidR="000638C1">
        <w:t>ы</w:t>
      </w:r>
      <w:r>
        <w:t>х дозах по 24 мг. Группа сравнения включала 8 здоровых добровольцев со сходными демографическими показателями. Исследования ленватиниба у пациентов с хроническими заболеваниями почек в терминальной стадии не проводились.</w:t>
      </w:r>
    </w:p>
    <w:p w14:paraId="67ECB6A7" w14:textId="7C0EE9BD" w:rsidR="00200EBA" w:rsidRDefault="00200EBA" w:rsidP="00200EBA">
      <w:pPr>
        <w:ind w:firstLine="709"/>
      </w:pPr>
      <w:r>
        <w:t xml:space="preserve">Уровень экспозиции ленватиниба на основе показателя </w:t>
      </w:r>
      <w:r w:rsidRPr="004B12A1">
        <w:t>AUC</w:t>
      </w:r>
      <w:r>
        <w:t xml:space="preserve"> </w:t>
      </w:r>
      <w:r w:rsidRPr="004B12A1">
        <w:rPr>
          <w:vertAlign w:val="subscript"/>
        </w:rPr>
        <w:t>0-inf</w:t>
      </w:r>
      <w:r>
        <w:t xml:space="preserve"> для пациентов с легкой, средней или тяжелой степенью почечной недостаточности составил 101%, 90% и 122%, соответственно, по сравнению с пациентами с нормальной функцией почек.</w:t>
      </w:r>
    </w:p>
    <w:p w14:paraId="3F0A93FD" w14:textId="03E8E92B" w:rsidR="00200EBA" w:rsidRDefault="00200EBA" w:rsidP="006A4F12">
      <w:pPr>
        <w:ind w:firstLine="709"/>
      </w:pPr>
      <w:r>
        <w:t xml:space="preserve">Было установлено, что связывание с белками плазмы у пациентов с почечной недостаточностью и здоровых добровольцев были сходными, зависимости от концентрации не наблюдалось </w:t>
      </w:r>
      <w:r>
        <w:fldChar w:fldCharType="begin"/>
      </w:r>
      <w:r>
        <w:instrText xml:space="preserve"> ADDIN ZOTERO_ITEM CSL_CITATION {"citationID":"kOqrJziw","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t>.</w:t>
      </w:r>
    </w:p>
    <w:p w14:paraId="13DC36E4" w14:textId="77777777" w:rsidR="00200EBA" w:rsidRDefault="00200EBA" w:rsidP="00200EBA">
      <w:pPr>
        <w:pStyle w:val="4"/>
        <w:spacing w:before="120" w:after="120"/>
        <w:rPr>
          <w:rFonts w:ascii="Times New Roman" w:hAnsi="Times New Roman"/>
          <w:color w:val="000000" w:themeColor="text1"/>
          <w:sz w:val="24"/>
          <w:szCs w:val="24"/>
        </w:rPr>
      </w:pPr>
      <w:bookmarkStart w:id="196" w:name="_Toc52190584"/>
      <w:bookmarkStart w:id="197" w:name="_Toc126059752"/>
      <w:r>
        <w:rPr>
          <w:rFonts w:ascii="Times New Roman" w:hAnsi="Times New Roman"/>
          <w:color w:val="000000" w:themeColor="text1"/>
          <w:sz w:val="24"/>
          <w:szCs w:val="24"/>
        </w:rPr>
        <w:t>4</w:t>
      </w:r>
      <w:r w:rsidRPr="00F42555">
        <w:rPr>
          <w:rFonts w:ascii="Times New Roman" w:hAnsi="Times New Roman"/>
          <w:color w:val="000000" w:themeColor="text1"/>
          <w:sz w:val="24"/>
          <w:szCs w:val="24"/>
        </w:rPr>
        <w:t>.</w:t>
      </w:r>
      <w:r>
        <w:rPr>
          <w:rFonts w:ascii="Times New Roman" w:hAnsi="Times New Roman"/>
          <w:color w:val="000000" w:themeColor="text1"/>
          <w:sz w:val="24"/>
          <w:szCs w:val="24"/>
        </w:rPr>
        <w:t>1.6</w:t>
      </w:r>
      <w:r w:rsidRPr="00F42555">
        <w:rPr>
          <w:rFonts w:ascii="Times New Roman" w:hAnsi="Times New Roman"/>
          <w:color w:val="000000" w:themeColor="text1"/>
          <w:sz w:val="24"/>
          <w:szCs w:val="24"/>
        </w:rPr>
        <w:t>.3. Печеночная недостаточность</w:t>
      </w:r>
      <w:bookmarkEnd w:id="196"/>
      <w:bookmarkEnd w:id="197"/>
    </w:p>
    <w:p w14:paraId="0232847A" w14:textId="77777777" w:rsidR="00200EBA" w:rsidRDefault="00200EBA" w:rsidP="00200EBA">
      <w:pPr>
        <w:ind w:firstLine="709"/>
      </w:pPr>
      <w:r>
        <w:t>Фармакокинетика ленватиниба изучалась у 6 пациентов с легкой и средней степенью тяжести печеночной недостаточности (класс А и В по шкале Чайлд-Пью), которые получали препарат в однократной дозе по 10 мг. У 6 пациентов с тяжелой печеночной недостаточностью (класс С по шкале Чайлд-Пью) препарат применялся в дозе 5 мг. Контрольная группа включала 8 здоровых добровольцев со сходными демографическими показателями, которые получали ленватиниб в дозе 10 мг.</w:t>
      </w:r>
    </w:p>
    <w:p w14:paraId="6710DFE9" w14:textId="79561ED9" w:rsidR="00200EBA" w:rsidRDefault="00200EBA" w:rsidP="006A4F12">
      <w:pPr>
        <w:ind w:firstLine="709"/>
      </w:pPr>
      <w:r>
        <w:t xml:space="preserve">Уровень экспозиции ленватиниба, на основе скорректированных по дозе показателей </w:t>
      </w:r>
      <w:r w:rsidRPr="004B12A1">
        <w:t>AUC</w:t>
      </w:r>
      <w:r w:rsidRPr="004B12A1">
        <w:rPr>
          <w:vertAlign w:val="subscript"/>
        </w:rPr>
        <w:t xml:space="preserve">0-t </w:t>
      </w:r>
      <w:r>
        <w:t>и</w:t>
      </w:r>
      <w:r w:rsidRPr="004B12A1">
        <w:t xml:space="preserve"> AUC</w:t>
      </w:r>
      <w:r w:rsidRPr="004B12A1">
        <w:rPr>
          <w:vertAlign w:val="subscript"/>
        </w:rPr>
        <w:t>0-inf</w:t>
      </w:r>
      <w:r>
        <w:t xml:space="preserve"> у пациентов с легкой, средней и тяжелой степенью печеночной недостаточности составлял приблизительно 119</w:t>
      </w:r>
      <w:r w:rsidR="007B271B">
        <w:t>,</w:t>
      </w:r>
      <w:r>
        <w:t xml:space="preserve"> </w:t>
      </w:r>
      <w:r w:rsidR="007B271B">
        <w:rPr>
          <w:iCs/>
        </w:rPr>
        <w:t>107</w:t>
      </w:r>
      <w:r>
        <w:t xml:space="preserve"> и 180% (соответственно) от уровня его экспозиции у пациентов с нормальной функцией печени. Было установлено, что связывание с белками плазмы у пациентов с печеночной недостаточностью и здоровых добровольцев было сходным, зависимости от концентрации не наблюдалось. </w:t>
      </w:r>
    </w:p>
    <w:p w14:paraId="0D6AD234" w14:textId="3B7BC620" w:rsidR="00200EBA" w:rsidRDefault="00200EBA" w:rsidP="006A4F12">
      <w:pPr>
        <w:ind w:firstLine="709"/>
      </w:pPr>
      <w:r>
        <w:t xml:space="preserve">Медиана периода полувыведения препарата имела сопоставимые значения у пациентов с легкой, умеренной и тяжелой степенью печеночной недостаточности и варьировала от 26 до 31 часов и была аналогичной у здоровых добровольцев. </w:t>
      </w:r>
      <w:r w:rsidR="00951B6E">
        <w:t xml:space="preserve">Доля </w:t>
      </w:r>
      <w:r>
        <w:t xml:space="preserve">дозы ленватиниба, </w:t>
      </w:r>
      <w:r w:rsidR="00951B6E">
        <w:t xml:space="preserve">выводившаяся </w:t>
      </w:r>
      <w:r>
        <w:t xml:space="preserve">почками, была низкой во всех когортах пациентов (менее 2,16%) </w:t>
      </w:r>
      <w:r>
        <w:fldChar w:fldCharType="begin"/>
      </w:r>
      <w:r>
        <w:instrText xml:space="preserve"> ADDIN ZOTERO_ITEM CSL_CITATION {"citationID":"jJOcp6r8","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t>.</w:t>
      </w:r>
    </w:p>
    <w:p w14:paraId="5BB7CCA5" w14:textId="77777777" w:rsidR="00435B3D" w:rsidRPr="00CC00EF" w:rsidRDefault="00435B3D" w:rsidP="006A4F12">
      <w:pPr>
        <w:ind w:firstLine="709"/>
      </w:pPr>
    </w:p>
    <w:p w14:paraId="560ED63A" w14:textId="77777777" w:rsidR="00200EBA" w:rsidRDefault="00200EBA" w:rsidP="00E36A78">
      <w:pPr>
        <w:rPr>
          <w:b/>
          <w:bCs/>
        </w:rPr>
      </w:pPr>
      <w:r w:rsidRPr="00AB20DF">
        <w:rPr>
          <w:b/>
          <w:bCs/>
        </w:rPr>
        <w:t>4</w:t>
      </w:r>
      <w:r w:rsidRPr="00620389">
        <w:rPr>
          <w:b/>
          <w:bCs/>
        </w:rPr>
        <w:t>.</w:t>
      </w:r>
      <w:r>
        <w:rPr>
          <w:b/>
          <w:bCs/>
        </w:rPr>
        <w:t>1.7</w:t>
      </w:r>
      <w:r w:rsidRPr="00620389">
        <w:rPr>
          <w:b/>
          <w:bCs/>
        </w:rPr>
        <w:t xml:space="preserve">. </w:t>
      </w:r>
      <w:r w:rsidRPr="00A06148">
        <w:rPr>
          <w:b/>
        </w:rPr>
        <w:t>Фармакокине</w:t>
      </w:r>
      <w:r>
        <w:rPr>
          <w:b/>
          <w:bCs/>
        </w:rPr>
        <w:t>тические лекарственные взаимодействия</w:t>
      </w:r>
    </w:p>
    <w:p w14:paraId="6FFDB5D4" w14:textId="77777777" w:rsidR="006A4F12" w:rsidRDefault="006A4F12" w:rsidP="006A4F12">
      <w:pPr>
        <w:rPr>
          <w:b/>
          <w:bCs/>
        </w:rPr>
      </w:pPr>
    </w:p>
    <w:p w14:paraId="123D57E6" w14:textId="1421DC3D" w:rsidR="00200EBA" w:rsidRPr="008077D3" w:rsidRDefault="00200EBA" w:rsidP="006A4F12">
      <w:pPr>
        <w:rPr>
          <w:b/>
          <w:bCs/>
        </w:rPr>
      </w:pPr>
      <w:r w:rsidRPr="008077D3">
        <w:rPr>
          <w:b/>
          <w:bCs/>
        </w:rPr>
        <w:t>Ингибиторы или индукторы изофермента С</w:t>
      </w:r>
      <w:r w:rsidR="001276D0">
        <w:rPr>
          <w:b/>
          <w:bCs/>
          <w:lang w:val="en-US"/>
        </w:rPr>
        <w:t>YP</w:t>
      </w:r>
      <w:r w:rsidR="001276D0" w:rsidRPr="001276D0">
        <w:rPr>
          <w:b/>
          <w:bCs/>
        </w:rPr>
        <w:t>3</w:t>
      </w:r>
      <w:r w:rsidRPr="008077D3">
        <w:rPr>
          <w:b/>
          <w:bCs/>
        </w:rPr>
        <w:t>А4, Р-гликопротеина и BCRP</w:t>
      </w:r>
    </w:p>
    <w:p w14:paraId="08F7E6CB" w14:textId="77777777" w:rsidR="006A4F12" w:rsidRDefault="006A4F12" w:rsidP="006A4F12">
      <w:pPr>
        <w:ind w:firstLine="567"/>
      </w:pPr>
    </w:p>
    <w:p w14:paraId="5661CA73" w14:textId="1BEA5785" w:rsidR="00200EBA" w:rsidRDefault="00200EBA" w:rsidP="001276D0">
      <w:pPr>
        <w:ind w:firstLine="709"/>
      </w:pPr>
      <w:r w:rsidRPr="008077D3">
        <w:t xml:space="preserve">Ленватиниб может применяться вне зависимости от приема ингибиторов изофермента </w:t>
      </w:r>
      <w:r w:rsidR="001276D0">
        <w:rPr>
          <w:lang w:val="en-US"/>
        </w:rPr>
        <w:t>CYP</w:t>
      </w:r>
      <w:r w:rsidR="001276D0" w:rsidRPr="001276D0">
        <w:t>3</w:t>
      </w:r>
      <w:r w:rsidRPr="008077D3">
        <w:t xml:space="preserve">А4, Р-гликопротеина и белка резистентности рака молочной железы BCRP. У здоровых добровольцев кетоконазол (400 мг в течение 18 дней) </w:t>
      </w:r>
      <w:r w:rsidR="00951B6E">
        <w:t xml:space="preserve">способствовал </w:t>
      </w:r>
      <w:r w:rsidR="00951B6E" w:rsidRPr="008077D3">
        <w:t>увелич</w:t>
      </w:r>
      <w:r w:rsidR="00951B6E">
        <w:t>ению</w:t>
      </w:r>
      <w:r w:rsidR="00951B6E" w:rsidRPr="008077D3">
        <w:t xml:space="preserve"> </w:t>
      </w:r>
      <w:r w:rsidRPr="004B12A1">
        <w:t>AUC</w:t>
      </w:r>
      <w:r w:rsidRPr="004B12A1">
        <w:rPr>
          <w:vertAlign w:val="subscript"/>
        </w:rPr>
        <w:t>0-inf</w:t>
      </w:r>
      <w:r>
        <w:t xml:space="preserve"> и </w:t>
      </w:r>
      <w:r w:rsidRPr="004B12A1">
        <w:t>AUC</w:t>
      </w:r>
      <w:r w:rsidR="001276D0">
        <w:rPr>
          <w:vertAlign w:val="subscript"/>
        </w:rPr>
        <w:t>0-t</w:t>
      </w:r>
      <w:r w:rsidR="00B75AE1">
        <w:rPr>
          <w:vertAlign w:val="subscript"/>
        </w:rPr>
        <w:t xml:space="preserve"> </w:t>
      </w:r>
      <w:r w:rsidR="00B75AE1">
        <w:t>на 15%</w:t>
      </w:r>
      <w:r w:rsidR="001276D0" w:rsidRPr="001276D0">
        <w:t>,</w:t>
      </w:r>
      <w:r>
        <w:rPr>
          <w:vertAlign w:val="subscript"/>
        </w:rPr>
        <w:t xml:space="preserve"> </w:t>
      </w:r>
      <w:r w:rsidRPr="008077D3">
        <w:t xml:space="preserve">тогда как </w:t>
      </w:r>
      <w:r>
        <w:rPr>
          <w:lang w:val="en-US"/>
        </w:rPr>
        <w:t>C</w:t>
      </w:r>
      <w:r w:rsidRPr="00087F73">
        <w:rPr>
          <w:vertAlign w:val="subscript"/>
          <w:lang w:val="en-US"/>
        </w:rPr>
        <w:t>max</w:t>
      </w:r>
      <w:r w:rsidR="00700832">
        <w:rPr>
          <w:vertAlign w:val="subscript"/>
        </w:rPr>
        <w:t xml:space="preserve"> </w:t>
      </w:r>
      <w:r w:rsidRPr="008077D3">
        <w:t xml:space="preserve">увеличивалась на 19%. Это подтверждается популяционным фармакокинетическим анализом, который показал, что </w:t>
      </w:r>
      <w:r w:rsidRPr="008077D3">
        <w:lastRenderedPageBreak/>
        <w:t xml:space="preserve">ингибиторы изофермента </w:t>
      </w:r>
      <w:r w:rsidR="001276D0">
        <w:rPr>
          <w:lang w:val="en-US"/>
        </w:rPr>
        <w:t>CYP</w:t>
      </w:r>
      <w:r w:rsidR="001276D0" w:rsidRPr="001276D0">
        <w:t>3</w:t>
      </w:r>
      <w:r w:rsidR="001276D0" w:rsidRPr="008077D3">
        <w:t>А4</w:t>
      </w:r>
      <w:r w:rsidRPr="008077D3">
        <w:t xml:space="preserve"> </w:t>
      </w:r>
      <w:r>
        <w:t>с</w:t>
      </w:r>
      <w:r w:rsidR="008F6759">
        <w:t>н</w:t>
      </w:r>
      <w:r>
        <w:t>ижают</w:t>
      </w:r>
      <w:r w:rsidRPr="008077D3">
        <w:t xml:space="preserve"> Cl</w:t>
      </w:r>
      <w:r w:rsidRPr="00087F73">
        <w:rPr>
          <w:vertAlign w:val="subscript"/>
        </w:rPr>
        <w:t>/F</w:t>
      </w:r>
      <w:r w:rsidRPr="008077D3">
        <w:t xml:space="preserve"> на 7,8%</w:t>
      </w:r>
      <w:r>
        <w:t xml:space="preserve"> (и</w:t>
      </w:r>
      <w:r w:rsidRPr="008077D3">
        <w:t>сследование E7080-A001-004</w:t>
      </w:r>
      <w:r>
        <w:t xml:space="preserve">) </w:t>
      </w:r>
      <w:r>
        <w:fldChar w:fldCharType="begin"/>
      </w:r>
      <w:r>
        <w:instrText xml:space="preserve"> ADDIN ZOTERO_ITEM CSL_CITATION {"citationID":"AkJ8EJVr","properties":{"formattedCitation":"[6]","plainCitation":"[6]","noteIndex":0},"citationItems":[{"id":2786,"uris":["http://zotero.org/users/5483459/items/25RUBM7Y"],"itemData":{"id":2786,"type":"webpage","abstract":"A Pharmacokinetic Study to Assess the Influence of Simultaneous CYP3A4 and P-glycoprotein Inhibition on E7080 Pharmacokinetics Following Single Dose Oral Administration of 5 mg E7080 to Healthy Volunteers - Full Text View.","language":"en","title":"A Pharmacokinetic Study to Assess the Influence of Simultaneous CYP3A4 and P-glycoprotein Inhibition on E7080 Pharmacokinetics Following Single Dose Oral Administration of 5 mg E7080 to Healthy Volunteers - Full Text View - ClinicalTrials.gov","URL":"https://clinicaltrials.gov/ct2/show/NCT02198170","accessed":{"date-parts":[["2022",10,30]]}}}],"schema":"https://github.com/citation-style-language/schema/raw/master/csl-citation.json"} </w:instrText>
      </w:r>
      <w:r>
        <w:fldChar w:fldCharType="separate"/>
      </w:r>
      <w:r w:rsidRPr="00573E9D">
        <w:t>[6]</w:t>
      </w:r>
      <w:r>
        <w:fldChar w:fldCharType="end"/>
      </w:r>
      <w:r>
        <w:t>.</w:t>
      </w:r>
    </w:p>
    <w:p w14:paraId="00A08AF4" w14:textId="11F1DA40" w:rsidR="00200EBA" w:rsidRDefault="00200EBA" w:rsidP="001276D0">
      <w:pPr>
        <w:ind w:firstLine="709"/>
      </w:pPr>
      <w:r w:rsidRPr="00573E9D">
        <w:t xml:space="preserve">Ленватиниб может применяться без коррекции дозы с индукторами изофермента </w:t>
      </w:r>
      <w:r w:rsidR="001276D0">
        <w:rPr>
          <w:lang w:val="en-US"/>
        </w:rPr>
        <w:t>CYP</w:t>
      </w:r>
      <w:r w:rsidR="001276D0" w:rsidRPr="001276D0">
        <w:t>3</w:t>
      </w:r>
      <w:r w:rsidR="001276D0" w:rsidRPr="008077D3">
        <w:t>А4</w:t>
      </w:r>
      <w:r w:rsidRPr="00573E9D">
        <w:t xml:space="preserve"> и Р-гликопротеина</w:t>
      </w:r>
      <w:r w:rsidR="00B75AE1">
        <w:t>, что подтверждается</w:t>
      </w:r>
      <w:r w:rsidRPr="00573E9D">
        <w:t xml:space="preserve"> </w:t>
      </w:r>
      <w:r w:rsidR="00B75AE1">
        <w:t>данными</w:t>
      </w:r>
      <w:r w:rsidRPr="00573E9D">
        <w:t xml:space="preserve"> </w:t>
      </w:r>
      <w:r w:rsidR="00B75AE1" w:rsidRPr="00573E9D">
        <w:t>исследовани</w:t>
      </w:r>
      <w:r w:rsidR="00B75AE1">
        <w:t>я</w:t>
      </w:r>
      <w:r w:rsidRPr="00573E9D">
        <w:t>, в котором здоровым добровольцам вводил</w:t>
      </w:r>
      <w:r>
        <w:t>а</w:t>
      </w:r>
      <w:r w:rsidRPr="00573E9D">
        <w:t xml:space="preserve">сь многократные дозы рифампицина (600 мг в течение 21 дня) </w:t>
      </w:r>
      <w:r>
        <w:t xml:space="preserve">совместно с однократной дозой </w:t>
      </w:r>
      <w:r w:rsidRPr="00573E9D">
        <w:t xml:space="preserve">ленватиниба (24 мг в </w:t>
      </w:r>
      <w:r>
        <w:t>д</w:t>
      </w:r>
      <w:r w:rsidRPr="00573E9D">
        <w:t xml:space="preserve">ень 15). </w:t>
      </w:r>
      <w:r w:rsidRPr="004B12A1">
        <w:t>AUC</w:t>
      </w:r>
      <w:r w:rsidRPr="004B12A1">
        <w:rPr>
          <w:vertAlign w:val="subscript"/>
        </w:rPr>
        <w:t>0</w:t>
      </w:r>
      <w:r w:rsidR="00804D62" w:rsidRPr="00106884">
        <w:rPr>
          <w:vertAlign w:val="subscript"/>
        </w:rPr>
        <w:t>-∞</w:t>
      </w:r>
      <w:r>
        <w:t xml:space="preserve"> и </w:t>
      </w:r>
      <w:r w:rsidRPr="004B12A1">
        <w:t>AUC</w:t>
      </w:r>
      <w:r w:rsidRPr="004B12A1">
        <w:rPr>
          <w:vertAlign w:val="subscript"/>
        </w:rPr>
        <w:t xml:space="preserve">0-t </w:t>
      </w:r>
      <w:r w:rsidR="001276D0" w:rsidRPr="001276D0">
        <w:t xml:space="preserve"> </w:t>
      </w:r>
      <w:r w:rsidRPr="00573E9D">
        <w:t>ленватиниба</w:t>
      </w:r>
      <w:r>
        <w:rPr>
          <w:vertAlign w:val="subscript"/>
        </w:rPr>
        <w:t xml:space="preserve"> </w:t>
      </w:r>
      <w:r w:rsidRPr="00573E9D">
        <w:t>увеличивалась</w:t>
      </w:r>
      <w:r>
        <w:rPr>
          <w:vertAlign w:val="subscript"/>
        </w:rPr>
        <w:t xml:space="preserve"> </w:t>
      </w:r>
      <w:r w:rsidRPr="00573E9D">
        <w:t>примерно на 18%, в то время как C</w:t>
      </w:r>
      <w:r w:rsidRPr="00573E9D">
        <w:rPr>
          <w:vertAlign w:val="subscript"/>
        </w:rPr>
        <w:t>max</w:t>
      </w:r>
      <w:r>
        <w:t xml:space="preserve"> </w:t>
      </w:r>
      <w:r w:rsidRPr="00573E9D">
        <w:t xml:space="preserve">не изменилась. </w:t>
      </w:r>
    </w:p>
    <w:p w14:paraId="29FF58B5" w14:textId="77777777" w:rsidR="00200EBA" w:rsidRPr="008077D3" w:rsidRDefault="00200EBA" w:rsidP="001276D0">
      <w:pPr>
        <w:ind w:firstLine="709"/>
      </w:pPr>
      <w:r w:rsidRPr="008077D3">
        <w:t xml:space="preserve">Одновременное применение темозоломида с ленватинибом (24 мг </w:t>
      </w:r>
      <w:r>
        <w:t>раз в день</w:t>
      </w:r>
      <w:r w:rsidRPr="008077D3">
        <w:t>) не влияло на фармакокинетические параметры ленватиниба.</w:t>
      </w:r>
    </w:p>
    <w:p w14:paraId="43FAD5B9" w14:textId="77777777" w:rsidR="00200EBA" w:rsidRDefault="00200EBA" w:rsidP="001276D0">
      <w:pPr>
        <w:ind w:firstLine="709"/>
      </w:pPr>
      <w:r w:rsidRPr="008077D3">
        <w:t xml:space="preserve">Одновременное применение ленватиниба, карбоплатина и паклитаксела не оказывает существенного влияния на фармакокинетические параметры </w:t>
      </w:r>
      <w:r>
        <w:t xml:space="preserve">всех изучаемых препаратов. </w:t>
      </w:r>
    </w:p>
    <w:p w14:paraId="08E5E181" w14:textId="135E6092" w:rsidR="00200EBA" w:rsidRDefault="00200EBA" w:rsidP="001276D0">
      <w:pPr>
        <w:ind w:firstLine="709"/>
      </w:pPr>
      <w:r>
        <w:t xml:space="preserve">На основании предоставленных данных лекарственного взаимодействия ленватиниба с другими </w:t>
      </w:r>
      <w:r w:rsidR="000638C1">
        <w:t>п</w:t>
      </w:r>
      <w:r>
        <w:t xml:space="preserve">ротивоопухолевыми препаратами не ожидается </w:t>
      </w:r>
      <w:r>
        <w:fldChar w:fldCharType="begin"/>
      </w:r>
      <w:r>
        <w:instrText xml:space="preserve"> ADDIN ZOTERO_ITEM CSL_CITATION {"citationID":"dySwuS1i","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t>.</w:t>
      </w:r>
    </w:p>
    <w:p w14:paraId="7608D200" w14:textId="77777777" w:rsidR="00200EBA" w:rsidRPr="007256C8" w:rsidRDefault="00200EBA" w:rsidP="00200EBA">
      <w:pPr>
        <w:rPr>
          <w:b/>
          <w:bCs/>
          <w:iCs/>
        </w:rPr>
      </w:pPr>
    </w:p>
    <w:p w14:paraId="4B6D366C" w14:textId="7A6F1C65" w:rsidR="00200EBA" w:rsidRPr="00E56B9C" w:rsidRDefault="00200EBA" w:rsidP="00200EBA">
      <w:pPr>
        <w:rPr>
          <w:b/>
          <w:bCs/>
        </w:rPr>
      </w:pPr>
      <w:r w:rsidRPr="00E56B9C">
        <w:rPr>
          <w:b/>
          <w:bCs/>
        </w:rPr>
        <w:t xml:space="preserve">Субстраты изофермента </w:t>
      </w:r>
      <w:r w:rsidR="001276D0">
        <w:rPr>
          <w:b/>
          <w:bCs/>
          <w:lang w:val="en-US"/>
        </w:rPr>
        <w:t>CYP</w:t>
      </w:r>
      <w:r w:rsidR="001276D0" w:rsidRPr="001276D0">
        <w:rPr>
          <w:b/>
          <w:bCs/>
        </w:rPr>
        <w:t>3</w:t>
      </w:r>
      <w:r w:rsidRPr="00E56B9C">
        <w:rPr>
          <w:b/>
          <w:bCs/>
        </w:rPr>
        <w:t>А4</w:t>
      </w:r>
    </w:p>
    <w:p w14:paraId="37CDA0C8" w14:textId="77777777" w:rsidR="00200EBA" w:rsidRPr="00E56B9C" w:rsidRDefault="00200EBA" w:rsidP="00200EBA">
      <w:pPr>
        <w:rPr>
          <w:b/>
          <w:bCs/>
        </w:rPr>
      </w:pPr>
    </w:p>
    <w:p w14:paraId="669DE06F" w14:textId="0B5BF744" w:rsidR="00200EBA" w:rsidRPr="007256C8" w:rsidRDefault="00200EBA" w:rsidP="001276D0">
      <w:pPr>
        <w:ind w:firstLine="709"/>
      </w:pPr>
      <w:r w:rsidRPr="007256C8">
        <w:t>Клиническое исследование лекарственного взаимодействия у пациентов с онкологи</w:t>
      </w:r>
      <w:r>
        <w:t>ческими заболеваниями</w:t>
      </w:r>
      <w:r w:rsidRPr="007256C8">
        <w:t xml:space="preserve"> показало, что концентрации мидазолама в плазме (чувствительный субстрат </w:t>
      </w:r>
      <w:r w:rsidR="001276D0">
        <w:rPr>
          <w:lang w:val="en-US"/>
        </w:rPr>
        <w:t>CYP</w:t>
      </w:r>
      <w:r w:rsidR="001276D0" w:rsidRPr="001276D0">
        <w:t>3</w:t>
      </w:r>
      <w:r w:rsidRPr="007256C8">
        <w:t xml:space="preserve">А4 и Р-гликопротеина) не изменялись в присутствии ленватиниба. Кроме того, у пациентов с ПKP фармакокинетика эверолимуса не подвергалась значительному влиянию одновременного приема ленватиниба. Значительного лекарственного взаимодействия между ленватинибом и другими субстратами </w:t>
      </w:r>
      <w:r w:rsidR="001276D0">
        <w:rPr>
          <w:lang w:val="en-US"/>
        </w:rPr>
        <w:t>CYP</w:t>
      </w:r>
      <w:r w:rsidR="001276D0" w:rsidRPr="001276D0">
        <w:t>3</w:t>
      </w:r>
      <w:r w:rsidRPr="007256C8">
        <w:t>А4 / Р-гликопротеина не ожидается.</w:t>
      </w:r>
    </w:p>
    <w:p w14:paraId="51B802FA" w14:textId="66706D57" w:rsidR="00200EBA" w:rsidRDefault="00200EBA" w:rsidP="001276D0">
      <w:pPr>
        <w:ind w:firstLine="709"/>
      </w:pPr>
      <w:r w:rsidRPr="007256C8">
        <w:t xml:space="preserve">Основываясь на </w:t>
      </w:r>
      <w:r w:rsidR="00CD764C">
        <w:t>данных</w:t>
      </w:r>
      <w:r w:rsidRPr="007256C8">
        <w:t xml:space="preserve"> физиологически обоснованной фармакокинетической модели, разработанной для ленватиниба, значительного риска лекарственного взаимодействия между ленватинибом и мидазоламом (субстрат </w:t>
      </w:r>
      <w:r w:rsidR="001276D0">
        <w:rPr>
          <w:lang w:val="en-US"/>
        </w:rPr>
        <w:t>CYP</w:t>
      </w:r>
      <w:r w:rsidR="001276D0" w:rsidRPr="001276D0">
        <w:t>3</w:t>
      </w:r>
      <w:r w:rsidRPr="007256C8">
        <w:t>А4) или репаглинидом (субстрат CYP2C8) в дозе 24 мг ленватиниба не прогнозируется. Это также было подтверждено в клиническом исследовании, определяющем влияние ленватиниба на мидазолам у субъектов с распространенными солидными опухолями</w:t>
      </w:r>
      <w:r>
        <w:t xml:space="preserve"> </w:t>
      </w:r>
      <w:r>
        <w:fldChar w:fldCharType="begin"/>
      </w:r>
      <w:r>
        <w:instrText xml:space="preserve"> ADDIN ZOTERO_ITEM CSL_CITATION {"citationID":"Pp9SuWKK","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t>.</w:t>
      </w:r>
    </w:p>
    <w:p w14:paraId="2DCDA174" w14:textId="77777777" w:rsidR="00200EBA" w:rsidRPr="007256C8" w:rsidRDefault="00200EBA" w:rsidP="00200EBA"/>
    <w:p w14:paraId="44B7BC47" w14:textId="77777777" w:rsidR="00200EBA" w:rsidRPr="00996F3C" w:rsidRDefault="00200EBA" w:rsidP="00200EBA">
      <w:pPr>
        <w:rPr>
          <w:b/>
          <w:bCs/>
          <w:iCs/>
        </w:rPr>
      </w:pPr>
      <w:r w:rsidRPr="00996F3C">
        <w:rPr>
          <w:b/>
          <w:bCs/>
        </w:rPr>
        <w:t>Субстраты Р-гликопротеина и BCRP</w:t>
      </w:r>
    </w:p>
    <w:p w14:paraId="15708EA5" w14:textId="77777777" w:rsidR="006A4F12" w:rsidRDefault="006A4F12" w:rsidP="00200EBA">
      <w:pPr>
        <w:ind w:firstLine="709"/>
      </w:pPr>
    </w:p>
    <w:p w14:paraId="57BEC12A" w14:textId="3EF9EFC8" w:rsidR="00200EBA" w:rsidRDefault="00200EBA" w:rsidP="00200EBA">
      <w:pPr>
        <w:ind w:firstLine="709"/>
      </w:pPr>
      <w:r w:rsidRPr="007256C8">
        <w:t>Ленватиниб показал минимальную ингибирующую способность в отношении транспортной активности, опосредованной Р-гликопротеином и BCRP. Аналогично, не было обнаружено индукции экспрессии мРНК Р-гликопротеина</w:t>
      </w:r>
      <w:r>
        <w:t xml:space="preserve"> </w:t>
      </w:r>
      <w:r>
        <w:fldChar w:fldCharType="begin"/>
      </w:r>
      <w:r>
        <w:instrText xml:space="preserve"> ADDIN ZOTERO_ITEM CSL_CITATION {"citationID":"99ekkpTy","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t>.</w:t>
      </w:r>
    </w:p>
    <w:p w14:paraId="4C054C23" w14:textId="77777777" w:rsidR="00200EBA" w:rsidRPr="007256C8" w:rsidRDefault="00200EBA" w:rsidP="00200EBA">
      <w:pPr>
        <w:rPr>
          <w:b/>
          <w:bCs/>
          <w:iCs/>
        </w:rPr>
      </w:pPr>
    </w:p>
    <w:p w14:paraId="0246B96E" w14:textId="77777777" w:rsidR="00200EBA" w:rsidRDefault="00200EBA" w:rsidP="00200EBA">
      <w:pPr>
        <w:rPr>
          <w:b/>
          <w:bCs/>
        </w:rPr>
      </w:pPr>
      <w:r w:rsidRPr="00F77386">
        <w:rPr>
          <w:b/>
          <w:bCs/>
        </w:rPr>
        <w:t>Субстраты OAT, OCT, OATP, BSEP, МАТЕ и а</w:t>
      </w:r>
      <w:r>
        <w:rPr>
          <w:b/>
          <w:bCs/>
        </w:rPr>
        <w:t>л</w:t>
      </w:r>
      <w:r w:rsidRPr="00F77386">
        <w:rPr>
          <w:b/>
          <w:bCs/>
        </w:rPr>
        <w:t>ьдегидоксидазы</w:t>
      </w:r>
      <w:r>
        <w:rPr>
          <w:b/>
          <w:bCs/>
        </w:rPr>
        <w:t xml:space="preserve"> </w:t>
      </w:r>
    </w:p>
    <w:p w14:paraId="6E4454D9" w14:textId="77777777" w:rsidR="00200EBA" w:rsidRPr="00F77386" w:rsidRDefault="00200EBA" w:rsidP="00200EBA">
      <w:pPr>
        <w:rPr>
          <w:b/>
          <w:bCs/>
          <w:iCs/>
        </w:rPr>
      </w:pPr>
    </w:p>
    <w:p w14:paraId="4E780943" w14:textId="4982299D" w:rsidR="00200EBA" w:rsidRDefault="00200EBA" w:rsidP="00200EBA">
      <w:pPr>
        <w:ind w:firstLine="709"/>
      </w:pPr>
      <w:r w:rsidRPr="007256C8">
        <w:t>Ленватиниб проявлял ингибирующую активность на переносчики органических анионов OAT1, ОАТЗ, переносчики органических катионов OCT1, OCT2, белок-переносчик органических анионов OATP</w:t>
      </w:r>
      <w:r w:rsidR="006F27E5">
        <w:t>1</w:t>
      </w:r>
      <w:r w:rsidRPr="007256C8">
        <w:t>B1 и BSEP, но проявлял минимальную либо отсутствующую ингибирующую активность на OATP1ВЗ и белок множественной резистентности и выведения токсинов 2 (MATE2)-К. Ленватиниб слабо ингибирует MATE1. В цитозоле печени человека ленватиниб не ингибирует активность альдегидоксидазы</w:t>
      </w:r>
      <w:r>
        <w:t xml:space="preserve"> </w:t>
      </w:r>
      <w:r>
        <w:fldChar w:fldCharType="begin"/>
      </w:r>
      <w:r>
        <w:instrText xml:space="preserve"> ADDIN ZOTERO_ITEM CSL_CITATION {"citationID":"SF87E3fZ","properties":{"formattedCitation":"[2\\uc0\\u8211{}5]","plainCitation":"[2–5]","noteIndex":0},"citationItems":[{"id":2657,"uris":["http://zotero.org/users/5483459/items/FNN248PV"],"itemData":{"id":2657,"type":"document","title":"Министерство здравоохранения Российской Федерации. Инструкция по медицинскому применению  для препарата Ленвима®. Версия от 29.03.2022. Регистрационное удостоверение ЛП-003398 от 29.12.2015.  Эйсай Юроп Лимитед. Соединенное Королевство."},"label":"page"},{"id":2745,"uris":["http://zotero.org/users/5483459/items/95XEZDWJ"],"itemData":{"id":2745,"type":"document","title":"European  Medicines Agency. SUMMARY OF PRODUCT CHARACTERISTICS. LENVIMA 4 mg, 10 mg hard capsules.26.11.2021"},"label":"page"},{"id":2784,"uris":["http://zotero.org/users/5483459/items/Z3WVRZQB"],"itemData":{"id":2784,"type":"document","title":"European  Medicines Agency. Assessment report Lenvima International non-proprietary name: lenvatinib Procedure No. EMEA/H/C/003727/0000.26 March 2015."},"label":"page"},{"id":2752,"uris":["http://zotero.org/users/5483459/items/DEKD639A"],"itemData":{"id":2752,"type":"document","title":"U.S. Food and Drug Administration. Drug Approval Package.LENVIMA (lenvatinib) Capsules Company:  Eisai, Inc. MEDICAL REVIEW(S) .Application No.:  206947 Approval Date: 2/13/2015."},"label":"page"}],"schema":"https://github.com/citation-style-language/schema/raw/master/csl-citation.json"} </w:instrText>
      </w:r>
      <w:r>
        <w:fldChar w:fldCharType="separate"/>
      </w:r>
      <w:r w:rsidRPr="009B44C5">
        <w:t>[2–5]</w:t>
      </w:r>
      <w:r>
        <w:fldChar w:fldCharType="end"/>
      </w:r>
      <w:r>
        <w:t>.</w:t>
      </w:r>
    </w:p>
    <w:p w14:paraId="21834C05" w14:textId="77777777" w:rsidR="001276D0" w:rsidRPr="007256C8" w:rsidRDefault="001276D0" w:rsidP="00200EBA">
      <w:pPr>
        <w:ind w:firstLine="709"/>
        <w:rPr>
          <w:b/>
          <w:bCs/>
          <w:iCs/>
        </w:rPr>
      </w:pPr>
    </w:p>
    <w:p w14:paraId="10F4D484" w14:textId="77777777" w:rsidR="00E36A78" w:rsidRDefault="00200EBA" w:rsidP="00E36A78">
      <w:pPr>
        <w:rPr>
          <w:b/>
          <w:bCs/>
          <w:iCs/>
        </w:rPr>
        <w:sectPr w:rsidR="00E36A78" w:rsidSect="00AB01E2">
          <w:pgSz w:w="11906" w:h="16838"/>
          <w:pgMar w:top="1134" w:right="849" w:bottom="1134" w:left="1701" w:header="708" w:footer="709" w:gutter="0"/>
          <w:cols w:space="708"/>
          <w:docGrid w:linePitch="360"/>
        </w:sectPr>
      </w:pPr>
      <w:r w:rsidRPr="007256C8">
        <w:rPr>
          <w:b/>
          <w:bCs/>
          <w:iCs/>
        </w:rPr>
        <w:t xml:space="preserve"> </w:t>
      </w:r>
    </w:p>
    <w:p w14:paraId="6E0826A1" w14:textId="7B268CCF" w:rsidR="00200EBA" w:rsidRDefault="00200EBA" w:rsidP="00E36A78">
      <w:pPr>
        <w:pStyle w:val="2"/>
        <w:spacing w:before="0" w:after="0" w:line="240" w:lineRule="auto"/>
      </w:pPr>
      <w:bookmarkStart w:id="198" w:name="_Toc126059753"/>
      <w:r w:rsidRPr="00143CD4">
        <w:lastRenderedPageBreak/>
        <w:t>4.2. Фармакодинамика у человека</w:t>
      </w:r>
      <w:bookmarkEnd w:id="198"/>
    </w:p>
    <w:p w14:paraId="7E29724B" w14:textId="77777777" w:rsidR="00E36A78" w:rsidRPr="00E36A78" w:rsidRDefault="00E36A78" w:rsidP="00E36A78"/>
    <w:p w14:paraId="49BEDFC8" w14:textId="77777777" w:rsidR="00200EBA" w:rsidRDefault="00200EBA" w:rsidP="00E36A78">
      <w:pPr>
        <w:pStyle w:val="111"/>
        <w:spacing w:before="0" w:after="0"/>
      </w:pPr>
      <w:bookmarkStart w:id="199" w:name="_Toc76119875"/>
      <w:bookmarkStart w:id="200" w:name="_Toc90285299"/>
      <w:bookmarkStart w:id="201" w:name="_Toc126059754"/>
      <w:r>
        <w:t>4.2.1. Ф</w:t>
      </w:r>
      <w:r w:rsidRPr="00BC1CB6">
        <w:t>армакодинамика и механизм действия</w:t>
      </w:r>
      <w:bookmarkEnd w:id="199"/>
      <w:bookmarkEnd w:id="200"/>
      <w:bookmarkEnd w:id="201"/>
      <w:r>
        <w:t xml:space="preserve"> </w:t>
      </w:r>
    </w:p>
    <w:p w14:paraId="2A2502E6" w14:textId="77777777" w:rsidR="001276D0" w:rsidRDefault="001276D0" w:rsidP="001276D0">
      <w:pPr>
        <w:ind w:firstLine="709"/>
      </w:pPr>
    </w:p>
    <w:p w14:paraId="3A9BC7B6" w14:textId="4A834CC5" w:rsidR="00200EBA" w:rsidRPr="007E0388" w:rsidRDefault="00200EBA" w:rsidP="001276D0">
      <w:pPr>
        <w:ind w:firstLine="709"/>
        <w:rPr>
          <w:i/>
          <w:iCs/>
        </w:rPr>
      </w:pPr>
      <w:r w:rsidRPr="007E0388">
        <w:t xml:space="preserve">Ленватиниб является мультикиназным ингибитором, который показал антиангиогенную активность </w:t>
      </w:r>
      <w:r w:rsidRPr="00593C83">
        <w:rPr>
          <w:i/>
          <w:iCs/>
        </w:rPr>
        <w:t>і</w:t>
      </w:r>
      <w:r w:rsidRPr="00593C83">
        <w:rPr>
          <w:i/>
          <w:iCs/>
          <w:lang w:val="en-US"/>
        </w:rPr>
        <w:t>n</w:t>
      </w:r>
      <w:r w:rsidRPr="00593C83">
        <w:rPr>
          <w:i/>
          <w:iCs/>
        </w:rPr>
        <w:t xml:space="preserve"> vitro</w:t>
      </w:r>
      <w:r w:rsidRPr="007E0388">
        <w:t xml:space="preserve"> и </w:t>
      </w:r>
      <w:r w:rsidRPr="00593C83">
        <w:rPr>
          <w:i/>
          <w:iCs/>
        </w:rPr>
        <w:t>in vivo</w:t>
      </w:r>
      <w:r w:rsidRPr="007E0388">
        <w:t xml:space="preserve">, а также прямое торможение роста опухоли в моделях </w:t>
      </w:r>
      <w:r w:rsidRPr="007E0388">
        <w:rPr>
          <w:i/>
          <w:iCs/>
        </w:rPr>
        <w:t>in vitro.</w:t>
      </w:r>
    </w:p>
    <w:p w14:paraId="0549529C" w14:textId="09ED72FE" w:rsidR="00200EBA" w:rsidRPr="00536FEC" w:rsidRDefault="00200EBA" w:rsidP="001276D0">
      <w:pPr>
        <w:ind w:firstLine="709"/>
      </w:pPr>
      <w:bookmarkStart w:id="202" w:name="_Hlk118206644"/>
      <w:bookmarkStart w:id="203" w:name="_Hlk118149591"/>
      <w:bookmarkStart w:id="204" w:name="_Hlk118149808"/>
      <w:r w:rsidRPr="00536FEC">
        <w:t>ТК</w:t>
      </w:r>
      <w:bookmarkEnd w:id="202"/>
      <w:r w:rsidRPr="00536FEC">
        <w:t xml:space="preserve"> являются ключевыми регуляторами клеточной функции и составляют большую и функционально разнообразную группу </w:t>
      </w:r>
      <w:r w:rsidR="00CD764C">
        <w:t>ферментов</w:t>
      </w:r>
      <w:r w:rsidRPr="00536FEC">
        <w:t>, имеющих общий консервативный киназный домен. Добавляя фосфатную группу из АТФ к остатку тирозина на своем субстрате (ах), ТК изменяют активность субстрата, локализацию и взаимодействие со многими другими белками</w:t>
      </w:r>
      <w:r w:rsidR="001276D0" w:rsidRPr="001276D0">
        <w:t>.</w:t>
      </w:r>
      <w:r w:rsidRPr="00536FEC">
        <w:t xml:space="preserve"> Они тесно вовлечены во многие клеточные процессы, такие как ангиогенез и контроль клеточного цикла </w:t>
      </w:r>
      <w:bookmarkEnd w:id="203"/>
      <w:r>
        <w:fldChar w:fldCharType="begin"/>
      </w:r>
      <w:r>
        <w:instrText xml:space="preserve"> ADDIN ZOTERO_ITEM CSL_CITATION {"citationID":"XM7SRqZQ","properties":{"formattedCitation":"[7,8]","plainCitation":"[7,8]","noteIndex":0},"citationItems":[{"id":2820,"uris":["http://zotero.org/users/5483459/items/TIDN32EX"],"itemData":{"id":2820,"type":"article-journal","abstract":"Cell division in mammalian cells is driven by protein kinases that regulate progression through the various phases of the cell cycle. Cyclin-dependent kinases (Cdks) regulate cell cycle commitment, DNA synthesis and the onset of mitosis. Kinases of the Aurora, Polo and Nek families participate in the centrosome cycle and modulate spindle function. Additional kinases such as Bub1, BubR1 and Mps1 regulate the spindle assembly checkpoint. It has been well established that misregulation of Cdks is one of the most frequent alterations in human cancer. Recent evidence indicates that mutations involving mitotic kinases are also linked to tumor development. These findings suggest novel strategies to use cell cycle kinases as targets for therapeutic intervention.","container-title":"Current Opinion in Genetics &amp; Development","DOI":"10.1016/j.gde.2006.12.008","ISSN":"0959-437X","issue":"1","journalAbbreviation":"Curr Opin Genet Dev","language":"eng","note":"PMID: 17208431","page":"60-65","source":"PubMed","title":"Cell cycle kinases in cancer","volume":"17","author":[{"family":"Malumbres","given":"Marcos"},{"family":"Barbacid","given":"Mariano"}],"issued":{"date-parts":[["2007",2]]}},"label":"page"},{"id":2818,"uris":["http://zotero.org/users/5483459/items/9E3QCISE"],"itemData":{"id":2818,"type":"article-journal","abstract":"Mitogen-activated protein (MAP) kinase kinase (MAPKK) activates MAP kinase in a signal transduction pathway that mediates cellular responses to growth and differentiation factors. Oncogenes such as ras, src, raf, and mos have been proposed to transform cells by prolonging the activated state of MAPKK and of components downstream in the signaling pathway. To test this hypothesis, constitutively active MAPKK mutants were designed that had basal activities up to 400 times greater than that of the unphosphorylated wild-type kinase. Expression of these mutants in mammalian cells activated AP-1-regulated transcription. The cells formed transformed foci, grew efficiently in soft agar, and were highly tumorigenic in nude mice. These findings indicate that constitutive activation of MAPKK is sufficient to promote cell transformation.","container-title":"Science (New York, N.Y.)","DOI":"10.1126/science.8052857","ISSN":"0036-8075","issue":"5174","journalAbbreviation":"Science","language":"eng","note":"PMID: 8052857","page":"966-970","source":"PubMed","title":"Transformation of mammalian cells by constitutively active MAP kinase kinase","volume":"265","author":[{"family":"Mansour","given":"S. J."},{"family":"Matten","given":"W. T."},{"family":"Hermann","given":"A. S."},{"family":"Candia","given":"J. M."},{"family":"Rong","given":"S."},{"family":"Fukasawa","given":"K."},{"family":"Vande Woude","given":"G. F."},{"family":"Ahn","given":"N. G."}],"issued":{"date-parts":[["1994",8,12]]}},"label":"page"}],"schema":"https://github.com/citation-style-language/schema/raw/master/csl-citation.json"} </w:instrText>
      </w:r>
      <w:r>
        <w:fldChar w:fldCharType="separate"/>
      </w:r>
      <w:r w:rsidRPr="00460086">
        <w:t>[7,</w:t>
      </w:r>
      <w:r w:rsidR="001276D0" w:rsidRPr="000971D1">
        <w:t xml:space="preserve"> </w:t>
      </w:r>
      <w:r w:rsidRPr="00460086">
        <w:t>8]</w:t>
      </w:r>
      <w:r>
        <w:fldChar w:fldCharType="end"/>
      </w:r>
      <w:r>
        <w:t xml:space="preserve">. </w:t>
      </w:r>
      <w:r w:rsidRPr="00536FEC">
        <w:t xml:space="preserve">ТК являются критическими компонентами клеточного сигнального пути, и их активность строго регулируется. Аберрантная активность ТК была связана со многими болезненными состояниями, включая рак; поэтому </w:t>
      </w:r>
      <w:bookmarkStart w:id="205" w:name="_Hlk118206680"/>
      <w:r w:rsidRPr="00536FEC">
        <w:t>ингибиторы тирозинкиназы (ИТК),</w:t>
      </w:r>
      <w:bookmarkEnd w:id="205"/>
      <w:r w:rsidRPr="00536FEC">
        <w:t xml:space="preserve"> возможно, лучше всего изучены при раке. Начиная с успеха иматиниба в лечении хронического миелоидного лейкоза, ИТК последовательно тестируются и внедряются в лечение больных раком с заметным улучшением </w:t>
      </w:r>
      <w:r>
        <w:t xml:space="preserve">лечения </w:t>
      </w:r>
      <w:r w:rsidRPr="00536FEC">
        <w:t>исход</w:t>
      </w:r>
      <w:r>
        <w:t>ов</w:t>
      </w:r>
      <w:r w:rsidRPr="00536FEC">
        <w:t xml:space="preserve"> рака </w:t>
      </w:r>
      <w:r>
        <w:fldChar w:fldCharType="begin"/>
      </w:r>
      <w:r>
        <w:instrText xml:space="preserve"> ADDIN ZOTERO_ITEM CSL_CITATION {"citationID":"FvxcI0hQ","properties":{"formattedCitation":"[9,10]","plainCitation":"[9,10]","noteIndex":0},"citationItems":[{"id":2793,"uris":["http://zotero.org/users/5483459/items/YVPINS69"],"itemData":{"id":2793,"type":"article-journal","abstract":"The phosphorylation of a protein can alter its behaviour in almost every conceivable way. These include modulation of its intrinsic biological activity, subcellular location, half-life and docking with other proteins. 'Multisite phosphorylation can enable several such effects to operate in the same protein. It can also determine the extent and duration of a response and is the key to signal integration.","container-title":"Trends in Biochemical Sciences","DOI":"10.1016/s0968-0004(00)01712-6","ISSN":"0968-0004","issue":"12","journalAbbreviation":"Trends Biochem Sci","language":"eng","note":"PMID: 11116185","page":"596-601","source":"PubMed","title":"The regulation of protein function by multisite phosphorylation--a 25 year update","volume":"25","author":[{"family":"Cohen","given":"P."}],"issued":{"date-parts":[["2000",12]]}},"label":"page"},{"id":2795,"uris":["http://zotero.org/users/5483459/items/2YMTTY3S"],"itemData":{"id":2795,"type":"article-journal","abstract":"The explosion of scientific interest in protein kinase-mediated signaling networks has led to the infusion of new chemical methods and their applications related to the analysis of phosphorylation pathways. We highlight some of these chemical biology approaches across three areas. First, we discuss the development of chemical tools to modulate the activity of protein kinases to explore kinase mechanisms and their contributions to phosphorylation events and cellular processes. Second, we describe chemical techniques developed in the past few years to dissect the structural and functional effects of phosphate modifications at specific sites in proteins. Third, we cover newly developed molecular imaging approaches to elucidate the spatiotemporal aspects of phosphorylation cascades in live cells. Exciting advances in our understanding of protein phosphorylation have been obtained with these chemical biology approaches, but continuing opportunities for technological innovation remain.","container-title":"Annual Review of Biochemistry","DOI":"10.1146/annurev.biochem.78.070907.103047","ISSN":"1545-4509","journalAbbreviation":"Annu Rev Biochem","language":"eng","note":"PMID: 19489734\nPMCID: PMC3074175","page":"797-825","source":"PubMed","title":"The chemical biology of protein phosphorylation","volume":"78","author":[{"family":"Tarrant","given":"Mary Katherine"},{"family":"Cole","given":"Philip A."}],"issued":{"date-parts":[["2009"]]}},"label":"page"}],"schema":"https://github.com/citation-style-language/schema/raw/master/csl-citation.json"} </w:instrText>
      </w:r>
      <w:r>
        <w:fldChar w:fldCharType="separate"/>
      </w:r>
      <w:r w:rsidRPr="00460086">
        <w:t>[9,</w:t>
      </w:r>
      <w:r w:rsidR="001276D0" w:rsidRPr="000971D1">
        <w:t xml:space="preserve"> </w:t>
      </w:r>
      <w:r w:rsidRPr="00460086">
        <w:t>10]</w:t>
      </w:r>
      <w:r>
        <w:fldChar w:fldCharType="end"/>
      </w:r>
      <w:r>
        <w:t xml:space="preserve">. </w:t>
      </w:r>
    </w:p>
    <w:p w14:paraId="68F2D4B4" w14:textId="527AB084" w:rsidR="00200EBA" w:rsidRPr="00536FEC" w:rsidRDefault="00200EBA" w:rsidP="001276D0">
      <w:pPr>
        <w:ind w:firstLine="709"/>
      </w:pPr>
      <w:r w:rsidRPr="00536FEC">
        <w:t>Впервые о ленватинибе сообщалось в 2008 г. как о многоцелевом ИТК, способном ингибировать несколько киназ в наномольной концентрации (IC</w:t>
      </w:r>
      <w:r w:rsidRPr="007D4E23">
        <w:rPr>
          <w:vertAlign w:val="subscript"/>
        </w:rPr>
        <w:t>50</w:t>
      </w:r>
      <w:r w:rsidRPr="00536FEC">
        <w:t xml:space="preserve"> 4–100 нМ) </w:t>
      </w:r>
      <w:r>
        <w:fldChar w:fldCharType="begin"/>
      </w:r>
      <w:r>
        <w:instrText xml:space="preserve"> ADDIN ZOTERO_ITEM CSL_CITATION {"citationID":"0lkYh6co","properties":{"formattedCitation":"[11]","plainCitation":"[11]","noteIndex":0},"citationItems":[{"id":2798,"uris":["http://zotero.org/users/5483459/items/WTMCY7BG"],"itemData":{"id":2798,"type":"article-journal","abstract":"E7080 is an orally active inhibitor of multiple receptor tyrosine kinases including VEGF, FGF and SCF receptors. In this study, we show the inhibitory activity of E7080 against SCF-induced angiogenesis in vitro and tumor growth of SCF-producing human small cell lung carcinoma H146 cells in vivo. E7080 inhibits SCF-driven tube formation of HUVEC, which express SCF receptor, KIT at the IC(50) value of 5.2 nM and it was almost identical for VEGF-driven one (IC(50) = 5.1 nM). To assess the role of SCF/KIT signaling in tumor angiogenesis, we evaluated the effect of imatinib, a selective KIT kinase inhibitor, on tumor growth of H146 cells in nude mice. Imatinib did not show the potent antitumor activity in vitro (IC(50) = 2,200 nM), because H146 cells did not express KIT. However, oral administration of imatinib at 160 mg/kg clearly slowed tumor growth of H146 cells in nude mice, accompanied by decreased microvessel density. Oral administration of E7080 inhibited tumor growth of H146 cells at doses of 30 and 100 mg/kg in a dose-dependent manner and caused tumor regression at 100 mg/kg. While anti-VEGF antibody also slowed tumor growth, it did not cause tumor regression. These results indicate that KIT signaling has a role in tumor angiogenesis of SCF-producing H146 cells, and E7080 causes regression of H146 tumors as a result of antiangiogenic activity mediated by inhibition of both KIT and VEGF receptor signaling. E7080 may provide therapeutic benefits in the treatment of SCF-producing tumors.","container-title":"International Journal of Cancer","DOI":"10.1002/ijc.23131","ISSN":"1097-0215","issue":"3","journalAbbreviation":"Int J Cancer","language":"eng","note":"PMID: 17943726","page":"664-671","source":"PubMed","title":"E7080, a novel inhibitor that targets multiple kinases, has potent antitumor activities against stem cell factor producing human small cell lung cancer H146, based on angiogenesis inhibition","volume":"122","author":[{"family":"Matsui","given":"Junji"},{"family":"Yamamoto","given":"Yuji"},{"family":"Funahashi","given":"Yasuhiro"},{"family":"Tsuruoka","given":"Akihiko"},{"family":"Watanabe","given":"Tatsuo"},{"family":"Wakabayashi","given":"Toshiaki"},{"family":"Uenaka","given":"Toshimitsu"},{"family":"Asada","given":"Makoto"}],"issued":{"date-parts":[["2008",2,1]]}}}],"schema":"https://github.com/citation-style-language/schema/raw/master/csl-citation.json"} </w:instrText>
      </w:r>
      <w:r>
        <w:fldChar w:fldCharType="separate"/>
      </w:r>
      <w:r w:rsidRPr="00460086">
        <w:t>[11]</w:t>
      </w:r>
      <w:r>
        <w:fldChar w:fldCharType="end"/>
      </w:r>
      <w:r>
        <w:t>. Т</w:t>
      </w:r>
      <w:r w:rsidRPr="00536FEC">
        <w:t xml:space="preserve">естирование на модели рака молочной железы показало, что он подавляет метастазирование рака молочной железы в лимфатические узлы и легкие путем </w:t>
      </w:r>
      <w:r>
        <w:t xml:space="preserve">воздействия </w:t>
      </w:r>
      <w:r w:rsidRPr="00536FEC">
        <w:t xml:space="preserve"> на VEGFR во время ангиогенеза и лимфангиогенеза </w:t>
      </w:r>
      <w:r>
        <w:fldChar w:fldCharType="begin"/>
      </w:r>
      <w:r>
        <w:instrText xml:space="preserve"> ADDIN ZOTERO_ITEM CSL_CITATION {"citationID":"ewgLw7y7","properties":{"formattedCitation":"[12]","plainCitation":"[12]","noteIndex":0},"citationItems":[{"id":2770,"uris":["http://zotero.org/users/5483459/items/933BCTC5"],"itemData":{"id":2770,"type":"article-journal","abstract":"PURPOSE: Vascular endothelial growth factor (VEGF)-C/VEGF-receptor 3 (VEGF-R3) signal plays a significant role in lymphangiogenesis and tumor metastasis based on its effects on lymphatic vessels. However, little is known about the effect of inhibiting VEGF-R3 on lymphangiogenesis and lymph node metastases using a small-molecule kinase inhibitor.\nEXPERIMENTAL DESIGN: We evaluated the effect of E7080, a potent inhibitor of both VEGF-R2 and VEGF-R3 kinase, and bevacizumab on lymphangiogenesis and angiogenesis in a mammary fat pad xenograft model of human breast cancer using MDA-MB-231 cells that express excessive amounts of VEGF-C. Lymphangiogenesis was determined by lymphatic vessel density (LVD) and angiogenesis by microvessel density (MVD).\nRESULTS: In contrast to MDA-MB-435 cells, which expressed a similar amount of VEGF to MDA-MB-231 cells with an undetectable amount of VEGF-C, only MDA-MB-231 exhibited lymphangiogenesis in the primary tumor. E7080 but not bevacizumab significantly decreased LVD within the MDA-MB-231 tumor. E7080 and bevacizumab decreased MVD in both the MDA-MB-231 and MDA-MB-435 models. E7080 significantly suppressed regional lymph nodes and distant lung metastases of MDA-MB-231, whereas bevacizumab significantly inhibited only lung metastases. E7080 also decreased both MVD and LVD within the metastatic nodules at lymph nodes after resection of the primary tumor.\nCONCLUSIONS: Inhibition of VEGF-R3 kinase with E7080 effectively decreased LVD within MDA-MB-231 tumors, which express VEGF-C. Simultaneous inhibition of both VEGF-R2 and VEGF-R3 kinases by E7080 may be a promising new strategy to control regional lymph node and distant lung metastases.","container-title":"Clinical Cancer Research: An Official Journal of the American Association for Cancer Research","DOI":"10.1158/1078-0432.CCR-07-5270","ISSN":"1078-0432","issue":"17","journalAbbreviation":"Clin Cancer Res","language":"eng","note":"PMID: 18765537","page":"5459-5465","source":"PubMed","title":"Multi-kinase inhibitor E7080 suppresses lymph node and lung metastases of human mammary breast tumor MDA-MB-231 via inhibition of vascular endothelial growth factor-receptor (VEGF-R) 2 and VEGF-R3 kinase","volume":"14","author":[{"family":"Matsui","given":"Junji"},{"family":"Funahashi","given":"Yasuhiro"},{"family":"Uenaka","given":"Toshimitsu"},{"family":"Watanabe","given":"Tatsuo"},{"family":"Tsuruoka","given":"Akihiko"},{"family":"Asada","given":"Makoto"}],"issued":{"date-parts":[["2008",9,1]]}}}],"schema":"https://github.com/citation-style-language/schema/raw/master/csl-citation.json"} </w:instrText>
      </w:r>
      <w:r>
        <w:fldChar w:fldCharType="separate"/>
      </w:r>
      <w:r w:rsidRPr="00460086">
        <w:t>[12]</w:t>
      </w:r>
      <w:r>
        <w:fldChar w:fldCharType="end"/>
      </w:r>
      <w:r>
        <w:t xml:space="preserve">. </w:t>
      </w:r>
    </w:p>
    <w:bookmarkEnd w:id="204"/>
    <w:p w14:paraId="46D6F9C6" w14:textId="77777777" w:rsidR="00200EBA" w:rsidRDefault="00200EBA" w:rsidP="001276D0">
      <w:pPr>
        <w:ind w:firstLine="709"/>
      </w:pPr>
      <w:r w:rsidRPr="00536FEC">
        <w:t xml:space="preserve">Ленватиниб действует как ингибитор многих </w:t>
      </w:r>
      <w:r>
        <w:t>тирозинкиназных рецепторов</w:t>
      </w:r>
      <w:r w:rsidRPr="00536FEC">
        <w:t>. Анализируемые значения IC</w:t>
      </w:r>
      <w:r w:rsidRPr="00AB2FCE">
        <w:rPr>
          <w:vertAlign w:val="subscript"/>
        </w:rPr>
        <w:t>50</w:t>
      </w:r>
      <w:r w:rsidRPr="00536FEC">
        <w:t xml:space="preserve"> для киназ VEGF1–3 варьировались от 2,3 до 4,7 нМ, рецептора фактора роста фибробластов (FGFR) 1–4, 27–61 нМ, тромбоцитарного фактора роста (PDGFR) α, β 29–39 нМ и v- Набор Харди-Цукермана 4, гомолог вирусного онкогена саркомы кошек (KIT) 85 нМ. Напротив, ленватиниб не ингибировал рецептор эпидермального фактора роста (EGFR; IC50 6500 нМ) или другие киназы, такие как Src или циклинзависимая киназа 4 (все &gt;10000 нМ) </w:t>
      </w:r>
      <w:r>
        <w:fldChar w:fldCharType="begin"/>
      </w:r>
      <w:r>
        <w:instrText xml:space="preserve"> ADDIN ZOTERO_ITEM CSL_CITATION {"citationID":"qdsOzWCd","properties":{"formattedCitation":"[11,13]","plainCitation":"[11,13]","noteIndex":0},"citationItems":[{"id":2798,"uris":["http://zotero.org/users/5483459/items/WTMCY7BG"],"itemData":{"id":2798,"type":"article-journal","abstract":"E7080 is an orally active inhibitor of multiple receptor tyrosine kinases including VEGF, FGF and SCF receptors. In this study, we show the inhibitory activity of E7080 against SCF-induced angiogenesis in vitro and tumor growth of SCF-producing human small cell lung carcinoma H146 cells in vivo. E7080 inhibits SCF-driven tube formation of HUVEC, which express SCF receptor, KIT at the IC(50) value of 5.2 nM and it was almost identical for VEGF-driven one (IC(50) = 5.1 nM). To assess the role of SCF/KIT signaling in tumor angiogenesis, we evaluated the effect of imatinib, a selective KIT kinase inhibitor, on tumor growth of H146 cells in nude mice. Imatinib did not show the potent antitumor activity in vitro (IC(50) = 2,200 nM), because H146 cells did not express KIT. However, oral administration of imatinib at 160 mg/kg clearly slowed tumor growth of H146 cells in nude mice, accompanied by decreased microvessel density. Oral administration of E7080 inhibited tumor growth of H146 cells at doses of 30 and 100 mg/kg in a dose-dependent manner and caused tumor regression at 100 mg/kg. While anti-VEGF antibody also slowed tumor growth, it did not cause tumor regression. These results indicate that KIT signaling has a role in tumor angiogenesis of SCF-producing H146 cells, and E7080 causes regression of H146 tumors as a result of antiangiogenic activity mediated by inhibition of both KIT and VEGF receptor signaling. E7080 may provide therapeutic benefits in the treatment of SCF-producing tumors.","container-title":"International Journal of Cancer","DOI":"10.1002/ijc.23131","ISSN":"1097-0215","issue":"3","journalAbbreviation":"Int J Cancer","language":"eng","note":"PMID: 17943726","page":"664-671","source":"PubMed","title":"E7080, a novel inhibitor that targets multiple kinases, has potent antitumor activities against stem cell factor producing human small cell lung cancer H146, based on angiogenesis inhibition","volume":"122","author":[{"family":"Matsui","given":"Junji"},{"family":"Yamamoto","given":"Yuji"},{"family":"Funahashi","given":"Yasuhiro"},{"family":"Tsuruoka","given":"Akihiko"},{"family":"Watanabe","given":"Tatsuo"},{"family":"Wakabayashi","given":"Toshiaki"},{"family":"Uenaka","given":"Toshimitsu"},{"family":"Asada","given":"Makoto"}],"issued":{"date-parts":[["2008",2,1]]}},"label":"page"},{"id":2808,"uris":["http://zotero.org/users/5483459/items/UXXK8JHM"],"itemData":{"id":2808,"type":"article-journal","abstract":"Lenvatinib is a multikinase inhibitor that targets vascular endothelial growth factor (VEGF) receptors 1-3, fibroblast growth factor receptors 1-4, platelet-derived growth factor receptor-alpha, and RET and KIT proto-oncogenes. Lenvatinib is approved for the treatment of radioiodine-refractory differentiated thyroid cancer in the United States (US), European Union (EU), Canada, Japan, and Switzerland. It is also approved in combination with everolimus for the treatment of advanced renal cell carcinoma following ≥1 VEGF-targeted treatment in the US and EU. In addition, lenvatinib is under investigation for the treatment of hepatocellular carcinoma. As lenvatinib becomes more widely available, a better understanding of its pharmacokinetic profile has become increasingly important. Following oral administration, lenvatinib is absorbed rapidly and is metabolized extensively prior to excretion. This metabolism is mediated by multiple pathways, and several metabolites of lenvatinib have been identified. The effect of food intake on lenvatinib exposure has also been studied and was found to not significantly influence overall exposure to the drug. Exposure to lenvatinib is increased in patients with severe hepatic impairment, indicating that dose reduction must be considered for those patients. The findings summarized here indicate that the clinical pharmacokinetic and pharmacodynamic profile for lenvatinib are predictable, with a dose-independent absorption and elimination profile that supports once-daily administration, and has minimal effects due to mild or moderate renal or hepatic impairment or drug interactions.","container-title":"European Journal of Drug Metabolism and Pharmacokinetics","DOI":"10.1007/s13318-017-0403-4","ISSN":"2107-0180","issue":"6","journalAbbreviation":"Eur J Drug Metab Pharmacokinet","language":"eng","note":"PMID: 28236116","page":"903-914","source":"PubMed","title":"Clinical Pharmacokinetic and Pharmacodynamic Profile of Lenvatinib, an Orally Active, Small-Molecule, Multitargeted Tyrosine Kinase Inhibitor","volume":"42","author":[{"family":"Hussein","given":"Ziad"},{"family":"Mizuo","given":"Hitoshi"},{"family":"Hayato","given":"Seiichi"},{"family":"Namiki","given":"Masayuki"},{"family":"Shumaker","given":"Robert"}],"issued":{"date-parts":[["2017",12]]}},"label":"page"}],"schema":"https://github.com/citation-style-language/schema/raw/master/csl-citation.json"} </w:instrText>
      </w:r>
      <w:r>
        <w:fldChar w:fldCharType="separate"/>
      </w:r>
      <w:r w:rsidRPr="00E87827">
        <w:t>[11,13]</w:t>
      </w:r>
      <w:r>
        <w:fldChar w:fldCharType="end"/>
      </w:r>
      <w:r>
        <w:t xml:space="preserve">. </w:t>
      </w:r>
    </w:p>
    <w:p w14:paraId="623BC8CB" w14:textId="0E461661" w:rsidR="00200EBA" w:rsidRPr="00DE5EDB" w:rsidRDefault="00200EBA" w:rsidP="001276D0">
      <w:pPr>
        <w:ind w:firstLine="709"/>
      </w:pPr>
      <w:r>
        <w:t xml:space="preserve">Во многих исследованиях сообщалось об анализе фармакодинамических свойств ленватиниба после приема препарата больными раком. В исследовании </w:t>
      </w:r>
      <w:r w:rsidR="006F27E5">
        <w:rPr>
          <w:lang w:val="en-US"/>
        </w:rPr>
        <w:t>I</w:t>
      </w:r>
      <w:r>
        <w:t xml:space="preserve"> фазы у пациентов с немелкоклеточным раком легкого стадии IIIB/IV оценивали фармакокинетические и фармакодинамические свойства ленватиниба в комбинированной терапии с приемом дважды в день карбоплатины и паклитаксела. Уровни ангиогенных белков плазмы и цитокины (FGF-2, гранулоцитарный колониестимулирующий фактор </w:t>
      </w:r>
      <w:r w:rsidR="00264240">
        <w:t>(</w:t>
      </w:r>
      <w:r>
        <w:t>G-CSF]</w:t>
      </w:r>
      <w:r w:rsidR="00264240">
        <w:t>)</w:t>
      </w:r>
      <w:r>
        <w:t xml:space="preserve">, фактор роста гепатоцитов </w:t>
      </w:r>
      <w:r w:rsidR="00264240">
        <w:t>(</w:t>
      </w:r>
      <w:r w:rsidR="008C2F3F" w:rsidRPr="00EA1702">
        <w:rPr>
          <w:shd w:val="clear" w:color="auto" w:fill="FFFFFF"/>
        </w:rPr>
        <w:t>Hepatocyte growth factor</w:t>
      </w:r>
      <w:r w:rsidR="008C2F3F">
        <w:rPr>
          <w:shd w:val="clear" w:color="auto" w:fill="FFFFFF"/>
        </w:rPr>
        <w:t xml:space="preserve">, </w:t>
      </w:r>
      <w:r>
        <w:t>HGF</w:t>
      </w:r>
      <w:r w:rsidR="00264240">
        <w:t>)</w:t>
      </w:r>
      <w:r>
        <w:t xml:space="preserve">, интерлейкина </w:t>
      </w:r>
      <w:r w:rsidR="00264240">
        <w:t>(</w:t>
      </w:r>
      <w:r w:rsidR="00264240" w:rsidRPr="00264240">
        <w:t>Interleukins</w:t>
      </w:r>
      <w:r w:rsidR="00264240">
        <w:t xml:space="preserve">, </w:t>
      </w:r>
      <w:r>
        <w:t>IL</w:t>
      </w:r>
      <w:r w:rsidR="00264240">
        <w:t>)</w:t>
      </w:r>
      <w:r>
        <w:t xml:space="preserve">-8, PDGF-B, </w:t>
      </w:r>
      <w:r w:rsidR="00264240">
        <w:t>фактор стволовых клеток (</w:t>
      </w:r>
      <w:r>
        <w:t>SCF</w:t>
      </w:r>
      <w:r w:rsidR="00264240">
        <w:t>)</w:t>
      </w:r>
      <w:r>
        <w:t xml:space="preserve">, </w:t>
      </w:r>
      <w:r w:rsidR="00264240">
        <w:rPr>
          <w:shd w:val="clear" w:color="auto" w:fill="FFFFFF"/>
        </w:rPr>
        <w:t>фактор стромальных клеток (</w:t>
      </w:r>
      <w:r>
        <w:t>SDF</w:t>
      </w:r>
      <w:r w:rsidR="00264240">
        <w:t>)</w:t>
      </w:r>
      <w:r>
        <w:t xml:space="preserve">1a и VEGF) оценивали в начале исследования и периодически во время первого 28-дневного цикла (1, 8 и 22 дни) комбинированного </w:t>
      </w:r>
      <w:r w:rsidR="00CD764C">
        <w:t>лечения</w:t>
      </w:r>
      <w:r>
        <w:t xml:space="preserve">. Значительное увеличение VEGF по сравнению с исходным уровнем отмечалось на 8 и 22 день. Значительное увеличение IL-8 и SDF1a в сравнении с исходным уровнем наблюдалось на </w:t>
      </w:r>
      <w:r w:rsidR="00CD764C">
        <w:t xml:space="preserve">8 </w:t>
      </w:r>
      <w:r>
        <w:t xml:space="preserve">день. HGF был значительно увеличен на 22 день, тогда как </w:t>
      </w:r>
      <w:r w:rsidR="00B576F0">
        <w:t>P</w:t>
      </w:r>
      <w:r>
        <w:t xml:space="preserve">DGF-B значительно снизился на 22-й день. </w:t>
      </w:r>
      <w:r w:rsidR="00CD764C">
        <w:t>Установлено</w:t>
      </w:r>
      <w:r w:rsidRPr="00DE5EDB">
        <w:t xml:space="preserve">, что пациенты, имеющие более высокий уровень SDF1, имели более длительную ВБП, в то время как связанное с лечением увеличение </w:t>
      </w:r>
      <w:r w:rsidR="00E71782">
        <w:t>гранулоцитарного колониестимулирующего</w:t>
      </w:r>
      <w:r w:rsidR="00E71782" w:rsidRPr="00E71782">
        <w:t xml:space="preserve"> фактор</w:t>
      </w:r>
      <w:r w:rsidR="00E71782">
        <w:t>а</w:t>
      </w:r>
      <w:r w:rsidR="00E71782" w:rsidRPr="00E71782" w:rsidDel="00E71782">
        <w:t xml:space="preserve"> </w:t>
      </w:r>
      <w:r w:rsidRPr="00DE5EDB">
        <w:t xml:space="preserve">было связано с более короткой ВБП </w:t>
      </w:r>
      <w:r w:rsidRPr="00DE5EDB">
        <w:fldChar w:fldCharType="begin"/>
      </w:r>
      <w:r w:rsidRPr="00DE5EDB">
        <w:instrText xml:space="preserve"> ADDIN ZOTERO_ITEM CSL_CITATION {"citationID":"EnhF758x","properties":{"formattedCitation":"[14]","plainCitation":"[14]","noteIndex":0},"citationItems":[{"id":2822,"uris":["http://zotero.org/users/5483459/items/3GNBHHQY"],"itemData":{"id":2822,"type":"article-journal","abstract":"BACKGROUND: This dose-finding study evaluated lenvatinib, an oral multitargeted receptor tyrosine kinase inhibitor, in combination with carboplatin/paclitaxel in chemotherapy-naïve non-small-cell lung cancer (NSCLC) patients.\nPATIENTS AND METHODS: Patients received lenvatinib twice daily (BID) with carboplatin (area under the curve 6 mg ml(-1) min(-1), day 1)/paclitaxel (200 mg m(-2), day 1) every 3 weeks. The initial dose of lenvatinib was 6 mg BID. The primary end point was maximum tolerated dose (MTD) of lenvatinib. At the MTD, the cohort was expanded by 16 patients. Safety, pharmacokinetics, pharmacodynamics, and antitumor effects were evaluated.\nRESULTS: Twenty-eight patients were treated. At 6 mg BID, dose-limiting toxicities (DLTs) included febrile neutropenia/gingival infection (n=2). No DLTs occurred with 4 mg BID, the recommended MTD for the expansion. Common grade 3/4 toxicities included neutropenia, leukopenia, hypertension, and thrombocytopenia. The combination had no significant impact on individual drug pharmacokinetics. Response rate and median progression-free survival were 68% and 9.0 months, respectively, with 4 mg BID. In the plasma biomarker analysis, stromal cell-derived factor 1α, stem cell factor, and granulocyte colony-stimulating factor correlated with antitumor activity.\nCONCLUSION: The MTD for lenvatinib with carboplatin/paclitaxel is 4 mg BID in advanced NSCLC patients. This regimen demonstrated manageable tolerability and encouraging antitumor activity.","container-title":"British Journal of Cancer","DOI":"10.1038/bjc.2013.374","ISSN":"1532-1827","issue":"3","journalAbbreviation":"Br J Cancer","language":"eng","note":"PMID: 23860537\nPMCID: PMC3738144","page":"538-544","source":"PubMed","title":"Phase 1 study of lenvatinib combined with carboplatin and paclitaxel in patients with non-small-cell lung cancer","volume":"109","author":[{"family":"Nishio","given":"M."},{"family":"Horai","given":"T."},{"family":"Horiike","given":"A."},{"family":"Nokihara","given":"H."},{"family":"Yamamoto","given":"N."},{"family":"Takahashi","given":"T."},{"family":"Murakami","given":"H."},{"family":"Yamamoto","given":"N."},{"family":"Koizumi","given":"F."},{"family":"Nishio","given":"K."},{"family":"Yusa","given":"W."},{"family":"Koyama","given":"N."},{"family":"Tamura","given":"T."}],"issued":{"date-parts":[["2013",8,6]]}}}],"schema":"https://github.com/citation-style-language/schema/raw/master/csl-citation.json"} </w:instrText>
      </w:r>
      <w:r w:rsidRPr="00DE5EDB">
        <w:fldChar w:fldCharType="separate"/>
      </w:r>
      <w:r w:rsidRPr="00DE5EDB">
        <w:t>[14]</w:t>
      </w:r>
      <w:r w:rsidRPr="00DE5EDB">
        <w:fldChar w:fldCharType="end"/>
      </w:r>
      <w:r w:rsidRPr="00DE5EDB">
        <w:t xml:space="preserve">. </w:t>
      </w:r>
    </w:p>
    <w:p w14:paraId="2A92F53B" w14:textId="13BFD9F1" w:rsidR="00200EBA" w:rsidRDefault="00200EBA" w:rsidP="001276D0">
      <w:pPr>
        <w:ind w:firstLine="709"/>
      </w:pPr>
      <w:r>
        <w:lastRenderedPageBreak/>
        <w:t xml:space="preserve">В исследовании </w:t>
      </w:r>
      <w:r w:rsidR="006F27E5">
        <w:rPr>
          <w:lang w:val="en-US"/>
        </w:rPr>
        <w:t>I</w:t>
      </w:r>
      <w:r w:rsidR="006F27E5" w:rsidRPr="00D050C7">
        <w:t xml:space="preserve"> </w:t>
      </w:r>
      <w:r>
        <w:t xml:space="preserve">фазы эскалации дозы ленватиниба оценивали </w:t>
      </w:r>
      <w:r w:rsidR="005B40C6">
        <w:t xml:space="preserve">корреляцию </w:t>
      </w:r>
      <w:r>
        <w:t>между фармакодинамическими биомаркерами и клинически</w:t>
      </w:r>
      <w:r w:rsidR="0042284D">
        <w:t>м</w:t>
      </w:r>
      <w:r>
        <w:t xml:space="preserve"> исходом в лечении рака у пациентов. Плазменные фармакодинамические биомаркеры, измеренные в этом исследовании включали ангиогенные белки IL-6, IL-8 и IL-10, </w:t>
      </w:r>
      <w:r w:rsidRPr="00767CDD">
        <w:rPr>
          <w:lang w:val="en-US"/>
        </w:rPr>
        <w:t>VEGF</w:t>
      </w:r>
      <w:r w:rsidRPr="00A271B6">
        <w:t xml:space="preserve">, </w:t>
      </w:r>
      <w:r w:rsidRPr="00767CDD">
        <w:rPr>
          <w:lang w:val="en-US"/>
        </w:rPr>
        <w:t>PDGF</w:t>
      </w:r>
      <w:r w:rsidRPr="00A271B6">
        <w:t xml:space="preserve">, </w:t>
      </w:r>
      <w:r w:rsidRPr="00767CDD">
        <w:rPr>
          <w:lang w:val="en-US"/>
        </w:rPr>
        <w:t>HGF</w:t>
      </w:r>
      <w:r w:rsidRPr="00A271B6">
        <w:t xml:space="preserve">, </w:t>
      </w:r>
      <w:r w:rsidRPr="00767CDD">
        <w:rPr>
          <w:lang w:val="en-US"/>
        </w:rPr>
        <w:t>SCF</w:t>
      </w:r>
      <w:r w:rsidRPr="00A271B6">
        <w:t xml:space="preserve"> </w:t>
      </w:r>
      <w:r>
        <w:t>и</w:t>
      </w:r>
      <w:r w:rsidRPr="00A271B6">
        <w:t xml:space="preserve"> </w:t>
      </w:r>
      <w:r w:rsidRPr="00767CDD">
        <w:rPr>
          <w:lang w:val="en-US"/>
        </w:rPr>
        <w:t>SDF</w:t>
      </w:r>
      <w:r w:rsidRPr="00A271B6">
        <w:t>1</w:t>
      </w:r>
      <w:r w:rsidRPr="00767CDD">
        <w:rPr>
          <w:lang w:val="en-US"/>
        </w:rPr>
        <w:t>a</w:t>
      </w:r>
      <w:r w:rsidR="004D196D">
        <w:t>,</w:t>
      </w:r>
      <w:r w:rsidRPr="00A271B6">
        <w:t xml:space="preserve"> </w:t>
      </w:r>
      <w:r w:rsidR="004D196D">
        <w:t xml:space="preserve">растворимый </w:t>
      </w:r>
      <w:r>
        <w:t xml:space="preserve">VEGFR1 (sVEGFR1) и sVEGFR2. Ленватиниб назначали перорально 2 раза в сутки в течение 3 недель (2 недели лечения, затем 1 неделя без лечения). Образцы крови собирали в 1-й день (исходный уровень), 8 и 15 цикла 1 и дни 1, 8 и 15 цикл 2. </w:t>
      </w:r>
      <w:r w:rsidR="005B40C6">
        <w:t>Установлено</w:t>
      </w:r>
      <w:r>
        <w:t>, что повышение экспозиции ленватиниба было значительно связан</w:t>
      </w:r>
      <w:r w:rsidR="0042284D">
        <w:t>о</w:t>
      </w:r>
      <w:r>
        <w:t xml:space="preserve"> с повышенным уровнем VEGF и SDF1a, а снижение уровня sVEGFR2 коррелировало с уменьшением размера опухоли. Максимальное уменьшение опухоли также коррелировало с повышенным уровнем SDF1a </w:t>
      </w:r>
      <w:r>
        <w:fldChar w:fldCharType="begin"/>
      </w:r>
      <w:r>
        <w:instrText xml:space="preserve"> ADDIN ZOTERO_ITEM CSL_CITATION {"citationID":"XMSWy8BP","properties":{"formattedCitation":"[15]","plainCitation":"[15]","noteIndex":0},"citationItems":[{"id":2831,"uris":["http://zotero.org/users/5483459/items/5VPVJ346"],"itemData":{"id":2831,"type":"article-journal","abstract":"BACKGROUND: Lenvatinib (E7080), an oral multi-kinase inhibitor, has inhibitory action on tumor cell proliferation and tumor angiogenesis in preclinical models. We evaluated correlations between pharmacodynamic (PD) biomarkers with patient clinical outcomes in a lenvatinib phase 1 dose-escalation study.\nMETHODS: Plasma angiogenic proteins were evaluated as potential PD biomarkers of response to lenvatinib in a dose-escalation phase 1 study. Lenvatinib was administered to 27 patients by twice-daily dosing in 3-week cycles; 2 weeks of treatment followed by 1 week of rest until discontinuation. Blood samples for plasma proteins were collected on days 1 (baseline), 8, and 15 of cycle 1, and days 1, 8, and 15 of cycle 2. Selected clinical outcomes, including tumor shrinkage and adverse events (AEs), were used for correlative analyses of pharmacokinetic parameters and PD biomarkers.\nRESULTS: Tumor shrinkage and changes in PD biomarkers (increased vascular endothelial growth factor [VEGF] and stromal cell-derived factor 1 alpha [SDF1α] levels and decreased soluble VEGF receptor 2 [sVEGFR2] levels) significantly correlated with increasing lenvatinib exposure. Observed changes in levels of VEGF, SDF1α, and sVEGFR2 were maintained on day 15 of cycle 1, but returned to baseline during the 1-week rest period, and similar changes were induced by reinstitution of treatment in cycle 2. The worst grades of hypertension, proteinuria, and fatigue were associated with changes in VEGF and HGF at day 8 of cycle 1. Maximum tumor shrinkage was correlated with increased SDF1α levels. Decreased sVEGFR2 level was also correlated with tumor shrinkage and frequency of hypertension, proteinuria, and fatigue. Tumor shrinkage significantly correlated with the worst grade of proteinuria, but not with hypertension or fatigue.\nCONCLUSION: PD biomarker changes observed in plasma angiogenic proteins are correlated with lenvatinib-induced tumor shrinkage and AEs. Our findings warrant further assessment of plasma proteins associated with angiogenesis as potential biomarkers of lenvatinib activity.\nTRIAL REGISTRATION: ClinicalTrial.gov: NCT00280397 (January 20, 2006).","container-title":"BMC cancer","DOI":"10.1186/1471-2407-14-530","ISSN":"1471-2407","journalAbbreviation":"BMC Cancer","language":"eng","note":"PMID: 25047123\nPMCID: PMC4223557","page":"530","source":"PubMed","title":"Pharmacodynamic change in plasma angiogenic proteins: a dose-escalation phase 1 study of the multi-kinase inhibitor lenvatinib","title-short":"Pharmacodynamic change in plasma angiogenic proteins","volume":"14","author":[{"family":"Koyama","given":"Noriyuki"},{"family":"Saito","given":"Kenichi"},{"family":"Nishioka","given":"Yuki"},{"family":"Yusa","given":"Wataru"},{"family":"Yamamoto","given":"Noboru"},{"family":"Yamada","given":"Yasuhide"},{"family":"Nokihara","given":"Hiroshi"},{"family":"Koizumi","given":"Fumiaki"},{"family":"Nishio","given":"Kazuto"},{"family":"Tamura","given":"Tomohide"}],"issued":{"date-parts":[["2014",7,21]]}}}],"schema":"https://github.com/citation-style-language/schema/raw/master/csl-citation.json"} </w:instrText>
      </w:r>
      <w:r>
        <w:fldChar w:fldCharType="separate"/>
      </w:r>
      <w:r w:rsidRPr="003212FA">
        <w:t>[15]</w:t>
      </w:r>
      <w:r>
        <w:fldChar w:fldCharType="end"/>
      </w:r>
      <w:r>
        <w:t xml:space="preserve">. </w:t>
      </w:r>
    </w:p>
    <w:p w14:paraId="62D697F9" w14:textId="39F6AE6C" w:rsidR="00200EBA" w:rsidRDefault="00200EBA" w:rsidP="001276D0">
      <w:pPr>
        <w:ind w:firstLine="709"/>
      </w:pPr>
      <w:r>
        <w:t xml:space="preserve">В исследовании </w:t>
      </w:r>
      <w:r w:rsidR="00CB00D1">
        <w:rPr>
          <w:lang w:val="en-US"/>
        </w:rPr>
        <w:t>I</w:t>
      </w:r>
      <w:r w:rsidR="00CB00D1">
        <w:t xml:space="preserve"> </w:t>
      </w:r>
      <w:r>
        <w:t xml:space="preserve">фазы оценивали фармакодинамику ленватиниба при эскалации дозы в течение 28-дневных циклов у больных меланомой. Образцы сыворотки были протестированы на связанные с ангиогенезом маркеры (PDGF-гомодимер BB [PDGF-BB], растворимый Tie-2, ангиопоэтин-1, растворимый E-селектин и растворимый c-KIT) и связанные с апоптозом маркеры (цитохром С и неоантиген М30). Высокий исходный уровень цитохрома С и более высокое отношение М30 в цикле 1, в день 8 к исходному уровню коррелировало с уменьшением размера опухоли. Снижение отношения ангиопоэтина-1 коррелировало с </w:t>
      </w:r>
      <w:bookmarkStart w:id="206" w:name="_Hlk118207274"/>
      <w:r w:rsidRPr="002161C8">
        <w:t>ВБП</w:t>
      </w:r>
      <w:r>
        <w:t xml:space="preserve"> </w:t>
      </w:r>
      <w:bookmarkEnd w:id="206"/>
      <w:r>
        <w:fldChar w:fldCharType="begin"/>
      </w:r>
      <w:r>
        <w:instrText xml:space="preserve"> ADDIN ZOTERO_ITEM CSL_CITATION {"citationID":"klur5Dz4","properties":{"formattedCitation":"[16]","plainCitation":"[16]","noteIndex":0},"citationItems":[{"id":2825,"uris":["http://zotero.org/users/5483459/items/J6LAAFAH"],"itemData":{"id":2825,"type":"article-journal","abstract":"PURPOSE: This \"3+3\" phase I study evaluated the safety, biologic, and clinical activity of lenvatinib, an oral multikinase inhibitor, in patients with solid tumors.\nEXPERIMENTAL DESIGN: Ascending doses of lenvatinib were administered per os twice daily in 28-day cycles. Safety and response were assessed for all patients. Angiogenic and apoptotic factors were tested as possible biomarkers in an expanded melanoma cohort.\nRESULTS: Seventy-seven patients were treated in 3 cohorts: 18 with intermittent twice-daily dosing (7 days on, 7 days off) of 0.1-3.2 mg; 33 with twice-daily dosing of 3.2-12 mg; and 26 with twice-daily dosing of 10 mg (expanded melanoma cohort). Maximum tolerated dose was established at 10 mg per os twice daily. Prominent drug-related toxicities included hypertension (43%), fatigue (42%), proteinuria (39%), and nausea (25%); dose-limiting toxicities included hypertension, fatigue, and proteinuria. Twelve patients (15.6%) achieved partial response (PR, n = 9) or unconfirmed PR (uPR, n = 3), and 19 (24.7%) achieved stable disease (SD) ≥23 weeks. Total PR/uPR/SD ≥23 weeks was 40.3% (n = 31). Responses (PR/uPR) by disease were as follows: melanoma, 5 of 29 patients (includes 1 patient with NRAS mutation); thyroid, 3 of 6 patients; pancreatic, 1 of 2 patients; lung, 1 of 1 patients; renal, 1 of 1 patients; endometrial, 1 of 4 patients; and ovarian, 1 of 5 patients. AUC(0-24) and C(max) increased dose proportionally. In multivariate Cox proportional hazard model analyses, increased baseline systolic blood pressure and decreased angiopoietin-1 ratio (2 hours:baseline) were associated with longer progression-free survival (PFS) in the expanded melanoma cohort (P = 0.041 and P = 0.03, respectively).\nCONCLUSIONS: The toxicity profile, pharmacokinetics, and antitumor activity of lenvatinib are encouraging. Decreases in the angiopoietin-1 ratio correlated with longer PFS in melanoma patients.","container-title":"Clinical Cancer Research: An Official Journal of the American Association for Cancer Research","DOI":"10.1158/1078-0432.CCR-14-3063","ISSN":"1557-3265","issue":"21","journalAbbreviation":"Clin Cancer Res","language":"eng","note":"PMID: 26169970\nPMCID: PMC4840931","page":"4801-4810","source":"PubMed","title":"Phase I Dose-Escalation Study of the Multikinase Inhibitor Lenvatinib in Patients with Advanced Solid Tumors and in an Expanded Cohort of Patients with Melanoma","volume":"21","author":[{"family":"Hong","given":"David S."},{"family":"Kurzrock","given":"Razelle"},{"family":"Wheler","given":"Jennifer J."},{"family":"Naing","given":"Aung"},{"family":"Falchook","given":"Gerald S."},{"family":"Fu","given":"Siqing"},{"family":"Kim","given":"Kevin B."},{"family":"Davies","given":"Michael A."},{"family":"Nguyen","given":"Ly M."},{"family":"George","given":"Goldy C."},{"family":"Xu","given":"Lucy"},{"family":"Shumaker","given":"Robert"},{"family":"Ren","given":"Min"},{"family":"Mink","given":"Jennifer"},{"family":"Bedell","given":"Cynthia"},{"family":"Andresen","given":"Corina"},{"family":"Sachdev","given":"Pallavi"},{"family":"O'Brien","given":"James P."},{"family":"Nemunaitis","given":"John"}],"issued":{"date-parts":[["2015",11,1]]}}}],"schema":"https://github.com/citation-style-language/schema/raw/master/csl-citation.json"} </w:instrText>
      </w:r>
      <w:r>
        <w:fldChar w:fldCharType="separate"/>
      </w:r>
      <w:r w:rsidRPr="003212FA">
        <w:t>[16]</w:t>
      </w:r>
      <w:r>
        <w:fldChar w:fldCharType="end"/>
      </w:r>
      <w:r>
        <w:t>.</w:t>
      </w:r>
    </w:p>
    <w:p w14:paraId="5D91067E" w14:textId="77777777" w:rsidR="00200EBA" w:rsidRDefault="00200EBA" w:rsidP="00200EBA">
      <w:pPr>
        <w:spacing w:before="240" w:after="240"/>
        <w:outlineLvl w:val="2"/>
        <w:rPr>
          <w:b/>
          <w:bCs/>
        </w:rPr>
      </w:pPr>
      <w:bookmarkStart w:id="207" w:name="_Toc126059755"/>
      <w:r>
        <w:rPr>
          <w:b/>
          <w:bCs/>
        </w:rPr>
        <w:t xml:space="preserve">4.2.3. </w:t>
      </w:r>
      <w:r>
        <w:rPr>
          <w:b/>
        </w:rPr>
        <w:t xml:space="preserve">Фармакодинамические </w:t>
      </w:r>
      <w:r>
        <w:rPr>
          <w:b/>
          <w:bCs/>
        </w:rPr>
        <w:t>лекарственные взаимодействия</w:t>
      </w:r>
      <w:bookmarkEnd w:id="207"/>
    </w:p>
    <w:p w14:paraId="1FB30437" w14:textId="7387967D" w:rsidR="00200EBA" w:rsidRDefault="00200EBA" w:rsidP="006A4F12">
      <w:pPr>
        <w:ind w:firstLine="851"/>
      </w:pPr>
      <w:r w:rsidRPr="00133838">
        <w:t>Артериальная гипертензия является побочной реакцией, наблюдаемой при применении препаратов, направленных</w:t>
      </w:r>
      <w:r>
        <w:t xml:space="preserve"> на </w:t>
      </w:r>
      <w:r w:rsidRPr="00133838">
        <w:t>сигнальны</w:t>
      </w:r>
      <w:r>
        <w:t>е</w:t>
      </w:r>
      <w:r w:rsidRPr="00133838">
        <w:t xml:space="preserve"> пут</w:t>
      </w:r>
      <w:r>
        <w:t>и</w:t>
      </w:r>
      <w:r w:rsidRPr="00133838">
        <w:t xml:space="preserve"> VEGF и примерно у 40% пациентов с метастатическим</w:t>
      </w:r>
      <w:r>
        <w:t xml:space="preserve"> </w:t>
      </w:r>
      <w:r w:rsidRPr="00133838">
        <w:t>почечно-клеточн</w:t>
      </w:r>
      <w:r>
        <w:t>ым</w:t>
      </w:r>
      <w:r w:rsidRPr="00133838">
        <w:t xml:space="preserve"> рак</w:t>
      </w:r>
      <w:r>
        <w:t>ом</w:t>
      </w:r>
      <w:r w:rsidRPr="00133838">
        <w:t xml:space="preserve"> развилась гипертензия, когда ленватиниб сочетался с эверолимусом</w:t>
      </w:r>
      <w:r>
        <w:t xml:space="preserve"> </w:t>
      </w:r>
      <w:r>
        <w:fldChar w:fldCharType="begin"/>
      </w:r>
      <w:r>
        <w:instrText xml:space="preserve"> ADDIN ZOTERO_ITEM CSL_CITATION {"citationID":"4IDe7z03","properties":{"formattedCitation":"[17,18]","plainCitation":"[17,18]","noteIndex":0},"citationItems":[{"id":2834,"uris":["http://zotero.org/users/5483459/items/ARJMUP9T"],"itemData":{"id":2834,"type":"article-journal","abstract":"Multikinase inhibitors (MKI) and mammalian target of rapamycin (mTOR) inhibitors prolong progression-free (PFS) and overall survival (OS) in the treatment of metastatic renal cell carcinoma (mRCC) by reducing angiogenesis and tumor growth. In this regard, the MKI lenvatinib and the mTOR inhibitor everolimus proved effective when applied alone, but more effective when they were administered combined. Recently, both drugs were included in clinical trials, resulting in international clinical guidelines for the treatment of mRCC. In May 2016, lenvatinib was approved by the American Food and Drug Administration (FDA) for the use in combination with everolimus, as treatment of advanced renal cell carcinoma following one prior antiangiogenic therapy. A major problem of treating mRCC with lenvatinib and everolimus is the serious adverse event (AE) of arterial hypertension. During the treatment with everolimus and lenvatinib combined, 42% of the patients developed hypertension, while 10% of the patients treated with everolimus alone and 48% of the of the lenvatinib only treated patients developed hypertension. Lenvatinib carries warnings and precautions for hypertension, cardiac failure, and other adverse events. Therefore, careful monitoring of the patients is necessary.","container-title":"International Journal of Molecular Sciences","DOI":"10.3390/ijms18081736","ISSN":"1422-0067","issue":"8","journalAbbreviation":"Int J Mol Sci","language":"eng","note":"PMID: 28796163\nPMCID: PMC5578126","page":"E1736","source":"PubMed","title":"Hypertension Caused by Lenvatinib and Everolimus in the Treatment of Metastatic Renal Cell Carcinoma","volume":"18","author":[{"family":"Bendtsen","given":"Mathias Alrø Fichtner"},{"family":"Grimm","given":"Daniela"},{"family":"Bauer","given":"Johann"},{"family":"Wehland","given":"Markus"},{"family":"Wise","given":"Petra"},{"family":"Magnusson","given":"Nils E."},{"family":"Infanger","given":"Manfred"},{"family":"Krüger","given":"Marcus"}],"issued":{"date-parts":[["2017",8,10]]}},"label":"page"},{"id":2840,"uris":["http://zotero.org/users/5483459/items/YCZZ7P6E"],"itemData":{"id":2840,"type":"article-journal","abstract":"Lenvatinib is a non-selective tyrosine kinase inhibitor (TKI) with high in vitro potency against vascular endothelial growth factor receptors. Although this drug is used to treat several cancer types, it is the most effective TKI used in patients with thyroid cancer. Lenvatinib is well tolerated and the most common adverse drug reactions can be adequately managed by dose adjustment. Particularly, blood pressure and cardiac function monitoring, as well as antihypertensive treatment optimization, may be required in patients treated with lenvatinib. Dose reduction should be taken into account in patients with body weight &lt;60 kg or severe hepatic failure. No significant change in lenvatinib pharmacokinetics has been observed with other patient-related factors and very few data are available on lenvatinib pharmacogenetics. Lenvatinib can be administered orally regardless of food and no clinically relevant drug-drug interactions have been reported.","container-title":"Critical Reviews in Oncology/Hematology","DOI":"10.1016/j.critrevonc.2021.103366","ISSN":"1879-0461","journalAbbreviation":"Crit Rev Oncol Hematol","language":"eng","note":"PMID: 34051303","page":"103366","source":"PubMed","title":"Clinical pharmacology and drug-drug interactions of lenvatinib in thyroid cancer","volume":"163","author":[{"family":"Fogli","given":"Stefano"},{"family":"Gianfilippo","given":"Giulia"},{"family":"Cucchiara","given":"Federico"},{"family":"Del Re","given":"Marzia"},{"family":"Valerio","given":"Laura"},{"family":"Elisei","given":"Rossella"},{"family":"Danesi","given":"Romano"}],"issued":{"date-parts":[["2021",7]]}},"label":"page"}],"schema":"https://github.com/citation-style-language/schema/raw/master/csl-citation.json"} </w:instrText>
      </w:r>
      <w:r>
        <w:fldChar w:fldCharType="separate"/>
      </w:r>
      <w:r w:rsidRPr="00DA56DD">
        <w:t>[17,</w:t>
      </w:r>
      <w:r w:rsidR="007047F7" w:rsidRPr="000971D1">
        <w:t xml:space="preserve"> </w:t>
      </w:r>
      <w:r w:rsidRPr="00DA56DD">
        <w:t>18]</w:t>
      </w:r>
      <w:r>
        <w:fldChar w:fldCharType="end"/>
      </w:r>
      <w:r>
        <w:t xml:space="preserve">. </w:t>
      </w:r>
      <w:r w:rsidRPr="00133838">
        <w:t>Это может происходить из-за ингибирования сигнального каскада VEGF</w:t>
      </w:r>
      <w:r>
        <w:t>, снижения</w:t>
      </w:r>
      <w:r w:rsidRPr="00133838">
        <w:t xml:space="preserve"> ангиогенез</w:t>
      </w:r>
      <w:r>
        <w:t>а</w:t>
      </w:r>
      <w:r w:rsidRPr="00133838">
        <w:t xml:space="preserve"> и высвобождение как простациклинов, так и</w:t>
      </w:r>
      <w:r>
        <w:t xml:space="preserve"> </w:t>
      </w:r>
      <w:r w:rsidRPr="00133838">
        <w:t>эндотелиальн</w:t>
      </w:r>
      <w:r>
        <w:t>ого</w:t>
      </w:r>
      <w:r w:rsidRPr="00133838">
        <w:t xml:space="preserve"> оксид</w:t>
      </w:r>
      <w:r>
        <w:t>а</w:t>
      </w:r>
      <w:r w:rsidRPr="00133838">
        <w:t xml:space="preserve"> азота </w:t>
      </w:r>
      <w:r>
        <w:fldChar w:fldCharType="begin"/>
      </w:r>
      <w:r>
        <w:instrText xml:space="preserve"> ADDIN ZOTERO_ITEM CSL_CITATION {"citationID":"Fj91YbBn","properties":{"formattedCitation":"[19]","plainCitation":"[19]","noteIndex":0},"citationItems":[{"id":2837,"uris":["http://zotero.org/users/5483459/items/S39DJZH3"],"itemData":{"id":2837,"type":"article-journal","abstract":"Background\nVatalanib is an oral vascular endothelial growth factor receptor (VEGFR) tyrosine kinase inhibitor (TKI), whereas everolimus inhibits mammalian target of rapamycin (mTOR). Combination therapy with VEGFR and mTOR inhibitors has not been well tolerated to date but may have efficacy in renal cell carcinoma (RCC).\nPatients and Methods\nA phase Ib study of vatalanib and everolimus was performed in patients with advanced solid tumors to determine the maximum tolerated dose (MTD), safety, and tolerability of the combination. A dose-expansion cohort of 20 patients with metastatic RCC was studied to further define toxicity and preliminary efficacy in patients with RCC.\nResults\nWe evaluated 32 patients over 3 dose levels and a dose-expansion cohort. The most common toxicities of any grade were proteinuria, fatigue, hypertriglyceridemia, nausea, and vomiting. Dose-limiting toxicities (DLTs) included severe hypertension, diarrhea, neutropenia, mucositis, and fatigue. The MTD for the combination was vatalanib 1000 mg daily and everolimus 5 mg daily. In all patients, median overall survival (OS) was 16.3 months. In patients with RCC, median progression-free survival (PFS) was 5.8 months, and OS was 16.5 months. OS was significantly better in treatment-naive patients (25.1 months) compared with patients who had received previous vascular endothelial growth factor (VEGF)-targeted therapy (6.3 months). Seven of 24 (29.2%) evaluable patients demonstrated a partial response, and an additional 15 patients exhibited stable disease. Long-term tolerability (&gt; 1 year) was demonstrated in 19% of patients.\nConclusion\nRelevant doses of vatalanib and everolimus were achieved in combination, with expected toxicities. A substantial number of patients with RCC achieved an objective response in the treatment-naive setting, with prolonged tolerability and survival. Further comparative phase II/III studies of specifically targeted VEGF and mTOR inhibitor combinations may be warranted in patients with RCC.","container-title":"Clinical Genitourinary Cancer","DOI":"10.1016/j.clgc.2013.11.020","ISSN":"1558-7673","issue":"4","journalAbbreviation":"Clinical Genitourinary Cancer","language":"en","page":"241-250","source":"ScienceDirect","title":"A Phase Ib Study of Combined VEGFR and mTOR Inhibition With Vatalanib and Everolimus in Patients With Advanced Renal Cell Carcinoma","volume":"12","author":[{"family":"Bitting","given":"Rhonda L."},{"family":"Healy","given":"Patrick"},{"family":"Creel","given":"Patricia A."},{"family":"Turnbull","given":"James"},{"family":"Morris","given":"Karla"},{"family":"Wood","given":"Sarah Yenser"},{"family":"Hurwitz","given":"Herbert I."},{"family":"Starr","given":"Mark D."},{"family":"Nixon","given":"Andrew B."},{"family":"Armstrong","given":"Andrew J."},{"family":"George","given":"Daniel J."}],"issued":{"date-parts":[["2014",8,1]]}}}],"schema":"https://github.com/citation-style-language/schema/raw/master/csl-citation.json"} </w:instrText>
      </w:r>
      <w:r>
        <w:fldChar w:fldCharType="separate"/>
      </w:r>
      <w:r w:rsidRPr="00DA56DD">
        <w:t>[19]</w:t>
      </w:r>
      <w:r>
        <w:fldChar w:fldCharType="end"/>
      </w:r>
      <w:r>
        <w:t>.</w:t>
      </w:r>
    </w:p>
    <w:p w14:paraId="3668ABA6" w14:textId="321144F9" w:rsidR="00200EBA" w:rsidRPr="00133838" w:rsidRDefault="00B25676" w:rsidP="006A4F12">
      <w:pPr>
        <w:tabs>
          <w:tab w:val="left" w:pos="6111"/>
        </w:tabs>
      </w:pPr>
      <w:r>
        <w:tab/>
      </w:r>
    </w:p>
    <w:p w14:paraId="688DDADD" w14:textId="651619A5" w:rsidR="00200EBA" w:rsidRDefault="00200EBA" w:rsidP="006A4F12">
      <w:pPr>
        <w:pStyle w:val="2"/>
        <w:spacing w:before="0" w:after="0" w:line="240" w:lineRule="auto"/>
        <w:rPr>
          <w:color w:val="000000" w:themeColor="text1"/>
          <w:szCs w:val="24"/>
        </w:rPr>
      </w:pPr>
      <w:bookmarkStart w:id="208" w:name="_Toc126059756"/>
      <w:r w:rsidRPr="003C3091">
        <w:rPr>
          <w:color w:val="000000" w:themeColor="text1"/>
          <w:szCs w:val="24"/>
        </w:rPr>
        <w:t>4.3. Безопасность и эффективность</w:t>
      </w:r>
      <w:bookmarkEnd w:id="208"/>
    </w:p>
    <w:p w14:paraId="1BE2ADA7" w14:textId="77777777" w:rsidR="006A4F12" w:rsidRPr="006A4F12" w:rsidRDefault="006A4F12" w:rsidP="006A4F12"/>
    <w:p w14:paraId="25124F24" w14:textId="77777777" w:rsidR="00200EBA" w:rsidRDefault="00200EBA" w:rsidP="006A4F12">
      <w:pPr>
        <w:pStyle w:val="3"/>
        <w:spacing w:before="0" w:after="0"/>
        <w:rPr>
          <w:rFonts w:ascii="Times New Roman" w:hAnsi="Times New Roman"/>
          <w:szCs w:val="24"/>
        </w:rPr>
      </w:pPr>
      <w:bookmarkStart w:id="209" w:name="_Toc52190587"/>
      <w:bookmarkStart w:id="210" w:name="_Toc126059757"/>
      <w:r w:rsidRPr="003C3091">
        <w:rPr>
          <w:rFonts w:ascii="Times New Roman" w:hAnsi="Times New Roman"/>
          <w:szCs w:val="24"/>
        </w:rPr>
        <w:t>4.3.1</w:t>
      </w:r>
      <w:bookmarkEnd w:id="209"/>
      <w:r w:rsidRPr="003C3091">
        <w:rPr>
          <w:rFonts w:ascii="Times New Roman" w:hAnsi="Times New Roman"/>
          <w:szCs w:val="24"/>
        </w:rPr>
        <w:t>. Клиническая эффективность</w:t>
      </w:r>
      <w:bookmarkEnd w:id="210"/>
    </w:p>
    <w:p w14:paraId="7B09F36C" w14:textId="77777777" w:rsidR="006A4F12" w:rsidRDefault="006A4F12" w:rsidP="006A4F12">
      <w:pPr>
        <w:ind w:firstLine="851"/>
      </w:pPr>
    </w:p>
    <w:p w14:paraId="4A72DF69" w14:textId="46DD03C7" w:rsidR="00200EBA" w:rsidRDefault="007047F7" w:rsidP="006A4F12">
      <w:pPr>
        <w:ind w:firstLine="851"/>
      </w:pPr>
      <w:r>
        <w:t>Ниже</w:t>
      </w:r>
      <w:r w:rsidR="00200EBA">
        <w:t xml:space="preserve"> представлены данные о ключевых исследованиях ленватиниба по показаниям дифференцированный </w:t>
      </w:r>
      <w:r w:rsidR="006C7E4D">
        <w:t>РЩЖ</w:t>
      </w:r>
      <w:r w:rsidR="00200EBA">
        <w:t xml:space="preserve">, </w:t>
      </w:r>
      <w:r w:rsidR="006C7E4D">
        <w:t>ГЦР</w:t>
      </w:r>
      <w:r w:rsidR="00200EBA">
        <w:t xml:space="preserve">, почечно-клеточный рак, </w:t>
      </w:r>
      <w:r w:rsidR="006C7E4D">
        <w:t>РЭ</w:t>
      </w:r>
      <w:r w:rsidR="00200EBA">
        <w:t>. В таблице 4-</w:t>
      </w:r>
      <w:r w:rsidR="00337BFA" w:rsidRPr="00D050C7">
        <w:rPr>
          <w:rStyle w:val="af5"/>
          <w:sz w:val="24"/>
          <w:szCs w:val="24"/>
        </w:rPr>
        <w:t>1</w:t>
      </w:r>
      <w:r w:rsidR="00337BFA">
        <w:rPr>
          <w:rStyle w:val="af5"/>
        </w:rPr>
        <w:t xml:space="preserve"> </w:t>
      </w:r>
      <w:r w:rsidR="00200EBA">
        <w:t>представлены ключевые исследования, после которых произошла регистрация</w:t>
      </w:r>
      <w:r>
        <w:t xml:space="preserve"> оригинального</w:t>
      </w:r>
      <w:r w:rsidR="00200EBA">
        <w:t xml:space="preserve"> препарата ленватиниб</w:t>
      </w:r>
      <w:r>
        <w:t>а</w:t>
      </w:r>
      <w:r w:rsidR="00200EBA">
        <w:t>.</w:t>
      </w:r>
    </w:p>
    <w:p w14:paraId="33F195FD" w14:textId="1D7D79E8" w:rsidR="00200EBA" w:rsidRDefault="00200EBA" w:rsidP="00200EBA">
      <w:pPr>
        <w:ind w:firstLine="851"/>
      </w:pPr>
      <w:r>
        <w:t>В настоящее время проходят десятки исследований</w:t>
      </w:r>
      <w:r w:rsidR="005B40C6">
        <w:t xml:space="preserve"> ленватиниба,</w:t>
      </w:r>
      <w:r>
        <w:t xml:space="preserve"> как с целью регистрации новых показаний у пациентов с различными формами рака, так и пострегистрационные исследования, в том числе исследования реальной клинической практики для пострегистрационной оценки эффективности и безопасности </w:t>
      </w:r>
      <w:r>
        <w:fldChar w:fldCharType="begin"/>
      </w:r>
      <w:r>
        <w:instrText xml:space="preserve"> ADDIN ZOTERO_ITEM CSL_CITATION {"citationID":"zcafy7Mb","properties":{"formattedCitation":"[20]","plainCitation":"[20]","noteIndex":0},"citationItems":[{"id":2864,"uris":["http://zotero.org/users/5483459/items/ZKETR6BA"],"itemData":{"id":2864,"type":"article-journal","abstract":"INTRODUCTION: Lenvatinib is an oral multitargeted tyrosine kinase inhibitor that has shown efficacy and manageable safety across multiple cancer types. The recommended starting doses for lenvatinib differ across cancer types and indications based on whether it is used as monotherapy or as combination therapy.\nAREAS COVERED: This review covers clinical trials that established the dosing paradigm and efficacy of lenvatinib and defined its adverse-event profile as a monotherapy; or in combination with the mTOR inhibitor, everolimus; or the anti-PD-1 antibody, pembrolizumab; and/or chemotherapy.\nEXPERT OPINION: Lenvatinib has been established as standard-of-care either as a monotherapy or in combination with other anticancer agents for the treatment of radioiodine-refractory differentiated thyroid carcinoma, hepatocellular carcinoma, renal cell carcinoma, and endometrial carcinoma, and is being investigated further across several other tumor types. The dosing and adverse-event management strategies for lenvatinib have been developed through extensive clinical trial experience. Collectively, the data provide the rationale to start lenvatinib at the recommended doses and then interrupt or dose reduce as necessary to achieve required dose intensity for maximized patient benefit. The adverse-event profile of lenvatinib is consistent with that of other tyrosine kinase inhibitors, and clinicians are encouraged to review and adopt relevant symptom-management strategies.","container-title":"Expert Review of Anticancer Therapy","DOI":"10.1080/14737140.2022.2039123","ISSN":"1744-8328","issue":"4","journalAbbreviation":"Expert Rev Anticancer Ther","language":"eng","note":"PMID: 35260027\nPMCID: PMC9484451","page":"383-400","source":"PubMed","title":"Lenvatinib dose, efficacy, and safety in the treatment of multiple malignancies","volume":"22","author":[{"family":"Motzer","given":"Robert J."},{"family":"Taylor","given":"Matthew H."},{"family":"Evans","given":"Thomas R. Jeffry"},{"family":"Okusaka","given":"Takuji"},{"family":"Glen","given":"Hilary"},{"family":"Lubiniecki","given":"Gregory M."},{"family":"Dutcus","given":"Corina"},{"family":"Smith","given":"Alan D."},{"family":"Okpara","given":"Chinyere E."},{"family":"Hussein","given":"Ziad"},{"family":"Hayato","given":"Seiichi"},{"family":"Tamai","given":"Toshiyuki"},{"family":"Makker","given":"Vicky"}],"issued":{"date-parts":[["2022",4]]}}}],"schema":"https://github.com/citation-style-language/schema/raw/master/csl-citation.json"} </w:instrText>
      </w:r>
      <w:r>
        <w:fldChar w:fldCharType="separate"/>
      </w:r>
      <w:r w:rsidRPr="00852090">
        <w:t>[20]</w:t>
      </w:r>
      <w:r>
        <w:fldChar w:fldCharType="end"/>
      </w:r>
    </w:p>
    <w:p w14:paraId="5613D264" w14:textId="77777777" w:rsidR="00200EBA" w:rsidRDefault="00200EBA" w:rsidP="00200EBA"/>
    <w:p w14:paraId="3E1F2835" w14:textId="77777777" w:rsidR="00E36A78" w:rsidRDefault="00E36A78" w:rsidP="00200EBA">
      <w:pPr>
        <w:rPr>
          <w:b/>
          <w:bCs/>
        </w:rPr>
        <w:sectPr w:rsidR="00E36A78" w:rsidSect="00AB01E2">
          <w:pgSz w:w="11906" w:h="16838"/>
          <w:pgMar w:top="1134" w:right="849" w:bottom="1134" w:left="1701" w:header="708" w:footer="709" w:gutter="0"/>
          <w:cols w:space="708"/>
          <w:docGrid w:linePitch="360"/>
        </w:sectPr>
      </w:pPr>
    </w:p>
    <w:p w14:paraId="717DF1AB" w14:textId="5659625B" w:rsidR="00200EBA" w:rsidRPr="006A4F12" w:rsidRDefault="00200EBA" w:rsidP="00200EBA">
      <w:r w:rsidRPr="00524588">
        <w:rPr>
          <w:b/>
          <w:bCs/>
        </w:rPr>
        <w:lastRenderedPageBreak/>
        <w:t xml:space="preserve">Таблица 4-1. </w:t>
      </w:r>
      <w:r w:rsidRPr="006A4F12">
        <w:rPr>
          <w:bCs/>
        </w:rPr>
        <w:t xml:space="preserve">Регистрационные исследования </w:t>
      </w:r>
      <w:r w:rsidR="009F7EED" w:rsidRPr="006A4F12">
        <w:rPr>
          <w:bCs/>
        </w:rPr>
        <w:t>III</w:t>
      </w:r>
      <w:r w:rsidRPr="006A4F12">
        <w:rPr>
          <w:bCs/>
        </w:rPr>
        <w:t xml:space="preserve"> фазы по показаниям дифференцированный </w:t>
      </w:r>
      <w:r w:rsidR="006C7E4D" w:rsidRPr="006A4F12">
        <w:rPr>
          <w:bCs/>
        </w:rPr>
        <w:t>РЩЖ</w:t>
      </w:r>
      <w:r w:rsidRPr="006A4F12">
        <w:rPr>
          <w:bCs/>
        </w:rPr>
        <w:t xml:space="preserve">, </w:t>
      </w:r>
      <w:r w:rsidR="006C7E4D" w:rsidRPr="006A4F12">
        <w:rPr>
          <w:bCs/>
        </w:rPr>
        <w:t>ГЦР</w:t>
      </w:r>
      <w:r w:rsidRPr="006A4F12">
        <w:rPr>
          <w:bCs/>
        </w:rPr>
        <w:t xml:space="preserve">, </w:t>
      </w:r>
      <w:r w:rsidR="006C7E4D" w:rsidRPr="006A4F12">
        <w:rPr>
          <w:bCs/>
        </w:rPr>
        <w:t>ПКР</w:t>
      </w:r>
      <w:r w:rsidRPr="006A4F12">
        <w:rPr>
          <w:bCs/>
        </w:rPr>
        <w:t xml:space="preserve">, </w:t>
      </w:r>
      <w:r w:rsidR="006C7E4D" w:rsidRPr="006A4F12">
        <w:rPr>
          <w:bCs/>
        </w:rPr>
        <w:t>РЭ</w:t>
      </w:r>
      <w:r w:rsidR="006A4F12">
        <w:rPr>
          <w:bCs/>
        </w:rPr>
        <w:t>.</w:t>
      </w:r>
    </w:p>
    <w:tbl>
      <w:tblPr>
        <w:tblStyle w:val="a8"/>
        <w:tblW w:w="9493" w:type="dxa"/>
        <w:tblLayout w:type="fixed"/>
        <w:tblLook w:val="04A0" w:firstRow="1" w:lastRow="0" w:firstColumn="1" w:lastColumn="0" w:noHBand="0" w:noVBand="1"/>
      </w:tblPr>
      <w:tblGrid>
        <w:gridCol w:w="2263"/>
        <w:gridCol w:w="2410"/>
        <w:gridCol w:w="1418"/>
        <w:gridCol w:w="1824"/>
        <w:gridCol w:w="1578"/>
      </w:tblGrid>
      <w:tr w:rsidR="00200EBA" w:rsidRPr="00091004" w14:paraId="5E453224" w14:textId="77777777" w:rsidTr="007047F7">
        <w:trPr>
          <w:tblHeader/>
        </w:trPr>
        <w:tc>
          <w:tcPr>
            <w:tcW w:w="2263" w:type="dxa"/>
            <w:shd w:val="clear" w:color="auto" w:fill="D9D9D9" w:themeFill="background1" w:themeFillShade="D9"/>
            <w:vAlign w:val="center"/>
          </w:tcPr>
          <w:p w14:paraId="07AD321F" w14:textId="77777777" w:rsidR="00200EBA" w:rsidRPr="006A4F12" w:rsidRDefault="00200EBA" w:rsidP="006A4F12">
            <w:pPr>
              <w:jc w:val="center"/>
              <w:rPr>
                <w:b/>
                <w:sz w:val="22"/>
                <w:szCs w:val="22"/>
              </w:rPr>
            </w:pPr>
            <w:bookmarkStart w:id="211" w:name="_Hlk118109450"/>
            <w:r w:rsidRPr="006A4F12">
              <w:rPr>
                <w:b/>
                <w:sz w:val="22"/>
                <w:szCs w:val="22"/>
              </w:rPr>
              <w:t>Нозология</w:t>
            </w:r>
          </w:p>
        </w:tc>
        <w:tc>
          <w:tcPr>
            <w:tcW w:w="2410" w:type="dxa"/>
            <w:shd w:val="clear" w:color="auto" w:fill="D9D9D9" w:themeFill="background1" w:themeFillShade="D9"/>
            <w:vAlign w:val="center"/>
          </w:tcPr>
          <w:p w14:paraId="1A6892A0" w14:textId="77777777" w:rsidR="00200EBA" w:rsidRPr="006A4F12" w:rsidRDefault="00200EBA" w:rsidP="006A4F12">
            <w:pPr>
              <w:jc w:val="center"/>
              <w:rPr>
                <w:b/>
                <w:sz w:val="22"/>
                <w:szCs w:val="22"/>
              </w:rPr>
            </w:pPr>
            <w:r w:rsidRPr="006A4F12">
              <w:rPr>
                <w:b/>
                <w:sz w:val="22"/>
                <w:szCs w:val="22"/>
              </w:rPr>
              <w:t>Идентификационный</w:t>
            </w:r>
          </w:p>
          <w:p w14:paraId="38CDC2EA" w14:textId="77777777" w:rsidR="00200EBA" w:rsidRPr="006A4F12" w:rsidRDefault="00200EBA" w:rsidP="006A4F12">
            <w:pPr>
              <w:jc w:val="center"/>
              <w:rPr>
                <w:b/>
                <w:sz w:val="22"/>
                <w:szCs w:val="22"/>
              </w:rPr>
            </w:pPr>
            <w:r w:rsidRPr="006A4F12">
              <w:rPr>
                <w:b/>
                <w:sz w:val="22"/>
                <w:szCs w:val="22"/>
              </w:rPr>
              <w:t>номер</w:t>
            </w:r>
          </w:p>
        </w:tc>
        <w:tc>
          <w:tcPr>
            <w:tcW w:w="1418" w:type="dxa"/>
            <w:shd w:val="clear" w:color="auto" w:fill="D9D9D9" w:themeFill="background1" w:themeFillShade="D9"/>
            <w:vAlign w:val="center"/>
          </w:tcPr>
          <w:p w14:paraId="48BB6D17" w14:textId="77777777" w:rsidR="00200EBA" w:rsidRPr="006A4F12" w:rsidRDefault="00200EBA" w:rsidP="006A4F12">
            <w:pPr>
              <w:jc w:val="center"/>
              <w:rPr>
                <w:b/>
                <w:sz w:val="22"/>
                <w:szCs w:val="22"/>
              </w:rPr>
            </w:pPr>
            <w:r w:rsidRPr="006A4F12">
              <w:rPr>
                <w:b/>
                <w:sz w:val="22"/>
                <w:szCs w:val="22"/>
              </w:rPr>
              <w:t>Количество пациентов</w:t>
            </w:r>
          </w:p>
        </w:tc>
        <w:tc>
          <w:tcPr>
            <w:tcW w:w="1824" w:type="dxa"/>
            <w:shd w:val="clear" w:color="auto" w:fill="D9D9D9" w:themeFill="background1" w:themeFillShade="D9"/>
            <w:vAlign w:val="center"/>
          </w:tcPr>
          <w:p w14:paraId="5954DC47" w14:textId="312E1133" w:rsidR="00200EBA" w:rsidRPr="006A4F12" w:rsidRDefault="00200EBA" w:rsidP="006A4F12">
            <w:pPr>
              <w:jc w:val="center"/>
              <w:rPr>
                <w:b/>
                <w:sz w:val="22"/>
                <w:szCs w:val="22"/>
              </w:rPr>
            </w:pPr>
            <w:r w:rsidRPr="006A4F12">
              <w:rPr>
                <w:b/>
                <w:sz w:val="22"/>
                <w:szCs w:val="22"/>
              </w:rPr>
              <w:t>Первичная конечна</w:t>
            </w:r>
            <w:r w:rsidR="006A4F12">
              <w:rPr>
                <w:b/>
                <w:sz w:val="22"/>
                <w:szCs w:val="22"/>
              </w:rPr>
              <w:t>я</w:t>
            </w:r>
            <w:r w:rsidRPr="006A4F12">
              <w:rPr>
                <w:b/>
                <w:sz w:val="22"/>
                <w:szCs w:val="22"/>
              </w:rPr>
              <w:t xml:space="preserve"> точка</w:t>
            </w:r>
          </w:p>
        </w:tc>
        <w:tc>
          <w:tcPr>
            <w:tcW w:w="1578" w:type="dxa"/>
            <w:shd w:val="clear" w:color="auto" w:fill="D9D9D9" w:themeFill="background1" w:themeFillShade="D9"/>
            <w:vAlign w:val="center"/>
          </w:tcPr>
          <w:p w14:paraId="2793703A" w14:textId="77777777" w:rsidR="00200EBA" w:rsidRPr="006A4F12" w:rsidRDefault="00200EBA" w:rsidP="006A4F12">
            <w:pPr>
              <w:jc w:val="center"/>
              <w:rPr>
                <w:b/>
                <w:sz w:val="22"/>
                <w:szCs w:val="22"/>
              </w:rPr>
            </w:pPr>
            <w:r w:rsidRPr="006A4F12">
              <w:rPr>
                <w:b/>
                <w:sz w:val="22"/>
                <w:szCs w:val="22"/>
              </w:rPr>
              <w:t>Публикации</w:t>
            </w:r>
          </w:p>
        </w:tc>
      </w:tr>
      <w:tr w:rsidR="00200EBA" w:rsidRPr="00091004" w14:paraId="7095473F" w14:textId="77777777" w:rsidTr="00E36A78">
        <w:tc>
          <w:tcPr>
            <w:tcW w:w="2263" w:type="dxa"/>
          </w:tcPr>
          <w:p w14:paraId="1FA17D73" w14:textId="4336290D" w:rsidR="00200EBA" w:rsidRPr="00C22830" w:rsidRDefault="00F6567E" w:rsidP="00C22830">
            <w:pPr>
              <w:ind w:left="-109"/>
              <w:rPr>
                <w:sz w:val="22"/>
                <w:szCs w:val="22"/>
              </w:rPr>
            </w:pPr>
            <w:r>
              <w:rPr>
                <w:sz w:val="22"/>
                <w:szCs w:val="22"/>
              </w:rPr>
              <w:t>Д</w:t>
            </w:r>
            <w:r w:rsidR="00200EBA" w:rsidRPr="00C22830">
              <w:rPr>
                <w:sz w:val="22"/>
                <w:szCs w:val="22"/>
              </w:rPr>
              <w:t xml:space="preserve">ифференцированный </w:t>
            </w:r>
            <w:r w:rsidR="006C7E4D">
              <w:rPr>
                <w:sz w:val="22"/>
                <w:szCs w:val="22"/>
              </w:rPr>
              <w:t>РЩЖ</w:t>
            </w:r>
          </w:p>
          <w:p w14:paraId="11566D9C" w14:textId="77777777" w:rsidR="00200EBA" w:rsidRPr="00C22830" w:rsidRDefault="00200EBA" w:rsidP="000638C1">
            <w:pPr>
              <w:rPr>
                <w:sz w:val="22"/>
                <w:szCs w:val="22"/>
              </w:rPr>
            </w:pPr>
          </w:p>
        </w:tc>
        <w:tc>
          <w:tcPr>
            <w:tcW w:w="2410" w:type="dxa"/>
          </w:tcPr>
          <w:p w14:paraId="3BB7C26E" w14:textId="77777777" w:rsidR="00200EBA" w:rsidRPr="00087A74" w:rsidRDefault="00200EBA" w:rsidP="000638C1">
            <w:pPr>
              <w:rPr>
                <w:sz w:val="22"/>
                <w:szCs w:val="22"/>
              </w:rPr>
            </w:pPr>
            <w:bookmarkStart w:id="212" w:name="_Hlk118109334"/>
            <w:r w:rsidRPr="00087A74">
              <w:rPr>
                <w:sz w:val="22"/>
                <w:szCs w:val="22"/>
              </w:rPr>
              <w:t xml:space="preserve">3 </w:t>
            </w:r>
            <w:r w:rsidRPr="00C22830">
              <w:rPr>
                <w:sz w:val="22"/>
                <w:szCs w:val="22"/>
                <w:lang w:val="en-US"/>
              </w:rPr>
              <w:t>E</w:t>
            </w:r>
            <w:r w:rsidRPr="00087A74">
              <w:rPr>
                <w:sz w:val="22"/>
                <w:szCs w:val="22"/>
              </w:rPr>
              <w:t>7080-</w:t>
            </w:r>
            <w:r w:rsidRPr="00C22830">
              <w:rPr>
                <w:sz w:val="22"/>
                <w:szCs w:val="22"/>
                <w:lang w:val="en-US"/>
              </w:rPr>
              <w:t>G</w:t>
            </w:r>
            <w:r w:rsidRPr="00087A74">
              <w:rPr>
                <w:sz w:val="22"/>
                <w:szCs w:val="22"/>
              </w:rPr>
              <w:t>000-303</w:t>
            </w:r>
          </w:p>
          <w:p w14:paraId="13AAB7C0" w14:textId="77777777" w:rsidR="00200EBA" w:rsidRPr="00087A74" w:rsidRDefault="00200EBA" w:rsidP="000638C1">
            <w:pPr>
              <w:rPr>
                <w:sz w:val="22"/>
                <w:szCs w:val="22"/>
              </w:rPr>
            </w:pPr>
            <w:r w:rsidRPr="00C22830">
              <w:rPr>
                <w:sz w:val="22"/>
                <w:szCs w:val="22"/>
                <w:lang w:val="en-US"/>
              </w:rPr>
              <w:t>SELECT</w:t>
            </w:r>
            <w:bookmarkEnd w:id="212"/>
          </w:p>
          <w:p w14:paraId="175806A9" w14:textId="77777777" w:rsidR="00200EBA" w:rsidRPr="00087A74" w:rsidRDefault="00200EBA" w:rsidP="000638C1">
            <w:pPr>
              <w:rPr>
                <w:sz w:val="22"/>
                <w:szCs w:val="22"/>
              </w:rPr>
            </w:pPr>
          </w:p>
          <w:p w14:paraId="6A21E184" w14:textId="2245A7CE" w:rsidR="00200EBA" w:rsidRPr="00423D8F" w:rsidRDefault="00200EBA" w:rsidP="000638C1">
            <w:pPr>
              <w:rPr>
                <w:sz w:val="22"/>
                <w:szCs w:val="22"/>
              </w:rPr>
            </w:pPr>
            <w:r w:rsidRPr="00C22830">
              <w:rPr>
                <w:sz w:val="22"/>
                <w:szCs w:val="22"/>
                <w:lang w:val="en-US"/>
              </w:rPr>
              <w:t>ClinicalTrials</w:t>
            </w:r>
            <w:r w:rsidRPr="00087A74">
              <w:rPr>
                <w:sz w:val="22"/>
                <w:szCs w:val="22"/>
              </w:rPr>
              <w:t>.</w:t>
            </w:r>
            <w:r w:rsidRPr="00C22830">
              <w:rPr>
                <w:sz w:val="22"/>
                <w:szCs w:val="22"/>
                <w:lang w:val="en-US"/>
              </w:rPr>
              <w:t>gov</w:t>
            </w:r>
            <w:r w:rsidRPr="00087A74">
              <w:rPr>
                <w:sz w:val="22"/>
                <w:szCs w:val="22"/>
              </w:rPr>
              <w:t xml:space="preserve"> </w:t>
            </w:r>
            <w:r w:rsidRPr="00C22830">
              <w:rPr>
                <w:sz w:val="22"/>
                <w:szCs w:val="22"/>
                <w:lang w:val="en-US"/>
              </w:rPr>
              <w:t>Identifier</w:t>
            </w:r>
            <w:r w:rsidRPr="00087A74">
              <w:rPr>
                <w:sz w:val="22"/>
                <w:szCs w:val="22"/>
              </w:rPr>
              <w:t xml:space="preserve">: </w:t>
            </w:r>
            <w:r w:rsidRPr="00C22830">
              <w:rPr>
                <w:sz w:val="22"/>
                <w:szCs w:val="22"/>
                <w:lang w:val="en-US"/>
              </w:rPr>
              <w:t>NCT</w:t>
            </w:r>
            <w:r w:rsidRPr="00087A74">
              <w:rPr>
                <w:sz w:val="22"/>
                <w:szCs w:val="22"/>
              </w:rPr>
              <w:t>01</w:t>
            </w:r>
            <w:r w:rsidR="007047F7" w:rsidRPr="00087A74">
              <w:rPr>
                <w:sz w:val="22"/>
                <w:szCs w:val="22"/>
              </w:rPr>
              <w:t>321554</w:t>
            </w:r>
          </w:p>
        </w:tc>
        <w:tc>
          <w:tcPr>
            <w:tcW w:w="1418" w:type="dxa"/>
          </w:tcPr>
          <w:p w14:paraId="30D5629D" w14:textId="77777777" w:rsidR="00200EBA" w:rsidRPr="00C22830" w:rsidRDefault="00200EBA" w:rsidP="000638C1">
            <w:pPr>
              <w:rPr>
                <w:sz w:val="22"/>
                <w:szCs w:val="22"/>
              </w:rPr>
            </w:pPr>
            <w:r w:rsidRPr="00C22830">
              <w:rPr>
                <w:sz w:val="22"/>
                <w:szCs w:val="22"/>
              </w:rPr>
              <w:t>392</w:t>
            </w:r>
          </w:p>
        </w:tc>
        <w:tc>
          <w:tcPr>
            <w:tcW w:w="1824" w:type="dxa"/>
          </w:tcPr>
          <w:p w14:paraId="0534FCD4" w14:textId="0FD1A99F" w:rsidR="00200EBA" w:rsidRPr="00C22830" w:rsidRDefault="003D1C3D" w:rsidP="000638C1">
            <w:pPr>
              <w:rPr>
                <w:sz w:val="22"/>
                <w:szCs w:val="22"/>
              </w:rPr>
            </w:pPr>
            <w:r w:rsidRPr="00E670E6">
              <w:t>ВБП</w:t>
            </w:r>
            <w:r w:rsidR="00200EBA" w:rsidRPr="00C22830">
              <w:rPr>
                <w:sz w:val="22"/>
                <w:szCs w:val="22"/>
              </w:rPr>
              <w:t xml:space="preserve"> (mRECIST)</w:t>
            </w:r>
          </w:p>
        </w:tc>
        <w:tc>
          <w:tcPr>
            <w:tcW w:w="1578" w:type="dxa"/>
          </w:tcPr>
          <w:p w14:paraId="5CD3F1AF" w14:textId="77777777" w:rsidR="00200EBA" w:rsidRPr="00C22830" w:rsidRDefault="00200EBA" w:rsidP="000638C1">
            <w:pPr>
              <w:ind w:firstLine="203"/>
              <w:jc w:val="center"/>
              <w:rPr>
                <w:sz w:val="22"/>
                <w:szCs w:val="22"/>
              </w:rPr>
            </w:pPr>
            <w:r w:rsidRPr="00C22830">
              <w:rPr>
                <w:sz w:val="22"/>
                <w:szCs w:val="22"/>
              </w:rPr>
              <w:fldChar w:fldCharType="begin"/>
            </w:r>
            <w:r w:rsidRPr="00C22830">
              <w:rPr>
                <w:sz w:val="22"/>
                <w:szCs w:val="22"/>
              </w:rPr>
              <w:instrText xml:space="preserve"> ADDIN ZOTERO_ITEM CSL_CITATION {"citationID":"DmEm3BCQ","properties":{"formattedCitation":"[21,22]","plainCitation":"[21,22]","noteIndex":0},"citationItems":[{"id":2845,"uris":["http://zotero.org/users/5483459/items/C3FRYEZ3"],"itemData":{"id":2845,"type":"article-journal","abstract":"CONTEXT: Lenvatinib improved the progression-free survival (PFS) and overall response rate of patients with radioiodine-refractory differentiated thyroid cancer vs placebo in the Phase 3 Study of (E7080) Lenvatinib in Differentiated Cancer of the Thyroid (SELECT).\nOBJECTIVE: The objective of the study was to characterize tumor size changes with lenvatinib treatment.\nDESIGN: SELECT was a phase 3, randomized, double-blind, multicenter study.\nSETTING: In this clinical trial, tumor assessments of lenvatinib (n = 261) and placebo-treated (n = 131) patients were performed by independent radiological review per Response Evaluation Criteria in Solid Tumors version, 1.1 at 8-week intervals.\nPATIENTS: Patients with complete or partial response were defined as responders to lenvatinib (n = 169). Of the 92 nonresponders, 76 had at least one postbaseline tumor assessment and were included in this analysis.\nINTERVENTIONS: Lenvatinib (24 mg once daily) or placebo in 28-day cycles until unacceptable toxicity, disease progression, or death.\nMAIN OUTCOME MEASURES: This was an exploratory analysis of key end points from SELECT, including PFS, overall response rate, and tumor reduction.\nRESULTS: The median maximum percentage change in tumor size was -42.9% for patients receiving lenvatinib (responders, -51.9%; nonresponders, -20.2%). Tumor size reduction was most pronounced at first assessment (median, -24.7% at 8 wk after randomization); thereafter, the rate of change was slower but continuous (-1.3% per mo). In a multivariate model, percentage change in tumor size at the first assessment was a marginally significant positive predictor for PFS (P = .06).\nCONCLUSIONS: The change in tumor size conferred by lenvatinib was characterized by two phases: an initial, rapid decline, followed by slower, continuous shrinkage.","container-title":"The Journal of Clinical Endocrinology and Metabolism","DOI":"10.1210/jc.2015-3989","ISSN":"1945-7197","issue":"11","journalAbbreviation":"J Clin Endocrinol Metab","language":"eng","note":"PMID: 27548104\nPMCID: PMC5095235","page":"4103-4109","source":"PubMed","title":"Characterization of Tumor Size Changes Over Time From the Phase 3 Study of Lenvatinib in Thyroid Cancer","volume":"101","author":[{"family":"Robinson","given":"Bruce"},{"family":"Schlumberger","given":"Martin"},{"family":"Wirth","given":"Lori J."},{"family":"Dutcus","given":"Corina E."},{"family":"Song","given":"James"},{"family":"Taylor","given":"Matthew H."},{"family":"Kim","given":"Sung-Bae"},{"family":"Krzyzanowska","given":"Monika K."},{"family":"Capdevila","given":"Jaume"},{"family":"Sherman","given":"Steven I."},{"family":"Tahara","given":"Makoto"}],"issued":{"date-parts":[["2016",11]]}},"label":"page"},{"id":2842,"uris":["http://zotero.org/users/5483459/items/BS8P7HWM"],"itemData":{"id":2842,"type":"article-journal","abstract":"BACKGROUND: Lenvatinib, an oral inhibitor of vascular endothelial growth factor receptors 1, 2, and 3, fibroblast growth factor receptors 1 through 4, platelet-derived growth factor receptor α, RET, and KIT, showed clinical activity in a phase 2 study involving patients with differentiated thyroid cancer that was refractory to radioiodine (iodine-131).\nMETHODS: In our phase 3, randomized, double-blind, multicenter study involving patients with progressive thyroid cancer that was refractory to iodine-131, we randomly assigned 261 patients to receive lenvatinib (at a daily dose of 24 mg per day in 28-day cycles) and 131 patients to receive placebo. At the time of disease progression, patients in the placebo group could receive open-label lenvatinib. The primary end point was progression-free survival. Secondary end points included the response rate, overall survival, and safety.\nRESULTS: The median progression-free survival was 18.3 months in the lenvatinib group and 3.6 months in the placebo group (hazard ratio for progression or death, 0.21; 99% confidence interval, 0.14 to 0.31; P&lt;0.001). A progression-free survival benefit associated with lenvatinib was observed in all prespecified subgroups. The response rate was 64.8% in the lenvatinib group (4 complete responses and 165 partial responses) and 1.5% in the placebo group (P&lt;0.001). The median overall survival was not reached in either group. Treatment-related adverse effects of any grade, which occurred in more than 40% of patients in the lenvatinib group, were hypertension (in 67.8% of the patients), diarrhea (in 59.4%), fatigue or asthenia (in 59.0%), decreased appetite (in 50.2%), decreased weight (in 46.4%), and nausea (in 41.0%). Discontinuations of the study drug because of adverse effects occurred in 37 patients who received lenvatinib (14.2%) and 3 patients who received placebo (2.3%). In the lenvatinib group, 6 of 20 deaths that occurred during the treatment period were considered to be drug-related.\nCONCLUSIONS: Lenvatinib, as compared with placebo, was associated with significant improvements in progression-free survival and the response rate among patients with iodine-131-refractory thyroid cancer. Patients who received lenvatinib had more adverse effects. (Funded by Eisai; SELECT ClinicalTrials.gov number, NCT01321554.).","container-title":"The New England Journal of Medicine","DOI":"10.1056/NEJMoa1406470","ISSN":"1533-4406","issue":"7","journalAbbreviation":"N Engl J Med","language":"eng","note":"PMID: 25671254","page":"621-630","source":"PubMed","title":"Lenvatinib versus placebo in radioiodine-refractory thyroid cancer","volume":"372","author":[{"family":"Schlumberger","given":"Martin"},{"family":"Tahara","given":"Makoto"},{"family":"Wirth","given":"Lori J."},{"family":"Robinson","given":"Bruce"},{"family":"Brose","given":"Marcia S."},{"family":"Elisei","given":"Rossella"},{"family":"Habra","given":"Mouhammed Amir"},{"family":"Newbold","given":"Kate"},{"family":"Shah","given":"Manisha H."},{"family":"Hoff","given":"Ana O."},{"family":"Gianoukakis","given":"Andrew G."},{"family":"Kiyota","given":"Naomi"},{"family":"Taylor","given":"Matthew H."},{"family":"Kim","given":"Sung-Bae"},{"family":"Krzyzanowska","given":"Monika K."},{"family":"Dutcus","given":"Corina E."},{"family":"Heras","given":"Begoña","non-dropping-particle":"de las"},{"family":"Zhu","given":"Junming"},{"family":"Sherman","given":"Steven I."}],"issued":{"date-parts":[["2015",2,12]]}},"label":"page"}],"schema":"https://github.com/citation-style-language/schema/raw/master/csl-citation.json"} </w:instrText>
            </w:r>
            <w:r w:rsidRPr="00C22830">
              <w:rPr>
                <w:sz w:val="22"/>
                <w:szCs w:val="22"/>
              </w:rPr>
              <w:fldChar w:fldCharType="separate"/>
            </w:r>
            <w:r w:rsidRPr="00C22830">
              <w:rPr>
                <w:sz w:val="22"/>
                <w:szCs w:val="22"/>
              </w:rPr>
              <w:t>[21,22]</w:t>
            </w:r>
            <w:r w:rsidRPr="00C22830">
              <w:rPr>
                <w:sz w:val="22"/>
                <w:szCs w:val="22"/>
              </w:rPr>
              <w:fldChar w:fldCharType="end"/>
            </w:r>
            <w:r w:rsidRPr="00C22830">
              <w:rPr>
                <w:sz w:val="22"/>
                <w:szCs w:val="22"/>
              </w:rPr>
              <w:t>.</w:t>
            </w:r>
          </w:p>
          <w:p w14:paraId="49EBA7E8" w14:textId="77777777" w:rsidR="00200EBA" w:rsidRPr="00C22830" w:rsidRDefault="00200EBA" w:rsidP="000638C1">
            <w:pPr>
              <w:ind w:firstLine="203"/>
              <w:jc w:val="center"/>
              <w:rPr>
                <w:sz w:val="22"/>
                <w:szCs w:val="22"/>
              </w:rPr>
            </w:pPr>
          </w:p>
        </w:tc>
      </w:tr>
      <w:tr w:rsidR="00200EBA" w:rsidRPr="00091004" w14:paraId="234998F0" w14:textId="77777777" w:rsidTr="00E36A78">
        <w:tc>
          <w:tcPr>
            <w:tcW w:w="2263" w:type="dxa"/>
          </w:tcPr>
          <w:p w14:paraId="29DB1F2B" w14:textId="796500B1" w:rsidR="00200EBA" w:rsidRPr="00C22830" w:rsidRDefault="006C7E4D" w:rsidP="000638C1">
            <w:pPr>
              <w:ind w:left="-109"/>
              <w:rPr>
                <w:sz w:val="22"/>
                <w:szCs w:val="22"/>
              </w:rPr>
            </w:pPr>
            <w:r>
              <w:rPr>
                <w:sz w:val="22"/>
                <w:szCs w:val="22"/>
              </w:rPr>
              <w:t>ГЦР</w:t>
            </w:r>
          </w:p>
        </w:tc>
        <w:tc>
          <w:tcPr>
            <w:tcW w:w="2410" w:type="dxa"/>
          </w:tcPr>
          <w:p w14:paraId="56478205" w14:textId="6561D97E" w:rsidR="00200EBA" w:rsidRPr="00C22830" w:rsidRDefault="00200EBA" w:rsidP="000638C1">
            <w:pPr>
              <w:rPr>
                <w:sz w:val="22"/>
                <w:szCs w:val="22"/>
                <w:lang w:val="en-US"/>
              </w:rPr>
            </w:pPr>
            <w:bookmarkStart w:id="213" w:name="_Hlk118111458"/>
            <w:r w:rsidRPr="00C22830">
              <w:rPr>
                <w:sz w:val="22"/>
                <w:szCs w:val="22"/>
                <w:lang w:val="en-US"/>
              </w:rPr>
              <w:t>REFLECT</w:t>
            </w:r>
            <w:bookmarkEnd w:id="213"/>
          </w:p>
          <w:p w14:paraId="1053EC03" w14:textId="77777777" w:rsidR="00200EBA" w:rsidRPr="00C22830" w:rsidRDefault="00200EBA" w:rsidP="000638C1">
            <w:pPr>
              <w:rPr>
                <w:sz w:val="22"/>
                <w:szCs w:val="22"/>
                <w:lang w:val="en-US"/>
              </w:rPr>
            </w:pPr>
          </w:p>
          <w:p w14:paraId="7E91DBAB" w14:textId="77777777" w:rsidR="00200EBA" w:rsidRPr="00C22830" w:rsidRDefault="00200EBA" w:rsidP="000638C1">
            <w:pPr>
              <w:rPr>
                <w:sz w:val="22"/>
                <w:szCs w:val="22"/>
                <w:lang w:val="en-US"/>
              </w:rPr>
            </w:pPr>
            <w:bookmarkStart w:id="214" w:name="_Hlk118211670"/>
            <w:r w:rsidRPr="00C22830">
              <w:rPr>
                <w:sz w:val="22"/>
                <w:szCs w:val="22"/>
                <w:lang w:val="en-US"/>
              </w:rPr>
              <w:t>ClinicalTrials.gov Identifier: NCT01761266</w:t>
            </w:r>
            <w:bookmarkEnd w:id="214"/>
          </w:p>
        </w:tc>
        <w:tc>
          <w:tcPr>
            <w:tcW w:w="1418" w:type="dxa"/>
          </w:tcPr>
          <w:p w14:paraId="3CA5323F" w14:textId="77777777" w:rsidR="00200EBA" w:rsidRPr="00C22830" w:rsidRDefault="00200EBA" w:rsidP="000638C1">
            <w:pPr>
              <w:rPr>
                <w:sz w:val="22"/>
                <w:szCs w:val="22"/>
              </w:rPr>
            </w:pPr>
            <w:r w:rsidRPr="00C22830">
              <w:rPr>
                <w:sz w:val="22"/>
                <w:szCs w:val="22"/>
              </w:rPr>
              <w:t>954</w:t>
            </w:r>
          </w:p>
        </w:tc>
        <w:tc>
          <w:tcPr>
            <w:tcW w:w="1824" w:type="dxa"/>
          </w:tcPr>
          <w:p w14:paraId="28856FEF" w14:textId="32D86E87" w:rsidR="00200EBA" w:rsidRPr="00C22830" w:rsidRDefault="003D1C3D" w:rsidP="000638C1">
            <w:pPr>
              <w:rPr>
                <w:sz w:val="22"/>
                <w:szCs w:val="22"/>
              </w:rPr>
            </w:pPr>
            <w:r>
              <w:rPr>
                <w:sz w:val="22"/>
                <w:szCs w:val="22"/>
              </w:rPr>
              <w:t>ОВ</w:t>
            </w:r>
          </w:p>
        </w:tc>
        <w:tc>
          <w:tcPr>
            <w:tcW w:w="1578" w:type="dxa"/>
          </w:tcPr>
          <w:p w14:paraId="2223DD85" w14:textId="77777777" w:rsidR="00200EBA" w:rsidRPr="00C22830" w:rsidRDefault="00200EBA" w:rsidP="000638C1">
            <w:pPr>
              <w:ind w:firstLine="203"/>
              <w:jc w:val="center"/>
              <w:rPr>
                <w:sz w:val="22"/>
                <w:szCs w:val="22"/>
              </w:rPr>
            </w:pPr>
            <w:r w:rsidRPr="00C22830">
              <w:rPr>
                <w:sz w:val="22"/>
                <w:szCs w:val="22"/>
              </w:rPr>
              <w:fldChar w:fldCharType="begin"/>
            </w:r>
            <w:r w:rsidRPr="00C22830">
              <w:rPr>
                <w:sz w:val="22"/>
                <w:szCs w:val="22"/>
              </w:rPr>
              <w:instrText xml:space="preserve"> ADDIN ZOTERO_ITEM CSL_CITATION {"citationID":"TNQAbp9j","properties":{"formattedCitation":"[2,23\\uc0\\u8211{}25]","plainCitation":"[2,23–25]","noteIndex":0},"citationItems":[{"id":2745,"uris":["http://zotero.org/users/5483459/items/95XEZDWJ"],"itemData":{"id":2745,"type":"document","title":"European  Medicines Agency. SUMMARY OF PRODUCT CHARACTERISTICS. LENVIMA 4 mg, 10 mg hard capsules.26.11.2021"},"label":"page"},{"id":2854,"uris":["http://zotero.org/users/5483459/items/CWATTWWG"],"itemData":{"id":2854,"type":"article-journal","abstract":"BACKGROUND: A phase 3, multinational, randomized, non-inferiority trial (REFLECT) compared the efficacy and safety of lenvatinib (LEN) and sorafenib (SOR) in patients with unresectable hepatocellular carcinoma (uHCC). LEN had an effect on overall survival (OS) compared to SOR, statistically confirmed by non-inferiority [OS: median = 13.6 months vs. 12.3 months; hazard ratio (HR) 0.92, 95% confidence interval (CI) 0.79-1.06], and demonstrated statistically significant improvements in progression-free survival (PFS) and the objective response rate (ORR) in the overall population. The results of a subset analysis that evaluated the efficacy and safety of LEN and SOR in the Japanese population are reported.\nMETHODS: The intent-to-treat population enrolled in Japan was analyzed.\nRESULTS: Of 954 patients in the overall population, 168 Japanese patients were assigned to the LEN arm (N = 81) or the SOR arm (N = 87). Median OS was 17.6 months for LEN vs. 17.8 months for SOR (HR 0.90; 95% CI 0.62-1.29). LEN showed statistically significant improvements over SOR in PFS (7.2 months vs. 4.6 months) and ORR (29.6% vs. 6.9%). The relative dose intensity of LEN and SOR in the Japanese population was lower than in the overall population. Frequently observed, related adverse events included palmar-plantar erythrodysaesthesia syndrome (PPES), hypertension, decreased appetite, and proteinuria in the LEN arm, and PPES, hypertension, diarrhea, and alopecia in the SOR arm.\nCONCLUSIONS: The efficacy and safety of LEN in the Japanese population were similar to those in the overall population of REFLECT. With manageable adverse events, LEN is a new treatment option for Japanese patients with uHCC.\nTRIAL REGISTRATION ID: ClinicalTrials.gov. No. NCT01761266.","container-title":"Journal of Gastroenterology","DOI":"10.1007/s00535-019-01642-1","ISSN":"1435-5922","issue":"1","journalAbbreviation":"J Gastroenterol","language":"eng","note":"PMID: 31720835\nPMCID: PMC6942573","page":"113-122","source":"PubMed","title":"REFLECT-a phase 3 trial comparing efficacy and safety of lenvatinib to sorafenib for the treatment of unresectable hepatocellular carcinoma: an analysis of Japanese subset","title-short":"REFLECT-a phase 3 trial comparing efficacy and safety of lenvatinib to sorafenib for the treatment of unresectable hepatocellular carcinoma","volume":"55","author":[{"family":"Yamashita","given":"Tatsuya"},{"family":"Kudo","given":"Masatoshi"},{"family":"Ikeda","given":"Kenji"},{"family":"Izumi","given":"Namiki"},{"family":"Tateishi","given":"Ryosuke"},{"family":"Ikeda","given":"Masafumi"},{"family":"Aikata","given":"Hiroshi"},{"family":"Kawaguchi","given":"Yasunori"},{"family":"Wada","given":"Yoshiyuki"},{"family":"Numata","given":"Kazushi"},{"family":"Inaba","given":"Yoshitaka"},{"family":"Kuromatsu","given":"Ryoko"},{"family":"Kobayashi","given":"Masahiro"},{"family":"Okusaka","given":"Takuji"},{"family":"Tamai","given":"Toshiyuki"},{"family":"Kitamura","given":"Chifumi"},{"family":"Saito","given":"Kenichi"},{"family":"Haruna","given":"Katsuya"},{"family":"Okita","given":"Kiwamu"},{"family":"Kumada","given":"Hiromitsu"}],"issued":{"date-parts":[["2020",1]]}},"label":"page"},{"id":2848,"uris":["http://zotero.org/users/5483459/items/UTA5FNBV"],"itemData":{"id":2848,"type":"article-journal","abstract":"BACKGROUND: In a phase 2 trial, lenvatinib, an inhibitor of VEGF receptors 1-3, FGF receptors 1-4, PDGF receptor α, RET, and KIT, showed activity in hepatocellular carcinoma. We aimed to compare overall survival in patients treated with lenvatinib versus sorafenib as a first-line treatment for unresectable hepatocellular carcinoma.\nMETHODS: This was an open-label, phase 3, multicentre, non-inferiority trial that recruited patients with unresectable hepatocellular carcinoma, who had not received treatment for advanced disease, at 154 sites in 20 countries throughout the Asia-Pacific, European, and North American regions. Patients were randomly assigned (1:1) via an interactive voice-web response system-with region; macroscopic portal vein invasion, extrahepatic spread, or both; Eastern Cooperative Oncology Group performance status; and bodyweight as stratification factors-to receive oral lenvatinib (12 mg/day for bodyweight ≥60 kg or 8 mg/day for bodyweight &lt;60 kg) or sorafenib 400 mg twice-daily in 28-day cycles. The primary endpoint was overall survival, measured from the date of randomisation until the date of death from any cause. The efficacy analysis followed the intention-to-treat principle, and only patients who received treatment were included in the safety analysis. The non-inferiority margin was set at 1·08. The trial is registered with ClinicalTrials.gov, number NCT01761266.\nFINDINGS: Between March 1, 2013 and July 30, 2015, 1492 patients were recruited. 954 eligible patients were randomly assigned to lenvatinib (n=478) or sorafenib (n=476). Median survival time for lenvatinib of 13·6 months (95% CI 12·1-14·9) was non-inferior to sorafenib (12·3 months, 10·4-13·9; hazard ratio 0·92, 95% CI 0·79-1·06), meeting criteria for non-inferiority. The most common any-grade adverse events were hypertension (201 [42%]), diarrhoea (184 [39%]), decreased appetite (162 [34%]), and decreased weight (147 [31%]) for lenvatinib, and palmar-plantar erythrodysaesthesia (249 [52%]), diarrhoea (220 [46%]), hypertension (144 [30%]), and decreased appetite (127 [27%]) for sorafenib.\nINTERPRETATION: Lenvatinib was non-inferior to sorafenib in overall survival in untreated advanced hepatocellular carcinoma. The safety and tolerability profiles of lenvatinib were consistent with those previously observed.\nFUNDING: Eisai Inc.","container-title":"Lancet (London, England)","DOI":"10.1016/S0140-6736(18)30207-1","ISSN":"1474-547X","issue":"10126","journalAbbreviation":"Lancet","language":"eng","note":"PMID: 29433850","page":"1163-1173","source":"PubMed","title":"Lenvatinib versus sorafenib in first-line treatment of patients with unresectable hepatocellular carcinoma: a randomised phase 3 non-inferiority trial","title-short":"Lenvatinib versus sorafenib in first-line treatment of patients with unresectable hepatocellular carcinoma","volume":"391","author":[{"family":"Kudo","given":"Masatoshi"},{"family":"Finn","given":"Richard S."},{"family":"Qin","given":"Shukui"},{"family":"Han","given":"Kwang-Hyub"},{"family":"Ikeda","given":"Kenji"},{"family":"Piscaglia","given":"Fabio"},{"family":"Baron","given":"Ari"},{"family":"Park","given":"Joong-Won"},{"family":"Han","given":"Guohong"},{"family":"Jassem","given":"Jacek"},{"family":"Blanc","given":"Jean Frederic"},{"family":"Vogel","given":"Arndt"},{"family":"Komov","given":"Dmitry"},{"family":"Evans","given":"T. R. Jeffry"},{"family":"Lopez","given":"Carlos"},{"family":"Dutcus","given":"Corina"},{"family":"Guo","given":"Matthew"},{"family":"Saito","given":"Kenichi"},{"family":"Kraljevic","given":"Silvija"},{"family":"Tamai","given":"Toshiyuki"},{"family":"Ren","given":"Min"},{"family":"Cheng","given":"Ann-Lii"}],"issued":{"date-parts":[["2018",3,24]]}},"label":"page"},{"id":2851,"uris":["http://zotero.org/users/5483459/items/NGX4GXTK"],"itemData":{"id":2851,"type":"article-journal","abstract":"BACKGROUND: Proteinuria monitoring is required in patients receiving lenvatinib, however, current methodology involves burdensome overnight urine collection.\nMETHODS: To determine whether the simpler urine protein:creatinine ratio (UPCR) calculated from spot urine samples could be accurately used for proteinuria monitoring in patients receiving lenvatinib, we evaluated the correlation between UPCR and 24-hour urine protein results from the phase 3 REFLECT study. Paired data (323 tests, 154 patients) were analysed.\nRESULTS: Regression analysis showed a statistically significant correlation between UPCR and 24-hour urine protein (R2: 0.75; P &lt; 2 × 10-16). A UPCR cut-off value of 2.4 had 96.9% sensitivity, 82.5% specificity for delineating between grade 2 and 3 proteinuria. Using this UPCR cut-off value to determine the need for further testing could reduce the need for 24-hour urine collection in ~74% of patients.\nCONCLUSION: Incorporation of UPCR into the current algorithm for proteinuria management can enable optimisation of lenvatinib treatment, while minimising patient inconvenience.\nCLINICAL TRIAL REGISTRATION: NCT01761266.","container-title":"British Journal of Cancer","DOI":"10.1038/s41416-019-0506-6","ISSN":"1532-1827","issue":"3","journalAbbreviation":"Br J Cancer","language":"eng","note":"PMID: 31249394\nPMCID: PMC6738107","page":"218-221","source":"PubMed","title":"Urine protein:creatinine ratio vs 24-hour urine protein for proteinuria management: analysis from the phase 3 REFLECT study of lenvatinib vs sorafenib in hepatocellular carcinoma","title-short":"Urine protein","volume":"121","author":[{"family":"Evans","given":"Thomas R. Jeffry"},{"family":"Kudo","given":"Masatoshi"},{"family":"Finn","given":"Richard S."},{"family":"Han","given":"Kwang-Hyub"},{"family":"Cheng","given":"Ann-Lii"},{"family":"Ikeda","given":"Masafumi"},{"family":"Kraljevic","given":"Silvija"},{"family":"Ren","given":"Min"},{"family":"Dutcus","given":"Corina E."},{"family":"Piscaglia","given":"Fabio"},{"family":"Sung","given":"Max W."}],"issued":{"date-parts":[["2019",7]]}},"label":"page"}],"schema":"https://github.com/citation-style-language/schema/raw/master/csl-citation.json"} </w:instrText>
            </w:r>
            <w:r w:rsidRPr="00C22830">
              <w:rPr>
                <w:sz w:val="22"/>
                <w:szCs w:val="22"/>
              </w:rPr>
              <w:fldChar w:fldCharType="separate"/>
            </w:r>
            <w:r w:rsidRPr="00C22830">
              <w:rPr>
                <w:sz w:val="22"/>
                <w:szCs w:val="22"/>
              </w:rPr>
              <w:t>[2,23–25]</w:t>
            </w:r>
            <w:r w:rsidRPr="00C22830">
              <w:rPr>
                <w:sz w:val="22"/>
                <w:szCs w:val="22"/>
              </w:rPr>
              <w:fldChar w:fldCharType="end"/>
            </w:r>
            <w:r w:rsidRPr="00C22830">
              <w:rPr>
                <w:sz w:val="22"/>
                <w:szCs w:val="22"/>
              </w:rPr>
              <w:t>.</w:t>
            </w:r>
          </w:p>
          <w:p w14:paraId="54F60BE9" w14:textId="77777777" w:rsidR="00200EBA" w:rsidRPr="00C22830" w:rsidRDefault="00200EBA" w:rsidP="000638C1">
            <w:pPr>
              <w:ind w:firstLine="203"/>
              <w:jc w:val="center"/>
              <w:rPr>
                <w:sz w:val="22"/>
                <w:szCs w:val="22"/>
              </w:rPr>
            </w:pPr>
          </w:p>
          <w:p w14:paraId="7E33C641" w14:textId="77777777" w:rsidR="00200EBA" w:rsidRPr="00C22830" w:rsidRDefault="00200EBA" w:rsidP="000638C1">
            <w:pPr>
              <w:ind w:firstLine="203"/>
              <w:jc w:val="center"/>
              <w:rPr>
                <w:sz w:val="22"/>
                <w:szCs w:val="22"/>
              </w:rPr>
            </w:pPr>
          </w:p>
        </w:tc>
      </w:tr>
      <w:tr w:rsidR="00200EBA" w:rsidRPr="00091004" w14:paraId="708E689C" w14:textId="77777777" w:rsidTr="00E36A78">
        <w:tc>
          <w:tcPr>
            <w:tcW w:w="2263" w:type="dxa"/>
          </w:tcPr>
          <w:p w14:paraId="597CE343" w14:textId="3414FDFF" w:rsidR="00200EBA" w:rsidRPr="00C22830" w:rsidRDefault="006C7E4D" w:rsidP="000638C1">
            <w:pPr>
              <w:ind w:left="-109"/>
              <w:rPr>
                <w:sz w:val="22"/>
                <w:szCs w:val="22"/>
              </w:rPr>
            </w:pPr>
            <w:r>
              <w:rPr>
                <w:sz w:val="22"/>
                <w:szCs w:val="22"/>
              </w:rPr>
              <w:t>ПКР</w:t>
            </w:r>
          </w:p>
        </w:tc>
        <w:tc>
          <w:tcPr>
            <w:tcW w:w="2410" w:type="dxa"/>
          </w:tcPr>
          <w:p w14:paraId="27276466" w14:textId="77777777" w:rsidR="00200EBA" w:rsidRPr="00C22830" w:rsidRDefault="00200EBA" w:rsidP="000638C1">
            <w:pPr>
              <w:rPr>
                <w:sz w:val="22"/>
                <w:szCs w:val="22"/>
                <w:lang w:val="en-US"/>
              </w:rPr>
            </w:pPr>
            <w:r w:rsidRPr="00C22830">
              <w:rPr>
                <w:sz w:val="22"/>
                <w:szCs w:val="22"/>
                <w:lang w:val="en-US"/>
              </w:rPr>
              <w:t>E7080</w:t>
            </w:r>
          </w:p>
          <w:p w14:paraId="2D43557A" w14:textId="77777777" w:rsidR="00200EBA" w:rsidRPr="00C22830" w:rsidRDefault="00200EBA" w:rsidP="000638C1">
            <w:pPr>
              <w:rPr>
                <w:sz w:val="22"/>
                <w:szCs w:val="22"/>
                <w:lang w:val="en-US"/>
              </w:rPr>
            </w:pPr>
          </w:p>
          <w:p w14:paraId="0B32FA8C" w14:textId="77777777" w:rsidR="00200EBA" w:rsidRPr="00C22830" w:rsidRDefault="00200EBA" w:rsidP="000638C1">
            <w:pPr>
              <w:rPr>
                <w:sz w:val="22"/>
                <w:szCs w:val="22"/>
                <w:lang w:val="en-US"/>
              </w:rPr>
            </w:pPr>
            <w:r w:rsidRPr="00C22830">
              <w:rPr>
                <w:sz w:val="22"/>
                <w:szCs w:val="22"/>
                <w:lang w:val="en-US"/>
              </w:rPr>
              <w:t>CLEAR</w:t>
            </w:r>
          </w:p>
          <w:p w14:paraId="3DC27C70" w14:textId="77777777" w:rsidR="00200EBA" w:rsidRPr="00C22830" w:rsidRDefault="00200EBA" w:rsidP="000638C1">
            <w:pPr>
              <w:rPr>
                <w:sz w:val="22"/>
                <w:szCs w:val="22"/>
                <w:lang w:val="en-US"/>
              </w:rPr>
            </w:pPr>
            <w:r w:rsidRPr="00C22830">
              <w:rPr>
                <w:sz w:val="22"/>
                <w:szCs w:val="22"/>
                <w:lang w:val="en-US"/>
              </w:rPr>
              <w:t>ClinicalTrials.gov Identifier: NCT02811861</w:t>
            </w:r>
          </w:p>
        </w:tc>
        <w:tc>
          <w:tcPr>
            <w:tcW w:w="1418" w:type="dxa"/>
          </w:tcPr>
          <w:p w14:paraId="692CBBA3" w14:textId="77777777" w:rsidR="00200EBA" w:rsidRPr="00C22830" w:rsidRDefault="00200EBA" w:rsidP="000638C1">
            <w:pPr>
              <w:rPr>
                <w:sz w:val="22"/>
                <w:szCs w:val="22"/>
              </w:rPr>
            </w:pPr>
            <w:r w:rsidRPr="00C22830">
              <w:rPr>
                <w:sz w:val="22"/>
                <w:szCs w:val="22"/>
              </w:rPr>
              <w:t>1068</w:t>
            </w:r>
          </w:p>
        </w:tc>
        <w:tc>
          <w:tcPr>
            <w:tcW w:w="1824" w:type="dxa"/>
          </w:tcPr>
          <w:p w14:paraId="74274C14" w14:textId="2460E805" w:rsidR="00200EBA" w:rsidRPr="00C22830" w:rsidRDefault="003D1C3D" w:rsidP="000638C1">
            <w:pPr>
              <w:rPr>
                <w:sz w:val="22"/>
                <w:szCs w:val="22"/>
              </w:rPr>
            </w:pPr>
            <w:r w:rsidRPr="00E670E6">
              <w:t>ВБП</w:t>
            </w:r>
            <w:r w:rsidR="00200EBA" w:rsidRPr="00C22830">
              <w:rPr>
                <w:sz w:val="22"/>
                <w:szCs w:val="22"/>
              </w:rPr>
              <w:t xml:space="preserve"> (mRECIST)</w:t>
            </w:r>
          </w:p>
        </w:tc>
        <w:tc>
          <w:tcPr>
            <w:tcW w:w="1578" w:type="dxa"/>
          </w:tcPr>
          <w:p w14:paraId="229EA2BD" w14:textId="77777777" w:rsidR="00200EBA" w:rsidRPr="00C22830" w:rsidRDefault="00200EBA" w:rsidP="000638C1">
            <w:pPr>
              <w:ind w:firstLine="203"/>
              <w:jc w:val="center"/>
              <w:rPr>
                <w:sz w:val="22"/>
                <w:szCs w:val="22"/>
              </w:rPr>
            </w:pPr>
            <w:r w:rsidRPr="00C22830">
              <w:rPr>
                <w:sz w:val="22"/>
                <w:szCs w:val="22"/>
              </w:rPr>
              <w:fldChar w:fldCharType="begin"/>
            </w:r>
            <w:r w:rsidRPr="00C22830">
              <w:rPr>
                <w:sz w:val="22"/>
                <w:szCs w:val="22"/>
              </w:rPr>
              <w:instrText xml:space="preserve"> ADDIN ZOTERO_ITEM CSL_CITATION {"citationID":"QxBBiCxA","properties":{"formattedCitation":"[26\\uc0\\u8211{}28]","plainCitation":"[26–28]","noteIndex":0},"citationItems":[{"id":2860,"uris":["http://zotero.org/users/5483459/items/F6D5PBMH"],"itemData":{"id":2860,"type":"article-journal","abstract":"BACKGROUND: Lenvatinib in combination with pembrolizumab or everolimus has activity against advanced renal cell carcinoma. The efficacy of these regimens as compared with that of sunitinib is unclear.\nMETHODS: In this phase 3 trial, we randomly assigned (in a 1:1:1 ratio) patients with advanced renal cell carcinoma and no previous systemic therapy to receive lenvatinib (20 mg orally once daily) plus pembrolizumab (200 mg intravenously once every 3 weeks), lenvatinib (18 mg orally once daily) plus everolimus (5 mg orally once daily), or sunitinib (50 mg orally once daily, alternating 4 weeks receiving treatment and 2 weeks without treatment). The primary end point was progression-free survival, as assessed by an independent review committee in accordance with Response Evaluation Criteria in Solid Tumors, version 1.1. Overall survival and safety were also evaluated.\nRESULTS: A total of 1069 patients were randomly assigned to receive lenvatinib plus pembrolizumab (355 patients), lenvatinib plus everolimus (357), or sunitinib (357). Progression-free survival was longer with lenvatinib plus pembrolizumab than with sunitinib (median, 23.9 vs. 9.2 months; hazard ratio for disease progression or death, 0.39; 95% confidence interval [CI], 0.32 to 0.49; P&lt;0.001) and was longer with lenvatinib plus everolimus than with sunitinib (median, 14.7 vs. 9.2 months; hazard ratio, 0.65; 95% CI, 0.53 to 0.80; P&lt;0.001). Overall survival was longer with lenvatinib plus pembrolizumab than with sunitinib (hazard ratio for death, 0.66; 95% CI, 0.49 to 0.88; P = 0.005) but was not longer with lenvatinib plus everolimus than with sunitinib (hazard ratio, 1.15; 95% CI, 0.88 to 1.50; P = 0.30). Grade 3 or higher adverse events emerged or worsened during treatment in 82.4% of the patients who received lenvatinib plus pembrolizumab, 83.1% of those who received lenvatinib plus everolimus, and 71.8% of those who received sunitinib. Grade 3 or higher adverse events occurring in at least 10% of the patients in any group included hypertension, diarrhea, and elevated lipase levels.\nCONCLUSIONS: Lenvatinib plus pembrolizumab was associated with significantly longer progression-free survival and overall survival than sunitinib. (Funded by Eisai and Merck Sharp and Dohme; CLEAR ClinicalTrials.gov number, NCT02811861.).","container-title":"The New England Journal of Medicine","DOI":"10.1056/NEJMoa2035716","ISSN":"1533-4406","issue":"14","journalAbbreviation":"N Engl J Med","language":"eng","note":"PMID: 33616314","page":"1289-1300","source":"PubMed","title":"Lenvatinib plus Pembrolizumab or Everolimus for Advanced Renal Cell Carcinoma","volume":"384","author":[{"family":"Motzer","given":"Robert"},{"family":"Alekseev","given":"Boris"},{"family":"Rha","given":"Sun-Young"},{"family":"Porta","given":"Camillo"},{"family":"Eto","given":"Masatoshi"},{"family":"Powles","given":"Thomas"},{"family":"Grünwald","given":"Viktor"},{"family":"Hutson","given":"Thomas E."},{"family":"Kopyltsov","given":"Evgeny"},{"family":"Méndez-Vidal","given":"María J."},{"family":"Kozlov","given":"Vadim"},{"family":"Alyasova","given":"Anna"},{"family":"Hong","given":"Sung-Hoo"},{"family":"Kapoor","given":"Anil"},{"family":"Alonso Gordoa","given":"Teresa"},{"family":"Merchan","given":"Jaime R."},{"family":"Winquist","given":"Eric"},{"family":"Maroto","given":"Pablo"},{"family":"Goh","given":"Jeffrey C."},{"family":"Kim","given":"Miso"},{"family":"Gurney","given":"Howard"},{"family":"Patel","given":"Vijay"},{"family":"Peer","given":"Avivit"},{"family":"Procopio","given":"Giuseppe"},{"family":"Takagi","given":"Toshio"},{"family":"Melichar","given":"Bohuslav"},{"family":"Rolland","given":"Frederic"},{"family":"De Giorgi","given":"Ugo"},{"family":"Wong","given":"Shirley"},{"family":"Bedke","given":"Jens"},{"family":"Schmidinger","given":"Manuela"},{"family":"Dutcus","given":"Corina E."},{"family":"Smith","given":"Alan D."},{"family":"Dutta","given":"Lea"},{"family":"Mody","given":"Kalgi"},{"family":"Perini","given":"Rodolfo F."},{"family":"Xing","given":"Dongyuan"},{"family":"Choueiri","given":"Toni K."},{"literal":"CLEAR Trial Investigators"}],"issued":{"date-parts":[["2021",4,8]]}},"label":"page"},{"id":2653,"uris":["http://zotero.org/users/5483459/items/4RCY3Z5J"],"itemData":{"id":2653,"type":"document","title":"PRODUCT MONOGRAPH INCLUDING PATIENT MEDICATION INFORMATION PrLENVIMA® Lenvatinib capsules 4mg and 10mg Lenvatinib (as lenvatinib mesylate) Multiple Receptor Tyrosine Kinase Inhibitor Antineoplastic Agent, ATC code:L01XE29. Eisai Limited.2018."},"label":"page"},{"id":2862,"uris":["http://zotero.org/users/5483459/items/AM737HGQ"],"itemData":{"id":2862,"type":"article-journal","abstract":"BACKGROUND: Results from the phase 3 CLEAR study showed that lenvatinib plus pembrolizumab improved progression-free survival and overall survival compared with sunitinib in patients with advanced renal cell carcinoma. We aimed to assess the health-related quality-of-life (HRQOL) outcomes from the CLEAR study.\nMETHODS: This open-label, randomised, phase 3 study was done across 200 hospitals and cancer centres in 20 countries. Patients were required to be 18 years or older, with advanced clear-cell renal cell carcinoma, and a Karnofsky performance status of 70% or higher. Patients who had received previous systemic anticancer therapy for renal cell carcinoma were not eligible. Patients were randomly assigned (1:1:1) to lenvatinib (oral 20 mg per day) plus pembrolizumab (intravenous 200 mg every 21 days), lenvatinib (oral 18 mg per day) plus everolimus (oral 5 mg per day) in 21-day cycles, or sunitinib (oral 50 mg per day, 4 weeks on followed by 2 weeks off). Patients were assigned to treatments with a computer-generated randomisation scheme and were stratified by geographical region and Memorial Sloan Kettering Cancer Center prognostic groups. The primary endpoint, previously reported, was progression-free survival, and HRQOL was a secondary endpoint. Most HRQOL analyses were done in patients who underwent randomisation, received at least one dose of study treatment, and had any HRQOL data. Completion and compliance analyses were done in the full analysis set. Functional Assessment of Cancer Therapy Kidney Symptom Index-Disease-Related Symptoms (FKSI-DRS), European Organisation for the Research and Treatment of Cancer Quality of Life Questionnaire-Core 30 (EORTC QLQ-C30), and the EQ-5D-3 Level (EQ-5D-3L) preference questionnaire were administered at baseline and on day 1 of each subsequent 21-day cycle. This study is registered with ClinicalTrials.gov, NCT02811861, and is closed to new participants.\nFINDINGS: Between Oct 13, 2016, and July 24, 2019, 355 patients were randomly assigned to the lenvatinib plus pembrolizumab group, 357 to the lenvatinib plus everolimus group, and 357 to the sunitinib group. Median follow-up for HRQOL analyses was 12·9 months (IQR 5·6-22·3). Because of the promising efficacy and safety results of lenvatinib plus pembrolizumab in the first-line setting, we focus the HRQOL results in this report on that combination versus sunitinib. Mean change from baseline in the lenvatinib plus pembrolizumab group compared with the sunitinib group was -1·75 (SE 0·59) versus -2·19 (0·66) for FKSI-DRS, -5·93 (0·86) versus -6·73 (0·94) for EORTC QLQ-C30 global health status/quality of life (GHS/QOL), and -4·96 (0·85) versus -6·64 (0·94) for the EQ-5D visual analogue scale (VAS). Median time to first deterioration in the lenvatinib plus pembrolizumab group compared with the sunitinib group was 9·14 weeks (95% CI 6·43-12·14) versus 12·14 weeks (9·14-15·29; HR 1·13 [95% CI 0·94-1·35], log-rank p=0·20) for FKSI-DRS, 12·00 weeks (7·29-15·14) versus 9·14 weeks (6·29-12·14; 0·88 [0·74-1·05], log-rank p=0·17) for EORTC QLQ-C30 GHS/QOL, and 9·43 weeks (6·43-12·29) versus 9·14 weeks (6·29-12·00; 0·83 [0·70-0·99], log-rank p=0·041) for the EQ-5D VAS. Median time to definitive deterioration in the lenvatinib plus pembrolizumab group compared with the sunitinib group was 134·14 weeks (95% CI 120·00-not estimable) versus 117·43 weeks (90·14-131·29; HR 0·70 [95% CI 0·53-0·92], log-rank p=0·0081) for FKSI-DRS, 114·29 weeks (102·14-153·29) versus 75·14 weeks (57·29-105·14; 0·60 [0·47-0·77], log-rank p&lt;0·0001) for EORTC QLQ-C30 GHS/QOL, and 124·86 weeks (94·71-134·57) versus 74·86 weeks (54·14-96·00; 0·67 [0·53-0·85], log-rank p=0·0012) for the EQ-5D VAS. No outcomes on any of the instruments significantly favoured sunitinib over lenvatinib plus pembrolizumab. Most HRQOL comparisons of lenvatinib plus everolimus versus sunitinib were similar or favoured sunitinib.\nINTERPRETATION: These HRQOL results demonstrate that patients given lenvatinib plus pembrolizumab treatment had similar or favourable scores compared with patients given sunitinib, particularly with respect to time to definitive deterioration. These results support the efficacy and safety profile of lenvatinib plus pembrolizumab as first-line therapy for patients with advanced renal cell carcinoma.\nFUNDING: Eisai (Nutley, NJ, USA) and Merck Sharp &amp; Dohme, a subsidiary of Merck &amp; Co (Kenilworth, NJ, USA).","container-title":"The Lancet. Oncology","DOI":"10.1016/S1470-2045(22)00212-1","ISSN":"1474-5488","issue":"6","journalAbbreviation":"Lancet Oncol","language":"eng","note":"PMID: 35489363","page":"768-780","source":"PubMed","title":"Health-related quality-of-life outcomes in patients with advanced renal cell carcinoma treated with lenvatinib plus pembrolizumab or everolimus versus sunitinib (CLEAR): a randomised, phase 3 study","title-short":"Health-related quality-of-life outcomes in patients with advanced renal cell carcinoma treated with lenvatinib plus pembrolizumab or everolimus versus sunitinib (CLEAR)","volume":"23","author":[{"family":"Motzer","given":"Robert"},{"family":"Porta","given":"Camillo"},{"family":"Alekseev","given":"Boris"},{"family":"Rha","given":"Sun Young"},{"family":"Choueiri","given":"Toni K."},{"family":"Mendez-Vidal","given":"Maria Jose"},{"family":"Hong","given":"Sung-Hoo"},{"family":"Kapoor","given":"Anil"},{"family":"Goh","given":"Jeffrey C."},{"family":"Eto","given":"Masatoshi"},{"family":"Bennett","given":"Lee"},{"family":"Wang","given":"Jinyi"},{"family":"Pan","given":"Jie Janice"},{"family":"Saretsky","given":"Todd L."},{"family":"Perini","given":"Rodolfo F."},{"family":"He","given":"Cixin Steven"},{"family":"Mody","given":"Kalgi"},{"family":"Cella","given":"David"}],"issued":{"date-parts":[["2022",6]]}},"label":"page"}],"schema":"https://github.com/citation-style-language/schema/raw/master/csl-citation.json"} </w:instrText>
            </w:r>
            <w:r w:rsidRPr="00C22830">
              <w:rPr>
                <w:sz w:val="22"/>
                <w:szCs w:val="22"/>
              </w:rPr>
              <w:fldChar w:fldCharType="separate"/>
            </w:r>
            <w:r w:rsidRPr="00C22830">
              <w:rPr>
                <w:sz w:val="22"/>
                <w:szCs w:val="22"/>
              </w:rPr>
              <w:t>[26–28]</w:t>
            </w:r>
            <w:r w:rsidRPr="00C22830">
              <w:rPr>
                <w:sz w:val="22"/>
                <w:szCs w:val="22"/>
              </w:rPr>
              <w:fldChar w:fldCharType="end"/>
            </w:r>
            <w:r w:rsidRPr="00C22830">
              <w:rPr>
                <w:sz w:val="22"/>
                <w:szCs w:val="22"/>
              </w:rPr>
              <w:t>.</w:t>
            </w:r>
          </w:p>
          <w:p w14:paraId="3AD5EFB9" w14:textId="77777777" w:rsidR="00200EBA" w:rsidRPr="00C22830" w:rsidRDefault="00200EBA" w:rsidP="000638C1">
            <w:pPr>
              <w:ind w:firstLine="203"/>
              <w:jc w:val="center"/>
              <w:rPr>
                <w:sz w:val="22"/>
                <w:szCs w:val="22"/>
              </w:rPr>
            </w:pPr>
          </w:p>
          <w:p w14:paraId="3C5A557D" w14:textId="77777777" w:rsidR="00200EBA" w:rsidRPr="00C22830" w:rsidRDefault="00200EBA" w:rsidP="000638C1">
            <w:pPr>
              <w:ind w:firstLine="203"/>
              <w:jc w:val="center"/>
              <w:rPr>
                <w:sz w:val="22"/>
                <w:szCs w:val="22"/>
              </w:rPr>
            </w:pPr>
          </w:p>
        </w:tc>
      </w:tr>
      <w:tr w:rsidR="00200EBA" w:rsidRPr="00091004" w14:paraId="175F0730" w14:textId="77777777" w:rsidTr="00E36A78">
        <w:tc>
          <w:tcPr>
            <w:tcW w:w="2263" w:type="dxa"/>
          </w:tcPr>
          <w:p w14:paraId="22501E76" w14:textId="34B1CD20" w:rsidR="00200EBA" w:rsidRPr="00C22830" w:rsidRDefault="006C7E4D" w:rsidP="000638C1">
            <w:pPr>
              <w:rPr>
                <w:sz w:val="22"/>
                <w:szCs w:val="22"/>
              </w:rPr>
            </w:pPr>
            <w:r>
              <w:rPr>
                <w:sz w:val="22"/>
                <w:szCs w:val="22"/>
              </w:rPr>
              <w:t>РЭ</w:t>
            </w:r>
          </w:p>
        </w:tc>
        <w:tc>
          <w:tcPr>
            <w:tcW w:w="2410" w:type="dxa"/>
          </w:tcPr>
          <w:p w14:paraId="73D685F2" w14:textId="6B893300" w:rsidR="00200EBA" w:rsidRPr="00C22830" w:rsidRDefault="007047F7" w:rsidP="000638C1">
            <w:pPr>
              <w:rPr>
                <w:sz w:val="22"/>
                <w:szCs w:val="22"/>
                <w:lang w:val="en-US"/>
              </w:rPr>
            </w:pPr>
            <w:r>
              <w:rPr>
                <w:sz w:val="22"/>
                <w:szCs w:val="22"/>
                <w:lang w:val="en-US"/>
              </w:rPr>
              <w:t>MK-3475-775/E7080-G000-309</w:t>
            </w:r>
          </w:p>
          <w:p w14:paraId="07DD7BF2" w14:textId="77777777" w:rsidR="00200EBA" w:rsidRPr="00C22830" w:rsidRDefault="00200EBA" w:rsidP="000638C1">
            <w:pPr>
              <w:rPr>
                <w:sz w:val="22"/>
                <w:szCs w:val="22"/>
                <w:lang w:val="en-US"/>
              </w:rPr>
            </w:pPr>
          </w:p>
          <w:p w14:paraId="56E89D19" w14:textId="77777777" w:rsidR="00200EBA" w:rsidRPr="00C22830" w:rsidRDefault="00200EBA" w:rsidP="000638C1">
            <w:pPr>
              <w:rPr>
                <w:sz w:val="22"/>
                <w:szCs w:val="22"/>
                <w:lang w:val="en-US"/>
              </w:rPr>
            </w:pPr>
            <w:r w:rsidRPr="00C22830">
              <w:rPr>
                <w:sz w:val="22"/>
                <w:szCs w:val="22"/>
                <w:lang w:val="en-US"/>
              </w:rPr>
              <w:t>ClinicalTrials.gov Identifier: NCT03517449</w:t>
            </w:r>
          </w:p>
        </w:tc>
        <w:tc>
          <w:tcPr>
            <w:tcW w:w="1418" w:type="dxa"/>
          </w:tcPr>
          <w:p w14:paraId="34DFAC0A" w14:textId="77777777" w:rsidR="00200EBA" w:rsidRPr="00C22830" w:rsidRDefault="00200EBA" w:rsidP="000638C1">
            <w:pPr>
              <w:rPr>
                <w:sz w:val="22"/>
                <w:szCs w:val="22"/>
              </w:rPr>
            </w:pPr>
            <w:r w:rsidRPr="00C22830">
              <w:rPr>
                <w:sz w:val="22"/>
                <w:szCs w:val="22"/>
              </w:rPr>
              <w:t>827</w:t>
            </w:r>
          </w:p>
        </w:tc>
        <w:tc>
          <w:tcPr>
            <w:tcW w:w="1824" w:type="dxa"/>
          </w:tcPr>
          <w:p w14:paraId="03D7BAF4" w14:textId="24171F24" w:rsidR="00200EBA" w:rsidRPr="00C22830" w:rsidRDefault="003D1C3D" w:rsidP="000638C1">
            <w:pPr>
              <w:rPr>
                <w:sz w:val="22"/>
                <w:szCs w:val="22"/>
              </w:rPr>
            </w:pPr>
            <w:r>
              <w:rPr>
                <w:sz w:val="22"/>
                <w:szCs w:val="22"/>
              </w:rPr>
              <w:t>ОВ</w:t>
            </w:r>
          </w:p>
        </w:tc>
        <w:tc>
          <w:tcPr>
            <w:tcW w:w="1578" w:type="dxa"/>
          </w:tcPr>
          <w:p w14:paraId="062BC26A" w14:textId="77777777" w:rsidR="00200EBA" w:rsidRPr="00C22830" w:rsidRDefault="00200EBA" w:rsidP="000638C1">
            <w:pPr>
              <w:ind w:firstLine="203"/>
              <w:jc w:val="center"/>
              <w:rPr>
                <w:sz w:val="22"/>
                <w:szCs w:val="22"/>
              </w:rPr>
            </w:pPr>
            <w:r w:rsidRPr="00C22830">
              <w:rPr>
                <w:sz w:val="22"/>
                <w:szCs w:val="22"/>
              </w:rPr>
              <w:fldChar w:fldCharType="begin"/>
            </w:r>
            <w:r w:rsidRPr="00C22830">
              <w:rPr>
                <w:sz w:val="22"/>
                <w:szCs w:val="22"/>
              </w:rPr>
              <w:instrText xml:space="preserve"> ADDIN ZOTERO_ITEM CSL_CITATION {"citationID":"KxRUUCuN","properties":{"formattedCitation":"[2,29]","plainCitation":"[2,29]","noteIndex":0},"citationItems":[{"id":2745,"uris":["http://zotero.org/users/5483459/items/95XEZDWJ"],"itemData":{"id":2745,"type":"document","title":"European  Medicines Agency. SUMMARY OF PRODUCT CHARACTERISTICS. LENVIMA 4 mg, 10 mg hard capsules.26.11.2021"},"label":"page"},{"id":2857,"uris":["http://zotero.org/users/5483459/items/SZ7CQQKP"],"itemData":{"id":2857,"type":"article-journal","abstract":"BACKGROUND: Standard therapy for advanced endometrial cancer after failure of platinum-based chemotherapy remains unclear.\nMETHODS: In this phase 3 trial, we randomly assigned, in a 1:1 ratio, patients with advanced endometrial cancer who had previously received at least one platinum-based chemotherapy regimen to receive either lenvatinib (20 mg, administered orally once daily) plus pembrolizumab (200 mg, administered intravenously every 3 weeks) or chemotherapy of the treating physician's choice (doxorubicin at 60 mg per square meter of body-surface area, administered intravenously every 3 weeks, or paclitaxel at 80 mg per square meter, administered intravenously weekly [with a cycle of 3 weeks on and 1 week off]). The two primary end points were progression-free survival as assessed on blinded independent central review according to the Response Evaluation Criteria in Solid Tumors, version 1.1, and overall survival. The end points were evaluated in patients with mismatch repair-proficient (pMMR) disease and in all patients. Safety was also assessed.\nRESULTS: A total of 827 patients (697 with pMMR disease and 130 with mismatch repair-deficient disease) were randomly assigned to receive lenvatinib plus pembrolizumab (411 patients) or chemotherapy (416 patients). The median progression-free survival was longer with lenvatinib plus pembrolizumab than with chemotherapy (pMMR population: 6.6 vs. 3.8 months; hazard ratio for progression or death, 0.60; 95% confidence interval [CI], 0.50 to 0.72; P&lt;0.001; overall: 7.2 vs. 3.8 months; hazard ratio, 0.56; 95% CI, 0.47 to 0.66; P&lt;0.001). The median overall survival was longer with lenvatinib plus pembrolizumab than with chemotherapy (pMMR population: 17.4 vs. 12.0 months; hazard ratio for death, 0.68; 95% CI, 0.56 to 0.84; P&lt;0.001; overall: 18.3 vs. 11.4 months; hazard ratio, 0.62; 95% CI, 0.51 to 0.75; P&lt;0.001). Adverse events of grade 3 or higher occurred in 88.9% of the patients who received lenvatinib plus pembrolizumab and in 72.7% of those who received chemotherapy.\nCONCLUSIONS: Lenvatinib plus pembrolizumab led to significantly longer progression-free survival and overall survival than chemotherapy among patients with advanced endometrial cancer. (Funded by Eisai and Merck Sharp and Dohme [a subsidiary of Merck]; Study 309-KEYNOTE-775 ClinicalTrials.gov number, NCT03517449.).","container-title":"The New England Journal of Medicine","DOI":"10.1056/NEJMoa2108330","ISSN":"1533-4406","issue":"5","journalAbbreviation":"N Engl J Med","language":"eng","note":"PMID: 35045221","page":"437-448","source":"PubMed","title":"Lenvatinib plus Pembrolizumab for Advanced Endometrial Cancer","volume":"386","author":[{"family":"Makker","given":"Vicky"},{"family":"Colombo","given":"Nicoletta"},{"family":"Casado Herráez","given":"Antonio"},{"family":"Santin","given":"Alessandro D."},{"family":"Colomba","given":"Emeline"},{"family":"Miller","given":"David S."},{"family":"Fujiwara","given":"Keiichi"},{"family":"Pignata","given":"Sandro"},{"family":"Baron-Hay","given":"Sally"},{"family":"Ray-Coquard","given":"Isabelle"},{"family":"Shapira-Frommer","given":"Ronnie"},{"family":"Ushijima","given":"Kimio"},{"family":"Sakata","given":"Jun"},{"family":"Yonemori","given":"Kan"},{"family":"Kim","given":"Yong Man"},{"family":"Guerra","given":"Eva M."},{"family":"Sanli","given":"Ulus A."},{"family":"McCormack","given":"Mary M."},{"family":"Smith","given":"Alan D."},{"family":"Keefe","given":"Stephen"},{"family":"Bird","given":"Steven"},{"family":"Dutta","given":"Lea"},{"family":"Orlowski","given":"Robert J."},{"family":"Lorusso","given":"Domenica"},{"literal":"Study 309–KEYNOTE-775 Investigators"}],"issued":{"date-parts":[["2022",2,3]]}},"label":"page"}],"schema":"https://github.com/citation-style-language/schema/raw/master/csl-citation.json"} </w:instrText>
            </w:r>
            <w:r w:rsidRPr="00C22830">
              <w:rPr>
                <w:sz w:val="22"/>
                <w:szCs w:val="22"/>
              </w:rPr>
              <w:fldChar w:fldCharType="separate"/>
            </w:r>
            <w:r w:rsidRPr="00C22830">
              <w:rPr>
                <w:sz w:val="22"/>
                <w:szCs w:val="22"/>
              </w:rPr>
              <w:t>[2,29]</w:t>
            </w:r>
            <w:r w:rsidRPr="00C22830">
              <w:rPr>
                <w:sz w:val="22"/>
                <w:szCs w:val="22"/>
              </w:rPr>
              <w:fldChar w:fldCharType="end"/>
            </w:r>
            <w:r w:rsidRPr="00C22830">
              <w:rPr>
                <w:sz w:val="22"/>
                <w:szCs w:val="22"/>
              </w:rPr>
              <w:t>.</w:t>
            </w:r>
          </w:p>
          <w:p w14:paraId="57CE1095" w14:textId="77777777" w:rsidR="00200EBA" w:rsidRPr="00C22830" w:rsidRDefault="00200EBA" w:rsidP="000638C1">
            <w:pPr>
              <w:ind w:firstLine="203"/>
              <w:jc w:val="center"/>
              <w:rPr>
                <w:sz w:val="22"/>
                <w:szCs w:val="22"/>
              </w:rPr>
            </w:pPr>
          </w:p>
        </w:tc>
      </w:tr>
      <w:tr w:rsidR="003D1C3D" w:rsidRPr="00091004" w14:paraId="45BD2428" w14:textId="5F29FDD4" w:rsidTr="00E36A78">
        <w:trPr>
          <w:trHeight w:val="666"/>
        </w:trPr>
        <w:tc>
          <w:tcPr>
            <w:tcW w:w="9493" w:type="dxa"/>
            <w:gridSpan w:val="5"/>
          </w:tcPr>
          <w:p w14:paraId="32F86C89" w14:textId="6596AF28" w:rsidR="006A4F12" w:rsidRPr="006A4F12" w:rsidRDefault="006A4F12" w:rsidP="003D1C3D">
            <w:pPr>
              <w:rPr>
                <w:b/>
                <w:sz w:val="20"/>
                <w:szCs w:val="20"/>
              </w:rPr>
            </w:pPr>
            <w:r w:rsidRPr="006A4F12">
              <w:rPr>
                <w:b/>
                <w:sz w:val="20"/>
                <w:szCs w:val="20"/>
              </w:rPr>
              <w:t>Примечание:</w:t>
            </w:r>
          </w:p>
          <w:p w14:paraId="1AA1A17E" w14:textId="028E41ED" w:rsidR="003D1C3D" w:rsidRPr="006A4F12" w:rsidRDefault="003D1C3D" w:rsidP="00E36A78">
            <w:r w:rsidRPr="006A4F12">
              <w:rPr>
                <w:sz w:val="20"/>
                <w:szCs w:val="20"/>
              </w:rPr>
              <w:t>ВБП ‒ выжив</w:t>
            </w:r>
            <w:r w:rsidR="005D6EC8" w:rsidRPr="006A4F12">
              <w:rPr>
                <w:sz w:val="20"/>
                <w:szCs w:val="20"/>
              </w:rPr>
              <w:t>а</w:t>
            </w:r>
            <w:r w:rsidRPr="006A4F12">
              <w:rPr>
                <w:sz w:val="20"/>
                <w:szCs w:val="20"/>
              </w:rPr>
              <w:t>емость без прогрессирования</w:t>
            </w:r>
            <w:r w:rsidR="00E36A78">
              <w:rPr>
                <w:sz w:val="20"/>
                <w:szCs w:val="20"/>
              </w:rPr>
              <w:t xml:space="preserve">; </w:t>
            </w:r>
            <w:r w:rsidR="00EB47DF" w:rsidRPr="006A4F12">
              <w:rPr>
                <w:sz w:val="20"/>
                <w:szCs w:val="20"/>
              </w:rPr>
              <w:t>ГЦР ‒ гепатоцеллюлярный рак</w:t>
            </w:r>
            <w:r w:rsidR="00E36A78">
              <w:rPr>
                <w:sz w:val="20"/>
                <w:szCs w:val="20"/>
              </w:rPr>
              <w:t xml:space="preserve">; </w:t>
            </w:r>
            <w:r w:rsidRPr="006A4F12">
              <w:rPr>
                <w:sz w:val="20"/>
                <w:szCs w:val="20"/>
              </w:rPr>
              <w:t>ОВ ‒ общая выжив</w:t>
            </w:r>
            <w:r w:rsidR="005D6EC8" w:rsidRPr="006A4F12">
              <w:rPr>
                <w:sz w:val="20"/>
                <w:szCs w:val="20"/>
              </w:rPr>
              <w:t>а</w:t>
            </w:r>
            <w:r w:rsidRPr="006A4F12">
              <w:rPr>
                <w:sz w:val="20"/>
                <w:szCs w:val="20"/>
              </w:rPr>
              <w:t>емость</w:t>
            </w:r>
            <w:r w:rsidR="00E36A78">
              <w:rPr>
                <w:sz w:val="20"/>
                <w:szCs w:val="20"/>
              </w:rPr>
              <w:t xml:space="preserve">; </w:t>
            </w:r>
            <w:r w:rsidR="009171F3" w:rsidRPr="006A4F12">
              <w:rPr>
                <w:sz w:val="20"/>
                <w:szCs w:val="20"/>
              </w:rPr>
              <w:t>ПКР ‒ почечно-клеточный рак</w:t>
            </w:r>
            <w:r w:rsidR="00E36A78">
              <w:rPr>
                <w:sz w:val="20"/>
                <w:szCs w:val="20"/>
              </w:rPr>
              <w:t xml:space="preserve">; </w:t>
            </w:r>
            <w:r w:rsidRPr="006A4F12">
              <w:rPr>
                <w:sz w:val="20"/>
                <w:szCs w:val="20"/>
              </w:rPr>
              <w:t>РЩЖ ‒ рак щитовидной железы</w:t>
            </w:r>
            <w:r w:rsidR="00E36A78">
              <w:rPr>
                <w:sz w:val="20"/>
                <w:szCs w:val="20"/>
              </w:rPr>
              <w:t xml:space="preserve">; </w:t>
            </w:r>
            <w:r w:rsidR="008C1ED9" w:rsidRPr="006A4F12">
              <w:rPr>
                <w:sz w:val="20"/>
                <w:szCs w:val="20"/>
              </w:rPr>
              <w:t>РЭ ‒ рак эндометрия</w:t>
            </w:r>
          </w:p>
        </w:tc>
      </w:tr>
    </w:tbl>
    <w:p w14:paraId="20C6ED25" w14:textId="66245B14" w:rsidR="00200EBA" w:rsidRPr="00F601F5" w:rsidRDefault="00970089" w:rsidP="00C22830">
      <w:pPr>
        <w:pStyle w:val="4"/>
        <w:rPr>
          <w:rFonts w:ascii="Times New Roman" w:hAnsi="Times New Roman"/>
        </w:rPr>
      </w:pPr>
      <w:bookmarkStart w:id="215" w:name="_Toc126059758"/>
      <w:bookmarkEnd w:id="211"/>
      <w:r w:rsidRPr="00F601F5">
        <w:rPr>
          <w:rFonts w:ascii="Times New Roman" w:hAnsi="Times New Roman"/>
        </w:rPr>
        <w:t>4</w:t>
      </w:r>
      <w:r w:rsidRPr="00F601F5">
        <w:rPr>
          <w:rFonts w:ascii="Times New Roman" w:hAnsi="Times New Roman"/>
          <w:sz w:val="24"/>
          <w:szCs w:val="24"/>
        </w:rPr>
        <w:t>.3.</w:t>
      </w:r>
      <w:r w:rsidR="00585D6B" w:rsidRPr="00F601F5">
        <w:rPr>
          <w:rFonts w:ascii="Times New Roman" w:hAnsi="Times New Roman"/>
          <w:sz w:val="24"/>
          <w:szCs w:val="24"/>
        </w:rPr>
        <w:t>1.1.</w:t>
      </w:r>
      <w:r w:rsidR="00F601F5" w:rsidRPr="00D050C7">
        <w:rPr>
          <w:rFonts w:ascii="Times New Roman" w:hAnsi="Times New Roman"/>
          <w:sz w:val="24"/>
          <w:szCs w:val="24"/>
        </w:rPr>
        <w:t xml:space="preserve"> </w:t>
      </w:r>
      <w:r w:rsidR="00200EBA" w:rsidRPr="00F601F5">
        <w:rPr>
          <w:rFonts w:ascii="Times New Roman" w:hAnsi="Times New Roman"/>
          <w:sz w:val="24"/>
          <w:szCs w:val="24"/>
        </w:rPr>
        <w:t>Дифференцированный рак щитовидной железы</w:t>
      </w:r>
      <w:bookmarkEnd w:id="215"/>
    </w:p>
    <w:p w14:paraId="2237AE33" w14:textId="77777777" w:rsidR="006A4F12" w:rsidRDefault="006A4F12" w:rsidP="00200EBA">
      <w:pPr>
        <w:ind w:firstLine="851"/>
      </w:pPr>
      <w:bookmarkStart w:id="216" w:name="_Hlk118210595"/>
    </w:p>
    <w:p w14:paraId="0A847A63" w14:textId="01332639" w:rsidR="00200EBA" w:rsidRPr="00312637" w:rsidRDefault="00200EBA" w:rsidP="00200EBA">
      <w:pPr>
        <w:ind w:firstLine="851"/>
      </w:pPr>
      <w:r w:rsidRPr="00354EFF">
        <w:t>Клиническая эффективность ленватиниба в капсулах по 4 мг и 10 мг для лечения</w:t>
      </w:r>
      <w:r>
        <w:t xml:space="preserve"> </w:t>
      </w:r>
      <w:r w:rsidRPr="00354EFF">
        <w:t xml:space="preserve">пациентов с прогрессирующим, резистентным к радиойоду дифференцированным </w:t>
      </w:r>
      <w:r w:rsidR="007047F7">
        <w:t>РЩЖ,</w:t>
      </w:r>
      <w:r w:rsidRPr="00354EFF">
        <w:t xml:space="preserve"> </w:t>
      </w:r>
      <w:r w:rsidR="00785870">
        <w:t>показана в</w:t>
      </w:r>
      <w:r w:rsidRPr="00354EFF">
        <w:t xml:space="preserve"> одном</w:t>
      </w:r>
      <w:r>
        <w:t xml:space="preserve"> </w:t>
      </w:r>
      <w:r w:rsidRPr="00354EFF">
        <w:t xml:space="preserve">ключевое исследование </w:t>
      </w:r>
      <w:r w:rsidR="009F7EED" w:rsidRPr="009F7EED">
        <w:t xml:space="preserve">III </w:t>
      </w:r>
      <w:r w:rsidRPr="00354EFF">
        <w:t xml:space="preserve">фазы E7080-G000-303 (исследование 303, исследование </w:t>
      </w:r>
      <w:r w:rsidRPr="003E6BAA">
        <w:t>SELECT</w:t>
      </w:r>
      <w:r w:rsidRPr="00354EFF">
        <w:t>).</w:t>
      </w:r>
    </w:p>
    <w:p w14:paraId="1757E88E" w14:textId="075915ED" w:rsidR="00200EBA" w:rsidRPr="003E6BAA" w:rsidRDefault="00200EBA" w:rsidP="00200EBA">
      <w:pPr>
        <w:ind w:firstLine="709"/>
      </w:pPr>
      <w:r w:rsidRPr="003E6BAA">
        <w:t xml:space="preserve">Исследование </w:t>
      </w:r>
      <w:bookmarkStart w:id="217" w:name="_Hlk118063213"/>
      <w:r w:rsidRPr="003E6BAA">
        <w:t>SELECT</w:t>
      </w:r>
      <w:bookmarkEnd w:id="217"/>
      <w:r w:rsidRPr="003E6BAA">
        <w:t xml:space="preserve"> </w:t>
      </w:r>
      <w:r w:rsidR="007C7530" w:rsidRPr="007C7530">
        <w:t>‒</w:t>
      </w:r>
      <w:r w:rsidR="007C7530" w:rsidRPr="007C7530" w:rsidDel="007C7530">
        <w:t xml:space="preserve"> </w:t>
      </w:r>
      <w:r w:rsidRPr="003E6BAA">
        <w:t xml:space="preserve">регистрационное исследование </w:t>
      </w:r>
      <w:r w:rsidR="009F7EED">
        <w:rPr>
          <w:lang w:val="en-US"/>
        </w:rPr>
        <w:t>III</w:t>
      </w:r>
      <w:r w:rsidR="009F7EED" w:rsidRPr="003E6BAA" w:rsidDel="009F7EED">
        <w:t xml:space="preserve"> </w:t>
      </w:r>
      <w:r w:rsidRPr="003E6BAA">
        <w:t xml:space="preserve">фазы, многоцентровое рандомизированное двойное-слепое плацебо-контролируемое исследование, проведенное с участием 392 пациентов с дифференцированным </w:t>
      </w:r>
      <w:r w:rsidR="007C7530">
        <w:t>РЩЖ</w:t>
      </w:r>
      <w:r w:rsidRPr="003E6BAA">
        <w:t>, рефрактерным к радиоактивному йоду, с независимым рентгенологически-подтвержденным прогрессированием заболевания в течение 12-13 месяцев до включения в исследование.</w:t>
      </w:r>
    </w:p>
    <w:p w14:paraId="22815918" w14:textId="032D7BD6" w:rsidR="00200EBA" w:rsidRPr="003E6BAA" w:rsidRDefault="00200EBA" w:rsidP="00200EBA">
      <w:pPr>
        <w:ind w:firstLine="709"/>
      </w:pPr>
      <w:r w:rsidRPr="003E6BAA">
        <w:t>Основной конечной точкой эффективности были ВБП</w:t>
      </w:r>
      <w:r w:rsidR="005B40C6">
        <w:t>,</w:t>
      </w:r>
      <w:r w:rsidRPr="003E6BAA">
        <w:t xml:space="preserve"> определяемая с помощью заслепленной независимой рентгенологической оценки с использованием критериев RECIST 1.1. Вторичные конечные показатели эффективности включали частоту объективного ответа (ЧОО) и OB.</w:t>
      </w:r>
    </w:p>
    <w:p w14:paraId="5743A876" w14:textId="23F49049" w:rsidR="00200EBA" w:rsidRPr="003E6BAA" w:rsidRDefault="00200EBA" w:rsidP="00200EBA">
      <w:pPr>
        <w:ind w:firstLine="709"/>
      </w:pPr>
      <w:r w:rsidRPr="003E6BAA">
        <w:t xml:space="preserve">Пациенты с измеримым заболеванием в соответствии с RECIST 1.1 были рандомизированы в соотношении 2:1 для получения ленватиниб 24 мг один раз в день (n=261) или плацебо (n=131). </w:t>
      </w:r>
    </w:p>
    <w:p w14:paraId="59A2A04A" w14:textId="5C28A083" w:rsidR="00200EBA" w:rsidRPr="003E6BAA" w:rsidRDefault="00200EBA" w:rsidP="00200EBA">
      <w:pPr>
        <w:ind w:firstLine="709"/>
      </w:pPr>
      <w:r w:rsidRPr="003E6BAA">
        <w:lastRenderedPageBreak/>
        <w:t>Из 392 рандомизированных пациентов 76,3% ранее не получали терапии, нацеленной на VEGF/VEGFR, 49,0% были женщинами, 49,7% были европейцами и средний возраст составлял 63 года. Гистологически у 66,1% был подтвержден диагноз папиллярн</w:t>
      </w:r>
      <w:r w:rsidR="007C7530">
        <w:t>ый</w:t>
      </w:r>
      <w:r w:rsidRPr="003E6BAA">
        <w:t xml:space="preserve"> </w:t>
      </w:r>
      <w:r w:rsidR="007C7530">
        <w:t>РЩЖ</w:t>
      </w:r>
      <w:r w:rsidRPr="003E6BAA">
        <w:t xml:space="preserve"> и 33,9% имели фолликулярный </w:t>
      </w:r>
      <w:r w:rsidR="005B40C6">
        <w:t>РЩЖ</w:t>
      </w:r>
      <w:r w:rsidRPr="003E6BAA">
        <w:t xml:space="preserve">. Метастазы имелись у 99% больных: легких у 89,3%, в лимфатические узлы у 51,5%, костей у 38,8%, печени у 18,1%, плевры у 16,3% и головного мозга у 4,1%. </w:t>
      </w:r>
    </w:p>
    <w:p w14:paraId="4EEC2686" w14:textId="18D94565" w:rsidR="006A4F12" w:rsidRDefault="00200EBA" w:rsidP="00200EBA">
      <w:pPr>
        <w:ind w:firstLine="709"/>
      </w:pPr>
      <w:r w:rsidRPr="003E6BAA">
        <w:t xml:space="preserve">Было выяснено, </w:t>
      </w:r>
      <w:r w:rsidR="009A3C9B">
        <w:t xml:space="preserve">что </w:t>
      </w:r>
      <w:r w:rsidRPr="003E6BAA">
        <w:t xml:space="preserve">медиана </w:t>
      </w:r>
      <w:r w:rsidR="009A3C9B">
        <w:t>ВБП</w:t>
      </w:r>
      <w:r w:rsidRPr="003E6BAA">
        <w:t xml:space="preserve"> составила 18,3 мес в группе ленватиниба и 3,6 мес в группе плацебо (отношение рисков прогрессирования или смерти 0,21; 99% доверительный интервал 0,14–0,31; P&lt;0,001). Преимущество </w:t>
      </w:r>
      <w:r w:rsidR="006E0CCD">
        <w:t>ВБП</w:t>
      </w:r>
      <w:r w:rsidRPr="003E6BAA">
        <w:t>, связанное с ленватинибом, наблюдалось во всех заранее определенных подгруппах. Среднее время до первого снижения дозы составило 2,8 месяца. Среднее время объективного ответа составило 2,0 (95% ДИ: 1,9, 3,5) месяцев.</w:t>
      </w:r>
      <w:r>
        <w:t xml:space="preserve"> </w:t>
      </w:r>
      <w:bookmarkEnd w:id="216"/>
      <w:r>
        <w:t>Основные результаты исследования представлены в таблице 4-2.</w:t>
      </w:r>
    </w:p>
    <w:p w14:paraId="502014CC" w14:textId="24AD310F" w:rsidR="006A4F12" w:rsidRDefault="006A4F12"/>
    <w:p w14:paraId="0697A151" w14:textId="279F6081" w:rsidR="00200EBA" w:rsidRDefault="00200EBA" w:rsidP="00200EBA">
      <w:pPr>
        <w:rPr>
          <w:b/>
          <w:bCs/>
        </w:rPr>
      </w:pPr>
      <w:r w:rsidRPr="00B07248">
        <w:rPr>
          <w:b/>
          <w:bCs/>
        </w:rPr>
        <w:t>Таблица 4-</w:t>
      </w:r>
      <w:r>
        <w:rPr>
          <w:b/>
          <w:bCs/>
        </w:rPr>
        <w:t>2</w:t>
      </w:r>
      <w:r w:rsidR="006A4F12">
        <w:rPr>
          <w:b/>
          <w:bCs/>
        </w:rPr>
        <w:t>.</w:t>
      </w:r>
      <w:r w:rsidRPr="00B07248">
        <w:rPr>
          <w:b/>
          <w:bCs/>
        </w:rPr>
        <w:t xml:space="preserve"> </w:t>
      </w:r>
      <w:r w:rsidRPr="006A4F12">
        <w:rPr>
          <w:bCs/>
        </w:rPr>
        <w:t xml:space="preserve">Результаты эффективности исследования </w:t>
      </w:r>
      <w:bookmarkStart w:id="218" w:name="_Hlk118118993"/>
      <w:r w:rsidRPr="006A4F12">
        <w:rPr>
          <w:bCs/>
        </w:rPr>
        <w:t xml:space="preserve">SELECT у больных с дифференцированным </w:t>
      </w:r>
      <w:r w:rsidR="00B14FE1" w:rsidRPr="006A4F12">
        <w:t>РЩЖ</w:t>
      </w:r>
      <w:r w:rsidRPr="006A4F12">
        <w:rPr>
          <w:bCs/>
        </w:rPr>
        <w:t>, рефрактерным к радиоактивному йоду</w:t>
      </w:r>
      <w:bookmarkEnd w:id="218"/>
      <w:r w:rsidRPr="006A4F12">
        <w:rPr>
          <w:bCs/>
        </w:rPr>
        <w:t xml:space="preserve"> </w:t>
      </w:r>
      <w:r w:rsidRPr="006A4F12">
        <w:rPr>
          <w:bCs/>
        </w:rPr>
        <w:fldChar w:fldCharType="begin"/>
      </w:r>
      <w:r w:rsidRPr="006A4F12">
        <w:rPr>
          <w:bCs/>
        </w:rPr>
        <w:instrText xml:space="preserve"> ADDIN ZOTERO_ITEM CSL_CITATION {"citationID":"w6hJUvLh","properties":{"formattedCitation":"[27]","plainCitation":"[27]","noteIndex":0},"citationItems":[{"id":2653,"uris":["http://zotero.org/users/5483459/items/4RCY3Z5J"],"itemData":{"id":2653,"type":"document","title":"PRODUCT MONOGRAPH INCLUDING PATIENT MEDICATION INFORMATION PrLENVIMA® Lenvatinib capsules 4mg and 10mg Lenvatinib (as lenvatinib mesylate) Multiple Receptor Tyrosine Kinase Inhibitor Antineoplastic Agent, ATC code:L01XE29. Eisai Limited.2018."}}],"schema":"https://github.com/citation-style-language/schema/raw/master/csl-citation.json"} </w:instrText>
      </w:r>
      <w:r w:rsidRPr="006A4F12">
        <w:rPr>
          <w:bCs/>
        </w:rPr>
        <w:fldChar w:fldCharType="separate"/>
      </w:r>
      <w:r w:rsidRPr="006A4F12">
        <w:t>[27]</w:t>
      </w:r>
      <w:r w:rsidRPr="006A4F12">
        <w:rPr>
          <w:bCs/>
        </w:rPr>
        <w:fldChar w:fldCharType="end"/>
      </w:r>
      <w:r w:rsidR="006A4F12" w:rsidRPr="006A4F12">
        <w:rPr>
          <w:bCs/>
        </w:rPr>
        <w:t>.</w:t>
      </w:r>
    </w:p>
    <w:tbl>
      <w:tblPr>
        <w:tblStyle w:val="a8"/>
        <w:tblW w:w="9351" w:type="dxa"/>
        <w:tblLook w:val="04A0" w:firstRow="1" w:lastRow="0" w:firstColumn="1" w:lastColumn="0" w:noHBand="0" w:noVBand="1"/>
      </w:tblPr>
      <w:tblGrid>
        <w:gridCol w:w="3681"/>
        <w:gridCol w:w="2551"/>
        <w:gridCol w:w="3119"/>
      </w:tblGrid>
      <w:tr w:rsidR="007B6C25" w:rsidRPr="00B00338" w14:paraId="5BA79C7A" w14:textId="77777777" w:rsidTr="00374B27">
        <w:trPr>
          <w:trHeight w:val="377"/>
        </w:trPr>
        <w:tc>
          <w:tcPr>
            <w:tcW w:w="3681" w:type="dxa"/>
            <w:vMerge w:val="restart"/>
            <w:shd w:val="clear" w:color="auto" w:fill="D9D9D9" w:themeFill="background1" w:themeFillShade="D9"/>
            <w:vAlign w:val="center"/>
          </w:tcPr>
          <w:p w14:paraId="77BA0540" w14:textId="77777777" w:rsidR="007B6C25" w:rsidRPr="00B00338" w:rsidRDefault="007B6C25" w:rsidP="00C040B9">
            <w:pPr>
              <w:pStyle w:val="afff8"/>
              <w:rPr>
                <w:b/>
                <w:bCs/>
                <w:sz w:val="24"/>
              </w:rPr>
            </w:pPr>
            <w:r w:rsidRPr="00B00338">
              <w:rPr>
                <w:b/>
                <w:bCs/>
                <w:sz w:val="24"/>
              </w:rPr>
              <w:t>Критерии эффективности</w:t>
            </w:r>
          </w:p>
        </w:tc>
        <w:tc>
          <w:tcPr>
            <w:tcW w:w="5670" w:type="dxa"/>
            <w:gridSpan w:val="2"/>
            <w:shd w:val="clear" w:color="auto" w:fill="D9D9D9" w:themeFill="background1" w:themeFillShade="D9"/>
            <w:vAlign w:val="center"/>
          </w:tcPr>
          <w:p w14:paraId="36685592" w14:textId="77777777" w:rsidR="007B6C25" w:rsidRPr="00B00338" w:rsidRDefault="007B6C25" w:rsidP="00C040B9">
            <w:pPr>
              <w:pStyle w:val="afff8"/>
              <w:jc w:val="center"/>
              <w:rPr>
                <w:b/>
                <w:bCs/>
                <w:sz w:val="24"/>
              </w:rPr>
            </w:pPr>
            <w:r w:rsidRPr="00B00338">
              <w:rPr>
                <w:b/>
                <w:bCs/>
                <w:sz w:val="24"/>
              </w:rPr>
              <w:t>Группы</w:t>
            </w:r>
          </w:p>
        </w:tc>
      </w:tr>
      <w:tr w:rsidR="007B6C25" w:rsidRPr="00B00338" w14:paraId="6E631274" w14:textId="77777777" w:rsidTr="00374B27">
        <w:trPr>
          <w:trHeight w:val="98"/>
        </w:trPr>
        <w:tc>
          <w:tcPr>
            <w:tcW w:w="3681" w:type="dxa"/>
            <w:vMerge/>
            <w:shd w:val="clear" w:color="auto" w:fill="D9D9D9" w:themeFill="background1" w:themeFillShade="D9"/>
            <w:vAlign w:val="center"/>
          </w:tcPr>
          <w:p w14:paraId="482AD760" w14:textId="77777777" w:rsidR="007B6C25" w:rsidRPr="00B00338" w:rsidRDefault="007B6C25" w:rsidP="00C040B9">
            <w:pPr>
              <w:pStyle w:val="afff8"/>
              <w:rPr>
                <w:b/>
                <w:bCs/>
                <w:sz w:val="24"/>
              </w:rPr>
            </w:pPr>
          </w:p>
        </w:tc>
        <w:tc>
          <w:tcPr>
            <w:tcW w:w="2551" w:type="dxa"/>
            <w:shd w:val="clear" w:color="auto" w:fill="D9D9D9" w:themeFill="background1" w:themeFillShade="D9"/>
            <w:vAlign w:val="center"/>
          </w:tcPr>
          <w:p w14:paraId="3310909E" w14:textId="0CCF1961" w:rsidR="007B6C25" w:rsidRPr="00B00338" w:rsidRDefault="007B6C25" w:rsidP="00E36A78">
            <w:pPr>
              <w:pStyle w:val="afff8"/>
              <w:jc w:val="center"/>
              <w:rPr>
                <w:b/>
                <w:bCs/>
                <w:sz w:val="24"/>
              </w:rPr>
            </w:pPr>
            <w:r w:rsidRPr="00B00338">
              <w:rPr>
                <w:b/>
                <w:bCs/>
                <w:sz w:val="24"/>
              </w:rPr>
              <w:t>Ленватиниб</w:t>
            </w:r>
            <w:r w:rsidR="00E36A78">
              <w:rPr>
                <w:b/>
                <w:bCs/>
                <w:sz w:val="24"/>
              </w:rPr>
              <w:t xml:space="preserve"> </w:t>
            </w:r>
            <w:r>
              <w:rPr>
                <w:b/>
                <w:bCs/>
                <w:sz w:val="24"/>
              </w:rPr>
              <w:t>(N=</w:t>
            </w:r>
            <w:r w:rsidRPr="00B00338">
              <w:rPr>
                <w:b/>
                <w:bCs/>
                <w:sz w:val="24"/>
              </w:rPr>
              <w:t>261)</w:t>
            </w:r>
          </w:p>
        </w:tc>
        <w:tc>
          <w:tcPr>
            <w:tcW w:w="3119" w:type="dxa"/>
            <w:shd w:val="clear" w:color="auto" w:fill="D9D9D9" w:themeFill="background1" w:themeFillShade="D9"/>
            <w:vAlign w:val="center"/>
          </w:tcPr>
          <w:p w14:paraId="2520978F" w14:textId="37EF56C7" w:rsidR="007B6C25" w:rsidRPr="00B00338" w:rsidRDefault="007B6C25" w:rsidP="00E36A78">
            <w:pPr>
              <w:pStyle w:val="afff8"/>
              <w:jc w:val="center"/>
              <w:rPr>
                <w:b/>
                <w:bCs/>
                <w:sz w:val="24"/>
              </w:rPr>
            </w:pPr>
            <w:r>
              <w:rPr>
                <w:b/>
                <w:bCs/>
                <w:sz w:val="24"/>
              </w:rPr>
              <w:t>Плацебо</w:t>
            </w:r>
            <w:r w:rsidRPr="00B00338">
              <w:rPr>
                <w:b/>
                <w:bCs/>
                <w:sz w:val="24"/>
              </w:rPr>
              <w:t xml:space="preserve"> </w:t>
            </w:r>
            <w:r w:rsidR="00E36A78">
              <w:rPr>
                <w:b/>
                <w:bCs/>
                <w:sz w:val="24"/>
              </w:rPr>
              <w:t xml:space="preserve"> </w:t>
            </w:r>
            <w:r>
              <w:rPr>
                <w:b/>
                <w:bCs/>
                <w:sz w:val="24"/>
              </w:rPr>
              <w:t xml:space="preserve"> (N=</w:t>
            </w:r>
            <w:r w:rsidRPr="00B00338">
              <w:rPr>
                <w:b/>
                <w:bCs/>
                <w:sz w:val="24"/>
              </w:rPr>
              <w:t>131)</w:t>
            </w:r>
          </w:p>
        </w:tc>
      </w:tr>
      <w:tr w:rsidR="007B6C25" w:rsidRPr="00B00338" w14:paraId="3119D350" w14:textId="77777777" w:rsidTr="00374B27">
        <w:trPr>
          <w:trHeight w:val="88"/>
        </w:trPr>
        <w:tc>
          <w:tcPr>
            <w:tcW w:w="9351" w:type="dxa"/>
            <w:gridSpan w:val="3"/>
          </w:tcPr>
          <w:p w14:paraId="69C7CD3F" w14:textId="77777777" w:rsidR="007B6C25" w:rsidRPr="00AE0448" w:rsidRDefault="007B6C25" w:rsidP="00C040B9">
            <w:pPr>
              <w:pStyle w:val="afff8"/>
              <w:rPr>
                <w:b/>
                <w:sz w:val="24"/>
              </w:rPr>
            </w:pPr>
            <w:r w:rsidRPr="00AE0448">
              <w:rPr>
                <w:b/>
                <w:sz w:val="24"/>
              </w:rPr>
              <w:t>ВБП (mRECIST)</w:t>
            </w:r>
          </w:p>
        </w:tc>
      </w:tr>
      <w:tr w:rsidR="007B6C25" w:rsidRPr="00B00338" w14:paraId="53751CBD" w14:textId="77777777" w:rsidTr="00374B27">
        <w:trPr>
          <w:trHeight w:val="497"/>
        </w:trPr>
        <w:tc>
          <w:tcPr>
            <w:tcW w:w="3681" w:type="dxa"/>
          </w:tcPr>
          <w:p w14:paraId="46CC6D58" w14:textId="77777777" w:rsidR="007B6C25" w:rsidRPr="00B00338" w:rsidRDefault="007B6C25" w:rsidP="006A4F12">
            <w:pPr>
              <w:pStyle w:val="afff8"/>
              <w:rPr>
                <w:sz w:val="24"/>
              </w:rPr>
            </w:pPr>
            <w:r w:rsidRPr="00B00338">
              <w:rPr>
                <w:sz w:val="24"/>
              </w:rPr>
              <w:t>Количество (%) пациентов с событием</w:t>
            </w:r>
          </w:p>
        </w:tc>
        <w:tc>
          <w:tcPr>
            <w:tcW w:w="2551" w:type="dxa"/>
            <w:vAlign w:val="center"/>
          </w:tcPr>
          <w:p w14:paraId="2B8B952C" w14:textId="77777777" w:rsidR="007B6C25" w:rsidRPr="00B00338" w:rsidRDefault="007B6C25" w:rsidP="006A4F12">
            <w:pPr>
              <w:pStyle w:val="afff8"/>
              <w:jc w:val="center"/>
              <w:rPr>
                <w:sz w:val="24"/>
              </w:rPr>
            </w:pPr>
            <w:r w:rsidRPr="00B00338">
              <w:rPr>
                <w:sz w:val="24"/>
              </w:rPr>
              <w:t>107 (41)</w:t>
            </w:r>
          </w:p>
          <w:p w14:paraId="24E68869" w14:textId="77777777" w:rsidR="007B6C25" w:rsidRPr="00B00338" w:rsidRDefault="007B6C25" w:rsidP="006A4F12">
            <w:pPr>
              <w:pStyle w:val="afff8"/>
              <w:jc w:val="center"/>
              <w:rPr>
                <w:sz w:val="24"/>
              </w:rPr>
            </w:pPr>
          </w:p>
        </w:tc>
        <w:tc>
          <w:tcPr>
            <w:tcW w:w="3119" w:type="dxa"/>
            <w:vAlign w:val="center"/>
          </w:tcPr>
          <w:p w14:paraId="3B0BEC4D" w14:textId="7868A5B3" w:rsidR="007B6C25" w:rsidRPr="00B00338" w:rsidRDefault="00374B27" w:rsidP="006A4F12">
            <w:pPr>
              <w:pStyle w:val="afff8"/>
              <w:jc w:val="center"/>
              <w:rPr>
                <w:sz w:val="24"/>
              </w:rPr>
            </w:pPr>
            <w:r>
              <w:rPr>
                <w:sz w:val="24"/>
              </w:rPr>
              <w:t>113 (86,</w:t>
            </w:r>
            <w:r w:rsidR="007B6C25" w:rsidRPr="00B00338">
              <w:rPr>
                <w:sz w:val="24"/>
              </w:rPr>
              <w:t>3)</w:t>
            </w:r>
          </w:p>
        </w:tc>
      </w:tr>
      <w:tr w:rsidR="007B6C25" w:rsidRPr="00B00338" w14:paraId="34FD7975" w14:textId="77777777" w:rsidTr="00374B27">
        <w:trPr>
          <w:trHeight w:val="405"/>
        </w:trPr>
        <w:tc>
          <w:tcPr>
            <w:tcW w:w="3681" w:type="dxa"/>
          </w:tcPr>
          <w:p w14:paraId="4EDC6589" w14:textId="77777777" w:rsidR="007B6C25" w:rsidRPr="00B00338" w:rsidRDefault="007B6C25" w:rsidP="006A4F12">
            <w:pPr>
              <w:pStyle w:val="afff8"/>
              <w:rPr>
                <w:sz w:val="24"/>
              </w:rPr>
            </w:pPr>
            <w:r w:rsidRPr="00B00338">
              <w:rPr>
                <w:sz w:val="24"/>
              </w:rPr>
              <w:t>Медиана в месяцах (95%</w:t>
            </w:r>
            <w:r>
              <w:rPr>
                <w:sz w:val="24"/>
              </w:rPr>
              <w:t xml:space="preserve"> </w:t>
            </w:r>
            <w:r w:rsidRPr="00B00338">
              <w:rPr>
                <w:sz w:val="24"/>
              </w:rPr>
              <w:t>ДИ)</w:t>
            </w:r>
          </w:p>
        </w:tc>
        <w:tc>
          <w:tcPr>
            <w:tcW w:w="2551" w:type="dxa"/>
            <w:vAlign w:val="center"/>
          </w:tcPr>
          <w:p w14:paraId="783021AB" w14:textId="215DD1DD" w:rsidR="007B6C25" w:rsidRPr="00B00338" w:rsidRDefault="007B6C25" w:rsidP="006A4F12">
            <w:pPr>
              <w:pStyle w:val="afff8"/>
              <w:jc w:val="center"/>
              <w:rPr>
                <w:sz w:val="24"/>
              </w:rPr>
            </w:pPr>
            <w:r w:rsidRPr="00B00338">
              <w:rPr>
                <w:sz w:val="24"/>
              </w:rPr>
              <w:t>18</w:t>
            </w:r>
            <w:r w:rsidR="006A4F12">
              <w:rPr>
                <w:sz w:val="24"/>
              </w:rPr>
              <w:t>,</w:t>
            </w:r>
            <w:r w:rsidRPr="00B00338">
              <w:rPr>
                <w:sz w:val="24"/>
              </w:rPr>
              <w:t>3 (15</w:t>
            </w:r>
            <w:r w:rsidR="006A4F12">
              <w:rPr>
                <w:sz w:val="24"/>
              </w:rPr>
              <w:t>,</w:t>
            </w:r>
            <w:r w:rsidRPr="00B00338">
              <w:rPr>
                <w:sz w:val="24"/>
              </w:rPr>
              <w:t xml:space="preserve">1) </w:t>
            </w:r>
          </w:p>
        </w:tc>
        <w:tc>
          <w:tcPr>
            <w:tcW w:w="3119" w:type="dxa"/>
            <w:vAlign w:val="center"/>
          </w:tcPr>
          <w:p w14:paraId="69888259" w14:textId="40E4ABDC" w:rsidR="007B6C25" w:rsidRPr="00B00338" w:rsidRDefault="00374B27" w:rsidP="007047F7">
            <w:pPr>
              <w:pStyle w:val="afff8"/>
              <w:jc w:val="center"/>
              <w:rPr>
                <w:sz w:val="24"/>
              </w:rPr>
            </w:pPr>
            <w:r>
              <w:rPr>
                <w:sz w:val="24"/>
              </w:rPr>
              <w:t>3,6 (2,</w:t>
            </w:r>
            <w:r w:rsidR="007B6C25" w:rsidRPr="00B00338">
              <w:rPr>
                <w:sz w:val="24"/>
              </w:rPr>
              <w:t>2</w:t>
            </w:r>
            <w:r w:rsidR="007047F7">
              <w:rPr>
                <w:sz w:val="24"/>
              </w:rPr>
              <w:t>; 3,</w:t>
            </w:r>
            <w:r w:rsidR="007B6C25" w:rsidRPr="00B00338">
              <w:rPr>
                <w:sz w:val="24"/>
              </w:rPr>
              <w:t>7)</w:t>
            </w:r>
          </w:p>
        </w:tc>
      </w:tr>
      <w:tr w:rsidR="007B6C25" w:rsidRPr="00B00338" w14:paraId="0D2697E7" w14:textId="77777777" w:rsidTr="00374B27">
        <w:trPr>
          <w:trHeight w:val="64"/>
        </w:trPr>
        <w:tc>
          <w:tcPr>
            <w:tcW w:w="3681" w:type="dxa"/>
          </w:tcPr>
          <w:p w14:paraId="7B295145" w14:textId="77777777" w:rsidR="007B6C25" w:rsidRPr="00B00338" w:rsidRDefault="007B6C25" w:rsidP="006A4F12">
            <w:pPr>
              <w:pStyle w:val="afff8"/>
              <w:rPr>
                <w:sz w:val="24"/>
              </w:rPr>
            </w:pPr>
            <w:r>
              <w:rPr>
                <w:sz w:val="24"/>
              </w:rPr>
              <w:t>Отношение рисков (ДИ 99</w:t>
            </w:r>
            <w:r w:rsidRPr="00B00338">
              <w:rPr>
                <w:sz w:val="24"/>
              </w:rPr>
              <w:t>%)</w:t>
            </w:r>
            <w:r w:rsidRPr="00B00338">
              <w:rPr>
                <w:sz w:val="24"/>
                <w:vertAlign w:val="superscript"/>
                <w:lang w:val="en-US"/>
              </w:rPr>
              <w:t>b</w:t>
            </w:r>
            <w:r>
              <w:rPr>
                <w:sz w:val="24"/>
                <w:vertAlign w:val="superscript"/>
              </w:rPr>
              <w:t xml:space="preserve">, </w:t>
            </w:r>
            <w:r w:rsidRPr="00AE0448">
              <w:rPr>
                <w:sz w:val="24"/>
                <w:vertAlign w:val="superscript"/>
              </w:rPr>
              <w:t>с</w:t>
            </w:r>
          </w:p>
        </w:tc>
        <w:tc>
          <w:tcPr>
            <w:tcW w:w="5670" w:type="dxa"/>
            <w:gridSpan w:val="2"/>
            <w:vAlign w:val="center"/>
          </w:tcPr>
          <w:p w14:paraId="7B1FC71D" w14:textId="376405A6" w:rsidR="007B6C25" w:rsidRPr="00B00338" w:rsidRDefault="007B6C25" w:rsidP="007047F7">
            <w:pPr>
              <w:pStyle w:val="afff8"/>
              <w:jc w:val="center"/>
              <w:rPr>
                <w:sz w:val="24"/>
              </w:rPr>
            </w:pPr>
            <w:r w:rsidRPr="00B00338">
              <w:rPr>
                <w:sz w:val="24"/>
              </w:rPr>
              <w:t>0</w:t>
            </w:r>
            <w:r w:rsidR="006A4F12">
              <w:rPr>
                <w:sz w:val="24"/>
              </w:rPr>
              <w:t>,</w:t>
            </w:r>
            <w:r w:rsidRPr="00B00338">
              <w:rPr>
                <w:sz w:val="24"/>
              </w:rPr>
              <w:t>21 (0</w:t>
            </w:r>
            <w:r w:rsidR="006A4F12">
              <w:rPr>
                <w:sz w:val="24"/>
              </w:rPr>
              <w:t>,</w:t>
            </w:r>
            <w:r w:rsidRPr="00B00338">
              <w:rPr>
                <w:sz w:val="24"/>
              </w:rPr>
              <w:t>14</w:t>
            </w:r>
            <w:r w:rsidR="007047F7">
              <w:rPr>
                <w:sz w:val="24"/>
              </w:rPr>
              <w:t>;</w:t>
            </w:r>
            <w:r w:rsidRPr="00B00338">
              <w:rPr>
                <w:sz w:val="24"/>
              </w:rPr>
              <w:t xml:space="preserve"> 0</w:t>
            </w:r>
            <w:r w:rsidR="006A4F12">
              <w:rPr>
                <w:sz w:val="24"/>
              </w:rPr>
              <w:t>,</w:t>
            </w:r>
            <w:r w:rsidRPr="00B00338">
              <w:rPr>
                <w:sz w:val="24"/>
              </w:rPr>
              <w:t>31)</w:t>
            </w:r>
          </w:p>
        </w:tc>
      </w:tr>
      <w:tr w:rsidR="007B6C25" w:rsidRPr="00B00338" w14:paraId="7DCE0024" w14:textId="77777777" w:rsidTr="00374B27">
        <w:trPr>
          <w:trHeight w:val="58"/>
        </w:trPr>
        <w:tc>
          <w:tcPr>
            <w:tcW w:w="3681" w:type="dxa"/>
          </w:tcPr>
          <w:p w14:paraId="1C9E2FD8" w14:textId="77777777" w:rsidR="007B6C25" w:rsidRPr="00887F26" w:rsidRDefault="007B6C25" w:rsidP="006A4F12">
            <w:pPr>
              <w:pStyle w:val="afff8"/>
              <w:rPr>
                <w:sz w:val="24"/>
              </w:rPr>
            </w:pPr>
            <w:r w:rsidRPr="00B00338">
              <w:rPr>
                <w:sz w:val="24"/>
                <w:lang w:val="en-US"/>
              </w:rPr>
              <w:t>P</w:t>
            </w:r>
            <w:r w:rsidRPr="00B00338">
              <w:rPr>
                <w:sz w:val="24"/>
              </w:rPr>
              <w:t>-уровень</w:t>
            </w:r>
            <w:r w:rsidRPr="00B00338">
              <w:rPr>
                <w:sz w:val="24"/>
                <w:vertAlign w:val="superscript"/>
                <w:lang w:val="en-US"/>
              </w:rPr>
              <w:t>b</w:t>
            </w:r>
          </w:p>
        </w:tc>
        <w:tc>
          <w:tcPr>
            <w:tcW w:w="5670" w:type="dxa"/>
            <w:gridSpan w:val="2"/>
            <w:vAlign w:val="center"/>
          </w:tcPr>
          <w:p w14:paraId="7B9E2A69" w14:textId="10D3EEFF" w:rsidR="007B6C25" w:rsidRPr="00B00338" w:rsidRDefault="007B6C25" w:rsidP="006A4F12">
            <w:pPr>
              <w:pStyle w:val="afff8"/>
              <w:jc w:val="center"/>
              <w:rPr>
                <w:sz w:val="24"/>
              </w:rPr>
            </w:pPr>
            <w:r w:rsidRPr="00B00338">
              <w:rPr>
                <w:sz w:val="24"/>
              </w:rPr>
              <w:t>&lt;0</w:t>
            </w:r>
            <w:r w:rsidR="006A4F12">
              <w:rPr>
                <w:sz w:val="24"/>
              </w:rPr>
              <w:t>,</w:t>
            </w:r>
            <w:r w:rsidRPr="00B00338">
              <w:rPr>
                <w:sz w:val="24"/>
              </w:rPr>
              <w:t>0001</w:t>
            </w:r>
          </w:p>
        </w:tc>
      </w:tr>
      <w:tr w:rsidR="007B6C25" w:rsidRPr="00B00338" w14:paraId="095CC314" w14:textId="77777777" w:rsidTr="00374B27">
        <w:trPr>
          <w:trHeight w:val="264"/>
        </w:trPr>
        <w:tc>
          <w:tcPr>
            <w:tcW w:w="9351" w:type="dxa"/>
            <w:gridSpan w:val="3"/>
            <w:vAlign w:val="center"/>
          </w:tcPr>
          <w:p w14:paraId="62E86AF9" w14:textId="77777777" w:rsidR="007B6C25" w:rsidRPr="00AE0448" w:rsidRDefault="007B6C25" w:rsidP="006A4F12">
            <w:pPr>
              <w:pStyle w:val="afff8"/>
              <w:jc w:val="left"/>
              <w:rPr>
                <w:b/>
                <w:sz w:val="24"/>
              </w:rPr>
            </w:pPr>
            <w:r w:rsidRPr="00AE0448">
              <w:rPr>
                <w:b/>
                <w:sz w:val="24"/>
              </w:rPr>
              <w:t>ОВ</w:t>
            </w:r>
          </w:p>
        </w:tc>
      </w:tr>
      <w:tr w:rsidR="007B6C25" w:rsidRPr="00B00338" w14:paraId="3CCF4CEB" w14:textId="77777777" w:rsidTr="00374B27">
        <w:trPr>
          <w:trHeight w:val="555"/>
        </w:trPr>
        <w:tc>
          <w:tcPr>
            <w:tcW w:w="3681" w:type="dxa"/>
          </w:tcPr>
          <w:p w14:paraId="46B489F7" w14:textId="77777777" w:rsidR="007B6C25" w:rsidRPr="00B00338" w:rsidRDefault="007B6C25" w:rsidP="006A4F12">
            <w:pPr>
              <w:pStyle w:val="afff8"/>
              <w:rPr>
                <w:sz w:val="24"/>
              </w:rPr>
            </w:pPr>
            <w:r w:rsidRPr="00B00338">
              <w:rPr>
                <w:sz w:val="24"/>
              </w:rPr>
              <w:t>Количество (%) пациентов с событием</w:t>
            </w:r>
          </w:p>
        </w:tc>
        <w:tc>
          <w:tcPr>
            <w:tcW w:w="2551" w:type="dxa"/>
            <w:vAlign w:val="center"/>
          </w:tcPr>
          <w:p w14:paraId="171DAF4F" w14:textId="4A14ADF5" w:rsidR="007B6C25" w:rsidRPr="00B00338" w:rsidRDefault="007B6C25" w:rsidP="006A4F12">
            <w:pPr>
              <w:pStyle w:val="afff8"/>
              <w:jc w:val="center"/>
              <w:rPr>
                <w:sz w:val="24"/>
              </w:rPr>
            </w:pPr>
            <w:r w:rsidRPr="00B00338">
              <w:rPr>
                <w:sz w:val="24"/>
              </w:rPr>
              <w:t>71 (27</w:t>
            </w:r>
            <w:r w:rsidR="006A4F12">
              <w:rPr>
                <w:sz w:val="24"/>
              </w:rPr>
              <w:t>,</w:t>
            </w:r>
            <w:r w:rsidRPr="00B00338">
              <w:rPr>
                <w:sz w:val="24"/>
              </w:rPr>
              <w:t xml:space="preserve">2) </w:t>
            </w:r>
          </w:p>
        </w:tc>
        <w:tc>
          <w:tcPr>
            <w:tcW w:w="3119" w:type="dxa"/>
            <w:vAlign w:val="center"/>
          </w:tcPr>
          <w:p w14:paraId="68DB36B9" w14:textId="5CD84998" w:rsidR="007B6C25" w:rsidRPr="00B00338" w:rsidRDefault="007B6C25" w:rsidP="007047F7">
            <w:pPr>
              <w:pStyle w:val="afff8"/>
              <w:jc w:val="center"/>
              <w:rPr>
                <w:sz w:val="24"/>
              </w:rPr>
            </w:pPr>
            <w:r w:rsidRPr="00B00338">
              <w:rPr>
                <w:sz w:val="24"/>
              </w:rPr>
              <w:t>47 (35</w:t>
            </w:r>
            <w:r w:rsidR="007047F7">
              <w:rPr>
                <w:sz w:val="24"/>
              </w:rPr>
              <w:t>,</w:t>
            </w:r>
            <w:r w:rsidRPr="00B00338">
              <w:rPr>
                <w:sz w:val="24"/>
              </w:rPr>
              <w:t>9)</w:t>
            </w:r>
          </w:p>
        </w:tc>
      </w:tr>
      <w:tr w:rsidR="007B6C25" w:rsidRPr="00B00338" w14:paraId="0B7302A3" w14:textId="77777777" w:rsidTr="00374B27">
        <w:trPr>
          <w:trHeight w:val="266"/>
        </w:trPr>
        <w:tc>
          <w:tcPr>
            <w:tcW w:w="3681" w:type="dxa"/>
          </w:tcPr>
          <w:p w14:paraId="77C6BAEB" w14:textId="77777777" w:rsidR="007B6C25" w:rsidRPr="00B00338" w:rsidRDefault="007B6C25" w:rsidP="006A4F12">
            <w:pPr>
              <w:pStyle w:val="afff8"/>
              <w:rPr>
                <w:sz w:val="24"/>
              </w:rPr>
            </w:pPr>
            <w:r w:rsidRPr="00B00338">
              <w:rPr>
                <w:sz w:val="24"/>
              </w:rPr>
              <w:t>ДИ (95%)</w:t>
            </w:r>
          </w:p>
        </w:tc>
        <w:tc>
          <w:tcPr>
            <w:tcW w:w="2551" w:type="dxa"/>
            <w:vAlign w:val="center"/>
          </w:tcPr>
          <w:p w14:paraId="1DFDCAA0" w14:textId="0C50C59E" w:rsidR="007B6C25" w:rsidRPr="00B00338" w:rsidRDefault="007B6C25" w:rsidP="007047F7">
            <w:pPr>
              <w:pStyle w:val="afff8"/>
              <w:jc w:val="center"/>
              <w:rPr>
                <w:sz w:val="24"/>
              </w:rPr>
            </w:pPr>
            <w:r w:rsidRPr="00B00338">
              <w:rPr>
                <w:sz w:val="24"/>
              </w:rPr>
              <w:t>(59</w:t>
            </w:r>
            <w:r w:rsidR="006A4F12">
              <w:rPr>
                <w:sz w:val="24"/>
              </w:rPr>
              <w:t>,</w:t>
            </w:r>
            <w:r w:rsidRPr="00B00338">
              <w:rPr>
                <w:sz w:val="24"/>
              </w:rPr>
              <w:t>0</w:t>
            </w:r>
            <w:r w:rsidR="007047F7">
              <w:rPr>
                <w:sz w:val="24"/>
              </w:rPr>
              <w:t>;</w:t>
            </w:r>
            <w:r w:rsidRPr="00B00338">
              <w:rPr>
                <w:sz w:val="24"/>
              </w:rPr>
              <w:t xml:space="preserve"> 70</w:t>
            </w:r>
            <w:r w:rsidR="006A4F12">
              <w:rPr>
                <w:sz w:val="24"/>
              </w:rPr>
              <w:t>,</w:t>
            </w:r>
            <w:r w:rsidRPr="00B00338">
              <w:rPr>
                <w:sz w:val="24"/>
              </w:rPr>
              <w:t xml:space="preserve">5) </w:t>
            </w:r>
          </w:p>
        </w:tc>
        <w:tc>
          <w:tcPr>
            <w:tcW w:w="3119" w:type="dxa"/>
            <w:vAlign w:val="center"/>
          </w:tcPr>
          <w:p w14:paraId="2C531C57" w14:textId="29B29073" w:rsidR="007B6C25" w:rsidRPr="00B00338" w:rsidRDefault="007047F7" w:rsidP="007047F7">
            <w:pPr>
              <w:pStyle w:val="afff8"/>
              <w:jc w:val="center"/>
              <w:rPr>
                <w:sz w:val="24"/>
              </w:rPr>
            </w:pPr>
            <w:r>
              <w:rPr>
                <w:sz w:val="24"/>
              </w:rPr>
              <w:t>(0,0; 3,</w:t>
            </w:r>
            <w:r w:rsidR="007B6C25" w:rsidRPr="00B00338">
              <w:rPr>
                <w:sz w:val="24"/>
              </w:rPr>
              <w:t>6)</w:t>
            </w:r>
          </w:p>
        </w:tc>
      </w:tr>
      <w:tr w:rsidR="007B6C25" w:rsidRPr="00B00338" w14:paraId="2E4AECAC" w14:textId="77777777" w:rsidTr="00374B27">
        <w:trPr>
          <w:trHeight w:val="106"/>
        </w:trPr>
        <w:tc>
          <w:tcPr>
            <w:tcW w:w="3681" w:type="dxa"/>
          </w:tcPr>
          <w:p w14:paraId="5638D033" w14:textId="77777777" w:rsidR="007B6C25" w:rsidRPr="00B00338" w:rsidRDefault="007B6C25" w:rsidP="006A4F12">
            <w:pPr>
              <w:pStyle w:val="afff8"/>
              <w:rPr>
                <w:sz w:val="24"/>
              </w:rPr>
            </w:pPr>
            <w:r w:rsidRPr="00B00338">
              <w:rPr>
                <w:sz w:val="24"/>
              </w:rPr>
              <w:t>Медиана в месяцах (95%ДИ)</w:t>
            </w:r>
          </w:p>
        </w:tc>
        <w:tc>
          <w:tcPr>
            <w:tcW w:w="2551" w:type="dxa"/>
            <w:vAlign w:val="center"/>
          </w:tcPr>
          <w:p w14:paraId="5C981C14" w14:textId="77777777" w:rsidR="007B6C25" w:rsidRPr="00B00338" w:rsidRDefault="007B6C25" w:rsidP="006A4F12">
            <w:pPr>
              <w:pStyle w:val="afff8"/>
              <w:jc w:val="center"/>
              <w:rPr>
                <w:sz w:val="24"/>
              </w:rPr>
            </w:pPr>
            <w:r w:rsidRPr="00B00338">
              <w:rPr>
                <w:sz w:val="24"/>
              </w:rPr>
              <w:t>Не достигнута</w:t>
            </w:r>
          </w:p>
        </w:tc>
        <w:tc>
          <w:tcPr>
            <w:tcW w:w="3119" w:type="dxa"/>
            <w:vAlign w:val="center"/>
          </w:tcPr>
          <w:p w14:paraId="527A0627" w14:textId="77777777" w:rsidR="007B6C25" w:rsidRPr="00B00338" w:rsidRDefault="007B6C25" w:rsidP="006A4F12">
            <w:pPr>
              <w:pStyle w:val="afff8"/>
              <w:jc w:val="center"/>
              <w:rPr>
                <w:sz w:val="24"/>
              </w:rPr>
            </w:pPr>
            <w:r w:rsidRPr="00B00338">
              <w:rPr>
                <w:sz w:val="24"/>
              </w:rPr>
              <w:t>Не достигнута</w:t>
            </w:r>
          </w:p>
        </w:tc>
      </w:tr>
      <w:tr w:rsidR="007B6C25" w:rsidRPr="00B00338" w14:paraId="23AC1DE9" w14:textId="77777777" w:rsidTr="00374B27">
        <w:trPr>
          <w:trHeight w:val="114"/>
        </w:trPr>
        <w:tc>
          <w:tcPr>
            <w:tcW w:w="3681" w:type="dxa"/>
          </w:tcPr>
          <w:p w14:paraId="0B66488C" w14:textId="77777777" w:rsidR="007B6C25" w:rsidRPr="00B00338" w:rsidRDefault="007B6C25" w:rsidP="006A4F12">
            <w:pPr>
              <w:pStyle w:val="afff8"/>
              <w:rPr>
                <w:sz w:val="24"/>
              </w:rPr>
            </w:pPr>
            <w:r w:rsidRPr="00B00338">
              <w:rPr>
                <w:sz w:val="24"/>
              </w:rPr>
              <w:t>Отношение рисков (ДИ 95%)</w:t>
            </w:r>
            <w:r w:rsidRPr="00B00338">
              <w:rPr>
                <w:sz w:val="24"/>
                <w:vertAlign w:val="superscript"/>
                <w:lang w:val="en-US"/>
              </w:rPr>
              <w:t>b</w:t>
            </w:r>
            <w:r w:rsidRPr="00AE0448">
              <w:rPr>
                <w:sz w:val="24"/>
                <w:vertAlign w:val="superscript"/>
              </w:rPr>
              <w:t xml:space="preserve">, </w:t>
            </w:r>
            <w:r w:rsidRPr="00AE0448">
              <w:rPr>
                <w:sz w:val="24"/>
                <w:vertAlign w:val="superscript"/>
                <w:lang w:val="en-US"/>
              </w:rPr>
              <w:t>d</w:t>
            </w:r>
          </w:p>
        </w:tc>
        <w:tc>
          <w:tcPr>
            <w:tcW w:w="5670" w:type="dxa"/>
            <w:gridSpan w:val="2"/>
            <w:vAlign w:val="center"/>
          </w:tcPr>
          <w:p w14:paraId="6DF9CFF7" w14:textId="6BB8776A" w:rsidR="007B6C25" w:rsidRPr="00B00338" w:rsidRDefault="007B6C25" w:rsidP="007047F7">
            <w:pPr>
              <w:pStyle w:val="afff8"/>
              <w:jc w:val="center"/>
              <w:rPr>
                <w:sz w:val="24"/>
              </w:rPr>
            </w:pPr>
            <w:r w:rsidRPr="00B00338">
              <w:rPr>
                <w:sz w:val="24"/>
              </w:rPr>
              <w:t>0</w:t>
            </w:r>
            <w:r w:rsidR="006A4F12">
              <w:rPr>
                <w:sz w:val="24"/>
              </w:rPr>
              <w:t>,</w:t>
            </w:r>
            <w:r w:rsidRPr="00B00338">
              <w:rPr>
                <w:sz w:val="24"/>
              </w:rPr>
              <w:t>73 (0</w:t>
            </w:r>
            <w:r w:rsidR="006A4F12">
              <w:rPr>
                <w:sz w:val="24"/>
              </w:rPr>
              <w:t>,</w:t>
            </w:r>
            <w:r w:rsidRPr="00B00338">
              <w:rPr>
                <w:sz w:val="24"/>
              </w:rPr>
              <w:t>50</w:t>
            </w:r>
            <w:r w:rsidR="007047F7">
              <w:rPr>
                <w:sz w:val="24"/>
              </w:rPr>
              <w:t>;</w:t>
            </w:r>
            <w:r w:rsidRPr="00B00338">
              <w:rPr>
                <w:sz w:val="24"/>
              </w:rPr>
              <w:t xml:space="preserve"> 1</w:t>
            </w:r>
            <w:r w:rsidR="006A4F12">
              <w:rPr>
                <w:sz w:val="24"/>
              </w:rPr>
              <w:t>,</w:t>
            </w:r>
            <w:r w:rsidRPr="00B00338">
              <w:rPr>
                <w:sz w:val="24"/>
              </w:rPr>
              <w:t>07</w:t>
            </w:r>
            <w:r w:rsidR="007047F7">
              <w:rPr>
                <w:sz w:val="24"/>
              </w:rPr>
              <w:t>)</w:t>
            </w:r>
          </w:p>
        </w:tc>
      </w:tr>
      <w:tr w:rsidR="007B6C25" w:rsidRPr="00B00338" w14:paraId="2F27CC70" w14:textId="77777777" w:rsidTr="00374B27">
        <w:trPr>
          <w:trHeight w:val="122"/>
        </w:trPr>
        <w:tc>
          <w:tcPr>
            <w:tcW w:w="3681" w:type="dxa"/>
          </w:tcPr>
          <w:p w14:paraId="1D042BC5" w14:textId="77777777" w:rsidR="007B6C25" w:rsidRPr="00AE0448" w:rsidRDefault="007B6C25" w:rsidP="006A4F12">
            <w:pPr>
              <w:pStyle w:val="afff8"/>
              <w:rPr>
                <w:sz w:val="24"/>
                <w:lang w:val="en-US"/>
              </w:rPr>
            </w:pPr>
            <w:r w:rsidRPr="00B00338">
              <w:rPr>
                <w:sz w:val="24"/>
                <w:lang w:val="en-US"/>
              </w:rPr>
              <w:t>P</w:t>
            </w:r>
            <w:r w:rsidRPr="00B00338">
              <w:rPr>
                <w:sz w:val="24"/>
              </w:rPr>
              <w:t>-уровень</w:t>
            </w:r>
            <w:r w:rsidRPr="00B00338">
              <w:rPr>
                <w:sz w:val="24"/>
                <w:vertAlign w:val="superscript"/>
                <w:lang w:val="en-US"/>
              </w:rPr>
              <w:t>b</w:t>
            </w:r>
            <w:r>
              <w:rPr>
                <w:sz w:val="24"/>
                <w:vertAlign w:val="superscript"/>
                <w:lang w:val="en-US"/>
              </w:rPr>
              <w:t>,</w:t>
            </w:r>
            <w:r w:rsidRPr="00AE0448">
              <w:rPr>
                <w:sz w:val="24"/>
                <w:vertAlign w:val="superscript"/>
                <w:lang w:val="en-US"/>
              </w:rPr>
              <w:t xml:space="preserve"> d</w:t>
            </w:r>
          </w:p>
        </w:tc>
        <w:tc>
          <w:tcPr>
            <w:tcW w:w="5670" w:type="dxa"/>
            <w:gridSpan w:val="2"/>
            <w:vAlign w:val="center"/>
          </w:tcPr>
          <w:p w14:paraId="440FD9EA" w14:textId="4500BD89" w:rsidR="007B6C25" w:rsidRPr="00B00338" w:rsidRDefault="007B6C25" w:rsidP="006A4F12">
            <w:pPr>
              <w:pStyle w:val="afff8"/>
              <w:jc w:val="center"/>
              <w:rPr>
                <w:sz w:val="24"/>
              </w:rPr>
            </w:pPr>
            <w:r w:rsidRPr="00B00338">
              <w:rPr>
                <w:sz w:val="24"/>
              </w:rPr>
              <w:t>0</w:t>
            </w:r>
            <w:r w:rsidR="006A4F12">
              <w:rPr>
                <w:sz w:val="24"/>
              </w:rPr>
              <w:t>,</w:t>
            </w:r>
            <w:r w:rsidRPr="00B00338">
              <w:rPr>
                <w:sz w:val="24"/>
              </w:rPr>
              <w:t>1032</w:t>
            </w:r>
          </w:p>
        </w:tc>
      </w:tr>
      <w:tr w:rsidR="007B6C25" w:rsidRPr="00B00338" w14:paraId="6FF02E62" w14:textId="77777777" w:rsidTr="00374B27">
        <w:trPr>
          <w:trHeight w:val="126"/>
        </w:trPr>
        <w:tc>
          <w:tcPr>
            <w:tcW w:w="9351" w:type="dxa"/>
            <w:gridSpan w:val="3"/>
            <w:vAlign w:val="center"/>
          </w:tcPr>
          <w:p w14:paraId="37A5D52F" w14:textId="77777777" w:rsidR="007B6C25" w:rsidRPr="00AE0448" w:rsidRDefault="007B6C25" w:rsidP="006A4F12">
            <w:pPr>
              <w:pStyle w:val="afff8"/>
              <w:jc w:val="left"/>
              <w:rPr>
                <w:b/>
                <w:sz w:val="24"/>
              </w:rPr>
            </w:pPr>
            <w:r w:rsidRPr="00AE0448">
              <w:rPr>
                <w:b/>
                <w:sz w:val="24"/>
              </w:rPr>
              <w:t>Частота объективного ответа</w:t>
            </w:r>
            <w:r w:rsidRPr="00AE0448">
              <w:rPr>
                <w:b/>
                <w:sz w:val="24"/>
                <w:vertAlign w:val="superscript"/>
                <w:lang w:val="en-US"/>
              </w:rPr>
              <w:t>a</w:t>
            </w:r>
          </w:p>
        </w:tc>
      </w:tr>
      <w:tr w:rsidR="007B6C25" w:rsidRPr="00B00338" w14:paraId="30993EBF" w14:textId="77777777" w:rsidTr="00374B27">
        <w:trPr>
          <w:trHeight w:val="549"/>
        </w:trPr>
        <w:tc>
          <w:tcPr>
            <w:tcW w:w="3681" w:type="dxa"/>
          </w:tcPr>
          <w:p w14:paraId="6C305C49" w14:textId="77777777" w:rsidR="007B6C25" w:rsidRPr="00B00338" w:rsidRDefault="007B6C25" w:rsidP="006A4F12">
            <w:pPr>
              <w:pStyle w:val="afff8"/>
              <w:rPr>
                <w:sz w:val="24"/>
              </w:rPr>
            </w:pPr>
            <w:r w:rsidRPr="00B00338">
              <w:rPr>
                <w:sz w:val="24"/>
              </w:rPr>
              <w:t>Количество (%) пациентов с событием</w:t>
            </w:r>
          </w:p>
        </w:tc>
        <w:tc>
          <w:tcPr>
            <w:tcW w:w="2551" w:type="dxa"/>
            <w:vAlign w:val="center"/>
          </w:tcPr>
          <w:p w14:paraId="165151EF" w14:textId="25D37F57" w:rsidR="007B6C25" w:rsidRPr="00B00338" w:rsidRDefault="007B6C25" w:rsidP="006A4F12">
            <w:pPr>
              <w:pStyle w:val="afff8"/>
              <w:jc w:val="center"/>
              <w:rPr>
                <w:sz w:val="24"/>
              </w:rPr>
            </w:pPr>
            <w:r w:rsidRPr="00B00338">
              <w:rPr>
                <w:sz w:val="24"/>
              </w:rPr>
              <w:t>169 (64</w:t>
            </w:r>
            <w:r w:rsidR="006A4F12">
              <w:rPr>
                <w:sz w:val="24"/>
              </w:rPr>
              <w:t>,</w:t>
            </w:r>
            <w:r w:rsidRPr="00B00338">
              <w:rPr>
                <w:sz w:val="24"/>
              </w:rPr>
              <w:t xml:space="preserve">8) </w:t>
            </w:r>
          </w:p>
        </w:tc>
        <w:tc>
          <w:tcPr>
            <w:tcW w:w="3119" w:type="dxa"/>
            <w:vAlign w:val="center"/>
          </w:tcPr>
          <w:p w14:paraId="48C10994" w14:textId="3FB5F648" w:rsidR="007B6C25" w:rsidRPr="00B00338" w:rsidRDefault="00374B27" w:rsidP="006A4F12">
            <w:pPr>
              <w:pStyle w:val="afff8"/>
              <w:jc w:val="center"/>
              <w:rPr>
                <w:sz w:val="24"/>
              </w:rPr>
            </w:pPr>
            <w:r>
              <w:rPr>
                <w:sz w:val="24"/>
              </w:rPr>
              <w:t>2 (1,</w:t>
            </w:r>
            <w:r w:rsidR="007B6C25" w:rsidRPr="00B00338">
              <w:rPr>
                <w:sz w:val="24"/>
              </w:rPr>
              <w:t>5)</w:t>
            </w:r>
          </w:p>
        </w:tc>
      </w:tr>
      <w:tr w:rsidR="007B6C25" w:rsidRPr="00B00338" w14:paraId="19F2A9FB" w14:textId="77777777" w:rsidTr="00374B27">
        <w:trPr>
          <w:trHeight w:val="137"/>
        </w:trPr>
        <w:tc>
          <w:tcPr>
            <w:tcW w:w="3681" w:type="dxa"/>
          </w:tcPr>
          <w:p w14:paraId="0208DFE9" w14:textId="77777777" w:rsidR="007B6C25" w:rsidRPr="00B00338" w:rsidRDefault="007B6C25" w:rsidP="006A4F12">
            <w:pPr>
              <w:pStyle w:val="afff8"/>
              <w:rPr>
                <w:sz w:val="24"/>
              </w:rPr>
            </w:pPr>
            <w:r w:rsidRPr="00B00338">
              <w:rPr>
                <w:sz w:val="24"/>
              </w:rPr>
              <w:t>Полный ответ</w:t>
            </w:r>
          </w:p>
        </w:tc>
        <w:tc>
          <w:tcPr>
            <w:tcW w:w="2551" w:type="dxa"/>
            <w:vAlign w:val="center"/>
          </w:tcPr>
          <w:p w14:paraId="29829BCD" w14:textId="5EF8AF69" w:rsidR="007B6C25" w:rsidRPr="00B00338" w:rsidRDefault="007B6C25" w:rsidP="006A4F12">
            <w:pPr>
              <w:pStyle w:val="afff8"/>
              <w:jc w:val="center"/>
              <w:rPr>
                <w:sz w:val="24"/>
              </w:rPr>
            </w:pPr>
            <w:r w:rsidRPr="00B00338">
              <w:rPr>
                <w:sz w:val="24"/>
              </w:rPr>
              <w:t>4 (1</w:t>
            </w:r>
            <w:r w:rsidR="006A4F12">
              <w:rPr>
                <w:sz w:val="24"/>
              </w:rPr>
              <w:t>,</w:t>
            </w:r>
            <w:r w:rsidRPr="00B00338">
              <w:rPr>
                <w:sz w:val="24"/>
              </w:rPr>
              <w:t>5) %</w:t>
            </w:r>
          </w:p>
        </w:tc>
        <w:tc>
          <w:tcPr>
            <w:tcW w:w="3119" w:type="dxa"/>
            <w:vAlign w:val="center"/>
          </w:tcPr>
          <w:p w14:paraId="129FDD1F" w14:textId="77777777" w:rsidR="007B6C25" w:rsidRPr="00B00338" w:rsidRDefault="007B6C25" w:rsidP="006A4F12">
            <w:pPr>
              <w:pStyle w:val="afff8"/>
              <w:jc w:val="center"/>
              <w:rPr>
                <w:sz w:val="24"/>
              </w:rPr>
            </w:pPr>
            <w:r w:rsidRPr="00B00338">
              <w:rPr>
                <w:sz w:val="24"/>
              </w:rPr>
              <w:t>0</w:t>
            </w:r>
          </w:p>
        </w:tc>
      </w:tr>
      <w:tr w:rsidR="007B6C25" w:rsidRPr="00B00338" w14:paraId="15B9EF97" w14:textId="77777777" w:rsidTr="00374B27">
        <w:trPr>
          <w:trHeight w:val="270"/>
        </w:trPr>
        <w:tc>
          <w:tcPr>
            <w:tcW w:w="3681" w:type="dxa"/>
          </w:tcPr>
          <w:p w14:paraId="0D6FD31C" w14:textId="77777777" w:rsidR="007B6C25" w:rsidRPr="00B00338" w:rsidRDefault="007B6C25" w:rsidP="006A4F12">
            <w:pPr>
              <w:pStyle w:val="afff8"/>
              <w:rPr>
                <w:sz w:val="24"/>
              </w:rPr>
            </w:pPr>
            <w:r w:rsidRPr="00B00338">
              <w:rPr>
                <w:sz w:val="24"/>
              </w:rPr>
              <w:t>Частичный ответ</w:t>
            </w:r>
          </w:p>
        </w:tc>
        <w:tc>
          <w:tcPr>
            <w:tcW w:w="2551" w:type="dxa"/>
            <w:vAlign w:val="center"/>
          </w:tcPr>
          <w:p w14:paraId="1602933F" w14:textId="70A82060" w:rsidR="007B6C25" w:rsidRPr="00B00338" w:rsidRDefault="007B6C25" w:rsidP="006A4F12">
            <w:pPr>
              <w:pStyle w:val="afff8"/>
              <w:jc w:val="center"/>
              <w:rPr>
                <w:sz w:val="24"/>
              </w:rPr>
            </w:pPr>
            <w:r w:rsidRPr="00B00338">
              <w:rPr>
                <w:sz w:val="24"/>
              </w:rPr>
              <w:t>165 (63</w:t>
            </w:r>
            <w:r w:rsidR="006A4F12">
              <w:rPr>
                <w:sz w:val="24"/>
              </w:rPr>
              <w:t>,</w:t>
            </w:r>
            <w:r w:rsidRPr="00B00338">
              <w:rPr>
                <w:sz w:val="24"/>
              </w:rPr>
              <w:t xml:space="preserve">2) </w:t>
            </w:r>
          </w:p>
        </w:tc>
        <w:tc>
          <w:tcPr>
            <w:tcW w:w="3119" w:type="dxa"/>
            <w:vAlign w:val="center"/>
          </w:tcPr>
          <w:p w14:paraId="7BD78298" w14:textId="33359B2D" w:rsidR="007B6C25" w:rsidRPr="00B00338" w:rsidRDefault="007047F7" w:rsidP="006A4F12">
            <w:pPr>
              <w:pStyle w:val="afff8"/>
              <w:jc w:val="center"/>
              <w:rPr>
                <w:sz w:val="24"/>
              </w:rPr>
            </w:pPr>
            <w:r>
              <w:rPr>
                <w:sz w:val="24"/>
              </w:rPr>
              <w:t>2 (1,</w:t>
            </w:r>
            <w:r w:rsidR="007B6C25" w:rsidRPr="00B00338">
              <w:rPr>
                <w:sz w:val="24"/>
              </w:rPr>
              <w:t>5)</w:t>
            </w:r>
          </w:p>
        </w:tc>
      </w:tr>
      <w:tr w:rsidR="007B6C25" w:rsidRPr="00B00338" w14:paraId="11060241" w14:textId="77777777" w:rsidTr="00374B27">
        <w:trPr>
          <w:trHeight w:val="132"/>
        </w:trPr>
        <w:tc>
          <w:tcPr>
            <w:tcW w:w="3681" w:type="dxa"/>
          </w:tcPr>
          <w:p w14:paraId="19293CC3" w14:textId="77777777" w:rsidR="007B6C25" w:rsidRPr="00B00338" w:rsidRDefault="007B6C25" w:rsidP="006A4F12">
            <w:pPr>
              <w:pStyle w:val="afff8"/>
              <w:rPr>
                <w:sz w:val="24"/>
              </w:rPr>
            </w:pPr>
            <w:r w:rsidRPr="00B00338">
              <w:rPr>
                <w:sz w:val="24"/>
                <w:lang w:val="en-US"/>
              </w:rPr>
              <w:t>P</w:t>
            </w:r>
            <w:r w:rsidRPr="00B00338">
              <w:rPr>
                <w:sz w:val="24"/>
              </w:rPr>
              <w:t>-уровень</w:t>
            </w:r>
            <w:r w:rsidRPr="00B00338">
              <w:rPr>
                <w:sz w:val="24"/>
                <w:vertAlign w:val="superscript"/>
                <w:lang w:val="en-US"/>
              </w:rPr>
              <w:t>d</w:t>
            </w:r>
          </w:p>
        </w:tc>
        <w:tc>
          <w:tcPr>
            <w:tcW w:w="5670" w:type="dxa"/>
            <w:gridSpan w:val="2"/>
            <w:vAlign w:val="center"/>
          </w:tcPr>
          <w:p w14:paraId="2D437C58" w14:textId="7886C5BC" w:rsidR="007B6C25" w:rsidRPr="00B00338" w:rsidRDefault="006A4F12" w:rsidP="006A4F12">
            <w:pPr>
              <w:pStyle w:val="afff8"/>
              <w:jc w:val="center"/>
              <w:rPr>
                <w:sz w:val="24"/>
              </w:rPr>
            </w:pPr>
            <w:r>
              <w:rPr>
                <w:sz w:val="24"/>
              </w:rPr>
              <w:t>&lt;0,0001</w:t>
            </w:r>
          </w:p>
        </w:tc>
      </w:tr>
      <w:tr w:rsidR="007B6C25" w:rsidRPr="00B00338" w14:paraId="1485DA61" w14:textId="77777777" w:rsidTr="00374B27">
        <w:trPr>
          <w:trHeight w:val="563"/>
        </w:trPr>
        <w:tc>
          <w:tcPr>
            <w:tcW w:w="9351" w:type="dxa"/>
            <w:gridSpan w:val="3"/>
          </w:tcPr>
          <w:p w14:paraId="51958B8B" w14:textId="08EA1753" w:rsidR="006A4F12" w:rsidRPr="006A4F12" w:rsidRDefault="006A4F12" w:rsidP="006A4F12">
            <w:pPr>
              <w:pStyle w:val="afff8"/>
              <w:rPr>
                <w:b/>
                <w:szCs w:val="20"/>
              </w:rPr>
            </w:pPr>
            <w:r w:rsidRPr="006A4F12">
              <w:rPr>
                <w:b/>
                <w:szCs w:val="20"/>
              </w:rPr>
              <w:t>Примечание:</w:t>
            </w:r>
          </w:p>
          <w:p w14:paraId="2E9139A0" w14:textId="2F5456E0" w:rsidR="007B6C25" w:rsidRPr="006A4F12" w:rsidRDefault="007B6C25" w:rsidP="006A4F12">
            <w:pPr>
              <w:pStyle w:val="afff8"/>
              <w:rPr>
                <w:szCs w:val="20"/>
              </w:rPr>
            </w:pPr>
            <w:r w:rsidRPr="006A4F12">
              <w:rPr>
                <w:szCs w:val="20"/>
                <w:vertAlign w:val="superscript"/>
                <w:lang w:val="en-US"/>
              </w:rPr>
              <w:t>a</w:t>
            </w:r>
            <w:r w:rsidRPr="006A4F12">
              <w:rPr>
                <w:szCs w:val="20"/>
                <w:vertAlign w:val="superscript"/>
              </w:rPr>
              <w:t xml:space="preserve"> </w:t>
            </w:r>
            <w:r w:rsidRPr="006A4F12">
              <w:rPr>
                <w:szCs w:val="20"/>
              </w:rPr>
              <w:t>Независимый радиологический обзор.</w:t>
            </w:r>
          </w:p>
          <w:p w14:paraId="145C89F1" w14:textId="77777777" w:rsidR="007B6C25" w:rsidRPr="006A4F12" w:rsidRDefault="007B6C25" w:rsidP="006A4F12">
            <w:pPr>
              <w:pStyle w:val="afff8"/>
              <w:rPr>
                <w:szCs w:val="20"/>
                <w:vertAlign w:val="superscript"/>
              </w:rPr>
            </w:pPr>
            <w:r w:rsidRPr="006A4F12">
              <w:rPr>
                <w:szCs w:val="20"/>
                <w:vertAlign w:val="superscript"/>
                <w:lang w:val="en-US"/>
              </w:rPr>
              <w:t>b</w:t>
            </w:r>
            <w:r w:rsidRPr="006A4F12">
              <w:rPr>
                <w:szCs w:val="20"/>
                <w:vertAlign w:val="superscript"/>
              </w:rPr>
              <w:t xml:space="preserve"> </w:t>
            </w:r>
            <w:r w:rsidRPr="006A4F12">
              <w:rPr>
                <w:szCs w:val="20"/>
              </w:rPr>
              <w:t>Стратификация по региону (Европа против Северной Америки против Другие регионы), возрастные группы ≤65 лет против &gt;65 лет), предыдущая терапия VEGF/VEGFR таргетная терапия (0 против 1).</w:t>
            </w:r>
          </w:p>
          <w:p w14:paraId="3D249BB9" w14:textId="77777777" w:rsidR="007B6C25" w:rsidRPr="006A4F12" w:rsidRDefault="007B6C25" w:rsidP="006A4F12">
            <w:pPr>
              <w:pStyle w:val="afff8"/>
              <w:rPr>
                <w:szCs w:val="20"/>
              </w:rPr>
            </w:pPr>
            <w:r w:rsidRPr="006A4F12">
              <w:rPr>
                <w:szCs w:val="20"/>
                <w:vertAlign w:val="superscript"/>
              </w:rPr>
              <w:t>с</w:t>
            </w:r>
            <w:r w:rsidRPr="006A4F12">
              <w:rPr>
                <w:szCs w:val="20"/>
              </w:rPr>
              <w:t xml:space="preserve"> Оценено с помощью модели пропорциональных рисков Кокса.</w:t>
            </w:r>
          </w:p>
          <w:p w14:paraId="4076D263" w14:textId="77777777" w:rsidR="007B6C25" w:rsidRPr="006A4F12" w:rsidRDefault="007B6C25" w:rsidP="006A4F12">
            <w:pPr>
              <w:pStyle w:val="afff8"/>
              <w:rPr>
                <w:szCs w:val="20"/>
              </w:rPr>
            </w:pPr>
            <w:r w:rsidRPr="006A4F12">
              <w:rPr>
                <w:szCs w:val="20"/>
                <w:vertAlign w:val="superscript"/>
              </w:rPr>
              <w:t>d</w:t>
            </w:r>
            <w:r w:rsidRPr="006A4F12">
              <w:rPr>
                <w:szCs w:val="20"/>
              </w:rPr>
              <w:t xml:space="preserve"> Без поправки на эффект кроссовера.</w:t>
            </w:r>
          </w:p>
          <w:p w14:paraId="27AF8B75" w14:textId="3B09F2D9" w:rsidR="007B6C25" w:rsidRPr="00642AF1" w:rsidRDefault="007B6C25" w:rsidP="00E36A78">
            <w:r w:rsidRPr="006A4F12">
              <w:rPr>
                <w:sz w:val="20"/>
                <w:szCs w:val="20"/>
              </w:rPr>
              <w:t>ВБП ‒ вы</w:t>
            </w:r>
            <w:r w:rsidR="00E36A78">
              <w:rPr>
                <w:sz w:val="20"/>
                <w:szCs w:val="20"/>
              </w:rPr>
              <w:t xml:space="preserve">живаемость без прогрессирования; ДИ ‒ доверительный интервал; </w:t>
            </w:r>
            <w:r w:rsidRPr="006A4F12">
              <w:rPr>
                <w:szCs w:val="20"/>
              </w:rPr>
              <w:t>ОВ ‒ общая выживаемость.</w:t>
            </w:r>
          </w:p>
        </w:tc>
      </w:tr>
    </w:tbl>
    <w:p w14:paraId="322A6CD1" w14:textId="77777777" w:rsidR="007B6C25" w:rsidRPr="003E6BAA" w:rsidRDefault="007B6C25" w:rsidP="00200EBA">
      <w:pPr>
        <w:rPr>
          <w:b/>
          <w:bCs/>
        </w:rPr>
      </w:pPr>
    </w:p>
    <w:p w14:paraId="02144239" w14:textId="77777777" w:rsidR="00200EBA" w:rsidRPr="003E6BAA" w:rsidRDefault="00200EBA" w:rsidP="00200EBA">
      <w:pPr>
        <w:rPr>
          <w:b/>
          <w:bCs/>
        </w:rPr>
      </w:pPr>
    </w:p>
    <w:p w14:paraId="0A2DB3EB" w14:textId="79DF4A92" w:rsidR="00200EBA" w:rsidRPr="006D4450" w:rsidRDefault="006D4450" w:rsidP="006D4450">
      <w:pPr>
        <w:rPr>
          <w:b/>
          <w:bCs/>
        </w:rPr>
      </w:pPr>
      <w:r>
        <w:rPr>
          <w:b/>
          <w:bCs/>
        </w:rPr>
        <w:br w:type="page"/>
      </w:r>
      <w:r w:rsidR="00D5668B" w:rsidRPr="008A2A30">
        <w:rPr>
          <w:b/>
          <w:bCs/>
        </w:rPr>
        <w:lastRenderedPageBreak/>
        <w:t>Рисунок</w:t>
      </w:r>
      <w:r w:rsidR="00D5668B" w:rsidRPr="00A83E33">
        <w:rPr>
          <w:b/>
          <w:bCs/>
        </w:rPr>
        <w:t xml:space="preserve"> 4-1. </w:t>
      </w:r>
      <w:r w:rsidR="00D5668B" w:rsidRPr="006D4450">
        <w:rPr>
          <w:bCs/>
        </w:rPr>
        <w:t xml:space="preserve">Кривая Каплана-Мейера для оценки выживаемости без прогрессирования в исследовании SELECT </w:t>
      </w:r>
      <w:r w:rsidR="00D5668B" w:rsidRPr="006D4450">
        <w:rPr>
          <w:bCs/>
        </w:rPr>
        <w:fldChar w:fldCharType="begin"/>
      </w:r>
      <w:r w:rsidR="00D5668B" w:rsidRPr="006D4450">
        <w:rPr>
          <w:bCs/>
        </w:rPr>
        <w:instrText xml:space="preserve"> ADDIN ZOTERO_ITEM CSL_CITATION {"citationID":"4pfPlwww","properties":{"formattedCitation":"[22]","plainCitation":"[22]","noteIndex":0},"citationItems":[{"id":2842,"uris":["http://zotero.org/users/5483459/items/BS8P7HWM"],"itemData":{"id":2842,"type":"article-journal","abstract":"BACKGROUND: Lenvatinib, an oral inhibitor of vascular endothelial growth factor receptors 1, 2, and 3, fibroblast growth factor receptors 1 through 4, platelet-derived growth factor receptor α, RET, and KIT, showed clinical activity in a phase 2 study involving patients with differentiated thyroid cancer that was refractory to radioiodine (iodine-131).\nMETHODS: In our phase 3, randomized, double-blind, multicenter study involving patients with progressive thyroid cancer that was refractory to iodine-131, we randomly assigned 261 patients to receive lenvatinib (at a daily dose of 24 mg per day in 28-day cycles) and 131 patients to receive placebo. At the time of disease progression, patients in the placebo group could receive open-label lenvatinib. The primary end point was progression-free survival. Secondary end points included the response rate, overall survival, and safety.\nRESULTS: The median progression-free survival was 18.3 months in the lenvatinib group and 3.6 months in the placebo group (hazard ratio for progression or death, 0.21; 99% confidence interval, 0.14 to 0.31; P&lt;0.001). A progression-free survival benefit associated with lenvatinib was observed in all prespecified subgroups. The response rate was 64.8% in the lenvatinib group (4 complete responses and 165 partial responses) and 1.5% in the placebo group (P&lt;0.001). The median overall survival was not reached in either group. Treatment-related adverse effects of any grade, which occurred in more than 40% of patients in the lenvatinib group, were hypertension (in 67.8% of the patients), diarrhea (in 59.4%), fatigue or asthenia (in 59.0%), decreased appetite (in 50.2%), decreased weight (in 46.4%), and nausea (in 41.0%). Discontinuations of the study drug because of adverse effects occurred in 37 patients who received lenvatinib (14.2%) and 3 patients who received placebo (2.3%). In the lenvatinib group, 6 of 20 deaths that occurred during the treatment period were considered to be drug-related.\nCONCLUSIONS: Lenvatinib, as compared with placebo, was associated with significant improvements in progression-free survival and the response rate among patients with iodine-131-refractory thyroid cancer. Patients who received lenvatinib had more adverse effects. (Funded by Eisai; SELECT ClinicalTrials.gov number, NCT01321554.).","container-title":"The New England Journal of Medicine","DOI":"10.1056/NEJMoa1406470","ISSN":"1533-4406","issue":"7","journalAbbreviation":"N Engl J Med","language":"eng","note":"PMID: 25671254","page":"621-630","source":"PubMed","title":"Lenvatinib versus placebo in radioiodine-refractory thyroid cancer","volume":"372","author":[{"family":"Schlumberger","given":"Martin"},{"family":"Tahara","given":"Makoto"},{"family":"Wirth","given":"Lori J."},{"family":"Robinson","given":"Bruce"},{"family":"Brose","given":"Marcia S."},{"family":"Elisei","given":"Rossella"},{"family":"Habra","given":"Mouhammed Amir"},{"family":"Newbold","given":"Kate"},{"family":"Shah","given":"Manisha H."},{"family":"Hoff","given":"Ana O."},{"family":"Gianoukakis","given":"Andrew G."},{"family":"Kiyota","given":"Naomi"},{"family":"Taylor","given":"Matthew H."},{"family":"Kim","given":"Sung-Bae"},{"family":"Krzyzanowska","given":"Monika K."},{"family":"Dutcus","given":"Corina E."},{"family":"Heras","given":"Begoña","non-dropping-particle":"de las"},{"family":"Zhu","given":"Junming"},{"family":"Sherman","given":"Steven I."}],"issued":{"date-parts":[["2015",2,12]]}}}],"schema":"https://github.com/citation-style-language/schema/raw/master/csl-citation.json"} </w:instrText>
      </w:r>
      <w:r w:rsidR="00D5668B" w:rsidRPr="006D4450">
        <w:rPr>
          <w:bCs/>
        </w:rPr>
        <w:fldChar w:fldCharType="separate"/>
      </w:r>
      <w:r w:rsidR="00D5668B" w:rsidRPr="006D4450">
        <w:t>[22]</w:t>
      </w:r>
      <w:r w:rsidR="00D5668B" w:rsidRPr="006D4450">
        <w:rPr>
          <w:bCs/>
        </w:rPr>
        <w:fldChar w:fldCharType="end"/>
      </w:r>
      <w:r>
        <w:rPr>
          <w:bCs/>
        </w:rPr>
        <w:t>.</w:t>
      </w:r>
    </w:p>
    <w:p w14:paraId="165BE556" w14:textId="77777777" w:rsidR="00200EBA" w:rsidRPr="00577284" w:rsidRDefault="00200EBA" w:rsidP="00200EBA">
      <w:pPr>
        <w:ind w:firstLine="709"/>
        <w:rPr>
          <w:sz w:val="22"/>
          <w:szCs w:val="22"/>
        </w:rPr>
      </w:pPr>
    </w:p>
    <w:p w14:paraId="038A9184" w14:textId="1563F847" w:rsidR="00200EBA" w:rsidRDefault="00200EBA" w:rsidP="006D4450">
      <w:r>
        <w:rPr>
          <w:noProof/>
          <w:lang w:eastAsia="ru-RU"/>
        </w:rPr>
        <w:drawing>
          <wp:inline distT="0" distB="0" distL="0" distR="0" wp14:anchorId="1AE0CF50" wp14:editId="3D7DE796">
            <wp:extent cx="5800725" cy="320040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00725" cy="3200400"/>
                    </a:xfrm>
                    <a:prstGeom prst="rect">
                      <a:avLst/>
                    </a:prstGeom>
                    <a:noFill/>
                    <a:ln>
                      <a:noFill/>
                    </a:ln>
                  </pic:spPr>
                </pic:pic>
              </a:graphicData>
            </a:graphic>
          </wp:inline>
        </w:drawing>
      </w:r>
    </w:p>
    <w:p w14:paraId="4091B0A8" w14:textId="77777777" w:rsidR="006D4450" w:rsidRPr="006D4450" w:rsidRDefault="006D4450" w:rsidP="006D4450">
      <w:pPr>
        <w:pStyle w:val="afff7"/>
        <w:spacing w:before="0" w:after="0"/>
        <w:rPr>
          <w:b/>
        </w:rPr>
      </w:pPr>
      <w:r w:rsidRPr="006D4450">
        <w:rPr>
          <w:b/>
        </w:rPr>
        <w:t>Примечание:</w:t>
      </w:r>
    </w:p>
    <w:p w14:paraId="0C66913D" w14:textId="0E67D637" w:rsidR="00200EBA" w:rsidRPr="008A2A30" w:rsidRDefault="00200EBA" w:rsidP="006D4450">
      <w:pPr>
        <w:pStyle w:val="afff7"/>
        <w:spacing w:before="0" w:after="0"/>
      </w:pPr>
      <w:r>
        <w:t>М</w:t>
      </w:r>
      <w:r w:rsidRPr="00C53A18">
        <w:t xml:space="preserve">едиана выживаемости без прогрессирования составила 18,3 мес в группе ленватиниба и 3,6 мес в группе плацебо (отношение рисков прогрессирования или смерти 0,21; 99% </w:t>
      </w:r>
      <w:r w:rsidR="00171D8A">
        <w:t>ДИ</w:t>
      </w:r>
      <w:r w:rsidRPr="00C53A18">
        <w:t xml:space="preserve"> 0,14–0,31; P&lt;0,001).</w:t>
      </w:r>
    </w:p>
    <w:p w14:paraId="55DE9186" w14:textId="2BE67837" w:rsidR="00200EBA" w:rsidRDefault="00200EBA" w:rsidP="006D4450">
      <w:pPr>
        <w:pStyle w:val="afff7"/>
        <w:spacing w:before="0" w:after="0"/>
      </w:pPr>
      <w:r>
        <w:rPr>
          <w:lang w:val="en-US"/>
        </w:rPr>
        <w:t>CI</w:t>
      </w:r>
      <w:r w:rsidRPr="00A560DE">
        <w:t>–</w:t>
      </w:r>
      <w:r w:rsidR="00171D8A">
        <w:t>доверитк</w:t>
      </w:r>
      <w:r>
        <w:t>льный интервал</w:t>
      </w:r>
    </w:p>
    <w:p w14:paraId="56819CA4" w14:textId="77777777" w:rsidR="00200EBA" w:rsidRDefault="00200EBA" w:rsidP="006D4450">
      <w:pPr>
        <w:pStyle w:val="afff7"/>
        <w:spacing w:before="0" w:after="0"/>
      </w:pPr>
      <w:r w:rsidRPr="00493813">
        <w:rPr>
          <w:lang w:val="en-US"/>
        </w:rPr>
        <w:t>not</w:t>
      </w:r>
      <w:r w:rsidRPr="00A560DE">
        <w:t xml:space="preserve"> </w:t>
      </w:r>
      <w:r w:rsidRPr="00493813">
        <w:rPr>
          <w:lang w:val="en-US"/>
        </w:rPr>
        <w:t>estimable</w:t>
      </w:r>
      <w:r w:rsidRPr="00A560DE">
        <w:t xml:space="preserve"> – </w:t>
      </w:r>
      <w:r>
        <w:t>нет оценки</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791"/>
      </w:tblGrid>
      <w:tr w:rsidR="00200EBA" w14:paraId="644CE03D" w14:textId="77777777" w:rsidTr="00A85019">
        <w:tc>
          <w:tcPr>
            <w:tcW w:w="1555" w:type="dxa"/>
          </w:tcPr>
          <w:p w14:paraId="45632D0C" w14:textId="77777777" w:rsidR="00200EBA" w:rsidRDefault="001C5B2C" w:rsidP="006D4450">
            <w:pPr>
              <w:pStyle w:val="afff7"/>
              <w:spacing w:before="0" w:after="0"/>
            </w:pPr>
            <w:r>
              <w:rPr>
                <w:noProof/>
              </w:rPr>
              <w:object w:dxaOrig="630" w:dyaOrig="225" w14:anchorId="385082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55pt;height:13.6pt;mso-width-percent:0;mso-height-percent:0;mso-width-percent:0;mso-height-percent:0" o:ole="">
                  <v:imagedata r:id="rId20" o:title=""/>
                </v:shape>
                <o:OLEObject Type="Embed" ProgID="PBrush" ShapeID="_x0000_i1025" DrawAspect="Content" ObjectID="_1736672555" r:id="rId21"/>
              </w:object>
            </w:r>
          </w:p>
        </w:tc>
        <w:tc>
          <w:tcPr>
            <w:tcW w:w="7791" w:type="dxa"/>
          </w:tcPr>
          <w:p w14:paraId="08C40DAA" w14:textId="77777777" w:rsidR="00200EBA" w:rsidRDefault="00200EBA" w:rsidP="006D4450">
            <w:pPr>
              <w:pStyle w:val="afff7"/>
              <w:spacing w:before="0" w:after="0"/>
            </w:pPr>
            <w:r>
              <w:t>лннватиниб</w:t>
            </w:r>
          </w:p>
        </w:tc>
      </w:tr>
      <w:tr w:rsidR="00200EBA" w14:paraId="6B278AA0" w14:textId="77777777" w:rsidTr="00A85019">
        <w:tc>
          <w:tcPr>
            <w:tcW w:w="1555" w:type="dxa"/>
          </w:tcPr>
          <w:p w14:paraId="744367D0" w14:textId="77777777" w:rsidR="00200EBA" w:rsidRDefault="001C5B2C" w:rsidP="006D4450">
            <w:pPr>
              <w:pStyle w:val="afff7"/>
              <w:spacing w:before="0" w:after="0"/>
            </w:pPr>
            <w:r>
              <w:rPr>
                <w:noProof/>
              </w:rPr>
              <w:object w:dxaOrig="555" w:dyaOrig="195" w14:anchorId="0997E1BD">
                <v:shape id="_x0000_i1026" type="#_x0000_t75" alt="" style="width:28.55pt;height:6.8pt;mso-width-percent:0;mso-height-percent:0;mso-width-percent:0;mso-height-percent:0" o:ole="">
                  <v:imagedata r:id="rId22" o:title=""/>
                </v:shape>
                <o:OLEObject Type="Embed" ProgID="PBrush" ShapeID="_x0000_i1026" DrawAspect="Content" ObjectID="_1736672556" r:id="rId23"/>
              </w:object>
            </w:r>
          </w:p>
        </w:tc>
        <w:tc>
          <w:tcPr>
            <w:tcW w:w="7791" w:type="dxa"/>
          </w:tcPr>
          <w:p w14:paraId="58F286BB" w14:textId="77777777" w:rsidR="00200EBA" w:rsidRDefault="00200EBA" w:rsidP="006D4450">
            <w:pPr>
              <w:pStyle w:val="afff7"/>
              <w:spacing w:before="0" w:after="0"/>
            </w:pPr>
            <w:r>
              <w:t>плацебо</w:t>
            </w:r>
          </w:p>
        </w:tc>
      </w:tr>
    </w:tbl>
    <w:p w14:paraId="66FDFC08" w14:textId="77777777" w:rsidR="00200EBA" w:rsidRPr="00915CC3" w:rsidRDefault="00200EBA" w:rsidP="006D4450">
      <w:pPr>
        <w:pStyle w:val="afff7"/>
        <w:spacing w:before="0" w:after="0"/>
      </w:pPr>
    </w:p>
    <w:p w14:paraId="38BAABED" w14:textId="77777777" w:rsidR="00200EBA" w:rsidRPr="00A5259E" w:rsidRDefault="00200EBA" w:rsidP="00200EBA">
      <w:pPr>
        <w:ind w:firstLine="709"/>
      </w:pPr>
    </w:p>
    <w:p w14:paraId="1B0661DA" w14:textId="6AAE0F22" w:rsidR="00200EBA" w:rsidRDefault="00200EBA" w:rsidP="006D4450">
      <w:pPr>
        <w:ind w:firstLine="709"/>
      </w:pPr>
      <w:r>
        <w:t xml:space="preserve">Статистически значимой разницы в </w:t>
      </w:r>
      <w:r w:rsidR="005D6EC8">
        <w:t>ОВ</w:t>
      </w:r>
      <w:r>
        <w:t xml:space="preserve"> между группами лечения на момент первично</w:t>
      </w:r>
      <w:r w:rsidR="001F3E81">
        <w:t>го</w:t>
      </w:r>
      <w:r>
        <w:t xml:space="preserve"> анализ</w:t>
      </w:r>
      <w:r w:rsidR="001F3E81">
        <w:t>а</w:t>
      </w:r>
      <w:r>
        <w:t xml:space="preserve"> эффективности не было (</w:t>
      </w:r>
      <w:r w:rsidR="005D3655">
        <w:t xml:space="preserve">отошение рисков </w:t>
      </w:r>
      <w:r w:rsidR="00C20C5C">
        <w:t>(</w:t>
      </w:r>
      <w:r w:rsidR="005D3655">
        <w:rPr>
          <w:lang w:val="en-US"/>
        </w:rPr>
        <w:t>HR</w:t>
      </w:r>
      <w:r w:rsidR="00C20C5C">
        <w:t>)</w:t>
      </w:r>
      <w:r>
        <w:t>=0,73; 95% ДИ: 0,50, 1,07, р = 0,1032). Медиана ОВ не была достигнут</w:t>
      </w:r>
      <w:r w:rsidR="007C7530">
        <w:t>а</w:t>
      </w:r>
      <w:r>
        <w:t xml:space="preserve"> ни в группе ленватиниба, ни в группе плацебо </w:t>
      </w:r>
      <w:r>
        <w:fldChar w:fldCharType="begin"/>
      </w:r>
      <w:r>
        <w:instrText xml:space="preserve"> ADDIN ZOTERO_ITEM CSL_CITATION {"citationID":"dBCQmTfF","properties":{"formattedCitation":"[21,22]","plainCitation":"[21,22]","noteIndex":0},"citationItems":[{"id":2845,"uris":["http://zotero.org/users/5483459/items/C3FRYEZ3"],"itemData":{"id":2845,"type":"article-journal","abstract":"CONTEXT: Lenvatinib improved the progression-free survival (PFS) and overall response rate of patients with radioiodine-refractory differentiated thyroid cancer vs placebo in the Phase 3 Study of (E7080) Lenvatinib in Differentiated Cancer of the Thyroid (SELECT).\nOBJECTIVE: The objective of the study was to characterize tumor size changes with lenvatinib treatment.\nDESIGN: SELECT was a phase 3, randomized, double-blind, multicenter study.\nSETTING: In this clinical trial, tumor assessments of lenvatinib (n = 261) and placebo-treated (n = 131) patients were performed by independent radiological review per Response Evaluation Criteria in Solid Tumors version, 1.1 at 8-week intervals.\nPATIENTS: Patients with complete or partial response were defined as responders to lenvatinib (n = 169). Of the 92 nonresponders, 76 had at least one postbaseline tumor assessment and were included in this analysis.\nINTERVENTIONS: Lenvatinib (24 mg once daily) or placebo in 28-day cycles until unacceptable toxicity, disease progression, or death.\nMAIN OUTCOME MEASURES: This was an exploratory analysis of key end points from SELECT, including PFS, overall response rate, and tumor reduction.\nRESULTS: The median maximum percentage change in tumor size was -42.9% for patients receiving lenvatinib (responders, -51.9%; nonresponders, -20.2%). Tumor size reduction was most pronounced at first assessment (median, -24.7% at 8 wk after randomization); thereafter, the rate of change was slower but continuous (-1.3% per mo). In a multivariate model, percentage change in tumor size at the first assessment was a marginally significant positive predictor for PFS (P = .06).\nCONCLUSIONS: The change in tumor size conferred by lenvatinib was characterized by two phases: an initial, rapid decline, followed by slower, continuous shrinkage.","container-title":"The Journal of Clinical Endocrinology and Metabolism","DOI":"10.1210/jc.2015-3989","ISSN":"1945-7197","issue":"11","journalAbbreviation":"J Clin Endocrinol Metab","language":"eng","note":"PMID: 27548104\nPMCID: PMC5095235","page":"4103-4109","source":"PubMed","title":"Characterization of Tumor Size Changes Over Time From the Phase 3 Study of Lenvatinib in Thyroid Cancer","volume":"101","author":[{"family":"Robinson","given":"Bruce"},{"family":"Schlumberger","given":"Martin"},{"family":"Wirth","given":"Lori J."},{"family":"Dutcus","given":"Corina E."},{"family":"Song","given":"James"},{"family":"Taylor","given":"Matthew H."},{"family":"Kim","given":"Sung-Bae"},{"family":"Krzyzanowska","given":"Monika K."},{"family":"Capdevila","given":"Jaume"},{"family":"Sherman","given":"Steven I."},{"family":"Tahara","given":"Makoto"}],"issued":{"date-parts":[["2016",11]]}},"label":"page"},{"id":2842,"uris":["http://zotero.org/users/5483459/items/BS8P7HWM"],"itemData":{"id":2842,"type":"article-journal","abstract":"BACKGROUND: Lenvatinib, an oral inhibitor of vascular endothelial growth factor receptors 1, 2, and 3, fibroblast growth factor receptors 1 through 4, platelet-derived growth factor receptor α, RET, and KIT, showed clinical activity in a phase 2 study involving patients with differentiated thyroid cancer that was refractory to radioiodine (iodine-131).\nMETHODS: In our phase 3, randomized, double-blind, multicenter study involving patients with progressive thyroid cancer that was refractory to iodine-131, we randomly assigned 261 patients to receive lenvatinib (at a daily dose of 24 mg per day in 28-day cycles) and 131 patients to receive placebo. At the time of disease progression, patients in the placebo group could receive open-label lenvatinib. The primary end point was progression-free survival. Secondary end points included the response rate, overall survival, and safety.\nRESULTS: The median progression-free survival was 18.3 months in the lenvatinib group and 3.6 months in the placebo group (hazard ratio for progression or death, 0.21; 99% confidence interval, 0.14 to 0.31; P&lt;0.001). A progression-free survival benefit associated with lenvatinib was observed in all prespecified subgroups. The response rate was 64.8% in the lenvatinib group (4 complete responses and 165 partial responses) and 1.5% in the placebo group (P&lt;0.001). The median overall survival was not reached in either group. Treatment-related adverse effects of any grade, which occurred in more than 40% of patients in the lenvatinib group, were hypertension (in 67.8% of the patients), diarrhea (in 59.4%), fatigue or asthenia (in 59.0%), decreased appetite (in 50.2%), decreased weight (in 46.4%), and nausea (in 41.0%). Discontinuations of the study drug because of adverse effects occurred in 37 patients who received lenvatinib (14.2%) and 3 patients who received placebo (2.3%). In the lenvatinib group, 6 of 20 deaths that occurred during the treatment period were considered to be drug-related.\nCONCLUSIONS: Lenvatinib, as compared with placebo, was associated with significant improvements in progression-free survival and the response rate among patients with iodine-131-refractory thyroid cancer. Patients who received lenvatinib had more adverse effects. (Funded by Eisai; SELECT ClinicalTrials.gov number, NCT01321554.).","container-title":"The New England Journal of Medicine","DOI":"10.1056/NEJMoa1406470","ISSN":"1533-4406","issue":"7","journalAbbreviation":"N Engl J Med","language":"eng","note":"PMID: 25671254","page":"621-630","source":"PubMed","title":"Lenvatinib versus placebo in radioiodine-refractory thyroid cancer","volume":"372","author":[{"family":"Schlumberger","given":"Martin"},{"family":"Tahara","given":"Makoto"},{"family":"Wirth","given":"Lori J."},{"family":"Robinson","given":"Bruce"},{"family":"Brose","given":"Marcia S."},{"family":"Elisei","given":"Rossella"},{"family":"Habra","given":"Mouhammed Amir"},{"family":"Newbold","given":"Kate"},{"family":"Shah","given":"Manisha H."},{"family":"Hoff","given":"Ana O."},{"family":"Gianoukakis","given":"Andrew G."},{"family":"Kiyota","given":"Naomi"},{"family":"Taylor","given":"Matthew H."},{"family":"Kim","given":"Sung-Bae"},{"family":"Krzyzanowska","given":"Monika K."},{"family":"Dutcus","given":"Corina E."},{"family":"Heras","given":"Begoña","non-dropping-particle":"de las"},{"family":"Zhu","given":"Junming"},{"family":"Sherman","given":"Steven I."}],"issued":{"date-parts":[["2015",2,12]]}},"label":"page"}],"schema":"https://github.com/citation-style-language/schema/raw/master/csl-citation.json"} </w:instrText>
      </w:r>
      <w:r>
        <w:fldChar w:fldCharType="separate"/>
      </w:r>
      <w:r w:rsidRPr="00852090">
        <w:t>[21,22]</w:t>
      </w:r>
      <w:r>
        <w:fldChar w:fldCharType="end"/>
      </w:r>
      <w:r w:rsidR="006D4450">
        <w:t>.</w:t>
      </w:r>
    </w:p>
    <w:p w14:paraId="5EE4A350" w14:textId="3A35B60C" w:rsidR="00200EBA" w:rsidRPr="00F601F5" w:rsidRDefault="00585D6B" w:rsidP="00C22830">
      <w:pPr>
        <w:pStyle w:val="4"/>
        <w:rPr>
          <w:rFonts w:ascii="Times New Roman" w:hAnsi="Times New Roman"/>
          <w:sz w:val="24"/>
          <w:szCs w:val="24"/>
        </w:rPr>
      </w:pPr>
      <w:bookmarkStart w:id="219" w:name="_Toc126059759"/>
      <w:r w:rsidRPr="00F601F5">
        <w:rPr>
          <w:rFonts w:ascii="Times New Roman" w:hAnsi="Times New Roman"/>
          <w:sz w:val="24"/>
          <w:szCs w:val="24"/>
        </w:rPr>
        <w:t>4.3.1.2.</w:t>
      </w:r>
      <w:r w:rsidR="00F601F5" w:rsidRPr="005F12B8">
        <w:rPr>
          <w:rFonts w:ascii="Times New Roman" w:hAnsi="Times New Roman"/>
          <w:sz w:val="24"/>
          <w:szCs w:val="24"/>
        </w:rPr>
        <w:t xml:space="preserve"> </w:t>
      </w:r>
      <w:r w:rsidR="00200EBA" w:rsidRPr="00F601F5">
        <w:rPr>
          <w:rFonts w:ascii="Times New Roman" w:hAnsi="Times New Roman"/>
          <w:sz w:val="24"/>
          <w:szCs w:val="24"/>
        </w:rPr>
        <w:t>Гепатоцеллюлярный рак</w:t>
      </w:r>
      <w:bookmarkEnd w:id="219"/>
    </w:p>
    <w:p w14:paraId="67CDA724" w14:textId="77777777" w:rsidR="006D4450" w:rsidRDefault="006D4450" w:rsidP="00200EBA">
      <w:pPr>
        <w:ind w:firstLine="709"/>
      </w:pPr>
      <w:bookmarkStart w:id="220" w:name="_Hlk118211607"/>
    </w:p>
    <w:p w14:paraId="045A19F8" w14:textId="695B1F53" w:rsidR="00200EBA" w:rsidRDefault="00200EBA" w:rsidP="00200EBA">
      <w:pPr>
        <w:ind w:firstLine="709"/>
      </w:pPr>
      <w:r w:rsidRPr="00AA676B">
        <w:t xml:space="preserve">Исследование </w:t>
      </w:r>
      <w:r>
        <w:t>REFLECT</w:t>
      </w:r>
      <w:r w:rsidR="00C20C5C">
        <w:t xml:space="preserve"> </w:t>
      </w:r>
      <w:r w:rsidR="00C20C5C" w:rsidRPr="00C20C5C">
        <w:t>‒</w:t>
      </w:r>
      <w:r w:rsidRPr="00AA676B">
        <w:t xml:space="preserve"> </w:t>
      </w:r>
      <w:r>
        <w:t xml:space="preserve">регистрационное исследование </w:t>
      </w:r>
      <w:r w:rsidR="009F7EED">
        <w:rPr>
          <w:lang w:val="en-US"/>
        </w:rPr>
        <w:t>III</w:t>
      </w:r>
      <w:r>
        <w:t xml:space="preserve"> фазы, международное многоцентровое открытое рандомизированное исследование у пациентов с нерезектабельной ГЦК.</w:t>
      </w:r>
    </w:p>
    <w:p w14:paraId="0FA2F3C6" w14:textId="1ED5244A" w:rsidR="00200EBA" w:rsidRDefault="00200EBA" w:rsidP="00200EBA">
      <w:pPr>
        <w:ind w:firstLine="709"/>
      </w:pPr>
      <w:r>
        <w:t>В общей сложности 954 пациента были рандомизированы в соотношении 1:1 для получения либо ленватиниба (12 мг [исходная масса тела ≥60 кг] или 8 мг [исходная масса тела &lt;60 кг]) перорально один раз в день или сорафениб 400 мг перорально два раза в день. Пациентов включали в исследование, если они имели статус функции печени класса А по Чайлд</w:t>
      </w:r>
      <w:r w:rsidR="007C7530" w:rsidRPr="007C7530">
        <w:t>‒</w:t>
      </w:r>
      <w:r>
        <w:t xml:space="preserve">Пью и баллы по ECOG 0 или 1. Пациенты не включались в исследование, если у них ранее проводилась системная противораковая терапия по поводу прогрессирующего/нерезектабельного ГЦК или какая-либо предшествующая анти-VEGF терапия. </w:t>
      </w:r>
    </w:p>
    <w:p w14:paraId="796E9AA3" w14:textId="6BB032AA" w:rsidR="00200EBA" w:rsidRPr="00577284" w:rsidRDefault="00200EBA" w:rsidP="00200EBA">
      <w:pPr>
        <w:ind w:firstLine="709"/>
      </w:pPr>
      <w:bookmarkStart w:id="221" w:name="_Hlk118211583"/>
      <w:bookmarkEnd w:id="220"/>
      <w:r>
        <w:lastRenderedPageBreak/>
        <w:t xml:space="preserve">Первичной конечной точкой эффективности </w:t>
      </w:r>
      <w:r w:rsidR="00C5633A">
        <w:t xml:space="preserve">была </w:t>
      </w:r>
      <w:r w:rsidR="004F5D8D">
        <w:t>ОВ</w:t>
      </w:r>
      <w:r>
        <w:t xml:space="preserve">. Было выяснено, что ленватиниб не уступал по эффективности сорафенибу с </w:t>
      </w:r>
      <w:r>
        <w:rPr>
          <w:lang w:val="en-US"/>
        </w:rPr>
        <w:t>HR</w:t>
      </w:r>
      <w:r>
        <w:t xml:space="preserve"> = 0,92 [95% ДИ (0,79, 1,06)] и медианой </w:t>
      </w:r>
      <w:r w:rsidR="005D3655">
        <w:t>ОВ</w:t>
      </w:r>
      <w:r w:rsidR="005D3655" w:rsidDel="005D3655">
        <w:t xml:space="preserve"> </w:t>
      </w:r>
      <w:r>
        <w:t xml:space="preserve">13,6 месяцев против 12,3 месяцев </w:t>
      </w:r>
      <w:r>
        <w:fldChar w:fldCharType="begin"/>
      </w:r>
      <w:r>
        <w:instrText xml:space="preserve"> ADDIN ZOTERO_ITEM CSL_CITATION {"citationID":"DcN704hm","properties":{"formattedCitation":"[2,23\\uc0\\u8211{}25]","plainCitation":"[2,23–25]","noteIndex":0},"citationItems":[{"id":2745,"uris":["http://zotero.org/users/5483459/items/95XEZDWJ"],"itemData":{"id":2745,"type":"document","title":"European  Medicines Agency. SUMMARY OF PRODUCT CHARACTERISTICS. LENVIMA 4 mg, 10 mg hard capsules.26.11.2021"},"label":"page"},{"id":2854,"uris":["http://zotero.org/users/5483459/items/CWATTWWG"],"itemData":{"id":2854,"type":"article-journal","abstract":"BACKGROUND: A phase 3, multinational, randomized, non-inferiority trial (REFLECT) compared the efficacy and safety of lenvatinib (LEN) and sorafenib (SOR) in patients with unresectable hepatocellular carcinoma (uHCC). LEN had an effect on overall survival (OS) compared to SOR, statistically confirmed by non-inferiority [OS: median = 13.6 months vs. 12.3 months; hazard ratio (HR) 0.92, 95% confidence interval (CI) 0.79-1.06], and demonstrated statistically significant improvements in progression-free survival (PFS) and the objective response rate (ORR) in the overall population. The results of a subset analysis that evaluated the efficacy and safety of LEN and SOR in the Japanese population are reported.\nMETHODS: The intent-to-treat population enrolled in Japan was analyzed.\nRESULTS: Of 954 patients in the overall population, 168 Japanese patients were assigned to the LEN arm (N = 81) or the SOR arm (N = 87). Median OS was 17.6 months for LEN vs. 17.8 months for SOR (HR 0.90; 95% CI 0.62-1.29). LEN showed statistically significant improvements over SOR in PFS (7.2 months vs. 4.6 months) and ORR (29.6% vs. 6.9%). The relative dose intensity of LEN and SOR in the Japanese population was lower than in the overall population. Frequently observed, related adverse events included palmar-plantar erythrodysaesthesia syndrome (PPES), hypertension, decreased appetite, and proteinuria in the LEN arm, and PPES, hypertension, diarrhea, and alopecia in the SOR arm.\nCONCLUSIONS: The efficacy and safety of LEN in the Japanese population were similar to those in the overall population of REFLECT. With manageable adverse events, LEN is a new treatment option for Japanese patients with uHCC.\nTRIAL REGISTRATION ID: ClinicalTrials.gov. No. NCT01761266.","container-title":"Journal of Gastroenterology","DOI":"10.1007/s00535-019-01642-1","ISSN":"1435-5922","issue":"1","journalAbbreviation":"J Gastroenterol","language":"eng","note":"PMID: 31720835\nPMCID: PMC6942573","page":"113-122","source":"PubMed","title":"REFLECT-a phase 3 trial comparing efficacy and safety of lenvatinib to sorafenib for the treatment of unresectable hepatocellular carcinoma: an analysis of Japanese subset","title-short":"REFLECT-a phase 3 trial comparing efficacy and safety of lenvatinib to sorafenib for the treatment of unresectable hepatocellular carcinoma","volume":"55","author":[{"family":"Yamashita","given":"Tatsuya"},{"family":"Kudo","given":"Masatoshi"},{"family":"Ikeda","given":"Kenji"},{"family":"Izumi","given":"Namiki"},{"family":"Tateishi","given":"Ryosuke"},{"family":"Ikeda","given":"Masafumi"},{"family":"Aikata","given":"Hiroshi"},{"family":"Kawaguchi","given":"Yasunori"},{"family":"Wada","given":"Yoshiyuki"},{"family":"Numata","given":"Kazushi"},{"family":"Inaba","given":"Yoshitaka"},{"family":"Kuromatsu","given":"Ryoko"},{"family":"Kobayashi","given":"Masahiro"},{"family":"Okusaka","given":"Takuji"},{"family":"Tamai","given":"Toshiyuki"},{"family":"Kitamura","given":"Chifumi"},{"family":"Saito","given":"Kenichi"},{"family":"Haruna","given":"Katsuya"},{"family":"Okita","given":"Kiwamu"},{"family":"Kumada","given":"Hiromitsu"}],"issued":{"date-parts":[["2020",1]]}},"label":"page"},{"id":2848,"uris":["http://zotero.org/users/5483459/items/UTA5FNBV"],"itemData":{"id":2848,"type":"article-journal","abstract":"BACKGROUND: In a phase 2 trial, lenvatinib, an inhibitor of VEGF receptors 1-3, FGF receptors 1-4, PDGF receptor α, RET, and KIT, showed activity in hepatocellular carcinoma. We aimed to compare overall survival in patients treated with lenvatinib versus sorafenib as a first-line treatment for unresectable hepatocellular carcinoma.\nMETHODS: This was an open-label, phase 3, multicentre, non-inferiority trial that recruited patients with unresectable hepatocellular carcinoma, who had not received treatment for advanced disease, at 154 sites in 20 countries throughout the Asia-Pacific, European, and North American regions. Patients were randomly assigned (1:1) via an interactive voice-web response system-with region; macroscopic portal vein invasion, extrahepatic spread, or both; Eastern Cooperative Oncology Group performance status; and bodyweight as stratification factors-to receive oral lenvatinib (12 mg/day for bodyweight ≥60 kg or 8 mg/day for bodyweight &lt;60 kg) or sorafenib 400 mg twice-daily in 28-day cycles. The primary endpoint was overall survival, measured from the date of randomisation until the date of death from any cause. The efficacy analysis followed the intention-to-treat principle, and only patients who received treatment were included in the safety analysis. The non-inferiority margin was set at 1·08. The trial is registered with ClinicalTrials.gov, number NCT01761266.\nFINDINGS: Between March 1, 2013 and July 30, 2015, 1492 patients were recruited. 954 eligible patients were randomly assigned to lenvatinib (n=478) or sorafenib (n=476). Median survival time for lenvatinib of 13·6 months (95% CI 12·1-14·9) was non-inferior to sorafenib (12·3 months, 10·4-13·9; hazard ratio 0·92, 95% CI 0·79-1·06), meeting criteria for non-inferiority. The most common any-grade adverse events were hypertension (201 [42%]), diarrhoea (184 [39%]), decreased appetite (162 [34%]), and decreased weight (147 [31%]) for lenvatinib, and palmar-plantar erythrodysaesthesia (249 [52%]), diarrhoea (220 [46%]), hypertension (144 [30%]), and decreased appetite (127 [27%]) for sorafenib.\nINTERPRETATION: Lenvatinib was non-inferior to sorafenib in overall survival in untreated advanced hepatocellular carcinoma. The safety and tolerability profiles of lenvatinib were consistent with those previously observed.\nFUNDING: Eisai Inc.","container-title":"Lancet (London, England)","DOI":"10.1016/S0140-6736(18)30207-1","ISSN":"1474-547X","issue":"10126","journalAbbreviation":"Lancet","language":"eng","note":"PMID: 29433850","page":"1163-1173","source":"PubMed","title":"Lenvatinib versus sorafenib in first-line treatment of patients with unresectable hepatocellular carcinoma: a randomised phase 3 non-inferiority trial","title-short":"Lenvatinib versus sorafenib in first-line treatment of patients with unresectable hepatocellular carcinoma","volume":"391","author":[{"family":"Kudo","given":"Masatoshi"},{"family":"Finn","given":"Richard S."},{"family":"Qin","given":"Shukui"},{"family":"Han","given":"Kwang-Hyub"},{"family":"Ikeda","given":"Kenji"},{"family":"Piscaglia","given":"Fabio"},{"family":"Baron","given":"Ari"},{"family":"Park","given":"Joong-Won"},{"family":"Han","given":"Guohong"},{"family":"Jassem","given":"Jacek"},{"family":"Blanc","given":"Jean Frederic"},{"family":"Vogel","given":"Arndt"},{"family":"Komov","given":"Dmitry"},{"family":"Evans","given":"T. R. Jeffry"},{"family":"Lopez","given":"Carlos"},{"family":"Dutcus","given":"Corina"},{"family":"Guo","given":"Matthew"},{"family":"Saito","given":"Kenichi"},{"family":"Kraljevic","given":"Silvija"},{"family":"Tamai","given":"Toshiyuki"},{"family":"Ren","given":"Min"},{"family":"Cheng","given":"Ann-Lii"}],"issued":{"date-parts":[["2018",3,24]]}},"label":"page"},{"id":2851,"uris":["http://zotero.org/users/5483459/items/NGX4GXTK"],"itemData":{"id":2851,"type":"article-journal","abstract":"BACKGROUND: Proteinuria monitoring is required in patients receiving lenvatinib, however, current methodology involves burdensome overnight urine collection.\nMETHODS: To determine whether the simpler urine protein:creatinine ratio (UPCR) calculated from spot urine samples could be accurately used for proteinuria monitoring in patients receiving lenvatinib, we evaluated the correlation between UPCR and 24-hour urine protein results from the phase 3 REFLECT study. Paired data (323 tests, 154 patients) were analysed.\nRESULTS: Regression analysis showed a statistically significant correlation between UPCR and 24-hour urine protein (R2: 0.75; P &lt; 2 × 10-16). A UPCR cut-off value of 2.4 had 96.9% sensitivity, 82.5% specificity for delineating between grade 2 and 3 proteinuria. Using this UPCR cut-off value to determine the need for further testing could reduce the need for 24-hour urine collection in ~74% of patients.\nCONCLUSION: Incorporation of UPCR into the current algorithm for proteinuria management can enable optimisation of lenvatinib treatment, while minimising patient inconvenience.\nCLINICAL TRIAL REGISTRATION: NCT01761266.","container-title":"British Journal of Cancer","DOI":"10.1038/s41416-019-0506-6","ISSN":"1532-1827","issue":"3","journalAbbreviation":"Br J Cancer","language":"eng","note":"PMID: 31249394\nPMCID: PMC6738107","page":"218-221","source":"PubMed","title":"Urine protein:creatinine ratio vs 24-hour urine protein for proteinuria management: analysis from the phase 3 REFLECT study of lenvatinib vs sorafenib in hepatocellular carcinoma","title-short":"Urine protein","volume":"121","author":[{"family":"Evans","given":"Thomas R. Jeffry"},{"family":"Kudo","given":"Masatoshi"},{"family":"Finn","given":"Richard S."},{"family":"Han","given":"Kwang-Hyub"},{"family":"Cheng","given":"Ann-Lii"},{"family":"Ikeda","given":"Masafumi"},{"family":"Kraljevic","given":"Silvija"},{"family":"Ren","given":"Min"},{"family":"Dutcus","given":"Corina E."},{"family":"Piscaglia","given":"Fabio"},{"family":"Sung","given":"Max W."}],"issued":{"date-parts":[["2019",7]]}},"label":"page"}],"schema":"https://github.com/citation-style-language/schema/raw/master/csl-citation.json"} </w:instrText>
      </w:r>
      <w:r>
        <w:fldChar w:fldCharType="separate"/>
      </w:r>
      <w:r w:rsidRPr="00852090">
        <w:t>[2,23–25]</w:t>
      </w:r>
      <w:r>
        <w:fldChar w:fldCharType="end"/>
      </w:r>
      <w:r>
        <w:t xml:space="preserve">. </w:t>
      </w:r>
      <w:bookmarkEnd w:id="221"/>
      <w:r>
        <w:t>Основные результаты исследования представлены в таблице 4-</w:t>
      </w:r>
      <w:r w:rsidR="00046149">
        <w:t>3</w:t>
      </w:r>
      <w:r>
        <w:t>.</w:t>
      </w:r>
    </w:p>
    <w:p w14:paraId="5E8650F4" w14:textId="77777777" w:rsidR="006D4450" w:rsidRDefault="006D4450" w:rsidP="006D4450">
      <w:pPr>
        <w:rPr>
          <w:b/>
          <w:bCs/>
        </w:rPr>
      </w:pPr>
    </w:p>
    <w:p w14:paraId="29456BAB" w14:textId="773DC7CF" w:rsidR="00200EBA" w:rsidRPr="006D4450" w:rsidRDefault="00200EBA" w:rsidP="006D4450">
      <w:pPr>
        <w:rPr>
          <w:bCs/>
        </w:rPr>
      </w:pPr>
      <w:r w:rsidRPr="00DA42A3">
        <w:rPr>
          <w:b/>
          <w:bCs/>
        </w:rPr>
        <w:t>Таблица 4-</w:t>
      </w:r>
      <w:r w:rsidR="00046149">
        <w:rPr>
          <w:b/>
          <w:bCs/>
        </w:rPr>
        <w:t>3</w:t>
      </w:r>
      <w:r w:rsidR="006D4450">
        <w:rPr>
          <w:b/>
          <w:bCs/>
        </w:rPr>
        <w:t>.</w:t>
      </w:r>
      <w:r>
        <w:rPr>
          <w:b/>
          <w:bCs/>
        </w:rPr>
        <w:t xml:space="preserve"> </w:t>
      </w:r>
      <w:r w:rsidRPr="006D4450">
        <w:rPr>
          <w:bCs/>
        </w:rPr>
        <w:t xml:space="preserve">Результаты эффективности исследования REFLECT у больных с </w:t>
      </w:r>
      <w:r w:rsidR="006C7E4D" w:rsidRPr="006D4450">
        <w:rPr>
          <w:bCs/>
        </w:rPr>
        <w:t>ГЦР</w:t>
      </w:r>
      <w:r w:rsidRPr="006D4450">
        <w:rPr>
          <w:bCs/>
        </w:rPr>
        <w:t xml:space="preserve"> печени </w:t>
      </w:r>
      <w:r w:rsidRPr="006D4450">
        <w:rPr>
          <w:bCs/>
        </w:rPr>
        <w:fldChar w:fldCharType="begin"/>
      </w:r>
      <w:r w:rsidRPr="006D4450">
        <w:rPr>
          <w:bCs/>
        </w:rPr>
        <w:instrText xml:space="preserve"> ADDIN ZOTERO_ITEM CSL_CITATION {"citationID":"z4O7uDXl","properties":{"formattedCitation":"[2]","plainCitation":"[2]","noteIndex":0},"citationItems":[{"id":2745,"uris":["http://zotero.org/users/5483459/items/95XEZDWJ"],"itemData":{"id":2745,"type":"document","title":"European  Medicines Agency. SUMMARY OF PRODUCT CHARACTERISTICS. LENVIMA 4 mg, 10 mg hard capsules.26.11.2021"}}],"schema":"https://github.com/citation-style-language/schema/raw/master/csl-citation.json"} </w:instrText>
      </w:r>
      <w:r w:rsidRPr="006D4450">
        <w:rPr>
          <w:bCs/>
        </w:rPr>
        <w:fldChar w:fldCharType="separate"/>
      </w:r>
      <w:r w:rsidRPr="006D4450">
        <w:t>[2]</w:t>
      </w:r>
      <w:r w:rsidRPr="006D4450">
        <w:rPr>
          <w:bCs/>
        </w:rPr>
        <w:fldChar w:fldCharType="end"/>
      </w:r>
      <w:r w:rsidRPr="006D4450">
        <w:rPr>
          <w:bCs/>
        </w:rPr>
        <w:t>.</w:t>
      </w:r>
    </w:p>
    <w:tbl>
      <w:tblPr>
        <w:tblStyle w:val="a8"/>
        <w:tblW w:w="0" w:type="auto"/>
        <w:tblLook w:val="04A0" w:firstRow="1" w:lastRow="0" w:firstColumn="1" w:lastColumn="0" w:noHBand="0" w:noVBand="1"/>
      </w:tblPr>
      <w:tblGrid>
        <w:gridCol w:w="2122"/>
        <w:gridCol w:w="1842"/>
        <w:gridCol w:w="1560"/>
        <w:gridCol w:w="1984"/>
        <w:gridCol w:w="1838"/>
      </w:tblGrid>
      <w:tr w:rsidR="00200EBA" w14:paraId="254CFDBA" w14:textId="77777777" w:rsidTr="0054382D">
        <w:trPr>
          <w:trHeight w:val="64"/>
        </w:trPr>
        <w:tc>
          <w:tcPr>
            <w:tcW w:w="2122" w:type="dxa"/>
            <w:vMerge w:val="restart"/>
            <w:shd w:val="clear" w:color="auto" w:fill="D9D9D9" w:themeFill="background1" w:themeFillShade="D9"/>
            <w:vAlign w:val="center"/>
          </w:tcPr>
          <w:p w14:paraId="6740568F" w14:textId="77777777" w:rsidR="00200EBA" w:rsidRPr="002464F8" w:rsidRDefault="00200EBA" w:rsidP="00D050C7">
            <w:pPr>
              <w:jc w:val="center"/>
              <w:rPr>
                <w:b/>
                <w:bCs/>
              </w:rPr>
            </w:pPr>
            <w:r w:rsidRPr="002464F8">
              <w:rPr>
                <w:b/>
                <w:bCs/>
              </w:rPr>
              <w:t>Критерии эффективности</w:t>
            </w:r>
          </w:p>
        </w:tc>
        <w:tc>
          <w:tcPr>
            <w:tcW w:w="1842" w:type="dxa"/>
            <w:vMerge w:val="restart"/>
            <w:shd w:val="clear" w:color="auto" w:fill="D9D9D9" w:themeFill="background1" w:themeFillShade="D9"/>
            <w:vAlign w:val="center"/>
          </w:tcPr>
          <w:p w14:paraId="2A45AB2E" w14:textId="77777777" w:rsidR="00200EBA" w:rsidRPr="00DE6F2C" w:rsidRDefault="00200EBA" w:rsidP="00D050C7">
            <w:pPr>
              <w:jc w:val="center"/>
              <w:rPr>
                <w:b/>
                <w:bCs/>
              </w:rPr>
            </w:pPr>
            <w:r w:rsidRPr="002464F8">
              <w:rPr>
                <w:b/>
                <w:bCs/>
              </w:rPr>
              <w:t>Отношение рисков (ДИ 95%)</w:t>
            </w:r>
            <w:r w:rsidRPr="00DE6F2C">
              <w:rPr>
                <w:b/>
                <w:bCs/>
                <w:vertAlign w:val="superscript"/>
                <w:lang w:val="en-US"/>
              </w:rPr>
              <w:t>a</w:t>
            </w:r>
            <w:r w:rsidRPr="00DE6F2C">
              <w:rPr>
                <w:b/>
                <w:bCs/>
                <w:vertAlign w:val="superscript"/>
              </w:rPr>
              <w:t xml:space="preserve">, </w:t>
            </w:r>
            <w:r w:rsidRPr="00DE6F2C">
              <w:rPr>
                <w:b/>
                <w:bCs/>
                <w:vertAlign w:val="superscript"/>
                <w:lang w:val="en-US"/>
              </w:rPr>
              <w:t>b</w:t>
            </w:r>
          </w:p>
        </w:tc>
        <w:tc>
          <w:tcPr>
            <w:tcW w:w="1560" w:type="dxa"/>
            <w:vMerge w:val="restart"/>
            <w:shd w:val="clear" w:color="auto" w:fill="D9D9D9" w:themeFill="background1" w:themeFillShade="D9"/>
            <w:vAlign w:val="center"/>
          </w:tcPr>
          <w:p w14:paraId="4DC4C785" w14:textId="46BC7DCF" w:rsidR="00200EBA" w:rsidRPr="00EA5E21" w:rsidRDefault="00200EBA" w:rsidP="00D050C7">
            <w:pPr>
              <w:jc w:val="center"/>
              <w:rPr>
                <w:b/>
                <w:bCs/>
                <w:lang w:val="en-US"/>
              </w:rPr>
            </w:pPr>
            <w:r w:rsidRPr="002464F8">
              <w:rPr>
                <w:b/>
                <w:bCs/>
                <w:lang w:val="en-US"/>
              </w:rPr>
              <w:t>P</w:t>
            </w:r>
            <w:r w:rsidRPr="002464F8">
              <w:rPr>
                <w:b/>
                <w:bCs/>
              </w:rPr>
              <w:t>-уровень</w:t>
            </w:r>
            <w:r w:rsidRPr="00EA5E21">
              <w:rPr>
                <w:b/>
                <w:bCs/>
                <w:vertAlign w:val="superscript"/>
                <w:lang w:val="en-US"/>
              </w:rPr>
              <w:t>d</w:t>
            </w:r>
          </w:p>
        </w:tc>
        <w:tc>
          <w:tcPr>
            <w:tcW w:w="3822" w:type="dxa"/>
            <w:gridSpan w:val="2"/>
            <w:shd w:val="clear" w:color="auto" w:fill="D9D9D9" w:themeFill="background1" w:themeFillShade="D9"/>
            <w:vAlign w:val="center"/>
          </w:tcPr>
          <w:p w14:paraId="112721EB" w14:textId="23411D66" w:rsidR="00200EBA" w:rsidRPr="00D050C7" w:rsidRDefault="00200EBA" w:rsidP="00F534CD">
            <w:pPr>
              <w:jc w:val="center"/>
              <w:rPr>
                <w:b/>
                <w:bCs/>
                <w:lang w:val="en-US"/>
              </w:rPr>
            </w:pPr>
            <w:r w:rsidRPr="002464F8">
              <w:rPr>
                <w:b/>
                <w:bCs/>
              </w:rPr>
              <w:t>Медиана</w:t>
            </w:r>
            <w:r w:rsidR="0051157F">
              <w:rPr>
                <w:b/>
                <w:bCs/>
              </w:rPr>
              <w:t xml:space="preserve"> </w:t>
            </w:r>
            <w:r w:rsidR="0051157F" w:rsidRPr="002464F8">
              <w:rPr>
                <w:b/>
                <w:bCs/>
              </w:rPr>
              <w:t>(ДИ 95%)</w:t>
            </w:r>
            <w:r w:rsidR="0051157F" w:rsidRPr="00D050C7">
              <w:rPr>
                <w:b/>
                <w:bCs/>
                <w:vertAlign w:val="superscript"/>
                <w:lang w:val="en-US"/>
              </w:rPr>
              <w:t>e</w:t>
            </w:r>
          </w:p>
        </w:tc>
      </w:tr>
      <w:tr w:rsidR="00200EBA" w14:paraId="702C66C0" w14:textId="77777777" w:rsidTr="007047F7">
        <w:trPr>
          <w:trHeight w:val="595"/>
        </w:trPr>
        <w:tc>
          <w:tcPr>
            <w:tcW w:w="2122" w:type="dxa"/>
            <w:vMerge/>
            <w:shd w:val="clear" w:color="auto" w:fill="D9D9D9" w:themeFill="background1" w:themeFillShade="D9"/>
            <w:vAlign w:val="center"/>
          </w:tcPr>
          <w:p w14:paraId="15AE9BBE" w14:textId="77777777" w:rsidR="00200EBA" w:rsidRPr="002464F8" w:rsidRDefault="00200EBA" w:rsidP="00D050C7">
            <w:pPr>
              <w:jc w:val="center"/>
              <w:rPr>
                <w:b/>
                <w:bCs/>
              </w:rPr>
            </w:pPr>
          </w:p>
        </w:tc>
        <w:tc>
          <w:tcPr>
            <w:tcW w:w="1842" w:type="dxa"/>
            <w:vMerge/>
            <w:shd w:val="clear" w:color="auto" w:fill="D9D9D9" w:themeFill="background1" w:themeFillShade="D9"/>
            <w:vAlign w:val="center"/>
          </w:tcPr>
          <w:p w14:paraId="66999353" w14:textId="77777777" w:rsidR="00200EBA" w:rsidRPr="002464F8" w:rsidRDefault="00200EBA" w:rsidP="00D050C7">
            <w:pPr>
              <w:jc w:val="center"/>
              <w:rPr>
                <w:b/>
                <w:bCs/>
              </w:rPr>
            </w:pPr>
          </w:p>
        </w:tc>
        <w:tc>
          <w:tcPr>
            <w:tcW w:w="1560" w:type="dxa"/>
            <w:vMerge/>
            <w:shd w:val="clear" w:color="auto" w:fill="D9D9D9" w:themeFill="background1" w:themeFillShade="D9"/>
            <w:vAlign w:val="center"/>
          </w:tcPr>
          <w:p w14:paraId="2CB5C60C" w14:textId="77777777" w:rsidR="00200EBA" w:rsidRPr="002464F8" w:rsidRDefault="00200EBA" w:rsidP="00D050C7">
            <w:pPr>
              <w:jc w:val="center"/>
              <w:rPr>
                <w:b/>
                <w:bCs/>
              </w:rPr>
            </w:pPr>
          </w:p>
        </w:tc>
        <w:tc>
          <w:tcPr>
            <w:tcW w:w="1984" w:type="dxa"/>
            <w:shd w:val="clear" w:color="auto" w:fill="D9D9D9" w:themeFill="background1" w:themeFillShade="D9"/>
            <w:vAlign w:val="center"/>
          </w:tcPr>
          <w:p w14:paraId="547B8D9B" w14:textId="77777777" w:rsidR="00200EBA" w:rsidRPr="002464F8" w:rsidRDefault="00200EBA" w:rsidP="00D050C7">
            <w:pPr>
              <w:jc w:val="center"/>
              <w:rPr>
                <w:b/>
                <w:bCs/>
              </w:rPr>
            </w:pPr>
            <w:r w:rsidRPr="002464F8">
              <w:rPr>
                <w:b/>
                <w:bCs/>
              </w:rPr>
              <w:t>Ленватиниб</w:t>
            </w:r>
          </w:p>
          <w:p w14:paraId="22F44595" w14:textId="77777777" w:rsidR="00200EBA" w:rsidRPr="002464F8" w:rsidRDefault="00200EBA" w:rsidP="00D050C7">
            <w:pPr>
              <w:jc w:val="center"/>
              <w:rPr>
                <w:b/>
                <w:bCs/>
              </w:rPr>
            </w:pPr>
            <w:r w:rsidRPr="002464F8">
              <w:rPr>
                <w:b/>
                <w:bCs/>
              </w:rPr>
              <w:t>(N= 478)</w:t>
            </w:r>
          </w:p>
        </w:tc>
        <w:tc>
          <w:tcPr>
            <w:tcW w:w="1838" w:type="dxa"/>
            <w:shd w:val="clear" w:color="auto" w:fill="D9D9D9" w:themeFill="background1" w:themeFillShade="D9"/>
            <w:vAlign w:val="center"/>
          </w:tcPr>
          <w:p w14:paraId="101E298B" w14:textId="77777777" w:rsidR="00200EBA" w:rsidRPr="002464F8" w:rsidRDefault="00200EBA" w:rsidP="00D050C7">
            <w:pPr>
              <w:jc w:val="center"/>
              <w:rPr>
                <w:b/>
                <w:bCs/>
              </w:rPr>
            </w:pPr>
            <w:r w:rsidRPr="002464F8">
              <w:rPr>
                <w:b/>
                <w:bCs/>
              </w:rPr>
              <w:t>Сорафениб (N= 476)</w:t>
            </w:r>
          </w:p>
        </w:tc>
      </w:tr>
      <w:tr w:rsidR="00200EBA" w14:paraId="6443D750" w14:textId="77777777" w:rsidTr="007047F7">
        <w:trPr>
          <w:trHeight w:val="344"/>
        </w:trPr>
        <w:tc>
          <w:tcPr>
            <w:tcW w:w="2122" w:type="dxa"/>
            <w:vAlign w:val="center"/>
          </w:tcPr>
          <w:p w14:paraId="726EC8DC" w14:textId="483335E8" w:rsidR="00200EBA" w:rsidRPr="0051157F" w:rsidRDefault="005D6EC8" w:rsidP="00A85019">
            <w:pPr>
              <w:jc w:val="center"/>
              <w:rPr>
                <w:lang w:val="en-US"/>
              </w:rPr>
            </w:pPr>
            <w:r>
              <w:t>ОВ</w:t>
            </w:r>
            <w:r w:rsidR="0051157F" w:rsidRPr="00D050C7">
              <w:rPr>
                <w:vertAlign w:val="superscript"/>
                <w:lang w:val="en-US"/>
              </w:rPr>
              <w:t>g</w:t>
            </w:r>
            <w:r w:rsidR="0051157F">
              <w:rPr>
                <w:lang w:val="en-US"/>
              </w:rPr>
              <w:t xml:space="preserve"> </w:t>
            </w:r>
            <w:r w:rsidR="0051157F" w:rsidRPr="00E9448A">
              <w:t>(mRECIST)</w:t>
            </w:r>
          </w:p>
        </w:tc>
        <w:tc>
          <w:tcPr>
            <w:tcW w:w="1842" w:type="dxa"/>
            <w:vAlign w:val="center"/>
          </w:tcPr>
          <w:p w14:paraId="1F1C9C88" w14:textId="4D677559" w:rsidR="00200EBA" w:rsidRDefault="008356A7" w:rsidP="008356A7">
            <w:pPr>
              <w:jc w:val="center"/>
            </w:pPr>
            <w:r>
              <w:t>0,92 (0,79</w:t>
            </w:r>
            <w:r>
              <w:rPr>
                <w:lang w:val="en-US"/>
              </w:rPr>
              <w:t>;</w:t>
            </w:r>
            <w:r>
              <w:t>1,06)</w:t>
            </w:r>
          </w:p>
        </w:tc>
        <w:tc>
          <w:tcPr>
            <w:tcW w:w="1560" w:type="dxa"/>
            <w:vAlign w:val="center"/>
          </w:tcPr>
          <w:p w14:paraId="27ADC395" w14:textId="111C29B6" w:rsidR="00200EBA" w:rsidRDefault="008356A7" w:rsidP="00A85019">
            <w:pPr>
              <w:jc w:val="center"/>
            </w:pPr>
            <w:r>
              <w:t>Нет данных</w:t>
            </w:r>
          </w:p>
        </w:tc>
        <w:tc>
          <w:tcPr>
            <w:tcW w:w="1984" w:type="dxa"/>
            <w:vAlign w:val="center"/>
          </w:tcPr>
          <w:p w14:paraId="5034EB1E" w14:textId="2626DB2F" w:rsidR="00200EBA" w:rsidRDefault="00200EBA" w:rsidP="008356A7">
            <w:pPr>
              <w:jc w:val="center"/>
            </w:pPr>
            <w:r>
              <w:t>13</w:t>
            </w:r>
            <w:r w:rsidR="006D4450">
              <w:t>,</w:t>
            </w:r>
            <w:r>
              <w:t>6 (12</w:t>
            </w:r>
            <w:r w:rsidR="006D4450">
              <w:t>,</w:t>
            </w:r>
            <w:r>
              <w:t>1</w:t>
            </w:r>
            <w:r w:rsidR="008356A7">
              <w:rPr>
                <w:lang w:val="en-US"/>
              </w:rPr>
              <w:t>;</w:t>
            </w:r>
            <w:r>
              <w:t xml:space="preserve"> 14</w:t>
            </w:r>
            <w:r w:rsidR="006D4450">
              <w:t>,</w:t>
            </w:r>
            <w:r>
              <w:t>9)</w:t>
            </w:r>
          </w:p>
        </w:tc>
        <w:tc>
          <w:tcPr>
            <w:tcW w:w="1838" w:type="dxa"/>
            <w:vAlign w:val="center"/>
          </w:tcPr>
          <w:p w14:paraId="192CBC63" w14:textId="08655166" w:rsidR="00200EBA" w:rsidRDefault="00200EBA" w:rsidP="008356A7">
            <w:pPr>
              <w:jc w:val="center"/>
            </w:pPr>
            <w:r>
              <w:t>12</w:t>
            </w:r>
            <w:r w:rsidR="006D4450">
              <w:t>,</w:t>
            </w:r>
            <w:r>
              <w:t>3 (10</w:t>
            </w:r>
            <w:r w:rsidR="006D4450">
              <w:t>,</w:t>
            </w:r>
            <w:r>
              <w:t>4</w:t>
            </w:r>
            <w:r w:rsidR="008356A7">
              <w:rPr>
                <w:lang w:val="en-US"/>
              </w:rPr>
              <w:t>;</w:t>
            </w:r>
            <w:r>
              <w:t xml:space="preserve"> 13</w:t>
            </w:r>
            <w:r w:rsidR="006D4450">
              <w:t>,</w:t>
            </w:r>
            <w:r>
              <w:t>9)</w:t>
            </w:r>
          </w:p>
        </w:tc>
      </w:tr>
      <w:tr w:rsidR="00200EBA" w14:paraId="089A7439" w14:textId="77777777" w:rsidTr="007047F7">
        <w:trPr>
          <w:trHeight w:val="277"/>
        </w:trPr>
        <w:tc>
          <w:tcPr>
            <w:tcW w:w="2122" w:type="dxa"/>
            <w:vAlign w:val="center"/>
          </w:tcPr>
          <w:p w14:paraId="19A7FE7E" w14:textId="6FA7D899" w:rsidR="00200EBA" w:rsidRDefault="005D6EC8" w:rsidP="00A85019">
            <w:pPr>
              <w:jc w:val="center"/>
            </w:pPr>
            <w:r>
              <w:t>ВБП</w:t>
            </w:r>
            <w:r w:rsidR="00200EBA">
              <w:t xml:space="preserve"> </w:t>
            </w:r>
            <w:r w:rsidR="00200EBA" w:rsidRPr="00E9448A">
              <w:t>(mRECIST)</w:t>
            </w:r>
          </w:p>
        </w:tc>
        <w:tc>
          <w:tcPr>
            <w:tcW w:w="1842" w:type="dxa"/>
            <w:vAlign w:val="center"/>
          </w:tcPr>
          <w:p w14:paraId="5CDAE6DD" w14:textId="35080DE6" w:rsidR="00200EBA" w:rsidRDefault="008356A7" w:rsidP="008356A7">
            <w:pPr>
              <w:jc w:val="center"/>
            </w:pPr>
            <w:r>
              <w:t>0,</w:t>
            </w:r>
            <w:r>
              <w:rPr>
                <w:lang w:val="en-US"/>
              </w:rPr>
              <w:t>64</w:t>
            </w:r>
            <w:r>
              <w:t xml:space="preserve"> (0,</w:t>
            </w:r>
            <w:r>
              <w:rPr>
                <w:lang w:val="en-US"/>
              </w:rPr>
              <w:t>55; 0</w:t>
            </w:r>
            <w:r>
              <w:t>,</w:t>
            </w:r>
            <w:r>
              <w:rPr>
                <w:lang w:val="en-US"/>
              </w:rPr>
              <w:t>75</w:t>
            </w:r>
            <w:r>
              <w:t>)</w:t>
            </w:r>
          </w:p>
        </w:tc>
        <w:tc>
          <w:tcPr>
            <w:tcW w:w="1560" w:type="dxa"/>
            <w:vAlign w:val="center"/>
          </w:tcPr>
          <w:p w14:paraId="54D783E0" w14:textId="1F234DE0" w:rsidR="00200EBA" w:rsidRDefault="00200EBA" w:rsidP="00A85019">
            <w:pPr>
              <w:jc w:val="center"/>
            </w:pPr>
            <w:r>
              <w:t>&lt;0</w:t>
            </w:r>
            <w:r w:rsidR="006D4450">
              <w:t>,</w:t>
            </w:r>
            <w:r>
              <w:t>00001</w:t>
            </w:r>
          </w:p>
        </w:tc>
        <w:tc>
          <w:tcPr>
            <w:tcW w:w="1984" w:type="dxa"/>
            <w:vAlign w:val="center"/>
          </w:tcPr>
          <w:p w14:paraId="6AEB0F2D" w14:textId="0585DD60" w:rsidR="00200EBA" w:rsidRPr="008356A7" w:rsidRDefault="008356A7" w:rsidP="008356A7">
            <w:pPr>
              <w:jc w:val="center"/>
              <w:rPr>
                <w:lang w:val="en-US"/>
              </w:rPr>
            </w:pPr>
            <w:r>
              <w:rPr>
                <w:lang w:val="en-US"/>
              </w:rPr>
              <w:t>7,3 (5,6; 7,5)</w:t>
            </w:r>
          </w:p>
        </w:tc>
        <w:tc>
          <w:tcPr>
            <w:tcW w:w="1838" w:type="dxa"/>
            <w:vAlign w:val="center"/>
          </w:tcPr>
          <w:p w14:paraId="56B21347" w14:textId="7DCD9856" w:rsidR="00200EBA" w:rsidRDefault="008356A7" w:rsidP="008356A7">
            <w:pPr>
              <w:jc w:val="center"/>
            </w:pPr>
            <w:r>
              <w:rPr>
                <w:lang w:val="en-US"/>
              </w:rPr>
              <w:t>3,6 (3,6; 3,7)</w:t>
            </w:r>
          </w:p>
        </w:tc>
      </w:tr>
      <w:tr w:rsidR="00200EBA" w14:paraId="6B6D3353" w14:textId="77777777" w:rsidTr="008356A7">
        <w:trPr>
          <w:trHeight w:val="274"/>
        </w:trPr>
        <w:tc>
          <w:tcPr>
            <w:tcW w:w="9346" w:type="dxa"/>
            <w:gridSpan w:val="5"/>
            <w:vAlign w:val="center"/>
          </w:tcPr>
          <w:p w14:paraId="286951A0" w14:textId="77777777" w:rsidR="00200EBA" w:rsidRDefault="00200EBA" w:rsidP="00A85019">
            <w:pPr>
              <w:jc w:val="center"/>
            </w:pPr>
            <w:r>
              <w:t>Проценты (ДИ 95%)</w:t>
            </w:r>
          </w:p>
        </w:tc>
      </w:tr>
      <w:tr w:rsidR="00200EBA" w14:paraId="01D97442" w14:textId="77777777" w:rsidTr="007047F7">
        <w:trPr>
          <w:trHeight w:val="254"/>
        </w:trPr>
        <w:tc>
          <w:tcPr>
            <w:tcW w:w="2122" w:type="dxa"/>
            <w:vAlign w:val="center"/>
          </w:tcPr>
          <w:p w14:paraId="5756ECF0" w14:textId="152D6530" w:rsidR="00200EBA" w:rsidRPr="00EA5E21" w:rsidRDefault="00200EBA" w:rsidP="00A85019">
            <w:pPr>
              <w:jc w:val="center"/>
            </w:pPr>
            <w:r>
              <w:t>Скорость объективного ответа</w:t>
            </w:r>
            <w:r w:rsidRPr="00EA5E21">
              <w:rPr>
                <w:vertAlign w:val="superscript"/>
                <w:lang w:val="en-US"/>
              </w:rPr>
              <w:t>c</w:t>
            </w:r>
            <w:r w:rsidRPr="00EA5E21">
              <w:rPr>
                <w:vertAlign w:val="superscript"/>
              </w:rPr>
              <w:t xml:space="preserve">. </w:t>
            </w:r>
            <w:r w:rsidRPr="00EA5E21">
              <w:rPr>
                <w:vertAlign w:val="superscript"/>
                <w:lang w:val="en-US"/>
              </w:rPr>
              <w:t>f</w:t>
            </w:r>
            <w:r w:rsidRPr="00EA5E21">
              <w:rPr>
                <w:vertAlign w:val="superscript"/>
              </w:rPr>
              <w:t xml:space="preserve">, </w:t>
            </w:r>
            <w:r w:rsidRPr="00EA5E21">
              <w:rPr>
                <w:vertAlign w:val="superscript"/>
                <w:lang w:val="en-US"/>
              </w:rPr>
              <w:t>g</w:t>
            </w:r>
          </w:p>
        </w:tc>
        <w:tc>
          <w:tcPr>
            <w:tcW w:w="1842" w:type="dxa"/>
            <w:vAlign w:val="center"/>
          </w:tcPr>
          <w:p w14:paraId="3CCCA1B5" w14:textId="7837F83B" w:rsidR="00200EBA" w:rsidRDefault="008356A7" w:rsidP="00A85019">
            <w:pPr>
              <w:jc w:val="center"/>
            </w:pPr>
            <w:r>
              <w:t>Нет данных</w:t>
            </w:r>
          </w:p>
        </w:tc>
        <w:tc>
          <w:tcPr>
            <w:tcW w:w="1560" w:type="dxa"/>
            <w:vAlign w:val="center"/>
          </w:tcPr>
          <w:p w14:paraId="11647386" w14:textId="502014CC" w:rsidR="00200EBA" w:rsidRDefault="00200EBA" w:rsidP="00A85019">
            <w:pPr>
              <w:jc w:val="center"/>
            </w:pPr>
            <w:r>
              <w:t>&lt;0</w:t>
            </w:r>
            <w:r w:rsidR="006D4450">
              <w:t>,</w:t>
            </w:r>
            <w:r>
              <w:t>00001</w:t>
            </w:r>
          </w:p>
        </w:tc>
        <w:tc>
          <w:tcPr>
            <w:tcW w:w="1984" w:type="dxa"/>
            <w:vAlign w:val="center"/>
          </w:tcPr>
          <w:p w14:paraId="55B09C31" w14:textId="77777777" w:rsidR="00200EBA" w:rsidRDefault="00200EBA" w:rsidP="00A85019">
            <w:pPr>
              <w:jc w:val="center"/>
            </w:pPr>
            <w:r>
              <w:t>41% (36%, 45%)</w:t>
            </w:r>
          </w:p>
        </w:tc>
        <w:tc>
          <w:tcPr>
            <w:tcW w:w="1838" w:type="dxa"/>
            <w:vAlign w:val="center"/>
          </w:tcPr>
          <w:p w14:paraId="7364ECB3" w14:textId="77777777" w:rsidR="00200EBA" w:rsidRDefault="00200EBA" w:rsidP="00A85019">
            <w:pPr>
              <w:jc w:val="center"/>
            </w:pPr>
            <w:r>
              <w:t>12% (9%, 15%)</w:t>
            </w:r>
          </w:p>
        </w:tc>
      </w:tr>
      <w:tr w:rsidR="00200EBA" w14:paraId="02B14621" w14:textId="77777777" w:rsidTr="00A85019">
        <w:trPr>
          <w:trHeight w:val="1104"/>
        </w:trPr>
        <w:tc>
          <w:tcPr>
            <w:tcW w:w="9346" w:type="dxa"/>
            <w:gridSpan w:val="5"/>
          </w:tcPr>
          <w:p w14:paraId="7D734D33" w14:textId="0423E6E4" w:rsidR="006D4450" w:rsidRPr="006D4450" w:rsidRDefault="006D4450" w:rsidP="00A85019">
            <w:pPr>
              <w:rPr>
                <w:b/>
                <w:sz w:val="20"/>
                <w:szCs w:val="20"/>
              </w:rPr>
            </w:pPr>
            <w:r w:rsidRPr="006D4450">
              <w:rPr>
                <w:b/>
                <w:sz w:val="20"/>
                <w:szCs w:val="20"/>
              </w:rPr>
              <w:t>Примечание:</w:t>
            </w:r>
          </w:p>
          <w:p w14:paraId="0E4DCABE" w14:textId="0A47BEE7" w:rsidR="00200EBA" w:rsidRPr="006D4450" w:rsidRDefault="00200EBA" w:rsidP="00A85019">
            <w:pPr>
              <w:rPr>
                <w:sz w:val="20"/>
                <w:szCs w:val="20"/>
              </w:rPr>
            </w:pPr>
            <w:r w:rsidRPr="006D4450">
              <w:rPr>
                <w:sz w:val="20"/>
                <w:szCs w:val="20"/>
                <w:vertAlign w:val="superscript"/>
                <w:lang w:val="en-US"/>
              </w:rPr>
              <w:t>a</w:t>
            </w:r>
            <w:r w:rsidRPr="006D4450">
              <w:rPr>
                <w:sz w:val="20"/>
                <w:szCs w:val="20"/>
              </w:rPr>
              <w:t>Отношение рисков для ленватиниба по сравнению с сорафенибом основано на модели Кокса, включающей группу лечения, как фактор.</w:t>
            </w:r>
          </w:p>
          <w:p w14:paraId="5967886E" w14:textId="77777777" w:rsidR="00200EBA" w:rsidRPr="006D4450" w:rsidRDefault="00200EBA" w:rsidP="00A85019">
            <w:pPr>
              <w:rPr>
                <w:sz w:val="20"/>
                <w:szCs w:val="20"/>
              </w:rPr>
            </w:pPr>
            <w:r w:rsidRPr="006D4450">
              <w:rPr>
                <w:sz w:val="20"/>
                <w:szCs w:val="20"/>
                <w:vertAlign w:val="superscript"/>
                <w:lang w:val="en-US"/>
              </w:rPr>
              <w:t>b</w:t>
            </w:r>
            <w:r w:rsidRPr="006D4450">
              <w:rPr>
                <w:sz w:val="20"/>
                <w:szCs w:val="20"/>
              </w:rPr>
              <w:t xml:space="preserve"> Стратификация по регионам (регион 1: Азиатско-Тихоокеанский регион; регион 2: Запад), ECOG (0, 1) и масса тела (&lt;60 кг, ≥60 кг)</w:t>
            </w:r>
          </w:p>
          <w:p w14:paraId="73E9D7A6" w14:textId="77777777" w:rsidR="00200EBA" w:rsidRPr="006D4450" w:rsidRDefault="00200EBA" w:rsidP="00A85019">
            <w:pPr>
              <w:rPr>
                <w:sz w:val="20"/>
                <w:szCs w:val="20"/>
              </w:rPr>
            </w:pPr>
            <w:r w:rsidRPr="006D4450">
              <w:rPr>
                <w:sz w:val="20"/>
                <w:szCs w:val="20"/>
              </w:rPr>
              <w:t>.</w:t>
            </w:r>
            <w:r w:rsidRPr="006D4450">
              <w:rPr>
                <w:sz w:val="20"/>
                <w:szCs w:val="20"/>
                <w:vertAlign w:val="superscript"/>
                <w:lang w:val="en-US"/>
              </w:rPr>
              <w:t>c</w:t>
            </w:r>
            <w:r w:rsidRPr="006D4450">
              <w:rPr>
                <w:sz w:val="20"/>
                <w:szCs w:val="20"/>
              </w:rPr>
              <w:t>Результаты основаны на подтвержденных и неподтвержденных ответах.</w:t>
            </w:r>
          </w:p>
          <w:p w14:paraId="6D02E686" w14:textId="098FA2CE" w:rsidR="00200EBA" w:rsidRPr="006D4450" w:rsidRDefault="00200EBA" w:rsidP="00A85019">
            <w:pPr>
              <w:rPr>
                <w:sz w:val="20"/>
                <w:szCs w:val="20"/>
              </w:rPr>
            </w:pPr>
            <w:r w:rsidRPr="006D4450">
              <w:rPr>
                <w:sz w:val="20"/>
                <w:szCs w:val="20"/>
                <w:vertAlign w:val="superscript"/>
                <w:lang w:val="en-US"/>
              </w:rPr>
              <w:t>d</w:t>
            </w:r>
            <w:r w:rsidRPr="006D4450">
              <w:rPr>
                <w:sz w:val="20"/>
                <w:szCs w:val="20"/>
              </w:rPr>
              <w:t xml:space="preserve"> P-значение для теста превосходства ленватиниба по сравнению с сорафенибом. Квартили оцениваются по методу Каплана-Мейера, а 95% ДИ оцениваются с помощью</w:t>
            </w:r>
          </w:p>
          <w:p w14:paraId="2352A030" w14:textId="7558A7A9" w:rsidR="00200EBA" w:rsidRPr="006D4450" w:rsidRDefault="007C7530" w:rsidP="00A85019">
            <w:pPr>
              <w:rPr>
                <w:sz w:val="20"/>
                <w:szCs w:val="20"/>
              </w:rPr>
            </w:pPr>
            <w:r w:rsidRPr="006D4450">
              <w:rPr>
                <w:sz w:val="20"/>
                <w:szCs w:val="20"/>
                <w:vertAlign w:val="superscript"/>
              </w:rPr>
              <w:t>е.</w:t>
            </w:r>
            <w:r w:rsidRPr="006D4450">
              <w:rPr>
                <w:sz w:val="20"/>
                <w:szCs w:val="20"/>
              </w:rPr>
              <w:t xml:space="preserve"> </w:t>
            </w:r>
            <w:r w:rsidR="00200EBA" w:rsidRPr="006D4450">
              <w:rPr>
                <w:sz w:val="20"/>
                <w:szCs w:val="20"/>
              </w:rPr>
              <w:t>обобщенный метод Брукмейера и Кроули</w:t>
            </w:r>
          </w:p>
          <w:p w14:paraId="07472346" w14:textId="4A2F8C34" w:rsidR="00200EBA" w:rsidRPr="006D4450" w:rsidRDefault="00200EBA" w:rsidP="00A85019">
            <w:pPr>
              <w:rPr>
                <w:sz w:val="20"/>
                <w:szCs w:val="20"/>
              </w:rPr>
            </w:pPr>
            <w:r w:rsidRPr="006D4450">
              <w:rPr>
                <w:sz w:val="20"/>
                <w:szCs w:val="20"/>
                <w:vertAlign w:val="superscript"/>
                <w:lang w:val="en-US"/>
              </w:rPr>
              <w:t>f</w:t>
            </w:r>
            <w:r w:rsidRPr="006D4450">
              <w:rPr>
                <w:sz w:val="20"/>
                <w:szCs w:val="20"/>
              </w:rPr>
              <w:t xml:space="preserve"> Частота ответов (полный или частичный ответ). Согласно ретроспективному анализу независимо</w:t>
            </w:r>
            <w:r w:rsidR="007C7530" w:rsidRPr="006D4450">
              <w:rPr>
                <w:sz w:val="20"/>
                <w:szCs w:val="20"/>
              </w:rPr>
              <w:t>й</w:t>
            </w:r>
            <w:r w:rsidRPr="006D4450">
              <w:rPr>
                <w:sz w:val="20"/>
                <w:szCs w:val="20"/>
              </w:rPr>
              <w:t xml:space="preserve"> радиологической оценки </w:t>
            </w:r>
            <w:r w:rsidR="005D6EC8" w:rsidRPr="006D4450">
              <w:rPr>
                <w:sz w:val="20"/>
                <w:szCs w:val="20"/>
              </w:rPr>
              <w:t>ВБП</w:t>
            </w:r>
            <w:r w:rsidRPr="006D4450">
              <w:rPr>
                <w:sz w:val="20"/>
                <w:szCs w:val="20"/>
              </w:rPr>
              <w:t xml:space="preserve"> составила 7,3 (95% ДИ 5,6, 7,4) месяца в группе ленватиниба и 6,2 (95% ДИ 3,7, 11,2) месяца в группе сорафениба</w:t>
            </w:r>
          </w:p>
          <w:p w14:paraId="33D80E81" w14:textId="10D1945B" w:rsidR="005D6EC8" w:rsidRDefault="005D6EC8" w:rsidP="0054382D">
            <w:r w:rsidRPr="006D4450">
              <w:rPr>
                <w:sz w:val="20"/>
                <w:szCs w:val="20"/>
              </w:rPr>
              <w:t>ВБП ‒ выживаемость без прогрессирования</w:t>
            </w:r>
            <w:r w:rsidR="0054382D">
              <w:rPr>
                <w:sz w:val="20"/>
                <w:szCs w:val="20"/>
              </w:rPr>
              <w:t xml:space="preserve">; </w:t>
            </w:r>
            <w:r w:rsidRPr="006D4450">
              <w:rPr>
                <w:sz w:val="20"/>
                <w:szCs w:val="20"/>
              </w:rPr>
              <w:t>ОВ ‒ общая выживаемость</w:t>
            </w:r>
          </w:p>
        </w:tc>
      </w:tr>
    </w:tbl>
    <w:p w14:paraId="65DC1C9A" w14:textId="77777777" w:rsidR="00200EBA" w:rsidRPr="00BE5C88" w:rsidRDefault="00200EBA" w:rsidP="00200EBA">
      <w:pPr>
        <w:ind w:firstLine="709"/>
      </w:pPr>
    </w:p>
    <w:p w14:paraId="48423E20" w14:textId="77777777" w:rsidR="00200EBA" w:rsidRDefault="00200EBA" w:rsidP="00200EBA">
      <w:pPr>
        <w:ind w:firstLine="709"/>
      </w:pPr>
      <w:r>
        <w:t>Средняя продолжительность лечения составила 5,7 месяца (Q1: 2,9, Q3: 11,1) в группе ленватиниба и 3,7 месяца (Q1: 1,8, Q3: 7,4) в группе сорафениба.</w:t>
      </w:r>
    </w:p>
    <w:p w14:paraId="779445F5" w14:textId="4C0B3FB9" w:rsidR="00200EBA" w:rsidRPr="00BE5C88" w:rsidRDefault="00200EBA" w:rsidP="007047F7">
      <w:pPr>
        <w:ind w:firstLine="709"/>
      </w:pPr>
      <w:r>
        <w:t xml:space="preserve">В обеих группах лечения в исследовании REFLECT медиана </w:t>
      </w:r>
      <w:r w:rsidR="005D6EC8">
        <w:t>ОВ</w:t>
      </w:r>
      <w:r>
        <w:t xml:space="preserve"> была примерно на 9 месяцев больше у субъектов, получавшие противораковую терапию после окончания исследования, чем у тех, у кого терапия не была продолжена. В группе ленватиниба медиана </w:t>
      </w:r>
      <w:r w:rsidR="00C2608A">
        <w:t>ОВ</w:t>
      </w:r>
      <w:r>
        <w:t xml:space="preserve"> составила 19,5 месяцев (95% ДИ: 15,7</w:t>
      </w:r>
      <w:r w:rsidR="007047F7">
        <w:t>;</w:t>
      </w:r>
      <w:r>
        <w:t xml:space="preserve"> 23,0) для субъектов, получавшие противораковую терапию после окончания исследования (43%) и 10,5 месяцев (95% ДИ: 8,6, 12,2) у тех, у кого терапия не была продолжена. В группе сорафениба медиана </w:t>
      </w:r>
      <w:r w:rsidR="00C2608A" w:rsidRPr="00C2608A">
        <w:t>ОВ</w:t>
      </w:r>
      <w:r w:rsidR="007B0217">
        <w:t xml:space="preserve"> составляла </w:t>
      </w:r>
      <w:r>
        <w:t xml:space="preserve">17,0 месяцев (95% ДИ: 14,2, 18,8) для субъектов, получивших противораковую терапию после окончания исследования (51%) и 7,9 месяца (95% ДИ: 6,6, 9,7) у тех, у кого терапия не была продолжена. Средняя </w:t>
      </w:r>
      <w:r w:rsidR="00501178">
        <w:t>ОВ</w:t>
      </w:r>
      <w:r w:rsidR="007B0217">
        <w:t xml:space="preserve"> </w:t>
      </w:r>
      <w:r>
        <w:t xml:space="preserve">была примерно на 2,5 месяца дольше в группе ленватиниба по сравнению с группой сорафениба в обеих подгруппах субъектов (с противораковой терапией после окончания исследования  или без нее) </w:t>
      </w:r>
      <w:r>
        <w:fldChar w:fldCharType="begin"/>
      </w:r>
      <w:r>
        <w:instrText xml:space="preserve"> ADDIN ZOTERO_ITEM CSL_CITATION {"citationID":"rEGRGxqp","properties":{"formattedCitation":"[2,23\\uc0\\u8211{}25]","plainCitation":"[2,23–25]","noteIndex":0},"citationItems":[{"id":2745,"uris":["http://zotero.org/users/5483459/items/95XEZDWJ"],"itemData":{"id":2745,"type":"document","title":"European  Medicines Agency. SUMMARY OF PRODUCT CHARACTERISTICS. LENVIMA 4 mg, 10 mg hard capsules.26.11.2021"},"label":"page"},{"id":2854,"uris":["http://zotero.org/users/5483459/items/CWATTWWG"],"itemData":{"id":2854,"type":"article-journal","abstract":"BACKGROUND: A phase 3, multinational, randomized, non-inferiority trial (REFLECT) compared the efficacy and safety of lenvatinib (LEN) and sorafenib (SOR) in patients with unresectable hepatocellular carcinoma (uHCC). LEN had an effect on overall survival (OS) compared to SOR, statistically confirmed by non-inferiority [OS: median = 13.6 months vs. 12.3 months; hazard ratio (HR) 0.92, 95% confidence interval (CI) 0.79-1.06], and demonstrated statistically significant improvements in progression-free survival (PFS) and the objective response rate (ORR) in the overall population. The results of a subset analysis that evaluated the efficacy and safety of LEN and SOR in the Japanese population are reported.\nMETHODS: The intent-to-treat population enrolled in Japan was analyzed.\nRESULTS: Of 954 patients in the overall population, 168 Japanese patients were assigned to the LEN arm (N = 81) or the SOR arm (N = 87). Median OS was 17.6 months for LEN vs. 17.8 months for SOR (HR 0.90; 95% CI 0.62-1.29). LEN showed statistically significant improvements over SOR in PFS (7.2 months vs. 4.6 months) and ORR (29.6% vs. 6.9%). The relative dose intensity of LEN and SOR in the Japanese population was lower than in the overall population. Frequently observed, related adverse events included palmar-plantar erythrodysaesthesia syndrome (PPES), hypertension, decreased appetite, and proteinuria in the LEN arm, and PPES, hypertension, diarrhea, and alopecia in the SOR arm.\nCONCLUSIONS: The efficacy and safety of LEN in the Japanese population were similar to those in the overall population of REFLECT. With manageable adverse events, LEN is a new treatment option for Japanese patients with uHCC.\nTRIAL REGISTRATION ID: ClinicalTrials.gov. No. NCT01761266.","container-title":"Journal of Gastroenterology","DOI":"10.1007/s00535-019-01642-1","ISSN":"1435-5922","issue":"1","journalAbbreviation":"J Gastroenterol","language":"eng","note":"PMID: 31720835\nPMCID: PMC6942573","page":"113-122","source":"PubMed","title":"REFLECT-a phase 3 trial comparing efficacy and safety of lenvatinib to sorafenib for the treatment of unresectable hepatocellular carcinoma: an analysis of Japanese subset","title-short":"REFLECT-a phase 3 trial comparing efficacy and safety of lenvatinib to sorafenib for the treatment of unresectable hepatocellular carcinoma","volume":"55","author":[{"family":"Yamashita","given":"Tatsuya"},{"family":"Kudo","given":"Masatoshi"},{"family":"Ikeda","given":"Kenji"},{"family":"Izumi","given":"Namiki"},{"family":"Tateishi","given":"Ryosuke"},{"family":"Ikeda","given":"Masafumi"},{"family":"Aikata","given":"Hiroshi"},{"family":"Kawaguchi","given":"Yasunori"},{"family":"Wada","given":"Yoshiyuki"},{"family":"Numata","given":"Kazushi"},{"family":"Inaba","given":"Yoshitaka"},{"family":"Kuromatsu","given":"Ryoko"},{"family":"Kobayashi","given":"Masahiro"},{"family":"Okusaka","given":"Takuji"},{"family":"Tamai","given":"Toshiyuki"},{"family":"Kitamura","given":"Chifumi"},{"family":"Saito","given":"Kenichi"},{"family":"Haruna","given":"Katsuya"},{"family":"Okita","given":"Kiwamu"},{"family":"Kumada","given":"Hiromitsu"}],"issued":{"date-parts":[["2020",1]]}},"label":"page"},{"id":2848,"uris":["http://zotero.org/users/5483459/items/UTA5FNBV"],"itemData":{"id":2848,"type":"article-journal","abstract":"BACKGROUND: In a phase 2 trial, lenvatinib, an inhibitor of VEGF receptors 1-3, FGF receptors 1-4, PDGF receptor α, RET, and KIT, showed activity in hepatocellular carcinoma. We aimed to compare overall survival in patients treated with lenvatinib versus sorafenib as a first-line treatment for unresectable hepatocellular carcinoma.\nMETHODS: This was an open-label, phase 3, multicentre, non-inferiority trial that recruited patients with unresectable hepatocellular carcinoma, who had not received treatment for advanced disease, at 154 sites in 20 countries throughout the Asia-Pacific, European, and North American regions. Patients were randomly assigned (1:1) via an interactive voice-web response system-with region; macroscopic portal vein invasion, extrahepatic spread, or both; Eastern Cooperative Oncology Group performance status; and bodyweight as stratification factors-to receive oral lenvatinib (12 mg/day for bodyweight ≥60 kg or 8 mg/day for bodyweight &lt;60 kg) or sorafenib 400 mg twice-daily in 28-day cycles. The primary endpoint was overall survival, measured from the date of randomisation until the date of death from any cause. The efficacy analysis followed the intention-to-treat principle, and only patients who received treatment were included in the safety analysis. The non-inferiority margin was set at 1·08. The trial is registered with ClinicalTrials.gov, number NCT01761266.\nFINDINGS: Between March 1, 2013 and July 30, 2015, 1492 patients were recruited. 954 eligible patients were randomly assigned to lenvatinib (n=478) or sorafenib (n=476). Median survival time for lenvatinib of 13·6 months (95% CI 12·1-14·9) was non-inferior to sorafenib (12·3 months, 10·4-13·9; hazard ratio 0·92, 95% CI 0·79-1·06), meeting criteria for non-inferiority. The most common any-grade adverse events were hypertension (201 [42%]), diarrhoea (184 [39%]), decreased appetite (162 [34%]), and decreased weight (147 [31%]) for lenvatinib, and palmar-plantar erythrodysaesthesia (249 [52%]), diarrhoea (220 [46%]), hypertension (144 [30%]), and decreased appetite (127 [27%]) for sorafenib.\nINTERPRETATION: Lenvatinib was non-inferior to sorafenib in overall survival in untreated advanced hepatocellular carcinoma. The safety and tolerability profiles of lenvatinib were consistent with those previously observed.\nFUNDING: Eisai Inc.","container-title":"Lancet (London, England)","DOI":"10.1016/S0140-6736(18)30207-1","ISSN":"1474-547X","issue":"10126","journalAbbreviation":"Lancet","language":"eng","note":"PMID: 29433850","page":"1163-1173","source":"PubMed","title":"Lenvatinib versus sorafenib in first-line treatment of patients with unresectable hepatocellular carcinoma: a randomised phase 3 non-inferiority trial","title-short":"Lenvatinib versus sorafenib in first-line treatment of patients with unresectable hepatocellular carcinoma","volume":"391","author":[{"family":"Kudo","given":"Masatoshi"},{"family":"Finn","given":"Richard S."},{"family":"Qin","given":"Shukui"},{"family":"Han","given":"Kwang-Hyub"},{"family":"Ikeda","given":"Kenji"},{"family":"Piscaglia","given":"Fabio"},{"family":"Baron","given":"Ari"},{"family":"Park","given":"Joong-Won"},{"family":"Han","given":"Guohong"},{"family":"Jassem","given":"Jacek"},{"family":"Blanc","given":"Jean Frederic"},{"family":"Vogel","given":"Arndt"},{"family":"Komov","given":"Dmitry"},{"family":"Evans","given":"T. R. Jeffry"},{"family":"Lopez","given":"Carlos"},{"family":"Dutcus","given":"Corina"},{"family":"Guo","given":"Matthew"},{"family":"Saito","given":"Kenichi"},{"family":"Kraljevic","given":"Silvija"},{"family":"Tamai","given":"Toshiyuki"},{"family":"Ren","given":"Min"},{"family":"Cheng","given":"Ann-Lii"}],"issued":{"date-parts":[["2018",3,24]]}},"label":"page"},{"id":2851,"uris":["http://zotero.org/users/5483459/items/NGX4GXTK"],"itemData":{"id":2851,"type":"article-journal","abstract":"BACKGROUND: Proteinuria monitoring is required in patients receiving lenvatinib, however, current methodology involves burdensome overnight urine collection.\nMETHODS: To determine whether the simpler urine protein:creatinine ratio (UPCR) calculated from spot urine samples could be accurately used for proteinuria monitoring in patients receiving lenvatinib, we evaluated the correlation between UPCR and 24-hour urine protein results from the phase 3 REFLECT study. Paired data (323 tests, 154 patients) were analysed.\nRESULTS: Regression analysis showed a statistically significant correlation between UPCR and 24-hour urine protein (R2: 0.75; P &lt; 2 × 10-16). A UPCR cut-off value of 2.4 had 96.9% sensitivity, 82.5% specificity for delineating between grade 2 and 3 proteinuria. Using this UPCR cut-off value to determine the need for further testing could reduce the need for 24-hour urine collection in ~74% of patients.\nCONCLUSION: Incorporation of UPCR into the current algorithm for proteinuria management can enable optimisation of lenvatinib treatment, while minimising patient inconvenience.\nCLINICAL TRIAL REGISTRATION: NCT01761266.","container-title":"British Journal of Cancer","DOI":"10.1038/s41416-019-0506-6","ISSN":"1532-1827","issue":"3","journalAbbreviation":"Br J Cancer","language":"eng","note":"PMID: 31249394\nPMCID: PMC6738107","page":"218-221","source":"PubMed","title":"Urine protein:creatinine ratio vs 24-hour urine protein for proteinuria management: analysis from the phase 3 REFLECT study of lenvatinib vs sorafenib in hepatocellular carcinoma","title-short":"Urine protein","volume":"121","author":[{"family":"Evans","given":"Thomas R. Jeffry"},{"family":"Kudo","given":"Masatoshi"},{"family":"Finn","given":"Richard S."},{"family":"Han","given":"Kwang-Hyub"},{"family":"Cheng","given":"Ann-Lii"},{"family":"Ikeda","given":"Masafumi"},{"family":"Kraljevic","given":"Silvija"},{"family":"Ren","given":"Min"},{"family":"Dutcus","given":"Corina E."},{"family":"Piscaglia","given":"Fabio"},{"family":"Sung","given":"Max W."}],"issued":{"date-parts":[["2019",7]]}},"label":"page"}],"schema":"https://github.com/citation-style-language/schema/raw/master/csl-citation.json"} </w:instrText>
      </w:r>
      <w:r>
        <w:fldChar w:fldCharType="separate"/>
      </w:r>
      <w:r w:rsidRPr="00852090">
        <w:t>[2,</w:t>
      </w:r>
      <w:r w:rsidR="007047F7">
        <w:t xml:space="preserve"> </w:t>
      </w:r>
      <w:r w:rsidRPr="00852090">
        <w:t>23–25]</w:t>
      </w:r>
      <w:r>
        <w:fldChar w:fldCharType="end"/>
      </w:r>
      <w:r w:rsidR="007047F7">
        <w:t>.</w:t>
      </w:r>
    </w:p>
    <w:p w14:paraId="0E4CB34E" w14:textId="4BFAE6D4" w:rsidR="00200EBA" w:rsidRPr="00F601F5" w:rsidRDefault="00585D6B" w:rsidP="00C22830">
      <w:pPr>
        <w:pStyle w:val="4"/>
        <w:rPr>
          <w:rFonts w:ascii="Times New Roman" w:hAnsi="Times New Roman"/>
          <w:sz w:val="24"/>
          <w:szCs w:val="24"/>
        </w:rPr>
      </w:pPr>
      <w:bookmarkStart w:id="222" w:name="_Toc126059760"/>
      <w:r w:rsidRPr="00F601F5">
        <w:rPr>
          <w:rFonts w:ascii="Times New Roman" w:hAnsi="Times New Roman"/>
          <w:sz w:val="24"/>
          <w:szCs w:val="24"/>
        </w:rPr>
        <w:t>4.3.1.3.</w:t>
      </w:r>
      <w:r w:rsidR="00F601F5" w:rsidRPr="00D050C7">
        <w:rPr>
          <w:rFonts w:ascii="Times New Roman" w:hAnsi="Times New Roman"/>
          <w:sz w:val="24"/>
          <w:szCs w:val="24"/>
        </w:rPr>
        <w:t xml:space="preserve"> </w:t>
      </w:r>
      <w:r w:rsidR="00200EBA" w:rsidRPr="00F601F5">
        <w:rPr>
          <w:rFonts w:ascii="Times New Roman" w:hAnsi="Times New Roman"/>
          <w:sz w:val="24"/>
          <w:szCs w:val="24"/>
        </w:rPr>
        <w:t>Рак эндометрия</w:t>
      </w:r>
      <w:bookmarkEnd w:id="222"/>
    </w:p>
    <w:p w14:paraId="6F37283F" w14:textId="77777777" w:rsidR="006D4450" w:rsidRDefault="006D4450" w:rsidP="00F601F5">
      <w:pPr>
        <w:ind w:firstLine="709"/>
      </w:pPr>
      <w:bookmarkStart w:id="223" w:name="_Hlk118211955"/>
    </w:p>
    <w:p w14:paraId="2F876F02" w14:textId="577644B8" w:rsidR="00200EBA" w:rsidRDefault="00200EBA" w:rsidP="00F601F5">
      <w:pPr>
        <w:ind w:firstLine="709"/>
      </w:pPr>
      <w:r>
        <w:t xml:space="preserve">Эффективность ленватиниба в комбинации с пембролизумабом изучали в регистрационном исследовании </w:t>
      </w:r>
      <w:r w:rsidR="006A5A20">
        <w:rPr>
          <w:lang w:val="en-US"/>
        </w:rPr>
        <w:t>III</w:t>
      </w:r>
      <w:r>
        <w:t xml:space="preserve"> фазы (</w:t>
      </w:r>
      <w:r w:rsidR="00421160" w:rsidRPr="0051438A">
        <w:rPr>
          <w:sz w:val="22"/>
          <w:szCs w:val="22"/>
          <w:lang w:val="en-US"/>
        </w:rPr>
        <w:t>MK</w:t>
      </w:r>
      <w:r w:rsidR="00421160" w:rsidRPr="00C22830">
        <w:rPr>
          <w:sz w:val="22"/>
          <w:szCs w:val="22"/>
        </w:rPr>
        <w:t>-3475-775/</w:t>
      </w:r>
      <w:r w:rsidR="00421160" w:rsidRPr="0051438A">
        <w:rPr>
          <w:sz w:val="22"/>
          <w:szCs w:val="22"/>
          <w:lang w:val="en-US"/>
        </w:rPr>
        <w:t>E</w:t>
      </w:r>
      <w:r w:rsidR="00421160" w:rsidRPr="00C22830">
        <w:rPr>
          <w:sz w:val="22"/>
          <w:szCs w:val="22"/>
        </w:rPr>
        <w:t>7080-</w:t>
      </w:r>
      <w:r w:rsidR="00421160" w:rsidRPr="0051438A">
        <w:rPr>
          <w:sz w:val="22"/>
          <w:szCs w:val="22"/>
          <w:lang w:val="en-US"/>
        </w:rPr>
        <w:t>G</w:t>
      </w:r>
      <w:r w:rsidR="00421160" w:rsidRPr="00C22830">
        <w:rPr>
          <w:sz w:val="22"/>
          <w:szCs w:val="22"/>
        </w:rPr>
        <w:t>000-309</w:t>
      </w:r>
      <w:r w:rsidR="00421160">
        <w:rPr>
          <w:sz w:val="22"/>
          <w:szCs w:val="22"/>
        </w:rPr>
        <w:t xml:space="preserve"> </w:t>
      </w:r>
      <w:r w:rsidR="00421160" w:rsidRPr="0051438A">
        <w:rPr>
          <w:sz w:val="22"/>
          <w:szCs w:val="22"/>
          <w:lang w:val="en-US"/>
        </w:rPr>
        <w:t>ClinicalTrials</w:t>
      </w:r>
      <w:r w:rsidR="00421160" w:rsidRPr="00C22830">
        <w:rPr>
          <w:sz w:val="22"/>
          <w:szCs w:val="22"/>
        </w:rPr>
        <w:t>.</w:t>
      </w:r>
      <w:r w:rsidR="00421160" w:rsidRPr="0051438A">
        <w:rPr>
          <w:sz w:val="22"/>
          <w:szCs w:val="22"/>
          <w:lang w:val="en-US"/>
        </w:rPr>
        <w:t>gov</w:t>
      </w:r>
      <w:r w:rsidR="00421160" w:rsidRPr="00C22830">
        <w:rPr>
          <w:sz w:val="22"/>
          <w:szCs w:val="22"/>
        </w:rPr>
        <w:t xml:space="preserve"> </w:t>
      </w:r>
      <w:r w:rsidR="00421160" w:rsidRPr="0051438A">
        <w:rPr>
          <w:sz w:val="22"/>
          <w:szCs w:val="22"/>
          <w:lang w:val="en-US"/>
        </w:rPr>
        <w:t>Identifier</w:t>
      </w:r>
      <w:r w:rsidR="00421160" w:rsidRPr="00C22830">
        <w:rPr>
          <w:sz w:val="22"/>
          <w:szCs w:val="22"/>
        </w:rPr>
        <w:t xml:space="preserve">: </w:t>
      </w:r>
      <w:r w:rsidR="00421160" w:rsidRPr="0051438A">
        <w:rPr>
          <w:sz w:val="22"/>
          <w:szCs w:val="22"/>
          <w:lang w:val="en-US"/>
        </w:rPr>
        <w:t>NCT</w:t>
      </w:r>
      <w:r w:rsidR="00421160" w:rsidRPr="00C22830">
        <w:rPr>
          <w:sz w:val="22"/>
          <w:szCs w:val="22"/>
        </w:rPr>
        <w:t>03517449</w:t>
      </w:r>
      <w:r>
        <w:t xml:space="preserve">). Было проведено рандомизированное, многоцентровое, открытое, </w:t>
      </w:r>
      <w:r>
        <w:lastRenderedPageBreak/>
        <w:t>активно-контролируемое исследование у пациенток с распространенным РЭ которые ранее лечились по крайней мере одной предшествующей химиотерапией на основе платины, в том числе в неоадъювантной и адъювантной терапии. Участники могли получить до 2 платиносодержащих препаратов, если один из них применялся в неоадъювантной или адъювантной терапии. Из исследования исключены пациентки с саркомой эндометрия (включая карциносаркому), или пациенок с активным аутоиммунным заболеванием или заболеванием, требующим иммуносупрессии.</w:t>
      </w:r>
    </w:p>
    <w:p w14:paraId="79BA77FD" w14:textId="77777777" w:rsidR="00200EBA" w:rsidRDefault="00200EBA" w:rsidP="00200EBA">
      <w:pPr>
        <w:tabs>
          <w:tab w:val="left" w:pos="851"/>
        </w:tabs>
        <w:ind w:firstLine="709"/>
      </w:pPr>
      <w:r>
        <w:t>Пациентки были рандомизированы в группы (1:1).</w:t>
      </w:r>
    </w:p>
    <w:p w14:paraId="019A2411" w14:textId="77777777" w:rsidR="00200EBA" w:rsidRDefault="00200EBA" w:rsidP="00200EBA">
      <w:pPr>
        <w:tabs>
          <w:tab w:val="left" w:pos="851"/>
        </w:tabs>
        <w:ind w:firstLine="709"/>
      </w:pPr>
      <w:r>
        <w:t>Группы лечения:</w:t>
      </w:r>
    </w:p>
    <w:p w14:paraId="11665D18" w14:textId="77777777" w:rsidR="00200EBA" w:rsidRDefault="00200EBA" w:rsidP="00200EBA">
      <w:pPr>
        <w:pStyle w:val="af3"/>
        <w:numPr>
          <w:ilvl w:val="0"/>
          <w:numId w:val="25"/>
        </w:numPr>
      </w:pPr>
      <w:r>
        <w:t>Ленватиниб 20 мг перорально один раз в день в комбинации с пембролизумабом 200 мг внутривенно каждые 3 недели.</w:t>
      </w:r>
    </w:p>
    <w:p w14:paraId="1F0E2F0C" w14:textId="77777777" w:rsidR="00200EBA" w:rsidRDefault="00200EBA" w:rsidP="00200EBA">
      <w:pPr>
        <w:pStyle w:val="af3"/>
        <w:numPr>
          <w:ilvl w:val="0"/>
          <w:numId w:val="25"/>
        </w:numPr>
      </w:pPr>
      <w:r>
        <w:t>По выбору исследователя: либо доксорубицин 60 мг/м</w:t>
      </w:r>
      <w:r w:rsidRPr="00D07E1E">
        <w:rPr>
          <w:vertAlign w:val="superscript"/>
        </w:rPr>
        <w:t>2</w:t>
      </w:r>
      <w:r>
        <w:t xml:space="preserve"> каждые 3 недели, либо паклитаксел 80 мг/м</w:t>
      </w:r>
      <w:r w:rsidRPr="00D07E1E">
        <w:rPr>
          <w:vertAlign w:val="superscript"/>
        </w:rPr>
        <w:t>2</w:t>
      </w:r>
      <w:r>
        <w:t xml:space="preserve"> еженедельно, 3 недели приема/1 неделя перерыва.</w:t>
      </w:r>
    </w:p>
    <w:p w14:paraId="7E2FAFB7" w14:textId="77777777" w:rsidR="00200EBA" w:rsidRDefault="00200EBA" w:rsidP="00200EBA"/>
    <w:p w14:paraId="06750B90" w14:textId="77777777" w:rsidR="00200EBA" w:rsidRDefault="00200EBA" w:rsidP="00B22A42">
      <w:pPr>
        <w:ind w:firstLine="709"/>
      </w:pPr>
      <w:r>
        <w:t>Лечение ленватинибом и пембролизумабом продолжалось до тех пор, пока не отмечалось прогрессирование РЭ согласно RECIST v1.1. или развивалась непереносимая токсичность, максимальная продолжительность исследования была 24 месяца.</w:t>
      </w:r>
    </w:p>
    <w:p w14:paraId="534949C9" w14:textId="77777777" w:rsidR="00200EBA" w:rsidRDefault="00200EBA" w:rsidP="00B22A42">
      <w:pPr>
        <w:ind w:firstLine="709"/>
      </w:pPr>
      <w:r>
        <w:t xml:space="preserve">Введение исследуемого препарата разрешалось после прогрессирования заболевания, определенного по RECIST, если исследователь считал, что пациент получает клиническую пользу и не развивалась непереносимая токсичность. </w:t>
      </w:r>
    </w:p>
    <w:p w14:paraId="3DA07FE2" w14:textId="28C8AE57" w:rsidR="00200EBA" w:rsidRDefault="00200EBA" w:rsidP="00B22A42">
      <w:pPr>
        <w:ind w:firstLine="709"/>
      </w:pPr>
      <w:bookmarkStart w:id="224" w:name="_Hlk118213049"/>
      <w:r>
        <w:t>В общей сложности 827 пациентов были включены в исследование и рандомизированы для получения ленватиниба в комбинации с пембролизумабом</w:t>
      </w:r>
      <w:r w:rsidR="00D82983">
        <w:t xml:space="preserve"> </w:t>
      </w:r>
      <w:r>
        <w:t xml:space="preserve">(n=411) или доксорубицином (n=306) или паклитакселом (n=110). </w:t>
      </w:r>
    </w:p>
    <w:bookmarkEnd w:id="224"/>
    <w:p w14:paraId="5156CF1A" w14:textId="707C85CB" w:rsidR="00200EBA" w:rsidRDefault="00200EBA" w:rsidP="00B22A42">
      <w:pPr>
        <w:ind w:firstLine="709"/>
      </w:pPr>
      <w:r>
        <w:t xml:space="preserve">Первичными показателями эффективности были ОВ и ВБП (согласно оценке BICR с использованием RECIST 1.1). Вторичные показатели эффективности включали ЧОО по оценке BICR с использованием RECIST 1.1. </w:t>
      </w:r>
      <w:bookmarkEnd w:id="223"/>
      <w:r>
        <w:t>Основные результаты исследования представлены в таблице 4.</w:t>
      </w:r>
      <w:r w:rsidR="00046149">
        <w:t>4</w:t>
      </w:r>
    </w:p>
    <w:p w14:paraId="5204065F" w14:textId="10A91E40" w:rsidR="00200EBA" w:rsidRDefault="00200EBA" w:rsidP="006D4450"/>
    <w:p w14:paraId="51AF1826" w14:textId="2F8FA646" w:rsidR="00200EBA" w:rsidRDefault="00200EBA" w:rsidP="00200EBA">
      <w:pPr>
        <w:rPr>
          <w:bCs/>
        </w:rPr>
      </w:pPr>
      <w:r w:rsidRPr="00046149">
        <w:rPr>
          <w:b/>
          <w:bCs/>
        </w:rPr>
        <w:t>Таблица 4-</w:t>
      </w:r>
      <w:r w:rsidR="00046149">
        <w:rPr>
          <w:b/>
          <w:bCs/>
        </w:rPr>
        <w:t>4</w:t>
      </w:r>
      <w:r w:rsidR="006D4450">
        <w:rPr>
          <w:b/>
          <w:bCs/>
        </w:rPr>
        <w:t>.</w:t>
      </w:r>
      <w:r w:rsidRPr="00B07248">
        <w:rPr>
          <w:b/>
          <w:bCs/>
        </w:rPr>
        <w:t xml:space="preserve"> </w:t>
      </w:r>
      <w:r w:rsidRPr="006D4450">
        <w:rPr>
          <w:bCs/>
        </w:rPr>
        <w:t xml:space="preserve">Результаты эффективности исследования </w:t>
      </w:r>
      <w:r w:rsidRPr="006D4450">
        <w:rPr>
          <w:bCs/>
          <w:sz w:val="22"/>
          <w:szCs w:val="22"/>
          <w:lang w:val="en-US"/>
        </w:rPr>
        <w:t>MK</w:t>
      </w:r>
      <w:r w:rsidRPr="006D4450">
        <w:rPr>
          <w:bCs/>
          <w:sz w:val="22"/>
          <w:szCs w:val="22"/>
        </w:rPr>
        <w:t>-3475-775/</w:t>
      </w:r>
      <w:r w:rsidRPr="006D4450">
        <w:rPr>
          <w:bCs/>
          <w:sz w:val="22"/>
          <w:szCs w:val="22"/>
          <w:lang w:val="en-US"/>
        </w:rPr>
        <w:t>E</w:t>
      </w:r>
      <w:r w:rsidRPr="006D4450">
        <w:rPr>
          <w:bCs/>
          <w:sz w:val="22"/>
          <w:szCs w:val="22"/>
        </w:rPr>
        <w:t>7080-</w:t>
      </w:r>
      <w:r w:rsidRPr="006D4450">
        <w:rPr>
          <w:bCs/>
          <w:sz w:val="22"/>
          <w:szCs w:val="22"/>
          <w:lang w:val="en-US"/>
        </w:rPr>
        <w:t>G</w:t>
      </w:r>
      <w:r w:rsidRPr="006D4450">
        <w:rPr>
          <w:bCs/>
          <w:sz w:val="22"/>
          <w:szCs w:val="22"/>
        </w:rPr>
        <w:t>000-309</w:t>
      </w:r>
      <w:r w:rsidRPr="006D4450">
        <w:rPr>
          <w:bCs/>
        </w:rPr>
        <w:t xml:space="preserve"> у больных с </w:t>
      </w:r>
      <w:r w:rsidR="001978AF" w:rsidRPr="006D4450">
        <w:rPr>
          <w:bCs/>
        </w:rPr>
        <w:t>РЭ</w:t>
      </w:r>
      <w:r w:rsidRPr="006D4450">
        <w:rPr>
          <w:bCs/>
        </w:rPr>
        <w:t xml:space="preserve"> </w:t>
      </w:r>
      <w:r w:rsidRPr="006D4450">
        <w:rPr>
          <w:bCs/>
        </w:rPr>
        <w:fldChar w:fldCharType="begin"/>
      </w:r>
      <w:r w:rsidRPr="006D4450">
        <w:rPr>
          <w:bCs/>
        </w:rPr>
        <w:instrText xml:space="preserve"> ADDIN ZOTERO_ITEM CSL_CITATION {"citationID":"ZPvUlmWo","properties":{"formattedCitation":"[2]","plainCitation":"[2]","noteIndex":0},"citationItems":[{"id":2745,"uris":["http://zotero.org/users/5483459/items/95XEZDWJ"],"itemData":{"id":2745,"type":"document","title":"European  Medicines Agency. SUMMARY OF PRODUCT CHARACTERISTICS. LENVIMA 4 mg, 10 mg hard capsules.26.11.2021"}}],"schema":"https://github.com/citation-style-language/schema/raw/master/csl-citation.json"} </w:instrText>
      </w:r>
      <w:r w:rsidRPr="006D4450">
        <w:rPr>
          <w:bCs/>
        </w:rPr>
        <w:fldChar w:fldCharType="separate"/>
      </w:r>
      <w:r w:rsidRPr="006D4450">
        <w:t>[2]</w:t>
      </w:r>
      <w:r w:rsidRPr="006D4450">
        <w:rPr>
          <w:bCs/>
        </w:rPr>
        <w:fldChar w:fldCharType="end"/>
      </w:r>
      <w:r w:rsidR="006D4450">
        <w:rPr>
          <w:bCs/>
        </w:rPr>
        <w:t>.</w:t>
      </w:r>
    </w:p>
    <w:tbl>
      <w:tblPr>
        <w:tblStyle w:val="a8"/>
        <w:tblW w:w="9351" w:type="dxa"/>
        <w:tblLook w:val="04A0" w:firstRow="1" w:lastRow="0" w:firstColumn="1" w:lastColumn="0" w:noHBand="0" w:noVBand="1"/>
      </w:tblPr>
      <w:tblGrid>
        <w:gridCol w:w="3397"/>
        <w:gridCol w:w="2977"/>
        <w:gridCol w:w="2977"/>
      </w:tblGrid>
      <w:tr w:rsidR="00200EBA" w:rsidRPr="004321D6" w14:paraId="7FBA3236" w14:textId="77777777" w:rsidTr="0054382D">
        <w:trPr>
          <w:trHeight w:val="239"/>
          <w:tblHeader/>
        </w:trPr>
        <w:tc>
          <w:tcPr>
            <w:tcW w:w="3397" w:type="dxa"/>
            <w:vMerge w:val="restart"/>
            <w:shd w:val="clear" w:color="auto" w:fill="D9D9D9" w:themeFill="background1" w:themeFillShade="D9"/>
            <w:vAlign w:val="center"/>
          </w:tcPr>
          <w:p w14:paraId="453E56FA" w14:textId="77777777" w:rsidR="00200EBA" w:rsidRPr="004321D6" w:rsidRDefault="00200EBA" w:rsidP="00A85019">
            <w:pPr>
              <w:pStyle w:val="afff8"/>
              <w:rPr>
                <w:b/>
                <w:bCs/>
                <w:sz w:val="24"/>
              </w:rPr>
            </w:pPr>
            <w:r w:rsidRPr="004321D6">
              <w:rPr>
                <w:b/>
                <w:bCs/>
                <w:sz w:val="24"/>
              </w:rPr>
              <w:t>Критерии эффективности</w:t>
            </w:r>
          </w:p>
        </w:tc>
        <w:tc>
          <w:tcPr>
            <w:tcW w:w="5954" w:type="dxa"/>
            <w:gridSpan w:val="2"/>
            <w:shd w:val="clear" w:color="auto" w:fill="D9D9D9" w:themeFill="background1" w:themeFillShade="D9"/>
            <w:vAlign w:val="center"/>
          </w:tcPr>
          <w:p w14:paraId="039B8140" w14:textId="77777777" w:rsidR="00200EBA" w:rsidRPr="004321D6" w:rsidRDefault="00200EBA" w:rsidP="00A85019">
            <w:pPr>
              <w:pStyle w:val="afff8"/>
              <w:jc w:val="center"/>
              <w:rPr>
                <w:b/>
                <w:bCs/>
                <w:sz w:val="24"/>
              </w:rPr>
            </w:pPr>
            <w:r w:rsidRPr="004321D6">
              <w:rPr>
                <w:b/>
                <w:bCs/>
                <w:sz w:val="24"/>
              </w:rPr>
              <w:t>Группы</w:t>
            </w:r>
          </w:p>
        </w:tc>
      </w:tr>
      <w:tr w:rsidR="00200EBA" w:rsidRPr="004321D6" w14:paraId="1D84CDC6" w14:textId="77777777" w:rsidTr="0054382D">
        <w:trPr>
          <w:trHeight w:val="595"/>
          <w:tblHeader/>
        </w:trPr>
        <w:tc>
          <w:tcPr>
            <w:tcW w:w="3397" w:type="dxa"/>
            <w:vMerge/>
            <w:shd w:val="clear" w:color="auto" w:fill="D9D9D9" w:themeFill="background1" w:themeFillShade="D9"/>
            <w:vAlign w:val="center"/>
          </w:tcPr>
          <w:p w14:paraId="25254A23" w14:textId="77777777" w:rsidR="00200EBA" w:rsidRPr="004321D6" w:rsidRDefault="00200EBA" w:rsidP="00A85019">
            <w:pPr>
              <w:pStyle w:val="afff8"/>
              <w:rPr>
                <w:b/>
                <w:bCs/>
                <w:sz w:val="24"/>
              </w:rPr>
            </w:pPr>
          </w:p>
        </w:tc>
        <w:tc>
          <w:tcPr>
            <w:tcW w:w="2977" w:type="dxa"/>
            <w:shd w:val="clear" w:color="auto" w:fill="D9D9D9" w:themeFill="background1" w:themeFillShade="D9"/>
            <w:vAlign w:val="center"/>
          </w:tcPr>
          <w:p w14:paraId="07E8EE5E" w14:textId="29C8C394" w:rsidR="00200EBA" w:rsidRPr="004321D6" w:rsidRDefault="00200EBA" w:rsidP="0054382D">
            <w:pPr>
              <w:pStyle w:val="afff8"/>
              <w:jc w:val="center"/>
              <w:rPr>
                <w:b/>
                <w:bCs/>
                <w:sz w:val="24"/>
              </w:rPr>
            </w:pPr>
            <w:r w:rsidRPr="004321D6">
              <w:rPr>
                <w:b/>
                <w:bCs/>
                <w:sz w:val="24"/>
              </w:rPr>
              <w:t>Ленватиниб + пембролизумаб</w:t>
            </w:r>
            <w:r w:rsidR="0054382D">
              <w:rPr>
                <w:b/>
                <w:bCs/>
                <w:sz w:val="24"/>
              </w:rPr>
              <w:t xml:space="preserve"> </w:t>
            </w:r>
            <w:r w:rsidRPr="004321D6">
              <w:rPr>
                <w:b/>
                <w:bCs/>
                <w:sz w:val="24"/>
              </w:rPr>
              <w:t>(N= 411)</w:t>
            </w:r>
          </w:p>
        </w:tc>
        <w:tc>
          <w:tcPr>
            <w:tcW w:w="2977" w:type="dxa"/>
            <w:shd w:val="clear" w:color="auto" w:fill="D9D9D9" w:themeFill="background1" w:themeFillShade="D9"/>
            <w:vAlign w:val="center"/>
          </w:tcPr>
          <w:p w14:paraId="2AD08B82" w14:textId="229447E2" w:rsidR="00200EBA" w:rsidRPr="004321D6" w:rsidRDefault="00200EBA" w:rsidP="0054382D">
            <w:pPr>
              <w:pStyle w:val="afff8"/>
              <w:jc w:val="center"/>
              <w:rPr>
                <w:b/>
                <w:bCs/>
                <w:sz w:val="24"/>
              </w:rPr>
            </w:pPr>
            <w:r w:rsidRPr="004321D6">
              <w:rPr>
                <w:b/>
                <w:bCs/>
                <w:sz w:val="24"/>
              </w:rPr>
              <w:t>Доксорубицин + паклитаксел</w:t>
            </w:r>
            <w:r w:rsidR="0054382D">
              <w:rPr>
                <w:b/>
                <w:bCs/>
                <w:sz w:val="24"/>
              </w:rPr>
              <w:t xml:space="preserve"> </w:t>
            </w:r>
            <w:r w:rsidRPr="004321D6">
              <w:rPr>
                <w:b/>
                <w:bCs/>
                <w:sz w:val="24"/>
              </w:rPr>
              <w:t>(N= 416)</w:t>
            </w:r>
          </w:p>
        </w:tc>
      </w:tr>
      <w:tr w:rsidR="00200EBA" w:rsidRPr="004321D6" w14:paraId="20F19C95" w14:textId="77777777" w:rsidTr="0054382D">
        <w:trPr>
          <w:trHeight w:val="232"/>
        </w:trPr>
        <w:tc>
          <w:tcPr>
            <w:tcW w:w="3397" w:type="dxa"/>
            <w:vAlign w:val="center"/>
          </w:tcPr>
          <w:p w14:paraId="0AD6ECB7" w14:textId="06E91A5B" w:rsidR="00200EBA" w:rsidRPr="006D4450" w:rsidRDefault="005D6EC8" w:rsidP="00A85019">
            <w:pPr>
              <w:pStyle w:val="afff8"/>
              <w:rPr>
                <w:sz w:val="24"/>
              </w:rPr>
            </w:pPr>
            <w:r>
              <w:rPr>
                <w:sz w:val="24"/>
              </w:rPr>
              <w:t>ОВ</w:t>
            </w:r>
          </w:p>
        </w:tc>
        <w:tc>
          <w:tcPr>
            <w:tcW w:w="2977" w:type="dxa"/>
            <w:vAlign w:val="center"/>
          </w:tcPr>
          <w:p w14:paraId="7243DC67" w14:textId="145CFACC" w:rsidR="00200EBA" w:rsidRPr="004321D6" w:rsidRDefault="00200EBA" w:rsidP="008356A7">
            <w:pPr>
              <w:pStyle w:val="afff8"/>
              <w:jc w:val="center"/>
              <w:rPr>
                <w:sz w:val="24"/>
              </w:rPr>
            </w:pPr>
            <w:r w:rsidRPr="004321D6">
              <w:rPr>
                <w:sz w:val="24"/>
              </w:rPr>
              <w:t>13</w:t>
            </w:r>
            <w:r w:rsidR="008356A7">
              <w:rPr>
                <w:sz w:val="24"/>
              </w:rPr>
              <w:t>,</w:t>
            </w:r>
            <w:r w:rsidRPr="004321D6">
              <w:rPr>
                <w:sz w:val="24"/>
              </w:rPr>
              <w:t>6 (12</w:t>
            </w:r>
            <w:r w:rsidR="008356A7">
              <w:rPr>
                <w:sz w:val="24"/>
              </w:rPr>
              <w:t>,</w:t>
            </w:r>
            <w:r w:rsidRPr="004321D6">
              <w:rPr>
                <w:sz w:val="24"/>
              </w:rPr>
              <w:t>1</w:t>
            </w:r>
            <w:r w:rsidR="008356A7">
              <w:rPr>
                <w:sz w:val="24"/>
                <w:lang w:val="en-US"/>
              </w:rPr>
              <w:t>;</w:t>
            </w:r>
            <w:r w:rsidRPr="004321D6">
              <w:rPr>
                <w:sz w:val="24"/>
              </w:rPr>
              <w:t xml:space="preserve"> 14</w:t>
            </w:r>
            <w:r w:rsidR="008356A7">
              <w:rPr>
                <w:sz w:val="24"/>
              </w:rPr>
              <w:t>,</w:t>
            </w:r>
            <w:r w:rsidRPr="004321D6">
              <w:rPr>
                <w:sz w:val="24"/>
              </w:rPr>
              <w:t>9)</w:t>
            </w:r>
          </w:p>
        </w:tc>
        <w:tc>
          <w:tcPr>
            <w:tcW w:w="2977" w:type="dxa"/>
            <w:vAlign w:val="center"/>
          </w:tcPr>
          <w:p w14:paraId="306B56E7" w14:textId="7B532683" w:rsidR="00200EBA" w:rsidRPr="004321D6" w:rsidRDefault="00200EBA" w:rsidP="008356A7">
            <w:pPr>
              <w:pStyle w:val="afff8"/>
              <w:jc w:val="center"/>
              <w:rPr>
                <w:sz w:val="24"/>
              </w:rPr>
            </w:pPr>
            <w:r w:rsidRPr="004321D6">
              <w:rPr>
                <w:sz w:val="24"/>
              </w:rPr>
              <w:t>12</w:t>
            </w:r>
            <w:r w:rsidR="008356A7">
              <w:rPr>
                <w:sz w:val="24"/>
              </w:rPr>
              <w:t>,</w:t>
            </w:r>
            <w:r w:rsidRPr="004321D6">
              <w:rPr>
                <w:sz w:val="24"/>
              </w:rPr>
              <w:t>3 (10</w:t>
            </w:r>
            <w:r w:rsidR="008356A7">
              <w:rPr>
                <w:sz w:val="24"/>
              </w:rPr>
              <w:t>,</w:t>
            </w:r>
            <w:r w:rsidRPr="004321D6">
              <w:rPr>
                <w:sz w:val="24"/>
              </w:rPr>
              <w:t>4</w:t>
            </w:r>
            <w:r w:rsidR="008356A7">
              <w:rPr>
                <w:sz w:val="24"/>
                <w:lang w:val="en-US"/>
              </w:rPr>
              <w:t>;</w:t>
            </w:r>
            <w:r w:rsidRPr="004321D6">
              <w:rPr>
                <w:sz w:val="24"/>
              </w:rPr>
              <w:t xml:space="preserve"> 13</w:t>
            </w:r>
            <w:r w:rsidR="008356A7">
              <w:rPr>
                <w:sz w:val="24"/>
              </w:rPr>
              <w:t>,</w:t>
            </w:r>
            <w:r w:rsidRPr="004321D6">
              <w:rPr>
                <w:sz w:val="24"/>
              </w:rPr>
              <w:t>9)</w:t>
            </w:r>
          </w:p>
        </w:tc>
      </w:tr>
      <w:tr w:rsidR="00200EBA" w:rsidRPr="004321D6" w14:paraId="5BF2F3F8" w14:textId="77777777" w:rsidTr="0054382D">
        <w:trPr>
          <w:trHeight w:val="505"/>
        </w:trPr>
        <w:tc>
          <w:tcPr>
            <w:tcW w:w="3397" w:type="dxa"/>
            <w:vAlign w:val="center"/>
          </w:tcPr>
          <w:p w14:paraId="7010D099" w14:textId="77777777" w:rsidR="00200EBA" w:rsidRPr="004321D6" w:rsidRDefault="00200EBA" w:rsidP="00A85019">
            <w:pPr>
              <w:pStyle w:val="afff8"/>
              <w:rPr>
                <w:sz w:val="24"/>
              </w:rPr>
            </w:pPr>
            <w:r w:rsidRPr="004321D6">
              <w:rPr>
                <w:sz w:val="24"/>
              </w:rPr>
              <w:t>Количество (%) пациентов с событием</w:t>
            </w:r>
          </w:p>
        </w:tc>
        <w:tc>
          <w:tcPr>
            <w:tcW w:w="2977" w:type="dxa"/>
            <w:vAlign w:val="center"/>
          </w:tcPr>
          <w:p w14:paraId="501F80EE" w14:textId="77777777" w:rsidR="00200EBA" w:rsidRPr="004321D6" w:rsidRDefault="00200EBA" w:rsidP="00A85019">
            <w:pPr>
              <w:pStyle w:val="afff8"/>
              <w:jc w:val="center"/>
              <w:rPr>
                <w:sz w:val="24"/>
              </w:rPr>
            </w:pPr>
            <w:r w:rsidRPr="004321D6">
              <w:rPr>
                <w:sz w:val="24"/>
              </w:rPr>
              <w:t>188 (46%)</w:t>
            </w:r>
          </w:p>
        </w:tc>
        <w:tc>
          <w:tcPr>
            <w:tcW w:w="2977" w:type="dxa"/>
            <w:vAlign w:val="center"/>
          </w:tcPr>
          <w:p w14:paraId="63A21455" w14:textId="77777777" w:rsidR="00200EBA" w:rsidRPr="004321D6" w:rsidRDefault="00200EBA" w:rsidP="00A85019">
            <w:pPr>
              <w:pStyle w:val="afff8"/>
              <w:jc w:val="center"/>
              <w:rPr>
                <w:sz w:val="24"/>
              </w:rPr>
            </w:pPr>
            <w:r w:rsidRPr="004321D6">
              <w:rPr>
                <w:sz w:val="24"/>
              </w:rPr>
              <w:t>245 (59%)</w:t>
            </w:r>
          </w:p>
        </w:tc>
      </w:tr>
      <w:tr w:rsidR="00200EBA" w:rsidRPr="004321D6" w14:paraId="14546A45" w14:textId="77777777" w:rsidTr="0054382D">
        <w:trPr>
          <w:trHeight w:val="64"/>
        </w:trPr>
        <w:tc>
          <w:tcPr>
            <w:tcW w:w="3397" w:type="dxa"/>
            <w:vAlign w:val="center"/>
          </w:tcPr>
          <w:p w14:paraId="12864AF0" w14:textId="77777777" w:rsidR="00200EBA" w:rsidRPr="004321D6" w:rsidRDefault="00200EBA" w:rsidP="00A85019">
            <w:pPr>
              <w:pStyle w:val="afff8"/>
              <w:rPr>
                <w:sz w:val="24"/>
              </w:rPr>
            </w:pPr>
            <w:r w:rsidRPr="004321D6">
              <w:rPr>
                <w:sz w:val="24"/>
              </w:rPr>
              <w:t>Медиана в месяцах (95%ДИ)</w:t>
            </w:r>
          </w:p>
        </w:tc>
        <w:tc>
          <w:tcPr>
            <w:tcW w:w="2977" w:type="dxa"/>
            <w:vAlign w:val="center"/>
          </w:tcPr>
          <w:p w14:paraId="44F5847F" w14:textId="155C929B" w:rsidR="00200EBA" w:rsidRPr="004321D6" w:rsidRDefault="00200EBA" w:rsidP="008356A7">
            <w:pPr>
              <w:pStyle w:val="afff8"/>
              <w:jc w:val="center"/>
              <w:rPr>
                <w:sz w:val="24"/>
              </w:rPr>
            </w:pPr>
            <w:r w:rsidRPr="004321D6">
              <w:rPr>
                <w:sz w:val="24"/>
              </w:rPr>
              <w:t>7</w:t>
            </w:r>
            <w:r w:rsidR="008356A7">
              <w:rPr>
                <w:sz w:val="24"/>
              </w:rPr>
              <w:t>,</w:t>
            </w:r>
            <w:r w:rsidRPr="004321D6">
              <w:rPr>
                <w:sz w:val="24"/>
              </w:rPr>
              <w:t>2 (5</w:t>
            </w:r>
            <w:r w:rsidR="008356A7">
              <w:rPr>
                <w:sz w:val="24"/>
              </w:rPr>
              <w:t>,</w:t>
            </w:r>
            <w:r w:rsidRPr="004321D6">
              <w:rPr>
                <w:sz w:val="24"/>
              </w:rPr>
              <w:t>7</w:t>
            </w:r>
            <w:r w:rsidR="008356A7">
              <w:rPr>
                <w:sz w:val="24"/>
                <w:lang w:val="en-US"/>
              </w:rPr>
              <w:t>;</w:t>
            </w:r>
            <w:r w:rsidRPr="004321D6">
              <w:rPr>
                <w:sz w:val="24"/>
              </w:rPr>
              <w:t xml:space="preserve"> 7</w:t>
            </w:r>
            <w:r w:rsidR="008356A7">
              <w:rPr>
                <w:sz w:val="24"/>
              </w:rPr>
              <w:t>,</w:t>
            </w:r>
            <w:r w:rsidRPr="004321D6">
              <w:rPr>
                <w:sz w:val="24"/>
              </w:rPr>
              <w:t>6)</w:t>
            </w:r>
          </w:p>
        </w:tc>
        <w:tc>
          <w:tcPr>
            <w:tcW w:w="2977" w:type="dxa"/>
            <w:vAlign w:val="center"/>
          </w:tcPr>
          <w:p w14:paraId="19E8D587" w14:textId="02244101" w:rsidR="00200EBA" w:rsidRPr="004321D6" w:rsidRDefault="00200EBA" w:rsidP="008356A7">
            <w:pPr>
              <w:pStyle w:val="afff8"/>
              <w:jc w:val="center"/>
              <w:rPr>
                <w:sz w:val="24"/>
              </w:rPr>
            </w:pPr>
            <w:r w:rsidRPr="004321D6">
              <w:rPr>
                <w:sz w:val="24"/>
              </w:rPr>
              <w:t>11</w:t>
            </w:r>
            <w:r w:rsidR="008356A7">
              <w:rPr>
                <w:sz w:val="24"/>
              </w:rPr>
              <w:t>,</w:t>
            </w:r>
            <w:r w:rsidRPr="004321D6">
              <w:rPr>
                <w:sz w:val="24"/>
              </w:rPr>
              <w:t>4 (10</w:t>
            </w:r>
            <w:r w:rsidR="008356A7">
              <w:rPr>
                <w:sz w:val="24"/>
              </w:rPr>
              <w:t>,</w:t>
            </w:r>
            <w:r w:rsidRPr="004321D6">
              <w:rPr>
                <w:sz w:val="24"/>
              </w:rPr>
              <w:t>5</w:t>
            </w:r>
            <w:r w:rsidR="008356A7">
              <w:rPr>
                <w:sz w:val="24"/>
                <w:lang w:val="en-US"/>
              </w:rPr>
              <w:t>;</w:t>
            </w:r>
            <w:r w:rsidRPr="004321D6">
              <w:rPr>
                <w:sz w:val="24"/>
              </w:rPr>
              <w:t xml:space="preserve"> 12</w:t>
            </w:r>
            <w:r w:rsidR="008356A7">
              <w:rPr>
                <w:sz w:val="24"/>
              </w:rPr>
              <w:t>,</w:t>
            </w:r>
            <w:r w:rsidRPr="004321D6">
              <w:rPr>
                <w:sz w:val="24"/>
              </w:rPr>
              <w:t>9)</w:t>
            </w:r>
          </w:p>
        </w:tc>
      </w:tr>
      <w:tr w:rsidR="00200EBA" w:rsidRPr="004321D6" w14:paraId="79FD8995" w14:textId="77777777" w:rsidTr="0054382D">
        <w:trPr>
          <w:trHeight w:val="64"/>
        </w:trPr>
        <w:tc>
          <w:tcPr>
            <w:tcW w:w="3397" w:type="dxa"/>
            <w:vAlign w:val="center"/>
          </w:tcPr>
          <w:p w14:paraId="057DA4D3" w14:textId="77777777" w:rsidR="00200EBA" w:rsidRPr="004321D6" w:rsidRDefault="00200EBA" w:rsidP="00A85019">
            <w:pPr>
              <w:pStyle w:val="afff8"/>
              <w:rPr>
                <w:sz w:val="24"/>
              </w:rPr>
            </w:pPr>
            <w:r w:rsidRPr="004321D6">
              <w:rPr>
                <w:sz w:val="24"/>
              </w:rPr>
              <w:t>Отношение рисков (ДИ 95%)</w:t>
            </w:r>
            <w:r w:rsidRPr="004321D6">
              <w:rPr>
                <w:sz w:val="24"/>
                <w:vertAlign w:val="superscript"/>
                <w:lang w:val="en-US"/>
              </w:rPr>
              <w:t>a</w:t>
            </w:r>
          </w:p>
        </w:tc>
        <w:tc>
          <w:tcPr>
            <w:tcW w:w="5954" w:type="dxa"/>
            <w:gridSpan w:val="2"/>
            <w:vAlign w:val="center"/>
          </w:tcPr>
          <w:p w14:paraId="4028D844" w14:textId="0DE6EE31" w:rsidR="00200EBA" w:rsidRPr="004321D6" w:rsidRDefault="00200EBA" w:rsidP="008356A7">
            <w:pPr>
              <w:pStyle w:val="afff8"/>
              <w:jc w:val="center"/>
              <w:rPr>
                <w:sz w:val="24"/>
              </w:rPr>
            </w:pPr>
            <w:r w:rsidRPr="004321D6">
              <w:rPr>
                <w:sz w:val="24"/>
              </w:rPr>
              <w:t>3</w:t>
            </w:r>
            <w:r w:rsidR="008356A7">
              <w:rPr>
                <w:sz w:val="24"/>
              </w:rPr>
              <w:t>,</w:t>
            </w:r>
            <w:r w:rsidRPr="004321D6">
              <w:rPr>
                <w:sz w:val="24"/>
              </w:rPr>
              <w:t>8 (3</w:t>
            </w:r>
            <w:r w:rsidR="008356A7">
              <w:rPr>
                <w:sz w:val="24"/>
              </w:rPr>
              <w:t>,</w:t>
            </w:r>
            <w:r w:rsidRPr="004321D6">
              <w:rPr>
                <w:sz w:val="24"/>
              </w:rPr>
              <w:t>6</w:t>
            </w:r>
            <w:r w:rsidR="008356A7">
              <w:rPr>
                <w:sz w:val="24"/>
                <w:lang w:val="en-US"/>
              </w:rPr>
              <w:t>;</w:t>
            </w:r>
            <w:r w:rsidRPr="004321D6">
              <w:rPr>
                <w:sz w:val="24"/>
              </w:rPr>
              <w:t xml:space="preserve"> 4</w:t>
            </w:r>
            <w:r w:rsidR="008356A7">
              <w:rPr>
                <w:sz w:val="24"/>
              </w:rPr>
              <w:t>,</w:t>
            </w:r>
            <w:r w:rsidRPr="004321D6">
              <w:rPr>
                <w:sz w:val="24"/>
              </w:rPr>
              <w:t>2)</w:t>
            </w:r>
          </w:p>
        </w:tc>
      </w:tr>
      <w:tr w:rsidR="00200EBA" w:rsidRPr="004321D6" w14:paraId="18B3D361" w14:textId="77777777" w:rsidTr="0054382D">
        <w:trPr>
          <w:trHeight w:val="265"/>
        </w:trPr>
        <w:tc>
          <w:tcPr>
            <w:tcW w:w="3397" w:type="dxa"/>
            <w:vAlign w:val="center"/>
          </w:tcPr>
          <w:p w14:paraId="0E941404" w14:textId="77777777" w:rsidR="00200EBA" w:rsidRPr="004321D6" w:rsidRDefault="00200EBA" w:rsidP="00A85019">
            <w:pPr>
              <w:pStyle w:val="afff8"/>
              <w:rPr>
                <w:sz w:val="24"/>
              </w:rPr>
            </w:pPr>
            <w:r w:rsidRPr="004321D6">
              <w:rPr>
                <w:sz w:val="24"/>
                <w:lang w:val="en-US"/>
              </w:rPr>
              <w:t>P</w:t>
            </w:r>
            <w:r w:rsidRPr="004321D6">
              <w:rPr>
                <w:sz w:val="24"/>
              </w:rPr>
              <w:t>-уровень</w:t>
            </w:r>
            <w:r w:rsidRPr="004321D6">
              <w:rPr>
                <w:sz w:val="24"/>
                <w:lang w:val="en-US"/>
              </w:rPr>
              <w:t xml:space="preserve"> </w:t>
            </w:r>
            <w:r w:rsidRPr="004321D6">
              <w:rPr>
                <w:sz w:val="24"/>
                <w:vertAlign w:val="superscript"/>
                <w:lang w:val="en-US"/>
              </w:rPr>
              <w:t>b</w:t>
            </w:r>
          </w:p>
        </w:tc>
        <w:tc>
          <w:tcPr>
            <w:tcW w:w="5954" w:type="dxa"/>
            <w:gridSpan w:val="2"/>
            <w:vAlign w:val="center"/>
          </w:tcPr>
          <w:p w14:paraId="61D08CBB" w14:textId="7B97C8BA" w:rsidR="00200EBA" w:rsidRPr="004321D6" w:rsidRDefault="00200EBA" w:rsidP="00A85019">
            <w:pPr>
              <w:pStyle w:val="afff8"/>
              <w:jc w:val="center"/>
              <w:rPr>
                <w:sz w:val="24"/>
              </w:rPr>
            </w:pPr>
            <w:r w:rsidRPr="004321D6">
              <w:rPr>
                <w:sz w:val="24"/>
              </w:rPr>
              <w:t>&lt;0</w:t>
            </w:r>
            <w:r w:rsidR="008356A7">
              <w:rPr>
                <w:sz w:val="24"/>
              </w:rPr>
              <w:t>,</w:t>
            </w:r>
            <w:r w:rsidRPr="004321D6">
              <w:rPr>
                <w:sz w:val="24"/>
              </w:rPr>
              <w:t>0001</w:t>
            </w:r>
          </w:p>
        </w:tc>
      </w:tr>
      <w:tr w:rsidR="00200EBA" w:rsidRPr="004321D6" w14:paraId="2F464695" w14:textId="77777777" w:rsidTr="0054382D">
        <w:trPr>
          <w:trHeight w:val="256"/>
        </w:trPr>
        <w:tc>
          <w:tcPr>
            <w:tcW w:w="3397" w:type="dxa"/>
            <w:vAlign w:val="center"/>
          </w:tcPr>
          <w:p w14:paraId="45C0E3DD" w14:textId="37A4CC22" w:rsidR="00200EBA" w:rsidRPr="004321D6" w:rsidRDefault="005D6EC8" w:rsidP="00A85019">
            <w:pPr>
              <w:pStyle w:val="afff8"/>
              <w:rPr>
                <w:sz w:val="24"/>
              </w:rPr>
            </w:pPr>
            <w:r>
              <w:rPr>
                <w:sz w:val="24"/>
              </w:rPr>
              <w:t>ВБП</w:t>
            </w:r>
            <w:r w:rsidR="00200EBA" w:rsidRPr="004321D6">
              <w:rPr>
                <w:sz w:val="24"/>
              </w:rPr>
              <w:t xml:space="preserve"> (mRECIST)</w:t>
            </w:r>
          </w:p>
        </w:tc>
        <w:tc>
          <w:tcPr>
            <w:tcW w:w="2977" w:type="dxa"/>
            <w:vAlign w:val="center"/>
          </w:tcPr>
          <w:p w14:paraId="13F274E6" w14:textId="77777777" w:rsidR="00200EBA" w:rsidRPr="004321D6" w:rsidRDefault="00200EBA" w:rsidP="00A85019">
            <w:pPr>
              <w:pStyle w:val="afff8"/>
              <w:rPr>
                <w:sz w:val="24"/>
              </w:rPr>
            </w:pPr>
          </w:p>
        </w:tc>
        <w:tc>
          <w:tcPr>
            <w:tcW w:w="2977" w:type="dxa"/>
            <w:vAlign w:val="center"/>
          </w:tcPr>
          <w:p w14:paraId="577B4656" w14:textId="77777777" w:rsidR="00200EBA" w:rsidRPr="004321D6" w:rsidRDefault="00200EBA" w:rsidP="00A85019">
            <w:pPr>
              <w:pStyle w:val="afff8"/>
              <w:rPr>
                <w:sz w:val="24"/>
              </w:rPr>
            </w:pPr>
          </w:p>
        </w:tc>
      </w:tr>
      <w:tr w:rsidR="00200EBA" w:rsidRPr="004321D6" w14:paraId="59A7AE43" w14:textId="77777777" w:rsidTr="0054382D">
        <w:trPr>
          <w:trHeight w:val="497"/>
        </w:trPr>
        <w:tc>
          <w:tcPr>
            <w:tcW w:w="3397" w:type="dxa"/>
            <w:vAlign w:val="center"/>
          </w:tcPr>
          <w:p w14:paraId="360E86D7" w14:textId="77777777" w:rsidR="00200EBA" w:rsidRPr="004321D6" w:rsidRDefault="00200EBA" w:rsidP="00A85019">
            <w:pPr>
              <w:pStyle w:val="afff8"/>
              <w:rPr>
                <w:sz w:val="24"/>
              </w:rPr>
            </w:pPr>
            <w:r w:rsidRPr="004321D6">
              <w:rPr>
                <w:sz w:val="24"/>
              </w:rPr>
              <w:t>Количество (%) пациентов с событием</w:t>
            </w:r>
          </w:p>
        </w:tc>
        <w:tc>
          <w:tcPr>
            <w:tcW w:w="2977" w:type="dxa"/>
            <w:vAlign w:val="center"/>
          </w:tcPr>
          <w:p w14:paraId="6657AF3C" w14:textId="77777777" w:rsidR="00200EBA" w:rsidRPr="004321D6" w:rsidRDefault="00200EBA" w:rsidP="00A85019">
            <w:pPr>
              <w:pStyle w:val="afff8"/>
              <w:jc w:val="center"/>
              <w:rPr>
                <w:sz w:val="24"/>
              </w:rPr>
            </w:pPr>
            <w:r w:rsidRPr="004321D6">
              <w:rPr>
                <w:sz w:val="24"/>
              </w:rPr>
              <w:t>281 (68%)</w:t>
            </w:r>
          </w:p>
        </w:tc>
        <w:tc>
          <w:tcPr>
            <w:tcW w:w="2977" w:type="dxa"/>
            <w:vAlign w:val="center"/>
          </w:tcPr>
          <w:p w14:paraId="4CEA756D" w14:textId="77777777" w:rsidR="00200EBA" w:rsidRPr="004321D6" w:rsidRDefault="00200EBA" w:rsidP="00A85019">
            <w:pPr>
              <w:pStyle w:val="afff8"/>
              <w:jc w:val="center"/>
              <w:rPr>
                <w:sz w:val="24"/>
              </w:rPr>
            </w:pPr>
            <w:r w:rsidRPr="004321D6">
              <w:rPr>
                <w:sz w:val="24"/>
              </w:rPr>
              <w:t>286 (69%)</w:t>
            </w:r>
          </w:p>
        </w:tc>
      </w:tr>
      <w:tr w:rsidR="00200EBA" w:rsidRPr="004321D6" w14:paraId="5000046F" w14:textId="77777777" w:rsidTr="0054382D">
        <w:trPr>
          <w:trHeight w:val="405"/>
        </w:trPr>
        <w:tc>
          <w:tcPr>
            <w:tcW w:w="3397" w:type="dxa"/>
            <w:vAlign w:val="center"/>
          </w:tcPr>
          <w:p w14:paraId="10D52E1D" w14:textId="77777777" w:rsidR="00200EBA" w:rsidRPr="004321D6" w:rsidRDefault="00200EBA" w:rsidP="00A85019">
            <w:pPr>
              <w:pStyle w:val="afff8"/>
              <w:rPr>
                <w:sz w:val="24"/>
              </w:rPr>
            </w:pPr>
            <w:r w:rsidRPr="004321D6">
              <w:rPr>
                <w:sz w:val="24"/>
              </w:rPr>
              <w:t>Медиана в месяцах (95%ДИ)</w:t>
            </w:r>
          </w:p>
        </w:tc>
        <w:tc>
          <w:tcPr>
            <w:tcW w:w="2977" w:type="dxa"/>
            <w:vAlign w:val="center"/>
          </w:tcPr>
          <w:p w14:paraId="5D56C5FB" w14:textId="19ABB1A2" w:rsidR="00200EBA" w:rsidRPr="004321D6" w:rsidRDefault="00200EBA" w:rsidP="008356A7">
            <w:pPr>
              <w:pStyle w:val="afff8"/>
              <w:jc w:val="center"/>
              <w:rPr>
                <w:sz w:val="24"/>
              </w:rPr>
            </w:pPr>
            <w:r w:rsidRPr="004321D6">
              <w:rPr>
                <w:sz w:val="24"/>
              </w:rPr>
              <w:t>7</w:t>
            </w:r>
            <w:r w:rsidR="008356A7">
              <w:rPr>
                <w:sz w:val="24"/>
              </w:rPr>
              <w:t>,</w:t>
            </w:r>
            <w:r w:rsidRPr="004321D6">
              <w:rPr>
                <w:sz w:val="24"/>
              </w:rPr>
              <w:t>2 (5</w:t>
            </w:r>
            <w:r w:rsidR="008356A7">
              <w:rPr>
                <w:sz w:val="24"/>
              </w:rPr>
              <w:t>,</w:t>
            </w:r>
            <w:r w:rsidRPr="004321D6">
              <w:rPr>
                <w:sz w:val="24"/>
              </w:rPr>
              <w:t>7</w:t>
            </w:r>
            <w:r w:rsidR="008356A7">
              <w:rPr>
                <w:sz w:val="24"/>
                <w:lang w:val="en-US"/>
              </w:rPr>
              <w:t>;</w:t>
            </w:r>
            <w:r w:rsidRPr="004321D6">
              <w:rPr>
                <w:sz w:val="24"/>
              </w:rPr>
              <w:t xml:space="preserve"> 7</w:t>
            </w:r>
            <w:r w:rsidR="008356A7">
              <w:rPr>
                <w:sz w:val="24"/>
              </w:rPr>
              <w:t>,</w:t>
            </w:r>
            <w:r w:rsidRPr="004321D6">
              <w:rPr>
                <w:sz w:val="24"/>
              </w:rPr>
              <w:t>6)</w:t>
            </w:r>
          </w:p>
        </w:tc>
        <w:tc>
          <w:tcPr>
            <w:tcW w:w="2977" w:type="dxa"/>
            <w:vAlign w:val="center"/>
          </w:tcPr>
          <w:p w14:paraId="64F617E8" w14:textId="6201B318" w:rsidR="00200EBA" w:rsidRPr="004321D6" w:rsidRDefault="00200EBA" w:rsidP="008356A7">
            <w:pPr>
              <w:pStyle w:val="afff8"/>
              <w:jc w:val="center"/>
              <w:rPr>
                <w:sz w:val="24"/>
              </w:rPr>
            </w:pPr>
            <w:r w:rsidRPr="004321D6">
              <w:rPr>
                <w:sz w:val="24"/>
              </w:rPr>
              <w:t>3</w:t>
            </w:r>
            <w:r w:rsidR="008356A7">
              <w:rPr>
                <w:sz w:val="24"/>
              </w:rPr>
              <w:t>,</w:t>
            </w:r>
            <w:r w:rsidRPr="004321D6">
              <w:rPr>
                <w:sz w:val="24"/>
              </w:rPr>
              <w:t>8 (3</w:t>
            </w:r>
            <w:r w:rsidR="008356A7">
              <w:rPr>
                <w:sz w:val="24"/>
              </w:rPr>
              <w:t>,</w:t>
            </w:r>
            <w:r w:rsidRPr="004321D6">
              <w:rPr>
                <w:sz w:val="24"/>
              </w:rPr>
              <w:t>6</w:t>
            </w:r>
            <w:r w:rsidR="008356A7">
              <w:rPr>
                <w:sz w:val="24"/>
                <w:lang w:val="en-US"/>
              </w:rPr>
              <w:t>;</w:t>
            </w:r>
            <w:r w:rsidRPr="004321D6">
              <w:rPr>
                <w:sz w:val="24"/>
              </w:rPr>
              <w:t xml:space="preserve"> 4</w:t>
            </w:r>
            <w:r w:rsidR="008356A7">
              <w:rPr>
                <w:sz w:val="24"/>
              </w:rPr>
              <w:t>,</w:t>
            </w:r>
            <w:r w:rsidRPr="004321D6">
              <w:rPr>
                <w:sz w:val="24"/>
              </w:rPr>
              <w:t>2)</w:t>
            </w:r>
          </w:p>
        </w:tc>
      </w:tr>
      <w:tr w:rsidR="00200EBA" w:rsidRPr="004321D6" w14:paraId="1B5D9FD3" w14:textId="77777777" w:rsidTr="0054382D">
        <w:trPr>
          <w:trHeight w:val="64"/>
        </w:trPr>
        <w:tc>
          <w:tcPr>
            <w:tcW w:w="3397" w:type="dxa"/>
            <w:vAlign w:val="center"/>
          </w:tcPr>
          <w:p w14:paraId="2BB6F868" w14:textId="77777777" w:rsidR="00200EBA" w:rsidRPr="004321D6" w:rsidRDefault="00200EBA" w:rsidP="00A85019">
            <w:pPr>
              <w:pStyle w:val="afff8"/>
              <w:rPr>
                <w:sz w:val="24"/>
              </w:rPr>
            </w:pPr>
            <w:r w:rsidRPr="004321D6">
              <w:rPr>
                <w:sz w:val="24"/>
              </w:rPr>
              <w:t>Отношение рисков (ДИ 95%)</w:t>
            </w:r>
            <w:r w:rsidRPr="004321D6">
              <w:rPr>
                <w:sz w:val="24"/>
                <w:vertAlign w:val="superscript"/>
                <w:lang w:val="en-US"/>
              </w:rPr>
              <w:t>a</w:t>
            </w:r>
          </w:p>
        </w:tc>
        <w:tc>
          <w:tcPr>
            <w:tcW w:w="5954" w:type="dxa"/>
            <w:gridSpan w:val="2"/>
            <w:vAlign w:val="center"/>
          </w:tcPr>
          <w:p w14:paraId="25647EB5" w14:textId="70CC89D8" w:rsidR="00200EBA" w:rsidRPr="004321D6" w:rsidRDefault="00200EBA" w:rsidP="008356A7">
            <w:pPr>
              <w:pStyle w:val="afff8"/>
              <w:jc w:val="center"/>
              <w:rPr>
                <w:sz w:val="24"/>
              </w:rPr>
            </w:pPr>
            <w:r w:rsidRPr="004321D6">
              <w:rPr>
                <w:sz w:val="24"/>
              </w:rPr>
              <w:t>0</w:t>
            </w:r>
            <w:r w:rsidR="008356A7">
              <w:rPr>
                <w:sz w:val="24"/>
              </w:rPr>
              <w:t>,</w:t>
            </w:r>
            <w:r w:rsidRPr="004321D6">
              <w:rPr>
                <w:sz w:val="24"/>
              </w:rPr>
              <w:t>56 (0</w:t>
            </w:r>
            <w:r w:rsidR="008356A7">
              <w:rPr>
                <w:sz w:val="24"/>
              </w:rPr>
              <w:t>,</w:t>
            </w:r>
            <w:r w:rsidRPr="004321D6">
              <w:rPr>
                <w:sz w:val="24"/>
              </w:rPr>
              <w:t>47</w:t>
            </w:r>
            <w:r w:rsidR="008356A7">
              <w:rPr>
                <w:sz w:val="24"/>
                <w:lang w:val="en-US"/>
              </w:rPr>
              <w:t>;</w:t>
            </w:r>
            <w:r w:rsidRPr="004321D6">
              <w:rPr>
                <w:sz w:val="24"/>
              </w:rPr>
              <w:t xml:space="preserve"> 0</w:t>
            </w:r>
            <w:r w:rsidR="008356A7">
              <w:rPr>
                <w:sz w:val="24"/>
              </w:rPr>
              <w:t>,</w:t>
            </w:r>
            <w:r w:rsidRPr="004321D6">
              <w:rPr>
                <w:sz w:val="24"/>
              </w:rPr>
              <w:t>66)</w:t>
            </w:r>
          </w:p>
        </w:tc>
      </w:tr>
      <w:tr w:rsidR="00200EBA" w:rsidRPr="004321D6" w14:paraId="3093E3AC" w14:textId="77777777" w:rsidTr="0054382D">
        <w:trPr>
          <w:trHeight w:val="283"/>
        </w:trPr>
        <w:tc>
          <w:tcPr>
            <w:tcW w:w="3397" w:type="dxa"/>
            <w:vAlign w:val="center"/>
          </w:tcPr>
          <w:p w14:paraId="71C932B9" w14:textId="4837FB3C" w:rsidR="00200EBA" w:rsidRPr="004321D6" w:rsidRDefault="00200EBA" w:rsidP="00A85019">
            <w:pPr>
              <w:pStyle w:val="afff8"/>
              <w:rPr>
                <w:sz w:val="24"/>
              </w:rPr>
            </w:pPr>
            <w:r w:rsidRPr="004321D6">
              <w:rPr>
                <w:sz w:val="24"/>
                <w:lang w:val="en-US"/>
              </w:rPr>
              <w:t>P</w:t>
            </w:r>
            <w:r w:rsidRPr="004321D6">
              <w:rPr>
                <w:sz w:val="24"/>
              </w:rPr>
              <w:t>-уровень</w:t>
            </w:r>
            <w:r w:rsidRPr="004321D6">
              <w:rPr>
                <w:sz w:val="24"/>
                <w:vertAlign w:val="superscript"/>
                <w:lang w:val="en-US"/>
              </w:rPr>
              <w:t>b</w:t>
            </w:r>
          </w:p>
        </w:tc>
        <w:tc>
          <w:tcPr>
            <w:tcW w:w="5954" w:type="dxa"/>
            <w:gridSpan w:val="2"/>
            <w:vAlign w:val="center"/>
          </w:tcPr>
          <w:p w14:paraId="4EABD193" w14:textId="40D1252C" w:rsidR="00200EBA" w:rsidRPr="004321D6" w:rsidRDefault="00200EBA" w:rsidP="00A85019">
            <w:pPr>
              <w:pStyle w:val="afff8"/>
              <w:jc w:val="center"/>
              <w:rPr>
                <w:sz w:val="24"/>
              </w:rPr>
            </w:pPr>
            <w:r w:rsidRPr="004321D6">
              <w:rPr>
                <w:sz w:val="24"/>
              </w:rPr>
              <w:t>&lt;0</w:t>
            </w:r>
            <w:r w:rsidR="008356A7">
              <w:rPr>
                <w:sz w:val="24"/>
              </w:rPr>
              <w:t>,</w:t>
            </w:r>
            <w:r w:rsidRPr="004321D6">
              <w:rPr>
                <w:sz w:val="24"/>
              </w:rPr>
              <w:t>0001</w:t>
            </w:r>
          </w:p>
        </w:tc>
      </w:tr>
      <w:tr w:rsidR="00200EBA" w:rsidRPr="004321D6" w14:paraId="5F6B3CD9" w14:textId="77777777" w:rsidTr="0054382D">
        <w:trPr>
          <w:trHeight w:val="64"/>
        </w:trPr>
        <w:tc>
          <w:tcPr>
            <w:tcW w:w="3397" w:type="dxa"/>
            <w:vAlign w:val="center"/>
          </w:tcPr>
          <w:p w14:paraId="34920D36" w14:textId="77777777" w:rsidR="00200EBA" w:rsidRPr="004321D6" w:rsidRDefault="00200EBA" w:rsidP="00A85019">
            <w:pPr>
              <w:pStyle w:val="afff8"/>
              <w:rPr>
                <w:sz w:val="24"/>
              </w:rPr>
            </w:pPr>
            <w:r w:rsidRPr="004321D6">
              <w:rPr>
                <w:sz w:val="24"/>
              </w:rPr>
              <w:t>Частота объективного ответа</w:t>
            </w:r>
          </w:p>
        </w:tc>
        <w:tc>
          <w:tcPr>
            <w:tcW w:w="2977" w:type="dxa"/>
            <w:vAlign w:val="center"/>
          </w:tcPr>
          <w:p w14:paraId="62118E48" w14:textId="77777777" w:rsidR="00200EBA" w:rsidRPr="004321D6" w:rsidRDefault="00200EBA" w:rsidP="00A85019">
            <w:pPr>
              <w:pStyle w:val="afff8"/>
              <w:jc w:val="center"/>
              <w:rPr>
                <w:sz w:val="24"/>
              </w:rPr>
            </w:pPr>
          </w:p>
        </w:tc>
        <w:tc>
          <w:tcPr>
            <w:tcW w:w="2977" w:type="dxa"/>
            <w:vAlign w:val="center"/>
          </w:tcPr>
          <w:p w14:paraId="568C4CCD" w14:textId="77777777" w:rsidR="00200EBA" w:rsidRPr="004321D6" w:rsidRDefault="00200EBA" w:rsidP="00A85019">
            <w:pPr>
              <w:pStyle w:val="afff8"/>
              <w:jc w:val="center"/>
              <w:rPr>
                <w:sz w:val="24"/>
              </w:rPr>
            </w:pPr>
          </w:p>
        </w:tc>
      </w:tr>
      <w:tr w:rsidR="00200EBA" w:rsidRPr="004321D6" w14:paraId="1E5A8399" w14:textId="77777777" w:rsidTr="0054382D">
        <w:trPr>
          <w:trHeight w:val="549"/>
        </w:trPr>
        <w:tc>
          <w:tcPr>
            <w:tcW w:w="3397" w:type="dxa"/>
            <w:vAlign w:val="center"/>
          </w:tcPr>
          <w:p w14:paraId="300A2BA5" w14:textId="063AE642" w:rsidR="00200EBA" w:rsidRPr="004321D6" w:rsidRDefault="00200EBA" w:rsidP="00A85019">
            <w:pPr>
              <w:pStyle w:val="afff8"/>
              <w:rPr>
                <w:sz w:val="24"/>
              </w:rPr>
            </w:pPr>
            <w:r w:rsidRPr="004321D6">
              <w:rPr>
                <w:sz w:val="24"/>
              </w:rPr>
              <w:lastRenderedPageBreak/>
              <w:t>Количество (%) пациентов с событием</w:t>
            </w:r>
            <w:r w:rsidR="001B0FDB" w:rsidRPr="00A04BAB">
              <w:rPr>
                <w:sz w:val="24"/>
                <w:vertAlign w:val="superscript"/>
              </w:rPr>
              <w:t>с</w:t>
            </w:r>
            <w:r w:rsidR="001B0FDB">
              <w:rPr>
                <w:sz w:val="24"/>
                <w:vertAlign w:val="superscript"/>
              </w:rPr>
              <w:t xml:space="preserve"> </w:t>
            </w:r>
            <w:r w:rsidR="001B0FDB" w:rsidRPr="004321D6">
              <w:rPr>
                <w:sz w:val="24"/>
              </w:rPr>
              <w:t>(ДИ 95%)</w:t>
            </w:r>
          </w:p>
        </w:tc>
        <w:tc>
          <w:tcPr>
            <w:tcW w:w="2977" w:type="dxa"/>
            <w:vAlign w:val="center"/>
          </w:tcPr>
          <w:p w14:paraId="1139387A" w14:textId="07978E86" w:rsidR="00200EBA" w:rsidRPr="004321D6" w:rsidRDefault="00200EBA" w:rsidP="008356A7">
            <w:pPr>
              <w:pStyle w:val="afff8"/>
              <w:jc w:val="center"/>
              <w:rPr>
                <w:sz w:val="24"/>
              </w:rPr>
            </w:pPr>
            <w:r w:rsidRPr="004321D6">
              <w:rPr>
                <w:sz w:val="24"/>
              </w:rPr>
              <w:t>32% (27</w:t>
            </w:r>
            <w:r w:rsidR="008356A7">
              <w:rPr>
                <w:sz w:val="24"/>
                <w:lang w:val="en-US"/>
              </w:rPr>
              <w:t>;</w:t>
            </w:r>
            <w:r w:rsidRPr="004321D6">
              <w:rPr>
                <w:sz w:val="24"/>
              </w:rPr>
              <w:t xml:space="preserve"> 37)</w:t>
            </w:r>
          </w:p>
        </w:tc>
        <w:tc>
          <w:tcPr>
            <w:tcW w:w="2977" w:type="dxa"/>
            <w:vAlign w:val="center"/>
          </w:tcPr>
          <w:p w14:paraId="5B386A7F" w14:textId="77494855" w:rsidR="00200EBA" w:rsidRPr="004321D6" w:rsidRDefault="00200EBA" w:rsidP="008356A7">
            <w:pPr>
              <w:pStyle w:val="afff8"/>
              <w:jc w:val="center"/>
              <w:rPr>
                <w:sz w:val="24"/>
              </w:rPr>
            </w:pPr>
            <w:r w:rsidRPr="004321D6">
              <w:rPr>
                <w:sz w:val="24"/>
              </w:rPr>
              <w:t>15% (11</w:t>
            </w:r>
            <w:r w:rsidR="008356A7">
              <w:rPr>
                <w:sz w:val="24"/>
                <w:lang w:val="en-US"/>
              </w:rPr>
              <w:t xml:space="preserve">; </w:t>
            </w:r>
            <w:r w:rsidRPr="004321D6">
              <w:rPr>
                <w:sz w:val="24"/>
              </w:rPr>
              <w:t>18)</w:t>
            </w:r>
          </w:p>
        </w:tc>
      </w:tr>
      <w:tr w:rsidR="00200EBA" w:rsidRPr="004321D6" w14:paraId="1FBC8985" w14:textId="77777777" w:rsidTr="0054382D">
        <w:trPr>
          <w:trHeight w:val="262"/>
        </w:trPr>
        <w:tc>
          <w:tcPr>
            <w:tcW w:w="3397" w:type="dxa"/>
            <w:vAlign w:val="center"/>
          </w:tcPr>
          <w:p w14:paraId="117748EB" w14:textId="77777777" w:rsidR="00200EBA" w:rsidRPr="004321D6" w:rsidRDefault="00200EBA" w:rsidP="00A85019">
            <w:pPr>
              <w:pStyle w:val="afff8"/>
              <w:rPr>
                <w:sz w:val="24"/>
              </w:rPr>
            </w:pPr>
            <w:r w:rsidRPr="004321D6">
              <w:rPr>
                <w:sz w:val="24"/>
              </w:rPr>
              <w:t>Полный ответ</w:t>
            </w:r>
          </w:p>
        </w:tc>
        <w:tc>
          <w:tcPr>
            <w:tcW w:w="2977" w:type="dxa"/>
            <w:vAlign w:val="center"/>
          </w:tcPr>
          <w:p w14:paraId="28352C06" w14:textId="77777777" w:rsidR="00200EBA" w:rsidRPr="004321D6" w:rsidRDefault="00200EBA" w:rsidP="00A85019">
            <w:pPr>
              <w:pStyle w:val="afff8"/>
              <w:jc w:val="center"/>
              <w:rPr>
                <w:sz w:val="24"/>
              </w:rPr>
            </w:pPr>
            <w:r w:rsidRPr="004321D6">
              <w:rPr>
                <w:sz w:val="24"/>
              </w:rPr>
              <w:t>7%</w:t>
            </w:r>
          </w:p>
        </w:tc>
        <w:tc>
          <w:tcPr>
            <w:tcW w:w="2977" w:type="dxa"/>
            <w:vAlign w:val="center"/>
          </w:tcPr>
          <w:p w14:paraId="1AE6B50E" w14:textId="77777777" w:rsidR="00200EBA" w:rsidRPr="004321D6" w:rsidRDefault="00200EBA" w:rsidP="00A85019">
            <w:pPr>
              <w:pStyle w:val="afff8"/>
              <w:jc w:val="center"/>
              <w:rPr>
                <w:sz w:val="24"/>
              </w:rPr>
            </w:pPr>
            <w:r w:rsidRPr="004321D6">
              <w:rPr>
                <w:sz w:val="24"/>
              </w:rPr>
              <w:t>3%</w:t>
            </w:r>
          </w:p>
        </w:tc>
      </w:tr>
      <w:tr w:rsidR="00200EBA" w:rsidRPr="004321D6" w14:paraId="7A4B6355" w14:textId="77777777" w:rsidTr="0054382D">
        <w:trPr>
          <w:trHeight w:val="265"/>
        </w:trPr>
        <w:tc>
          <w:tcPr>
            <w:tcW w:w="3397" w:type="dxa"/>
            <w:vAlign w:val="center"/>
          </w:tcPr>
          <w:p w14:paraId="1EF465F8" w14:textId="77777777" w:rsidR="00200EBA" w:rsidRPr="004321D6" w:rsidRDefault="00200EBA" w:rsidP="00A85019">
            <w:pPr>
              <w:pStyle w:val="afff8"/>
              <w:rPr>
                <w:sz w:val="24"/>
              </w:rPr>
            </w:pPr>
            <w:r w:rsidRPr="004321D6">
              <w:rPr>
                <w:sz w:val="24"/>
              </w:rPr>
              <w:t>Частичный ответ</w:t>
            </w:r>
          </w:p>
        </w:tc>
        <w:tc>
          <w:tcPr>
            <w:tcW w:w="2977" w:type="dxa"/>
            <w:vAlign w:val="center"/>
          </w:tcPr>
          <w:p w14:paraId="20F8ACD8" w14:textId="77777777" w:rsidR="00200EBA" w:rsidRPr="004321D6" w:rsidRDefault="00200EBA" w:rsidP="00A85019">
            <w:pPr>
              <w:pStyle w:val="afff8"/>
              <w:jc w:val="center"/>
              <w:rPr>
                <w:sz w:val="24"/>
              </w:rPr>
            </w:pPr>
            <w:r w:rsidRPr="004321D6">
              <w:rPr>
                <w:sz w:val="24"/>
              </w:rPr>
              <w:t>25%</w:t>
            </w:r>
          </w:p>
        </w:tc>
        <w:tc>
          <w:tcPr>
            <w:tcW w:w="2977" w:type="dxa"/>
            <w:vAlign w:val="center"/>
          </w:tcPr>
          <w:p w14:paraId="7F0B9476" w14:textId="77777777" w:rsidR="00200EBA" w:rsidRPr="004321D6" w:rsidRDefault="00200EBA" w:rsidP="00A85019">
            <w:pPr>
              <w:pStyle w:val="afff8"/>
              <w:jc w:val="center"/>
              <w:rPr>
                <w:sz w:val="24"/>
              </w:rPr>
            </w:pPr>
            <w:r w:rsidRPr="004321D6">
              <w:rPr>
                <w:sz w:val="24"/>
              </w:rPr>
              <w:t>12%</w:t>
            </w:r>
          </w:p>
        </w:tc>
      </w:tr>
      <w:tr w:rsidR="00200EBA" w:rsidRPr="004321D6" w14:paraId="701B8CFF" w14:textId="77777777" w:rsidTr="0054382D">
        <w:trPr>
          <w:trHeight w:val="131"/>
        </w:trPr>
        <w:tc>
          <w:tcPr>
            <w:tcW w:w="3397" w:type="dxa"/>
            <w:vAlign w:val="center"/>
          </w:tcPr>
          <w:p w14:paraId="392EA672" w14:textId="26AE0032" w:rsidR="00200EBA" w:rsidRPr="004321D6" w:rsidRDefault="00200EBA" w:rsidP="00A85019">
            <w:pPr>
              <w:pStyle w:val="afff8"/>
              <w:rPr>
                <w:sz w:val="24"/>
              </w:rPr>
            </w:pPr>
            <w:r w:rsidRPr="004321D6">
              <w:rPr>
                <w:sz w:val="24"/>
                <w:lang w:val="en-US"/>
              </w:rPr>
              <w:t>P</w:t>
            </w:r>
            <w:r w:rsidRPr="004321D6">
              <w:rPr>
                <w:sz w:val="24"/>
              </w:rPr>
              <w:t>-уровень</w:t>
            </w:r>
            <w:r w:rsidRPr="004321D6">
              <w:rPr>
                <w:sz w:val="24"/>
                <w:vertAlign w:val="superscript"/>
                <w:lang w:val="en-US"/>
              </w:rPr>
              <w:t>d</w:t>
            </w:r>
          </w:p>
        </w:tc>
        <w:tc>
          <w:tcPr>
            <w:tcW w:w="5954" w:type="dxa"/>
            <w:gridSpan w:val="2"/>
            <w:vAlign w:val="center"/>
          </w:tcPr>
          <w:p w14:paraId="15120A23" w14:textId="3DD11012" w:rsidR="00200EBA" w:rsidRPr="004321D6" w:rsidRDefault="008356A7" w:rsidP="008356A7">
            <w:pPr>
              <w:pStyle w:val="afff8"/>
              <w:jc w:val="center"/>
              <w:rPr>
                <w:sz w:val="24"/>
              </w:rPr>
            </w:pPr>
            <w:r>
              <w:rPr>
                <w:sz w:val="24"/>
              </w:rPr>
              <w:t>&lt;0,0001</w:t>
            </w:r>
          </w:p>
        </w:tc>
      </w:tr>
      <w:tr w:rsidR="00200EBA" w:rsidRPr="004321D6" w14:paraId="5656F1EE" w14:textId="77777777" w:rsidTr="0054382D">
        <w:trPr>
          <w:trHeight w:val="563"/>
        </w:trPr>
        <w:tc>
          <w:tcPr>
            <w:tcW w:w="3397" w:type="dxa"/>
            <w:vAlign w:val="center"/>
          </w:tcPr>
          <w:p w14:paraId="6BFCF9E3" w14:textId="30E8A992" w:rsidR="00200EBA" w:rsidRPr="001978AF" w:rsidRDefault="00200EBA" w:rsidP="00A85019">
            <w:pPr>
              <w:pStyle w:val="afff8"/>
              <w:rPr>
                <w:sz w:val="24"/>
              </w:rPr>
            </w:pPr>
            <w:r w:rsidRPr="004321D6">
              <w:rPr>
                <w:sz w:val="24"/>
              </w:rPr>
              <w:t xml:space="preserve">Длительность ответа </w:t>
            </w:r>
            <w:r w:rsidRPr="004321D6">
              <w:rPr>
                <w:sz w:val="24"/>
                <w:vertAlign w:val="superscript"/>
              </w:rPr>
              <w:t xml:space="preserve"> </w:t>
            </w:r>
            <w:r w:rsidRPr="004321D6">
              <w:rPr>
                <w:sz w:val="24"/>
              </w:rPr>
              <w:t>(медиана</w:t>
            </w:r>
            <w:r w:rsidRPr="004321D6">
              <w:rPr>
                <w:sz w:val="24"/>
                <w:vertAlign w:val="superscript"/>
              </w:rPr>
              <w:t xml:space="preserve"> </w:t>
            </w:r>
            <w:r w:rsidRPr="004321D6">
              <w:rPr>
                <w:sz w:val="24"/>
              </w:rPr>
              <w:t>в месяцах)</w:t>
            </w:r>
            <w:r w:rsidR="001978AF" w:rsidRPr="00D050C7">
              <w:rPr>
                <w:sz w:val="24"/>
                <w:vertAlign w:val="superscript"/>
                <w:lang w:val="en-US"/>
              </w:rPr>
              <w:t>e</w:t>
            </w:r>
          </w:p>
        </w:tc>
        <w:tc>
          <w:tcPr>
            <w:tcW w:w="2977" w:type="dxa"/>
            <w:vAlign w:val="center"/>
          </w:tcPr>
          <w:p w14:paraId="630B5EFE" w14:textId="6D393AAF" w:rsidR="00200EBA" w:rsidRPr="004321D6" w:rsidRDefault="00200EBA" w:rsidP="008356A7">
            <w:pPr>
              <w:pStyle w:val="afff8"/>
              <w:jc w:val="center"/>
              <w:rPr>
                <w:sz w:val="24"/>
              </w:rPr>
            </w:pPr>
            <w:r w:rsidRPr="004321D6">
              <w:rPr>
                <w:sz w:val="24"/>
              </w:rPr>
              <w:t>14</w:t>
            </w:r>
            <w:r w:rsidR="008356A7">
              <w:rPr>
                <w:sz w:val="24"/>
              </w:rPr>
              <w:t>,</w:t>
            </w:r>
            <w:r w:rsidRPr="004321D6">
              <w:rPr>
                <w:sz w:val="24"/>
              </w:rPr>
              <w:t>4 (1</w:t>
            </w:r>
            <w:r w:rsidR="008356A7">
              <w:rPr>
                <w:sz w:val="24"/>
              </w:rPr>
              <w:t>,</w:t>
            </w:r>
            <w:r w:rsidRPr="004321D6">
              <w:rPr>
                <w:sz w:val="24"/>
              </w:rPr>
              <w:t>6+</w:t>
            </w:r>
            <w:r w:rsidR="008356A7">
              <w:rPr>
                <w:sz w:val="24"/>
                <w:lang w:val="en-US"/>
              </w:rPr>
              <w:t>;</w:t>
            </w:r>
            <w:r w:rsidRPr="004321D6">
              <w:rPr>
                <w:sz w:val="24"/>
              </w:rPr>
              <w:t xml:space="preserve"> 23</w:t>
            </w:r>
            <w:r w:rsidR="008356A7">
              <w:rPr>
                <w:sz w:val="24"/>
              </w:rPr>
              <w:t>,</w:t>
            </w:r>
            <w:r w:rsidRPr="004321D6">
              <w:rPr>
                <w:sz w:val="24"/>
              </w:rPr>
              <w:t>7+)</w:t>
            </w:r>
          </w:p>
        </w:tc>
        <w:tc>
          <w:tcPr>
            <w:tcW w:w="2977" w:type="dxa"/>
            <w:vAlign w:val="center"/>
          </w:tcPr>
          <w:p w14:paraId="464814E8" w14:textId="4B65A0F4" w:rsidR="00200EBA" w:rsidRPr="004321D6" w:rsidRDefault="00200EBA" w:rsidP="008356A7">
            <w:pPr>
              <w:pStyle w:val="afff8"/>
              <w:jc w:val="center"/>
              <w:rPr>
                <w:sz w:val="24"/>
              </w:rPr>
            </w:pPr>
            <w:r w:rsidRPr="004321D6">
              <w:rPr>
                <w:sz w:val="24"/>
              </w:rPr>
              <w:t>5</w:t>
            </w:r>
            <w:r w:rsidR="008356A7">
              <w:rPr>
                <w:sz w:val="24"/>
              </w:rPr>
              <w:t>,</w:t>
            </w:r>
            <w:r w:rsidRPr="004321D6">
              <w:rPr>
                <w:sz w:val="24"/>
              </w:rPr>
              <w:t>7 (0</w:t>
            </w:r>
            <w:r w:rsidR="008356A7">
              <w:rPr>
                <w:sz w:val="24"/>
              </w:rPr>
              <w:t>,</w:t>
            </w:r>
            <w:r w:rsidRPr="004321D6">
              <w:rPr>
                <w:sz w:val="24"/>
              </w:rPr>
              <w:t>0+</w:t>
            </w:r>
            <w:r w:rsidR="008356A7">
              <w:rPr>
                <w:sz w:val="24"/>
                <w:lang w:val="en-US"/>
              </w:rPr>
              <w:t>;</w:t>
            </w:r>
            <w:r w:rsidRPr="004321D6">
              <w:rPr>
                <w:sz w:val="24"/>
              </w:rPr>
              <w:t xml:space="preserve"> 24</w:t>
            </w:r>
            <w:r w:rsidR="008356A7">
              <w:rPr>
                <w:sz w:val="24"/>
              </w:rPr>
              <w:t>,</w:t>
            </w:r>
            <w:r w:rsidRPr="004321D6">
              <w:rPr>
                <w:sz w:val="24"/>
              </w:rPr>
              <w:t>2+)</w:t>
            </w:r>
          </w:p>
        </w:tc>
      </w:tr>
      <w:tr w:rsidR="00200EBA" w:rsidRPr="004321D6" w14:paraId="14D68BD2" w14:textId="77777777" w:rsidTr="0054382D">
        <w:trPr>
          <w:trHeight w:val="563"/>
        </w:trPr>
        <w:tc>
          <w:tcPr>
            <w:tcW w:w="9351" w:type="dxa"/>
            <w:gridSpan w:val="3"/>
          </w:tcPr>
          <w:p w14:paraId="039D6ABB" w14:textId="526F4910" w:rsidR="008356A7" w:rsidRPr="008356A7" w:rsidRDefault="008356A7" w:rsidP="00A85019">
            <w:pPr>
              <w:pStyle w:val="afff8"/>
              <w:rPr>
                <w:b/>
                <w:szCs w:val="20"/>
              </w:rPr>
            </w:pPr>
            <w:r w:rsidRPr="008356A7">
              <w:rPr>
                <w:b/>
                <w:szCs w:val="20"/>
              </w:rPr>
              <w:t>Примечание:</w:t>
            </w:r>
          </w:p>
          <w:p w14:paraId="608C15A5" w14:textId="0F2117DE" w:rsidR="00200EBA" w:rsidRPr="008356A7" w:rsidRDefault="00200EBA" w:rsidP="00A85019">
            <w:pPr>
              <w:pStyle w:val="afff8"/>
              <w:rPr>
                <w:szCs w:val="20"/>
              </w:rPr>
            </w:pPr>
            <w:r w:rsidRPr="008356A7">
              <w:rPr>
                <w:szCs w:val="20"/>
                <w:vertAlign w:val="superscript"/>
                <w:lang w:val="en-US"/>
              </w:rPr>
              <w:t>a</w:t>
            </w:r>
            <w:r w:rsidRPr="008356A7">
              <w:rPr>
                <w:szCs w:val="20"/>
              </w:rPr>
              <w:t xml:space="preserve"> На основе модели стратифицированной регрессии Кокса</w:t>
            </w:r>
          </w:p>
          <w:p w14:paraId="79274124" w14:textId="77777777" w:rsidR="00200EBA" w:rsidRPr="008356A7" w:rsidRDefault="00200EBA" w:rsidP="00A85019">
            <w:pPr>
              <w:pStyle w:val="afff8"/>
              <w:rPr>
                <w:szCs w:val="20"/>
              </w:rPr>
            </w:pPr>
            <w:r w:rsidRPr="008356A7">
              <w:rPr>
                <w:szCs w:val="20"/>
                <w:vertAlign w:val="superscript"/>
              </w:rPr>
              <w:t>b</w:t>
            </w:r>
            <w:r w:rsidRPr="008356A7">
              <w:rPr>
                <w:szCs w:val="20"/>
              </w:rPr>
              <w:t xml:space="preserve"> Одностороннее значение p на основе стратифицированного логарифмического рангового критерия</w:t>
            </w:r>
          </w:p>
          <w:p w14:paraId="71FAF8FD" w14:textId="77777777" w:rsidR="00200EBA" w:rsidRPr="008356A7" w:rsidRDefault="00200EBA" w:rsidP="00A85019">
            <w:pPr>
              <w:pStyle w:val="afff8"/>
              <w:rPr>
                <w:szCs w:val="20"/>
              </w:rPr>
            </w:pPr>
            <w:r w:rsidRPr="008356A7">
              <w:rPr>
                <w:szCs w:val="20"/>
                <w:vertAlign w:val="superscript"/>
              </w:rPr>
              <w:t>c</w:t>
            </w:r>
            <w:r w:rsidRPr="008356A7">
              <w:rPr>
                <w:szCs w:val="20"/>
              </w:rPr>
              <w:t xml:space="preserve"> Ответ: лучший объективный ответ как подтвержденный полный ответ или частичный ответ.</w:t>
            </w:r>
          </w:p>
          <w:p w14:paraId="442EE5F1" w14:textId="6151AD6B" w:rsidR="00200EBA" w:rsidRPr="008356A7" w:rsidRDefault="00200EBA" w:rsidP="00A85019">
            <w:pPr>
              <w:pStyle w:val="afff8"/>
              <w:rPr>
                <w:szCs w:val="20"/>
              </w:rPr>
            </w:pPr>
            <w:r w:rsidRPr="008356A7">
              <w:rPr>
                <w:szCs w:val="20"/>
                <w:vertAlign w:val="superscript"/>
              </w:rPr>
              <w:t>d</w:t>
            </w:r>
            <w:r w:rsidR="008356A7" w:rsidRPr="008356A7">
              <w:rPr>
                <w:szCs w:val="20"/>
              </w:rPr>
              <w:t xml:space="preserve"> На </w:t>
            </w:r>
            <w:r w:rsidRPr="008356A7">
              <w:rPr>
                <w:szCs w:val="20"/>
              </w:rPr>
              <w:t>основе метода Миеттинена и Нурминена, стратифицированного по функциональному статусу ECOG, географическому региону,</w:t>
            </w:r>
          </w:p>
          <w:p w14:paraId="563814E8" w14:textId="77777777" w:rsidR="00200EBA" w:rsidRPr="008356A7" w:rsidRDefault="00200EBA" w:rsidP="00A85019">
            <w:pPr>
              <w:pStyle w:val="afff8"/>
              <w:rPr>
                <w:szCs w:val="20"/>
              </w:rPr>
            </w:pPr>
            <w:r w:rsidRPr="008356A7">
              <w:rPr>
                <w:szCs w:val="20"/>
              </w:rPr>
              <w:t>и история тазовой радиации.</w:t>
            </w:r>
          </w:p>
          <w:p w14:paraId="05E20CE1" w14:textId="678A513C" w:rsidR="00200EBA" w:rsidRPr="008356A7" w:rsidRDefault="00200EBA" w:rsidP="00A85019">
            <w:pPr>
              <w:pStyle w:val="afff8"/>
              <w:rPr>
                <w:szCs w:val="20"/>
              </w:rPr>
            </w:pPr>
            <w:r w:rsidRPr="008356A7">
              <w:rPr>
                <w:szCs w:val="20"/>
                <w:vertAlign w:val="superscript"/>
              </w:rPr>
              <w:t>e</w:t>
            </w:r>
            <w:r w:rsidR="001B0FDB" w:rsidRPr="008356A7">
              <w:rPr>
                <w:szCs w:val="20"/>
                <w:vertAlign w:val="superscript"/>
              </w:rPr>
              <w:t>.</w:t>
            </w:r>
            <w:r w:rsidRPr="008356A7">
              <w:rPr>
                <w:szCs w:val="20"/>
                <w:vertAlign w:val="superscript"/>
              </w:rPr>
              <w:t xml:space="preserve"> </w:t>
            </w:r>
            <w:r w:rsidRPr="008356A7">
              <w:rPr>
                <w:szCs w:val="20"/>
              </w:rPr>
              <w:t>На основе оценки Каплана-Мейера.</w:t>
            </w:r>
          </w:p>
          <w:p w14:paraId="4086F7A0" w14:textId="33F1EA45" w:rsidR="005D6EC8" w:rsidRPr="005D6EC8" w:rsidRDefault="005D6EC8" w:rsidP="0054382D">
            <w:r w:rsidRPr="008356A7">
              <w:rPr>
                <w:sz w:val="20"/>
                <w:szCs w:val="20"/>
              </w:rPr>
              <w:t>ВБП ‒ вы</w:t>
            </w:r>
            <w:r w:rsidR="0054382D">
              <w:rPr>
                <w:sz w:val="20"/>
                <w:szCs w:val="20"/>
              </w:rPr>
              <w:t xml:space="preserve">живаемость без прогрессирования; </w:t>
            </w:r>
            <w:r w:rsidRPr="008356A7">
              <w:rPr>
                <w:szCs w:val="20"/>
              </w:rPr>
              <w:t>ОВ ‒ общая выживаемость.</w:t>
            </w:r>
          </w:p>
        </w:tc>
      </w:tr>
    </w:tbl>
    <w:p w14:paraId="05BEB0D6" w14:textId="77777777" w:rsidR="00200EBA" w:rsidRDefault="00200EBA" w:rsidP="00B22A42">
      <w:pPr>
        <w:ind w:firstLine="709"/>
      </w:pPr>
    </w:p>
    <w:p w14:paraId="7F92C865" w14:textId="77D4A4A6" w:rsidR="00200EBA" w:rsidRDefault="00200EBA" w:rsidP="00B22A42">
      <w:pPr>
        <w:ind w:firstLine="709"/>
      </w:pPr>
      <w:bookmarkStart w:id="225" w:name="_Hlk118212933"/>
      <w:r>
        <w:t xml:space="preserve">В ходе исследования </w:t>
      </w:r>
      <w:r w:rsidR="005B40C6">
        <w:t>установлено</w:t>
      </w:r>
      <w:r>
        <w:t>, что м</w:t>
      </w:r>
      <w:r w:rsidRPr="00B618F3">
        <w:t xml:space="preserve">едиана </w:t>
      </w:r>
      <w:r w:rsidR="00B6366A">
        <w:t>ОВ</w:t>
      </w:r>
      <w:r w:rsidRPr="00B618F3">
        <w:t xml:space="preserve"> была выше при применении ленватиниба в сочетании с пембролизумабом, чем </w:t>
      </w:r>
      <w:r>
        <w:t>в группе сравнения</w:t>
      </w:r>
      <w:r w:rsidRPr="00B618F3">
        <w:t xml:space="preserve"> (популяция </w:t>
      </w:r>
      <w:r w:rsidR="00B55D92">
        <w:t>популяция c достаточным статусом системы репарации</w:t>
      </w:r>
      <w:r w:rsidR="00B55D92" w:rsidRPr="00B618F3">
        <w:t xml:space="preserve"> </w:t>
      </w:r>
      <w:r w:rsidR="00B55D92">
        <w:t>(</w:t>
      </w:r>
      <w:r w:rsidRPr="00B618F3">
        <w:t>pMMR</w:t>
      </w:r>
      <w:r w:rsidR="00B55D92">
        <w:t>)</w:t>
      </w:r>
      <w:r w:rsidRPr="00B618F3">
        <w:t>: 17,4 против 12,0 месяцев; отношение риска смерти 0,68; 95% ДИ от 0,56 до 0,84; P&lt;0,001; в целом: 18,3 против 11,4 месяцев; отношение рисков 0,62; 95% ДИ от 0,51 до 0,75; P&lt;0,001)</w:t>
      </w:r>
      <w:r w:rsidRPr="00FC6AAB">
        <w:t xml:space="preserve"> (</w:t>
      </w:r>
      <w:r>
        <w:t xml:space="preserve">таблица </w:t>
      </w:r>
      <w:r w:rsidRPr="00046149">
        <w:t>4.</w:t>
      </w:r>
      <w:r w:rsidR="00046149" w:rsidRPr="00046149">
        <w:t>4</w:t>
      </w:r>
      <w:r w:rsidR="00046149">
        <w:t>).</w:t>
      </w:r>
    </w:p>
    <w:p w14:paraId="3D1ED5E9" w14:textId="77777777" w:rsidR="00200EBA" w:rsidRDefault="00200EBA" w:rsidP="00B22A42">
      <w:pPr>
        <w:ind w:firstLine="709"/>
      </w:pPr>
      <w:r>
        <w:t>В общей сложности 121/411 (29%) пациентов, получавших ленватиниб и пембролизумаб, получили продолжение исследуемой терапии после прогрессирования заболевания, определенного по RECIST. Средняя продолжительность постпрогрессирующей терапии составила 2,8 месяца. Оценка состояния опухоли проводилась каждые 8 недель.</w:t>
      </w:r>
    </w:p>
    <w:p w14:paraId="63011200" w14:textId="04A92147" w:rsidR="00200EBA" w:rsidRDefault="00200EBA" w:rsidP="00B22A42">
      <w:pPr>
        <w:ind w:firstLine="709"/>
      </w:pPr>
      <w:r w:rsidRPr="00B73AB9">
        <w:t xml:space="preserve">Комбинация ленватиниба и пембролизумаба привела к значительно более длительному </w:t>
      </w:r>
      <w:r w:rsidR="00367DDA">
        <w:t xml:space="preserve">ВБП </w:t>
      </w:r>
      <w:r w:rsidRPr="00B73AB9">
        <w:t xml:space="preserve">заболевания и </w:t>
      </w:r>
      <w:r w:rsidR="00367DDA">
        <w:t>ОВ</w:t>
      </w:r>
      <w:r w:rsidRPr="00B73AB9">
        <w:t xml:space="preserve"> по сравнению с</w:t>
      </w:r>
      <w:r>
        <w:t xml:space="preserve">о стандартной </w:t>
      </w:r>
      <w:r w:rsidRPr="00B73AB9">
        <w:t xml:space="preserve">химиотерапией у пациенток с распространенным </w:t>
      </w:r>
      <w:r w:rsidR="00D82983">
        <w:t>РЭ</w:t>
      </w:r>
      <w:r>
        <w:t xml:space="preserve"> </w:t>
      </w:r>
      <w:bookmarkEnd w:id="225"/>
      <w:r>
        <w:fldChar w:fldCharType="begin"/>
      </w:r>
      <w:r>
        <w:instrText xml:space="preserve"> ADDIN ZOTERO_ITEM CSL_CITATION {"citationID":"7Jyj13xG","properties":{"formattedCitation":"[2,29]","plainCitation":"[2,29]","noteIndex":0},"citationItems":[{"id":2745,"uris":["http://zotero.org/users/5483459/items/95XEZDWJ"],"itemData":{"id":2745,"type":"document","title":"European  Medicines Agency. SUMMARY OF PRODUCT CHARACTERISTICS. LENVIMA 4 mg, 10 mg hard capsules.26.11.2021"},"label":"page"},{"id":2857,"uris":["http://zotero.org/users/5483459/items/SZ7CQQKP"],"itemData":{"id":2857,"type":"article-journal","abstract":"BACKGROUND: Standard therapy for advanced endometrial cancer after failure of platinum-based chemotherapy remains unclear.\nMETHODS: In this phase 3 trial, we randomly assigned, in a 1:1 ratio, patients with advanced endometrial cancer who had previously received at least one platinum-based chemotherapy regimen to receive either lenvatinib (20 mg, administered orally once daily) plus pembrolizumab (200 mg, administered intravenously every 3 weeks) or chemotherapy of the treating physician's choice (doxorubicin at 60 mg per square meter of body-surface area, administered intravenously every 3 weeks, or paclitaxel at 80 mg per square meter, administered intravenously weekly [with a cycle of 3 weeks on and 1 week off]). The two primary end points were progression-free survival as assessed on blinded independent central review according to the Response Evaluation Criteria in Solid Tumors, version 1.1, and overall survival. The end points were evaluated in patients with mismatch repair-proficient (pMMR) disease and in all patients. Safety was also assessed.\nRESULTS: A total of 827 patients (697 with pMMR disease and 130 with mismatch repair-deficient disease) were randomly assigned to receive lenvatinib plus pembrolizumab (411 patients) or chemotherapy (416 patients). The median progression-free survival was longer with lenvatinib plus pembrolizumab than with chemotherapy (pMMR population: 6.6 vs. 3.8 months; hazard ratio for progression or death, 0.60; 95% confidence interval [CI], 0.50 to 0.72; P&lt;0.001; overall: 7.2 vs. 3.8 months; hazard ratio, 0.56; 95% CI, 0.47 to 0.66; P&lt;0.001). The median overall survival was longer with lenvatinib plus pembrolizumab than with chemotherapy (pMMR population: 17.4 vs. 12.0 months; hazard ratio for death, 0.68; 95% CI, 0.56 to 0.84; P&lt;0.001; overall: 18.3 vs. 11.4 months; hazard ratio, 0.62; 95% CI, 0.51 to 0.75; P&lt;0.001). Adverse events of grade 3 or higher occurred in 88.9% of the patients who received lenvatinib plus pembrolizumab and in 72.7% of those who received chemotherapy.\nCONCLUSIONS: Lenvatinib plus pembrolizumab led to significantly longer progression-free survival and overall survival than chemotherapy among patients with advanced endometrial cancer. (Funded by Eisai and Merck Sharp and Dohme [a subsidiary of Merck]; Study 309-KEYNOTE-775 ClinicalTrials.gov number, NCT03517449.).","container-title":"The New England Journal of Medicine","DOI":"10.1056/NEJMoa2108330","ISSN":"1533-4406","issue":"5","journalAbbreviation":"N Engl J Med","language":"eng","note":"PMID: 35045221","page":"437-448","source":"PubMed","title":"Lenvatinib plus Pembrolizumab for Advanced Endometrial Cancer","volume":"386","author":[{"family":"Makker","given":"Vicky"},{"family":"Colombo","given":"Nicoletta"},{"family":"Casado Herráez","given":"Antonio"},{"family":"Santin","given":"Alessandro D."},{"family":"Colomba","given":"Emeline"},{"family":"Miller","given":"David S."},{"family":"Fujiwara","given":"Keiichi"},{"family":"Pignata","given":"Sandro"},{"family":"Baron-Hay","given":"Sally"},{"family":"Ray-Coquard","given":"Isabelle"},{"family":"Shapira-Frommer","given":"Ronnie"},{"family":"Ushijima","given":"Kimio"},{"family":"Sakata","given":"Jun"},{"family":"Yonemori","given":"Kan"},{"family":"Kim","given":"Yong Man"},{"family":"Guerra","given":"Eva M."},{"family":"Sanli","given":"Ulus A."},{"family":"McCormack","given":"Mary M."},{"family":"Smith","given":"Alan D."},{"family":"Keefe","given":"Stephen"},{"family":"Bird","given":"Steven"},{"family":"Dutta","given":"Lea"},{"family":"Orlowski","given":"Robert J."},{"family":"Lorusso","given":"Domenica"},{"literal":"Study 309–KEYNOTE-775 Investigators"}],"issued":{"date-parts":[["2022",2,3]]}},"label":"page"}],"schema":"https://github.com/citation-style-language/schema/raw/master/csl-citation.json"} </w:instrText>
      </w:r>
      <w:r>
        <w:fldChar w:fldCharType="separate"/>
      </w:r>
      <w:r w:rsidRPr="00852090">
        <w:t>[2,</w:t>
      </w:r>
      <w:r w:rsidR="007047F7">
        <w:t xml:space="preserve"> </w:t>
      </w:r>
      <w:r w:rsidRPr="00852090">
        <w:t>29]</w:t>
      </w:r>
      <w:r>
        <w:fldChar w:fldCharType="end"/>
      </w:r>
      <w:r>
        <w:t>.</w:t>
      </w:r>
    </w:p>
    <w:p w14:paraId="5564366B" w14:textId="77777777" w:rsidR="00B22A42" w:rsidRDefault="00B22A42" w:rsidP="00200EBA">
      <w:pPr>
        <w:ind w:firstLine="851"/>
      </w:pPr>
    </w:p>
    <w:p w14:paraId="3B1C7958" w14:textId="0D7C21FF" w:rsidR="00200EBA" w:rsidRPr="00F601F5" w:rsidRDefault="00585D6B" w:rsidP="00B22A42">
      <w:pPr>
        <w:pStyle w:val="4"/>
        <w:spacing w:before="0" w:after="0"/>
        <w:rPr>
          <w:rFonts w:ascii="Times New Roman" w:hAnsi="Times New Roman"/>
          <w:sz w:val="24"/>
          <w:szCs w:val="24"/>
        </w:rPr>
      </w:pPr>
      <w:bookmarkStart w:id="226" w:name="_Toc126059761"/>
      <w:r w:rsidRPr="00F601F5">
        <w:rPr>
          <w:rFonts w:ascii="Times New Roman" w:hAnsi="Times New Roman"/>
          <w:sz w:val="24"/>
          <w:szCs w:val="24"/>
        </w:rPr>
        <w:t>4.3.1.4.</w:t>
      </w:r>
      <w:r w:rsidR="00F601F5" w:rsidRPr="005F12B8">
        <w:rPr>
          <w:rFonts w:ascii="Times New Roman" w:hAnsi="Times New Roman"/>
          <w:sz w:val="24"/>
          <w:szCs w:val="24"/>
        </w:rPr>
        <w:t xml:space="preserve"> </w:t>
      </w:r>
      <w:r w:rsidR="00200EBA" w:rsidRPr="00F601F5">
        <w:rPr>
          <w:rFonts w:ascii="Times New Roman" w:hAnsi="Times New Roman"/>
          <w:sz w:val="24"/>
          <w:szCs w:val="24"/>
        </w:rPr>
        <w:t>Почечно-клеточный рак</w:t>
      </w:r>
      <w:bookmarkEnd w:id="226"/>
    </w:p>
    <w:p w14:paraId="5B07D4AD" w14:textId="77777777" w:rsidR="008356A7" w:rsidRDefault="008356A7" w:rsidP="00B22A42">
      <w:pPr>
        <w:ind w:firstLine="993"/>
      </w:pPr>
    </w:p>
    <w:p w14:paraId="4E67FBA9" w14:textId="64B0505C" w:rsidR="00200EBA" w:rsidRDefault="00200EBA" w:rsidP="00B22A42">
      <w:pPr>
        <w:ind w:firstLine="709"/>
      </w:pPr>
      <w:r w:rsidRPr="00F601F5">
        <w:t>Ленватиниб в комбинации с</w:t>
      </w:r>
      <w:r>
        <w:t xml:space="preserve"> пембролизумабом или эверолимусом проявляет </w:t>
      </w:r>
      <w:bookmarkStart w:id="227" w:name="_Hlk118213136"/>
      <w:r>
        <w:t xml:space="preserve">активность в отношении распространенного почечно-клеточного рака </w:t>
      </w:r>
      <w:r>
        <w:fldChar w:fldCharType="begin"/>
      </w:r>
      <w:r>
        <w:instrText xml:space="preserve"> ADDIN ZOTERO_ITEM CSL_CITATION {"citationID":"H1qbZmK9","properties":{"formattedCitation":"[26\\uc0\\u8211{}28]","plainCitation":"[26–28]","noteIndex":0},"citationItems":[{"id":2860,"uris":["http://zotero.org/users/5483459/items/F6D5PBMH"],"itemData":{"id":2860,"type":"article-journal","abstract":"BACKGROUND: Lenvatinib in combination with pembrolizumab or everolimus has activity against advanced renal cell carcinoma. The efficacy of these regimens as compared with that of sunitinib is unclear.\nMETHODS: In this phase 3 trial, we randomly assigned (in a 1:1:1 ratio) patients with advanced renal cell carcinoma and no previous systemic therapy to receive lenvatinib (20 mg orally once daily) plus pembrolizumab (200 mg intravenously once every 3 weeks), lenvatinib (18 mg orally once daily) plus everolimus (5 mg orally once daily), or sunitinib (50 mg orally once daily, alternating 4 weeks receiving treatment and 2 weeks without treatment). The primary end point was progression-free survival, as assessed by an independent review committee in accordance with Response Evaluation Criteria in Solid Tumors, version 1.1. Overall survival and safety were also evaluated.\nRESULTS: A total of 1069 patients were randomly assigned to receive lenvatinib plus pembrolizumab (355 patients), lenvatinib plus everolimus (357), or sunitinib (357). Progression-free survival was longer with lenvatinib plus pembrolizumab than with sunitinib (median, 23.9 vs. 9.2 months; hazard ratio for disease progression or death, 0.39; 95% confidence interval [CI], 0.32 to 0.49; P&lt;0.001) and was longer with lenvatinib plus everolimus than with sunitinib (median, 14.7 vs. 9.2 months; hazard ratio, 0.65; 95% CI, 0.53 to 0.80; P&lt;0.001). Overall survival was longer with lenvatinib plus pembrolizumab than with sunitinib (hazard ratio for death, 0.66; 95% CI, 0.49 to 0.88; P = 0.005) but was not longer with lenvatinib plus everolimus than with sunitinib (hazard ratio, 1.15; 95% CI, 0.88 to 1.50; P = 0.30). Grade 3 or higher adverse events emerged or worsened during treatment in 82.4% of the patients who received lenvatinib plus pembrolizumab, 83.1% of those who received lenvatinib plus everolimus, and 71.8% of those who received sunitinib. Grade 3 or higher adverse events occurring in at least 10% of the patients in any group included hypertension, diarrhea, and elevated lipase levels.\nCONCLUSIONS: Lenvatinib plus pembrolizumab was associated with significantly longer progression-free survival and overall survival than sunitinib. (Funded by Eisai and Merck Sharp and Dohme; CLEAR ClinicalTrials.gov number, NCT02811861.).","container-title":"The New England Journal of Medicine","DOI":"10.1056/NEJMoa2035716","ISSN":"1533-4406","issue":"14","journalAbbreviation":"N Engl J Med","language":"eng","note":"PMID: 33616314","page":"1289-1300","source":"PubMed","title":"Lenvatinib plus Pembrolizumab or Everolimus for Advanced Renal Cell Carcinoma","volume":"384","author":[{"family":"Motzer","given":"Robert"},{"family":"Alekseev","given":"Boris"},{"family":"Rha","given":"Sun-Young"},{"family":"Porta","given":"Camillo"},{"family":"Eto","given":"Masatoshi"},{"family":"Powles","given":"Thomas"},{"family":"Grünwald","given":"Viktor"},{"family":"Hutson","given":"Thomas E."},{"family":"Kopyltsov","given":"Evgeny"},{"family":"Méndez-Vidal","given":"María J."},{"family":"Kozlov","given":"Vadim"},{"family":"Alyasova","given":"Anna"},{"family":"Hong","given":"Sung-Hoo"},{"family":"Kapoor","given":"Anil"},{"family":"Alonso Gordoa","given":"Teresa"},{"family":"Merchan","given":"Jaime R."},{"family":"Winquist","given":"Eric"},{"family":"Maroto","given":"Pablo"},{"family":"Goh","given":"Jeffrey C."},{"family":"Kim","given":"Miso"},{"family":"Gurney","given":"Howard"},{"family":"Patel","given":"Vijay"},{"family":"Peer","given":"Avivit"},{"family":"Procopio","given":"Giuseppe"},{"family":"Takagi","given":"Toshio"},{"family":"Melichar","given":"Bohuslav"},{"family":"Rolland","given":"Frederic"},{"family":"De Giorgi","given":"Ugo"},{"family":"Wong","given":"Shirley"},{"family":"Bedke","given":"Jens"},{"family":"Schmidinger","given":"Manuela"},{"family":"Dutcus","given":"Corina E."},{"family":"Smith","given":"Alan D."},{"family":"Dutta","given":"Lea"},{"family":"Mody","given":"Kalgi"},{"family":"Perini","given":"Rodolfo F."},{"family":"Xing","given":"Dongyuan"},{"family":"Choueiri","given":"Toni K."},{"literal":"CLEAR Trial Investigators"}],"issued":{"date-parts":[["2021",4,8]]}},"label":"page"},{"id":2653,"uris":["http://zotero.org/users/5483459/items/4RCY3Z5J"],"itemData":{"id":2653,"type":"document","title":"PRODUCT MONOGRAPH INCLUDING PATIENT MEDICATION INFORMATION PrLENVIMA® Lenvatinib capsules 4mg and 10mg Lenvatinib (as lenvatinib mesylate) Multiple Receptor Tyrosine Kinase Inhibitor Antineoplastic Agent, ATC code:L01XE29. Eisai Limited.2018."},"label":"page"},{"id":2862,"uris":["http://zotero.org/users/5483459/items/AM737HGQ"],"itemData":{"id":2862,"type":"article-journal","abstract":"BACKGROUND: Results from the phase 3 CLEAR study showed that lenvatinib plus pembrolizumab improved progression-free survival and overall survival compared with sunitinib in patients with advanced renal cell carcinoma. We aimed to assess the health-related quality-of-life (HRQOL) outcomes from the CLEAR study.\nMETHODS: This open-label, randomised, phase 3 study was done across 200 hospitals and cancer centres in 20 countries. Patients were required to be 18 years or older, with advanced clear-cell renal cell carcinoma, and a Karnofsky performance status of 70% or higher. Patients who had received previous systemic anticancer therapy for renal cell carcinoma were not eligible. Patients were randomly assigned (1:1:1) to lenvatinib (oral 20 mg per day) plus pembrolizumab (intravenous 200 mg every 21 days), lenvatinib (oral 18 mg per day) plus everolimus (oral 5 mg per day) in 21-day cycles, or sunitinib (oral 50 mg per day, 4 weeks on followed by 2 weeks off). Patients were assigned to treatments with a computer-generated randomisation scheme and were stratified by geographical region and Memorial Sloan Kettering Cancer Center prognostic groups. The primary endpoint, previously reported, was progression-free survival, and HRQOL was a secondary endpoint. Most HRQOL analyses were done in patients who underwent randomisation, received at least one dose of study treatment, and had any HRQOL data. Completion and compliance analyses were done in the full analysis set. Functional Assessment of Cancer Therapy Kidney Symptom Index-Disease-Related Symptoms (FKSI-DRS), European Organisation for the Research and Treatment of Cancer Quality of Life Questionnaire-Core 30 (EORTC QLQ-C30), and the EQ-5D-3 Level (EQ-5D-3L) preference questionnaire were administered at baseline and on day 1 of each subsequent 21-day cycle. This study is registered with ClinicalTrials.gov, NCT02811861, and is closed to new participants.\nFINDINGS: Between Oct 13, 2016, and July 24, 2019, 355 patients were randomly assigned to the lenvatinib plus pembrolizumab group, 357 to the lenvatinib plus everolimus group, and 357 to the sunitinib group. Median follow-up for HRQOL analyses was 12·9 months (IQR 5·6-22·3). Because of the promising efficacy and safety results of lenvatinib plus pembrolizumab in the first-line setting, we focus the HRQOL results in this report on that combination versus sunitinib. Mean change from baseline in the lenvatinib plus pembrolizumab group compared with the sunitinib group was -1·75 (SE 0·59) versus -2·19 (0·66) for FKSI-DRS, -5·93 (0·86) versus -6·73 (0·94) for EORTC QLQ-C30 global health status/quality of life (GHS/QOL), and -4·96 (0·85) versus -6·64 (0·94) for the EQ-5D visual analogue scale (VAS). Median time to first deterioration in the lenvatinib plus pembrolizumab group compared with the sunitinib group was 9·14 weeks (95% CI 6·43-12·14) versus 12·14 weeks (9·14-15·29; HR 1·13 [95% CI 0·94-1·35], log-rank p=0·20) for FKSI-DRS, 12·00 weeks (7·29-15·14) versus 9·14 weeks (6·29-12·14; 0·88 [0·74-1·05], log-rank p=0·17) for EORTC QLQ-C30 GHS/QOL, and 9·43 weeks (6·43-12·29) versus 9·14 weeks (6·29-12·00; 0·83 [0·70-0·99], log-rank p=0·041) for the EQ-5D VAS. Median time to definitive deterioration in the lenvatinib plus pembrolizumab group compared with the sunitinib group was 134·14 weeks (95% CI 120·00-not estimable) versus 117·43 weeks (90·14-131·29; HR 0·70 [95% CI 0·53-0·92], log-rank p=0·0081) for FKSI-DRS, 114·29 weeks (102·14-153·29) versus 75·14 weeks (57·29-105·14; 0·60 [0·47-0·77], log-rank p&lt;0·0001) for EORTC QLQ-C30 GHS/QOL, and 124·86 weeks (94·71-134·57) versus 74·86 weeks (54·14-96·00; 0·67 [0·53-0·85], log-rank p=0·0012) for the EQ-5D VAS. No outcomes on any of the instruments significantly favoured sunitinib over lenvatinib plus pembrolizumab. Most HRQOL comparisons of lenvatinib plus everolimus versus sunitinib were similar or favoured sunitinib.\nINTERPRETATION: These HRQOL results demonstrate that patients given lenvatinib plus pembrolizumab treatment had similar or favourable scores compared with patients given sunitinib, particularly with respect to time to definitive deterioration. These results support the efficacy and safety profile of lenvatinib plus pembrolizumab as first-line therapy for patients with advanced renal cell carcinoma.\nFUNDING: Eisai (Nutley, NJ, USA) and Merck Sharp &amp; Dohme, a subsidiary of Merck &amp; Co (Kenilworth, NJ, USA).","container-title":"The Lancet. Oncology","DOI":"10.1016/S1470-2045(22)00212-1","ISSN":"1474-5488","issue":"6","journalAbbreviation":"Lancet Oncol","language":"eng","note":"PMID: 35489363","page":"768-780","source":"PubMed","title":"Health-related quality-of-life outcomes in patients with advanced renal cell carcinoma treated with lenvatinib plus pembrolizumab or everolimus versus sunitinib (CLEAR): a randomised, phase 3 study","title-short":"Health-related quality-of-life outcomes in patients with advanced renal cell carcinoma treated with lenvatinib plus pembrolizumab or everolimus versus sunitinib (CLEAR)","volume":"23","author":[{"family":"Motzer","given":"Robert"},{"family":"Porta","given":"Camillo"},{"family":"Alekseev","given":"Boris"},{"family":"Rha","given":"Sun Young"},{"family":"Choueiri","given":"Toni K."},{"family":"Mendez-Vidal","given":"Maria Jose"},{"family":"Hong","given":"Sung-Hoo"},{"family":"Kapoor","given":"Anil"},{"family":"Goh","given":"Jeffrey C."},{"family":"Eto","given":"Masatoshi"},{"family":"Bennett","given":"Lee"},{"family":"Wang","given":"Jinyi"},{"family":"Pan","given":"Jie Janice"},{"family":"Saretsky","given":"Todd L."},{"family":"Perini","given":"Rodolfo F."},{"family":"He","given":"Cixin Steven"},{"family":"Mody","given":"Kalgi"},{"family":"Cella","given":"David"}],"issued":{"date-parts":[["2022",6]]}},"label":"page"}],"schema":"https://github.com/citation-style-language/schema/raw/master/csl-citation.json"} </w:instrText>
      </w:r>
      <w:r>
        <w:fldChar w:fldCharType="separate"/>
      </w:r>
      <w:r w:rsidRPr="00852090">
        <w:t>[26–28]</w:t>
      </w:r>
      <w:r>
        <w:fldChar w:fldCharType="end"/>
      </w:r>
      <w:r>
        <w:t>.</w:t>
      </w:r>
    </w:p>
    <w:p w14:paraId="062E624E" w14:textId="79CBCE36" w:rsidR="00200EBA" w:rsidRDefault="00200EBA" w:rsidP="00B22A42">
      <w:pPr>
        <w:ind w:firstLine="709"/>
      </w:pPr>
      <w:r>
        <w:t xml:space="preserve">Было проведено регистрационное исследование </w:t>
      </w:r>
      <w:r w:rsidR="006A5A20">
        <w:rPr>
          <w:lang w:val="en-US"/>
        </w:rPr>
        <w:t>III</w:t>
      </w:r>
      <w:r w:rsidR="006A5A20" w:rsidRPr="00D050C7">
        <w:t xml:space="preserve"> </w:t>
      </w:r>
      <w:r>
        <w:t>фазы у пациентов с распространенным п</w:t>
      </w:r>
      <w:r w:rsidR="00224300">
        <w:t>о</w:t>
      </w:r>
      <w:r>
        <w:t>ч</w:t>
      </w:r>
      <w:r w:rsidR="00224300">
        <w:t>е</w:t>
      </w:r>
      <w:r>
        <w:t xml:space="preserve">но-клеточным раком без предшествующей системной терапии (E7080, </w:t>
      </w:r>
      <w:r w:rsidRPr="00843860">
        <w:rPr>
          <w:lang w:val="en-US"/>
        </w:rPr>
        <w:t>CLEAR</w:t>
      </w:r>
      <w:r>
        <w:t xml:space="preserve">. </w:t>
      </w:r>
      <w:r w:rsidRPr="00843860">
        <w:rPr>
          <w:lang w:val="en-US"/>
        </w:rPr>
        <w:t>ClinicalTrials</w:t>
      </w:r>
      <w:r w:rsidRPr="00593C83">
        <w:t>.</w:t>
      </w:r>
      <w:r w:rsidRPr="00843860">
        <w:rPr>
          <w:lang w:val="en-US"/>
        </w:rPr>
        <w:t>gov</w:t>
      </w:r>
      <w:r w:rsidRPr="00593C83">
        <w:t xml:space="preserve"> </w:t>
      </w:r>
      <w:r w:rsidRPr="00843860">
        <w:rPr>
          <w:lang w:val="en-US"/>
        </w:rPr>
        <w:t>Identifier</w:t>
      </w:r>
      <w:r w:rsidRPr="00593C83">
        <w:t xml:space="preserve">: </w:t>
      </w:r>
      <w:r w:rsidRPr="00843860">
        <w:rPr>
          <w:lang w:val="en-US"/>
        </w:rPr>
        <w:t>NCT</w:t>
      </w:r>
      <w:r w:rsidRPr="00593C83">
        <w:t>02811861</w:t>
      </w:r>
      <w:r>
        <w:t>)</w:t>
      </w:r>
      <w:r w:rsidRPr="00593C83">
        <w:t xml:space="preserve">. </w:t>
      </w:r>
      <w:r>
        <w:t>Пациенты были</w:t>
      </w:r>
      <w:r w:rsidRPr="00915271">
        <w:t xml:space="preserve"> </w:t>
      </w:r>
      <w:r>
        <w:t>рандомизированы в три группы (в соотношении 1:1:1) для получения:</w:t>
      </w:r>
    </w:p>
    <w:p w14:paraId="3C7E10FE" w14:textId="77777777" w:rsidR="00200EBA" w:rsidRDefault="00200EBA" w:rsidP="00200EBA">
      <w:pPr>
        <w:pStyle w:val="af3"/>
        <w:numPr>
          <w:ilvl w:val="0"/>
          <w:numId w:val="26"/>
        </w:numPr>
        <w:ind w:left="993"/>
      </w:pPr>
      <w:r>
        <w:t>ленватиниба (20 мг перорально один раз в день) плюс пембролизумаб (200 мг внутривенно один раз в день) 3 недели);</w:t>
      </w:r>
    </w:p>
    <w:p w14:paraId="4B5EC520" w14:textId="1AB2F970" w:rsidR="00200EBA" w:rsidRDefault="00200EBA" w:rsidP="00200EBA">
      <w:pPr>
        <w:pStyle w:val="af3"/>
        <w:numPr>
          <w:ilvl w:val="0"/>
          <w:numId w:val="26"/>
        </w:numPr>
        <w:ind w:left="993"/>
      </w:pPr>
      <w:r>
        <w:t>ленватиниб (18 мг перорально один раз в день) плюс эверолимус (5 мг перорально один раз в день);</w:t>
      </w:r>
    </w:p>
    <w:p w14:paraId="0DBD4933" w14:textId="77777777" w:rsidR="00200EBA" w:rsidRDefault="00200EBA" w:rsidP="00200EBA">
      <w:pPr>
        <w:pStyle w:val="af3"/>
        <w:numPr>
          <w:ilvl w:val="0"/>
          <w:numId w:val="26"/>
        </w:numPr>
        <w:ind w:left="993"/>
      </w:pPr>
      <w:r>
        <w:t>сунитиниб (50 мг перорально один раз в день, чередуя 4 недели лечения и 2 недели без лечения).</w:t>
      </w:r>
    </w:p>
    <w:p w14:paraId="31ADE492" w14:textId="343B2D8D" w:rsidR="00200EBA" w:rsidRDefault="00200EBA" w:rsidP="00B22A42">
      <w:pPr>
        <w:ind w:firstLine="709"/>
      </w:pPr>
      <w:r>
        <w:lastRenderedPageBreak/>
        <w:t xml:space="preserve"> Первичной конечной точкой была </w:t>
      </w:r>
      <w:r w:rsidR="00D45A39">
        <w:t>В</w:t>
      </w:r>
      <w:r w:rsidR="008F47B1">
        <w:t>БП</w:t>
      </w:r>
      <w:r>
        <w:t xml:space="preserve"> по оценке Независимого комитета по оценке данных, оценка проводилась в соответствии с </w:t>
      </w:r>
      <w:r w:rsidRPr="004321D6">
        <w:t>mRECIST</w:t>
      </w:r>
      <w:r>
        <w:t xml:space="preserve">, версия 1.1. Также оценивали </w:t>
      </w:r>
      <w:r w:rsidR="00B55D92">
        <w:t>ОВ</w:t>
      </w:r>
      <w:r>
        <w:t xml:space="preserve"> и безопасность.</w:t>
      </w:r>
    </w:p>
    <w:p w14:paraId="772693F8" w14:textId="336E2C98" w:rsidR="00200EBA" w:rsidRDefault="00200EBA" w:rsidP="00B22A42">
      <w:pPr>
        <w:ind w:firstLine="709"/>
      </w:pPr>
      <w:r>
        <w:t xml:space="preserve">1069 пациентов были рандомизированы в группы, получавшие ленватиниб плюс пембролизумаб (355 пациентов), ленватиниб плюс эверолимус (357) или сунитиниб (357). </w:t>
      </w:r>
      <w:r w:rsidR="00C7228A">
        <w:t>ВБП</w:t>
      </w:r>
      <w:r w:rsidR="0005765D">
        <w:t xml:space="preserve"> </w:t>
      </w:r>
      <w:r>
        <w:t xml:space="preserve">заболевания была выше в группе ленватиниба плюс пембролизумаб, чем в группе сунитиниба (медиана 23,9 и 9,2 месяца; отношение рисков прогрессирования заболевания или смерти 0,39; 95% ДИ 0,32–0,49; </w:t>
      </w:r>
      <w:r w:rsidR="00857A56">
        <w:rPr>
          <w:lang w:val="en-US"/>
        </w:rPr>
        <w:t>p</w:t>
      </w:r>
      <w:r>
        <w:t xml:space="preserve">&lt;0,001), дольше при приеме ленватиниба плюс эверолимус, чем при приеме сунитиниба (медиана 14,7 и 9,2 месяца; отношение рисков 0,65; 95% ДИ 0,53–0,80; </w:t>
      </w:r>
      <w:r w:rsidR="00857A56">
        <w:rPr>
          <w:lang w:val="en-US"/>
        </w:rPr>
        <w:t>p</w:t>
      </w:r>
      <w:r>
        <w:t>&lt;0,001). О</w:t>
      </w:r>
      <w:r w:rsidR="0096535E">
        <w:t xml:space="preserve">В </w:t>
      </w:r>
      <w:r>
        <w:t xml:space="preserve">была выше в группе ленватиниба плюс пембролизумаб, чем в группе сунитиниба (отношение рисков для смерти 0,66; 95% </w:t>
      </w:r>
      <w:bookmarkStart w:id="228" w:name="_Hlk118213158"/>
      <w:bookmarkEnd w:id="227"/>
      <w:r>
        <w:t xml:space="preserve">ДИ от 0,49 до 0,88; </w:t>
      </w:r>
      <w:r w:rsidR="00857A56">
        <w:rPr>
          <w:lang w:val="en-US"/>
        </w:rPr>
        <w:t>p</w:t>
      </w:r>
      <w:r>
        <w:t xml:space="preserve"> = 0,005), но не выше в группе ленватиниба плюс эверолимус по сравнению с сунитинибом (отношение рисков 1,15; 95% ДИ от 0,88 до 1,50; </w:t>
      </w:r>
      <w:r w:rsidR="00857A56">
        <w:rPr>
          <w:lang w:val="en-US"/>
        </w:rPr>
        <w:t>p</w:t>
      </w:r>
      <w:r>
        <w:t xml:space="preserve"> = 0,30). </w:t>
      </w:r>
      <w:bookmarkEnd w:id="228"/>
      <w:r>
        <w:t xml:space="preserve">В таблице </w:t>
      </w:r>
      <w:r w:rsidRPr="00B56EED">
        <w:t>4</w:t>
      </w:r>
      <w:r w:rsidR="0005765D" w:rsidRPr="0005765D">
        <w:t>‒</w:t>
      </w:r>
      <w:r w:rsidR="0096535E">
        <w:t xml:space="preserve">5 </w:t>
      </w:r>
      <w:r>
        <w:t>представлены основные результаты исследования.</w:t>
      </w:r>
    </w:p>
    <w:p w14:paraId="1E07969E" w14:textId="77777777" w:rsidR="00200EBA" w:rsidRDefault="00200EBA" w:rsidP="00200EBA">
      <w:pPr>
        <w:ind w:firstLine="993"/>
      </w:pPr>
    </w:p>
    <w:p w14:paraId="794BDB85" w14:textId="428A619C" w:rsidR="00200EBA" w:rsidRPr="00BE5C88" w:rsidRDefault="00200EBA" w:rsidP="00200EBA">
      <w:r w:rsidRPr="00B56EED">
        <w:rPr>
          <w:b/>
          <w:bCs/>
        </w:rPr>
        <w:t>Таблица 4-</w:t>
      </w:r>
      <w:r w:rsidR="0096535E">
        <w:rPr>
          <w:b/>
          <w:bCs/>
        </w:rPr>
        <w:t>5</w:t>
      </w:r>
      <w:r w:rsidR="008356A7" w:rsidRPr="008356A7">
        <w:rPr>
          <w:b/>
          <w:bCs/>
        </w:rPr>
        <w:t>.</w:t>
      </w:r>
      <w:r w:rsidRPr="00B07248">
        <w:rPr>
          <w:b/>
          <w:bCs/>
        </w:rPr>
        <w:t xml:space="preserve"> </w:t>
      </w:r>
      <w:r w:rsidRPr="008356A7">
        <w:rPr>
          <w:bCs/>
        </w:rPr>
        <w:t>Результаты эффективности исследования у пациентов с распространенным или метастатическим почечно клеточным раком (CLEAR)</w:t>
      </w:r>
      <w:r w:rsidR="008356A7" w:rsidRPr="008356A7">
        <w:rPr>
          <w:bCs/>
        </w:rPr>
        <w:t>.</w:t>
      </w:r>
    </w:p>
    <w:tbl>
      <w:tblPr>
        <w:tblStyle w:val="a8"/>
        <w:tblW w:w="9351" w:type="dxa"/>
        <w:tblLook w:val="04A0" w:firstRow="1" w:lastRow="0" w:firstColumn="1" w:lastColumn="0" w:noHBand="0" w:noVBand="1"/>
      </w:tblPr>
      <w:tblGrid>
        <w:gridCol w:w="4531"/>
        <w:gridCol w:w="2552"/>
        <w:gridCol w:w="2268"/>
      </w:tblGrid>
      <w:tr w:rsidR="00200EBA" w:rsidRPr="0022793D" w14:paraId="685A6567" w14:textId="77777777" w:rsidTr="00B22A42">
        <w:trPr>
          <w:trHeight w:val="243"/>
          <w:tblHeader/>
        </w:trPr>
        <w:tc>
          <w:tcPr>
            <w:tcW w:w="4531" w:type="dxa"/>
            <w:vMerge w:val="restart"/>
            <w:shd w:val="clear" w:color="auto" w:fill="D9D9D9" w:themeFill="background1" w:themeFillShade="D9"/>
            <w:vAlign w:val="center"/>
          </w:tcPr>
          <w:p w14:paraId="6E318443" w14:textId="77777777" w:rsidR="00200EBA" w:rsidRPr="0022793D" w:rsidRDefault="00200EBA" w:rsidP="008356A7">
            <w:pPr>
              <w:pStyle w:val="afff8"/>
              <w:jc w:val="center"/>
              <w:rPr>
                <w:b/>
                <w:bCs/>
                <w:sz w:val="24"/>
              </w:rPr>
            </w:pPr>
            <w:r w:rsidRPr="0022793D">
              <w:rPr>
                <w:b/>
                <w:bCs/>
                <w:sz w:val="24"/>
              </w:rPr>
              <w:t>Критерии эффективности</w:t>
            </w:r>
          </w:p>
        </w:tc>
        <w:tc>
          <w:tcPr>
            <w:tcW w:w="4820" w:type="dxa"/>
            <w:gridSpan w:val="2"/>
            <w:shd w:val="clear" w:color="auto" w:fill="D9D9D9" w:themeFill="background1" w:themeFillShade="D9"/>
            <w:vAlign w:val="center"/>
          </w:tcPr>
          <w:p w14:paraId="7CABDD6C" w14:textId="77777777" w:rsidR="00200EBA" w:rsidRPr="0022793D" w:rsidRDefault="00200EBA" w:rsidP="008356A7">
            <w:pPr>
              <w:pStyle w:val="afff8"/>
              <w:jc w:val="center"/>
              <w:rPr>
                <w:b/>
                <w:bCs/>
                <w:sz w:val="24"/>
              </w:rPr>
            </w:pPr>
            <w:r w:rsidRPr="0022793D">
              <w:rPr>
                <w:b/>
                <w:bCs/>
                <w:sz w:val="24"/>
              </w:rPr>
              <w:t>Группы</w:t>
            </w:r>
          </w:p>
        </w:tc>
      </w:tr>
      <w:tr w:rsidR="00200EBA" w:rsidRPr="0022793D" w14:paraId="5A8366EE" w14:textId="77777777" w:rsidTr="0054382D">
        <w:trPr>
          <w:trHeight w:val="595"/>
          <w:tblHeader/>
        </w:trPr>
        <w:tc>
          <w:tcPr>
            <w:tcW w:w="4531" w:type="dxa"/>
            <w:vMerge/>
            <w:shd w:val="clear" w:color="auto" w:fill="D9D9D9" w:themeFill="background1" w:themeFillShade="D9"/>
            <w:vAlign w:val="center"/>
          </w:tcPr>
          <w:p w14:paraId="6EF11348" w14:textId="77777777" w:rsidR="00200EBA" w:rsidRPr="0022793D" w:rsidRDefault="00200EBA" w:rsidP="008356A7">
            <w:pPr>
              <w:pStyle w:val="afff8"/>
              <w:jc w:val="center"/>
              <w:rPr>
                <w:b/>
                <w:bCs/>
                <w:sz w:val="24"/>
              </w:rPr>
            </w:pPr>
          </w:p>
        </w:tc>
        <w:tc>
          <w:tcPr>
            <w:tcW w:w="2552" w:type="dxa"/>
            <w:shd w:val="clear" w:color="auto" w:fill="D9D9D9" w:themeFill="background1" w:themeFillShade="D9"/>
            <w:vAlign w:val="center"/>
          </w:tcPr>
          <w:p w14:paraId="317D9C74" w14:textId="2D312353" w:rsidR="00200EBA" w:rsidRPr="0022793D" w:rsidRDefault="00200EBA" w:rsidP="008356A7">
            <w:pPr>
              <w:pStyle w:val="afff8"/>
              <w:jc w:val="center"/>
              <w:rPr>
                <w:b/>
                <w:bCs/>
                <w:sz w:val="24"/>
              </w:rPr>
            </w:pPr>
            <w:r w:rsidRPr="0022793D">
              <w:rPr>
                <w:b/>
                <w:bCs/>
                <w:sz w:val="24"/>
              </w:rPr>
              <w:t>Ленватиниб + пембролизумаб</w:t>
            </w:r>
            <w:r w:rsidR="0054382D">
              <w:rPr>
                <w:b/>
                <w:bCs/>
                <w:sz w:val="24"/>
              </w:rPr>
              <w:t xml:space="preserve"> </w:t>
            </w:r>
          </w:p>
          <w:p w14:paraId="3AE7EC2D" w14:textId="77777777" w:rsidR="00200EBA" w:rsidRPr="0022793D" w:rsidRDefault="00200EBA" w:rsidP="008356A7">
            <w:pPr>
              <w:pStyle w:val="afff8"/>
              <w:jc w:val="center"/>
              <w:rPr>
                <w:b/>
                <w:bCs/>
                <w:sz w:val="24"/>
              </w:rPr>
            </w:pPr>
            <w:r w:rsidRPr="0022793D">
              <w:rPr>
                <w:b/>
                <w:bCs/>
                <w:sz w:val="24"/>
              </w:rPr>
              <w:t>(N= 355)</w:t>
            </w:r>
          </w:p>
        </w:tc>
        <w:tc>
          <w:tcPr>
            <w:tcW w:w="2268" w:type="dxa"/>
            <w:shd w:val="clear" w:color="auto" w:fill="D9D9D9" w:themeFill="background1" w:themeFillShade="D9"/>
            <w:vAlign w:val="center"/>
          </w:tcPr>
          <w:p w14:paraId="6E5C529C" w14:textId="6502E96D" w:rsidR="00200EBA" w:rsidRDefault="00200EBA" w:rsidP="008356A7">
            <w:pPr>
              <w:pStyle w:val="afff8"/>
              <w:jc w:val="center"/>
              <w:rPr>
                <w:b/>
                <w:bCs/>
                <w:sz w:val="24"/>
              </w:rPr>
            </w:pPr>
            <w:r w:rsidRPr="0022793D">
              <w:rPr>
                <w:b/>
                <w:bCs/>
                <w:sz w:val="24"/>
              </w:rPr>
              <w:t>Синутинаб</w:t>
            </w:r>
          </w:p>
          <w:p w14:paraId="66DA29D3" w14:textId="3BC1E05A" w:rsidR="00200EBA" w:rsidRPr="0022793D" w:rsidRDefault="00200EBA" w:rsidP="008356A7">
            <w:pPr>
              <w:pStyle w:val="afff8"/>
              <w:jc w:val="center"/>
              <w:rPr>
                <w:b/>
                <w:bCs/>
                <w:sz w:val="24"/>
              </w:rPr>
            </w:pPr>
            <w:r w:rsidRPr="0022793D">
              <w:rPr>
                <w:b/>
                <w:bCs/>
                <w:sz w:val="24"/>
              </w:rPr>
              <w:t>(N= 357)</w:t>
            </w:r>
          </w:p>
        </w:tc>
      </w:tr>
      <w:tr w:rsidR="00200EBA" w:rsidRPr="0022793D" w14:paraId="621E34ED" w14:textId="77777777" w:rsidTr="0054382D">
        <w:trPr>
          <w:trHeight w:val="245"/>
        </w:trPr>
        <w:tc>
          <w:tcPr>
            <w:tcW w:w="4531" w:type="dxa"/>
          </w:tcPr>
          <w:p w14:paraId="7E10AC26" w14:textId="3898305F" w:rsidR="00200EBA" w:rsidRPr="0022793D" w:rsidRDefault="0096535E" w:rsidP="00A85019">
            <w:pPr>
              <w:pStyle w:val="afff8"/>
              <w:rPr>
                <w:sz w:val="24"/>
              </w:rPr>
            </w:pPr>
            <w:r>
              <w:rPr>
                <w:sz w:val="24"/>
              </w:rPr>
              <w:t>ВБП</w:t>
            </w:r>
            <w:r w:rsidR="00200EBA" w:rsidRPr="0022793D">
              <w:rPr>
                <w:sz w:val="24"/>
              </w:rPr>
              <w:t xml:space="preserve"> (mRECIST)</w:t>
            </w:r>
          </w:p>
        </w:tc>
        <w:tc>
          <w:tcPr>
            <w:tcW w:w="2552" w:type="dxa"/>
          </w:tcPr>
          <w:p w14:paraId="60A91907" w14:textId="77777777" w:rsidR="00200EBA" w:rsidRPr="0022793D" w:rsidRDefault="00200EBA" w:rsidP="00A85019">
            <w:pPr>
              <w:pStyle w:val="afff8"/>
              <w:rPr>
                <w:sz w:val="24"/>
              </w:rPr>
            </w:pPr>
          </w:p>
        </w:tc>
        <w:tc>
          <w:tcPr>
            <w:tcW w:w="2268" w:type="dxa"/>
          </w:tcPr>
          <w:p w14:paraId="5231F8AF" w14:textId="77777777" w:rsidR="00200EBA" w:rsidRPr="0022793D" w:rsidRDefault="00200EBA" w:rsidP="00A85019">
            <w:pPr>
              <w:pStyle w:val="afff8"/>
              <w:rPr>
                <w:sz w:val="24"/>
              </w:rPr>
            </w:pPr>
          </w:p>
        </w:tc>
      </w:tr>
      <w:tr w:rsidR="00200EBA" w:rsidRPr="0022793D" w14:paraId="3A783E1A" w14:textId="77777777" w:rsidTr="0054382D">
        <w:trPr>
          <w:trHeight w:val="242"/>
        </w:trPr>
        <w:tc>
          <w:tcPr>
            <w:tcW w:w="4531" w:type="dxa"/>
          </w:tcPr>
          <w:p w14:paraId="3BE162C1" w14:textId="77777777" w:rsidR="00200EBA" w:rsidRPr="0022793D" w:rsidRDefault="00200EBA" w:rsidP="00A85019">
            <w:pPr>
              <w:pStyle w:val="afff8"/>
              <w:rPr>
                <w:sz w:val="24"/>
              </w:rPr>
            </w:pPr>
            <w:r w:rsidRPr="0022793D">
              <w:rPr>
                <w:sz w:val="24"/>
              </w:rPr>
              <w:t>Количество (%) пациентов с событием</w:t>
            </w:r>
          </w:p>
        </w:tc>
        <w:tc>
          <w:tcPr>
            <w:tcW w:w="2552" w:type="dxa"/>
          </w:tcPr>
          <w:p w14:paraId="50966D37" w14:textId="6725FE89" w:rsidR="00200EBA" w:rsidRPr="0022793D" w:rsidRDefault="00200EBA" w:rsidP="00A85019">
            <w:pPr>
              <w:pStyle w:val="afff8"/>
              <w:jc w:val="center"/>
              <w:rPr>
                <w:sz w:val="24"/>
              </w:rPr>
            </w:pPr>
            <w:r w:rsidRPr="0022793D">
              <w:rPr>
                <w:sz w:val="24"/>
              </w:rPr>
              <w:t>160 (45</w:t>
            </w:r>
            <w:r w:rsidR="008356A7">
              <w:rPr>
                <w:sz w:val="24"/>
              </w:rPr>
              <w:t>,</w:t>
            </w:r>
            <w:r w:rsidRPr="0022793D">
              <w:rPr>
                <w:sz w:val="24"/>
              </w:rPr>
              <w:t xml:space="preserve">1%) </w:t>
            </w:r>
          </w:p>
        </w:tc>
        <w:tc>
          <w:tcPr>
            <w:tcW w:w="2268" w:type="dxa"/>
          </w:tcPr>
          <w:p w14:paraId="35E8AE6C" w14:textId="77C82909" w:rsidR="00200EBA" w:rsidRPr="0022793D" w:rsidRDefault="00200EBA" w:rsidP="00A85019">
            <w:pPr>
              <w:pStyle w:val="afff8"/>
              <w:jc w:val="center"/>
              <w:rPr>
                <w:sz w:val="24"/>
              </w:rPr>
            </w:pPr>
            <w:r w:rsidRPr="0022793D">
              <w:rPr>
                <w:sz w:val="24"/>
              </w:rPr>
              <w:t>205 (57</w:t>
            </w:r>
            <w:r w:rsidR="008356A7">
              <w:rPr>
                <w:sz w:val="24"/>
              </w:rPr>
              <w:t>,</w:t>
            </w:r>
            <w:r w:rsidRPr="0022793D">
              <w:rPr>
                <w:sz w:val="24"/>
              </w:rPr>
              <w:t>4%)</w:t>
            </w:r>
          </w:p>
        </w:tc>
      </w:tr>
      <w:tr w:rsidR="00200EBA" w:rsidRPr="0022793D" w14:paraId="1B95826A" w14:textId="77777777" w:rsidTr="0054382D">
        <w:trPr>
          <w:trHeight w:val="231"/>
        </w:trPr>
        <w:tc>
          <w:tcPr>
            <w:tcW w:w="4531" w:type="dxa"/>
          </w:tcPr>
          <w:p w14:paraId="31F32F42" w14:textId="77777777" w:rsidR="00200EBA" w:rsidRPr="0022793D" w:rsidRDefault="00200EBA" w:rsidP="00A85019">
            <w:pPr>
              <w:pStyle w:val="afff8"/>
              <w:rPr>
                <w:sz w:val="24"/>
              </w:rPr>
            </w:pPr>
            <w:r w:rsidRPr="0022793D">
              <w:rPr>
                <w:sz w:val="24"/>
              </w:rPr>
              <w:t>Медиана в месяцах (95%ДИ)</w:t>
            </w:r>
          </w:p>
        </w:tc>
        <w:tc>
          <w:tcPr>
            <w:tcW w:w="2552" w:type="dxa"/>
          </w:tcPr>
          <w:p w14:paraId="5968B936" w14:textId="586F8085" w:rsidR="00200EBA" w:rsidRPr="0022793D" w:rsidRDefault="00200EBA" w:rsidP="008356A7">
            <w:pPr>
              <w:pStyle w:val="afff8"/>
              <w:jc w:val="center"/>
              <w:rPr>
                <w:sz w:val="24"/>
              </w:rPr>
            </w:pPr>
            <w:r w:rsidRPr="0022793D">
              <w:rPr>
                <w:sz w:val="24"/>
              </w:rPr>
              <w:t>23</w:t>
            </w:r>
            <w:r w:rsidR="008356A7">
              <w:rPr>
                <w:sz w:val="24"/>
              </w:rPr>
              <w:t>,</w:t>
            </w:r>
            <w:r w:rsidRPr="0022793D">
              <w:rPr>
                <w:sz w:val="24"/>
              </w:rPr>
              <w:t>9 (20</w:t>
            </w:r>
            <w:r w:rsidR="008356A7">
              <w:rPr>
                <w:sz w:val="24"/>
              </w:rPr>
              <w:t>,</w:t>
            </w:r>
            <w:r w:rsidRPr="0022793D">
              <w:rPr>
                <w:sz w:val="24"/>
              </w:rPr>
              <w:t>8</w:t>
            </w:r>
            <w:r w:rsidR="008356A7">
              <w:rPr>
                <w:sz w:val="24"/>
                <w:lang w:val="en-US"/>
              </w:rPr>
              <w:t>;</w:t>
            </w:r>
            <w:r w:rsidRPr="0022793D">
              <w:rPr>
                <w:sz w:val="24"/>
              </w:rPr>
              <w:t xml:space="preserve"> 27</w:t>
            </w:r>
            <w:r w:rsidR="008356A7">
              <w:rPr>
                <w:sz w:val="24"/>
              </w:rPr>
              <w:t>,</w:t>
            </w:r>
            <w:r w:rsidRPr="0022793D">
              <w:rPr>
                <w:sz w:val="24"/>
              </w:rPr>
              <w:t xml:space="preserve">7) </w:t>
            </w:r>
          </w:p>
        </w:tc>
        <w:tc>
          <w:tcPr>
            <w:tcW w:w="2268" w:type="dxa"/>
          </w:tcPr>
          <w:p w14:paraId="21963C56" w14:textId="1FBF335C" w:rsidR="00200EBA" w:rsidRPr="0022793D" w:rsidRDefault="00200EBA" w:rsidP="008356A7">
            <w:pPr>
              <w:pStyle w:val="afff8"/>
              <w:jc w:val="center"/>
              <w:rPr>
                <w:sz w:val="24"/>
              </w:rPr>
            </w:pPr>
            <w:r w:rsidRPr="0022793D">
              <w:rPr>
                <w:sz w:val="24"/>
              </w:rPr>
              <w:t>9</w:t>
            </w:r>
            <w:r w:rsidR="008356A7">
              <w:rPr>
                <w:sz w:val="24"/>
              </w:rPr>
              <w:t>,</w:t>
            </w:r>
            <w:r w:rsidRPr="0022793D">
              <w:rPr>
                <w:sz w:val="24"/>
              </w:rPr>
              <w:t>2 (6</w:t>
            </w:r>
            <w:r w:rsidR="008356A7">
              <w:rPr>
                <w:sz w:val="24"/>
              </w:rPr>
              <w:t>,</w:t>
            </w:r>
            <w:r w:rsidRPr="0022793D">
              <w:rPr>
                <w:sz w:val="24"/>
              </w:rPr>
              <w:t>0</w:t>
            </w:r>
            <w:r w:rsidR="008356A7">
              <w:rPr>
                <w:sz w:val="24"/>
                <w:lang w:val="en-US"/>
              </w:rPr>
              <w:t>;</w:t>
            </w:r>
            <w:r w:rsidRPr="0022793D">
              <w:rPr>
                <w:sz w:val="24"/>
              </w:rPr>
              <w:t xml:space="preserve"> 11</w:t>
            </w:r>
            <w:r w:rsidR="008356A7">
              <w:rPr>
                <w:sz w:val="24"/>
              </w:rPr>
              <w:t>,</w:t>
            </w:r>
            <w:r w:rsidRPr="0022793D">
              <w:rPr>
                <w:sz w:val="24"/>
              </w:rPr>
              <w:t>0</w:t>
            </w:r>
          </w:p>
        </w:tc>
      </w:tr>
      <w:tr w:rsidR="00200EBA" w:rsidRPr="0022793D" w14:paraId="05F86EF8" w14:textId="77777777" w:rsidTr="00B22A42">
        <w:trPr>
          <w:trHeight w:val="236"/>
        </w:trPr>
        <w:tc>
          <w:tcPr>
            <w:tcW w:w="4531" w:type="dxa"/>
          </w:tcPr>
          <w:p w14:paraId="51B8E7CF" w14:textId="77777777" w:rsidR="00200EBA" w:rsidRPr="0022793D" w:rsidRDefault="00200EBA" w:rsidP="00A85019">
            <w:pPr>
              <w:pStyle w:val="afff8"/>
              <w:rPr>
                <w:sz w:val="24"/>
              </w:rPr>
            </w:pPr>
            <w:r w:rsidRPr="0022793D">
              <w:rPr>
                <w:sz w:val="24"/>
              </w:rPr>
              <w:t>Отношение рисков (ДИ 95%)</w:t>
            </w:r>
            <w:r w:rsidRPr="0022793D">
              <w:rPr>
                <w:sz w:val="24"/>
                <w:vertAlign w:val="superscript"/>
                <w:lang w:val="en-US"/>
              </w:rPr>
              <w:t>a</w:t>
            </w:r>
          </w:p>
        </w:tc>
        <w:tc>
          <w:tcPr>
            <w:tcW w:w="4820" w:type="dxa"/>
            <w:gridSpan w:val="2"/>
          </w:tcPr>
          <w:p w14:paraId="3DA1DF18" w14:textId="24DE1AFF" w:rsidR="00200EBA" w:rsidRPr="0022793D" w:rsidRDefault="00200EBA" w:rsidP="008356A7">
            <w:pPr>
              <w:pStyle w:val="afff8"/>
              <w:jc w:val="center"/>
              <w:rPr>
                <w:sz w:val="24"/>
              </w:rPr>
            </w:pPr>
            <w:r w:rsidRPr="0022793D">
              <w:rPr>
                <w:sz w:val="24"/>
              </w:rPr>
              <w:t>0</w:t>
            </w:r>
            <w:r w:rsidR="008356A7">
              <w:rPr>
                <w:sz w:val="24"/>
              </w:rPr>
              <w:t>,</w:t>
            </w:r>
            <w:r w:rsidRPr="0022793D">
              <w:rPr>
                <w:sz w:val="24"/>
              </w:rPr>
              <w:t>39 (0</w:t>
            </w:r>
            <w:r w:rsidR="008356A7">
              <w:rPr>
                <w:sz w:val="24"/>
              </w:rPr>
              <w:t>,</w:t>
            </w:r>
            <w:r w:rsidRPr="0022793D">
              <w:rPr>
                <w:sz w:val="24"/>
              </w:rPr>
              <w:t>32</w:t>
            </w:r>
            <w:r w:rsidR="008356A7">
              <w:rPr>
                <w:sz w:val="24"/>
                <w:lang w:val="en-US"/>
              </w:rPr>
              <w:t>;</w:t>
            </w:r>
            <w:r w:rsidRPr="0022793D">
              <w:rPr>
                <w:sz w:val="24"/>
              </w:rPr>
              <w:t xml:space="preserve"> 0</w:t>
            </w:r>
            <w:r w:rsidR="008356A7">
              <w:rPr>
                <w:sz w:val="24"/>
              </w:rPr>
              <w:t>,</w:t>
            </w:r>
            <w:r w:rsidRPr="0022793D">
              <w:rPr>
                <w:sz w:val="24"/>
              </w:rPr>
              <w:t>49)</w:t>
            </w:r>
          </w:p>
        </w:tc>
      </w:tr>
      <w:tr w:rsidR="00200EBA" w:rsidRPr="0022793D" w14:paraId="0680AD8E" w14:textId="77777777" w:rsidTr="00B22A42">
        <w:trPr>
          <w:trHeight w:val="274"/>
        </w:trPr>
        <w:tc>
          <w:tcPr>
            <w:tcW w:w="4531" w:type="dxa"/>
          </w:tcPr>
          <w:p w14:paraId="26C5CC01" w14:textId="6E0D5E82" w:rsidR="00200EBA" w:rsidRPr="0022793D" w:rsidRDefault="005B40C6" w:rsidP="00A85019">
            <w:pPr>
              <w:pStyle w:val="afff8"/>
              <w:rPr>
                <w:sz w:val="24"/>
              </w:rPr>
            </w:pPr>
            <w:r>
              <w:rPr>
                <w:sz w:val="24"/>
                <w:lang w:val="en-US"/>
              </w:rPr>
              <w:t>p</w:t>
            </w:r>
            <w:r w:rsidR="00200EBA" w:rsidRPr="0022793D">
              <w:rPr>
                <w:sz w:val="24"/>
              </w:rPr>
              <w:t>-уровень</w:t>
            </w:r>
            <w:r w:rsidR="00200EBA" w:rsidRPr="0022793D">
              <w:rPr>
                <w:sz w:val="24"/>
                <w:vertAlign w:val="superscript"/>
                <w:lang w:val="en-US"/>
              </w:rPr>
              <w:t>b</w:t>
            </w:r>
          </w:p>
        </w:tc>
        <w:tc>
          <w:tcPr>
            <w:tcW w:w="4820" w:type="dxa"/>
            <w:gridSpan w:val="2"/>
          </w:tcPr>
          <w:p w14:paraId="0D3006C7" w14:textId="6186A0AA" w:rsidR="00200EBA" w:rsidRPr="0022793D" w:rsidRDefault="00200EBA" w:rsidP="00A85019">
            <w:pPr>
              <w:pStyle w:val="afff8"/>
              <w:jc w:val="center"/>
              <w:rPr>
                <w:sz w:val="24"/>
              </w:rPr>
            </w:pPr>
            <w:r w:rsidRPr="0022793D">
              <w:rPr>
                <w:sz w:val="24"/>
              </w:rPr>
              <w:t>&lt;0</w:t>
            </w:r>
            <w:r w:rsidR="008356A7">
              <w:rPr>
                <w:sz w:val="24"/>
              </w:rPr>
              <w:t>,</w:t>
            </w:r>
            <w:r w:rsidRPr="0022793D">
              <w:rPr>
                <w:sz w:val="24"/>
              </w:rPr>
              <w:t>0001</w:t>
            </w:r>
          </w:p>
        </w:tc>
      </w:tr>
      <w:tr w:rsidR="00200EBA" w:rsidRPr="0022793D" w14:paraId="64B581E7" w14:textId="77777777" w:rsidTr="0054382D">
        <w:trPr>
          <w:trHeight w:val="263"/>
        </w:trPr>
        <w:tc>
          <w:tcPr>
            <w:tcW w:w="4531" w:type="dxa"/>
          </w:tcPr>
          <w:p w14:paraId="118EC8FA" w14:textId="1203B4D0" w:rsidR="00200EBA" w:rsidRPr="0022793D" w:rsidRDefault="00200EBA" w:rsidP="0096535E">
            <w:pPr>
              <w:pStyle w:val="afff8"/>
              <w:rPr>
                <w:sz w:val="24"/>
              </w:rPr>
            </w:pPr>
            <w:r w:rsidRPr="0022793D">
              <w:rPr>
                <w:sz w:val="24"/>
              </w:rPr>
              <w:t>О</w:t>
            </w:r>
            <w:r w:rsidR="0096535E">
              <w:rPr>
                <w:sz w:val="24"/>
              </w:rPr>
              <w:t xml:space="preserve">В </w:t>
            </w:r>
          </w:p>
        </w:tc>
        <w:tc>
          <w:tcPr>
            <w:tcW w:w="2552" w:type="dxa"/>
          </w:tcPr>
          <w:p w14:paraId="2DC0CEA0" w14:textId="77777777" w:rsidR="00200EBA" w:rsidRPr="0022793D" w:rsidRDefault="00200EBA" w:rsidP="00A85019">
            <w:pPr>
              <w:pStyle w:val="afff8"/>
              <w:jc w:val="center"/>
              <w:rPr>
                <w:sz w:val="24"/>
              </w:rPr>
            </w:pPr>
          </w:p>
        </w:tc>
        <w:tc>
          <w:tcPr>
            <w:tcW w:w="2268" w:type="dxa"/>
          </w:tcPr>
          <w:p w14:paraId="58C3A59E" w14:textId="77777777" w:rsidR="00200EBA" w:rsidRPr="0022793D" w:rsidRDefault="00200EBA" w:rsidP="00A85019">
            <w:pPr>
              <w:pStyle w:val="afff8"/>
              <w:jc w:val="center"/>
              <w:rPr>
                <w:sz w:val="24"/>
              </w:rPr>
            </w:pPr>
          </w:p>
        </w:tc>
      </w:tr>
      <w:tr w:rsidR="00200EBA" w:rsidRPr="0022793D" w14:paraId="11088A1A" w14:textId="77777777" w:rsidTr="0054382D">
        <w:trPr>
          <w:trHeight w:val="233"/>
        </w:trPr>
        <w:tc>
          <w:tcPr>
            <w:tcW w:w="4531" w:type="dxa"/>
          </w:tcPr>
          <w:p w14:paraId="22455D27" w14:textId="77777777" w:rsidR="00200EBA" w:rsidRPr="0022793D" w:rsidRDefault="00200EBA" w:rsidP="00A85019">
            <w:pPr>
              <w:pStyle w:val="afff8"/>
              <w:rPr>
                <w:sz w:val="24"/>
              </w:rPr>
            </w:pPr>
            <w:r w:rsidRPr="0022793D">
              <w:rPr>
                <w:sz w:val="24"/>
              </w:rPr>
              <w:t>Количество (%) пациентов с событием</w:t>
            </w:r>
          </w:p>
        </w:tc>
        <w:tc>
          <w:tcPr>
            <w:tcW w:w="2552" w:type="dxa"/>
          </w:tcPr>
          <w:p w14:paraId="5A1359AA" w14:textId="022C641E" w:rsidR="00200EBA" w:rsidRPr="0022793D" w:rsidRDefault="00200EBA" w:rsidP="00A85019">
            <w:pPr>
              <w:pStyle w:val="afff8"/>
              <w:jc w:val="center"/>
              <w:rPr>
                <w:sz w:val="24"/>
              </w:rPr>
            </w:pPr>
            <w:r w:rsidRPr="0022793D">
              <w:rPr>
                <w:sz w:val="24"/>
              </w:rPr>
              <w:t>80 (22</w:t>
            </w:r>
            <w:r w:rsidR="008356A7">
              <w:rPr>
                <w:sz w:val="24"/>
              </w:rPr>
              <w:t>,</w:t>
            </w:r>
            <w:r w:rsidRPr="0022793D">
              <w:rPr>
                <w:sz w:val="24"/>
              </w:rPr>
              <w:t xml:space="preserve">5%) </w:t>
            </w:r>
          </w:p>
        </w:tc>
        <w:tc>
          <w:tcPr>
            <w:tcW w:w="2268" w:type="dxa"/>
          </w:tcPr>
          <w:p w14:paraId="3363A6F3" w14:textId="1252BB20" w:rsidR="00200EBA" w:rsidRPr="0022793D" w:rsidRDefault="00200EBA" w:rsidP="00A85019">
            <w:pPr>
              <w:pStyle w:val="afff8"/>
              <w:jc w:val="center"/>
              <w:rPr>
                <w:sz w:val="24"/>
              </w:rPr>
            </w:pPr>
            <w:r w:rsidRPr="0022793D">
              <w:rPr>
                <w:sz w:val="24"/>
              </w:rPr>
              <w:t>101 (28</w:t>
            </w:r>
            <w:r w:rsidR="008356A7">
              <w:rPr>
                <w:sz w:val="24"/>
              </w:rPr>
              <w:t>,</w:t>
            </w:r>
            <w:r w:rsidRPr="0022793D">
              <w:rPr>
                <w:sz w:val="24"/>
              </w:rPr>
              <w:t>3%)</w:t>
            </w:r>
          </w:p>
        </w:tc>
      </w:tr>
      <w:tr w:rsidR="00200EBA" w:rsidRPr="0022793D" w14:paraId="58A3A6B5" w14:textId="77777777" w:rsidTr="0054382D">
        <w:trPr>
          <w:trHeight w:val="224"/>
        </w:trPr>
        <w:tc>
          <w:tcPr>
            <w:tcW w:w="4531" w:type="dxa"/>
          </w:tcPr>
          <w:p w14:paraId="0FA6C869" w14:textId="77777777" w:rsidR="00200EBA" w:rsidRPr="0022793D" w:rsidRDefault="00200EBA" w:rsidP="00A85019">
            <w:pPr>
              <w:pStyle w:val="afff8"/>
              <w:rPr>
                <w:sz w:val="24"/>
              </w:rPr>
            </w:pPr>
            <w:r w:rsidRPr="0022793D">
              <w:rPr>
                <w:sz w:val="24"/>
              </w:rPr>
              <w:t>Медиана в месяцах (95%ДИ)</w:t>
            </w:r>
          </w:p>
        </w:tc>
        <w:tc>
          <w:tcPr>
            <w:tcW w:w="2552" w:type="dxa"/>
          </w:tcPr>
          <w:p w14:paraId="0C632A22" w14:textId="77777777" w:rsidR="00200EBA" w:rsidRPr="0022793D" w:rsidRDefault="00200EBA" w:rsidP="00A85019">
            <w:pPr>
              <w:pStyle w:val="afff8"/>
              <w:jc w:val="center"/>
              <w:rPr>
                <w:sz w:val="24"/>
              </w:rPr>
            </w:pPr>
            <w:r w:rsidRPr="0022793D">
              <w:rPr>
                <w:sz w:val="24"/>
              </w:rPr>
              <w:t>Не достигнуто</w:t>
            </w:r>
          </w:p>
        </w:tc>
        <w:tc>
          <w:tcPr>
            <w:tcW w:w="2268" w:type="dxa"/>
          </w:tcPr>
          <w:p w14:paraId="5354007D" w14:textId="77777777" w:rsidR="00200EBA" w:rsidRPr="0022793D" w:rsidRDefault="00200EBA" w:rsidP="00A85019">
            <w:pPr>
              <w:pStyle w:val="afff8"/>
              <w:jc w:val="center"/>
              <w:rPr>
                <w:sz w:val="24"/>
              </w:rPr>
            </w:pPr>
            <w:r w:rsidRPr="0022793D">
              <w:rPr>
                <w:sz w:val="24"/>
              </w:rPr>
              <w:t>Не достигнуто</w:t>
            </w:r>
          </w:p>
        </w:tc>
      </w:tr>
      <w:tr w:rsidR="00200EBA" w:rsidRPr="0022793D" w14:paraId="622E2518" w14:textId="77777777" w:rsidTr="00B22A42">
        <w:trPr>
          <w:trHeight w:val="227"/>
        </w:trPr>
        <w:tc>
          <w:tcPr>
            <w:tcW w:w="4531" w:type="dxa"/>
          </w:tcPr>
          <w:p w14:paraId="193F4BCB" w14:textId="77777777" w:rsidR="00200EBA" w:rsidRPr="0022793D" w:rsidRDefault="00200EBA" w:rsidP="00A85019">
            <w:pPr>
              <w:pStyle w:val="afff8"/>
              <w:rPr>
                <w:sz w:val="24"/>
              </w:rPr>
            </w:pPr>
            <w:r w:rsidRPr="0022793D">
              <w:rPr>
                <w:sz w:val="24"/>
              </w:rPr>
              <w:t>Отношение рисков (ДИ 95%)</w:t>
            </w:r>
            <w:r w:rsidRPr="0022793D">
              <w:rPr>
                <w:sz w:val="24"/>
                <w:vertAlign w:val="superscript"/>
                <w:lang w:val="en-US"/>
              </w:rPr>
              <w:t>a</w:t>
            </w:r>
          </w:p>
        </w:tc>
        <w:tc>
          <w:tcPr>
            <w:tcW w:w="4820" w:type="dxa"/>
            <w:gridSpan w:val="2"/>
          </w:tcPr>
          <w:p w14:paraId="2C4B5CA6" w14:textId="6C95FB13" w:rsidR="00200EBA" w:rsidRPr="0022793D" w:rsidRDefault="00200EBA" w:rsidP="00A85019">
            <w:pPr>
              <w:pStyle w:val="afff8"/>
              <w:jc w:val="center"/>
              <w:rPr>
                <w:sz w:val="24"/>
              </w:rPr>
            </w:pPr>
            <w:r w:rsidRPr="0022793D">
              <w:rPr>
                <w:sz w:val="24"/>
              </w:rPr>
              <w:t>0</w:t>
            </w:r>
            <w:r w:rsidR="008356A7">
              <w:rPr>
                <w:sz w:val="24"/>
              </w:rPr>
              <w:t>,</w:t>
            </w:r>
            <w:r w:rsidRPr="0022793D">
              <w:rPr>
                <w:sz w:val="24"/>
              </w:rPr>
              <w:t>66 (0</w:t>
            </w:r>
            <w:r w:rsidR="008356A7">
              <w:rPr>
                <w:sz w:val="24"/>
              </w:rPr>
              <w:t>,</w:t>
            </w:r>
            <w:r w:rsidRPr="0022793D">
              <w:rPr>
                <w:sz w:val="24"/>
              </w:rPr>
              <w:t>49, 0</w:t>
            </w:r>
            <w:r w:rsidR="008356A7">
              <w:rPr>
                <w:sz w:val="24"/>
              </w:rPr>
              <w:t>,</w:t>
            </w:r>
            <w:r w:rsidRPr="0022793D">
              <w:rPr>
                <w:sz w:val="24"/>
              </w:rPr>
              <w:t>88)</w:t>
            </w:r>
          </w:p>
        </w:tc>
      </w:tr>
      <w:tr w:rsidR="00200EBA" w:rsidRPr="0022793D" w14:paraId="4D337F7C" w14:textId="77777777" w:rsidTr="00B22A42">
        <w:trPr>
          <w:trHeight w:val="223"/>
        </w:trPr>
        <w:tc>
          <w:tcPr>
            <w:tcW w:w="4531" w:type="dxa"/>
          </w:tcPr>
          <w:p w14:paraId="1F51ECED" w14:textId="07A19950" w:rsidR="00200EBA" w:rsidRPr="0022793D" w:rsidRDefault="005B40C6" w:rsidP="00A85019">
            <w:pPr>
              <w:pStyle w:val="afff8"/>
              <w:rPr>
                <w:sz w:val="24"/>
              </w:rPr>
            </w:pPr>
            <w:r>
              <w:rPr>
                <w:sz w:val="24"/>
                <w:lang w:val="en-US"/>
              </w:rPr>
              <w:t>p</w:t>
            </w:r>
            <w:r w:rsidR="00200EBA" w:rsidRPr="0022793D">
              <w:rPr>
                <w:sz w:val="24"/>
              </w:rPr>
              <w:t>-уровень</w:t>
            </w:r>
            <w:r w:rsidR="00200EBA" w:rsidRPr="0022793D">
              <w:rPr>
                <w:sz w:val="24"/>
                <w:vertAlign w:val="superscript"/>
                <w:lang w:val="en-US"/>
              </w:rPr>
              <w:t>b</w:t>
            </w:r>
          </w:p>
        </w:tc>
        <w:tc>
          <w:tcPr>
            <w:tcW w:w="4820" w:type="dxa"/>
            <w:gridSpan w:val="2"/>
          </w:tcPr>
          <w:p w14:paraId="24FB0675" w14:textId="066DFB5C" w:rsidR="00200EBA" w:rsidRPr="0022793D" w:rsidRDefault="00200EBA" w:rsidP="00A85019">
            <w:pPr>
              <w:pStyle w:val="afff8"/>
              <w:jc w:val="center"/>
              <w:rPr>
                <w:sz w:val="24"/>
              </w:rPr>
            </w:pPr>
            <w:r w:rsidRPr="0022793D">
              <w:rPr>
                <w:sz w:val="24"/>
              </w:rPr>
              <w:t>&lt;0</w:t>
            </w:r>
            <w:r w:rsidR="008356A7">
              <w:rPr>
                <w:sz w:val="24"/>
              </w:rPr>
              <w:t>,</w:t>
            </w:r>
            <w:r w:rsidRPr="0022793D">
              <w:rPr>
                <w:sz w:val="24"/>
              </w:rPr>
              <w:t>0001</w:t>
            </w:r>
          </w:p>
        </w:tc>
      </w:tr>
      <w:tr w:rsidR="00200EBA" w:rsidRPr="0022793D" w14:paraId="0A234486" w14:textId="77777777" w:rsidTr="0054382D">
        <w:trPr>
          <w:trHeight w:val="349"/>
        </w:trPr>
        <w:tc>
          <w:tcPr>
            <w:tcW w:w="4531" w:type="dxa"/>
          </w:tcPr>
          <w:p w14:paraId="4BAE8EBD" w14:textId="77777777" w:rsidR="00200EBA" w:rsidRPr="0022793D" w:rsidRDefault="00200EBA" w:rsidP="00A85019">
            <w:pPr>
              <w:pStyle w:val="afff8"/>
              <w:rPr>
                <w:sz w:val="24"/>
              </w:rPr>
            </w:pPr>
            <w:r w:rsidRPr="0022793D">
              <w:rPr>
                <w:sz w:val="24"/>
              </w:rPr>
              <w:t>Частота объективного ответа</w:t>
            </w:r>
          </w:p>
        </w:tc>
        <w:tc>
          <w:tcPr>
            <w:tcW w:w="2552" w:type="dxa"/>
          </w:tcPr>
          <w:p w14:paraId="02A6C893" w14:textId="650D91AA" w:rsidR="00200EBA" w:rsidRPr="0022793D" w:rsidRDefault="00200EBA" w:rsidP="00A85019">
            <w:pPr>
              <w:pStyle w:val="afff8"/>
              <w:jc w:val="center"/>
              <w:rPr>
                <w:sz w:val="24"/>
              </w:rPr>
            </w:pPr>
            <w:r w:rsidRPr="0022793D">
              <w:rPr>
                <w:sz w:val="24"/>
              </w:rPr>
              <w:t>252 (71</w:t>
            </w:r>
            <w:r w:rsidR="008356A7">
              <w:rPr>
                <w:sz w:val="24"/>
              </w:rPr>
              <w:t>,</w:t>
            </w:r>
            <w:r w:rsidRPr="0022793D">
              <w:rPr>
                <w:sz w:val="24"/>
              </w:rPr>
              <w:t xml:space="preserve">0%) </w:t>
            </w:r>
          </w:p>
        </w:tc>
        <w:tc>
          <w:tcPr>
            <w:tcW w:w="2268" w:type="dxa"/>
          </w:tcPr>
          <w:p w14:paraId="53694FB2" w14:textId="37DB684B" w:rsidR="00200EBA" w:rsidRPr="0022793D" w:rsidRDefault="00200EBA" w:rsidP="00A85019">
            <w:pPr>
              <w:pStyle w:val="afff8"/>
              <w:jc w:val="center"/>
              <w:rPr>
                <w:sz w:val="24"/>
              </w:rPr>
            </w:pPr>
            <w:r w:rsidRPr="0022793D">
              <w:rPr>
                <w:sz w:val="24"/>
              </w:rPr>
              <w:t>129 (36</w:t>
            </w:r>
            <w:r w:rsidR="008356A7">
              <w:rPr>
                <w:sz w:val="24"/>
              </w:rPr>
              <w:t>,</w:t>
            </w:r>
            <w:r w:rsidRPr="0022793D">
              <w:rPr>
                <w:sz w:val="24"/>
              </w:rPr>
              <w:t>1%)</w:t>
            </w:r>
          </w:p>
        </w:tc>
      </w:tr>
      <w:tr w:rsidR="00200EBA" w:rsidRPr="0022793D" w14:paraId="5EB90181" w14:textId="77777777" w:rsidTr="0054382D">
        <w:trPr>
          <w:trHeight w:val="222"/>
        </w:trPr>
        <w:tc>
          <w:tcPr>
            <w:tcW w:w="4531" w:type="dxa"/>
          </w:tcPr>
          <w:p w14:paraId="06087F88" w14:textId="77777777" w:rsidR="00200EBA" w:rsidRPr="0022793D" w:rsidRDefault="00200EBA" w:rsidP="00A85019">
            <w:pPr>
              <w:pStyle w:val="afff8"/>
              <w:rPr>
                <w:sz w:val="24"/>
              </w:rPr>
            </w:pPr>
            <w:r w:rsidRPr="0022793D">
              <w:rPr>
                <w:sz w:val="24"/>
              </w:rPr>
              <w:t>(ДИ 95%)</w:t>
            </w:r>
            <w:r w:rsidRPr="0022793D">
              <w:rPr>
                <w:sz w:val="24"/>
                <w:vertAlign w:val="superscript"/>
                <w:lang w:val="en-US"/>
              </w:rPr>
              <w:t>a</w:t>
            </w:r>
          </w:p>
        </w:tc>
        <w:tc>
          <w:tcPr>
            <w:tcW w:w="2552" w:type="dxa"/>
          </w:tcPr>
          <w:p w14:paraId="0F113663" w14:textId="3B24D1D5" w:rsidR="00200EBA" w:rsidRPr="0022793D" w:rsidRDefault="00200EBA" w:rsidP="00A85019">
            <w:pPr>
              <w:pStyle w:val="afff8"/>
              <w:jc w:val="center"/>
              <w:rPr>
                <w:sz w:val="24"/>
              </w:rPr>
            </w:pPr>
            <w:r w:rsidRPr="0022793D">
              <w:rPr>
                <w:sz w:val="24"/>
              </w:rPr>
              <w:t>(66</w:t>
            </w:r>
            <w:r w:rsidR="008356A7">
              <w:rPr>
                <w:sz w:val="24"/>
              </w:rPr>
              <w:t>,</w:t>
            </w:r>
            <w:r w:rsidRPr="0022793D">
              <w:rPr>
                <w:sz w:val="24"/>
              </w:rPr>
              <w:t>3, 75</w:t>
            </w:r>
            <w:r w:rsidR="008356A7">
              <w:rPr>
                <w:sz w:val="24"/>
              </w:rPr>
              <w:t>,</w:t>
            </w:r>
            <w:r w:rsidRPr="0022793D">
              <w:rPr>
                <w:sz w:val="24"/>
              </w:rPr>
              <w:t xml:space="preserve">7) </w:t>
            </w:r>
          </w:p>
        </w:tc>
        <w:tc>
          <w:tcPr>
            <w:tcW w:w="2268" w:type="dxa"/>
          </w:tcPr>
          <w:p w14:paraId="22602D5D" w14:textId="4EEC07B5" w:rsidR="00200EBA" w:rsidRPr="0022793D" w:rsidRDefault="00200EBA" w:rsidP="00A85019">
            <w:pPr>
              <w:pStyle w:val="afff8"/>
              <w:jc w:val="center"/>
              <w:rPr>
                <w:sz w:val="24"/>
              </w:rPr>
            </w:pPr>
            <w:r w:rsidRPr="0022793D">
              <w:rPr>
                <w:sz w:val="24"/>
              </w:rPr>
              <w:t>(31</w:t>
            </w:r>
            <w:r w:rsidR="008356A7">
              <w:rPr>
                <w:sz w:val="24"/>
              </w:rPr>
              <w:t>,</w:t>
            </w:r>
            <w:r w:rsidRPr="0022793D">
              <w:rPr>
                <w:sz w:val="24"/>
              </w:rPr>
              <w:t>2, 41</w:t>
            </w:r>
            <w:r w:rsidR="008356A7">
              <w:rPr>
                <w:sz w:val="24"/>
              </w:rPr>
              <w:t>,</w:t>
            </w:r>
            <w:r w:rsidRPr="0022793D">
              <w:rPr>
                <w:sz w:val="24"/>
              </w:rPr>
              <w:t>1)</w:t>
            </w:r>
          </w:p>
        </w:tc>
      </w:tr>
      <w:tr w:rsidR="00200EBA" w:rsidRPr="0022793D" w14:paraId="24B6FA2D" w14:textId="77777777" w:rsidTr="0054382D">
        <w:trPr>
          <w:trHeight w:val="225"/>
        </w:trPr>
        <w:tc>
          <w:tcPr>
            <w:tcW w:w="4531" w:type="dxa"/>
          </w:tcPr>
          <w:p w14:paraId="7A7B9EF5" w14:textId="77777777" w:rsidR="00200EBA" w:rsidRPr="0022793D" w:rsidRDefault="00200EBA" w:rsidP="00A85019">
            <w:pPr>
              <w:pStyle w:val="afff8"/>
              <w:rPr>
                <w:sz w:val="24"/>
              </w:rPr>
            </w:pPr>
            <w:r w:rsidRPr="0022793D">
              <w:rPr>
                <w:sz w:val="24"/>
              </w:rPr>
              <w:t>Полный ответ</w:t>
            </w:r>
          </w:p>
        </w:tc>
        <w:tc>
          <w:tcPr>
            <w:tcW w:w="2552" w:type="dxa"/>
          </w:tcPr>
          <w:p w14:paraId="738E08D3" w14:textId="5A1B6161" w:rsidR="00200EBA" w:rsidRPr="0022793D" w:rsidRDefault="00200EBA" w:rsidP="00A85019">
            <w:pPr>
              <w:pStyle w:val="afff8"/>
              <w:jc w:val="center"/>
              <w:rPr>
                <w:sz w:val="24"/>
              </w:rPr>
            </w:pPr>
            <w:r w:rsidRPr="0022793D">
              <w:rPr>
                <w:sz w:val="24"/>
              </w:rPr>
              <w:t>57 (16</w:t>
            </w:r>
            <w:r w:rsidR="008356A7">
              <w:rPr>
                <w:sz w:val="24"/>
              </w:rPr>
              <w:t>,</w:t>
            </w:r>
            <w:r w:rsidRPr="0022793D">
              <w:rPr>
                <w:sz w:val="24"/>
              </w:rPr>
              <w:t xml:space="preserve">1%) </w:t>
            </w:r>
          </w:p>
        </w:tc>
        <w:tc>
          <w:tcPr>
            <w:tcW w:w="2268" w:type="dxa"/>
          </w:tcPr>
          <w:p w14:paraId="2AF56F2E" w14:textId="5C46749D" w:rsidR="00200EBA" w:rsidRPr="0022793D" w:rsidRDefault="00200EBA" w:rsidP="00A85019">
            <w:pPr>
              <w:pStyle w:val="afff8"/>
              <w:jc w:val="center"/>
              <w:rPr>
                <w:sz w:val="24"/>
              </w:rPr>
            </w:pPr>
            <w:r w:rsidRPr="0022793D">
              <w:rPr>
                <w:sz w:val="24"/>
              </w:rPr>
              <w:t>15 (4</w:t>
            </w:r>
            <w:r w:rsidR="008356A7">
              <w:rPr>
                <w:sz w:val="24"/>
              </w:rPr>
              <w:t>,</w:t>
            </w:r>
            <w:r w:rsidRPr="0022793D">
              <w:rPr>
                <w:sz w:val="24"/>
              </w:rPr>
              <w:t>2%)</w:t>
            </w:r>
          </w:p>
        </w:tc>
      </w:tr>
      <w:tr w:rsidR="00200EBA" w:rsidRPr="0022793D" w14:paraId="5DF2E2AF" w14:textId="77777777" w:rsidTr="0054382D">
        <w:trPr>
          <w:trHeight w:val="216"/>
        </w:trPr>
        <w:tc>
          <w:tcPr>
            <w:tcW w:w="4531" w:type="dxa"/>
          </w:tcPr>
          <w:p w14:paraId="1AA8483F" w14:textId="77777777" w:rsidR="00200EBA" w:rsidRPr="0022793D" w:rsidRDefault="00200EBA" w:rsidP="00A85019">
            <w:pPr>
              <w:pStyle w:val="afff8"/>
              <w:rPr>
                <w:sz w:val="24"/>
              </w:rPr>
            </w:pPr>
            <w:r w:rsidRPr="0022793D">
              <w:rPr>
                <w:sz w:val="24"/>
              </w:rPr>
              <w:t>Частичный ответ</w:t>
            </w:r>
          </w:p>
        </w:tc>
        <w:tc>
          <w:tcPr>
            <w:tcW w:w="2552" w:type="dxa"/>
          </w:tcPr>
          <w:p w14:paraId="44E85FB2" w14:textId="63439865" w:rsidR="00200EBA" w:rsidRPr="0022793D" w:rsidRDefault="00200EBA" w:rsidP="00A85019">
            <w:pPr>
              <w:pStyle w:val="afff8"/>
              <w:jc w:val="center"/>
              <w:rPr>
                <w:sz w:val="24"/>
              </w:rPr>
            </w:pPr>
            <w:r w:rsidRPr="0022793D">
              <w:rPr>
                <w:sz w:val="24"/>
              </w:rPr>
              <w:t>195 (54</w:t>
            </w:r>
            <w:r w:rsidR="008356A7">
              <w:rPr>
                <w:sz w:val="24"/>
              </w:rPr>
              <w:t>,</w:t>
            </w:r>
            <w:r w:rsidRPr="0022793D">
              <w:rPr>
                <w:sz w:val="24"/>
              </w:rPr>
              <w:t xml:space="preserve">9%) </w:t>
            </w:r>
          </w:p>
        </w:tc>
        <w:tc>
          <w:tcPr>
            <w:tcW w:w="2268" w:type="dxa"/>
          </w:tcPr>
          <w:p w14:paraId="21ABFC18" w14:textId="5E091407" w:rsidR="00200EBA" w:rsidRPr="0022793D" w:rsidRDefault="00200EBA" w:rsidP="00A85019">
            <w:pPr>
              <w:pStyle w:val="afff8"/>
              <w:jc w:val="center"/>
              <w:rPr>
                <w:sz w:val="24"/>
              </w:rPr>
            </w:pPr>
            <w:r w:rsidRPr="0022793D">
              <w:rPr>
                <w:sz w:val="24"/>
              </w:rPr>
              <w:t>114 (31</w:t>
            </w:r>
            <w:r w:rsidR="008356A7">
              <w:rPr>
                <w:sz w:val="24"/>
              </w:rPr>
              <w:t>,</w:t>
            </w:r>
            <w:r w:rsidRPr="0022793D">
              <w:rPr>
                <w:sz w:val="24"/>
              </w:rPr>
              <w:t>9%)</w:t>
            </w:r>
          </w:p>
        </w:tc>
      </w:tr>
      <w:tr w:rsidR="00200EBA" w:rsidRPr="0022793D" w14:paraId="77C8B52D" w14:textId="77777777" w:rsidTr="00B22A42">
        <w:trPr>
          <w:trHeight w:val="96"/>
        </w:trPr>
        <w:tc>
          <w:tcPr>
            <w:tcW w:w="4531" w:type="dxa"/>
          </w:tcPr>
          <w:p w14:paraId="49EF35BB" w14:textId="02705824" w:rsidR="00200EBA" w:rsidRPr="0022793D" w:rsidRDefault="005B40C6" w:rsidP="00A85019">
            <w:pPr>
              <w:pStyle w:val="afff8"/>
              <w:rPr>
                <w:sz w:val="24"/>
              </w:rPr>
            </w:pPr>
            <w:r>
              <w:rPr>
                <w:sz w:val="24"/>
                <w:lang w:val="en-US"/>
              </w:rPr>
              <w:t>p</w:t>
            </w:r>
            <w:r w:rsidR="00200EBA" w:rsidRPr="0022793D">
              <w:rPr>
                <w:sz w:val="24"/>
              </w:rPr>
              <w:t>-уровень</w:t>
            </w:r>
            <w:r w:rsidR="00200EBA" w:rsidRPr="0022793D">
              <w:rPr>
                <w:sz w:val="24"/>
                <w:lang w:val="en-US"/>
              </w:rPr>
              <w:t xml:space="preserve"> </w:t>
            </w:r>
            <w:r w:rsidR="00200EBA" w:rsidRPr="0022793D">
              <w:rPr>
                <w:sz w:val="24"/>
                <w:vertAlign w:val="superscript"/>
                <w:lang w:val="en-US"/>
              </w:rPr>
              <w:t>d</w:t>
            </w:r>
          </w:p>
        </w:tc>
        <w:tc>
          <w:tcPr>
            <w:tcW w:w="4820" w:type="dxa"/>
            <w:gridSpan w:val="2"/>
          </w:tcPr>
          <w:p w14:paraId="3BC460F7" w14:textId="0B78E9FA" w:rsidR="00200EBA" w:rsidRPr="0022793D" w:rsidRDefault="00200EBA" w:rsidP="008356A7">
            <w:pPr>
              <w:pStyle w:val="afff8"/>
              <w:jc w:val="center"/>
              <w:rPr>
                <w:sz w:val="24"/>
              </w:rPr>
            </w:pPr>
            <w:r w:rsidRPr="0022793D">
              <w:rPr>
                <w:sz w:val="24"/>
              </w:rPr>
              <w:t>&lt;0</w:t>
            </w:r>
            <w:r w:rsidR="008356A7">
              <w:rPr>
                <w:sz w:val="24"/>
              </w:rPr>
              <w:t>,0001</w:t>
            </w:r>
          </w:p>
        </w:tc>
      </w:tr>
      <w:tr w:rsidR="00200EBA" w:rsidRPr="0022793D" w14:paraId="50EB6B59" w14:textId="77777777" w:rsidTr="0054382D">
        <w:trPr>
          <w:trHeight w:val="230"/>
        </w:trPr>
        <w:tc>
          <w:tcPr>
            <w:tcW w:w="4531" w:type="dxa"/>
          </w:tcPr>
          <w:p w14:paraId="69DB6A31" w14:textId="0F630903" w:rsidR="00200EBA" w:rsidRPr="0022793D" w:rsidRDefault="00200EBA" w:rsidP="00156668">
            <w:pPr>
              <w:pStyle w:val="afff8"/>
              <w:rPr>
                <w:sz w:val="24"/>
              </w:rPr>
            </w:pPr>
            <w:r w:rsidRPr="0022793D">
              <w:rPr>
                <w:sz w:val="24"/>
              </w:rPr>
              <w:t>Длительность ответа</w:t>
            </w:r>
            <w:r w:rsidR="00156668">
              <w:rPr>
                <w:sz w:val="24"/>
                <w:vertAlign w:val="superscript"/>
              </w:rPr>
              <w:t xml:space="preserve">с </w:t>
            </w:r>
            <w:r w:rsidRPr="0022793D">
              <w:rPr>
                <w:sz w:val="24"/>
              </w:rPr>
              <w:t>(медиана</w:t>
            </w:r>
            <w:r w:rsidRPr="0022793D">
              <w:rPr>
                <w:sz w:val="24"/>
                <w:vertAlign w:val="superscript"/>
              </w:rPr>
              <w:t xml:space="preserve"> </w:t>
            </w:r>
            <w:r w:rsidRPr="0022793D">
              <w:rPr>
                <w:sz w:val="24"/>
              </w:rPr>
              <w:t>в месяцах)</w:t>
            </w:r>
          </w:p>
        </w:tc>
        <w:tc>
          <w:tcPr>
            <w:tcW w:w="2552" w:type="dxa"/>
          </w:tcPr>
          <w:p w14:paraId="2185DAE8" w14:textId="36D3EE9A" w:rsidR="00200EBA" w:rsidRPr="0022793D" w:rsidRDefault="00200EBA" w:rsidP="008356A7">
            <w:pPr>
              <w:pStyle w:val="afff8"/>
              <w:jc w:val="center"/>
              <w:rPr>
                <w:sz w:val="24"/>
              </w:rPr>
            </w:pPr>
            <w:r w:rsidRPr="0022793D">
              <w:rPr>
                <w:sz w:val="24"/>
              </w:rPr>
              <w:t>14</w:t>
            </w:r>
            <w:r w:rsidR="008356A7">
              <w:rPr>
                <w:sz w:val="24"/>
              </w:rPr>
              <w:t>,</w:t>
            </w:r>
            <w:r w:rsidRPr="0022793D">
              <w:rPr>
                <w:sz w:val="24"/>
              </w:rPr>
              <w:t>4 (1</w:t>
            </w:r>
            <w:r w:rsidR="008356A7">
              <w:rPr>
                <w:sz w:val="24"/>
              </w:rPr>
              <w:t>,</w:t>
            </w:r>
            <w:r w:rsidRPr="0022793D">
              <w:rPr>
                <w:sz w:val="24"/>
              </w:rPr>
              <w:t>6+</w:t>
            </w:r>
            <w:r w:rsidR="008356A7">
              <w:rPr>
                <w:sz w:val="24"/>
                <w:lang w:val="en-US"/>
              </w:rPr>
              <w:t>;</w:t>
            </w:r>
            <w:r w:rsidRPr="0022793D">
              <w:rPr>
                <w:sz w:val="24"/>
              </w:rPr>
              <w:t xml:space="preserve"> 23</w:t>
            </w:r>
            <w:r w:rsidR="008356A7">
              <w:rPr>
                <w:sz w:val="24"/>
              </w:rPr>
              <w:t>,</w:t>
            </w:r>
            <w:r w:rsidRPr="0022793D">
              <w:rPr>
                <w:sz w:val="24"/>
              </w:rPr>
              <w:t>7+)</w:t>
            </w:r>
          </w:p>
        </w:tc>
        <w:tc>
          <w:tcPr>
            <w:tcW w:w="2268" w:type="dxa"/>
          </w:tcPr>
          <w:p w14:paraId="272BA87C" w14:textId="2C70723D" w:rsidR="00200EBA" w:rsidRPr="0022793D" w:rsidRDefault="00200EBA" w:rsidP="008356A7">
            <w:pPr>
              <w:pStyle w:val="afff8"/>
              <w:jc w:val="center"/>
              <w:rPr>
                <w:sz w:val="24"/>
              </w:rPr>
            </w:pPr>
            <w:r w:rsidRPr="0022793D">
              <w:rPr>
                <w:sz w:val="24"/>
              </w:rPr>
              <w:t>5</w:t>
            </w:r>
            <w:r w:rsidR="008356A7">
              <w:rPr>
                <w:sz w:val="24"/>
              </w:rPr>
              <w:t>,</w:t>
            </w:r>
            <w:r w:rsidRPr="0022793D">
              <w:rPr>
                <w:sz w:val="24"/>
              </w:rPr>
              <w:t>7 (0</w:t>
            </w:r>
            <w:r w:rsidR="008356A7">
              <w:rPr>
                <w:sz w:val="24"/>
              </w:rPr>
              <w:t>,</w:t>
            </w:r>
            <w:r w:rsidRPr="0022793D">
              <w:rPr>
                <w:sz w:val="24"/>
              </w:rPr>
              <w:t>0+</w:t>
            </w:r>
            <w:r w:rsidR="008356A7">
              <w:rPr>
                <w:sz w:val="24"/>
                <w:lang w:val="en-US"/>
              </w:rPr>
              <w:t>;</w:t>
            </w:r>
            <w:r w:rsidRPr="0022793D">
              <w:rPr>
                <w:sz w:val="24"/>
              </w:rPr>
              <w:t xml:space="preserve"> 24</w:t>
            </w:r>
            <w:r w:rsidR="008356A7">
              <w:rPr>
                <w:sz w:val="24"/>
              </w:rPr>
              <w:t>,</w:t>
            </w:r>
            <w:r w:rsidRPr="0022793D">
              <w:rPr>
                <w:sz w:val="24"/>
              </w:rPr>
              <w:t>2+)</w:t>
            </w:r>
          </w:p>
        </w:tc>
      </w:tr>
      <w:tr w:rsidR="00200EBA" w:rsidRPr="0022793D" w14:paraId="06870413" w14:textId="77777777" w:rsidTr="00B22A42">
        <w:trPr>
          <w:trHeight w:val="563"/>
        </w:trPr>
        <w:tc>
          <w:tcPr>
            <w:tcW w:w="9351" w:type="dxa"/>
            <w:gridSpan w:val="3"/>
          </w:tcPr>
          <w:p w14:paraId="3B9F8413" w14:textId="27E4DD0D" w:rsidR="008356A7" w:rsidRPr="008356A7" w:rsidRDefault="008356A7" w:rsidP="00A85019">
            <w:pPr>
              <w:pStyle w:val="afff8"/>
              <w:rPr>
                <w:b/>
                <w:szCs w:val="20"/>
              </w:rPr>
            </w:pPr>
            <w:r w:rsidRPr="008356A7">
              <w:rPr>
                <w:b/>
                <w:szCs w:val="20"/>
              </w:rPr>
              <w:t>Примечание:</w:t>
            </w:r>
          </w:p>
          <w:p w14:paraId="7282080D" w14:textId="3E7F7B07" w:rsidR="00200EBA" w:rsidRPr="008356A7" w:rsidRDefault="00200EBA" w:rsidP="00A85019">
            <w:pPr>
              <w:pStyle w:val="afff8"/>
              <w:rPr>
                <w:szCs w:val="20"/>
              </w:rPr>
            </w:pPr>
            <w:r w:rsidRPr="008356A7">
              <w:rPr>
                <w:szCs w:val="20"/>
                <w:vertAlign w:val="superscript"/>
                <w:lang w:val="en-US"/>
              </w:rPr>
              <w:t>a</w:t>
            </w:r>
            <w:r w:rsidRPr="008356A7">
              <w:rPr>
                <w:szCs w:val="20"/>
              </w:rPr>
              <w:t xml:space="preserve"> Соотношение рисков основано на модели пропорциональных рисков Кокса и прогностических группах MSKCC.</w:t>
            </w:r>
          </w:p>
          <w:p w14:paraId="017BC8F2" w14:textId="77777777" w:rsidR="00200EBA" w:rsidRPr="008356A7" w:rsidRDefault="00200EBA" w:rsidP="00A85019">
            <w:pPr>
              <w:pStyle w:val="afff8"/>
              <w:rPr>
                <w:szCs w:val="20"/>
              </w:rPr>
            </w:pPr>
            <w:r w:rsidRPr="008356A7">
              <w:rPr>
                <w:szCs w:val="20"/>
                <w:vertAlign w:val="superscript"/>
              </w:rPr>
              <w:t>b</w:t>
            </w:r>
            <w:r w:rsidRPr="008356A7">
              <w:rPr>
                <w:szCs w:val="20"/>
              </w:rPr>
              <w:t xml:space="preserve"> Двустороннее значение р, основанное на стратифицированном логарифмическом ранговом тесте, по сравнению с границей 0,0411 для ВБП и 0,0161 для ОВ соответственно.</w:t>
            </w:r>
          </w:p>
          <w:p w14:paraId="65305773" w14:textId="655D69EA" w:rsidR="00200EBA" w:rsidRPr="008356A7" w:rsidRDefault="00200EBA" w:rsidP="00A85019">
            <w:pPr>
              <w:pStyle w:val="afff8"/>
              <w:rPr>
                <w:szCs w:val="20"/>
              </w:rPr>
            </w:pPr>
            <w:r w:rsidRPr="008356A7">
              <w:rPr>
                <w:szCs w:val="20"/>
                <w:vertAlign w:val="superscript"/>
              </w:rPr>
              <w:t>c</w:t>
            </w:r>
            <w:r w:rsidRPr="008356A7">
              <w:rPr>
                <w:szCs w:val="20"/>
              </w:rPr>
              <w:t xml:space="preserve"> Двустороннее значение р, основанное на критерии Кокрана Мантеля-Хензеля.</w:t>
            </w:r>
          </w:p>
          <w:p w14:paraId="04D8A6E3" w14:textId="4BB71899" w:rsidR="0096535E" w:rsidRPr="0022793D" w:rsidRDefault="0096535E" w:rsidP="0054382D">
            <w:r w:rsidRPr="008356A7">
              <w:rPr>
                <w:sz w:val="20"/>
                <w:szCs w:val="20"/>
              </w:rPr>
              <w:t>ВБП ‒ вы</w:t>
            </w:r>
            <w:r w:rsidR="0054382D">
              <w:rPr>
                <w:sz w:val="20"/>
                <w:szCs w:val="20"/>
              </w:rPr>
              <w:t xml:space="preserve">живаемость без прогрессирования; </w:t>
            </w:r>
            <w:r w:rsidRPr="008356A7">
              <w:rPr>
                <w:szCs w:val="20"/>
              </w:rPr>
              <w:t>ОВ ‒ общая выживаемость.</w:t>
            </w:r>
          </w:p>
        </w:tc>
      </w:tr>
    </w:tbl>
    <w:p w14:paraId="04B3EEF5" w14:textId="77777777" w:rsidR="00200EBA" w:rsidRDefault="00200EBA" w:rsidP="00200EBA">
      <w:pPr>
        <w:ind w:firstLine="709"/>
      </w:pPr>
    </w:p>
    <w:p w14:paraId="05E2DAFE" w14:textId="00B9F522" w:rsidR="00200EBA" w:rsidRDefault="00200EBA" w:rsidP="00200EBA">
      <w:pPr>
        <w:ind w:firstLine="709"/>
      </w:pPr>
      <w:bookmarkStart w:id="229" w:name="_Hlk118213755"/>
      <w:r>
        <w:t xml:space="preserve">Таким образом, комбинация ленватиниба и пембролизумаба ассоциировалась со значительно большей </w:t>
      </w:r>
      <w:r w:rsidR="0096535E">
        <w:t>ВБП</w:t>
      </w:r>
      <w:r>
        <w:t xml:space="preserve"> и </w:t>
      </w:r>
      <w:r w:rsidR="0096535E">
        <w:t>ОВ</w:t>
      </w:r>
      <w:r>
        <w:t xml:space="preserve">, чем при лечении сунитинибом </w:t>
      </w:r>
      <w:bookmarkEnd w:id="229"/>
      <w:r>
        <w:fldChar w:fldCharType="begin"/>
      </w:r>
      <w:r>
        <w:instrText xml:space="preserve"> ADDIN ZOTERO_ITEM CSL_CITATION {"citationID":"5HnyLysY","properties":{"formattedCitation":"[26\\uc0\\u8211{}28]","plainCitation":"[26–28]","noteIndex":0},"citationItems":[{"id":2860,"uris":["http://zotero.org/users/5483459/items/F6D5PBMH"],"itemData":{"id":2860,"type":"article-journal","abstract":"BACKGROUND: Lenvatinib in combination with pembrolizumab or everolimus has activity against advanced renal cell carcinoma. The efficacy of these regimens as compared with that of sunitinib is unclear.\nMETHODS: In this phase 3 trial, we randomly assigned (in a 1:1:1 ratio) patients with advanced renal cell carcinoma and no previous systemic therapy to receive lenvatinib (20 mg orally once daily) plus pembrolizumab (200 mg intravenously once every 3 weeks), lenvatinib (18 mg orally once daily) plus everolimus (5 mg orally once daily), or sunitinib (50 mg orally once daily, alternating 4 weeks receiving treatment and 2 weeks without treatment). The primary end point was progression-free survival, as assessed by an independent review committee in accordance with Response Evaluation Criteria in Solid Tumors, version 1.1. Overall survival and safety were also evaluated.\nRESULTS: A total of 1069 patients were randomly assigned to receive lenvatinib plus pembrolizumab (355 patients), lenvatinib plus everolimus (357), or sunitinib (357). Progression-free survival was longer with lenvatinib plus pembrolizumab than with sunitinib (median, 23.9 vs. 9.2 months; hazard ratio for disease progression or death, 0.39; 95% confidence interval [CI], 0.32 to 0.49; P&lt;0.001) and was longer with lenvatinib plus everolimus than with sunitinib (median, 14.7 vs. 9.2 months; hazard ratio, 0.65; 95% CI, 0.53 to 0.80; P&lt;0.001). Overall survival was longer with lenvatinib plus pembrolizumab than with sunitinib (hazard ratio for death, 0.66; 95% CI, 0.49 to 0.88; P = 0.005) but was not longer with lenvatinib plus everolimus than with sunitinib (hazard ratio, 1.15; 95% CI, 0.88 to 1.50; P = 0.30). Grade 3 or higher adverse events emerged or worsened during treatment in 82.4% of the patients who received lenvatinib plus pembrolizumab, 83.1% of those who received lenvatinib plus everolimus, and 71.8% of those who received sunitinib. Grade 3 or higher adverse events occurring in at least 10% of the patients in any group included hypertension, diarrhea, and elevated lipase levels.\nCONCLUSIONS: Lenvatinib plus pembrolizumab was associated with significantly longer progression-free survival and overall survival than sunitinib. (Funded by Eisai and Merck Sharp and Dohme; CLEAR ClinicalTrials.gov number, NCT02811861.).","container-title":"The New England Journal of Medicine","DOI":"10.1056/NEJMoa2035716","ISSN":"1533-4406","issue":"14","journalAbbreviation":"N Engl J Med","language":"eng","note":"PMID: 33616314","page":"1289-1300","source":"PubMed","title":"Lenvatinib plus Pembrolizumab or Everolimus for Advanced Renal Cell Carcinoma","volume":"384","author":[{"family":"Motzer","given":"Robert"},{"family":"Alekseev","given":"Boris"},{"family":"Rha","given":"Sun-Young"},{"family":"Porta","given":"Camillo"},{"family":"Eto","given":"Masatoshi"},{"family":"Powles","given":"Thomas"},{"family":"Grünwald","given":"Viktor"},{"family":"Hutson","given":"Thomas E."},{"family":"Kopyltsov","given":"Evgeny"},{"family":"Méndez-Vidal","given":"María J."},{"family":"Kozlov","given":"Vadim"},{"family":"Alyasova","given":"Anna"},{"family":"Hong","given":"Sung-Hoo"},{"family":"Kapoor","given":"Anil"},{"family":"Alonso Gordoa","given":"Teresa"},{"family":"Merchan","given":"Jaime R."},{"family":"Winquist","given":"Eric"},{"family":"Maroto","given":"Pablo"},{"family":"Goh","given":"Jeffrey C."},{"family":"Kim","given":"Miso"},{"family":"Gurney","given":"Howard"},{"family":"Patel","given":"Vijay"},{"family":"Peer","given":"Avivit"},{"family":"Procopio","given":"Giuseppe"},{"family":"Takagi","given":"Toshio"},{"family":"Melichar","given":"Bohuslav"},{"family":"Rolland","given":"Frederic"},{"family":"De Giorgi","given":"Ugo"},{"family":"Wong","given":"Shirley"},{"family":"Bedke","given":"Jens"},{"family":"Schmidinger","given":"Manuela"},{"family":"Dutcus","given":"Corina E."},{"family":"Smith","given":"Alan D."},{"family":"Dutta","given":"Lea"},{"family":"Mody","given":"Kalgi"},{"family":"Perini","given":"Rodolfo F."},{"family":"Xing","given":"Dongyuan"},{"family":"Choueiri","given":"Toni K."},{"literal":"CLEAR Trial Investigators"}],"issued":{"date-parts":[["2021",4,8]]}},"label":"page"},{"id":2653,"uris":["http://zotero.org/users/5483459/items/4RCY3Z5J"],"itemData":{"id":2653,"type":"document","title":"PRODUCT MONOGRAPH INCLUDING PATIENT MEDICATION INFORMATION PrLENVIMA® Lenvatinib capsules 4mg and 10mg Lenvatinib (as lenvatinib mesylate) Multiple Receptor Tyrosine Kinase Inhibitor Antineoplastic Agent, ATC code:L01XE29. Eisai Limited.2018."},"label":"page"},{"id":2862,"uris":["http://zotero.org/users/5483459/items/AM737HGQ"],"itemData":{"id":2862,"type":"article-journal","abstract":"BACKGROUND: Results from the phase 3 CLEAR study showed that lenvatinib plus pembrolizumab improved progression-free survival and overall survival compared with sunitinib in patients with advanced renal cell carcinoma. We aimed to assess the health-related quality-of-life (HRQOL) outcomes from the CLEAR study.\nMETHODS: This open-label, randomised, phase 3 study was done across 200 hospitals and cancer centres in 20 countries. Patients were required to be 18 years or older, with advanced clear-cell renal cell carcinoma, and a Karnofsky performance status of 70% or higher. Patients who had received previous systemic anticancer therapy for renal cell carcinoma were not eligible. Patients were randomly assigned (1:1:1) to lenvatinib (oral 20 mg per day) plus pembrolizumab (intravenous 200 mg every 21 days), lenvatinib (oral 18 mg per day) plus everolimus (oral 5 mg per day) in 21-day cycles, or sunitinib (oral 50 mg per day, 4 weeks on followed by 2 weeks off). Patients were assigned to treatments with a computer-generated randomisation scheme and were stratified by geographical region and Memorial Sloan Kettering Cancer Center prognostic groups. The primary endpoint, previously reported, was progression-free survival, and HRQOL was a secondary endpoint. Most HRQOL analyses were done in patients who underwent randomisation, received at least one dose of study treatment, and had any HRQOL data. Completion and compliance analyses were done in the full analysis set. Functional Assessment of Cancer Therapy Kidney Symptom Index-Disease-Related Symptoms (FKSI-DRS), European Organisation for the Research and Treatment of Cancer Quality of Life Questionnaire-Core 30 (EORTC QLQ-C30), and the EQ-5D-3 Level (EQ-5D-3L) preference questionnaire were administered at baseline and on day 1 of each subsequent 21-day cycle. This study is registered with ClinicalTrials.gov, NCT02811861, and is closed to new participants.\nFINDINGS: Between Oct 13, 2016, and July 24, 2019, 355 patients were randomly assigned to the lenvatinib plus pembrolizumab group, 357 to the lenvatinib plus everolimus group, and 357 to the sunitinib group. Median follow-up for HRQOL analyses was 12·9 months (IQR 5·6-22·3). Because of the promising efficacy and safety results of lenvatinib plus pembrolizumab in the first-line setting, we focus the HRQOL results in this report on that combination versus sunitinib. Mean change from baseline in the lenvatinib plus pembrolizumab group compared with the sunitinib group was -1·75 (SE 0·59) versus -2·19 (0·66) for FKSI-DRS, -5·93 (0·86) versus -6·73 (0·94) for EORTC QLQ-C30 global health status/quality of life (GHS/QOL), and -4·96 (0·85) versus -6·64 (0·94) for the EQ-5D visual analogue scale (VAS). Median time to first deterioration in the lenvatinib plus pembrolizumab group compared with the sunitinib group was 9·14 weeks (95% CI 6·43-12·14) versus 12·14 weeks (9·14-15·29; HR 1·13 [95% CI 0·94-1·35], log-rank p=0·20) for FKSI-DRS, 12·00 weeks (7·29-15·14) versus 9·14 weeks (6·29-12·14; 0·88 [0·74-1·05], log-rank p=0·17) for EORTC QLQ-C30 GHS/QOL, and 9·43 weeks (6·43-12·29) versus 9·14 weeks (6·29-12·00; 0·83 [0·70-0·99], log-rank p=0·041) for the EQ-5D VAS. Median time to definitive deterioration in the lenvatinib plus pembrolizumab group compared with the sunitinib group was 134·14 weeks (95% CI 120·00-not estimable) versus 117·43 weeks (90·14-131·29; HR 0·70 [95% CI 0·53-0·92], log-rank p=0·0081) for FKSI-DRS, 114·29 weeks (102·14-153·29) versus 75·14 weeks (57·29-105·14; 0·60 [0·47-0·77], log-rank p&lt;0·0001) for EORTC QLQ-C30 GHS/QOL, and 124·86 weeks (94·71-134·57) versus 74·86 weeks (54·14-96·00; 0·67 [0·53-0·85], log-rank p=0·0012) for the EQ-5D VAS. No outcomes on any of the instruments significantly favoured sunitinib over lenvatinib plus pembrolizumab. Most HRQOL comparisons of lenvatinib plus everolimus versus sunitinib were similar or favoured sunitinib.\nINTERPRETATION: These HRQOL results demonstrate that patients given lenvatinib plus pembrolizumab treatment had similar or favourable scores compared with patients given sunitinib, particularly with respect to time to definitive deterioration. These results support the efficacy and safety profile of lenvatinib plus pembrolizumab as first-line therapy for patients with advanced renal cell carcinoma.\nFUNDING: Eisai (Nutley, NJ, USA) and Merck Sharp &amp; Dohme, a subsidiary of Merck &amp; Co (Kenilworth, NJ, USA).","container-title":"The Lancet. Oncology","DOI":"10.1016/S1470-2045(22)00212-1","ISSN":"1474-5488","issue":"6","journalAbbreviation":"Lancet Oncol","language":"eng","note":"PMID: 35489363","page":"768-780","source":"PubMed","title":"Health-related quality-of-life outcomes in patients with advanced renal cell carcinoma treated with lenvatinib plus pembrolizumab or everolimus versus sunitinib (CLEAR): a randomised, phase 3 study","title-short":"Health-related quality-of-life outcomes in patients with advanced renal cell carcinoma treated with lenvatinib plus pembrolizumab or everolimus versus sunitinib (CLEAR)","volume":"23","author":[{"family":"Motzer","given":"Robert"},{"family":"Porta","given":"Camillo"},{"family":"Alekseev","given":"Boris"},{"family":"Rha","given":"Sun Young"},{"family":"Choueiri","given":"Toni K."},{"family":"Mendez-Vidal","given":"Maria Jose"},{"family":"Hong","given":"Sung-Hoo"},{"family":"Kapoor","given":"Anil"},{"family":"Goh","given":"Jeffrey C."},{"family":"Eto","given":"Masatoshi"},{"family":"Bennett","given":"Lee"},{"family":"Wang","given":"Jinyi"},{"family":"Pan","given":"Jie Janice"},{"family":"Saretsky","given":"Todd L."},{"family":"Perini","given":"Rodolfo F."},{"family":"He","given":"Cixin Steven"},{"family":"Mody","given":"Kalgi"},{"family":"Cella","given":"David"}],"issued":{"date-parts":[["2022",6]]}},"label":"page"}],"schema":"https://github.com/citation-style-language/schema/raw/master/csl-citation.json"} </w:instrText>
      </w:r>
      <w:r>
        <w:fldChar w:fldCharType="separate"/>
      </w:r>
      <w:r w:rsidRPr="00852090">
        <w:t>[26–28]</w:t>
      </w:r>
      <w:r>
        <w:fldChar w:fldCharType="end"/>
      </w:r>
      <w:r>
        <w:t>.</w:t>
      </w:r>
    </w:p>
    <w:p w14:paraId="6AF7E3D6" w14:textId="77777777" w:rsidR="00200EBA" w:rsidRDefault="00200EBA" w:rsidP="008356A7">
      <w:pPr>
        <w:pStyle w:val="111"/>
        <w:rPr>
          <w:lang w:eastAsia="en-US"/>
        </w:rPr>
      </w:pPr>
      <w:bookmarkStart w:id="230" w:name="_Toc52190594"/>
      <w:bookmarkStart w:id="231" w:name="_Hlk521885199"/>
      <w:bookmarkStart w:id="232" w:name="_Toc126059762"/>
      <w:r w:rsidRPr="00620389">
        <w:rPr>
          <w:lang w:eastAsia="en-US"/>
        </w:rPr>
        <w:lastRenderedPageBreak/>
        <w:t>4.</w:t>
      </w:r>
      <w:r>
        <w:rPr>
          <w:lang w:eastAsia="en-US"/>
        </w:rPr>
        <w:t>3.2.</w:t>
      </w:r>
      <w:bookmarkEnd w:id="230"/>
      <w:r>
        <w:rPr>
          <w:lang w:eastAsia="en-US"/>
        </w:rPr>
        <w:t xml:space="preserve"> Клиническая безопасность</w:t>
      </w:r>
      <w:bookmarkEnd w:id="232"/>
      <w:r>
        <w:rPr>
          <w:lang w:eastAsia="en-US"/>
        </w:rPr>
        <w:t xml:space="preserve"> </w:t>
      </w:r>
      <w:bookmarkStart w:id="233" w:name="_Toc52190595"/>
    </w:p>
    <w:p w14:paraId="42EC6957" w14:textId="77777777" w:rsidR="00200EBA" w:rsidRDefault="00200EBA" w:rsidP="00200EBA">
      <w:pPr>
        <w:spacing w:before="120" w:after="120"/>
        <w:outlineLvl w:val="2"/>
        <w:rPr>
          <w:b/>
          <w:bCs/>
        </w:rPr>
      </w:pPr>
      <w:bookmarkStart w:id="234" w:name="_Toc126059763"/>
      <w:r w:rsidRPr="00027CCE">
        <w:rPr>
          <w:b/>
          <w:bCs/>
        </w:rPr>
        <w:t>4.3.2.1. Группоспецифические эффекты</w:t>
      </w:r>
      <w:bookmarkEnd w:id="234"/>
    </w:p>
    <w:p w14:paraId="0291FE42" w14:textId="4A5744C9" w:rsidR="00200EBA" w:rsidRDefault="00200EBA" w:rsidP="00857A56">
      <w:pPr>
        <w:ind w:firstLine="709"/>
      </w:pPr>
      <w:r w:rsidRPr="00515533">
        <w:t>Ингибиторы киназ представляют собой большую группу противоопухолевых агентов</w:t>
      </w:r>
      <w:r>
        <w:t xml:space="preserve"> и являются </w:t>
      </w:r>
      <w:r w:rsidRPr="00515533">
        <w:t>повсеместно распространенны</w:t>
      </w:r>
      <w:r>
        <w:t>ми</w:t>
      </w:r>
      <w:r w:rsidRPr="00515533">
        <w:t xml:space="preserve"> внутриклеточны</w:t>
      </w:r>
      <w:r>
        <w:t>ми</w:t>
      </w:r>
      <w:r w:rsidRPr="00515533">
        <w:t xml:space="preserve"> белк</w:t>
      </w:r>
      <w:r>
        <w:t>ами</w:t>
      </w:r>
      <w:r w:rsidRPr="00515533">
        <w:t xml:space="preserve"> и белк</w:t>
      </w:r>
      <w:r>
        <w:t>ами</w:t>
      </w:r>
      <w:r w:rsidRPr="00515533">
        <w:t xml:space="preserve"> клеточной поверхности, которые играют критическую роль в клеточных сигнальных путях, участвующих в метаболизме, реакциях на повреждения, адаптации, росте и дифференцировке</w:t>
      </w:r>
      <w:r>
        <w:t xml:space="preserve"> </w:t>
      </w:r>
      <w:r>
        <w:fldChar w:fldCharType="begin"/>
      </w:r>
      <w:r>
        <w:instrText xml:space="preserve"> ADDIN ZOTERO_ITEM CSL_CITATION {"citationID":"MvG6QJsm","properties":{"formattedCitation":"[30]","plainCitation":"[30]","noteIndex":0},"citationItems":[{"id":2872,"uris":["http://zotero.org/users/5483459/items/WDVAM2YG"],"itemData":{"id":2872,"type":"article-journal","abstract":"Introduction:\nProtein kinases are involved in various cellular functions including metabolism, cell cycle regulation, survival, and differentiation. Dysregulation of protein kinases is implicated in various processes of carcinogenesis. The advent of protein kinase inhibitors in cancer therapy has led to a paradigm shift in how we treat cancer. There are several protein kinase inhibitors that have been approved by FDA in the last few decades.\n\nAreas Covered:\nThis article provides a review of the clinical benefits and side effect profiles of FDA approved protein kinase inhibitors as of December 2017 for the well-known oncogenic protein kinases. The role of the respective oncogenic protein kinases in carcinogenesis and cancer progression were searched in PubMed and discussed. The relevant and landmark clinical trials mostly phase III trials of protein kinase inhibitors leading up to the FDA approval were PubMed searched and discussed.\n\nExpert Commentary:\nFurther understanding of the molecular origin of cancers would help us identify new targets, while clinical trials trying to identify the appropriate sequence of available kinase inhibitor would make better use of current protein kinase inhibitor armamentarium. Also, testing these drugs in the adjuvant setting in patients with high risk of recurrence might offer some clinical benefit. Development of resistance, side effects and cost are major limitations of protein kinase inhibitors, therefore understanding of the molecular mechanisms of resistance and designing protein kinase inhibitors to obviate the resistance would help overcome the resistance. Finally, collaboration between international organizations for cancer research and voluntary and charity organizations might help reduce the cost.","container-title":"Expert review of anticancer therapy","DOI":"10.1080/14737140.2018.1527688","ISSN":"1473-7140","issue":"12","journalAbbreviation":"Expert Rev Anticancer Ther","note":"PMID: 30259761\nPMCID: PMC6322661","page":"1249-1270","source":"PubMed Central","title":"A comprehensive review of protein kinase inhibitors for cancer therapy","volume":"18","author":[{"family":"Kannaiyan","given":"Radhamani"},{"family":"Mahadevan","given":"Daruka"}],"issued":{"date-parts":[["2018",12]]}}}],"schema":"https://github.com/citation-style-language/schema/raw/master/csl-citation.json"} </w:instrText>
      </w:r>
      <w:r>
        <w:fldChar w:fldCharType="separate"/>
      </w:r>
      <w:r w:rsidRPr="00BA64EF">
        <w:t>[30]</w:t>
      </w:r>
      <w:r>
        <w:fldChar w:fldCharType="end"/>
      </w:r>
      <w:r>
        <w:t>.</w:t>
      </w:r>
    </w:p>
    <w:p w14:paraId="35D3E0AD" w14:textId="77777777" w:rsidR="00200EBA" w:rsidRDefault="00200EBA" w:rsidP="00857A56">
      <w:pPr>
        <w:ind w:firstLine="709"/>
      </w:pPr>
      <w:r w:rsidRPr="00515533">
        <w:t>Ингибиторы протеинкиназы являются относительно недавно разработанными агентами, все они представлены с 2001 года. Они уникальны и представляют собой значительный прогресс в химиотерапии рака</w:t>
      </w:r>
      <w:r>
        <w:t>.</w:t>
      </w:r>
      <w:r w:rsidRPr="00515533">
        <w:t xml:space="preserve"> Первым ингибитором тирозинкиназы, одобренным для использования в Соединенных Штатах, был иматиниб</w:t>
      </w:r>
      <w:r>
        <w:t>,</w:t>
      </w:r>
      <w:r w:rsidRPr="00515533">
        <w:t xml:space="preserve"> который используется для лечения хронического лимфоцитарного лейкоза с положительной филадельфийской хромосомой</w:t>
      </w:r>
      <w:r>
        <w:t xml:space="preserve"> и</w:t>
      </w:r>
      <w:r w:rsidRPr="00515533">
        <w:t xml:space="preserve"> имеет мутированный киназный рецептор (BCR-ABL). Иматиниб является специфическим ингибитором киназы BCR-ABL. </w:t>
      </w:r>
      <w:r>
        <w:t>В течение последующих 20 лет появилось несколько десятков ингибиторов киназ, используемых при лечении раковых заболеваний.</w:t>
      </w:r>
    </w:p>
    <w:p w14:paraId="1C5F1742" w14:textId="53E3C2FC" w:rsidR="00200EBA" w:rsidRDefault="00200EBA" w:rsidP="00857A56">
      <w:pPr>
        <w:ind w:firstLine="709"/>
      </w:pPr>
      <w:r w:rsidRPr="00651E95">
        <w:t>Все ингибиторы протеинкиназы обладают гепатотоксичност</w:t>
      </w:r>
      <w:r>
        <w:t>ью разной степени выраженности</w:t>
      </w:r>
      <w:r w:rsidRPr="00651E95">
        <w:t xml:space="preserve">, и многие из них были связаны со случаями повреждения печени, которое </w:t>
      </w:r>
      <w:r>
        <w:t>являлось</w:t>
      </w:r>
      <w:r w:rsidRPr="00651E95">
        <w:t xml:space="preserve"> тяжелым и </w:t>
      </w:r>
      <w:r w:rsidR="000A0E3B">
        <w:t xml:space="preserve">в </w:t>
      </w:r>
      <w:r>
        <w:t>ряде случаев приводило к смерти пациентов</w:t>
      </w:r>
      <w:r w:rsidRPr="00651E95">
        <w:t xml:space="preserve">. </w:t>
      </w:r>
      <w:r>
        <w:t>Два</w:t>
      </w:r>
      <w:r w:rsidRPr="00651E95">
        <w:t xml:space="preserve"> ингибитора протеинкиназы (иматиниб и нилотиниб) были связаны со случаями реактивации гепатита В. Другие ингибиторы киназы были связаны со случаями редкого и идиосинкразического повреждения печени, которое может быть гепатоцеллюлярным или холестатическим и может привести к летальному исходу</w:t>
      </w:r>
      <w:r>
        <w:t xml:space="preserve"> </w:t>
      </w:r>
      <w:r>
        <w:fldChar w:fldCharType="begin"/>
      </w:r>
      <w:r>
        <w:instrText xml:space="preserve"> ADDIN ZOTERO_ITEM CSL_CITATION {"citationID":"4M6us9Gg","properties":{"formattedCitation":"[31]","plainCitation":"[31]","noteIndex":0},"citationItems":[{"id":2869,"uris":["http://zotero.org/users/5483459/items/T5GQGHJI"],"itemData":{"id":2869,"type":"chapter","abstract":"The kinase inhibitors are a large group of unique and potent antineoplastic agents which specifically target protein kinases that are altered in cancer cells and that account for some of their abnormal growth. Protein kinases are ubiquitous intracellular and cell surface proteins that play critical roles in cell signaling pathways involved in metabolism, injury responses, adaption, growth and differentiation. They act by adding a phosphate group to a protein (phosphorylation), usually on a specific amino acid which often makes the protein or enzyme \"active\". The human genome has more than 500 protein kinases and they can be classified as (1) tyrosine, (2) serine-theonine or (3) nonspecific (both), based upon their amino acid specificity. Many protein kinases are cell surface receptors and act to initiate an intracellular pathway of activation, after the receptor is engaged by its ligand, typically a cytokine or growth factor. Inhibitors of these kinases are called protein kinase receptor inhibitors. Other kinases are intracellular and take part in cell signaling. These kinases can be targeted by \"non-receptor\" protein kinases. Finally, some kinase inhibitors have specificity for multiple kinases and are called \"multi-kinase inhibitors.\" Protein kinases can be specifically involved in cell growth, proliferation and differentiation and mutations may lead to unregulated growth and proliferation that is typical of cancerous cells. These mutated protein kinases represent an attractive target for anticancer agents. The potent activity and lack of generalized toxicity of the kinase inhibitors relate to the specificity of antagonist for the mutated protein. In like manner, their toxicity often relates to off-target activity, either to the unmutated kinase or to closely related, normal kinases. The protein kinases can be categorized based upon the amino acid that they phosphorylate: either serine, threonine or tyrosine. The tyrosine kinase receptor inhibitors were the initial and are perhaps the best characterized kinase inhibitors. The protein kinase inhibitors are relatively recently developed agents, all having been introduced since 2001. They are unique and represent a major advance in cancer chemotherapy, away from broadly cytotoxic agents and towards drugs that specifically target the molecular abnormalities of cancer cells. The initial tyrosine kinase inhibitor approved for use in the United States was imatinib (Gleevec: 2001) which is used to treat Philadelphia chromosome positive chronic lymphocytic leukemia, which has a mutated kinase receptor (BCR-ABL) that is created by the specific translocation that creates the Philadelphia chromosome. Imatinib is a specific inhibitor of the BCR-ABL kinase. The introduction of this first protein kinase inhibitor was followed by more than a dozen others within the next 10 years.","call-number":"NBK548591","container-title":"LiverTox: Clinical and Research Information on Drug-Induced Liver Injury","event-place":"Bethesda (MD)","language":"eng","note":"PMID: 31643906","publisher":"National Institute of Diabetes and Digestive and Kidney Diseases","publisher-place":"Bethesda (MD)","source":"PubMed","title":"Protein Kinase Inhibitors","URL":"http://www.ncbi.nlm.nih.gov/books/NBK548591/","accessed":{"date-parts":[["2022",10,31]]},"issued":{"date-parts":[["2012"]]}}}],"schema":"https://github.com/citation-style-language/schema/raw/master/csl-citation.json"} </w:instrText>
      </w:r>
      <w:r>
        <w:fldChar w:fldCharType="separate"/>
      </w:r>
      <w:r w:rsidRPr="00BA64EF">
        <w:t>[31]</w:t>
      </w:r>
      <w:r>
        <w:fldChar w:fldCharType="end"/>
      </w:r>
      <w:r>
        <w:t>.</w:t>
      </w:r>
    </w:p>
    <w:p w14:paraId="070BF142" w14:textId="32A015A6" w:rsidR="00200EBA" w:rsidRDefault="00200EBA" w:rsidP="00894E8A">
      <w:pPr>
        <w:ind w:firstLine="709"/>
      </w:pPr>
      <w:r w:rsidRPr="005F4591">
        <w:t xml:space="preserve">Ингибиторы киназы типа I проявляют склонность к низкой киназной селективности, </w:t>
      </w:r>
      <w:r>
        <w:t>эта</w:t>
      </w:r>
      <w:r w:rsidRPr="005F4591">
        <w:t xml:space="preserve"> низкая селективность в отношении киназ-мишеней может привести к кардиотоксичности и возможному ухудшению сердечной функции</w:t>
      </w:r>
      <w:r>
        <w:t xml:space="preserve"> </w:t>
      </w:r>
      <w:r>
        <w:fldChar w:fldCharType="begin"/>
      </w:r>
      <w:r>
        <w:instrText xml:space="preserve"> ADDIN ZOTERO_ITEM CSL_CITATION {"citationID":"iJiqusN1","properties":{"formattedCitation":"[32]","plainCitation":"[32]","noteIndex":0},"citationItems":[{"id":2875,"uris":["http://zotero.org/users/5483459/items/YEGCTSR3"],"itemData":{"id":2875,"type":"article-journal","abstract":"The human genome encodes 538 protein kinases that transfer a γ-phosphate group from ATP to serine, threonine, or tyrosine residues. Many of these kinases are associated with human cancer initiation and progression. The recent development of small-molecule kinase inhibitors for the treatment of diverse types of cancer has proven successful in clinical therapy. Significantly, protein kinases are the second most targeted group of drug targets, after the G-protein-coupled receptors. Since the development of the first protein kinase inhibitor, in the early 1980s, 37 kinase inhibitors have received FDA approval for treatment of malignancies such as breast and lung cancer. Furthermore, about 150 kinase-targeted drugs are in clinical phase trials, and many kinase-specific inhibitors are in the preclinical stage of drug development. Nevertheless, many factors confound the clinical efficacy of these molecules. Specific tumor genetics, tumor microenvironment, drug resistance, and pharmacogenomics determine how useful a compound will be in the treatment of a given cancer. This review provides an overview of kinase-targeted drug discovery and development in relation to oncology and highlights the challenges and future potential for kinase-targeted cancer therapies.","container-title":"Molecular Cancer","DOI":"10.1186/s12943-018-0804-2","ISSN":"1476-4598","issue":"1","journalAbbreviation":"Molecular Cancer","page":"48","source":"BioMed Central","title":"Kinase-targeted cancer therapies: progress, challenges and future directions","title-short":"Kinase-targeted cancer therapies","volume":"17","author":[{"family":"Bhullar","given":"Khushwant S."},{"family":"Lagarón","given":"Naiara Orrego"},{"family":"McGowan","given":"Eileen M."},{"family":"Parmar","given":"Indu"},{"family":"Jha","given":"Amitabh"},{"family":"Hubbard","given":"Basil P."},{"family":"Rupasinghe","given":"H. P. Vasantha"}],"issued":{"date-parts":[["2018",2,19]]}}}],"schema":"https://github.com/citation-style-language/schema/raw/master/csl-citation.json"} </w:instrText>
      </w:r>
      <w:r>
        <w:fldChar w:fldCharType="separate"/>
      </w:r>
      <w:r w:rsidRPr="00C96A79">
        <w:t>[32]</w:t>
      </w:r>
      <w:r>
        <w:fldChar w:fldCharType="end"/>
      </w:r>
      <w:r>
        <w:t>.</w:t>
      </w:r>
    </w:p>
    <w:p w14:paraId="426B44AA" w14:textId="77777777" w:rsidR="00894E8A" w:rsidRDefault="00894E8A" w:rsidP="00894E8A">
      <w:pPr>
        <w:ind w:firstLine="709"/>
      </w:pPr>
    </w:p>
    <w:p w14:paraId="70331FE1" w14:textId="77777777" w:rsidR="00200EBA" w:rsidRDefault="00200EBA" w:rsidP="00894E8A">
      <w:pPr>
        <w:spacing w:after="120"/>
        <w:outlineLvl w:val="2"/>
        <w:rPr>
          <w:b/>
          <w:bCs/>
        </w:rPr>
      </w:pPr>
      <w:bookmarkStart w:id="235" w:name="_Toc126059764"/>
      <w:r w:rsidRPr="00027CCE">
        <w:rPr>
          <w:b/>
          <w:bCs/>
        </w:rPr>
        <w:t>4</w:t>
      </w:r>
      <w:r w:rsidRPr="00837623">
        <w:rPr>
          <w:b/>
          <w:bCs/>
        </w:rPr>
        <w:t>.3.2.2. Препарат-специфичные эффекты</w:t>
      </w:r>
      <w:bookmarkEnd w:id="235"/>
    </w:p>
    <w:p w14:paraId="745AEFB3" w14:textId="77777777" w:rsidR="00200EBA" w:rsidRPr="000F051F" w:rsidRDefault="00200EBA" w:rsidP="00894E8A">
      <w:pPr>
        <w:rPr>
          <w:b/>
          <w:bCs/>
        </w:rPr>
      </w:pPr>
      <w:bookmarkStart w:id="236" w:name="_Hlk118214563"/>
      <w:r w:rsidRPr="000F051F">
        <w:rPr>
          <w:b/>
          <w:bCs/>
        </w:rPr>
        <w:t>Дифференцированный рак щитовидной железы</w:t>
      </w:r>
    </w:p>
    <w:p w14:paraId="3A24BEE2" w14:textId="77777777" w:rsidR="008356A7" w:rsidRDefault="008356A7" w:rsidP="00894E8A">
      <w:pPr>
        <w:ind w:firstLine="851"/>
      </w:pPr>
      <w:bookmarkStart w:id="237" w:name="_Hlk118215869"/>
    </w:p>
    <w:p w14:paraId="5FAA94B2" w14:textId="30013A42" w:rsidR="00200EBA" w:rsidRPr="00EB52C8" w:rsidRDefault="00200EBA" w:rsidP="000A0E3B">
      <w:pPr>
        <w:ind w:firstLine="709"/>
      </w:pPr>
      <w:r>
        <w:t>По результатам клинических исследований у пациентов с РЩЖ н</w:t>
      </w:r>
      <w:r w:rsidRPr="00EB52C8">
        <w:t>аиболее частыми побочными реакциями (возникающими у ≥30% пациентов) яв</w:t>
      </w:r>
      <w:r>
        <w:t>ля</w:t>
      </w:r>
      <w:r w:rsidRPr="00EB52C8">
        <w:t>л</w:t>
      </w:r>
      <w:r>
        <w:t>ись</w:t>
      </w:r>
      <w:r w:rsidRPr="00EB52C8">
        <w:t xml:space="preserve"> артериальная гипертензия</w:t>
      </w:r>
      <w:r w:rsidR="00150B58">
        <w:t xml:space="preserve"> </w:t>
      </w:r>
      <w:r w:rsidRPr="00EB52C8">
        <w:t>(68,6%), диарея (62,8%), снижение аппетита (51,5%), снижение массы тела (49,1%), утомляемость (45,8%),</w:t>
      </w:r>
      <w:r>
        <w:t xml:space="preserve"> </w:t>
      </w:r>
      <w:r w:rsidRPr="00EB52C8">
        <w:t>тошнота (44,5%), протеинурия 36,9%), стоматит (35,8%), рвота (34,5%), дисфония (34,1%),</w:t>
      </w:r>
      <w:r>
        <w:t xml:space="preserve"> </w:t>
      </w:r>
      <w:r w:rsidRPr="00EB52C8">
        <w:t>головная боль (34,1%) и синдром ладонно-подошвенной эритродизестезии (ЛПЭ) (32,7%). Гипертония</w:t>
      </w:r>
      <w:r>
        <w:t xml:space="preserve"> </w:t>
      </w:r>
      <w:r w:rsidRPr="00EB52C8">
        <w:t>и протеинурия, как правило, возника</w:t>
      </w:r>
      <w:r>
        <w:t>ли</w:t>
      </w:r>
      <w:r w:rsidRPr="00EB52C8">
        <w:t xml:space="preserve"> в начале лечения ленватинибом</w:t>
      </w:r>
      <w:r>
        <w:t>.</w:t>
      </w:r>
      <w:r w:rsidRPr="00EB52C8">
        <w:t xml:space="preserve"> Большинство</w:t>
      </w:r>
      <w:r>
        <w:t xml:space="preserve"> п</w:t>
      </w:r>
      <w:r w:rsidRPr="00EB52C8">
        <w:t>обочны</w:t>
      </w:r>
      <w:r>
        <w:t>х</w:t>
      </w:r>
      <w:r w:rsidRPr="00EB52C8">
        <w:t xml:space="preserve"> реакци</w:t>
      </w:r>
      <w:r>
        <w:t>й</w:t>
      </w:r>
      <w:r w:rsidRPr="00EB52C8">
        <w:t xml:space="preserve"> 3–4 степени тяжести наблюдались в течение первых 6 мес</w:t>
      </w:r>
      <w:r>
        <w:t>яцев</w:t>
      </w:r>
      <w:r w:rsidRPr="00EB52C8">
        <w:t xml:space="preserve"> лечения, за исключением диареи,</w:t>
      </w:r>
      <w:r>
        <w:t xml:space="preserve"> </w:t>
      </w:r>
      <w:r w:rsidRPr="00EB52C8">
        <w:t xml:space="preserve">которая </w:t>
      </w:r>
      <w:r>
        <w:t>могла развиться</w:t>
      </w:r>
      <w:r w:rsidRPr="00EB52C8">
        <w:t xml:space="preserve"> на протяжении всего лечения, и потеря веса, которая имела тенденцию к</w:t>
      </w:r>
      <w:r>
        <w:t xml:space="preserve"> развитию при </w:t>
      </w:r>
      <w:r w:rsidRPr="00EB52C8">
        <w:t>накоп</w:t>
      </w:r>
      <w:r>
        <w:t xml:space="preserve">ительном эффекте. </w:t>
      </w:r>
    </w:p>
    <w:p w14:paraId="2E175572" w14:textId="29011F5B" w:rsidR="00200EBA" w:rsidRPr="00EB52C8" w:rsidRDefault="00200EBA" w:rsidP="000A0E3B">
      <w:pPr>
        <w:ind w:firstLine="709"/>
      </w:pPr>
      <w:r w:rsidRPr="00EB52C8">
        <w:t>Наиболее серьезными побочными реакциями были почечная недостаточность (2,4%)</w:t>
      </w:r>
      <w:r>
        <w:t xml:space="preserve">, </w:t>
      </w:r>
      <w:r w:rsidRPr="00EB52C8">
        <w:t>артериальные тромбоэмболии (3,9%), сердечная недостаточность (0,7%), внутричерепные опухолевые кровоизлияния (0,7%), печеночная недостаточность (0,2%) и артериальные тромбоэмболии (</w:t>
      </w:r>
      <w:r w:rsidR="005B40C6">
        <w:t>нарушения мозгового кровообращения</w:t>
      </w:r>
      <w:r w:rsidRPr="00EB52C8">
        <w:t xml:space="preserve"> (1,1%), транзиторная ишемическая атака (0,7%) и инфаркт миокарда (0,9%).</w:t>
      </w:r>
    </w:p>
    <w:bookmarkEnd w:id="237"/>
    <w:p w14:paraId="5035B5A7" w14:textId="57333588" w:rsidR="00200EBA" w:rsidRDefault="00200EBA" w:rsidP="000A0E3B">
      <w:pPr>
        <w:ind w:firstLine="709"/>
      </w:pPr>
      <w:r w:rsidRPr="00EB52C8">
        <w:lastRenderedPageBreak/>
        <w:t xml:space="preserve">У 452 пациентов с рефрактерным </w:t>
      </w:r>
      <w:r>
        <w:rPr>
          <w:color w:val="0C0C0C"/>
          <w:w w:val="95"/>
        </w:rPr>
        <w:t xml:space="preserve">к </w:t>
      </w:r>
      <w:r>
        <w:rPr>
          <w:w w:val="95"/>
        </w:rPr>
        <w:t>терапии радиоактивным</w:t>
      </w:r>
      <w:r>
        <w:rPr>
          <w:spacing w:val="40"/>
        </w:rPr>
        <w:t xml:space="preserve"> </w:t>
      </w:r>
      <w:r>
        <w:rPr>
          <w:w w:val="95"/>
        </w:rPr>
        <w:t>йодом</w:t>
      </w:r>
      <w:r w:rsidRPr="00EB52C8">
        <w:t xml:space="preserve"> РЩЖ был</w:t>
      </w:r>
      <w:r>
        <w:t xml:space="preserve">а снижена </w:t>
      </w:r>
      <w:r w:rsidRPr="00EB52C8">
        <w:t>доз</w:t>
      </w:r>
      <w:r>
        <w:t>а</w:t>
      </w:r>
      <w:r w:rsidRPr="00EB52C8">
        <w:t xml:space="preserve"> у 63,1</w:t>
      </w:r>
      <w:r>
        <w:t xml:space="preserve">% пациентов </w:t>
      </w:r>
      <w:r w:rsidRPr="00EB52C8">
        <w:t>и</w:t>
      </w:r>
      <w:r>
        <w:t>ли</w:t>
      </w:r>
      <w:r w:rsidRPr="00EB52C8">
        <w:t xml:space="preserve"> отмене</w:t>
      </w:r>
      <w:r>
        <w:t>н</w:t>
      </w:r>
      <w:r w:rsidRPr="00EB52C8">
        <w:t xml:space="preserve"> препарат</w:t>
      </w:r>
      <w:r>
        <w:t xml:space="preserve"> у 19,5%. </w:t>
      </w:r>
      <w:r w:rsidRPr="00EB52C8">
        <w:t>Побочные реакции, которые чаще всего</w:t>
      </w:r>
      <w:r>
        <w:t xml:space="preserve"> </w:t>
      </w:r>
      <w:r w:rsidRPr="00EB52C8">
        <w:t>приводили к снижению дозы (у ≥5% пациентов) гипертония, протеинурия, диарея,</w:t>
      </w:r>
      <w:r w:rsidR="0059535B">
        <w:t xml:space="preserve"> </w:t>
      </w:r>
      <w:r w:rsidRPr="00EB52C8">
        <w:t>усталость</w:t>
      </w:r>
      <w:r>
        <w:t xml:space="preserve">, </w:t>
      </w:r>
      <w:r w:rsidRPr="00EB52C8">
        <w:t>снижение веса и снижение аппетита. Побочные реакции, которые чаще всего приводили к</w:t>
      </w:r>
      <w:r>
        <w:t xml:space="preserve"> </w:t>
      </w:r>
      <w:r w:rsidRPr="00EB52C8">
        <w:t>прекращения приема ленватиниба были протеинурия, астения, артериальная гипертензия, нарушение мозгового кровообращения,</w:t>
      </w:r>
      <w:r>
        <w:t xml:space="preserve"> </w:t>
      </w:r>
      <w:r w:rsidRPr="00EB52C8">
        <w:t>диарея и легочная эмболия</w:t>
      </w:r>
      <w:r>
        <w:t xml:space="preserve"> </w:t>
      </w:r>
      <w:r>
        <w:fldChar w:fldCharType="begin"/>
      </w:r>
      <w:r>
        <w:instrText xml:space="preserve"> ADDIN ZOTERO_ITEM CSL_CITATION {"citationID":"xZ3Sg3SU","properties":{"formattedCitation":"[2]","plainCitation":"[2]","noteIndex":0},"citationItems":[{"id":2745,"uris":["http://zotero.org/users/5483459/items/95XEZDWJ"],"itemData":{"id":2745,"type":"document","title":"European  Medicines Agency. SUMMARY OF PRODUCT CHARACTERISTICS. LENVIMA 4 mg, 10 mg hard capsules.26.11.2021"}}],"schema":"https://github.com/citation-style-language/schema/raw/master/csl-citation.json"} </w:instrText>
      </w:r>
      <w:r>
        <w:fldChar w:fldCharType="separate"/>
      </w:r>
      <w:r w:rsidRPr="00A91D2B">
        <w:t>[2]</w:t>
      </w:r>
      <w:r>
        <w:fldChar w:fldCharType="end"/>
      </w:r>
      <w:r>
        <w:t xml:space="preserve">. </w:t>
      </w:r>
    </w:p>
    <w:p w14:paraId="62997EF1" w14:textId="77777777" w:rsidR="008356A7" w:rsidRDefault="008356A7" w:rsidP="000A0E3B">
      <w:pPr>
        <w:ind w:firstLine="851"/>
      </w:pPr>
    </w:p>
    <w:p w14:paraId="3786AD32" w14:textId="77777777" w:rsidR="00200EBA" w:rsidRPr="001D675C" w:rsidRDefault="00200EBA" w:rsidP="000A0E3B">
      <w:pPr>
        <w:rPr>
          <w:b/>
          <w:bCs/>
        </w:rPr>
      </w:pPr>
      <w:r w:rsidRPr="001D675C">
        <w:rPr>
          <w:b/>
          <w:bCs/>
        </w:rPr>
        <w:t>Гепатоцеллюлярный рак</w:t>
      </w:r>
    </w:p>
    <w:p w14:paraId="4BAD868E" w14:textId="77777777" w:rsidR="008356A7" w:rsidRDefault="008356A7" w:rsidP="000A0E3B">
      <w:pPr>
        <w:ind w:firstLine="851"/>
      </w:pPr>
    </w:p>
    <w:p w14:paraId="44AF35B9" w14:textId="15F3F93E" w:rsidR="00200EBA" w:rsidRDefault="00200EBA" w:rsidP="000A0E3B">
      <w:pPr>
        <w:ind w:firstLine="709"/>
      </w:pPr>
      <w:r>
        <w:t>По результатам клинических исследований у пациентов с ГЦР н</w:t>
      </w:r>
      <w:r w:rsidRPr="00EB52C8">
        <w:t xml:space="preserve">аиболее частыми побочными реакциями </w:t>
      </w:r>
      <w:r>
        <w:t>(возникающими у ≥30% пациентов) являлись артериальная гипертензия (44,0%), диарея (38,1%), снижение аппетита (34,9%), утомляемость (30,6%) и снижение массы тела (30,4%).</w:t>
      </w:r>
    </w:p>
    <w:p w14:paraId="10ACDCE4" w14:textId="3A788921" w:rsidR="00200EBA" w:rsidRDefault="00200EBA" w:rsidP="000A0E3B">
      <w:pPr>
        <w:ind w:firstLine="709"/>
      </w:pPr>
      <w:r>
        <w:t xml:space="preserve">Наиболее серьезными побочными реакциями были печеночная недостаточность (2,8%), печеночная энцефалопатия (4,6%), кровотечение из варикозно расширенных вен пищевода (1,4%), кровоизлияние в мозг (0,6%), артериальное тромбоэмболические осложнения (2,0%), включая инфаркт миокарда (0,8%), инфаркт головного мозга (0,4%) и нарушения мозгового кровообращения (0,4%), явления почечной недостаточности/нарушения (1,4%). </w:t>
      </w:r>
      <w:r w:rsidR="002B319F">
        <w:t>Ч</w:t>
      </w:r>
      <w:r>
        <w:t xml:space="preserve">астота снижения количества нейтрофилов </w:t>
      </w:r>
      <w:r w:rsidR="002B319F">
        <w:t xml:space="preserve">была выше </w:t>
      </w:r>
      <w:r>
        <w:t>у пациентов с ГЦР (8,7% при приеме ленватиниба, чем при других типах опухолей, не являющихся ГЦР (1,4%)), которое не было связано с инфекцией, сепсисом или бактериальным перитонитом.</w:t>
      </w:r>
    </w:p>
    <w:p w14:paraId="52A2D2C5" w14:textId="314609EC" w:rsidR="00200EBA" w:rsidRDefault="00200EBA" w:rsidP="000A0E3B">
      <w:pPr>
        <w:ind w:firstLine="709"/>
      </w:pPr>
      <w:r>
        <w:t>У 496 пациентов с ГЦР модификация дозы (прекращение или снижение) и прекращение лечения были действия, предпринятые в связи с побочной реакцией, у 62,3% и 20,2% пациентов соответственно. Неблагоприятные реакции</w:t>
      </w:r>
      <w:r w:rsidR="002F67D4">
        <w:t>,</w:t>
      </w:r>
      <w:r>
        <w:t xml:space="preserve"> которые чаще всего приводили к изменению дозы (у ≥5% пациентов): снижение аппетита, диарея, протеинурия, артериальная гипертензия, утомляемость, снижение количества тромбоцитов. Побочные реакции, которые чаще всего были причиной прекращения приема ленватиниба были печеночная энцефалопатия, утомляемость, повышение </w:t>
      </w:r>
      <w:r w:rsidR="0061717D">
        <w:t>АД</w:t>
      </w:r>
      <w:r>
        <w:t xml:space="preserve">, протеинурия и печеночная недостаточность </w:t>
      </w:r>
      <w:r>
        <w:fldChar w:fldCharType="begin"/>
      </w:r>
      <w:r>
        <w:instrText xml:space="preserve"> ADDIN ZOTERO_ITEM CSL_CITATION {"citationID":"agnBlDkY","properties":{"formattedCitation":"[2]","plainCitation":"[2]","noteIndex":0},"citationItems":[{"id":2745,"uris":["http://zotero.org/users/5483459/items/95XEZDWJ"],"itemData":{"id":2745,"type":"document","title":"European  Medicines Agency. SUMMARY OF PRODUCT CHARACTERISTICS. LENVIMA 4 mg, 10 mg hard capsules.26.11.2021"}}],"schema":"https://github.com/citation-style-language/schema/raw/master/csl-citation.json"} </w:instrText>
      </w:r>
      <w:r>
        <w:fldChar w:fldCharType="separate"/>
      </w:r>
      <w:r w:rsidRPr="00A91D2B">
        <w:t>[2]</w:t>
      </w:r>
      <w:r>
        <w:fldChar w:fldCharType="end"/>
      </w:r>
      <w:r>
        <w:t>.</w:t>
      </w:r>
    </w:p>
    <w:p w14:paraId="4B7CB565" w14:textId="77777777" w:rsidR="00200EBA" w:rsidRDefault="00200EBA" w:rsidP="00200EBA">
      <w:pPr>
        <w:ind w:firstLine="851"/>
      </w:pPr>
    </w:p>
    <w:p w14:paraId="0A47B7C4" w14:textId="77777777" w:rsidR="00200EBA" w:rsidRPr="00897228" w:rsidRDefault="00200EBA" w:rsidP="008356A7">
      <w:pPr>
        <w:rPr>
          <w:b/>
          <w:bCs/>
        </w:rPr>
      </w:pPr>
      <w:r w:rsidRPr="00897228">
        <w:rPr>
          <w:b/>
          <w:bCs/>
        </w:rPr>
        <w:t>Рак эндометрия</w:t>
      </w:r>
    </w:p>
    <w:p w14:paraId="7C618608" w14:textId="77777777" w:rsidR="00200EBA" w:rsidRDefault="00200EBA" w:rsidP="00200EBA">
      <w:pPr>
        <w:ind w:hanging="142"/>
        <w:rPr>
          <w:b/>
          <w:bCs/>
        </w:rPr>
      </w:pPr>
    </w:p>
    <w:p w14:paraId="445FEB13" w14:textId="130673AF" w:rsidR="00200EBA" w:rsidRDefault="00200EBA" w:rsidP="00200EBA">
      <w:pPr>
        <w:ind w:firstLine="709"/>
      </w:pPr>
      <w:r>
        <w:t>По результатам клинических исследований у пациентов с РЭ безопасность ленватиниба в комбинации с пембролизумабом оценивали у 530 пациентов с распространенны</w:t>
      </w:r>
      <w:r w:rsidR="007126F9">
        <w:t>м</w:t>
      </w:r>
      <w:r>
        <w:t xml:space="preserve"> РЭ, получа</w:t>
      </w:r>
      <w:r w:rsidR="007126F9">
        <w:t>вших</w:t>
      </w:r>
      <w:r>
        <w:t xml:space="preserve"> 20 мг ленватиниба один раз в день и 200 мг пембролизумаба каждые 3 недели. Наиболее частыми (встречающимися у ≥20% пациентов) побочными реакциями были артериальная гипертензия (63%), диарея (57%), гипотиреоз (56%), тошнота (51%), снижение аппетита (47%), рвота (39%), усталость (38%), снижение массы тела (35%), артралгия (33%), протеинурия (29%), запор (27%), головная боль (27%), инфекция мочевыводящих путей (27%), дисфония (25%), боль в животе (23%), астения (23%), синдром </w:t>
      </w:r>
      <w:r w:rsidR="008B16E3" w:rsidRPr="00EB52C8">
        <w:t>ЛПЭ</w:t>
      </w:r>
      <w:r>
        <w:t xml:space="preserve"> (23%), стоматит (23%), анемия (22%) и гипомагниемия (20%).</w:t>
      </w:r>
    </w:p>
    <w:p w14:paraId="2ECA0FA5" w14:textId="06F66647" w:rsidR="00200EBA" w:rsidRDefault="00200EBA" w:rsidP="00200EBA">
      <w:pPr>
        <w:ind w:firstLine="709"/>
      </w:pPr>
      <w:r>
        <w:t>Наиболее частыми (возникающими у ≥5% пациентов) тяжелыми (степени ≥3) побочными реакциями были артериальная гипертензия (37,2%), снижение массы тела (9,1%), диарея (8,1%), повышение липазы (7,7%), снижение аппетит</w:t>
      </w:r>
      <w:r w:rsidR="007126F9">
        <w:t>а</w:t>
      </w:r>
      <w:r>
        <w:t xml:space="preserve"> (6,4%), астения (6%), утомляемость (6%), гипокалиемия (5,7%), анемия (5,3%) и протеинурия (5,1%).</w:t>
      </w:r>
    </w:p>
    <w:p w14:paraId="18C6FB52" w14:textId="1F4DF91E" w:rsidR="00200EBA" w:rsidRDefault="00200EBA" w:rsidP="00200EBA">
      <w:pPr>
        <w:ind w:firstLine="709"/>
      </w:pPr>
      <w:r>
        <w:lastRenderedPageBreak/>
        <w:t>Прекращение приема ленватиниба произошло у 30,6% пациентов, а прекращение приема как ленватиниба, так и пембролизумаба произошло у 15,3% пациентов из-за побочных реакций. Самы</w:t>
      </w:r>
      <w:r w:rsidR="007126F9">
        <w:t>е</w:t>
      </w:r>
      <w:r>
        <w:t xml:space="preserve"> распространенны</w:t>
      </w:r>
      <w:r w:rsidR="007126F9">
        <w:t>е</w:t>
      </w:r>
      <w:r>
        <w:t xml:space="preserve"> (возникающие у ≥1% пациентов) нежелательные реакции, приведшие к прекращению приема ленватиниба, были артериальная гипертензия (1,9%), диарея (1,3%), астения (1,3%), снижение аппетита (1,3%), протеинурия (1,3%), и снижение веса (1,1%).</w:t>
      </w:r>
    </w:p>
    <w:p w14:paraId="24A42C1E" w14:textId="45DBCF8D" w:rsidR="00200EBA" w:rsidRDefault="00200EBA" w:rsidP="00200EBA">
      <w:pPr>
        <w:ind w:firstLine="709"/>
      </w:pPr>
      <w:r>
        <w:t xml:space="preserve">Прерывание приема ленватиниба из-за побочных реакций произошло у 63,2% пациентов. </w:t>
      </w:r>
      <w:r w:rsidR="00D82D9F">
        <w:t>П</w:t>
      </w:r>
      <w:r>
        <w:t>рерывание приема ленватиниба и пембролизумаба из-за побочных реакций произошло в 34,3% случаев. Наиболее частые (встречающиеся у ≥5% пациентов) нежелательные реакции, приводящие к прерыванию лечения ленватинибом были артериальная гипертензия (12,6%), диарея (11,5%), протеинурия (7,2%), рвота (7%), утомляемость, (5,7%) и снижение аппетита (5,7%).</w:t>
      </w:r>
    </w:p>
    <w:p w14:paraId="493D3EA2" w14:textId="3BB7CE51" w:rsidR="00200EBA" w:rsidRDefault="00200EBA" w:rsidP="000A0E3B">
      <w:pPr>
        <w:ind w:firstLine="709"/>
      </w:pPr>
      <w:r>
        <w:t xml:space="preserve">Снижение дозы ленватиниба из-за побочных реакций произошло у 67,0% пациентов. Большинство частых (встречающиеся у ≥5% пациентов) </w:t>
      </w:r>
      <w:r w:rsidR="005B40C6">
        <w:t>нежелательных реакций</w:t>
      </w:r>
      <w:r>
        <w:t xml:space="preserve">, </w:t>
      </w:r>
      <w:r w:rsidR="005B40C6">
        <w:t xml:space="preserve">приводящих </w:t>
      </w:r>
      <w:r>
        <w:t xml:space="preserve">к снижению дозы ленватиниба </w:t>
      </w:r>
      <w:r w:rsidR="005B40C6">
        <w:t xml:space="preserve">включали артериальную гипертензию </w:t>
      </w:r>
      <w:r>
        <w:t xml:space="preserve">(16,2%), </w:t>
      </w:r>
      <w:r w:rsidR="005B40C6">
        <w:t xml:space="preserve">диарею </w:t>
      </w:r>
      <w:r>
        <w:t xml:space="preserve">(12,5%), синдром </w:t>
      </w:r>
      <w:r w:rsidR="00C932E7" w:rsidRPr="00EB52C8">
        <w:t>ЛПЭ</w:t>
      </w:r>
      <w:r>
        <w:t xml:space="preserve"> (9,1%), усталость (8,7%), </w:t>
      </w:r>
      <w:r w:rsidR="005B40C6">
        <w:t xml:space="preserve">протеинурию </w:t>
      </w:r>
      <w:r>
        <w:t xml:space="preserve">(7,7%), снижение аппетита (6,6%), </w:t>
      </w:r>
      <w:r w:rsidR="005B40C6">
        <w:t xml:space="preserve">тошноту </w:t>
      </w:r>
      <w:r>
        <w:t xml:space="preserve">(5,5%), </w:t>
      </w:r>
      <w:r w:rsidR="005B40C6">
        <w:t xml:space="preserve">астению </w:t>
      </w:r>
      <w:r>
        <w:t>(5,1%), снижение веса (5,1%).</w:t>
      </w:r>
    </w:p>
    <w:p w14:paraId="7CAF3D05" w14:textId="77777777" w:rsidR="008D0F00" w:rsidRDefault="008D0F00" w:rsidP="000A0E3B">
      <w:pPr>
        <w:ind w:firstLine="709"/>
      </w:pPr>
    </w:p>
    <w:bookmarkEnd w:id="233"/>
    <w:p w14:paraId="4D98AE7C" w14:textId="77777777" w:rsidR="00200EBA" w:rsidRDefault="00200EBA" w:rsidP="000A0E3B">
      <w:pPr>
        <w:rPr>
          <w:b/>
          <w:bCs/>
          <w:color w:val="000000" w:themeColor="text1"/>
        </w:rPr>
      </w:pPr>
      <w:r w:rsidRPr="00966128">
        <w:rPr>
          <w:b/>
          <w:bCs/>
          <w:color w:val="000000" w:themeColor="text1"/>
        </w:rPr>
        <w:t xml:space="preserve">Почечно-клеточный рак </w:t>
      </w:r>
    </w:p>
    <w:p w14:paraId="756A9885" w14:textId="77777777" w:rsidR="00200EBA" w:rsidRDefault="00200EBA" w:rsidP="000A0E3B">
      <w:pPr>
        <w:ind w:firstLine="709"/>
        <w:rPr>
          <w:b/>
          <w:bCs/>
          <w:color w:val="000000" w:themeColor="text1"/>
        </w:rPr>
      </w:pPr>
    </w:p>
    <w:p w14:paraId="156A1F7A" w14:textId="5C9CB161" w:rsidR="00200EBA" w:rsidRPr="00FC4968" w:rsidRDefault="00200EBA" w:rsidP="000A0E3B">
      <w:pPr>
        <w:ind w:firstLine="709"/>
        <w:rPr>
          <w:lang w:eastAsia="ru-RU"/>
        </w:rPr>
      </w:pPr>
      <w:r w:rsidRPr="00FC4968">
        <w:t xml:space="preserve">По результатам клинических исследований у пациентов с ПКР безопасность ленватиниба в комбинации с пембролизумабом оценивали у </w:t>
      </w:r>
      <w:r>
        <w:t xml:space="preserve">1047 пациентов. </w:t>
      </w:r>
      <w:r w:rsidRPr="00FC4968">
        <w:rPr>
          <w:lang w:eastAsia="ru-RU"/>
        </w:rPr>
        <w:t>Наиболее частыми побочными реакциями (сообщалось не менее чем у 30% пациентов) были: утомляемость</w:t>
      </w:r>
      <w:r>
        <w:rPr>
          <w:lang w:eastAsia="ru-RU"/>
        </w:rPr>
        <w:t xml:space="preserve">, </w:t>
      </w:r>
      <w:r w:rsidRPr="00FC4968">
        <w:rPr>
          <w:lang w:eastAsia="ru-RU"/>
        </w:rPr>
        <w:t>диарея, скелетно-мышечные боли, гипотиреоз, гипертония, стоматит; снижение аппетита</w:t>
      </w:r>
      <w:r>
        <w:rPr>
          <w:lang w:eastAsia="ru-RU"/>
        </w:rPr>
        <w:t xml:space="preserve">, </w:t>
      </w:r>
      <w:r w:rsidRPr="00FC4968">
        <w:rPr>
          <w:lang w:eastAsia="ru-RU"/>
        </w:rPr>
        <w:t xml:space="preserve">сыпь и тошнота. </w:t>
      </w:r>
      <w:r>
        <w:rPr>
          <w:lang w:eastAsia="ru-RU"/>
        </w:rPr>
        <w:t>82%</w:t>
      </w:r>
      <w:r w:rsidRPr="00FC4968">
        <w:rPr>
          <w:lang w:eastAsia="ru-RU"/>
        </w:rPr>
        <w:t xml:space="preserve"> пациентов имели </w:t>
      </w:r>
      <w:r w:rsidR="00C932E7">
        <w:rPr>
          <w:lang w:eastAsia="ru-RU"/>
        </w:rPr>
        <w:t>НЯ</w:t>
      </w:r>
      <w:r w:rsidRPr="00FC4968">
        <w:rPr>
          <w:lang w:eastAsia="ru-RU"/>
        </w:rPr>
        <w:t xml:space="preserve"> 3 степени или выше.</w:t>
      </w:r>
      <w:r>
        <w:rPr>
          <w:lang w:eastAsia="ru-RU"/>
        </w:rPr>
        <w:t xml:space="preserve"> Н</w:t>
      </w:r>
      <w:r w:rsidRPr="00FC4968">
        <w:rPr>
          <w:lang w:eastAsia="ru-RU"/>
        </w:rPr>
        <w:t xml:space="preserve">аиболее частыми побочными реакциями степени 3 или выше (≥5%) были: артериальная гипертензия (29%); </w:t>
      </w:r>
      <w:r>
        <w:rPr>
          <w:lang w:eastAsia="ru-RU"/>
        </w:rPr>
        <w:t>п</w:t>
      </w:r>
      <w:r w:rsidR="007126F9">
        <w:rPr>
          <w:lang w:eastAsia="ru-RU"/>
        </w:rPr>
        <w:t>о</w:t>
      </w:r>
      <w:r>
        <w:rPr>
          <w:lang w:eastAsia="ru-RU"/>
        </w:rPr>
        <w:t xml:space="preserve">вышение </w:t>
      </w:r>
      <w:r w:rsidRPr="00FC4968">
        <w:rPr>
          <w:lang w:eastAsia="ru-RU"/>
        </w:rPr>
        <w:t>липаз</w:t>
      </w:r>
      <w:r>
        <w:rPr>
          <w:lang w:eastAsia="ru-RU"/>
        </w:rPr>
        <w:t xml:space="preserve">ы </w:t>
      </w:r>
      <w:r w:rsidRPr="00FC4968">
        <w:rPr>
          <w:lang w:eastAsia="ru-RU"/>
        </w:rPr>
        <w:t xml:space="preserve">(18%); диарея (10%); усталость (9%); </w:t>
      </w:r>
      <w:r>
        <w:rPr>
          <w:lang w:eastAsia="ru-RU"/>
        </w:rPr>
        <w:t>повышение</w:t>
      </w:r>
      <w:r w:rsidRPr="00FC4968">
        <w:rPr>
          <w:lang w:eastAsia="ru-RU"/>
        </w:rPr>
        <w:t xml:space="preserve"> амилаз</w:t>
      </w:r>
      <w:r>
        <w:rPr>
          <w:lang w:eastAsia="ru-RU"/>
        </w:rPr>
        <w:t>ы</w:t>
      </w:r>
      <w:r w:rsidRPr="00FC4968">
        <w:rPr>
          <w:lang w:eastAsia="ru-RU"/>
        </w:rPr>
        <w:t xml:space="preserve"> (9%); гепатотоксичность (9%);</w:t>
      </w:r>
      <w:r>
        <w:rPr>
          <w:lang w:eastAsia="ru-RU"/>
        </w:rPr>
        <w:t xml:space="preserve"> </w:t>
      </w:r>
      <w:r w:rsidRPr="00FC4968">
        <w:rPr>
          <w:lang w:eastAsia="ru-RU"/>
        </w:rPr>
        <w:t xml:space="preserve">протеинурия (8%); </w:t>
      </w:r>
      <w:r>
        <w:rPr>
          <w:lang w:eastAsia="ru-RU"/>
        </w:rPr>
        <w:t>снижение веса</w:t>
      </w:r>
      <w:r w:rsidRPr="00FC4968">
        <w:rPr>
          <w:lang w:eastAsia="ru-RU"/>
        </w:rPr>
        <w:t xml:space="preserve"> (8%); геморрагические явления (5%).</w:t>
      </w:r>
    </w:p>
    <w:p w14:paraId="23465A39" w14:textId="2B37C4E3" w:rsidR="00200EBA" w:rsidRPr="00FC4968" w:rsidRDefault="00200EBA" w:rsidP="000A0E3B">
      <w:pPr>
        <w:ind w:firstLine="709"/>
        <w:rPr>
          <w:lang w:eastAsia="ru-RU"/>
        </w:rPr>
      </w:pPr>
      <w:r w:rsidRPr="00FC4968">
        <w:rPr>
          <w:lang w:eastAsia="ru-RU"/>
        </w:rPr>
        <w:t xml:space="preserve">Побочные реакции со смертельным исходом наблюдались у 4,3% пациентов, получавших </w:t>
      </w:r>
      <w:r w:rsidRPr="00FC4968">
        <w:t>ленватиниб</w:t>
      </w:r>
      <w:r>
        <w:t xml:space="preserve"> </w:t>
      </w:r>
      <w:r w:rsidRPr="00FC4968">
        <w:rPr>
          <w:lang w:eastAsia="ru-RU"/>
        </w:rPr>
        <w:t>и пембролизумаб</w:t>
      </w:r>
      <w:r>
        <w:rPr>
          <w:lang w:eastAsia="ru-RU"/>
        </w:rPr>
        <w:t xml:space="preserve">, это были </w:t>
      </w:r>
      <w:r w:rsidR="005B40C6">
        <w:rPr>
          <w:lang w:eastAsia="ru-RU"/>
        </w:rPr>
        <w:t>остановка сердца и дыхания</w:t>
      </w:r>
      <w:r w:rsidRPr="00FC4968">
        <w:rPr>
          <w:lang w:eastAsia="ru-RU"/>
        </w:rPr>
        <w:t xml:space="preserve"> (0,9%), сепсис (0,9%) и по одному случаю (0,3%) каждого из</w:t>
      </w:r>
      <w:r>
        <w:rPr>
          <w:lang w:eastAsia="ru-RU"/>
        </w:rPr>
        <w:t xml:space="preserve"> </w:t>
      </w:r>
      <w:r w:rsidR="000A0E3B">
        <w:rPr>
          <w:lang w:eastAsia="ru-RU"/>
        </w:rPr>
        <w:t xml:space="preserve">следующих: </w:t>
      </w:r>
      <w:r w:rsidRPr="00FC4968">
        <w:rPr>
          <w:lang w:eastAsia="ru-RU"/>
        </w:rPr>
        <w:t>аритмия, аутоиммунный гепатит, одышка, гипертонический криз, повышение уровня креатинина в крови,</w:t>
      </w:r>
      <w:r>
        <w:rPr>
          <w:lang w:eastAsia="ru-RU"/>
        </w:rPr>
        <w:t xml:space="preserve"> </w:t>
      </w:r>
      <w:r w:rsidRPr="00FC4968">
        <w:rPr>
          <w:lang w:eastAsia="ru-RU"/>
        </w:rPr>
        <w:t>синдром полиорганной дисфункции, миастенический синдром, миокардит, нефрит,</w:t>
      </w:r>
      <w:r>
        <w:rPr>
          <w:lang w:eastAsia="ru-RU"/>
        </w:rPr>
        <w:t xml:space="preserve"> </w:t>
      </w:r>
      <w:r w:rsidRPr="00FC4968">
        <w:rPr>
          <w:lang w:eastAsia="ru-RU"/>
        </w:rPr>
        <w:t>пневмонит, разрыв аневризмы, сепсис и субарахноидальное кровоизлияние.</w:t>
      </w:r>
    </w:p>
    <w:p w14:paraId="5CFFFA72" w14:textId="77777777" w:rsidR="00200EBA" w:rsidRPr="00FC4968" w:rsidRDefault="00200EBA" w:rsidP="000A0E3B">
      <w:pPr>
        <w:ind w:firstLine="709"/>
        <w:rPr>
          <w:lang w:eastAsia="ru-RU"/>
        </w:rPr>
      </w:pPr>
      <w:r w:rsidRPr="00FC4968">
        <w:rPr>
          <w:lang w:eastAsia="ru-RU"/>
        </w:rPr>
        <w:t xml:space="preserve">Серьезные побочные реакции возникали у 51% пациентов, получавших </w:t>
      </w:r>
      <w:r w:rsidRPr="00FC4968">
        <w:t>ленватиниб</w:t>
      </w:r>
      <w:r>
        <w:t xml:space="preserve"> </w:t>
      </w:r>
      <w:r w:rsidRPr="00FC4968">
        <w:rPr>
          <w:lang w:eastAsia="ru-RU"/>
        </w:rPr>
        <w:t>и пембролизумаб Серьезными побочными реакциями у ≥2% пациентов были геморрагические явления (5%), диарея (4%),</w:t>
      </w:r>
      <w:r>
        <w:rPr>
          <w:lang w:eastAsia="ru-RU"/>
        </w:rPr>
        <w:t xml:space="preserve"> </w:t>
      </w:r>
      <w:r w:rsidRPr="00FC4968">
        <w:rPr>
          <w:lang w:eastAsia="ru-RU"/>
        </w:rPr>
        <w:t>артериальная гипертензия (3%), инфаркт миокарда (3%), пневмонит (3%), рвота (3%), острая почечная недостаточность</w:t>
      </w:r>
      <w:r>
        <w:rPr>
          <w:lang w:eastAsia="ru-RU"/>
        </w:rPr>
        <w:t xml:space="preserve"> </w:t>
      </w:r>
      <w:r w:rsidRPr="00FC4968">
        <w:rPr>
          <w:lang w:eastAsia="ru-RU"/>
        </w:rPr>
        <w:t>(2%), надпочечниковая недостаточность (2%), одышка (2%) и пневмония (2%).</w:t>
      </w:r>
    </w:p>
    <w:p w14:paraId="6337DB07" w14:textId="3744AADA" w:rsidR="00200EBA" w:rsidRPr="00FC4968" w:rsidRDefault="00200EBA" w:rsidP="000A0E3B">
      <w:pPr>
        <w:ind w:firstLine="709"/>
        <w:rPr>
          <w:lang w:eastAsia="ru-RU"/>
        </w:rPr>
      </w:pPr>
      <w:r w:rsidRPr="00FC4968">
        <w:rPr>
          <w:lang w:eastAsia="ru-RU"/>
        </w:rPr>
        <w:t xml:space="preserve">Прекращение приема </w:t>
      </w:r>
      <w:r w:rsidRPr="00FC4968">
        <w:t>ленватиниб</w:t>
      </w:r>
      <w:r w:rsidR="00C932E7">
        <w:t>а</w:t>
      </w:r>
      <w:r w:rsidRPr="00FC4968">
        <w:rPr>
          <w:lang w:eastAsia="ru-RU"/>
        </w:rPr>
        <w:t xml:space="preserve">, пембролизумаба или обоих </w:t>
      </w:r>
      <w:r>
        <w:rPr>
          <w:lang w:eastAsia="ru-RU"/>
        </w:rPr>
        <w:t xml:space="preserve">препаратов </w:t>
      </w:r>
      <w:r w:rsidRPr="00FC4968">
        <w:rPr>
          <w:lang w:eastAsia="ru-RU"/>
        </w:rPr>
        <w:t xml:space="preserve">из-за побочных реакций произошло </w:t>
      </w:r>
      <w:r>
        <w:rPr>
          <w:lang w:eastAsia="ru-RU"/>
        </w:rPr>
        <w:t xml:space="preserve">у </w:t>
      </w:r>
      <w:r w:rsidRPr="00FC4968">
        <w:rPr>
          <w:lang w:eastAsia="ru-RU"/>
        </w:rPr>
        <w:t>37% всех больных;</w:t>
      </w:r>
      <w:r>
        <w:rPr>
          <w:lang w:eastAsia="ru-RU"/>
        </w:rPr>
        <w:t xml:space="preserve"> у</w:t>
      </w:r>
      <w:r w:rsidRPr="00FC4968">
        <w:rPr>
          <w:lang w:eastAsia="ru-RU"/>
        </w:rPr>
        <w:t xml:space="preserve"> 26% </w:t>
      </w:r>
      <w:r>
        <w:rPr>
          <w:lang w:eastAsia="ru-RU"/>
        </w:rPr>
        <w:t>был отмен</w:t>
      </w:r>
      <w:r w:rsidR="00FA46B8">
        <w:rPr>
          <w:lang w:eastAsia="ru-RU"/>
        </w:rPr>
        <w:t>ен</w:t>
      </w:r>
      <w:r>
        <w:rPr>
          <w:lang w:eastAsia="ru-RU"/>
        </w:rPr>
        <w:t xml:space="preserve"> ленватиниб</w:t>
      </w:r>
      <w:r w:rsidRPr="00FC4968">
        <w:rPr>
          <w:lang w:eastAsia="ru-RU"/>
        </w:rPr>
        <w:t xml:space="preserve"> и </w:t>
      </w:r>
      <w:r>
        <w:rPr>
          <w:lang w:eastAsia="ru-RU"/>
        </w:rPr>
        <w:t xml:space="preserve">у </w:t>
      </w:r>
      <w:r w:rsidRPr="00FC4968">
        <w:rPr>
          <w:lang w:eastAsia="ru-RU"/>
        </w:rPr>
        <w:t>13% оба препарата. Наиболее част</w:t>
      </w:r>
      <w:r w:rsidR="00C932E7">
        <w:rPr>
          <w:lang w:eastAsia="ru-RU"/>
        </w:rPr>
        <w:t>ой</w:t>
      </w:r>
      <w:r w:rsidRPr="00FC4968">
        <w:rPr>
          <w:lang w:eastAsia="ru-RU"/>
        </w:rPr>
        <w:t xml:space="preserve"> побочн</w:t>
      </w:r>
      <w:r w:rsidR="00C932E7">
        <w:rPr>
          <w:lang w:eastAsia="ru-RU"/>
        </w:rPr>
        <w:t>ой</w:t>
      </w:r>
      <w:r w:rsidRPr="00FC4968">
        <w:rPr>
          <w:lang w:eastAsia="ru-RU"/>
        </w:rPr>
        <w:t xml:space="preserve"> реакци</w:t>
      </w:r>
      <w:r w:rsidR="00C932E7">
        <w:rPr>
          <w:lang w:eastAsia="ru-RU"/>
        </w:rPr>
        <w:t>ей</w:t>
      </w:r>
      <w:r>
        <w:rPr>
          <w:lang w:eastAsia="ru-RU"/>
        </w:rPr>
        <w:t xml:space="preserve"> </w:t>
      </w:r>
      <w:r w:rsidRPr="00FC4968">
        <w:rPr>
          <w:lang w:eastAsia="ru-RU"/>
        </w:rPr>
        <w:t xml:space="preserve">(≥2%), </w:t>
      </w:r>
      <w:r>
        <w:rPr>
          <w:lang w:eastAsia="ru-RU"/>
        </w:rPr>
        <w:t>котор</w:t>
      </w:r>
      <w:r w:rsidR="00C932E7">
        <w:rPr>
          <w:lang w:eastAsia="ru-RU"/>
        </w:rPr>
        <w:t>ая</w:t>
      </w:r>
      <w:r>
        <w:rPr>
          <w:lang w:eastAsia="ru-RU"/>
        </w:rPr>
        <w:t xml:space="preserve"> </w:t>
      </w:r>
      <w:r w:rsidRPr="00FC4968">
        <w:rPr>
          <w:lang w:eastAsia="ru-RU"/>
        </w:rPr>
        <w:t xml:space="preserve"> привел</w:t>
      </w:r>
      <w:r w:rsidR="00C932E7">
        <w:rPr>
          <w:lang w:eastAsia="ru-RU"/>
        </w:rPr>
        <w:t>а</w:t>
      </w:r>
      <w:r w:rsidRPr="00FC4968">
        <w:rPr>
          <w:lang w:eastAsia="ru-RU"/>
        </w:rPr>
        <w:t xml:space="preserve"> к прекращению приема </w:t>
      </w:r>
      <w:r>
        <w:rPr>
          <w:lang w:eastAsia="ru-RU"/>
        </w:rPr>
        <w:t>ленватиниба</w:t>
      </w:r>
      <w:r w:rsidRPr="00FC4968">
        <w:rPr>
          <w:lang w:eastAsia="ru-RU"/>
        </w:rPr>
        <w:t>, пембролизумаба или того и другого</w:t>
      </w:r>
      <w:r>
        <w:rPr>
          <w:lang w:eastAsia="ru-RU"/>
        </w:rPr>
        <w:t xml:space="preserve"> был </w:t>
      </w:r>
      <w:r w:rsidRPr="00FC4968">
        <w:rPr>
          <w:lang w:eastAsia="ru-RU"/>
        </w:rPr>
        <w:t>миокарди</w:t>
      </w:r>
      <w:r>
        <w:rPr>
          <w:lang w:eastAsia="ru-RU"/>
        </w:rPr>
        <w:t xml:space="preserve">т </w:t>
      </w:r>
      <w:r>
        <w:rPr>
          <w:lang w:eastAsia="ru-RU"/>
        </w:rPr>
        <w:fldChar w:fldCharType="begin"/>
      </w:r>
      <w:r>
        <w:rPr>
          <w:lang w:eastAsia="ru-RU"/>
        </w:rPr>
        <w:instrText xml:space="preserve"> ADDIN ZOTERO_ITEM CSL_CITATION {"citationID":"f8miFxwA","properties":{"formattedCitation":"[33]","plainCitation":"[33]","noteIndex":0},"citationItems":[{"id":2659,"uris":["http://zotero.org/users/5483459/items/JD8GLMBS"],"itemData":{"id":2659,"type":"document","title":"Product Monograph LENVIMA® Lenvatinib capsules 4 mg and 10 mg Lenvatinib (as lenvatinib mesylate). Eisai Limited.Date of Initial Authorization: DEC 22, 2015 Date of Revision:MAY 31, 2022"}}],"schema":"https://github.com/citation-style-language/schema/raw/master/csl-citation.json"} </w:instrText>
      </w:r>
      <w:r>
        <w:rPr>
          <w:lang w:eastAsia="ru-RU"/>
        </w:rPr>
        <w:fldChar w:fldCharType="separate"/>
      </w:r>
      <w:r w:rsidRPr="00545231">
        <w:t>[33]</w:t>
      </w:r>
      <w:r>
        <w:rPr>
          <w:lang w:eastAsia="ru-RU"/>
        </w:rPr>
        <w:fldChar w:fldCharType="end"/>
      </w:r>
      <w:r>
        <w:rPr>
          <w:lang w:eastAsia="ru-RU"/>
        </w:rPr>
        <w:t>.</w:t>
      </w:r>
    </w:p>
    <w:bookmarkEnd w:id="236"/>
    <w:p w14:paraId="09CA7745" w14:textId="77777777" w:rsidR="0054382D" w:rsidRDefault="0054382D" w:rsidP="00200EBA">
      <w:pPr>
        <w:spacing w:before="240" w:after="240"/>
        <w:outlineLvl w:val="2"/>
        <w:rPr>
          <w:rFonts w:eastAsia="Times New Roman"/>
          <w:b/>
          <w:bCs/>
          <w:iCs/>
          <w:lang w:eastAsia="en-US"/>
        </w:rPr>
        <w:sectPr w:rsidR="0054382D" w:rsidSect="00AB01E2">
          <w:pgSz w:w="11906" w:h="16838"/>
          <w:pgMar w:top="1134" w:right="849" w:bottom="1134" w:left="1701" w:header="708" w:footer="709" w:gutter="0"/>
          <w:cols w:space="708"/>
          <w:docGrid w:linePitch="360"/>
        </w:sectPr>
      </w:pPr>
    </w:p>
    <w:p w14:paraId="70DA7FCB" w14:textId="1014D20A" w:rsidR="00200EBA" w:rsidRDefault="00200EBA" w:rsidP="00200EBA">
      <w:pPr>
        <w:spacing w:before="240" w:after="240"/>
        <w:outlineLvl w:val="2"/>
        <w:rPr>
          <w:rFonts w:eastAsia="Times New Roman"/>
          <w:b/>
          <w:bCs/>
          <w:iCs/>
          <w:lang w:eastAsia="en-US"/>
        </w:rPr>
      </w:pPr>
      <w:bookmarkStart w:id="238" w:name="_Toc126059765"/>
      <w:r w:rsidRPr="00620389">
        <w:rPr>
          <w:rFonts w:eastAsia="Times New Roman"/>
          <w:b/>
          <w:bCs/>
          <w:iCs/>
          <w:lang w:eastAsia="en-US"/>
        </w:rPr>
        <w:lastRenderedPageBreak/>
        <w:t>4.</w:t>
      </w:r>
      <w:r>
        <w:rPr>
          <w:rFonts w:eastAsia="Times New Roman"/>
          <w:b/>
          <w:bCs/>
          <w:iCs/>
          <w:lang w:eastAsia="en-US"/>
        </w:rPr>
        <w:t>3.3. Пострегистрационный опыт применения</w:t>
      </w:r>
      <w:bookmarkEnd w:id="238"/>
    </w:p>
    <w:p w14:paraId="0965904D" w14:textId="1071EB23" w:rsidR="00200EBA" w:rsidRPr="00BF7299" w:rsidRDefault="00200EBA" w:rsidP="00200EBA">
      <w:pPr>
        <w:ind w:firstLine="851"/>
      </w:pPr>
      <w:r>
        <w:t>В</w:t>
      </w:r>
      <w:r w:rsidRPr="00F26648">
        <w:t xml:space="preserve"> </w:t>
      </w:r>
      <w:r>
        <w:t>исследованиях</w:t>
      </w:r>
      <w:r w:rsidRPr="00F26648">
        <w:t xml:space="preserve"> </w:t>
      </w:r>
      <w:r>
        <w:t>на</w:t>
      </w:r>
      <w:r w:rsidRPr="00F26648">
        <w:t xml:space="preserve"> </w:t>
      </w:r>
      <w:r>
        <w:t>постмаркетинговом</w:t>
      </w:r>
      <w:r w:rsidRPr="00F26648">
        <w:t xml:space="preserve"> </w:t>
      </w:r>
      <w:r>
        <w:t>этапе</w:t>
      </w:r>
      <w:r w:rsidRPr="00F26648">
        <w:t xml:space="preserve"> </w:t>
      </w:r>
      <w:r>
        <w:t>был</w:t>
      </w:r>
      <w:r w:rsidRPr="00F26648">
        <w:t xml:space="preserve"> </w:t>
      </w:r>
      <w:r>
        <w:t>выявлен</w:t>
      </w:r>
      <w:r w:rsidRPr="00F26648">
        <w:t xml:space="preserve"> </w:t>
      </w:r>
      <w:r>
        <w:t>ряд НЯ</w:t>
      </w:r>
      <w:r w:rsidRPr="00F26648">
        <w:t xml:space="preserve">, </w:t>
      </w:r>
      <w:r>
        <w:t>которые</w:t>
      </w:r>
      <w:r w:rsidRPr="00F26648">
        <w:t xml:space="preserve"> </w:t>
      </w:r>
      <w:r>
        <w:t>не</w:t>
      </w:r>
      <w:r w:rsidRPr="00F26648">
        <w:t xml:space="preserve"> </w:t>
      </w:r>
      <w:r>
        <w:t>были</w:t>
      </w:r>
      <w:r w:rsidRPr="00F26648">
        <w:t xml:space="preserve"> </w:t>
      </w:r>
      <w:r>
        <w:t xml:space="preserve">обнаружены во время исследований </w:t>
      </w:r>
      <w:r>
        <w:rPr>
          <w:lang w:val="en-US"/>
        </w:rPr>
        <w:t>II</w:t>
      </w:r>
      <w:r w:rsidRPr="00D43185">
        <w:t>/</w:t>
      </w:r>
      <w:r>
        <w:rPr>
          <w:lang w:val="en-US"/>
        </w:rPr>
        <w:t>III</w:t>
      </w:r>
      <w:r>
        <w:t xml:space="preserve"> фазы</w:t>
      </w:r>
      <w:r w:rsidRPr="00D43185">
        <w:t xml:space="preserve">. </w:t>
      </w:r>
      <w:r>
        <w:t>Поскольку</w:t>
      </w:r>
      <w:r w:rsidRPr="009052BC">
        <w:t xml:space="preserve"> </w:t>
      </w:r>
      <w:r w:rsidR="000A0E3B">
        <w:t xml:space="preserve">сведения об </w:t>
      </w:r>
      <w:r>
        <w:t>эти</w:t>
      </w:r>
      <w:r w:rsidR="000A0E3B">
        <w:t>х</w:t>
      </w:r>
      <w:r w:rsidRPr="009052BC">
        <w:t xml:space="preserve"> </w:t>
      </w:r>
      <w:r>
        <w:t>НЯ</w:t>
      </w:r>
      <w:r w:rsidRPr="009052BC">
        <w:t xml:space="preserve"> </w:t>
      </w:r>
      <w:r>
        <w:t>получены</w:t>
      </w:r>
      <w:r w:rsidRPr="009052BC">
        <w:t xml:space="preserve"> </w:t>
      </w:r>
      <w:r>
        <w:t>из</w:t>
      </w:r>
      <w:r w:rsidRPr="009052BC">
        <w:t xml:space="preserve"> </w:t>
      </w:r>
      <w:r>
        <w:t>баз</w:t>
      </w:r>
      <w:r w:rsidRPr="009052BC">
        <w:t xml:space="preserve"> </w:t>
      </w:r>
      <w:r>
        <w:t>данных</w:t>
      </w:r>
      <w:r w:rsidRPr="009052BC">
        <w:t xml:space="preserve"> </w:t>
      </w:r>
      <w:r>
        <w:t>о</w:t>
      </w:r>
      <w:r w:rsidRPr="009052BC">
        <w:t xml:space="preserve"> </w:t>
      </w:r>
      <w:r>
        <w:t>репортировании</w:t>
      </w:r>
      <w:r w:rsidRPr="009052BC">
        <w:t xml:space="preserve"> </w:t>
      </w:r>
      <w:r>
        <w:t>побочных</w:t>
      </w:r>
      <w:r w:rsidRPr="009052BC">
        <w:t xml:space="preserve"> </w:t>
      </w:r>
      <w:r>
        <w:t>эффектов</w:t>
      </w:r>
      <w:r w:rsidRPr="009052BC">
        <w:t xml:space="preserve"> </w:t>
      </w:r>
      <w:r>
        <w:t>лекарственных</w:t>
      </w:r>
      <w:r w:rsidRPr="009052BC">
        <w:t xml:space="preserve"> </w:t>
      </w:r>
      <w:r>
        <w:t>препаратов, оценить реальную частоту их возникновения и определить причинно-следственную связь невозможно</w:t>
      </w:r>
      <w:r w:rsidRPr="009052BC">
        <w:t>.</w:t>
      </w:r>
      <w:r>
        <w:t xml:space="preserve"> Сообщалось о сле</w:t>
      </w:r>
      <w:r w:rsidR="008D0F00">
        <w:t>д</w:t>
      </w:r>
      <w:r>
        <w:t>ующих побочных реакциях:</w:t>
      </w:r>
    </w:p>
    <w:p w14:paraId="185D8FB3" w14:textId="384D7ABA" w:rsidR="00200EBA" w:rsidRPr="00BF7299" w:rsidRDefault="00C13C99" w:rsidP="00200EBA">
      <w:pPr>
        <w:pStyle w:val="af3"/>
        <w:numPr>
          <w:ilvl w:val="0"/>
          <w:numId w:val="27"/>
        </w:numPr>
      </w:pPr>
      <w:r>
        <w:t>ЖКТ</w:t>
      </w:r>
      <w:r w:rsidR="00200EBA" w:rsidRPr="00BF7299">
        <w:t>: панкреатит, повышение активности амилазы.</w:t>
      </w:r>
    </w:p>
    <w:p w14:paraId="585E8291" w14:textId="77777777" w:rsidR="00200EBA" w:rsidRPr="00BF7299" w:rsidRDefault="00200EBA" w:rsidP="00200EBA">
      <w:pPr>
        <w:pStyle w:val="af3"/>
        <w:numPr>
          <w:ilvl w:val="0"/>
          <w:numId w:val="27"/>
        </w:numPr>
      </w:pPr>
      <w:r w:rsidRPr="00BF7299">
        <w:t>Общие: нарушение заживления ран</w:t>
      </w:r>
      <w:r>
        <w:t>.</w:t>
      </w:r>
    </w:p>
    <w:p w14:paraId="3CC3EBE3" w14:textId="77777777" w:rsidR="00200EBA" w:rsidRPr="00BF7299" w:rsidRDefault="00200EBA" w:rsidP="00200EBA">
      <w:pPr>
        <w:pStyle w:val="af3"/>
        <w:numPr>
          <w:ilvl w:val="0"/>
          <w:numId w:val="27"/>
        </w:numPr>
      </w:pPr>
      <w:r w:rsidRPr="00BF7299">
        <w:t>Гепатобилиарная</w:t>
      </w:r>
      <w:r>
        <w:t xml:space="preserve"> система</w:t>
      </w:r>
      <w:r w:rsidRPr="00BF7299">
        <w:t>: холецистит</w:t>
      </w:r>
      <w:r>
        <w:t>.</w:t>
      </w:r>
    </w:p>
    <w:p w14:paraId="433D3CEE" w14:textId="77777777" w:rsidR="00200EBA" w:rsidRPr="00BF7299" w:rsidRDefault="00200EBA" w:rsidP="00200EBA">
      <w:pPr>
        <w:pStyle w:val="af3"/>
        <w:numPr>
          <w:ilvl w:val="0"/>
          <w:numId w:val="27"/>
        </w:numPr>
      </w:pPr>
      <w:r w:rsidRPr="00BF7299">
        <w:t>Опорно-двигательный аппарат и соединительная ткань: свищ, остеонекроз челюсти.</w:t>
      </w:r>
    </w:p>
    <w:p w14:paraId="1F574BA8" w14:textId="77777777" w:rsidR="00200EBA" w:rsidRPr="00BF7299" w:rsidRDefault="00200EBA" w:rsidP="00200EBA">
      <w:pPr>
        <w:pStyle w:val="af3"/>
        <w:numPr>
          <w:ilvl w:val="0"/>
          <w:numId w:val="27"/>
        </w:numPr>
      </w:pPr>
      <w:r w:rsidRPr="00BF7299">
        <w:t>Нарушения со стороны почек и мочевыводящих путей: нефротический синдром.</w:t>
      </w:r>
    </w:p>
    <w:p w14:paraId="72FE33A9" w14:textId="77777777" w:rsidR="00200EBA" w:rsidRPr="00BF7299" w:rsidRDefault="00200EBA" w:rsidP="00200EBA">
      <w:pPr>
        <w:pStyle w:val="af3"/>
        <w:numPr>
          <w:ilvl w:val="0"/>
          <w:numId w:val="27"/>
        </w:numPr>
      </w:pPr>
      <w:r w:rsidRPr="00BF7299">
        <w:t>Нарушения со стороны органов дыхания, грудной клетки и средостения: пневмоторакс.</w:t>
      </w:r>
    </w:p>
    <w:p w14:paraId="1D10CD1D" w14:textId="77777777" w:rsidR="00200EBA" w:rsidRPr="00BF7299" w:rsidRDefault="00200EBA" w:rsidP="00200EBA">
      <w:pPr>
        <w:pStyle w:val="af3"/>
        <w:numPr>
          <w:ilvl w:val="0"/>
          <w:numId w:val="27"/>
        </w:numPr>
      </w:pPr>
      <w:r w:rsidRPr="00BF7299">
        <w:t>Сосудистые расстройства: диссекция артерии и аневризма артерии (включая разрыв)</w:t>
      </w:r>
      <w:r>
        <w:t>.</w:t>
      </w:r>
    </w:p>
    <w:p w14:paraId="251A8F8E" w14:textId="0EED748D" w:rsidR="00200EBA" w:rsidRPr="0035315E" w:rsidRDefault="00200EBA" w:rsidP="000A0E3B">
      <w:pPr>
        <w:ind w:firstLine="567"/>
        <w:rPr>
          <w:lang w:val="en-US"/>
        </w:rPr>
      </w:pPr>
      <w:r w:rsidRPr="00BF7299">
        <w:t>Поскольку об этих реакциях сообщается добровольно из популяции неопределенного размера, не</w:t>
      </w:r>
      <w:r>
        <w:t xml:space="preserve"> </w:t>
      </w:r>
      <w:r w:rsidRPr="00BF7299">
        <w:t>всегда можно достоверно оценить их частоту или установить причинно-следственную связь с лекарственными препаратами</w:t>
      </w:r>
      <w:r>
        <w:t xml:space="preserve"> </w:t>
      </w:r>
      <w:r>
        <w:fldChar w:fldCharType="begin"/>
      </w:r>
      <w:r>
        <w:instrText xml:space="preserve"> ADDIN ZOTERO_ITEM CSL_CITATION {"citationID":"VJDZzowL","properties":{"formattedCitation":"[2,3,20,27,34]","plainCitation":"[2,3,20,27,34]","noteIndex":0},"citationItems":[{"id":2653,"uris":["http://zotero.org/users/5483459/items/4RCY3Z5J"],"itemData":{"id":2653,"type":"document","title":"PRODUCT MONOGRAPH INCLUDING PATIENT MEDICATION INFORMATION PrLENVIMA® Lenvatinib capsules 4mg and 10mg Lenvatinib (as lenvatinib mesylate) Multiple Receptor Tyrosine Kinase Inhibitor Antineoplastic Agent, ATC code:L01XE29. Eisai Limited.2018."},"label":"page"},{"id":2784,"uris":["http://zotero.org/users/5483459/items/Z3WVRZQB"],"itemData":{"id":2784,"type":"document","title":"European  Medicines Agency. Assessment report Lenvima International non-proprietary name: lenvatinib Procedure No. EMEA/H/C/003727/0000.26 March 2015."},"label":"page"},{"id":2745,"uris":["http://zotero.org/users/5483459/items/95XEZDWJ"],"itemData":{"id":2745,"type":"document","title":"European  Medicines Agency. SUMMARY OF PRODUCT CHARACTERISTICS. LENVIMA 4 mg, 10 mg hard capsules.26.11.2021"},"label":"page"},{"id":2660,"uris":["http://zotero.org/users/5483459/items/43FJ36FN"],"itemData":{"id":2660,"type":"article-journal","abstract":"This article reviews the discovery, development, clinical testing, and regulatory approval of the tyrosine kinase inhibitor lenvatinib (E7080) and highlights future potential in the management of solid tumors.","container-title":"The Oncologist","DOI":"10.1634/theoncologist.2019-0407","ISSN":"1083-7159","issue":"2","journalAbbreviation":"Oncologist","note":"PMID: 32043789\nPMCID: PMC7011622","page":"e302-e310","source":"PubMed Central","title":"Lenvatinib in Management of Solid Tumors","volume":"25","author":[{"family":"Hao","given":"Zhonglin"},{"family":"Wang","given":"Peng"}],"issued":{"date-parts":[["2020",2]]}},"label":"page"},{"id":2864,"uris":["http://zotero.org/users/5483459/items/ZKETR6BA"],"itemData":{"id":2864,"type":"article-journal","abstract":"INTRODUCTION: Lenvatinib is an oral multitargeted tyrosine kinase inhibitor that has shown efficacy and manageable safety across multiple cancer types. The recommended starting doses for lenvatinib differ across cancer types and indications based on whether it is used as monotherapy or as combination therapy.\nAREAS COVERED: This review covers clinical trials that established the dosing paradigm and efficacy of lenvatinib and defined its adverse-event profile as a monotherapy; or in combination with the mTOR inhibitor, everolimus; or the anti-PD-1 antibody, pembrolizumab; and/or chemotherapy.\nEXPERT OPINION: Lenvatinib has been established as standard-of-care either as a monotherapy or in combination with other anticancer agents for the treatment of radioiodine-refractory differentiated thyroid carcinoma, hepatocellular carcinoma, renal cell carcinoma, and endometrial carcinoma, and is being investigated further across several other tumor types. The dosing and adverse-event management strategies for lenvatinib hav</w:instrText>
      </w:r>
      <w:r w:rsidRPr="0035315E">
        <w:rPr>
          <w:lang w:val="en-US"/>
        </w:rPr>
        <w:instrText xml:space="preserve">e been developed through extensive clinical trial experience. Collectively, the data provide the rationale to start lenvatinib at the recommended doses and then interrupt or dose reduce as necessary to achieve required dose intensity for maximized patient benefit. The adverse-event profile of lenvatinib is consistent with that of other tyrosine kinase inhibitors, and clinicians are encouraged to review and adopt relevant symptom-management strategies.","container-title":"Expert Review of Anticancer Therapy","DOI":"10.1080/14737140.2022.2039123","ISSN":"1744-8328","issue":"4","journalAbbreviation":"Expert Rev Anticancer Ther","language":"eng","note":"PMID: 35260027\nPMCID: PMC9484451","page":"383-400","source":"PubMed","title":"Lenvatinib dose, efficacy, and safety in the treatment of multiple malignancies","volume":"22","author":[{"family":"Motzer","given":"Robert J."},{"family":"Taylor","given":"Matthew H."},{"family":"Evans","given":"Thomas R. Jeffry"},{"family":"Okusaka","given":"Takuji"},{"family":"Glen","given":"Hilary"},{"family":"Lubiniecki","given":"Gregory M."},{"family":"Dutcus","given":"Corina"},{"family":"Smith","given":"Alan D."},{"family":"Okpara","given":"Chinyere E."},{"family":"Hussein","given":"Ziad"},{"family":"Hayato","given":"Seiichi"},{"family":"Tamai","given":"Toshiyuki"},{"family":"Makker","given":"Vicky"}],"issued":{"date-parts":[["2022",4]]}},"label":"page"}],"schema":"https://github.com/citation-style-language/schema/raw/master/csl-citation.json"} </w:instrText>
      </w:r>
      <w:r>
        <w:fldChar w:fldCharType="separate"/>
      </w:r>
      <w:r w:rsidRPr="0035315E">
        <w:rPr>
          <w:lang w:val="en-US"/>
        </w:rPr>
        <w:t>[2,3,20,27,34]</w:t>
      </w:r>
      <w:r>
        <w:fldChar w:fldCharType="end"/>
      </w:r>
      <w:r w:rsidRPr="00753CF2">
        <w:rPr>
          <w:lang w:val="en-US"/>
        </w:rPr>
        <w:t>.</w:t>
      </w:r>
    </w:p>
    <w:p w14:paraId="07020DFC" w14:textId="77777777" w:rsidR="00200EBA" w:rsidRPr="00C600BE" w:rsidRDefault="00200EBA" w:rsidP="00200EBA">
      <w:pPr>
        <w:pStyle w:val="2"/>
        <w:spacing w:line="240" w:lineRule="auto"/>
        <w:rPr>
          <w:color w:val="000000" w:themeColor="text1"/>
          <w:szCs w:val="24"/>
          <w:lang w:val="en-US"/>
        </w:rPr>
      </w:pPr>
      <w:bookmarkStart w:id="239" w:name="bookmark45"/>
      <w:bookmarkStart w:id="240" w:name="bookmark44"/>
      <w:bookmarkStart w:id="241" w:name="_Toc126059766"/>
      <w:bookmarkEnd w:id="239"/>
      <w:bookmarkEnd w:id="240"/>
      <w:r>
        <w:rPr>
          <w:color w:val="000000" w:themeColor="text1"/>
          <w:szCs w:val="24"/>
        </w:rPr>
        <w:t>Список</w:t>
      </w:r>
      <w:r w:rsidRPr="00C600BE">
        <w:rPr>
          <w:color w:val="000000" w:themeColor="text1"/>
          <w:szCs w:val="24"/>
          <w:lang w:val="en-US"/>
        </w:rPr>
        <w:t xml:space="preserve"> </w:t>
      </w:r>
      <w:r>
        <w:rPr>
          <w:color w:val="000000" w:themeColor="text1"/>
          <w:szCs w:val="24"/>
        </w:rPr>
        <w:t>литературы</w:t>
      </w:r>
      <w:bookmarkEnd w:id="241"/>
    </w:p>
    <w:p w14:paraId="74DF3663" w14:textId="77777777" w:rsidR="00200EBA" w:rsidRPr="0035315E" w:rsidRDefault="00200EBA" w:rsidP="008356A7">
      <w:pPr>
        <w:pStyle w:val="afff2"/>
        <w:tabs>
          <w:tab w:val="clear" w:pos="504"/>
        </w:tabs>
        <w:spacing w:after="0"/>
        <w:ind w:left="709" w:hanging="425"/>
        <w:rPr>
          <w:lang w:val="en-US"/>
        </w:rPr>
      </w:pPr>
      <w:r>
        <w:fldChar w:fldCharType="begin"/>
      </w:r>
      <w:r w:rsidRPr="00C37A01">
        <w:rPr>
          <w:lang w:val="en-US"/>
        </w:rPr>
        <w:instrText xml:space="preserve"> ADDIN ZOTERO_BIBL {"uncited":[],"omitted":[],"custom":[]} CSL_BIBLIOGRAPHY </w:instrText>
      </w:r>
      <w:r>
        <w:fldChar w:fldCharType="separate"/>
      </w:r>
      <w:r w:rsidRPr="0035315E">
        <w:rPr>
          <w:lang w:val="en-US"/>
        </w:rPr>
        <w:t xml:space="preserve">1. </w:t>
      </w:r>
      <w:r w:rsidRPr="0035315E">
        <w:rPr>
          <w:lang w:val="en-US"/>
        </w:rPr>
        <w:tab/>
        <w:t>Eisai Inc. A Phase 1, Open-Label, Single-Dose, Pharmacokinetic and Safety Study of E7080 (24 mg) Administered to Subjects With Mild, Moderate, and Severe Renal Impairment and to Healthy Subjects [</w:t>
      </w:r>
      <w:r w:rsidRPr="0035315E">
        <w:t>Интернет</w:t>
      </w:r>
      <w:r w:rsidRPr="0035315E">
        <w:rPr>
          <w:lang w:val="en-US"/>
        </w:rPr>
        <w:t xml:space="preserve">]. clinicaltrials.gov; 2015 </w:t>
      </w:r>
      <w:r w:rsidRPr="0035315E">
        <w:t>апр</w:t>
      </w:r>
      <w:r w:rsidRPr="0035315E">
        <w:rPr>
          <w:lang w:val="en-US"/>
        </w:rPr>
        <w:t xml:space="preserve"> [</w:t>
      </w:r>
      <w:r w:rsidRPr="0035315E">
        <w:t>цитируется</w:t>
      </w:r>
      <w:r w:rsidRPr="0035315E">
        <w:rPr>
          <w:lang w:val="en-US"/>
        </w:rPr>
        <w:t xml:space="preserve"> </w:t>
      </w:r>
      <w:r w:rsidRPr="0035315E">
        <w:t>по</w:t>
      </w:r>
      <w:r w:rsidRPr="0035315E">
        <w:rPr>
          <w:lang w:val="en-US"/>
        </w:rPr>
        <w:t xml:space="preserve"> 27 </w:t>
      </w:r>
      <w:r w:rsidRPr="0035315E">
        <w:t>октябрь</w:t>
      </w:r>
      <w:r w:rsidRPr="0035315E">
        <w:rPr>
          <w:lang w:val="en-US"/>
        </w:rPr>
        <w:t xml:space="preserve"> 2022 </w:t>
      </w:r>
      <w:r w:rsidRPr="0035315E">
        <w:t>г</w:t>
      </w:r>
      <w:r w:rsidRPr="0035315E">
        <w:rPr>
          <w:lang w:val="en-US"/>
        </w:rPr>
        <w:t xml:space="preserve">.]. Report No.: NCT02199379. </w:t>
      </w:r>
      <w:r w:rsidRPr="0035315E">
        <w:t>Доступно</w:t>
      </w:r>
      <w:r w:rsidRPr="0035315E">
        <w:rPr>
          <w:lang w:val="en-US"/>
        </w:rPr>
        <w:t xml:space="preserve"> </w:t>
      </w:r>
      <w:r w:rsidRPr="0035315E">
        <w:t>на</w:t>
      </w:r>
      <w:r w:rsidRPr="0035315E">
        <w:rPr>
          <w:lang w:val="en-US"/>
        </w:rPr>
        <w:t>: https://clinicaltrials.gov/ct2/show/NCT02199379</w:t>
      </w:r>
    </w:p>
    <w:p w14:paraId="32367CDC" w14:textId="77777777" w:rsidR="00200EBA" w:rsidRPr="0035315E" w:rsidRDefault="00200EBA" w:rsidP="008356A7">
      <w:pPr>
        <w:pStyle w:val="afff2"/>
        <w:tabs>
          <w:tab w:val="clear" w:pos="504"/>
        </w:tabs>
        <w:spacing w:after="0"/>
        <w:ind w:left="709" w:hanging="425"/>
        <w:rPr>
          <w:lang w:val="en-US"/>
        </w:rPr>
      </w:pPr>
      <w:r w:rsidRPr="0035315E">
        <w:rPr>
          <w:lang w:val="en-US"/>
        </w:rPr>
        <w:t xml:space="preserve">2. </w:t>
      </w:r>
      <w:r w:rsidRPr="0035315E">
        <w:rPr>
          <w:lang w:val="en-US"/>
        </w:rPr>
        <w:tab/>
        <w:t xml:space="preserve">European  Medicines Agency. SUMMARY OF PRODUCT CHARACTERISTICS. LENVIMA 4 mg, 10 mg hard capsules.26.11.2021. </w:t>
      </w:r>
    </w:p>
    <w:p w14:paraId="6F60D85D" w14:textId="77777777" w:rsidR="00200EBA" w:rsidRPr="00753CF2" w:rsidRDefault="00200EBA" w:rsidP="008356A7">
      <w:pPr>
        <w:pStyle w:val="afff2"/>
        <w:tabs>
          <w:tab w:val="clear" w:pos="504"/>
        </w:tabs>
        <w:spacing w:after="0"/>
        <w:ind w:left="709" w:hanging="425"/>
      </w:pPr>
      <w:r w:rsidRPr="0035315E">
        <w:rPr>
          <w:lang w:val="en-US"/>
        </w:rPr>
        <w:t xml:space="preserve">3. </w:t>
      </w:r>
      <w:r w:rsidRPr="0035315E">
        <w:rPr>
          <w:lang w:val="en-US"/>
        </w:rPr>
        <w:tab/>
        <w:t>European  Medicines Agency. Assessment report Lenvima International non-proprietary name: lenvatinib Procedure No. EMEA</w:t>
      </w:r>
      <w:r w:rsidRPr="00753CF2">
        <w:t>/</w:t>
      </w:r>
      <w:r w:rsidRPr="0035315E">
        <w:rPr>
          <w:lang w:val="en-US"/>
        </w:rPr>
        <w:t>H</w:t>
      </w:r>
      <w:r w:rsidRPr="00753CF2">
        <w:t>/</w:t>
      </w:r>
      <w:r w:rsidRPr="0035315E">
        <w:rPr>
          <w:lang w:val="en-US"/>
        </w:rPr>
        <w:t>C</w:t>
      </w:r>
      <w:r w:rsidRPr="00753CF2">
        <w:t xml:space="preserve">/003727/0000.26 </w:t>
      </w:r>
      <w:r w:rsidRPr="0035315E">
        <w:rPr>
          <w:lang w:val="en-US"/>
        </w:rPr>
        <w:t>March</w:t>
      </w:r>
      <w:r w:rsidRPr="00753CF2">
        <w:t xml:space="preserve"> 2015. </w:t>
      </w:r>
    </w:p>
    <w:p w14:paraId="71595CD2" w14:textId="77777777" w:rsidR="00200EBA" w:rsidRPr="0035315E" w:rsidRDefault="00200EBA" w:rsidP="008356A7">
      <w:pPr>
        <w:pStyle w:val="afff2"/>
        <w:tabs>
          <w:tab w:val="clear" w:pos="504"/>
        </w:tabs>
        <w:spacing w:after="0"/>
        <w:ind w:left="709" w:hanging="425"/>
        <w:rPr>
          <w:lang w:val="en-US"/>
        </w:rPr>
      </w:pPr>
      <w:r w:rsidRPr="00753CF2">
        <w:t xml:space="preserve">4. </w:t>
      </w:r>
      <w:r w:rsidRPr="00753CF2">
        <w:tab/>
      </w:r>
      <w:r w:rsidRPr="0035315E">
        <w:t>Министерство</w:t>
      </w:r>
      <w:r w:rsidRPr="00753CF2">
        <w:t xml:space="preserve"> </w:t>
      </w:r>
      <w:r w:rsidRPr="0035315E">
        <w:t>здравоохранения</w:t>
      </w:r>
      <w:r w:rsidRPr="00753CF2">
        <w:t xml:space="preserve"> </w:t>
      </w:r>
      <w:r w:rsidRPr="0035315E">
        <w:t>Российской</w:t>
      </w:r>
      <w:r w:rsidRPr="00753CF2">
        <w:t xml:space="preserve"> </w:t>
      </w:r>
      <w:r w:rsidRPr="0035315E">
        <w:t>Федерации</w:t>
      </w:r>
      <w:r w:rsidRPr="00753CF2">
        <w:t xml:space="preserve">. </w:t>
      </w:r>
      <w:r w:rsidRPr="0035315E">
        <w:t>Инструкция</w:t>
      </w:r>
      <w:r w:rsidRPr="00753CF2">
        <w:t xml:space="preserve"> </w:t>
      </w:r>
      <w:r w:rsidRPr="0035315E">
        <w:t>по</w:t>
      </w:r>
      <w:r w:rsidRPr="00753CF2">
        <w:t xml:space="preserve"> </w:t>
      </w:r>
      <w:r w:rsidRPr="0035315E">
        <w:t>медицинскому</w:t>
      </w:r>
      <w:r w:rsidRPr="00753CF2">
        <w:t xml:space="preserve"> </w:t>
      </w:r>
      <w:r w:rsidRPr="0035315E">
        <w:t>применению</w:t>
      </w:r>
      <w:r w:rsidRPr="00753CF2">
        <w:t xml:space="preserve">  </w:t>
      </w:r>
      <w:r w:rsidRPr="0035315E">
        <w:t>для</w:t>
      </w:r>
      <w:r w:rsidRPr="00753CF2">
        <w:t xml:space="preserve"> </w:t>
      </w:r>
      <w:r w:rsidRPr="0035315E">
        <w:t>препарата</w:t>
      </w:r>
      <w:r w:rsidRPr="00753CF2">
        <w:t xml:space="preserve"> </w:t>
      </w:r>
      <w:r w:rsidRPr="0035315E">
        <w:t>Ленвима</w:t>
      </w:r>
      <w:r w:rsidRPr="00753CF2">
        <w:t xml:space="preserve">®. </w:t>
      </w:r>
      <w:r w:rsidRPr="0035315E">
        <w:t>Версия</w:t>
      </w:r>
      <w:r w:rsidRPr="00753CF2">
        <w:t xml:space="preserve"> </w:t>
      </w:r>
      <w:r w:rsidRPr="0035315E">
        <w:t>от</w:t>
      </w:r>
      <w:r w:rsidRPr="00753CF2">
        <w:t xml:space="preserve"> 29.03.2022. </w:t>
      </w:r>
      <w:r w:rsidRPr="0035315E">
        <w:t>Регистрационное</w:t>
      </w:r>
      <w:r w:rsidRPr="00753CF2">
        <w:t xml:space="preserve"> </w:t>
      </w:r>
      <w:r w:rsidRPr="0035315E">
        <w:t>удостоверение</w:t>
      </w:r>
      <w:r w:rsidRPr="00753CF2">
        <w:t xml:space="preserve"> </w:t>
      </w:r>
      <w:r w:rsidRPr="0035315E">
        <w:t>ЛП</w:t>
      </w:r>
      <w:r w:rsidRPr="00753CF2">
        <w:t xml:space="preserve">-003398 </w:t>
      </w:r>
      <w:r w:rsidRPr="0035315E">
        <w:t>от</w:t>
      </w:r>
      <w:r w:rsidRPr="00753CF2">
        <w:t xml:space="preserve"> 29.12.2015.  </w:t>
      </w:r>
      <w:r w:rsidRPr="0035315E">
        <w:t>Эйсай</w:t>
      </w:r>
      <w:r w:rsidRPr="00753CF2">
        <w:t xml:space="preserve"> </w:t>
      </w:r>
      <w:r w:rsidRPr="0035315E">
        <w:t>Юроп</w:t>
      </w:r>
      <w:r w:rsidRPr="00753CF2">
        <w:t xml:space="preserve"> </w:t>
      </w:r>
      <w:r w:rsidRPr="0035315E">
        <w:t>Лимитед</w:t>
      </w:r>
      <w:r w:rsidRPr="00753CF2">
        <w:t xml:space="preserve">. </w:t>
      </w:r>
      <w:r w:rsidRPr="0035315E">
        <w:t>Соединенное</w:t>
      </w:r>
      <w:r w:rsidRPr="0035315E">
        <w:rPr>
          <w:lang w:val="en-US"/>
        </w:rPr>
        <w:t xml:space="preserve"> </w:t>
      </w:r>
      <w:r w:rsidRPr="0035315E">
        <w:t>Королевство</w:t>
      </w:r>
      <w:r w:rsidRPr="0035315E">
        <w:rPr>
          <w:lang w:val="en-US"/>
        </w:rPr>
        <w:t xml:space="preserve">. </w:t>
      </w:r>
    </w:p>
    <w:p w14:paraId="0C4ADA01" w14:textId="77777777" w:rsidR="00200EBA" w:rsidRPr="0035315E" w:rsidRDefault="00200EBA" w:rsidP="008356A7">
      <w:pPr>
        <w:pStyle w:val="afff2"/>
        <w:tabs>
          <w:tab w:val="clear" w:pos="504"/>
        </w:tabs>
        <w:spacing w:after="0"/>
        <w:ind w:left="709" w:hanging="425"/>
        <w:rPr>
          <w:lang w:val="en-US"/>
        </w:rPr>
      </w:pPr>
      <w:r w:rsidRPr="0035315E">
        <w:rPr>
          <w:lang w:val="en-US"/>
        </w:rPr>
        <w:t xml:space="preserve">5. </w:t>
      </w:r>
      <w:r w:rsidRPr="0035315E">
        <w:rPr>
          <w:lang w:val="en-US"/>
        </w:rPr>
        <w:tab/>
        <w:t xml:space="preserve">U.S. Food and Drug Administration. Drug Approval Package.LENVIMA (lenvatinib) Capsules Company:  Eisai, Inc. MEDICAL REVIEW(S) .Application No.:  206947 Approval Date: 2/13/2015. </w:t>
      </w:r>
    </w:p>
    <w:p w14:paraId="2E9A19A1" w14:textId="77777777" w:rsidR="00200EBA" w:rsidRPr="00753CF2" w:rsidRDefault="00200EBA" w:rsidP="008356A7">
      <w:pPr>
        <w:pStyle w:val="afff2"/>
        <w:tabs>
          <w:tab w:val="clear" w:pos="504"/>
        </w:tabs>
        <w:spacing w:after="0"/>
        <w:ind w:left="709" w:hanging="425"/>
      </w:pPr>
      <w:r w:rsidRPr="0035315E">
        <w:rPr>
          <w:lang w:val="en-US"/>
        </w:rPr>
        <w:t xml:space="preserve">6. </w:t>
      </w:r>
      <w:r w:rsidRPr="0035315E">
        <w:rPr>
          <w:lang w:val="en-US"/>
        </w:rPr>
        <w:tab/>
        <w:t>A Pharmacokinetic Study to Assess the Influence of Simultaneous CYP3A4 and P-glycoprotein Inhibition on E7080 Pharmacokinetics Following Single Dose Oral Administration of 5 mg E7080 to Healthy Volunteers - Full Text View - ClinicalTrials.gov [</w:t>
      </w:r>
      <w:r w:rsidRPr="0035315E">
        <w:t>Интернет</w:t>
      </w:r>
      <w:r w:rsidRPr="0035315E">
        <w:rPr>
          <w:lang w:val="en-US"/>
        </w:rPr>
        <w:t xml:space="preserve">]. </w:t>
      </w:r>
      <w:r w:rsidRPr="00753CF2">
        <w:t>[</w:t>
      </w:r>
      <w:r w:rsidRPr="0035315E">
        <w:t>цитируется</w:t>
      </w:r>
      <w:r w:rsidRPr="00753CF2">
        <w:t xml:space="preserve"> </w:t>
      </w:r>
      <w:r w:rsidRPr="0035315E">
        <w:t>по</w:t>
      </w:r>
      <w:r w:rsidRPr="00753CF2">
        <w:t xml:space="preserve"> 30 </w:t>
      </w:r>
      <w:r w:rsidRPr="0035315E">
        <w:t>октябрь</w:t>
      </w:r>
      <w:r w:rsidRPr="00753CF2">
        <w:t xml:space="preserve"> 2022 </w:t>
      </w:r>
      <w:r w:rsidRPr="0035315E">
        <w:t>г</w:t>
      </w:r>
      <w:r w:rsidRPr="00753CF2">
        <w:t xml:space="preserve">.]. </w:t>
      </w:r>
      <w:r w:rsidRPr="0035315E">
        <w:t>Доступно</w:t>
      </w:r>
      <w:r w:rsidRPr="00753CF2">
        <w:t xml:space="preserve"> </w:t>
      </w:r>
      <w:r w:rsidRPr="0035315E">
        <w:t>на</w:t>
      </w:r>
      <w:r w:rsidRPr="00753CF2">
        <w:t xml:space="preserve">: </w:t>
      </w:r>
      <w:r w:rsidRPr="0035315E">
        <w:rPr>
          <w:lang w:val="en-US"/>
        </w:rPr>
        <w:t>https</w:t>
      </w:r>
      <w:r w:rsidRPr="00753CF2">
        <w:t>://</w:t>
      </w:r>
      <w:r w:rsidRPr="0035315E">
        <w:rPr>
          <w:lang w:val="en-US"/>
        </w:rPr>
        <w:t>clinicaltrials</w:t>
      </w:r>
      <w:r w:rsidRPr="00753CF2">
        <w:t>.</w:t>
      </w:r>
      <w:r w:rsidRPr="0035315E">
        <w:rPr>
          <w:lang w:val="en-US"/>
        </w:rPr>
        <w:t>gov</w:t>
      </w:r>
      <w:r w:rsidRPr="00753CF2">
        <w:t>/</w:t>
      </w:r>
      <w:r w:rsidRPr="0035315E">
        <w:rPr>
          <w:lang w:val="en-US"/>
        </w:rPr>
        <w:t>ct</w:t>
      </w:r>
      <w:r w:rsidRPr="00753CF2">
        <w:t>2/</w:t>
      </w:r>
      <w:r w:rsidRPr="0035315E">
        <w:rPr>
          <w:lang w:val="en-US"/>
        </w:rPr>
        <w:t>show</w:t>
      </w:r>
      <w:r w:rsidRPr="00753CF2">
        <w:t>/</w:t>
      </w:r>
      <w:r w:rsidRPr="0035315E">
        <w:rPr>
          <w:lang w:val="en-US"/>
        </w:rPr>
        <w:t>NCT</w:t>
      </w:r>
      <w:r w:rsidRPr="00753CF2">
        <w:t>02198170</w:t>
      </w:r>
    </w:p>
    <w:p w14:paraId="68D5F0FB" w14:textId="0D829D77" w:rsidR="00200EBA" w:rsidRPr="0035315E" w:rsidRDefault="00200EBA" w:rsidP="008356A7">
      <w:pPr>
        <w:pStyle w:val="afff2"/>
        <w:tabs>
          <w:tab w:val="clear" w:pos="504"/>
        </w:tabs>
        <w:spacing w:after="0"/>
        <w:ind w:left="709" w:hanging="425"/>
        <w:rPr>
          <w:lang w:val="en-US"/>
        </w:rPr>
      </w:pPr>
      <w:r w:rsidRPr="0035315E">
        <w:rPr>
          <w:lang w:val="en-US"/>
        </w:rPr>
        <w:t xml:space="preserve">7. </w:t>
      </w:r>
      <w:r w:rsidRPr="0035315E">
        <w:rPr>
          <w:lang w:val="en-US"/>
        </w:rPr>
        <w:tab/>
        <w:t xml:space="preserve">Malumbres M, Barbacid M. Cell cycle kinases in cancer. Curr Opin Genet Dev. </w:t>
      </w:r>
      <w:r w:rsidR="00925501">
        <w:rPr>
          <w:lang w:val="en-US"/>
        </w:rPr>
        <w:t>Feb</w:t>
      </w:r>
      <w:r w:rsidR="00925501" w:rsidRPr="0035315E">
        <w:rPr>
          <w:lang w:val="en-US"/>
        </w:rPr>
        <w:t xml:space="preserve"> </w:t>
      </w:r>
      <w:r w:rsidRPr="0035315E">
        <w:rPr>
          <w:lang w:val="en-US"/>
        </w:rPr>
        <w:t>2007;</w:t>
      </w:r>
      <w:r w:rsidR="00925501">
        <w:rPr>
          <w:lang w:val="en-US"/>
        </w:rPr>
        <w:t xml:space="preserve"> </w:t>
      </w:r>
      <w:r w:rsidRPr="0035315E">
        <w:rPr>
          <w:lang w:val="en-US"/>
        </w:rPr>
        <w:t xml:space="preserve">17(1):60–5. </w:t>
      </w:r>
    </w:p>
    <w:p w14:paraId="728AAF90" w14:textId="3E63749E" w:rsidR="00200EBA" w:rsidRPr="0035315E" w:rsidRDefault="00200EBA" w:rsidP="008356A7">
      <w:pPr>
        <w:pStyle w:val="afff2"/>
        <w:tabs>
          <w:tab w:val="clear" w:pos="504"/>
        </w:tabs>
        <w:spacing w:after="0"/>
        <w:ind w:left="709" w:hanging="425"/>
        <w:rPr>
          <w:lang w:val="en-US"/>
        </w:rPr>
      </w:pPr>
      <w:r w:rsidRPr="0035315E">
        <w:rPr>
          <w:lang w:val="en-US"/>
        </w:rPr>
        <w:t xml:space="preserve">8. </w:t>
      </w:r>
      <w:r w:rsidRPr="0035315E">
        <w:rPr>
          <w:lang w:val="en-US"/>
        </w:rPr>
        <w:tab/>
        <w:t xml:space="preserve">Mansour SJ, Matten WT, Hermann AS, Candia JM, Rong S, Fukasawa K, </w:t>
      </w:r>
      <w:r w:rsidRPr="0035315E">
        <w:t>и</w:t>
      </w:r>
      <w:r w:rsidRPr="0035315E">
        <w:rPr>
          <w:lang w:val="en-US"/>
        </w:rPr>
        <w:t xml:space="preserve"> </w:t>
      </w:r>
      <w:r w:rsidRPr="0035315E">
        <w:t>др</w:t>
      </w:r>
      <w:r w:rsidRPr="0035315E">
        <w:rPr>
          <w:lang w:val="en-US"/>
        </w:rPr>
        <w:t xml:space="preserve">. Transformation of mammalian cells by constitutively active MAP kinase kinase. Science. </w:t>
      </w:r>
      <w:r w:rsidR="00925501">
        <w:rPr>
          <w:lang w:val="en-US"/>
        </w:rPr>
        <w:t>Aug</w:t>
      </w:r>
      <w:r w:rsidRPr="0035315E">
        <w:rPr>
          <w:lang w:val="en-US"/>
        </w:rPr>
        <w:t xml:space="preserve"> 1994;</w:t>
      </w:r>
      <w:r w:rsidR="00925501">
        <w:rPr>
          <w:lang w:val="en-US"/>
        </w:rPr>
        <w:t xml:space="preserve"> </w:t>
      </w:r>
      <w:r w:rsidRPr="0035315E">
        <w:rPr>
          <w:lang w:val="en-US"/>
        </w:rPr>
        <w:t xml:space="preserve">265(5174):966–70. </w:t>
      </w:r>
    </w:p>
    <w:p w14:paraId="4D7E141C" w14:textId="15074D60" w:rsidR="00200EBA" w:rsidRPr="0035315E" w:rsidRDefault="00200EBA" w:rsidP="008356A7">
      <w:pPr>
        <w:pStyle w:val="afff2"/>
        <w:tabs>
          <w:tab w:val="clear" w:pos="504"/>
        </w:tabs>
        <w:spacing w:after="0"/>
        <w:ind w:left="709" w:hanging="425"/>
        <w:rPr>
          <w:lang w:val="en-US"/>
        </w:rPr>
      </w:pPr>
      <w:r w:rsidRPr="0035315E">
        <w:rPr>
          <w:lang w:val="en-US"/>
        </w:rPr>
        <w:lastRenderedPageBreak/>
        <w:t xml:space="preserve">9. </w:t>
      </w:r>
      <w:r w:rsidRPr="0035315E">
        <w:rPr>
          <w:lang w:val="en-US"/>
        </w:rPr>
        <w:tab/>
        <w:t xml:space="preserve">Cohen P. The regulation of protein function by multisite phosphorylation--a 25 year update. Trends Biochem Sci. </w:t>
      </w:r>
      <w:r w:rsidR="00925501">
        <w:rPr>
          <w:lang w:val="en-US"/>
        </w:rPr>
        <w:t>Dec</w:t>
      </w:r>
      <w:r w:rsidR="00925501" w:rsidRPr="0035315E">
        <w:rPr>
          <w:lang w:val="en-US"/>
        </w:rPr>
        <w:t xml:space="preserve"> </w:t>
      </w:r>
      <w:r w:rsidRPr="0035315E">
        <w:rPr>
          <w:lang w:val="en-US"/>
        </w:rPr>
        <w:t>2000;</w:t>
      </w:r>
      <w:r w:rsidR="00925501">
        <w:rPr>
          <w:lang w:val="en-US"/>
        </w:rPr>
        <w:t xml:space="preserve"> </w:t>
      </w:r>
      <w:r w:rsidRPr="0035315E">
        <w:rPr>
          <w:lang w:val="en-US"/>
        </w:rPr>
        <w:t xml:space="preserve">25(12):596–601. </w:t>
      </w:r>
    </w:p>
    <w:p w14:paraId="78D6461E" w14:textId="47C74F96" w:rsidR="00200EBA" w:rsidRPr="0035315E" w:rsidRDefault="00200EBA" w:rsidP="008356A7">
      <w:pPr>
        <w:pStyle w:val="afff2"/>
        <w:tabs>
          <w:tab w:val="clear" w:pos="504"/>
        </w:tabs>
        <w:spacing w:after="0"/>
        <w:ind w:left="709" w:hanging="425"/>
        <w:rPr>
          <w:lang w:val="en-US"/>
        </w:rPr>
      </w:pPr>
      <w:r w:rsidRPr="0035315E">
        <w:rPr>
          <w:lang w:val="en-US"/>
        </w:rPr>
        <w:t xml:space="preserve">10. </w:t>
      </w:r>
      <w:r w:rsidRPr="0035315E">
        <w:rPr>
          <w:lang w:val="en-US"/>
        </w:rPr>
        <w:tab/>
        <w:t>Tarrant MK, Cole PA. The chemical biology of protein phosphorylation. Annu Rev Biochem. 2009;</w:t>
      </w:r>
      <w:r w:rsidR="00925501">
        <w:rPr>
          <w:lang w:val="en-US"/>
        </w:rPr>
        <w:t xml:space="preserve"> </w:t>
      </w:r>
      <w:r w:rsidRPr="0035315E">
        <w:rPr>
          <w:lang w:val="en-US"/>
        </w:rPr>
        <w:t xml:space="preserve">78:797–825. </w:t>
      </w:r>
    </w:p>
    <w:p w14:paraId="4F4CE5D5" w14:textId="59CE7E9A" w:rsidR="00200EBA" w:rsidRPr="0035315E" w:rsidRDefault="00200EBA" w:rsidP="008356A7">
      <w:pPr>
        <w:pStyle w:val="afff2"/>
        <w:tabs>
          <w:tab w:val="clear" w:pos="504"/>
        </w:tabs>
        <w:spacing w:after="0"/>
        <w:ind w:left="709" w:hanging="425"/>
        <w:rPr>
          <w:lang w:val="en-US"/>
        </w:rPr>
      </w:pPr>
      <w:r w:rsidRPr="0035315E">
        <w:rPr>
          <w:lang w:val="en-US"/>
        </w:rPr>
        <w:t xml:space="preserve">11. </w:t>
      </w:r>
      <w:r w:rsidRPr="0035315E">
        <w:rPr>
          <w:lang w:val="en-US"/>
        </w:rPr>
        <w:tab/>
        <w:t xml:space="preserve">Matsui J, Yamamoto Y, Funahashi Y, Tsuruoka A, Watanabe T, Wakabayashi T, </w:t>
      </w:r>
      <w:r w:rsidRPr="0035315E">
        <w:t>и</w:t>
      </w:r>
      <w:r w:rsidRPr="0035315E">
        <w:rPr>
          <w:lang w:val="en-US"/>
        </w:rPr>
        <w:t xml:space="preserve"> </w:t>
      </w:r>
      <w:r w:rsidRPr="0035315E">
        <w:t>др</w:t>
      </w:r>
      <w:r w:rsidRPr="0035315E">
        <w:rPr>
          <w:lang w:val="en-US"/>
        </w:rPr>
        <w:t xml:space="preserve">. E7080, a novel inhibitor that targets multiple kinases, has potent antitumor activities against stem cell factor producing human small cell lung cancer H146, based on angiogenesis inhibition. Int J Cancer. </w:t>
      </w:r>
      <w:r w:rsidR="00925501">
        <w:rPr>
          <w:lang w:val="en-US"/>
        </w:rPr>
        <w:t>Feb</w:t>
      </w:r>
      <w:r w:rsidRPr="0035315E">
        <w:rPr>
          <w:lang w:val="en-US"/>
        </w:rPr>
        <w:t xml:space="preserve"> 2008;</w:t>
      </w:r>
      <w:r w:rsidR="00925501">
        <w:rPr>
          <w:lang w:val="en-US"/>
        </w:rPr>
        <w:t xml:space="preserve"> </w:t>
      </w:r>
      <w:r w:rsidRPr="0035315E">
        <w:rPr>
          <w:lang w:val="en-US"/>
        </w:rPr>
        <w:t xml:space="preserve">122(3):664–71. </w:t>
      </w:r>
    </w:p>
    <w:p w14:paraId="5419FCD0" w14:textId="7C0D28BD" w:rsidR="00200EBA" w:rsidRPr="0035315E" w:rsidRDefault="00200EBA" w:rsidP="008356A7">
      <w:pPr>
        <w:pStyle w:val="afff2"/>
        <w:tabs>
          <w:tab w:val="clear" w:pos="504"/>
        </w:tabs>
        <w:spacing w:after="0"/>
        <w:ind w:left="709" w:hanging="425"/>
        <w:rPr>
          <w:lang w:val="en-US"/>
        </w:rPr>
      </w:pPr>
      <w:r w:rsidRPr="0035315E">
        <w:rPr>
          <w:lang w:val="en-US"/>
        </w:rPr>
        <w:t xml:space="preserve">12. </w:t>
      </w:r>
      <w:r w:rsidRPr="0035315E">
        <w:rPr>
          <w:lang w:val="en-US"/>
        </w:rPr>
        <w:tab/>
        <w:t xml:space="preserve">Matsui J, Funahashi Y, Uenaka T, Watanabe T, Tsuruoka A, Asada M. Multi-kinase inhibitor E7080 suppresses lymph node and lung metastases of human mammary breast tumor MDA-MB-231 via inhibition of vascular endothelial growth factor-receptor (VEGF-R) 2 and VEGF-R3 kinase. Clin Cancer Res. </w:t>
      </w:r>
      <w:r w:rsidR="00925501">
        <w:rPr>
          <w:lang w:val="en-US"/>
        </w:rPr>
        <w:t>Sept</w:t>
      </w:r>
      <w:r w:rsidRPr="0035315E">
        <w:rPr>
          <w:lang w:val="en-US"/>
        </w:rPr>
        <w:t xml:space="preserve"> 2008;</w:t>
      </w:r>
      <w:r w:rsidR="00925501">
        <w:rPr>
          <w:lang w:val="en-US"/>
        </w:rPr>
        <w:t xml:space="preserve"> </w:t>
      </w:r>
      <w:r w:rsidRPr="0035315E">
        <w:rPr>
          <w:lang w:val="en-US"/>
        </w:rPr>
        <w:t xml:space="preserve">14(17):5459–65. </w:t>
      </w:r>
    </w:p>
    <w:p w14:paraId="040488A4" w14:textId="7E0DA336" w:rsidR="00200EBA" w:rsidRPr="0035315E" w:rsidRDefault="00200EBA" w:rsidP="008356A7">
      <w:pPr>
        <w:pStyle w:val="afff2"/>
        <w:tabs>
          <w:tab w:val="clear" w:pos="504"/>
        </w:tabs>
        <w:spacing w:after="0"/>
        <w:ind w:left="709" w:hanging="425"/>
        <w:rPr>
          <w:lang w:val="en-US"/>
        </w:rPr>
      </w:pPr>
      <w:r w:rsidRPr="0035315E">
        <w:rPr>
          <w:lang w:val="en-US"/>
        </w:rPr>
        <w:t xml:space="preserve">13. </w:t>
      </w:r>
      <w:r w:rsidRPr="0035315E">
        <w:rPr>
          <w:lang w:val="en-US"/>
        </w:rPr>
        <w:tab/>
        <w:t xml:space="preserve">Hussein Z, Mizuo H, Hayato S, Namiki M, Shumaker R. Clinical Pharmacokinetic and Pharmacodynamic Profile of Lenvatinib, an Orally Active, Small-Molecule, Multitargeted Tyrosine Kinase Inhibitor. Eur J Drug Metab Pharmacokinet. </w:t>
      </w:r>
      <w:r w:rsidR="00925501">
        <w:rPr>
          <w:lang w:val="en-US"/>
        </w:rPr>
        <w:t>Dec</w:t>
      </w:r>
      <w:r w:rsidRPr="0035315E">
        <w:rPr>
          <w:lang w:val="en-US"/>
        </w:rPr>
        <w:t xml:space="preserve"> 2017 ;</w:t>
      </w:r>
      <w:r w:rsidR="00925501">
        <w:rPr>
          <w:lang w:val="en-US"/>
        </w:rPr>
        <w:t xml:space="preserve"> </w:t>
      </w:r>
      <w:r w:rsidRPr="0035315E">
        <w:rPr>
          <w:lang w:val="en-US"/>
        </w:rPr>
        <w:t xml:space="preserve">42(6):903–14. </w:t>
      </w:r>
    </w:p>
    <w:p w14:paraId="3CFA9D39" w14:textId="4764DC20" w:rsidR="00200EBA" w:rsidRPr="0035315E" w:rsidRDefault="00200EBA" w:rsidP="008356A7">
      <w:pPr>
        <w:pStyle w:val="afff2"/>
        <w:tabs>
          <w:tab w:val="clear" w:pos="504"/>
        </w:tabs>
        <w:spacing w:after="0"/>
        <w:ind w:left="709" w:hanging="425"/>
        <w:rPr>
          <w:lang w:val="en-US"/>
        </w:rPr>
      </w:pPr>
      <w:r w:rsidRPr="0035315E">
        <w:rPr>
          <w:lang w:val="en-US"/>
        </w:rPr>
        <w:t xml:space="preserve">14. </w:t>
      </w:r>
      <w:r w:rsidRPr="0035315E">
        <w:rPr>
          <w:lang w:val="en-US"/>
        </w:rPr>
        <w:tab/>
        <w:t xml:space="preserve">Nishio M, Horai T, Horiike A, Nokihara H, Yamamoto N, Takahashi T, </w:t>
      </w:r>
      <w:r w:rsidRPr="0035315E">
        <w:t>и</w:t>
      </w:r>
      <w:r w:rsidRPr="0035315E">
        <w:rPr>
          <w:lang w:val="en-US"/>
        </w:rPr>
        <w:t xml:space="preserve"> </w:t>
      </w:r>
      <w:r w:rsidRPr="0035315E">
        <w:t>др</w:t>
      </w:r>
      <w:r w:rsidRPr="0035315E">
        <w:rPr>
          <w:lang w:val="en-US"/>
        </w:rPr>
        <w:t xml:space="preserve">. Phase 1 study of lenvatinib combined with carboplatin and paclitaxel in patients with non-small-cell lung cancer. Br J Cancer. </w:t>
      </w:r>
      <w:r w:rsidR="00925501">
        <w:rPr>
          <w:lang w:val="en-US"/>
        </w:rPr>
        <w:t>Aug</w:t>
      </w:r>
      <w:r w:rsidRPr="0035315E">
        <w:rPr>
          <w:lang w:val="en-US"/>
        </w:rPr>
        <w:t xml:space="preserve"> 2013;</w:t>
      </w:r>
      <w:r w:rsidR="00925501">
        <w:rPr>
          <w:lang w:val="en-US"/>
        </w:rPr>
        <w:t xml:space="preserve"> </w:t>
      </w:r>
      <w:r w:rsidRPr="0035315E">
        <w:rPr>
          <w:lang w:val="en-US"/>
        </w:rPr>
        <w:t xml:space="preserve">109(3):538–44. </w:t>
      </w:r>
    </w:p>
    <w:p w14:paraId="756E5C89" w14:textId="6FF1A328" w:rsidR="00200EBA" w:rsidRPr="0035315E" w:rsidRDefault="00200EBA" w:rsidP="008356A7">
      <w:pPr>
        <w:pStyle w:val="afff2"/>
        <w:tabs>
          <w:tab w:val="clear" w:pos="504"/>
        </w:tabs>
        <w:spacing w:after="0"/>
        <w:ind w:left="709" w:hanging="425"/>
        <w:rPr>
          <w:lang w:val="en-US"/>
        </w:rPr>
      </w:pPr>
      <w:r w:rsidRPr="0035315E">
        <w:rPr>
          <w:lang w:val="en-US"/>
        </w:rPr>
        <w:t xml:space="preserve">15. </w:t>
      </w:r>
      <w:r w:rsidRPr="0035315E">
        <w:rPr>
          <w:lang w:val="en-US"/>
        </w:rPr>
        <w:tab/>
        <w:t xml:space="preserve">Koyama N, Saito K, Nishioka Y, Yusa W, Yamamoto N, Yamada Y, </w:t>
      </w:r>
      <w:r w:rsidRPr="0035315E">
        <w:t>и</w:t>
      </w:r>
      <w:r w:rsidRPr="0035315E">
        <w:rPr>
          <w:lang w:val="en-US"/>
        </w:rPr>
        <w:t xml:space="preserve"> </w:t>
      </w:r>
      <w:r w:rsidRPr="0035315E">
        <w:t>др</w:t>
      </w:r>
      <w:r w:rsidRPr="0035315E">
        <w:rPr>
          <w:lang w:val="en-US"/>
        </w:rPr>
        <w:t xml:space="preserve">. Pharmacodynamic change in plasma angiogenic proteins: a dose-escalation phase 1 study of the multi-kinase inhibitor lenvatinib. BMC Cancer. </w:t>
      </w:r>
      <w:r w:rsidR="00925501">
        <w:rPr>
          <w:lang w:val="en-US"/>
        </w:rPr>
        <w:t>Jul</w:t>
      </w:r>
      <w:r w:rsidRPr="0035315E">
        <w:rPr>
          <w:lang w:val="en-US"/>
        </w:rPr>
        <w:t xml:space="preserve"> 2014;</w:t>
      </w:r>
      <w:r w:rsidR="00925501">
        <w:rPr>
          <w:lang w:val="en-US"/>
        </w:rPr>
        <w:t xml:space="preserve"> </w:t>
      </w:r>
      <w:r w:rsidRPr="0035315E">
        <w:rPr>
          <w:lang w:val="en-US"/>
        </w:rPr>
        <w:t xml:space="preserve">14:530. </w:t>
      </w:r>
    </w:p>
    <w:p w14:paraId="25E0E2E4" w14:textId="3E275743" w:rsidR="00200EBA" w:rsidRPr="0035315E" w:rsidRDefault="00200EBA" w:rsidP="008356A7">
      <w:pPr>
        <w:pStyle w:val="afff2"/>
        <w:tabs>
          <w:tab w:val="clear" w:pos="504"/>
        </w:tabs>
        <w:spacing w:after="0"/>
        <w:ind w:left="709" w:hanging="425"/>
        <w:rPr>
          <w:lang w:val="en-US"/>
        </w:rPr>
      </w:pPr>
      <w:r w:rsidRPr="0035315E">
        <w:rPr>
          <w:lang w:val="en-US"/>
        </w:rPr>
        <w:t xml:space="preserve">16. </w:t>
      </w:r>
      <w:r w:rsidRPr="0035315E">
        <w:rPr>
          <w:lang w:val="en-US"/>
        </w:rPr>
        <w:tab/>
        <w:t xml:space="preserve">Hong DS, Kurzrock R, Wheler JJ, Naing A, Falchook GS, Fu S, </w:t>
      </w:r>
      <w:r w:rsidRPr="0035315E">
        <w:t>и</w:t>
      </w:r>
      <w:r w:rsidRPr="0035315E">
        <w:rPr>
          <w:lang w:val="en-US"/>
        </w:rPr>
        <w:t xml:space="preserve"> </w:t>
      </w:r>
      <w:r w:rsidRPr="0035315E">
        <w:t>др</w:t>
      </w:r>
      <w:r w:rsidRPr="0035315E">
        <w:rPr>
          <w:lang w:val="en-US"/>
        </w:rPr>
        <w:t xml:space="preserve">. Phase I Dose-Escalation Study of the Multikinase Inhibitor Lenvatinib in Patients with Advanced Solid Tumors and in an Expanded Cohort of Patients with Melanoma. Clin Cancer Res. </w:t>
      </w:r>
      <w:r w:rsidR="00925501">
        <w:rPr>
          <w:lang w:val="en-US"/>
        </w:rPr>
        <w:t>Nov</w:t>
      </w:r>
      <w:r w:rsidRPr="0035315E">
        <w:rPr>
          <w:lang w:val="en-US"/>
        </w:rPr>
        <w:t xml:space="preserve"> 2015;</w:t>
      </w:r>
      <w:r w:rsidR="00925501">
        <w:rPr>
          <w:lang w:val="en-US"/>
        </w:rPr>
        <w:t xml:space="preserve"> </w:t>
      </w:r>
      <w:r w:rsidRPr="0035315E">
        <w:rPr>
          <w:lang w:val="en-US"/>
        </w:rPr>
        <w:t xml:space="preserve">21(21):4801–10. </w:t>
      </w:r>
    </w:p>
    <w:p w14:paraId="3F6D06B1" w14:textId="1139847E" w:rsidR="00200EBA" w:rsidRPr="0035315E" w:rsidRDefault="00200EBA" w:rsidP="008356A7">
      <w:pPr>
        <w:pStyle w:val="afff2"/>
        <w:tabs>
          <w:tab w:val="clear" w:pos="504"/>
        </w:tabs>
        <w:spacing w:after="0"/>
        <w:ind w:left="709" w:hanging="425"/>
        <w:rPr>
          <w:lang w:val="en-US"/>
        </w:rPr>
      </w:pPr>
      <w:r w:rsidRPr="0035315E">
        <w:rPr>
          <w:lang w:val="en-US"/>
        </w:rPr>
        <w:t xml:space="preserve">17. </w:t>
      </w:r>
      <w:r w:rsidRPr="0035315E">
        <w:rPr>
          <w:lang w:val="en-US"/>
        </w:rPr>
        <w:tab/>
        <w:t xml:space="preserve">Bendtsen MAF, Grimm D, Bauer J, Wehland M, Wise P, Magnusson NE, </w:t>
      </w:r>
      <w:r w:rsidRPr="0035315E">
        <w:t>и</w:t>
      </w:r>
      <w:r w:rsidRPr="0035315E">
        <w:rPr>
          <w:lang w:val="en-US"/>
        </w:rPr>
        <w:t xml:space="preserve"> </w:t>
      </w:r>
      <w:r w:rsidRPr="0035315E">
        <w:t>др</w:t>
      </w:r>
      <w:r w:rsidRPr="0035315E">
        <w:rPr>
          <w:lang w:val="en-US"/>
        </w:rPr>
        <w:t xml:space="preserve">. Hypertension Caused by Lenvatinib and Everolimus in the Treatment of Metastatic Renal Cell Carcinoma. Int J Mol Sci. </w:t>
      </w:r>
      <w:r w:rsidR="00925501">
        <w:rPr>
          <w:lang w:val="en-US"/>
        </w:rPr>
        <w:t>Aug</w:t>
      </w:r>
      <w:r w:rsidRPr="0035315E">
        <w:rPr>
          <w:lang w:val="en-US"/>
        </w:rPr>
        <w:t xml:space="preserve"> 2017;</w:t>
      </w:r>
      <w:r w:rsidR="00925501">
        <w:rPr>
          <w:lang w:val="en-US"/>
        </w:rPr>
        <w:t xml:space="preserve"> </w:t>
      </w:r>
      <w:r w:rsidRPr="0035315E">
        <w:rPr>
          <w:lang w:val="en-US"/>
        </w:rPr>
        <w:t xml:space="preserve">18(8):E1736. </w:t>
      </w:r>
    </w:p>
    <w:p w14:paraId="54A6812D" w14:textId="698716EB" w:rsidR="00200EBA" w:rsidRPr="0035315E" w:rsidRDefault="00200EBA" w:rsidP="008356A7">
      <w:pPr>
        <w:pStyle w:val="afff2"/>
        <w:tabs>
          <w:tab w:val="clear" w:pos="504"/>
        </w:tabs>
        <w:spacing w:after="0"/>
        <w:ind w:left="709" w:hanging="425"/>
        <w:rPr>
          <w:lang w:val="en-US"/>
        </w:rPr>
      </w:pPr>
      <w:r w:rsidRPr="0035315E">
        <w:rPr>
          <w:lang w:val="en-US"/>
        </w:rPr>
        <w:t xml:space="preserve">18. </w:t>
      </w:r>
      <w:r w:rsidRPr="0035315E">
        <w:rPr>
          <w:lang w:val="en-US"/>
        </w:rPr>
        <w:tab/>
        <w:t xml:space="preserve">Fogli S, Gianfilippo G, Cucchiara F, Del Re M, Valerio L, Elisei R, </w:t>
      </w:r>
      <w:r w:rsidRPr="0035315E">
        <w:t>и</w:t>
      </w:r>
      <w:r w:rsidRPr="0035315E">
        <w:rPr>
          <w:lang w:val="en-US"/>
        </w:rPr>
        <w:t xml:space="preserve"> </w:t>
      </w:r>
      <w:r w:rsidRPr="0035315E">
        <w:t>др</w:t>
      </w:r>
      <w:r w:rsidRPr="0035315E">
        <w:rPr>
          <w:lang w:val="en-US"/>
        </w:rPr>
        <w:t xml:space="preserve">. Clinical pharmacology and drug-drug interactions of lenvatinib in thyroid cancer. Crit Rev Oncol Hematol. </w:t>
      </w:r>
      <w:r w:rsidR="00925501">
        <w:rPr>
          <w:lang w:val="en-US"/>
        </w:rPr>
        <w:t>Jul</w:t>
      </w:r>
      <w:r w:rsidR="00925501" w:rsidRPr="0035315E">
        <w:rPr>
          <w:lang w:val="en-US"/>
        </w:rPr>
        <w:t xml:space="preserve"> </w:t>
      </w:r>
      <w:r w:rsidRPr="0035315E">
        <w:rPr>
          <w:lang w:val="en-US"/>
        </w:rPr>
        <w:t>2021;</w:t>
      </w:r>
      <w:r w:rsidR="00925501">
        <w:rPr>
          <w:lang w:val="en-US"/>
        </w:rPr>
        <w:t xml:space="preserve"> </w:t>
      </w:r>
      <w:r w:rsidRPr="0035315E">
        <w:rPr>
          <w:lang w:val="en-US"/>
        </w:rPr>
        <w:t xml:space="preserve">163:103366. </w:t>
      </w:r>
    </w:p>
    <w:p w14:paraId="12B68320" w14:textId="127006DD" w:rsidR="00200EBA" w:rsidRPr="0035315E" w:rsidRDefault="00200EBA" w:rsidP="008356A7">
      <w:pPr>
        <w:pStyle w:val="afff2"/>
        <w:tabs>
          <w:tab w:val="clear" w:pos="504"/>
        </w:tabs>
        <w:spacing w:after="0"/>
        <w:ind w:left="709" w:hanging="425"/>
        <w:rPr>
          <w:lang w:val="en-US"/>
        </w:rPr>
      </w:pPr>
      <w:r w:rsidRPr="0035315E">
        <w:rPr>
          <w:lang w:val="en-US"/>
        </w:rPr>
        <w:t xml:space="preserve">19. </w:t>
      </w:r>
      <w:r w:rsidRPr="0035315E">
        <w:rPr>
          <w:lang w:val="en-US"/>
        </w:rPr>
        <w:tab/>
        <w:t xml:space="preserve">Bitting RL, Healy P, Creel PA, Turnbull J, Morris K, Wood SY, </w:t>
      </w:r>
      <w:r w:rsidRPr="0035315E">
        <w:t>и</w:t>
      </w:r>
      <w:r w:rsidRPr="0035315E">
        <w:rPr>
          <w:lang w:val="en-US"/>
        </w:rPr>
        <w:t xml:space="preserve"> </w:t>
      </w:r>
      <w:r w:rsidRPr="0035315E">
        <w:t>др</w:t>
      </w:r>
      <w:r w:rsidRPr="0035315E">
        <w:rPr>
          <w:lang w:val="en-US"/>
        </w:rPr>
        <w:t xml:space="preserve">. A Phase Ib Study of Combined VEGFR and mTOR Inhibition With Vatalanib and Everolimus in Patients With Advanced Renal Cell Carcinoma. Clinical Genitourinary Cancer. </w:t>
      </w:r>
      <w:r w:rsidR="00925501">
        <w:rPr>
          <w:lang w:val="en-US"/>
        </w:rPr>
        <w:t>Aug</w:t>
      </w:r>
      <w:r w:rsidRPr="0035315E">
        <w:rPr>
          <w:lang w:val="en-US"/>
        </w:rPr>
        <w:t xml:space="preserve"> 2014;</w:t>
      </w:r>
      <w:r w:rsidR="00925501">
        <w:rPr>
          <w:lang w:val="en-US"/>
        </w:rPr>
        <w:t xml:space="preserve"> </w:t>
      </w:r>
      <w:r w:rsidRPr="0035315E">
        <w:rPr>
          <w:lang w:val="en-US"/>
        </w:rPr>
        <w:t xml:space="preserve">12(4):241–50. </w:t>
      </w:r>
    </w:p>
    <w:p w14:paraId="7ED12C0D" w14:textId="6FDABC10" w:rsidR="00200EBA" w:rsidRPr="0035315E" w:rsidRDefault="00200EBA" w:rsidP="008356A7">
      <w:pPr>
        <w:pStyle w:val="afff2"/>
        <w:tabs>
          <w:tab w:val="clear" w:pos="504"/>
        </w:tabs>
        <w:spacing w:after="0"/>
        <w:ind w:left="709" w:hanging="425"/>
        <w:rPr>
          <w:lang w:val="en-US"/>
        </w:rPr>
      </w:pPr>
      <w:r w:rsidRPr="0035315E">
        <w:rPr>
          <w:lang w:val="en-US"/>
        </w:rPr>
        <w:t xml:space="preserve">20. </w:t>
      </w:r>
      <w:r w:rsidRPr="0035315E">
        <w:rPr>
          <w:lang w:val="en-US"/>
        </w:rPr>
        <w:tab/>
        <w:t xml:space="preserve">Motzer RJ, Taylor MH, Evans TRJ, Okusaka T, Glen H, Lubiniecki GM, </w:t>
      </w:r>
      <w:r w:rsidRPr="0035315E">
        <w:t>и</w:t>
      </w:r>
      <w:r w:rsidRPr="0035315E">
        <w:rPr>
          <w:lang w:val="en-US"/>
        </w:rPr>
        <w:t xml:space="preserve"> </w:t>
      </w:r>
      <w:r w:rsidRPr="0035315E">
        <w:t>др</w:t>
      </w:r>
      <w:r w:rsidRPr="0035315E">
        <w:rPr>
          <w:lang w:val="en-US"/>
        </w:rPr>
        <w:t xml:space="preserve">. Lenvatinib dose, efficacy, and safety in the treatment of multiple malignancies. Expert Rev Anticancer Ther. </w:t>
      </w:r>
      <w:r w:rsidR="00925501">
        <w:rPr>
          <w:lang w:val="en-US"/>
        </w:rPr>
        <w:t>Apr</w:t>
      </w:r>
      <w:r w:rsidR="00925501" w:rsidRPr="0035315E">
        <w:rPr>
          <w:lang w:val="en-US"/>
        </w:rPr>
        <w:t xml:space="preserve"> </w:t>
      </w:r>
      <w:r w:rsidRPr="0035315E">
        <w:rPr>
          <w:lang w:val="en-US"/>
        </w:rPr>
        <w:t>2022;</w:t>
      </w:r>
      <w:r w:rsidR="00925501">
        <w:rPr>
          <w:lang w:val="en-US"/>
        </w:rPr>
        <w:t xml:space="preserve"> </w:t>
      </w:r>
      <w:r w:rsidRPr="0035315E">
        <w:rPr>
          <w:lang w:val="en-US"/>
        </w:rPr>
        <w:t xml:space="preserve">22(4):383–400. </w:t>
      </w:r>
    </w:p>
    <w:p w14:paraId="3993EF3A" w14:textId="0574ABC5" w:rsidR="00200EBA" w:rsidRPr="0035315E" w:rsidRDefault="00200EBA" w:rsidP="008356A7">
      <w:pPr>
        <w:pStyle w:val="afff2"/>
        <w:tabs>
          <w:tab w:val="clear" w:pos="504"/>
        </w:tabs>
        <w:spacing w:after="0"/>
        <w:ind w:left="709" w:hanging="425"/>
        <w:rPr>
          <w:lang w:val="en-US"/>
        </w:rPr>
      </w:pPr>
      <w:r w:rsidRPr="0035315E">
        <w:rPr>
          <w:lang w:val="en-US"/>
        </w:rPr>
        <w:t xml:space="preserve">21. </w:t>
      </w:r>
      <w:r w:rsidRPr="0035315E">
        <w:rPr>
          <w:lang w:val="en-US"/>
        </w:rPr>
        <w:tab/>
        <w:t xml:space="preserve">Robinson B, Schlumberger M, Wirth LJ, Dutcus CE, Song J, Taylor MH, </w:t>
      </w:r>
      <w:r w:rsidRPr="0035315E">
        <w:t>и</w:t>
      </w:r>
      <w:r w:rsidRPr="0035315E">
        <w:rPr>
          <w:lang w:val="en-US"/>
        </w:rPr>
        <w:t xml:space="preserve"> </w:t>
      </w:r>
      <w:r w:rsidRPr="0035315E">
        <w:t>др</w:t>
      </w:r>
      <w:r w:rsidRPr="0035315E">
        <w:rPr>
          <w:lang w:val="en-US"/>
        </w:rPr>
        <w:t xml:space="preserve">. Characterization of Tumor Size Changes Over Time From the Phase 3 Study of Lenvatinib in Thyroid Cancer. J Clin Endocrinol Metab. </w:t>
      </w:r>
      <w:r w:rsidR="00925501">
        <w:rPr>
          <w:lang w:val="en-US"/>
        </w:rPr>
        <w:t>Nov</w:t>
      </w:r>
      <w:r w:rsidR="00925501" w:rsidRPr="0035315E">
        <w:rPr>
          <w:lang w:val="en-US"/>
        </w:rPr>
        <w:t xml:space="preserve"> </w:t>
      </w:r>
      <w:r w:rsidRPr="0035315E">
        <w:rPr>
          <w:lang w:val="en-US"/>
        </w:rPr>
        <w:t>2016;</w:t>
      </w:r>
      <w:r w:rsidR="00925501">
        <w:rPr>
          <w:lang w:val="en-US"/>
        </w:rPr>
        <w:t xml:space="preserve"> </w:t>
      </w:r>
      <w:r w:rsidRPr="0035315E">
        <w:rPr>
          <w:lang w:val="en-US"/>
        </w:rPr>
        <w:t xml:space="preserve">101(11):4103–9. </w:t>
      </w:r>
    </w:p>
    <w:p w14:paraId="7B4D4B53" w14:textId="43FC1C5B" w:rsidR="00200EBA" w:rsidRPr="00762053" w:rsidRDefault="00200EBA" w:rsidP="008356A7">
      <w:pPr>
        <w:pStyle w:val="afff2"/>
        <w:tabs>
          <w:tab w:val="clear" w:pos="504"/>
        </w:tabs>
        <w:spacing w:after="0"/>
        <w:ind w:left="709" w:hanging="425"/>
      </w:pPr>
      <w:r w:rsidRPr="0035315E">
        <w:rPr>
          <w:lang w:val="en-US"/>
        </w:rPr>
        <w:t xml:space="preserve">22. </w:t>
      </w:r>
      <w:r w:rsidRPr="0035315E">
        <w:rPr>
          <w:lang w:val="en-US"/>
        </w:rPr>
        <w:tab/>
        <w:t xml:space="preserve">Schlumberger M, Tahara M, Wirth LJ, Robinson B, Brose MS, Elisei R, </w:t>
      </w:r>
      <w:r w:rsidRPr="0035315E">
        <w:t>и</w:t>
      </w:r>
      <w:r w:rsidRPr="0035315E">
        <w:rPr>
          <w:lang w:val="en-US"/>
        </w:rPr>
        <w:t xml:space="preserve"> </w:t>
      </w:r>
      <w:r w:rsidRPr="0035315E">
        <w:t>др</w:t>
      </w:r>
      <w:r w:rsidRPr="0035315E">
        <w:rPr>
          <w:lang w:val="en-US"/>
        </w:rPr>
        <w:t xml:space="preserve">. Lenvatinib versus placebo in radioiodine-refractory thyroid cancer. N Engl J Med. </w:t>
      </w:r>
      <w:r w:rsidR="00925501">
        <w:rPr>
          <w:lang w:val="en-US"/>
        </w:rPr>
        <w:t>Feb</w:t>
      </w:r>
      <w:r w:rsidRPr="00762053">
        <w:t xml:space="preserve"> 2015 ;</w:t>
      </w:r>
      <w:r w:rsidR="00925501" w:rsidRPr="00762053">
        <w:t xml:space="preserve"> </w:t>
      </w:r>
      <w:r w:rsidRPr="00762053">
        <w:t xml:space="preserve">372(7):621–30. </w:t>
      </w:r>
    </w:p>
    <w:p w14:paraId="5F4FA563" w14:textId="55323313" w:rsidR="00200EBA" w:rsidRPr="0035315E" w:rsidRDefault="00200EBA" w:rsidP="008356A7">
      <w:pPr>
        <w:pStyle w:val="afff2"/>
        <w:tabs>
          <w:tab w:val="clear" w:pos="504"/>
        </w:tabs>
        <w:spacing w:after="0"/>
        <w:ind w:left="709" w:hanging="425"/>
        <w:rPr>
          <w:lang w:val="en-US"/>
        </w:rPr>
      </w:pPr>
      <w:r w:rsidRPr="00762053">
        <w:t xml:space="preserve">23. </w:t>
      </w:r>
      <w:r w:rsidRPr="00762053">
        <w:tab/>
      </w:r>
      <w:r w:rsidRPr="0035315E">
        <w:rPr>
          <w:lang w:val="en-US"/>
        </w:rPr>
        <w:t>Yamashita</w:t>
      </w:r>
      <w:r w:rsidRPr="00762053">
        <w:t xml:space="preserve"> </w:t>
      </w:r>
      <w:r w:rsidRPr="0035315E">
        <w:rPr>
          <w:lang w:val="en-US"/>
        </w:rPr>
        <w:t>T</w:t>
      </w:r>
      <w:r w:rsidRPr="00762053">
        <w:t xml:space="preserve">, </w:t>
      </w:r>
      <w:r w:rsidRPr="0035315E">
        <w:rPr>
          <w:lang w:val="en-US"/>
        </w:rPr>
        <w:t>Kudo</w:t>
      </w:r>
      <w:r w:rsidRPr="00762053">
        <w:t xml:space="preserve"> </w:t>
      </w:r>
      <w:r w:rsidRPr="0035315E">
        <w:rPr>
          <w:lang w:val="en-US"/>
        </w:rPr>
        <w:t>M</w:t>
      </w:r>
      <w:r w:rsidRPr="00762053">
        <w:t xml:space="preserve">, </w:t>
      </w:r>
      <w:r w:rsidRPr="0035315E">
        <w:rPr>
          <w:lang w:val="en-US"/>
        </w:rPr>
        <w:t>Ikeda</w:t>
      </w:r>
      <w:r w:rsidRPr="00762053">
        <w:t xml:space="preserve"> </w:t>
      </w:r>
      <w:r w:rsidRPr="0035315E">
        <w:rPr>
          <w:lang w:val="en-US"/>
        </w:rPr>
        <w:t>K</w:t>
      </w:r>
      <w:r w:rsidRPr="00762053">
        <w:t xml:space="preserve">, </w:t>
      </w:r>
      <w:r w:rsidRPr="0035315E">
        <w:rPr>
          <w:lang w:val="en-US"/>
        </w:rPr>
        <w:t>Izumi</w:t>
      </w:r>
      <w:r w:rsidRPr="00762053">
        <w:t xml:space="preserve"> </w:t>
      </w:r>
      <w:r w:rsidRPr="0035315E">
        <w:rPr>
          <w:lang w:val="en-US"/>
        </w:rPr>
        <w:t>N</w:t>
      </w:r>
      <w:r w:rsidRPr="00762053">
        <w:t xml:space="preserve">, </w:t>
      </w:r>
      <w:r w:rsidRPr="0035315E">
        <w:rPr>
          <w:lang w:val="en-US"/>
        </w:rPr>
        <w:t>Tateishi</w:t>
      </w:r>
      <w:r w:rsidRPr="00762053">
        <w:t xml:space="preserve"> </w:t>
      </w:r>
      <w:r w:rsidRPr="0035315E">
        <w:rPr>
          <w:lang w:val="en-US"/>
        </w:rPr>
        <w:t>R</w:t>
      </w:r>
      <w:r w:rsidRPr="00762053">
        <w:t xml:space="preserve">, </w:t>
      </w:r>
      <w:r w:rsidRPr="0035315E">
        <w:rPr>
          <w:lang w:val="en-US"/>
        </w:rPr>
        <w:t>Ikeda</w:t>
      </w:r>
      <w:r w:rsidRPr="00762053">
        <w:t xml:space="preserve"> </w:t>
      </w:r>
      <w:r w:rsidRPr="0035315E">
        <w:rPr>
          <w:lang w:val="en-US"/>
        </w:rPr>
        <w:t>M</w:t>
      </w:r>
      <w:r w:rsidRPr="00762053">
        <w:t xml:space="preserve">, </w:t>
      </w:r>
      <w:r w:rsidRPr="0035315E">
        <w:t>и</w:t>
      </w:r>
      <w:r w:rsidRPr="00762053">
        <w:t xml:space="preserve"> </w:t>
      </w:r>
      <w:r w:rsidRPr="0035315E">
        <w:t>др</w:t>
      </w:r>
      <w:r w:rsidRPr="00762053">
        <w:t xml:space="preserve">. </w:t>
      </w:r>
      <w:r w:rsidRPr="0035315E">
        <w:rPr>
          <w:lang w:val="en-US"/>
        </w:rPr>
        <w:t xml:space="preserve">REFLECT-a phase 3 trial comparing efficacy and safety of lenvatinib to sorafenib for the treatment of unresectable hepatocellular carcinoma: an analysis of Japanese subset. J Gastroenterol. </w:t>
      </w:r>
      <w:r w:rsidR="00925501">
        <w:rPr>
          <w:lang w:val="en-US"/>
        </w:rPr>
        <w:t>Jan</w:t>
      </w:r>
      <w:r w:rsidR="00925501" w:rsidRPr="0035315E">
        <w:rPr>
          <w:lang w:val="en-US"/>
        </w:rPr>
        <w:t xml:space="preserve"> </w:t>
      </w:r>
      <w:r w:rsidRPr="0035315E">
        <w:rPr>
          <w:lang w:val="en-US"/>
        </w:rPr>
        <w:t>2020;</w:t>
      </w:r>
      <w:r w:rsidR="00925501">
        <w:rPr>
          <w:lang w:val="en-US"/>
        </w:rPr>
        <w:t xml:space="preserve"> </w:t>
      </w:r>
      <w:r w:rsidRPr="0035315E">
        <w:rPr>
          <w:lang w:val="en-US"/>
        </w:rPr>
        <w:t xml:space="preserve">55(1):113–22. </w:t>
      </w:r>
    </w:p>
    <w:p w14:paraId="0D88B916" w14:textId="30379E93" w:rsidR="00200EBA" w:rsidRPr="0035315E" w:rsidRDefault="00200EBA" w:rsidP="008356A7">
      <w:pPr>
        <w:pStyle w:val="afff2"/>
        <w:tabs>
          <w:tab w:val="clear" w:pos="504"/>
        </w:tabs>
        <w:spacing w:after="0"/>
        <w:ind w:left="709" w:hanging="425"/>
        <w:rPr>
          <w:lang w:val="en-US"/>
        </w:rPr>
      </w:pPr>
      <w:r w:rsidRPr="0035315E">
        <w:rPr>
          <w:lang w:val="en-US"/>
        </w:rPr>
        <w:lastRenderedPageBreak/>
        <w:t xml:space="preserve">24. </w:t>
      </w:r>
      <w:r w:rsidRPr="0035315E">
        <w:rPr>
          <w:lang w:val="en-US"/>
        </w:rPr>
        <w:tab/>
        <w:t xml:space="preserve">Kudo M, Finn RS, Qin S, Han KH, Ikeda K, Piscaglia F, </w:t>
      </w:r>
      <w:r w:rsidRPr="0035315E">
        <w:t>и</w:t>
      </w:r>
      <w:r w:rsidRPr="0035315E">
        <w:rPr>
          <w:lang w:val="en-US"/>
        </w:rPr>
        <w:t xml:space="preserve"> </w:t>
      </w:r>
      <w:r w:rsidRPr="0035315E">
        <w:t>др</w:t>
      </w:r>
      <w:r w:rsidRPr="0035315E">
        <w:rPr>
          <w:lang w:val="en-US"/>
        </w:rPr>
        <w:t xml:space="preserve">. Lenvatinib versus sorafenib in first-line treatment of patients with unresectable hepatocellular carcinoma: a randomised phase 3 non-inferiority trial. Lancet. </w:t>
      </w:r>
      <w:r w:rsidR="00925501">
        <w:rPr>
          <w:lang w:val="en-US"/>
        </w:rPr>
        <w:t>March</w:t>
      </w:r>
      <w:r w:rsidRPr="0035315E">
        <w:rPr>
          <w:lang w:val="en-US"/>
        </w:rPr>
        <w:t xml:space="preserve"> 2018;</w:t>
      </w:r>
      <w:r w:rsidR="00925501">
        <w:rPr>
          <w:lang w:val="en-US"/>
        </w:rPr>
        <w:t xml:space="preserve"> </w:t>
      </w:r>
      <w:r w:rsidRPr="0035315E">
        <w:rPr>
          <w:lang w:val="en-US"/>
        </w:rPr>
        <w:t xml:space="preserve">391(10126):1163–73. </w:t>
      </w:r>
    </w:p>
    <w:p w14:paraId="5131269B" w14:textId="571FBF0F" w:rsidR="00200EBA" w:rsidRPr="0035315E" w:rsidRDefault="00200EBA" w:rsidP="008356A7">
      <w:pPr>
        <w:pStyle w:val="afff2"/>
        <w:tabs>
          <w:tab w:val="clear" w:pos="504"/>
        </w:tabs>
        <w:spacing w:after="0"/>
        <w:ind w:left="709" w:hanging="425"/>
        <w:rPr>
          <w:lang w:val="en-US"/>
        </w:rPr>
      </w:pPr>
      <w:r w:rsidRPr="0035315E">
        <w:rPr>
          <w:lang w:val="en-US"/>
        </w:rPr>
        <w:t xml:space="preserve">25. </w:t>
      </w:r>
      <w:r w:rsidRPr="0035315E">
        <w:rPr>
          <w:lang w:val="en-US"/>
        </w:rPr>
        <w:tab/>
        <w:t xml:space="preserve">Evans TRJ, Kudo M, Finn RS, Han KH, Cheng AL, Ikeda M, </w:t>
      </w:r>
      <w:r w:rsidRPr="0035315E">
        <w:t>и</w:t>
      </w:r>
      <w:r w:rsidRPr="0035315E">
        <w:rPr>
          <w:lang w:val="en-US"/>
        </w:rPr>
        <w:t xml:space="preserve"> </w:t>
      </w:r>
      <w:r w:rsidRPr="0035315E">
        <w:t>др</w:t>
      </w:r>
      <w:r w:rsidRPr="0035315E">
        <w:rPr>
          <w:lang w:val="en-US"/>
        </w:rPr>
        <w:t xml:space="preserve">. Urine protein:creatinine ratio vs 24-hour urine protein for proteinuria management: analysis from the phase 3 REFLECT study of lenvatinib vs sorafenib in hepatocellular carcinoma. Br J Cancer. </w:t>
      </w:r>
      <w:r w:rsidR="00925501">
        <w:rPr>
          <w:lang w:val="en-US"/>
        </w:rPr>
        <w:t>Jul</w:t>
      </w:r>
      <w:r w:rsidR="00925501" w:rsidRPr="0035315E">
        <w:rPr>
          <w:lang w:val="en-US"/>
        </w:rPr>
        <w:t xml:space="preserve"> </w:t>
      </w:r>
      <w:r w:rsidRPr="0035315E">
        <w:rPr>
          <w:lang w:val="en-US"/>
        </w:rPr>
        <w:t>2019;</w:t>
      </w:r>
      <w:r w:rsidR="00925501">
        <w:rPr>
          <w:lang w:val="en-US"/>
        </w:rPr>
        <w:t xml:space="preserve"> </w:t>
      </w:r>
      <w:r w:rsidRPr="0035315E">
        <w:rPr>
          <w:lang w:val="en-US"/>
        </w:rPr>
        <w:t xml:space="preserve">121(3):218–21. </w:t>
      </w:r>
    </w:p>
    <w:p w14:paraId="65A2E930" w14:textId="10DA0537" w:rsidR="00200EBA" w:rsidRPr="0035315E" w:rsidRDefault="00200EBA" w:rsidP="008356A7">
      <w:pPr>
        <w:pStyle w:val="afff2"/>
        <w:tabs>
          <w:tab w:val="clear" w:pos="504"/>
        </w:tabs>
        <w:spacing w:after="0"/>
        <w:ind w:left="709" w:hanging="425"/>
        <w:rPr>
          <w:lang w:val="en-US"/>
        </w:rPr>
      </w:pPr>
      <w:r w:rsidRPr="0035315E">
        <w:rPr>
          <w:lang w:val="en-US"/>
        </w:rPr>
        <w:t xml:space="preserve">26. </w:t>
      </w:r>
      <w:r w:rsidRPr="0035315E">
        <w:rPr>
          <w:lang w:val="en-US"/>
        </w:rPr>
        <w:tab/>
        <w:t xml:space="preserve">Motzer R, Alekseev B, Rha SY, Porta C, Eto M, Powles T, </w:t>
      </w:r>
      <w:r w:rsidRPr="0035315E">
        <w:t>и</w:t>
      </w:r>
      <w:r w:rsidRPr="0035315E">
        <w:rPr>
          <w:lang w:val="en-US"/>
        </w:rPr>
        <w:t xml:space="preserve"> </w:t>
      </w:r>
      <w:r w:rsidRPr="0035315E">
        <w:t>др</w:t>
      </w:r>
      <w:r w:rsidRPr="0035315E">
        <w:rPr>
          <w:lang w:val="en-US"/>
        </w:rPr>
        <w:t xml:space="preserve">. Lenvatinib plus Pembrolizumab or Everolimus for Advanced Renal Cell Carcinoma. N Engl J Med. </w:t>
      </w:r>
      <w:r w:rsidR="00925501">
        <w:rPr>
          <w:lang w:val="en-US"/>
        </w:rPr>
        <w:t>Apr</w:t>
      </w:r>
      <w:r w:rsidRPr="0035315E">
        <w:rPr>
          <w:lang w:val="en-US"/>
        </w:rPr>
        <w:t xml:space="preserve"> 2021;</w:t>
      </w:r>
      <w:r w:rsidR="00925501">
        <w:rPr>
          <w:lang w:val="en-US"/>
        </w:rPr>
        <w:t xml:space="preserve"> </w:t>
      </w:r>
      <w:r w:rsidRPr="0035315E">
        <w:rPr>
          <w:lang w:val="en-US"/>
        </w:rPr>
        <w:t xml:space="preserve">384(14):1289–300. </w:t>
      </w:r>
    </w:p>
    <w:p w14:paraId="35D8D152" w14:textId="77777777" w:rsidR="00200EBA" w:rsidRPr="0035315E" w:rsidRDefault="00200EBA" w:rsidP="008356A7">
      <w:pPr>
        <w:pStyle w:val="afff2"/>
        <w:tabs>
          <w:tab w:val="clear" w:pos="504"/>
        </w:tabs>
        <w:spacing w:after="0"/>
        <w:ind w:left="709" w:hanging="425"/>
        <w:rPr>
          <w:lang w:val="en-US"/>
        </w:rPr>
      </w:pPr>
      <w:r w:rsidRPr="0035315E">
        <w:rPr>
          <w:lang w:val="en-US"/>
        </w:rPr>
        <w:t xml:space="preserve">27. </w:t>
      </w:r>
      <w:r w:rsidRPr="0035315E">
        <w:rPr>
          <w:lang w:val="en-US"/>
        </w:rPr>
        <w:tab/>
        <w:t xml:space="preserve">PRODUCT MONOGRAPH INCLUDING PATIENT MEDICATION INFORMATION PrLENVIMA® Lenvatinib capsules 4mg and 10mg Lenvatinib (as lenvatinib mesylate) Multiple Receptor Tyrosine Kinase Inhibitor Antineoplastic Agent, ATC code:L01XE29. Eisai Limited.2018. </w:t>
      </w:r>
    </w:p>
    <w:p w14:paraId="59E30C6E" w14:textId="78223E1F" w:rsidR="00200EBA" w:rsidRPr="0035315E" w:rsidRDefault="00200EBA" w:rsidP="008356A7">
      <w:pPr>
        <w:pStyle w:val="afff2"/>
        <w:tabs>
          <w:tab w:val="clear" w:pos="504"/>
        </w:tabs>
        <w:spacing w:after="0"/>
        <w:ind w:left="709" w:hanging="425"/>
        <w:rPr>
          <w:lang w:val="en-US"/>
        </w:rPr>
      </w:pPr>
      <w:r w:rsidRPr="0035315E">
        <w:rPr>
          <w:lang w:val="en-US"/>
        </w:rPr>
        <w:t xml:space="preserve">28. </w:t>
      </w:r>
      <w:r w:rsidRPr="0035315E">
        <w:rPr>
          <w:lang w:val="en-US"/>
        </w:rPr>
        <w:tab/>
        <w:t xml:space="preserve">Motzer R, Porta C, Alekseev B, Rha SY, Choueiri TK, Mendez-Vidal MJ, </w:t>
      </w:r>
      <w:r w:rsidRPr="0035315E">
        <w:t>и</w:t>
      </w:r>
      <w:r w:rsidRPr="0035315E">
        <w:rPr>
          <w:lang w:val="en-US"/>
        </w:rPr>
        <w:t xml:space="preserve"> </w:t>
      </w:r>
      <w:r w:rsidRPr="0035315E">
        <w:t>др</w:t>
      </w:r>
      <w:r w:rsidRPr="0035315E">
        <w:rPr>
          <w:lang w:val="en-US"/>
        </w:rPr>
        <w:t xml:space="preserve">. Health-related quality-of-life outcomes in patients with advanced renal cell carcinoma treated with lenvatinib plus pembrolizumab or everolimus versus sunitinib (CLEAR): a randomised, phase 3 study. Lancet Oncol. </w:t>
      </w:r>
      <w:r w:rsidR="00925501">
        <w:rPr>
          <w:lang w:val="en-US"/>
        </w:rPr>
        <w:t>Jun</w:t>
      </w:r>
      <w:r w:rsidR="00925501" w:rsidRPr="0035315E">
        <w:rPr>
          <w:lang w:val="en-US"/>
        </w:rPr>
        <w:t xml:space="preserve"> </w:t>
      </w:r>
      <w:r w:rsidRPr="0035315E">
        <w:rPr>
          <w:lang w:val="en-US"/>
        </w:rPr>
        <w:t>2022;</w:t>
      </w:r>
      <w:r w:rsidR="00925501">
        <w:rPr>
          <w:lang w:val="en-US"/>
        </w:rPr>
        <w:t xml:space="preserve"> </w:t>
      </w:r>
      <w:r w:rsidRPr="0035315E">
        <w:rPr>
          <w:lang w:val="en-US"/>
        </w:rPr>
        <w:t xml:space="preserve">23(6):768–80. </w:t>
      </w:r>
    </w:p>
    <w:p w14:paraId="7660C966" w14:textId="2133E3F2" w:rsidR="00200EBA" w:rsidRPr="0035315E" w:rsidRDefault="00200EBA" w:rsidP="008356A7">
      <w:pPr>
        <w:pStyle w:val="afff2"/>
        <w:tabs>
          <w:tab w:val="clear" w:pos="504"/>
        </w:tabs>
        <w:spacing w:after="0"/>
        <w:ind w:left="709" w:hanging="425"/>
        <w:rPr>
          <w:lang w:val="en-US"/>
        </w:rPr>
      </w:pPr>
      <w:r w:rsidRPr="0035315E">
        <w:rPr>
          <w:lang w:val="en-US"/>
        </w:rPr>
        <w:t xml:space="preserve">29. </w:t>
      </w:r>
      <w:r w:rsidRPr="0035315E">
        <w:rPr>
          <w:lang w:val="en-US"/>
        </w:rPr>
        <w:tab/>
        <w:t xml:space="preserve">Makker V, Colombo N, Casado Herráez A, Santin AD, Colomba E, Miller DS, </w:t>
      </w:r>
      <w:r w:rsidRPr="0035315E">
        <w:t>и</w:t>
      </w:r>
      <w:r w:rsidRPr="0035315E">
        <w:rPr>
          <w:lang w:val="en-US"/>
        </w:rPr>
        <w:t xml:space="preserve"> </w:t>
      </w:r>
      <w:r w:rsidRPr="0035315E">
        <w:t>др</w:t>
      </w:r>
      <w:r w:rsidRPr="0035315E">
        <w:rPr>
          <w:lang w:val="en-US"/>
        </w:rPr>
        <w:t xml:space="preserve">. Lenvatinib plus Pembrolizumab for Advanced Endometrial Cancer. N Engl J Med. </w:t>
      </w:r>
      <w:r w:rsidR="00925501">
        <w:rPr>
          <w:lang w:val="en-US"/>
        </w:rPr>
        <w:t>Feb</w:t>
      </w:r>
      <w:r w:rsidRPr="0035315E">
        <w:rPr>
          <w:lang w:val="en-US"/>
        </w:rPr>
        <w:t xml:space="preserve"> 2022;</w:t>
      </w:r>
      <w:r w:rsidR="00925501">
        <w:rPr>
          <w:lang w:val="en-US"/>
        </w:rPr>
        <w:t xml:space="preserve"> </w:t>
      </w:r>
      <w:r w:rsidRPr="0035315E">
        <w:rPr>
          <w:lang w:val="en-US"/>
        </w:rPr>
        <w:t xml:space="preserve">386(5):437–48. </w:t>
      </w:r>
    </w:p>
    <w:p w14:paraId="7A1B4E67" w14:textId="5219EF71" w:rsidR="00200EBA" w:rsidRPr="0035315E" w:rsidRDefault="00200EBA" w:rsidP="008356A7">
      <w:pPr>
        <w:pStyle w:val="afff2"/>
        <w:tabs>
          <w:tab w:val="clear" w:pos="504"/>
        </w:tabs>
        <w:spacing w:after="0"/>
        <w:ind w:left="709" w:hanging="425"/>
        <w:rPr>
          <w:lang w:val="en-US"/>
        </w:rPr>
      </w:pPr>
      <w:r w:rsidRPr="0035315E">
        <w:rPr>
          <w:lang w:val="en-US"/>
        </w:rPr>
        <w:t xml:space="preserve">30. </w:t>
      </w:r>
      <w:r w:rsidRPr="0035315E">
        <w:rPr>
          <w:lang w:val="en-US"/>
        </w:rPr>
        <w:tab/>
        <w:t xml:space="preserve">Kannaiyan R, Mahadevan D. A comprehensive review of protein kinase inhibitors for cancer therapy. Expert Rev Anticancer Ther. </w:t>
      </w:r>
      <w:r w:rsidR="00925501">
        <w:rPr>
          <w:lang w:val="en-US"/>
        </w:rPr>
        <w:t>Dec</w:t>
      </w:r>
      <w:r w:rsidR="00925501" w:rsidRPr="0035315E">
        <w:rPr>
          <w:lang w:val="en-US"/>
        </w:rPr>
        <w:t xml:space="preserve"> </w:t>
      </w:r>
      <w:r w:rsidRPr="0035315E">
        <w:rPr>
          <w:lang w:val="en-US"/>
        </w:rPr>
        <w:t>2018;</w:t>
      </w:r>
      <w:r w:rsidR="00925501">
        <w:rPr>
          <w:lang w:val="en-US"/>
        </w:rPr>
        <w:t xml:space="preserve"> </w:t>
      </w:r>
      <w:r w:rsidRPr="0035315E">
        <w:rPr>
          <w:lang w:val="en-US"/>
        </w:rPr>
        <w:t xml:space="preserve">18(12):1249–70. </w:t>
      </w:r>
    </w:p>
    <w:p w14:paraId="049BCB78" w14:textId="77777777" w:rsidR="00200EBA" w:rsidRPr="0035315E" w:rsidRDefault="00200EBA" w:rsidP="008356A7">
      <w:pPr>
        <w:pStyle w:val="afff2"/>
        <w:tabs>
          <w:tab w:val="clear" w:pos="504"/>
        </w:tabs>
        <w:spacing w:after="0"/>
        <w:ind w:left="709" w:hanging="425"/>
      </w:pPr>
      <w:r w:rsidRPr="0035315E">
        <w:rPr>
          <w:lang w:val="en-US"/>
        </w:rPr>
        <w:t xml:space="preserve">31. </w:t>
      </w:r>
      <w:r w:rsidRPr="0035315E">
        <w:rPr>
          <w:lang w:val="en-US"/>
        </w:rPr>
        <w:tab/>
        <w:t xml:space="preserve">Protein Kinase Inhibitors. </w:t>
      </w:r>
      <w:r w:rsidRPr="0035315E">
        <w:t>В</w:t>
      </w:r>
      <w:r w:rsidRPr="0035315E">
        <w:rPr>
          <w:lang w:val="en-US"/>
        </w:rPr>
        <w:t>: LiverTox: Clinical and Research Information on Drug-Induced Liver Injury [</w:t>
      </w:r>
      <w:r w:rsidRPr="0035315E">
        <w:t>Интернет</w:t>
      </w:r>
      <w:r w:rsidRPr="0035315E">
        <w:rPr>
          <w:lang w:val="en-US"/>
        </w:rPr>
        <w:t>]. Bethesda (MD): National Institute of Diabetes and Digestive and Kidney Diseases; 2012 [</w:t>
      </w:r>
      <w:r w:rsidRPr="0035315E">
        <w:t>цитируется</w:t>
      </w:r>
      <w:r w:rsidRPr="0035315E">
        <w:rPr>
          <w:lang w:val="en-US"/>
        </w:rPr>
        <w:t xml:space="preserve"> </w:t>
      </w:r>
      <w:r w:rsidRPr="0035315E">
        <w:t>по</w:t>
      </w:r>
      <w:r w:rsidRPr="0035315E">
        <w:rPr>
          <w:lang w:val="en-US"/>
        </w:rPr>
        <w:t xml:space="preserve"> 31 </w:t>
      </w:r>
      <w:r w:rsidRPr="0035315E">
        <w:t>октябрь</w:t>
      </w:r>
      <w:r w:rsidRPr="0035315E">
        <w:rPr>
          <w:lang w:val="en-US"/>
        </w:rPr>
        <w:t xml:space="preserve"> 2022 </w:t>
      </w:r>
      <w:r w:rsidRPr="0035315E">
        <w:t>г</w:t>
      </w:r>
      <w:r w:rsidRPr="0035315E">
        <w:rPr>
          <w:lang w:val="en-US"/>
        </w:rPr>
        <w:t xml:space="preserve">.]. </w:t>
      </w:r>
      <w:r w:rsidRPr="0035315E">
        <w:t>Доступно на: http://www.ncbi.nlm.nih.gov/books/NBK548591/</w:t>
      </w:r>
    </w:p>
    <w:p w14:paraId="67D96C6B" w14:textId="3C1271D4" w:rsidR="00200EBA" w:rsidRPr="0035315E" w:rsidRDefault="00200EBA" w:rsidP="008356A7">
      <w:pPr>
        <w:pStyle w:val="afff2"/>
        <w:tabs>
          <w:tab w:val="clear" w:pos="504"/>
        </w:tabs>
        <w:spacing w:after="0"/>
        <w:ind w:left="709" w:hanging="425"/>
        <w:rPr>
          <w:lang w:val="en-US"/>
        </w:rPr>
      </w:pPr>
      <w:r w:rsidRPr="0035315E">
        <w:rPr>
          <w:lang w:val="en-US"/>
        </w:rPr>
        <w:t xml:space="preserve">32. </w:t>
      </w:r>
      <w:r w:rsidRPr="0035315E">
        <w:rPr>
          <w:lang w:val="en-US"/>
        </w:rPr>
        <w:tab/>
        <w:t xml:space="preserve">Bhullar KS, Lagarón NO, McGowan EM, Parmar I, Jha A, Hubbard BP, </w:t>
      </w:r>
      <w:r w:rsidRPr="0035315E">
        <w:t>и</w:t>
      </w:r>
      <w:r w:rsidRPr="0035315E">
        <w:rPr>
          <w:lang w:val="en-US"/>
        </w:rPr>
        <w:t xml:space="preserve"> </w:t>
      </w:r>
      <w:r w:rsidRPr="0035315E">
        <w:t>др</w:t>
      </w:r>
      <w:r w:rsidRPr="0035315E">
        <w:rPr>
          <w:lang w:val="en-US"/>
        </w:rPr>
        <w:t xml:space="preserve">. Kinase-targeted cancer therapies: progress, challenges and future directions. Molecular Cancer. </w:t>
      </w:r>
      <w:r w:rsidR="00925501">
        <w:rPr>
          <w:lang w:val="en-US"/>
        </w:rPr>
        <w:t>Feb</w:t>
      </w:r>
      <w:r w:rsidRPr="0035315E">
        <w:rPr>
          <w:lang w:val="en-US"/>
        </w:rPr>
        <w:t xml:space="preserve"> 2018;</w:t>
      </w:r>
      <w:r w:rsidR="00925501">
        <w:rPr>
          <w:lang w:val="en-US"/>
        </w:rPr>
        <w:t xml:space="preserve"> </w:t>
      </w:r>
      <w:r w:rsidRPr="0035315E">
        <w:rPr>
          <w:lang w:val="en-US"/>
        </w:rPr>
        <w:t xml:space="preserve">17(1):48. </w:t>
      </w:r>
    </w:p>
    <w:p w14:paraId="1B213D0F" w14:textId="77777777" w:rsidR="00200EBA" w:rsidRPr="0035315E" w:rsidRDefault="00200EBA" w:rsidP="008356A7">
      <w:pPr>
        <w:pStyle w:val="afff2"/>
        <w:tabs>
          <w:tab w:val="clear" w:pos="504"/>
        </w:tabs>
        <w:spacing w:after="0"/>
        <w:ind w:left="709" w:hanging="425"/>
        <w:rPr>
          <w:lang w:val="en-US"/>
        </w:rPr>
      </w:pPr>
      <w:r w:rsidRPr="0035315E">
        <w:rPr>
          <w:lang w:val="en-US"/>
        </w:rPr>
        <w:t xml:space="preserve">33. </w:t>
      </w:r>
      <w:r w:rsidRPr="0035315E">
        <w:rPr>
          <w:lang w:val="en-US"/>
        </w:rPr>
        <w:tab/>
        <w:t xml:space="preserve">Product Monograph LENVIMA® Lenvatinib capsules 4 mg and 10 mg Lenvatinib (as lenvatinib mesylate). Eisai Limited.Date of Initial Authorization: DEC 22, 2015 Date of Revision:MAY 31, 2022. </w:t>
      </w:r>
    </w:p>
    <w:p w14:paraId="65302969" w14:textId="1B9F2547" w:rsidR="00200EBA" w:rsidRPr="0035315E" w:rsidRDefault="00200EBA" w:rsidP="008356A7">
      <w:pPr>
        <w:pStyle w:val="afff2"/>
        <w:tabs>
          <w:tab w:val="clear" w:pos="504"/>
        </w:tabs>
        <w:spacing w:after="0"/>
        <w:ind w:left="709" w:hanging="425"/>
      </w:pPr>
      <w:r w:rsidRPr="0035315E">
        <w:rPr>
          <w:lang w:val="en-US"/>
        </w:rPr>
        <w:t xml:space="preserve">34. </w:t>
      </w:r>
      <w:r w:rsidRPr="0035315E">
        <w:rPr>
          <w:lang w:val="en-US"/>
        </w:rPr>
        <w:tab/>
        <w:t xml:space="preserve">Hao Z, Wang P. Lenvatinib in Management of Solid Tumors. </w:t>
      </w:r>
      <w:r w:rsidRPr="0035315E">
        <w:t xml:space="preserve">Oncologist. </w:t>
      </w:r>
      <w:r w:rsidR="00925501">
        <w:rPr>
          <w:lang w:val="en-US"/>
        </w:rPr>
        <w:t>Feb</w:t>
      </w:r>
      <w:r w:rsidR="00925501" w:rsidRPr="0035315E">
        <w:t xml:space="preserve"> </w:t>
      </w:r>
      <w:r w:rsidRPr="0035315E">
        <w:t>2020;</w:t>
      </w:r>
      <w:r w:rsidR="00925501" w:rsidRPr="000971D1">
        <w:t xml:space="preserve"> </w:t>
      </w:r>
      <w:r w:rsidRPr="0035315E">
        <w:t xml:space="preserve">25(2):e302–10. </w:t>
      </w:r>
    </w:p>
    <w:p w14:paraId="03B18D7F" w14:textId="77777777" w:rsidR="00200EBA" w:rsidRPr="00753CF2" w:rsidRDefault="00200EBA" w:rsidP="0054382D">
      <w:r>
        <w:fldChar w:fldCharType="end"/>
      </w:r>
    </w:p>
    <w:p w14:paraId="4D8DE746" w14:textId="60E32B9C" w:rsidR="00200EBA" w:rsidRDefault="00200EBA" w:rsidP="00200EBA">
      <w:pPr>
        <w:pStyle w:val="12"/>
        <w:spacing w:line="240" w:lineRule="auto"/>
        <w:rPr>
          <w:rStyle w:val="src"/>
          <w:rFonts w:cs="Times New Roman"/>
          <w:color w:val="000000" w:themeColor="text1"/>
          <w:szCs w:val="24"/>
        </w:rPr>
      </w:pPr>
      <w:bookmarkStart w:id="242" w:name="_Toc126059767"/>
      <w:bookmarkEnd w:id="231"/>
      <w:r w:rsidRPr="005E6358">
        <w:rPr>
          <w:rStyle w:val="src"/>
          <w:rFonts w:cs="Times New Roman"/>
          <w:color w:val="000000" w:themeColor="text1"/>
          <w:szCs w:val="24"/>
        </w:rPr>
        <w:t xml:space="preserve">5. </w:t>
      </w:r>
      <w:r w:rsidRPr="00095D49">
        <w:rPr>
          <w:rStyle w:val="src"/>
          <w:rFonts w:cs="Times New Roman"/>
          <w:color w:val="000000" w:themeColor="text1"/>
          <w:szCs w:val="24"/>
        </w:rPr>
        <w:t>ОБСУЖДЕНИЕ ДАННЫХ И ИНСТРУКЦИИ ДЛЯ ИССЛЕДОВАТЕЛЯ</w:t>
      </w:r>
      <w:bookmarkEnd w:id="242"/>
    </w:p>
    <w:p w14:paraId="57EE53BA" w14:textId="77777777" w:rsidR="00200EBA" w:rsidRDefault="00200EBA" w:rsidP="00200EBA">
      <w:pPr>
        <w:pStyle w:val="2"/>
        <w:spacing w:line="240" w:lineRule="auto"/>
        <w:rPr>
          <w:color w:val="000000" w:themeColor="text1"/>
          <w:szCs w:val="24"/>
        </w:rPr>
      </w:pPr>
      <w:bookmarkStart w:id="243" w:name="_Toc126059768"/>
      <w:r w:rsidRPr="00095D49">
        <w:rPr>
          <w:color w:val="000000" w:themeColor="text1"/>
          <w:szCs w:val="24"/>
        </w:rPr>
        <w:t>5.1. Обсуждение данных доклинических исследований</w:t>
      </w:r>
      <w:bookmarkEnd w:id="243"/>
    </w:p>
    <w:p w14:paraId="6D0EE49A" w14:textId="6E6FB09B" w:rsidR="00200EBA" w:rsidRPr="00201AD2" w:rsidRDefault="00200EBA" w:rsidP="00200EBA">
      <w:pPr>
        <w:ind w:firstLine="851"/>
      </w:pPr>
      <w:r w:rsidRPr="00201AD2">
        <w:t xml:space="preserve">Доклинических исследований препарата </w:t>
      </w:r>
      <w:r w:rsidR="00C9192C" w:rsidRPr="00201AD2">
        <w:rPr>
          <w:lang w:val="en-US"/>
        </w:rPr>
        <w:t>DT</w:t>
      </w:r>
      <w:r w:rsidR="00C9192C" w:rsidRPr="00201AD2">
        <w:t>-</w:t>
      </w:r>
      <w:r w:rsidR="00C9192C" w:rsidRPr="00201AD2">
        <w:rPr>
          <w:lang w:val="en-US"/>
        </w:rPr>
        <w:t>LNV</w:t>
      </w:r>
      <w:r w:rsidRPr="00201AD2">
        <w:t xml:space="preserve"> (МНН: ленватиниб), капсулы 4 мг</w:t>
      </w:r>
      <w:r w:rsidR="000A0E3B">
        <w:t xml:space="preserve"> и</w:t>
      </w:r>
      <w:r w:rsidRPr="00201AD2">
        <w:t xml:space="preserve"> 10 мг (АО «Р-Фарм», Россия) не проводилось. Так как препарат </w:t>
      </w:r>
      <w:r w:rsidR="00C9192C" w:rsidRPr="00201AD2">
        <w:rPr>
          <w:lang w:val="en-US"/>
        </w:rPr>
        <w:t>DT</w:t>
      </w:r>
      <w:r w:rsidR="00C9192C" w:rsidRPr="00201AD2">
        <w:t>-</w:t>
      </w:r>
      <w:r w:rsidR="00C9192C" w:rsidRPr="00201AD2">
        <w:rPr>
          <w:lang w:val="en-US"/>
        </w:rPr>
        <w:t>LNV</w:t>
      </w:r>
      <w:r w:rsidR="00C9192C" w:rsidRPr="00201AD2">
        <w:t xml:space="preserve"> </w:t>
      </w:r>
      <w:r w:rsidRPr="00201AD2">
        <w:t>представляет собой воспроизведенный препарат ленватиниба, ожидается, что его свойства будут идентичны свойствам оригинального препарата Ленвима</w:t>
      </w:r>
      <w:r w:rsidRPr="00201AD2">
        <w:rPr>
          <w:vertAlign w:val="superscript"/>
        </w:rPr>
        <w:t>®</w:t>
      </w:r>
      <w:r w:rsidRPr="00201AD2">
        <w:t xml:space="preserve"> (МНН: ленватиниб), капсулы 4 мг, 10 мг (владелец РУ: Эйсай Юроп Лимитед, Соединенное Королевство), которому </w:t>
      </w:r>
      <w:r w:rsidR="00201AD2" w:rsidRPr="00201AD2">
        <w:rPr>
          <w:lang w:val="en-US"/>
        </w:rPr>
        <w:t>DT</w:t>
      </w:r>
      <w:r w:rsidR="00201AD2" w:rsidRPr="00201AD2">
        <w:t>-</w:t>
      </w:r>
      <w:r w:rsidR="00201AD2" w:rsidRPr="00201AD2">
        <w:rPr>
          <w:lang w:val="en-US"/>
        </w:rPr>
        <w:t>LNV</w:t>
      </w:r>
      <w:r w:rsidRPr="00201AD2">
        <w:t xml:space="preserve"> (МНН: ленватиниб)</w:t>
      </w:r>
      <w:r w:rsidR="008D0F00" w:rsidRPr="00201AD2">
        <w:t xml:space="preserve"> </w:t>
      </w:r>
      <w:r w:rsidRPr="00201AD2">
        <w:t>полностью соответствует по качественному и количественному составу действующ</w:t>
      </w:r>
      <w:r w:rsidR="00201AD2" w:rsidRPr="00201AD2">
        <w:t>его</w:t>
      </w:r>
      <w:r w:rsidRPr="00201AD2">
        <w:t xml:space="preserve"> и вспомогательных веществ, а также по лекарственной форме и </w:t>
      </w:r>
      <w:r w:rsidRPr="00201AD2">
        <w:lastRenderedPageBreak/>
        <w:t>дозировке. В связи с этим ниже приводятся данные доклинических исследований оригинального препарата Ленвима</w:t>
      </w:r>
      <w:r w:rsidRPr="00201AD2">
        <w:rPr>
          <w:vertAlign w:val="superscript"/>
        </w:rPr>
        <w:t>®</w:t>
      </w:r>
      <w:r w:rsidRPr="00201AD2">
        <w:t xml:space="preserve"> (МНН: ленватиниб), капсулы 4 мг, 10 мг (владелец РУ: Эйсай Юроп Лимитед, Соединенное Королевство).</w:t>
      </w:r>
    </w:p>
    <w:p w14:paraId="6310C48B" w14:textId="77777777" w:rsidR="00822089" w:rsidRPr="00AF7CFB" w:rsidRDefault="00822089" w:rsidP="00822089">
      <w:pPr>
        <w:ind w:firstLine="709"/>
        <w:rPr>
          <w:color w:val="000000" w:themeColor="text1"/>
        </w:rPr>
      </w:pPr>
      <w:r w:rsidRPr="00AF7CFB">
        <w:rPr>
          <w:color w:val="000000" w:themeColor="text1"/>
        </w:rPr>
        <w:t xml:space="preserve">Для изучения ленватиниба было проведено большое количество доклинических исследований. Эти исследования включали серию исследований как </w:t>
      </w:r>
      <w:r w:rsidRPr="00AF7CFB">
        <w:rPr>
          <w:i/>
          <w:iCs/>
          <w:color w:val="000000" w:themeColor="text1"/>
        </w:rPr>
        <w:t>in vitro</w:t>
      </w:r>
      <w:r w:rsidRPr="00AF7CFB">
        <w:rPr>
          <w:color w:val="000000" w:themeColor="text1"/>
        </w:rPr>
        <w:t xml:space="preserve">, так и </w:t>
      </w:r>
      <w:r w:rsidRPr="00AF7CFB">
        <w:rPr>
          <w:i/>
          <w:iCs/>
          <w:color w:val="000000" w:themeColor="text1"/>
        </w:rPr>
        <w:t>in vivo</w:t>
      </w:r>
      <w:r w:rsidRPr="00AF7CFB">
        <w:rPr>
          <w:color w:val="000000" w:themeColor="text1"/>
        </w:rPr>
        <w:t xml:space="preserve">, в результате которых были хорошо изучены фармакодинамические, фармакокинетические и токсикологические свойства ленватиниба. </w:t>
      </w:r>
    </w:p>
    <w:p w14:paraId="15510375" w14:textId="77777777" w:rsidR="00822089" w:rsidRPr="009F43BF" w:rsidRDefault="00822089" w:rsidP="00822089">
      <w:pPr>
        <w:ind w:firstLine="709"/>
      </w:pPr>
      <w:r w:rsidRPr="009F43BF">
        <w:t xml:space="preserve">При изучении </w:t>
      </w:r>
      <w:r w:rsidRPr="00944B59">
        <w:rPr>
          <w:bCs/>
        </w:rPr>
        <w:t>первичной фармакодинамики</w:t>
      </w:r>
      <w:r w:rsidRPr="00944B59">
        <w:t xml:space="preserve"> </w:t>
      </w:r>
      <w:r w:rsidRPr="009F43BF">
        <w:rPr>
          <w:i/>
          <w:iCs/>
        </w:rPr>
        <w:t>in vitro</w:t>
      </w:r>
      <w:r w:rsidRPr="009F43BF">
        <w:t xml:space="preserve"> было показано, что ленватиниб селективно ингибировал тирозинкиназную активность рецепторов VEGF (VEGFR1-3) и RET со значени</w:t>
      </w:r>
      <w:r>
        <w:t xml:space="preserve">ем </w:t>
      </w:r>
      <w:r w:rsidRPr="009F43BF">
        <w:t>Ki приблизительно равным 1 нмоль/л. Ленватиниб ингибировал другие тирозинкиназные рецепторы, связанные с проангиогенными и онкогенными путями, включая FGFR1-4, PDGFRα и KIT, со значениями медианной ингибирующей концентрации (IC</w:t>
      </w:r>
      <w:r w:rsidRPr="009B4009">
        <w:rPr>
          <w:vertAlign w:val="subscript"/>
        </w:rPr>
        <w:t>50</w:t>
      </w:r>
      <w:r w:rsidRPr="009F43BF">
        <w:t>) ниже 100 нмоль/л.</w:t>
      </w:r>
    </w:p>
    <w:p w14:paraId="5FFE55C0" w14:textId="77777777" w:rsidR="00822089" w:rsidRPr="009F43BF" w:rsidRDefault="00822089" w:rsidP="00822089">
      <w:pPr>
        <w:ind w:firstLine="709"/>
      </w:pPr>
      <w:r w:rsidRPr="009F43BF">
        <w:t>Константа равновесной диссоциации (Kd) ленватиниба против VEGFR2 составила 2,1 нмоль/л. Рентгеновский анализ кристаллической структуры комплекса VEGFR2-ленватиниб и комплекса FGFR1-ленватиниб показал, что ленватиниб связывается с сайтом связывания аденозинтрифосфата (АТФ) и соседней аллостерической областью в киназном домене, принимая конформацию "аспаргиновая кислота-фенилаланин-глицин (DFG)-in"</w:t>
      </w:r>
      <w:r>
        <w:t>.</w:t>
      </w:r>
    </w:p>
    <w:p w14:paraId="3B2C9412" w14:textId="77777777" w:rsidR="00822089" w:rsidRPr="009F43BF" w:rsidRDefault="00822089" w:rsidP="00822089">
      <w:pPr>
        <w:ind w:firstLine="709"/>
      </w:pPr>
      <w:r w:rsidRPr="009F43BF">
        <w:t xml:space="preserve">Был оценен противоопухолевый эффект ленватиниба </w:t>
      </w:r>
      <w:r w:rsidRPr="009F43BF">
        <w:rPr>
          <w:i/>
          <w:iCs/>
        </w:rPr>
        <w:t>in vivo</w:t>
      </w:r>
      <w:r w:rsidRPr="009F43BF">
        <w:t xml:space="preserve"> на рост опухоли клеточной линии папиллярной карциномы щитовидной железы человека К1 на модели ксенотрансплантата мыши. </w:t>
      </w:r>
      <w:r>
        <w:t>Установлено</w:t>
      </w:r>
      <w:r w:rsidRPr="009F43BF">
        <w:t>, что ежедневное введение ленватиниба в течение 14 дней мышам, которым имплантировали клеточную линию карциномы щитовидной железы человека К1, приводило к задержке роста опухоли дозозависимым образом без статистически значимого влияния на массу тела.</w:t>
      </w:r>
    </w:p>
    <w:p w14:paraId="383950E7" w14:textId="77777777" w:rsidR="00822089" w:rsidRPr="009F43BF" w:rsidRDefault="00822089" w:rsidP="00822089">
      <w:pPr>
        <w:ind w:firstLine="709"/>
      </w:pPr>
      <w:r>
        <w:t>И</w:t>
      </w:r>
      <w:r w:rsidRPr="009F43BF">
        <w:t xml:space="preserve">зучено влияние ленватиниба как на рост опухоли, так и на ангиогенез опухоли в ксенотрансплантатах линии клеток анапластического рака человека 8305C у бестимусных мышей. </w:t>
      </w:r>
      <w:r>
        <w:t>В</w:t>
      </w:r>
      <w:r w:rsidRPr="009F43BF">
        <w:t xml:space="preserve">ыяснено, что ленватиниб имел значительное дозозависимое снижение объема опухоли по сравнению с </w:t>
      </w:r>
      <w:r>
        <w:t>контролем</w:t>
      </w:r>
      <w:r w:rsidRPr="009F43BF">
        <w:t xml:space="preserve"> на 15-й день. Ленватиниб в диапазоне доз от 3 до 100 мг/кг значительно и дозозависимо снижал плотность микрососудов в опухолях 8305C на 15-й день. </w:t>
      </w:r>
    </w:p>
    <w:p w14:paraId="09E18A02" w14:textId="77777777" w:rsidR="00822089" w:rsidRPr="009F43BF" w:rsidRDefault="00822089" w:rsidP="00822089">
      <w:pPr>
        <w:ind w:firstLine="709"/>
      </w:pPr>
      <w:r w:rsidRPr="009F43BF">
        <w:t xml:space="preserve">Для оценки </w:t>
      </w:r>
      <w:r w:rsidRPr="00944B59">
        <w:t xml:space="preserve">потенциальных </w:t>
      </w:r>
      <w:r w:rsidRPr="00944B59">
        <w:rPr>
          <w:bCs/>
        </w:rPr>
        <w:t>вторичных фармакодинамических эффектов</w:t>
      </w:r>
      <w:r w:rsidRPr="009F43BF">
        <w:t xml:space="preserve"> ленватиниба было проведено исследование связывани</w:t>
      </w:r>
      <w:r>
        <w:t>я</w:t>
      </w:r>
      <w:r w:rsidRPr="009F43BF">
        <w:t xml:space="preserve"> с панелью из 50 некиназных рецепторов (ExpressSProfile) при концентрациях ленватиниба от 1 и 10 мкмоль/л. Не отмечалось значительного связывания (&gt;50% ингибирование) ленватиниба </w:t>
      </w:r>
      <w:r>
        <w:t>с</w:t>
      </w:r>
      <w:r w:rsidRPr="009F43BF">
        <w:t xml:space="preserve"> рецепторам</w:t>
      </w:r>
      <w:r>
        <w:t>и</w:t>
      </w:r>
      <w:r w:rsidRPr="009F43BF">
        <w:t xml:space="preserve"> ExpresSProfile при оцениваемых концентрациях, за исключением рецептора 5-гидрокситриптамина 1В (58%) и человеческого переносчик</w:t>
      </w:r>
      <w:r>
        <w:t>а</w:t>
      </w:r>
      <w:r w:rsidRPr="009F43BF">
        <w:t xml:space="preserve"> норадреналина (50%) при 10 мкмоль/л.</w:t>
      </w:r>
    </w:p>
    <w:p w14:paraId="2C782B45" w14:textId="77777777" w:rsidR="00822089" w:rsidRPr="009F43BF" w:rsidRDefault="00822089" w:rsidP="00822089">
      <w:pPr>
        <w:ind w:firstLine="709"/>
      </w:pPr>
      <w:r w:rsidRPr="00944B59">
        <w:rPr>
          <w:bCs/>
        </w:rPr>
        <w:t>Фармакокинетика</w:t>
      </w:r>
      <w:r w:rsidRPr="00944B59">
        <w:t xml:space="preserve"> ленватиниба оценивалась </w:t>
      </w:r>
      <w:r w:rsidRPr="00944B59">
        <w:rPr>
          <w:i/>
          <w:iCs/>
        </w:rPr>
        <w:t>in vivo</w:t>
      </w:r>
      <w:r w:rsidRPr="00944B59">
        <w:t xml:space="preserve"> после перорального введения мыш</w:t>
      </w:r>
      <w:r>
        <w:t>ам</w:t>
      </w:r>
      <w:r w:rsidRPr="00944B59">
        <w:t>, крыс</w:t>
      </w:r>
      <w:r>
        <w:t>ам</w:t>
      </w:r>
      <w:r w:rsidRPr="00944B59">
        <w:t>, собак</w:t>
      </w:r>
      <w:r>
        <w:t>ам</w:t>
      </w:r>
      <w:r w:rsidRPr="00944B59">
        <w:t xml:space="preserve"> и обезьян</w:t>
      </w:r>
      <w:r>
        <w:t>ам</w:t>
      </w:r>
      <w:r w:rsidRPr="009F43BF">
        <w:t xml:space="preserve">. Образцы плазмы, собранные у мышей, крыс, собак и обезьян в ходе токсикокинетических исследований, анализировали с помощью </w:t>
      </w:r>
      <w:r>
        <w:t>в</w:t>
      </w:r>
      <w:r w:rsidRPr="00524381">
        <w:t>ысокоэффективн</w:t>
      </w:r>
      <w:r>
        <w:t>ой</w:t>
      </w:r>
      <w:r w:rsidRPr="00524381">
        <w:t xml:space="preserve"> жидкостн</w:t>
      </w:r>
      <w:r>
        <w:t>ой</w:t>
      </w:r>
      <w:r w:rsidRPr="00524381">
        <w:t xml:space="preserve"> хроматографи</w:t>
      </w:r>
      <w:r>
        <w:t>и (</w:t>
      </w:r>
      <w:r w:rsidRPr="009F43BF">
        <w:t>ВЭЖХ</w:t>
      </w:r>
      <w:r>
        <w:t>)</w:t>
      </w:r>
      <w:r w:rsidRPr="009F43BF">
        <w:t xml:space="preserve"> </w:t>
      </w:r>
      <w:r>
        <w:t>и ж</w:t>
      </w:r>
      <w:r w:rsidRPr="004F1FC8">
        <w:t>идкостн</w:t>
      </w:r>
      <w:r>
        <w:t>ой</w:t>
      </w:r>
      <w:r w:rsidRPr="004F1FC8">
        <w:t xml:space="preserve"> хроматографи</w:t>
      </w:r>
      <w:r>
        <w:t>и</w:t>
      </w:r>
      <w:r w:rsidRPr="004F1FC8">
        <w:t xml:space="preserve"> с масс спектрометрией</w:t>
      </w:r>
      <w:r>
        <w:t xml:space="preserve"> (</w:t>
      </w:r>
      <w:r w:rsidRPr="009F43BF">
        <w:t>ЖХ/МС</w:t>
      </w:r>
      <w:r>
        <w:t>)</w:t>
      </w:r>
      <w:r w:rsidRPr="009F43BF">
        <w:t xml:space="preserve">. После введения радиоактивного </w:t>
      </w:r>
      <w:r w:rsidRPr="00C22830">
        <w:rPr>
          <w:vertAlign w:val="superscript"/>
        </w:rPr>
        <w:t>14</w:t>
      </w:r>
      <w:r w:rsidRPr="009F43BF">
        <w:t xml:space="preserve">C-ленватиниба радиоактивность измеряли жидкостным сцинтилляционным счетчиком (ЖСС). Билиарная экскреция исследовалась у крыс с канюлированными желчными протоками в течение 48 часов после введения </w:t>
      </w:r>
      <w:r w:rsidRPr="00C22830">
        <w:rPr>
          <w:vertAlign w:val="superscript"/>
        </w:rPr>
        <w:t>14</w:t>
      </w:r>
      <w:r w:rsidRPr="009F43BF">
        <w:t>C-ленватиниба.</w:t>
      </w:r>
    </w:p>
    <w:p w14:paraId="1920C6EB" w14:textId="77777777" w:rsidR="00822089" w:rsidRPr="009F43BF" w:rsidRDefault="00822089" w:rsidP="00822089">
      <w:pPr>
        <w:ind w:firstLine="709"/>
      </w:pPr>
      <w:r w:rsidRPr="009F43BF">
        <w:t>Пероральная биодоступность ленватиниба составляла 64,4%, 68,7%, 70,4% и 78,4% у мышей, крыс, собак и обезьян</w:t>
      </w:r>
      <w:r>
        <w:t>,</w:t>
      </w:r>
      <w:r w:rsidRPr="009F43BF">
        <w:t xml:space="preserve"> соответственно. T</w:t>
      </w:r>
      <w:r w:rsidRPr="00D95A14">
        <w:rPr>
          <w:vertAlign w:val="subscript"/>
        </w:rPr>
        <w:t>max</w:t>
      </w:r>
      <w:r w:rsidRPr="009F43BF">
        <w:t xml:space="preserve"> варьировала от 0,5 до 2 часов у </w:t>
      </w:r>
      <w:r w:rsidRPr="009F43BF">
        <w:lastRenderedPageBreak/>
        <w:t xml:space="preserve">животных после перорального введения ленватиниба, что незначительно короче, чем диапазон от 1 до 4 часов, наблюдаемый у людей. </w:t>
      </w:r>
    </w:p>
    <w:p w14:paraId="197BD87A" w14:textId="77777777" w:rsidR="00822089" w:rsidRPr="009F43BF" w:rsidRDefault="00822089" w:rsidP="00822089">
      <w:pPr>
        <w:ind w:firstLine="709"/>
      </w:pPr>
      <w:r w:rsidRPr="009F43BF">
        <w:t xml:space="preserve">Период полувыведения </w:t>
      </w:r>
      <w:r>
        <w:t>(</w:t>
      </w:r>
      <w:r w:rsidRPr="001F08B5">
        <w:t>T</w:t>
      </w:r>
      <w:r w:rsidRPr="00C22830">
        <w:rPr>
          <w:vertAlign w:val="subscript"/>
        </w:rPr>
        <w:t>1/2</w:t>
      </w:r>
      <w:r>
        <w:t xml:space="preserve">) </w:t>
      </w:r>
      <w:r w:rsidRPr="009F43BF">
        <w:t>у всех видов животных после однократного перорального приема ленватиниба колеблется от 1,74 до 5,27 часов, что намного короче, чем у людей (~28 часов после однократного и многократного приема ленватиниба</w:t>
      </w:r>
      <w:r>
        <w:t>)</w:t>
      </w:r>
      <w:r w:rsidRPr="009F43BF">
        <w:t>.</w:t>
      </w:r>
    </w:p>
    <w:p w14:paraId="3F2C6F27" w14:textId="77777777" w:rsidR="00822089" w:rsidRPr="009F43BF" w:rsidRDefault="00822089" w:rsidP="00822089">
      <w:pPr>
        <w:ind w:firstLine="709"/>
      </w:pPr>
      <w:r w:rsidRPr="009F43BF">
        <w:t>Радиоактивность после перорального приема радиоактивно</w:t>
      </w:r>
      <w:r>
        <w:t xml:space="preserve"> меченного</w:t>
      </w:r>
      <w:r w:rsidRPr="009F43BF">
        <w:t xml:space="preserve"> </w:t>
      </w:r>
      <w:r w:rsidRPr="006C4F53">
        <w:rPr>
          <w:vertAlign w:val="superscript"/>
        </w:rPr>
        <w:t>14</w:t>
      </w:r>
      <w:r w:rsidRPr="009F43BF">
        <w:t xml:space="preserve">C-ленватиниба крысам (перорально через желудочный зонд в дозе 3 мг/кг) достигла максимального уровня в большинстве тканей через 30 мин после введения </w:t>
      </w:r>
      <w:r w:rsidRPr="006C4F53">
        <w:rPr>
          <w:vertAlign w:val="superscript"/>
        </w:rPr>
        <w:t>14</w:t>
      </w:r>
      <w:r w:rsidRPr="009F43BF">
        <w:t>C-ленватиниба, за исключением слепой кишки, толстой кишк</w:t>
      </w:r>
      <w:r>
        <w:t>и</w:t>
      </w:r>
      <w:r w:rsidRPr="009F43BF">
        <w:t xml:space="preserve"> и кожи, где он достиг максимального уровня через 6 часов после введения. Распределение </w:t>
      </w:r>
      <w:r w:rsidRPr="006C4F53">
        <w:rPr>
          <w:vertAlign w:val="superscript"/>
        </w:rPr>
        <w:t>14</w:t>
      </w:r>
      <w:r w:rsidRPr="009F43BF">
        <w:t xml:space="preserve">C-ленватиниба было самым высоким в печени крыс, надпочечниках, желудке и тонком кишечнике (в 1–3 раза выше, чем в плазме). Через 30 минут после введения радиоактивного </w:t>
      </w:r>
      <w:r w:rsidRPr="006C4F53">
        <w:rPr>
          <w:vertAlign w:val="superscript"/>
        </w:rPr>
        <w:t>14</w:t>
      </w:r>
      <w:r w:rsidRPr="009F43BF">
        <w:t xml:space="preserve">C-ленватиниба в слепой кишке и толстой кишке, радиоактивность </w:t>
      </w:r>
      <w:r>
        <w:t xml:space="preserve">была </w:t>
      </w:r>
      <w:r w:rsidRPr="009F43BF">
        <w:t xml:space="preserve">примерно в 12 раз выше, чем в плазме через 6 часов после введения. Распределение </w:t>
      </w:r>
      <w:r w:rsidRPr="006C4F53">
        <w:rPr>
          <w:vertAlign w:val="superscript"/>
        </w:rPr>
        <w:t>14</w:t>
      </w:r>
      <w:r w:rsidRPr="009F43BF">
        <w:t xml:space="preserve">C-ленватиниба в головном мозге крыс, мозжечке, продолговатом мозге и спинном мозге составляло ≤2% </w:t>
      </w:r>
      <w:r w:rsidRPr="006C4F53">
        <w:rPr>
          <w:vertAlign w:val="superscript"/>
        </w:rPr>
        <w:t>14</w:t>
      </w:r>
      <w:r w:rsidRPr="009F43BF">
        <w:t>C-ленватиниба в плазме, а распределение радиоактивности в головной мозг составило ≤0,02% от общей дозы радиоактивности.</w:t>
      </w:r>
    </w:p>
    <w:p w14:paraId="26B0F2CD" w14:textId="77777777" w:rsidR="00822089" w:rsidRPr="009F43BF" w:rsidRDefault="00822089" w:rsidP="00822089">
      <w:pPr>
        <w:ind w:firstLine="709"/>
      </w:pPr>
      <w:r w:rsidRPr="006C4F53">
        <w:rPr>
          <w:i/>
          <w:iCs/>
        </w:rPr>
        <w:t>In vitro</w:t>
      </w:r>
      <w:r w:rsidRPr="009F43BF">
        <w:t xml:space="preserve"> ленватиниб в значительной степени связывался с белками плазмы как у животных (~90-98%), так и у человека (98–99%), преимущественно с альбумином и в меньшей степени с α1-кислым гликопротеином и γ-глобулином.</w:t>
      </w:r>
    </w:p>
    <w:p w14:paraId="6D5F6ED2" w14:textId="77777777" w:rsidR="00822089" w:rsidRPr="009F43BF" w:rsidRDefault="00822089" w:rsidP="00822089">
      <w:pPr>
        <w:ind w:firstLine="709"/>
      </w:pPr>
      <w:r w:rsidRPr="009F43BF">
        <w:t xml:space="preserve">Был оценен метаболизм ленватиниба </w:t>
      </w:r>
      <w:r w:rsidRPr="006C4F53">
        <w:rPr>
          <w:i/>
          <w:iCs/>
        </w:rPr>
        <w:t>in vitro</w:t>
      </w:r>
      <w:r w:rsidRPr="009F43BF">
        <w:t xml:space="preserve"> с исп</w:t>
      </w:r>
      <w:r>
        <w:t>ользованием микросом печени мышей, крыс, собак</w:t>
      </w:r>
      <w:r w:rsidRPr="009F43BF">
        <w:t>,</w:t>
      </w:r>
      <w:r>
        <w:t xml:space="preserve"> обезьян</w:t>
      </w:r>
      <w:r w:rsidRPr="009F43BF">
        <w:t xml:space="preserve"> и человека, реакционные смеси анализировали с помощью ЖХ/МС. В микросомах печени было идентифицировано восемь метаболитов. В микросомах печени человека обнаружено шесть метаболитов: М1, М2, М3, М4, М5 и М8. M8 также был обнаружен в микросомах печени обезьян, а остальные 5 метаболитов были обнаружены в микросомах всех исследованных видов. М2, деметилированная форма ленватиниба, был основным метаболитом, идентифицированным в микросомах печени человека.</w:t>
      </w:r>
    </w:p>
    <w:p w14:paraId="012B7204" w14:textId="77777777" w:rsidR="00822089" w:rsidRPr="009F43BF" w:rsidRDefault="00822089" w:rsidP="00822089">
      <w:pPr>
        <w:ind w:firstLine="709"/>
      </w:pPr>
      <w:r w:rsidRPr="009F43BF">
        <w:t xml:space="preserve">После однократного перорального введения </w:t>
      </w:r>
      <w:r w:rsidRPr="006C4F53">
        <w:rPr>
          <w:vertAlign w:val="superscript"/>
        </w:rPr>
        <w:t>14</w:t>
      </w:r>
      <w:r w:rsidRPr="009F43BF">
        <w:t xml:space="preserve">C-ленватиниба крысам (перорально через желудочный зонд в дозе 3 мг/кг), экскреция </w:t>
      </w:r>
      <w:r w:rsidRPr="006C4F53">
        <w:rPr>
          <w:vertAlign w:val="superscript"/>
        </w:rPr>
        <w:t>14</w:t>
      </w:r>
      <w:r w:rsidRPr="009F43BF">
        <w:t xml:space="preserve">C-ленватиниба с калом составила 87,2%, с мочой 12,2%. Через сорок восемь часов после введения однократной пероральной дозы </w:t>
      </w:r>
      <w:r w:rsidRPr="006C4F53">
        <w:rPr>
          <w:vertAlign w:val="superscript"/>
        </w:rPr>
        <w:t>14</w:t>
      </w:r>
      <w:r w:rsidRPr="009F43BF">
        <w:t>C-ленватиниба крысам с канюлированными желчными протоками экскреция с желчью, мочой и калом составила 41,6%, 18,1% и 27,2% дозы</w:t>
      </w:r>
      <w:r>
        <w:t>,</w:t>
      </w:r>
      <w:r w:rsidRPr="009F43BF">
        <w:t xml:space="preserve"> соответственно. Эти данные свидетельствуют о том, что преобладающим путем выведения ленватиниба у крыс является фекальный путь с желчью, и по меньшей мере 65% введенной дозы всасывается.</w:t>
      </w:r>
    </w:p>
    <w:p w14:paraId="7AC1C383" w14:textId="77777777" w:rsidR="00822089" w:rsidRPr="009F43BF" w:rsidRDefault="00822089" w:rsidP="00822089">
      <w:pPr>
        <w:ind w:firstLine="709"/>
      </w:pPr>
      <w:r w:rsidRPr="009F43BF">
        <w:t xml:space="preserve">После однократного перорального введения </w:t>
      </w:r>
      <w:r w:rsidRPr="006C4F53">
        <w:rPr>
          <w:vertAlign w:val="superscript"/>
        </w:rPr>
        <w:t>14</w:t>
      </w:r>
      <w:r w:rsidRPr="009F43BF">
        <w:t xml:space="preserve">C-ленватиниба обезьянам (перорально через желудочный зонд в дозе 3 мг/кг) экскреция </w:t>
      </w:r>
      <w:r w:rsidRPr="006C4F53">
        <w:rPr>
          <w:vertAlign w:val="superscript"/>
        </w:rPr>
        <w:t>14</w:t>
      </w:r>
      <w:r w:rsidRPr="009F43BF">
        <w:t>C-ленватиниба с калом составила 72,8%, с мочой 17,2%.</w:t>
      </w:r>
    </w:p>
    <w:p w14:paraId="76768467" w14:textId="77777777" w:rsidR="00822089" w:rsidRPr="00944B59" w:rsidRDefault="00822089" w:rsidP="00822089">
      <w:pPr>
        <w:ind w:firstLine="709"/>
      </w:pPr>
      <w:r w:rsidRPr="00944B59">
        <w:rPr>
          <w:bCs/>
        </w:rPr>
        <w:t>Токсичность при однократном и многократном введении ленватиниба</w:t>
      </w:r>
      <w:r w:rsidRPr="00944B59">
        <w:t xml:space="preserve"> изучали у крыс, собак и обезьян.</w:t>
      </w:r>
    </w:p>
    <w:p w14:paraId="3BC26CE9" w14:textId="77777777" w:rsidR="00822089" w:rsidRPr="006931A4" w:rsidRDefault="00822089" w:rsidP="00822089">
      <w:pPr>
        <w:ind w:firstLine="709"/>
        <w:rPr>
          <w:iCs/>
        </w:rPr>
      </w:pPr>
      <w:r w:rsidRPr="009F43BF">
        <w:t xml:space="preserve">Исследования токсичности при однократном введении </w:t>
      </w:r>
      <w:r>
        <w:t>проводили</w:t>
      </w:r>
      <w:r w:rsidRPr="009F43BF">
        <w:t xml:space="preserve"> у крыс и собак. Ленватиниб в дозах 10, 30, 100 мг/кг однократно через желудочный зонд вводили самцам крыс </w:t>
      </w:r>
      <w:r w:rsidRPr="0005153E">
        <w:rPr>
          <w:iCs/>
        </w:rPr>
        <w:t>Sprague-Dawley</w:t>
      </w:r>
      <w:r w:rsidRPr="009F43BF">
        <w:t xml:space="preserve"> (6 самцов в экспериментальной группе, 6 в контроле) для оценки общего физического состояния, поведения животных, оценки дыхательной функции. Эксперименты проводилась до введения ленватиниба и через 1, 2, 4 и 8 часов после введения. Было выяснено, что все дозы до 100 мг/кг не оказывали влияния на общее физическое состояние и поведение крыс, не отмечалось статистически значимого влияния </w:t>
      </w:r>
      <w:r w:rsidRPr="009F43BF">
        <w:lastRenderedPageBreak/>
        <w:t xml:space="preserve">ленватиниба на измеренные параметры дыхательной функции у самцов крыс </w:t>
      </w:r>
      <w:r w:rsidRPr="006931A4">
        <w:rPr>
          <w:iCs/>
        </w:rPr>
        <w:t>Sprague-Dawley.</w:t>
      </w:r>
    </w:p>
    <w:p w14:paraId="224D21C0" w14:textId="77777777" w:rsidR="007175C6" w:rsidRPr="009F43BF" w:rsidRDefault="007175C6" w:rsidP="007175C6">
      <w:pPr>
        <w:ind w:firstLine="709"/>
      </w:pPr>
      <w:r w:rsidRPr="009F43BF">
        <w:t xml:space="preserve">Влияние на сердечно-сосудистую систему изучалось при введении ленватиниба в дозах 6 и 30 мг/кг однократно через желудочный зонд собакам (3 самки, 3 самца). Было выяснено, что у самцов собак </w:t>
      </w:r>
      <w:r>
        <w:t>частота сердечных сокращений (</w:t>
      </w:r>
      <w:r w:rsidRPr="009F43BF">
        <w:t>ЧСС</w:t>
      </w:r>
      <w:r>
        <w:t>)</w:t>
      </w:r>
      <w:r w:rsidRPr="009F43BF">
        <w:t xml:space="preserve"> снизилась на 23% через 4 часа после введения дозы 6 мг/кг по сравнению с контролем. </w:t>
      </w:r>
      <w:r>
        <w:t>Артериальное давление (</w:t>
      </w:r>
      <w:r w:rsidRPr="009F43BF">
        <w:t>АД</w:t>
      </w:r>
      <w:r>
        <w:t>)</w:t>
      </w:r>
      <w:r w:rsidRPr="009F43BF">
        <w:t xml:space="preserve"> у самцов увеличилось на 29% и 23% через 2 часа после введения 6 и 30 мг/кг</w:t>
      </w:r>
      <w:r>
        <w:t>,</w:t>
      </w:r>
      <w:r w:rsidRPr="009F43BF">
        <w:t xml:space="preserve"> соответственно</w:t>
      </w:r>
      <w:r>
        <w:t>,</w:t>
      </w:r>
      <w:r w:rsidRPr="009F43BF">
        <w:t xml:space="preserve"> по сравнению с контролем. </w:t>
      </w:r>
      <w:r>
        <w:t>При оценке электрокардиограммы (ЭКГ) п</w:t>
      </w:r>
      <w:r w:rsidRPr="009F43BF">
        <w:t>родолжительность QRS у самцов собак уменьшилась на 13% и 11% через 1 и 4 часа после введения дозы 30 мг/кг по сравнению с контролем.</w:t>
      </w:r>
    </w:p>
    <w:p w14:paraId="04148823" w14:textId="77777777" w:rsidR="007175C6" w:rsidRPr="009F43BF" w:rsidRDefault="007175C6" w:rsidP="007175C6">
      <w:pPr>
        <w:ind w:firstLine="709"/>
      </w:pPr>
      <w:r w:rsidRPr="009F43BF">
        <w:t xml:space="preserve">Ленватиниб оценивался в токсикологических исследованиях при многократном введении у крыс </w:t>
      </w:r>
      <w:r w:rsidRPr="0005153E">
        <w:rPr>
          <w:iCs/>
        </w:rPr>
        <w:t>Sprague Dawley</w:t>
      </w:r>
      <w:r w:rsidRPr="009F43BF">
        <w:t xml:space="preserve"> (до 26 недель), у собак (до 4 недель), у яванских макак (до 39 недель).</w:t>
      </w:r>
    </w:p>
    <w:p w14:paraId="22B761D6" w14:textId="77777777" w:rsidR="007175C6" w:rsidRPr="009F43BF" w:rsidRDefault="007175C6" w:rsidP="007175C6">
      <w:pPr>
        <w:ind w:firstLine="709"/>
      </w:pPr>
      <w:r w:rsidRPr="009F43BF">
        <w:t xml:space="preserve">Основными органами токсичности ленватиниба были </w:t>
      </w:r>
      <w:r>
        <w:t>ЖКТ</w:t>
      </w:r>
      <w:r w:rsidRPr="009F43BF">
        <w:t xml:space="preserve"> (водянистый стул, снижение массы тела и потребления пищи, дегенерация медиальных артерий в желудке и слепой кишке), почк</w:t>
      </w:r>
      <w:r>
        <w:t>и</w:t>
      </w:r>
      <w:r w:rsidRPr="009F43BF">
        <w:t xml:space="preserve"> (гломерулопатия), печен</w:t>
      </w:r>
      <w:r>
        <w:t>ь</w:t>
      </w:r>
      <w:r w:rsidRPr="009F43BF">
        <w:t xml:space="preserve"> (повышение АЛТ и АСТ), желчн</w:t>
      </w:r>
      <w:r>
        <w:t>ый</w:t>
      </w:r>
      <w:r w:rsidRPr="009F43BF">
        <w:t xml:space="preserve"> пузыр</w:t>
      </w:r>
      <w:r>
        <w:t>ь</w:t>
      </w:r>
      <w:r w:rsidRPr="009F43BF">
        <w:t xml:space="preserve"> (артериальный фиброзный некроз), яичк</w:t>
      </w:r>
      <w:r>
        <w:t>и</w:t>
      </w:r>
      <w:r w:rsidRPr="009F43BF">
        <w:t>, головно</w:t>
      </w:r>
      <w:r>
        <w:t>й</w:t>
      </w:r>
      <w:r w:rsidRPr="009F43BF">
        <w:t xml:space="preserve"> мозг</w:t>
      </w:r>
      <w:r>
        <w:t>,</w:t>
      </w:r>
      <w:r w:rsidRPr="009F43BF">
        <w:t xml:space="preserve"> селезенк</w:t>
      </w:r>
      <w:r>
        <w:t>а</w:t>
      </w:r>
      <w:r w:rsidRPr="009F43BF">
        <w:t xml:space="preserve"> (лимфоидная атрофия) и надпочечник</w:t>
      </w:r>
      <w:r>
        <w:t>и</w:t>
      </w:r>
      <w:r w:rsidRPr="009F43BF">
        <w:t xml:space="preserve"> (корковая гипертрофия).</w:t>
      </w:r>
    </w:p>
    <w:p w14:paraId="70310E47" w14:textId="77777777" w:rsidR="007175C6" w:rsidRPr="009F43BF" w:rsidRDefault="007175C6" w:rsidP="007175C6">
      <w:pPr>
        <w:ind w:firstLine="709"/>
      </w:pPr>
      <w:r w:rsidRPr="009F43BF">
        <w:t xml:space="preserve">Ленватиниб не оказывал мутагенного действия в </w:t>
      </w:r>
      <w:r>
        <w:t>тесте</w:t>
      </w:r>
      <w:r w:rsidRPr="009F43BF">
        <w:t xml:space="preserve"> Эймса </w:t>
      </w:r>
      <w:r w:rsidRPr="0039119F">
        <w:rPr>
          <w:i/>
          <w:iCs/>
        </w:rPr>
        <w:t>in vitro</w:t>
      </w:r>
      <w:r w:rsidRPr="009F43BF">
        <w:t xml:space="preserve"> и на мышах </w:t>
      </w:r>
      <w:r w:rsidRPr="0039119F">
        <w:rPr>
          <w:i/>
          <w:iCs/>
        </w:rPr>
        <w:t>in vitro</w:t>
      </w:r>
      <w:r w:rsidRPr="009F43BF">
        <w:t xml:space="preserve">. Ленватиниб был не кластогенным в микроядерном анализе костного мозга крыс </w:t>
      </w:r>
      <w:r w:rsidRPr="00423637">
        <w:rPr>
          <w:i/>
          <w:iCs/>
        </w:rPr>
        <w:t>in vivo</w:t>
      </w:r>
      <w:r w:rsidRPr="009F43BF">
        <w:t xml:space="preserve"> при уровнях доз до 2000 мг/кг. Хотя ленватиниб не был генотоксичен, </w:t>
      </w:r>
      <w:r>
        <w:t>для</w:t>
      </w:r>
      <w:r w:rsidRPr="009F43BF">
        <w:t xml:space="preserve"> 5 из 14 примесей, протестированных </w:t>
      </w:r>
      <w:r w:rsidRPr="00C22830">
        <w:rPr>
          <w:i/>
          <w:iCs/>
        </w:rPr>
        <w:t>in vitro</w:t>
      </w:r>
      <w:r w:rsidRPr="009F43BF">
        <w:t xml:space="preserve"> </w:t>
      </w:r>
      <w:r>
        <w:t>в тесте</w:t>
      </w:r>
      <w:r w:rsidRPr="009F43BF">
        <w:t xml:space="preserve"> Эймс</w:t>
      </w:r>
      <w:r>
        <w:t>а</w:t>
      </w:r>
      <w:r w:rsidRPr="009F43BF">
        <w:t xml:space="preserve">, </w:t>
      </w:r>
      <w:r>
        <w:t>был выявлен мутагенный потенциал</w:t>
      </w:r>
      <w:r w:rsidRPr="009F43BF">
        <w:t xml:space="preserve">. </w:t>
      </w:r>
    </w:p>
    <w:p w14:paraId="24FDBB32" w14:textId="77777777" w:rsidR="007175C6" w:rsidRPr="009F43BF" w:rsidRDefault="007175C6" w:rsidP="007175C6">
      <w:pPr>
        <w:tabs>
          <w:tab w:val="left" w:pos="851"/>
        </w:tabs>
        <w:ind w:firstLine="709"/>
      </w:pPr>
      <w:r w:rsidRPr="009F43BF">
        <w:t>Исследования фертильности/эмбрионального развития ленватиниба не проводились. Однако, результаты токсикокинетических исследований повторных доз позволяют предположить, что введение ленватиниба может ухудшить мужскую и женскую репродуктивную функцию и/или фертильность.</w:t>
      </w:r>
    </w:p>
    <w:p w14:paraId="35033B51" w14:textId="77777777" w:rsidR="007175C6" w:rsidRPr="009F43BF" w:rsidRDefault="007175C6" w:rsidP="007175C6">
      <w:pPr>
        <w:ind w:firstLine="709"/>
      </w:pPr>
      <w:r>
        <w:t>В</w:t>
      </w:r>
      <w:r w:rsidRPr="009F43BF">
        <w:t xml:space="preserve"> токсикокинетических исследованиях у крыс отмечалась фолликулярная атрезия яичников, гипоцеллюлярность семенного эпителия в семенниках в дозах, в 9–39 раз превышающие дозы, рекомендуемые для человека (24 мг). </w:t>
      </w:r>
    </w:p>
    <w:p w14:paraId="58075735" w14:textId="77777777" w:rsidR="007175C6" w:rsidRPr="009F43BF" w:rsidRDefault="007175C6" w:rsidP="007175C6">
      <w:pPr>
        <w:ind w:firstLine="709"/>
      </w:pPr>
      <w:r w:rsidRPr="009F43BF">
        <w:t xml:space="preserve">При токсикокинетических исследованиях у обезьян отмечалась фолликулярная атрезия яичников и снижение частоты менструаций </w:t>
      </w:r>
      <w:r>
        <w:t>при</w:t>
      </w:r>
      <w:r w:rsidRPr="009F43BF">
        <w:t xml:space="preserve"> экспозици</w:t>
      </w:r>
      <w:r>
        <w:t>и</w:t>
      </w:r>
      <w:r w:rsidRPr="009F43BF">
        <w:t xml:space="preserve"> ленватиниба примерно в 0,2–1 раза превыша</w:t>
      </w:r>
      <w:r>
        <w:t>вшей</w:t>
      </w:r>
      <w:r w:rsidRPr="009F43BF">
        <w:t xml:space="preserve"> клиническую экспозицию в рекомендованной дозе для человека. Гипоклеточность семенного эпителия в семенниках наблюдалось у обезьян при </w:t>
      </w:r>
      <w:r>
        <w:t>экспозиции</w:t>
      </w:r>
      <w:r w:rsidRPr="009F43BF">
        <w:t xml:space="preserve"> ленватиниба примерно в 4–19 раз </w:t>
      </w:r>
      <w:r>
        <w:t>выше</w:t>
      </w:r>
      <w:r w:rsidRPr="009F43BF">
        <w:t xml:space="preserve">, чем </w:t>
      </w:r>
      <w:r>
        <w:t xml:space="preserve">экспозиция </w:t>
      </w:r>
      <w:r w:rsidRPr="009F43BF">
        <w:t xml:space="preserve">в рекомендуемой дозе для человека. </w:t>
      </w:r>
    </w:p>
    <w:p w14:paraId="2CA982B8" w14:textId="1DA645B2" w:rsidR="007175C6" w:rsidRPr="00944B59" w:rsidRDefault="007175C6" w:rsidP="007175C6">
      <w:pPr>
        <w:ind w:firstLine="709"/>
      </w:pPr>
      <w:r>
        <w:t>В</w:t>
      </w:r>
      <w:r w:rsidRPr="00944B59">
        <w:t xml:space="preserve"> </w:t>
      </w:r>
      <w:r w:rsidRPr="00944B59">
        <w:rPr>
          <w:bCs/>
        </w:rPr>
        <w:t>токсикокинетических</w:t>
      </w:r>
      <w:r w:rsidRPr="00944B59">
        <w:t xml:space="preserve"> исследованиях у собак отмечались гипоцеллюлярность семенного эпителия в яичках и </w:t>
      </w:r>
      <w:r w:rsidR="00202E76">
        <w:t>десквамация</w:t>
      </w:r>
      <w:r w:rsidR="00202E76" w:rsidRPr="00944B59">
        <w:t xml:space="preserve"> </w:t>
      </w:r>
      <w:r w:rsidRPr="00944B59">
        <w:t xml:space="preserve">клеток семенного эпителия в придатках яичка при </w:t>
      </w:r>
      <w:r>
        <w:t>экспозиции</w:t>
      </w:r>
      <w:r w:rsidRPr="00944B59">
        <w:t xml:space="preserve"> ленватиниба примерно от 0,02 до 0,09 раз превыша</w:t>
      </w:r>
      <w:r>
        <w:t>вш</w:t>
      </w:r>
      <w:r w:rsidRPr="00944B59">
        <w:t>ей клиническую экспозицию при рекомендуемой дозе для человека.</w:t>
      </w:r>
    </w:p>
    <w:p w14:paraId="7E0886FC" w14:textId="77777777" w:rsidR="007175C6" w:rsidRPr="00944B59" w:rsidRDefault="007175C6" w:rsidP="007175C6">
      <w:pPr>
        <w:ind w:firstLine="709"/>
      </w:pPr>
      <w:r w:rsidRPr="00944B59">
        <w:t xml:space="preserve">В исследовании на беременных крысах были изучены токсикокинетические показатели проницаемости плацентарного барьера и оценена способность проникновения ленватиниба в молоко лактирующих крыс. Хотя ленватиниб преодолел плацентарный барьер, процентное распределение радиоактивности </w:t>
      </w:r>
      <w:r>
        <w:t>в</w:t>
      </w:r>
      <w:r w:rsidRPr="00944B59">
        <w:t xml:space="preserve"> каждый плод составляло ≤ 0,02% от </w:t>
      </w:r>
      <w:r>
        <w:t>введенной дозы</w:t>
      </w:r>
      <w:r w:rsidRPr="00944B59">
        <w:t xml:space="preserve"> радиоактивности, что свидетельствует об относительно низкой плацентарной передаче ленватиниба плоду.</w:t>
      </w:r>
    </w:p>
    <w:p w14:paraId="282F6FF4" w14:textId="77777777" w:rsidR="007175C6" w:rsidRPr="009F43BF" w:rsidRDefault="007175C6" w:rsidP="007175C6">
      <w:pPr>
        <w:ind w:firstLine="709"/>
      </w:pPr>
      <w:r w:rsidRPr="00944B59">
        <w:t xml:space="preserve">В исследовании на крысах была изучена </w:t>
      </w:r>
      <w:r>
        <w:rPr>
          <w:bCs/>
        </w:rPr>
        <w:t>эмбрио</w:t>
      </w:r>
      <w:r w:rsidRPr="00944B59">
        <w:rPr>
          <w:bCs/>
        </w:rPr>
        <w:t>фетальная токсичность</w:t>
      </w:r>
      <w:r>
        <w:rPr>
          <w:bCs/>
        </w:rPr>
        <w:t>.</w:t>
      </w:r>
      <w:r w:rsidRPr="00944B59">
        <w:t xml:space="preserve"> Исследование эмбриофетального развития, проведенное на крысах, показало, что ленватиниб эмбриотоксичен, фетотоксичен и обладает тератогенным потенциалом. В группе ленватиниба постимплантационные потери составляли 82,2</w:t>
      </w:r>
      <w:r w:rsidRPr="009F43BF">
        <w:t xml:space="preserve">% по сравнению с </w:t>
      </w:r>
      <w:r w:rsidRPr="009F43BF">
        <w:lastRenderedPageBreak/>
        <w:t xml:space="preserve">контрольной группой (3,8%) из-за ранней резорбции плода, что приводило к статистически значимому снижению среднего числа живых плодов в помете и количества самок с живыми плодами. </w:t>
      </w:r>
    </w:p>
    <w:p w14:paraId="3EE6A79A" w14:textId="77777777" w:rsidR="007175C6" w:rsidRPr="009F43BF" w:rsidRDefault="007175C6" w:rsidP="007175C6">
      <w:pPr>
        <w:ind w:firstLine="709"/>
      </w:pPr>
      <w:r>
        <w:t>Введение</w:t>
      </w:r>
      <w:r w:rsidRPr="009F43BF">
        <w:t xml:space="preserve"> ленватиниб</w:t>
      </w:r>
      <w:r>
        <w:t>а</w:t>
      </w:r>
      <w:r w:rsidRPr="009F43BF">
        <w:t xml:space="preserve"> приводило к статистически значимому дозозависимому увеличению количеств</w:t>
      </w:r>
      <w:r>
        <w:t>а</w:t>
      </w:r>
      <w:r w:rsidRPr="009F43BF">
        <w:t xml:space="preserve"> плодов с внешними аномалиями и скелетными аномалиями по сравнению с контролем </w:t>
      </w:r>
      <w:r>
        <w:t>в</w:t>
      </w:r>
      <w:r w:rsidRPr="009F43BF">
        <w:t xml:space="preserve"> исследовании у крыс и кролик</w:t>
      </w:r>
      <w:r>
        <w:t>ов</w:t>
      </w:r>
      <w:r w:rsidRPr="009F43BF">
        <w:t>. Внешние аномалии плода наблюдались при уровнях доз ≥0,3 мг/кг (1,8 мг/м</w:t>
      </w:r>
      <w:r w:rsidRPr="00C22830">
        <w:rPr>
          <w:vertAlign w:val="superscript"/>
        </w:rPr>
        <w:t>2</w:t>
      </w:r>
      <w:r w:rsidRPr="009F43BF">
        <w:t>). Аномалии плодов включали дозозависимый париетальный отек, криптофтальмию, отсутствующие или аномальные хвосты.</w:t>
      </w:r>
    </w:p>
    <w:p w14:paraId="31B88F1F" w14:textId="77777777" w:rsidR="007175C6" w:rsidRPr="00944B59" w:rsidRDefault="007175C6" w:rsidP="007175C6">
      <w:pPr>
        <w:ind w:firstLine="709"/>
      </w:pPr>
      <w:r w:rsidRPr="009F43BF">
        <w:t>При оценке постнатальной токсичности выяснено, что органы-мишени токсичности, вызванн</w:t>
      </w:r>
      <w:r>
        <w:t>ой</w:t>
      </w:r>
      <w:r w:rsidRPr="009F43BF">
        <w:t xml:space="preserve"> ленватинибом, в целом аналогичн</w:t>
      </w:r>
      <w:r>
        <w:t>ы</w:t>
      </w:r>
      <w:r w:rsidRPr="009F43BF">
        <w:t xml:space="preserve"> </w:t>
      </w:r>
      <w:r>
        <w:t>таковым</w:t>
      </w:r>
      <w:r w:rsidRPr="009F43BF">
        <w:t xml:space="preserve"> у взрослых крыс и включали резцы, бедренную кость, большеберцовую кость, грудину, бедренный и грудинный костный мозг, почки, ЖКТ, надпочечники, печень, общий желчный проток, сердце, вилочковую железу, селезенку, поджелудочную железу. Дополнительные органы-мишени для ленватиниба у молодых крыс включали большеберцовую кость и легкие. При дозе 10 мг/кг отмечались тромбоз, инфаркт миокарда, гипертрофия </w:t>
      </w:r>
      <w:r w:rsidRPr="00944B59">
        <w:t>сердца и альвеолярные кровоизлияния в легких, что, возможно, связано с ингибированием VEGF.</w:t>
      </w:r>
    </w:p>
    <w:p w14:paraId="10575961" w14:textId="77777777" w:rsidR="007175C6" w:rsidRPr="00944B59" w:rsidRDefault="007175C6" w:rsidP="007175C6">
      <w:pPr>
        <w:ind w:firstLine="709"/>
      </w:pPr>
      <w:r w:rsidRPr="00944B59">
        <w:rPr>
          <w:bCs/>
        </w:rPr>
        <w:t>Токсикокинетические исследования</w:t>
      </w:r>
      <w:r w:rsidRPr="00944B59">
        <w:t xml:space="preserve"> повторных доз ленватиниба у самцов и самок крыс, собак и обезьян, получавши</w:t>
      </w:r>
      <w:r>
        <w:t>х</w:t>
      </w:r>
      <w:r w:rsidRPr="00944B59">
        <w:t xml:space="preserve"> пероральные дозы один раз в день в течение 26, 4 и 39 недель</w:t>
      </w:r>
      <w:r>
        <w:t>,</w:t>
      </w:r>
      <w:r w:rsidRPr="00944B59">
        <w:t xml:space="preserve"> соответственно, не выявили системного накопления ленватиниба. Системное воздействие на самцов и самок был</w:t>
      </w:r>
      <w:r>
        <w:t>о</w:t>
      </w:r>
      <w:r w:rsidRPr="00944B59">
        <w:t xml:space="preserve"> в целом сопоставим</w:t>
      </w:r>
      <w:r>
        <w:t>о</w:t>
      </w:r>
      <w:r w:rsidRPr="00944B59">
        <w:t xml:space="preserve"> у всех изученных видов животных. У собак при дозах &lt;30 мг/кг системная экспозиция обычно увеличивалась пропорционально дозе. Системное воздействие увеличилось менее чем пропорционально дозе при более высоких уровнях дозы у крыс (&gt; 10 мг/кг). У обезьян системное воздействие увеличивалось более чем пропорционально дозе при низких уровнях дозы (0,1–3 мг/кг). В о</w:t>
      </w:r>
      <w:r>
        <w:t>тличие от крыс и обезьян</w:t>
      </w:r>
      <w:r w:rsidRPr="00944B59">
        <w:t xml:space="preserve">, системное воздействие </w:t>
      </w:r>
      <w:r>
        <w:t>у</w:t>
      </w:r>
      <w:r w:rsidRPr="00944B59">
        <w:t xml:space="preserve"> человека увеличивалось пропорционально дозе.</w:t>
      </w:r>
    </w:p>
    <w:p w14:paraId="020C8BCC" w14:textId="77777777" w:rsidR="007175C6" w:rsidRPr="009F43BF" w:rsidRDefault="007175C6" w:rsidP="007175C6">
      <w:pPr>
        <w:ind w:firstLine="709"/>
      </w:pPr>
      <w:r w:rsidRPr="00944B59">
        <w:t xml:space="preserve">Было рассчитано, что </w:t>
      </w:r>
      <w:r w:rsidRPr="00944B59">
        <w:rPr>
          <w:lang w:val="en-US"/>
        </w:rPr>
        <w:t>c</w:t>
      </w:r>
      <w:r w:rsidRPr="00944B59">
        <w:t>редний фотоэффект (MPE) для ленватиниба составляет -0,024, что указывает на отсутствие</w:t>
      </w:r>
      <w:r w:rsidRPr="009F43BF">
        <w:t xml:space="preserve"> фототоксичности (MPE &lt;0,1).</w:t>
      </w:r>
    </w:p>
    <w:p w14:paraId="17778686" w14:textId="77777777" w:rsidR="00200EBA" w:rsidRPr="00F37EE0" w:rsidRDefault="00200EBA" w:rsidP="00200EBA">
      <w:pPr>
        <w:pStyle w:val="2"/>
        <w:spacing w:line="240" w:lineRule="auto"/>
        <w:rPr>
          <w:color w:val="000000" w:themeColor="text1"/>
          <w:szCs w:val="24"/>
        </w:rPr>
      </w:pPr>
      <w:bookmarkStart w:id="244" w:name="_Hlk484355353"/>
      <w:bookmarkStart w:id="245" w:name="_Toc126059769"/>
      <w:r w:rsidRPr="00F37EE0">
        <w:rPr>
          <w:color w:val="000000" w:themeColor="text1"/>
          <w:szCs w:val="24"/>
        </w:rPr>
        <w:t>5.2. Обсуждение данных клинических исследований</w:t>
      </w:r>
      <w:bookmarkEnd w:id="245"/>
    </w:p>
    <w:p w14:paraId="5F708849" w14:textId="2CA521FB" w:rsidR="00200EBA" w:rsidRPr="00201AD2" w:rsidRDefault="00200EBA" w:rsidP="00200EBA">
      <w:pPr>
        <w:ind w:firstLine="851"/>
      </w:pPr>
      <w:bookmarkStart w:id="246" w:name="_Hlk118301727"/>
      <w:bookmarkStart w:id="247" w:name="_Toc301482877"/>
      <w:bookmarkStart w:id="248" w:name="_Toc298775567"/>
      <w:bookmarkEnd w:id="244"/>
      <w:r w:rsidRPr="00201AD2">
        <w:t xml:space="preserve">Клинических исследований препарата </w:t>
      </w:r>
      <w:r w:rsidR="00201AD2" w:rsidRPr="00201AD2">
        <w:rPr>
          <w:lang w:val="en-US"/>
        </w:rPr>
        <w:t>DT</w:t>
      </w:r>
      <w:r w:rsidR="00201AD2" w:rsidRPr="00201AD2">
        <w:t>-</w:t>
      </w:r>
      <w:r w:rsidR="00201AD2" w:rsidRPr="00201AD2">
        <w:rPr>
          <w:lang w:val="en-US"/>
        </w:rPr>
        <w:t>LNV</w:t>
      </w:r>
      <w:r w:rsidRPr="00201AD2">
        <w:t xml:space="preserve"> (МНН: </w:t>
      </w:r>
      <w:r w:rsidRPr="00201AD2">
        <w:rPr>
          <w:bCs/>
        </w:rPr>
        <w:t>ленватиниб)</w:t>
      </w:r>
      <w:r w:rsidRPr="00201AD2">
        <w:t xml:space="preserve">, капсулы 4 мг, 10 мг (АО «Р-Фарм», Россия) не проводилось. Так как </w:t>
      </w:r>
      <w:r w:rsidR="00201AD2" w:rsidRPr="00201AD2">
        <w:rPr>
          <w:lang w:val="en-US"/>
        </w:rPr>
        <w:t>DT</w:t>
      </w:r>
      <w:r w:rsidR="00201AD2" w:rsidRPr="00201AD2">
        <w:t>-</w:t>
      </w:r>
      <w:r w:rsidR="00201AD2" w:rsidRPr="00201AD2">
        <w:rPr>
          <w:lang w:val="en-US"/>
        </w:rPr>
        <w:t>LNV</w:t>
      </w:r>
      <w:r w:rsidRPr="00201AD2">
        <w:t xml:space="preserve"> (МНН: </w:t>
      </w:r>
      <w:r w:rsidRPr="00201AD2">
        <w:rPr>
          <w:bCs/>
        </w:rPr>
        <w:t>ленватиниб)</w:t>
      </w:r>
      <w:r w:rsidRPr="00201AD2">
        <w:t xml:space="preserve">, представляет собой воспроизведенный препарат </w:t>
      </w:r>
      <w:r w:rsidRPr="00201AD2">
        <w:rPr>
          <w:bCs/>
        </w:rPr>
        <w:t>ленватиниба</w:t>
      </w:r>
      <w:r w:rsidRPr="00201AD2">
        <w:t>, ожидается, что его свойства будут идентичны свойствам оригинального препарата Ленвима</w:t>
      </w:r>
      <w:r w:rsidRPr="00201AD2">
        <w:rPr>
          <w:vertAlign w:val="superscript"/>
        </w:rPr>
        <w:t>®</w:t>
      </w:r>
      <w:r w:rsidRPr="00201AD2">
        <w:t xml:space="preserve"> (МНН: </w:t>
      </w:r>
      <w:r w:rsidRPr="00201AD2">
        <w:rPr>
          <w:bCs/>
        </w:rPr>
        <w:t>ленватиниб</w:t>
      </w:r>
      <w:r w:rsidRPr="00201AD2">
        <w:t>), капсулы 4 мг, 10 мг (</w:t>
      </w:r>
      <w:r w:rsidRPr="00201AD2">
        <w:rPr>
          <w:rFonts w:eastAsia="Calibri"/>
          <w:bCs/>
        </w:rPr>
        <w:t>владелец РУ: Эйсай Юроп Лимитед, Соединенное Королевство</w:t>
      </w:r>
      <w:r w:rsidRPr="00201AD2">
        <w:t xml:space="preserve">), которому </w:t>
      </w:r>
      <w:r w:rsidR="00201AD2" w:rsidRPr="00201AD2">
        <w:rPr>
          <w:lang w:val="en-US"/>
        </w:rPr>
        <w:t>DT</w:t>
      </w:r>
      <w:r w:rsidR="00201AD2" w:rsidRPr="00201AD2">
        <w:t>-</w:t>
      </w:r>
      <w:r w:rsidR="00201AD2" w:rsidRPr="00201AD2">
        <w:rPr>
          <w:lang w:val="en-US"/>
        </w:rPr>
        <w:t>LNV</w:t>
      </w:r>
      <w:r w:rsidRPr="00201AD2">
        <w:t xml:space="preserve"> (МНН: </w:t>
      </w:r>
      <w:r w:rsidRPr="00201AD2">
        <w:rPr>
          <w:bCs/>
        </w:rPr>
        <w:t>ленватиниб)</w:t>
      </w:r>
      <w:r w:rsidRPr="00201AD2">
        <w:t>, полностью соответствует по качественному и ко</w:t>
      </w:r>
      <w:r w:rsidR="00201AD2" w:rsidRPr="00201AD2">
        <w:t>личественному составу действующего</w:t>
      </w:r>
      <w:r w:rsidRPr="00201AD2">
        <w:t xml:space="preserve"> и вспомогательных веществ, а также по лекарственной форме и дозировке. В связи с этим ниже приводятся данные клинических исследований оригинального препарата </w:t>
      </w:r>
      <w:r w:rsidRPr="00201AD2">
        <w:rPr>
          <w:bCs/>
        </w:rPr>
        <w:t>ленватиниб</w:t>
      </w:r>
      <w:r w:rsidRPr="00201AD2">
        <w:t>.</w:t>
      </w:r>
    </w:p>
    <w:bookmarkEnd w:id="246"/>
    <w:p w14:paraId="7932A1B5" w14:textId="77777777" w:rsidR="007175C6" w:rsidRDefault="007175C6" w:rsidP="007175C6">
      <w:pPr>
        <w:ind w:firstLine="709"/>
      </w:pPr>
      <w:r w:rsidRPr="00236EE5">
        <w:t xml:space="preserve">Ленватиниб является ингибитором тирозинкиназы I типа, проявляющим выраженную антиангиогенную активность при лечении рака. </w:t>
      </w:r>
      <w:r>
        <w:t>Благодаря</w:t>
      </w:r>
      <w:r w:rsidRPr="00236EE5">
        <w:t xml:space="preserve"> активност</w:t>
      </w:r>
      <w:r>
        <w:t>и</w:t>
      </w:r>
      <w:r w:rsidRPr="00236EE5">
        <w:t xml:space="preserve"> при множественных солидных опухолях</w:t>
      </w:r>
      <w:r w:rsidRPr="00506F4C">
        <w:t xml:space="preserve">, </w:t>
      </w:r>
      <w:r>
        <w:t xml:space="preserve">препарат </w:t>
      </w:r>
      <w:r w:rsidRPr="00506F4C">
        <w:t xml:space="preserve">был одобрен при дифференцированном </w:t>
      </w:r>
      <w:r>
        <w:t>РЩЖ</w:t>
      </w:r>
      <w:r w:rsidRPr="00506F4C">
        <w:t xml:space="preserve">, </w:t>
      </w:r>
      <w:r>
        <w:t>ГЦК,</w:t>
      </w:r>
      <w:r w:rsidRPr="00506F4C">
        <w:t xml:space="preserve"> </w:t>
      </w:r>
      <w:r>
        <w:t>ПКК</w:t>
      </w:r>
      <w:r w:rsidRPr="00506F4C">
        <w:t xml:space="preserve"> </w:t>
      </w:r>
      <w:r>
        <w:t xml:space="preserve">и при лечении РЭ как </w:t>
      </w:r>
      <w:r w:rsidRPr="00506F4C">
        <w:t>в качестве монотерапии или в комбин</w:t>
      </w:r>
      <w:r>
        <w:t>ированной химиотерапии.</w:t>
      </w:r>
      <w:r w:rsidRPr="00506F4C">
        <w:t xml:space="preserve"> Кроме того, ленватиниб продемонстрировал многообещающие результаты при некоторых других типах опухолей, включая медуллярный рак, анапластический </w:t>
      </w:r>
      <w:r>
        <w:t>РЩЖ</w:t>
      </w:r>
      <w:r w:rsidRPr="00506F4C">
        <w:t xml:space="preserve">, </w:t>
      </w:r>
      <w:r w:rsidRPr="006E4432">
        <w:t xml:space="preserve">аденоидно-кистозный рак и </w:t>
      </w:r>
      <w:r>
        <w:t>РЭ.</w:t>
      </w:r>
      <w:r w:rsidRPr="006E4432">
        <w:t xml:space="preserve"> Ленватиниб – пероральный мультикиназный ингибитор, </w:t>
      </w:r>
      <w:r w:rsidRPr="006E4432">
        <w:lastRenderedPageBreak/>
        <w:t>действующий на рецепторы к фактору роста эндотелия сосудов 1–VEGF, рецепторы к фактору роста фибробластов FGFR, рецепторы к тромбоцитарному фактору роста α (PDGFR),</w:t>
      </w:r>
      <w:r>
        <w:t xml:space="preserve"> </w:t>
      </w:r>
      <w:r w:rsidRPr="006E4432">
        <w:t>а также протоонкогены RET и KIT</w:t>
      </w:r>
      <w:r>
        <w:t>.</w:t>
      </w:r>
    </w:p>
    <w:p w14:paraId="26729324" w14:textId="77777777" w:rsidR="007175C6" w:rsidRDefault="007175C6" w:rsidP="007175C6">
      <w:pPr>
        <w:ind w:firstLine="709"/>
      </w:pPr>
      <w:r>
        <w:t>В феврале 2015 года FDA одобрило ленватиниб для лечения пациентов с местно-распространенным или метастатическим, прогрессирующим, резистентным к лечению лечение радиоактивным йодом дифференцированного РЩЖ. В мае 2015 года ЕМА также одобрило ленватиниб для лечения прогрессирующего, местно-распространенного или метастатического дифференцированного РЩЖ у взрослых, у которых заболевание прогрессировало, несмотря на стандартное лечение радиоактивным йодом. В последующие годы, после проведения клинических исследований, л</w:t>
      </w:r>
      <w:r w:rsidRPr="0010791D">
        <w:t>енватиниб</w:t>
      </w:r>
      <w:r>
        <w:t xml:space="preserve"> был зарегистрирован по показаниям ГЦК,</w:t>
      </w:r>
      <w:r w:rsidRPr="00506F4C">
        <w:t xml:space="preserve"> почечно-клеточн</w:t>
      </w:r>
      <w:r>
        <w:t>ая</w:t>
      </w:r>
      <w:r w:rsidRPr="00506F4C">
        <w:t xml:space="preserve"> карцином</w:t>
      </w:r>
      <w:r>
        <w:t>а</w:t>
      </w:r>
      <w:r w:rsidRPr="00506F4C">
        <w:t xml:space="preserve"> </w:t>
      </w:r>
      <w:r>
        <w:t xml:space="preserve">и РЭ. В Российской Федерации ленватиниб </w:t>
      </w:r>
      <w:r w:rsidRPr="00687904">
        <w:t>был зарегистрирован 29.12.2015.</w:t>
      </w:r>
    </w:p>
    <w:p w14:paraId="1483A59F" w14:textId="77777777" w:rsidR="007175C6" w:rsidRDefault="007175C6" w:rsidP="007175C6">
      <w:pPr>
        <w:ind w:firstLine="709"/>
      </w:pPr>
      <w:r>
        <w:t>Эффективность лекарственных препаратов, содержащих л</w:t>
      </w:r>
      <w:r w:rsidRPr="0010791D">
        <w:t>енватиниб</w:t>
      </w:r>
      <w:r>
        <w:t xml:space="preserve">, в качестве средства для лечения </w:t>
      </w:r>
      <w:r w:rsidRPr="00506F4C">
        <w:t>множественных солидных опухолях</w:t>
      </w:r>
      <w:r>
        <w:t xml:space="preserve"> (</w:t>
      </w:r>
      <w:r w:rsidRPr="00506F4C">
        <w:t>дифференцированн</w:t>
      </w:r>
      <w:r>
        <w:t>ый РЩЖ</w:t>
      </w:r>
      <w:r w:rsidRPr="00506F4C">
        <w:t xml:space="preserve">, </w:t>
      </w:r>
      <w:r>
        <w:t>ГЦК,</w:t>
      </w:r>
      <w:r w:rsidRPr="00506F4C">
        <w:t xml:space="preserve"> почечно-клеточн</w:t>
      </w:r>
      <w:r>
        <w:t>ая</w:t>
      </w:r>
      <w:r w:rsidRPr="00506F4C">
        <w:t xml:space="preserve"> карцином</w:t>
      </w:r>
      <w:r>
        <w:t xml:space="preserve">а, РЭ) как </w:t>
      </w:r>
      <w:r w:rsidRPr="00506F4C">
        <w:t>в качестве монотерапии или в комбин</w:t>
      </w:r>
      <w:r>
        <w:t>ированной химиотерапии у взрослых была доказана в многочисленных клинических исследованиях, в том числе, в двойных-слепых плацебо контролируемых исследованиях, в сравнении с известными стандартами лечения. Кроме того, эффективность л</w:t>
      </w:r>
      <w:r w:rsidRPr="0010791D">
        <w:t>енватиниб</w:t>
      </w:r>
      <w:r>
        <w:t>а в составе комбинированной терапии солидных опухолей подтверждена в систематических обзорах, мета-анализах и ретроспективных клинических исследованиях, а также данными реальной клинической практики.</w:t>
      </w:r>
    </w:p>
    <w:p w14:paraId="19757A90" w14:textId="77777777" w:rsidR="007175C6" w:rsidRDefault="007175C6" w:rsidP="007175C6">
      <w:pPr>
        <w:ind w:firstLine="709"/>
      </w:pPr>
      <w:r>
        <w:t>Фармакокинетические параметры ленватиниба изучались у здоровых взрослых добровольцев, у пациентов с печеночной недостаточностью, почечной недостаточностью и солидными опухолями.</w:t>
      </w:r>
    </w:p>
    <w:p w14:paraId="4AEBA9D3" w14:textId="77777777" w:rsidR="007175C6" w:rsidRDefault="007175C6" w:rsidP="007175C6">
      <w:pPr>
        <w:ind w:firstLine="709"/>
      </w:pPr>
      <w:r>
        <w:t>Ленватиниб, как в таблетках, так и в капсулах, быстро всасывался после перорального приема, время достижения максимальной концентрации препарата в плазме (</w:t>
      </w:r>
      <w:r w:rsidRPr="00CB6DD7">
        <w:rPr>
          <w:lang w:val="en-US"/>
        </w:rPr>
        <w:t>T</w:t>
      </w:r>
      <w:r w:rsidRPr="007E6DF5">
        <w:rPr>
          <w:vertAlign w:val="subscript"/>
        </w:rPr>
        <w:t>max</w:t>
      </w:r>
      <w:r>
        <w:t xml:space="preserve">) составляло от 1 до </w:t>
      </w:r>
      <w:r w:rsidRPr="00BC22E6">
        <w:t xml:space="preserve">4 часов. У здоровых добровольцев после однократного приема 24 мг ленватиниба </w:t>
      </w:r>
      <w:r w:rsidRPr="00BC22E6">
        <w:rPr>
          <w:lang w:val="en-US"/>
        </w:rPr>
        <w:t>C</w:t>
      </w:r>
      <w:r w:rsidRPr="00BC22E6">
        <w:rPr>
          <w:vertAlign w:val="subscript"/>
        </w:rPr>
        <w:t>max</w:t>
      </w:r>
      <w:r w:rsidRPr="00BC22E6">
        <w:t xml:space="preserve"> составляла 325 (105) нг/мл, AUC </w:t>
      </w:r>
      <w:r w:rsidRPr="00BC22E6">
        <w:rPr>
          <w:vertAlign w:val="subscript"/>
        </w:rPr>
        <w:t>0-t</w:t>
      </w:r>
      <w:r w:rsidRPr="00BC22E6">
        <w:t xml:space="preserve"> 2990 (974) нг×ч/мл, AUC</w:t>
      </w:r>
      <w:r w:rsidRPr="00BC22E6">
        <w:rPr>
          <w:vertAlign w:val="subscript"/>
        </w:rPr>
        <w:t>0-∞</w:t>
      </w:r>
      <w:r w:rsidRPr="00BC22E6">
        <w:t xml:space="preserve"> 3010 (974) нг×ч/мл (исследование A001</w:t>
      </w:r>
      <w:r>
        <w:t xml:space="preserve">-005). При проведении популяционного фармакокинетического анализа установлено, что у здоровых добровольцев CL/F был на 15% выше по сравнению с пациентами со злокачественными солидными опухолями. </w:t>
      </w:r>
    </w:p>
    <w:p w14:paraId="4DDED061" w14:textId="77777777" w:rsidR="007175C6" w:rsidRPr="00F41B1D" w:rsidRDefault="007175C6" w:rsidP="007175C6">
      <w:pPr>
        <w:ind w:firstLine="709"/>
      </w:pPr>
      <w:r w:rsidRPr="00F41B1D">
        <w:t xml:space="preserve">В условиях </w:t>
      </w:r>
      <w:r w:rsidRPr="001C22AB">
        <w:rPr>
          <w:i/>
          <w:iCs/>
        </w:rPr>
        <w:t>і</w:t>
      </w:r>
      <w:r w:rsidRPr="001C22AB">
        <w:rPr>
          <w:i/>
          <w:iCs/>
          <w:lang w:val="en-US"/>
        </w:rPr>
        <w:t>n</w:t>
      </w:r>
      <w:r w:rsidRPr="001C22AB">
        <w:rPr>
          <w:i/>
          <w:iCs/>
        </w:rPr>
        <w:t xml:space="preserve"> vitro</w:t>
      </w:r>
      <w:r w:rsidRPr="00F41B1D">
        <w:t xml:space="preserve"> ленватиниб продемонстрировал высокую степень связывания с белками плазмы крови человека, которая варьировала от 98 до 99% (0,3</w:t>
      </w:r>
      <w:r w:rsidRPr="005724A8">
        <w:t>‒</w:t>
      </w:r>
      <w:r w:rsidRPr="00F41B1D">
        <w:t xml:space="preserve">30 мкг/мл мезилата). Препарат связывался преимущественно с альбумином и в незначительной степени </w:t>
      </w:r>
      <w:r w:rsidRPr="005724A8">
        <w:t>‒</w:t>
      </w:r>
      <w:r w:rsidRPr="00F41B1D">
        <w:t xml:space="preserve"> с альфа-1-кислым гликопротеином и гамма-глобулином. Подобное связывание с белками плазмы (от 97% до 99%) без зависимости от концентраций ленватиниба (от 0,2 до 1,2 мкг/мл) наблюдалось в плазме </w:t>
      </w:r>
      <w:r>
        <w:t>при</w:t>
      </w:r>
      <w:r w:rsidRPr="00F41B1D">
        <w:t xml:space="preserve"> печеночной недостаточности, почечной недостаточности и </w:t>
      </w:r>
      <w:r>
        <w:t xml:space="preserve">у </w:t>
      </w:r>
      <w:r w:rsidRPr="00F41B1D">
        <w:t>здоровых субъектов.</w:t>
      </w:r>
    </w:p>
    <w:p w14:paraId="77ECF313" w14:textId="77777777" w:rsidR="007175C6" w:rsidRPr="00F41B1D" w:rsidRDefault="007175C6" w:rsidP="007175C6">
      <w:pPr>
        <w:ind w:firstLine="709"/>
      </w:pPr>
      <w:r w:rsidRPr="00F41B1D">
        <w:t xml:space="preserve">Исследования </w:t>
      </w:r>
      <w:r w:rsidRPr="009D30E1">
        <w:rPr>
          <w:i/>
          <w:iCs/>
        </w:rPr>
        <w:t>і</w:t>
      </w:r>
      <w:r w:rsidRPr="009D30E1">
        <w:rPr>
          <w:i/>
          <w:iCs/>
          <w:lang w:val="en-US"/>
        </w:rPr>
        <w:t>n</w:t>
      </w:r>
      <w:r w:rsidRPr="009D30E1">
        <w:rPr>
          <w:i/>
          <w:iCs/>
        </w:rPr>
        <w:t xml:space="preserve"> vitro</w:t>
      </w:r>
      <w:r w:rsidRPr="00F41B1D">
        <w:t xml:space="preserve"> показали, что ленватиниб является субстратом Р-гликопротеина и белка резистентности рака молочной железы (BCRP) и не является субстратом белков-переносчиков органических анионов и катионов (OAT1, ОАТЗ, OATP </w:t>
      </w:r>
      <w:r>
        <w:t>1</w:t>
      </w:r>
      <w:r w:rsidRPr="00F41B1D">
        <w:t>B1, OATP1ВЗ, OCT1, OCT2, MATE1, MATE2-K) или белка-переносчика солей желчных кислот (</w:t>
      </w:r>
      <w:r w:rsidRPr="00BD5949">
        <w:t>B</w:t>
      </w:r>
      <w:r w:rsidRPr="00A02BC4">
        <w:t>ile salt export pump</w:t>
      </w:r>
      <w:r>
        <w:t xml:space="preserve">, </w:t>
      </w:r>
      <w:r w:rsidRPr="00F41B1D">
        <w:t>BSEP).</w:t>
      </w:r>
    </w:p>
    <w:p w14:paraId="583617F0" w14:textId="77777777" w:rsidR="007175C6" w:rsidRDefault="007175C6" w:rsidP="007175C6">
      <w:pPr>
        <w:ind w:firstLine="709"/>
      </w:pPr>
      <w:r w:rsidRPr="000F12F5">
        <w:rPr>
          <w:i/>
          <w:iCs/>
        </w:rPr>
        <w:t>In vitro</w:t>
      </w:r>
      <w:r>
        <w:t xml:space="preserve"> было продемонстрировано, что цитохром Р450 3А4 является преобладающей (&gt;80%) изоформой, участвующей в Р450-опосредованном метаболизме ленватиниба. Однако данные </w:t>
      </w:r>
      <w:r w:rsidRPr="002801F9">
        <w:rPr>
          <w:i/>
          <w:iCs/>
        </w:rPr>
        <w:t>in vivo</w:t>
      </w:r>
      <w:r>
        <w:t xml:space="preserve"> показали, что не-P450-опосредованные пути способствовали значительной части общего метаболизма ленватиниба. В исследованиях </w:t>
      </w:r>
      <w:r w:rsidRPr="002801F9">
        <w:rPr>
          <w:i/>
          <w:iCs/>
        </w:rPr>
        <w:t>in vivo</w:t>
      </w:r>
      <w:r>
        <w:rPr>
          <w:i/>
          <w:iCs/>
        </w:rPr>
        <w:t xml:space="preserve"> </w:t>
      </w:r>
      <w:r>
        <w:t>установлено</w:t>
      </w:r>
      <w:r>
        <w:rPr>
          <w:i/>
          <w:iCs/>
        </w:rPr>
        <w:t xml:space="preserve">, </w:t>
      </w:r>
      <w:r w:rsidRPr="0025443E">
        <w:lastRenderedPageBreak/>
        <w:t>что</w:t>
      </w:r>
      <w:r>
        <w:rPr>
          <w:i/>
          <w:iCs/>
        </w:rPr>
        <w:t xml:space="preserve"> </w:t>
      </w:r>
      <w:r>
        <w:t xml:space="preserve">индукторы и ингибиторы CYP 3A4 оказывали минимальное влияние на экспозицию ленватиниба. </w:t>
      </w:r>
    </w:p>
    <w:p w14:paraId="2E412BBA" w14:textId="77777777" w:rsidR="007175C6" w:rsidRDefault="007175C6" w:rsidP="007175C6">
      <w:pPr>
        <w:ind w:firstLine="709"/>
      </w:pPr>
      <w:r w:rsidRPr="00FD32A7">
        <w:t xml:space="preserve">Исследования баланса массы и экскреции ленватиниба показали, что препарат подвергается активному метаболизму в организме человека. Основные установленные пути метаболизма препарата у человека включают: окисление, опосредуемое альдегидоксидазой, деметилирование при участии изофермента </w:t>
      </w:r>
      <w:r>
        <w:rPr>
          <w:lang w:val="en-US"/>
        </w:rPr>
        <w:t>CYP</w:t>
      </w:r>
      <w:r w:rsidRPr="00BC22E6">
        <w:t>3</w:t>
      </w:r>
      <w:r w:rsidRPr="00FD32A7">
        <w:t>А4, конъюгацию глутатион</w:t>
      </w:r>
      <w:r>
        <w:t>а</w:t>
      </w:r>
      <w:r w:rsidRPr="00FD32A7">
        <w:t xml:space="preserve"> с удалением О-арильной группы (хлорфенильного остатка) и комбинации</w:t>
      </w:r>
      <w:r>
        <w:t xml:space="preserve"> </w:t>
      </w:r>
      <w:r w:rsidRPr="00FD32A7">
        <w:t xml:space="preserve">этих механизмов с дальнейшей биотрансформацией (включая глюкуронирование, гидролиз глутатионовой группы, разрушение цистеинового остатка, а также внутримолекулярную перегруппировку конъюгатов цистеинилглицина и цистеина с последующей димеризацией). Данные пути метаболизма </w:t>
      </w:r>
      <w:r w:rsidRPr="007703D3">
        <w:rPr>
          <w:i/>
          <w:iCs/>
        </w:rPr>
        <w:t>і</w:t>
      </w:r>
      <w:r w:rsidRPr="007703D3">
        <w:rPr>
          <w:i/>
          <w:iCs/>
          <w:lang w:val="en-US"/>
        </w:rPr>
        <w:t>n</w:t>
      </w:r>
      <w:r w:rsidRPr="007703D3">
        <w:rPr>
          <w:i/>
          <w:iCs/>
        </w:rPr>
        <w:t xml:space="preserve"> vivo</w:t>
      </w:r>
      <w:r w:rsidRPr="00FD32A7">
        <w:t xml:space="preserve"> согласуются с результатами исследований </w:t>
      </w:r>
      <w:r w:rsidRPr="007703D3">
        <w:rPr>
          <w:i/>
          <w:iCs/>
        </w:rPr>
        <w:t>in vitro</w:t>
      </w:r>
      <w:r w:rsidRPr="00FD32A7">
        <w:t xml:space="preserve"> с использованием биоматериалов человека</w:t>
      </w:r>
      <w:r>
        <w:t>.</w:t>
      </w:r>
      <w:r w:rsidRPr="00CC00EF">
        <w:t xml:space="preserve"> </w:t>
      </w:r>
      <w:r>
        <w:t xml:space="preserve">После достижения </w:t>
      </w:r>
      <w:r>
        <w:rPr>
          <w:lang w:val="en-US"/>
        </w:rPr>
        <w:t>C</w:t>
      </w:r>
      <w:r w:rsidRPr="007E6DF5">
        <w:rPr>
          <w:vertAlign w:val="subscript"/>
        </w:rPr>
        <w:t>max</w:t>
      </w:r>
      <w:r>
        <w:t>, концентрация ленватиниба в плазме крови снижается биэкспоненциально. Период полувыведения ленватиниба в фазе элиминации составляет примерно 28 часов.</w:t>
      </w:r>
    </w:p>
    <w:p w14:paraId="15375ABC" w14:textId="77777777" w:rsidR="007175C6" w:rsidRPr="00CC00EF" w:rsidRDefault="007175C6" w:rsidP="007175C6">
      <w:pPr>
        <w:ind w:firstLine="709"/>
      </w:pPr>
      <w:r>
        <w:t xml:space="preserve">После введения 6 пациентам с солидными опухолями радиоактивно-меченного ленватиниба, приблизительно 2/3 от введенной дозы выводилось через кишечник и 1/4 </w:t>
      </w:r>
      <w:r w:rsidRPr="00F12DC4">
        <w:t>‒</w:t>
      </w:r>
      <w:r>
        <w:t xml:space="preserve"> через почки. Преобладающим метаболитом в экскретах являлся метаболит M2 (5% от дозы), вторым по значимости являлся ленватиниб (2,5 %).</w:t>
      </w:r>
    </w:p>
    <w:p w14:paraId="07A0A1D0" w14:textId="77777777" w:rsidR="007175C6" w:rsidRPr="00312637" w:rsidRDefault="007175C6" w:rsidP="007175C6">
      <w:pPr>
        <w:ind w:firstLine="709"/>
      </w:pPr>
      <w:r w:rsidRPr="00354EFF">
        <w:t>Клиническая эффективность ленватиниба в капсулах по 4 мг и 10 мг для лечения</w:t>
      </w:r>
      <w:r>
        <w:t xml:space="preserve"> </w:t>
      </w:r>
      <w:r w:rsidRPr="00354EFF">
        <w:t xml:space="preserve">пациентов с прогрессирующим, резистентным к радиойоду дифференцированным </w:t>
      </w:r>
      <w:r>
        <w:t>РЩЖ</w:t>
      </w:r>
      <w:r w:rsidRPr="00354EFF">
        <w:t xml:space="preserve"> </w:t>
      </w:r>
      <w:r>
        <w:t>показ</w:t>
      </w:r>
      <w:r w:rsidRPr="00354EFF">
        <w:t>ан</w:t>
      </w:r>
      <w:r>
        <w:t>а</w:t>
      </w:r>
      <w:r w:rsidRPr="00354EFF">
        <w:t xml:space="preserve"> </w:t>
      </w:r>
      <w:r>
        <w:t>в</w:t>
      </w:r>
      <w:r w:rsidRPr="00354EFF">
        <w:t xml:space="preserve"> одном</w:t>
      </w:r>
      <w:r>
        <w:t xml:space="preserve"> </w:t>
      </w:r>
      <w:r w:rsidRPr="00354EFF">
        <w:t xml:space="preserve">ключевое исследование </w:t>
      </w:r>
      <w:r>
        <w:rPr>
          <w:lang w:val="en-US"/>
        </w:rPr>
        <w:t>III</w:t>
      </w:r>
      <w:r w:rsidRPr="00354EFF">
        <w:t xml:space="preserve"> фазы E7080-G000-303 (</w:t>
      </w:r>
      <w:r w:rsidRPr="00CD07EA">
        <w:t>ClinicalTrials.gov Identifier: NCT01321554</w:t>
      </w:r>
      <w:r w:rsidRPr="00354EFF">
        <w:t xml:space="preserve">, исследование </w:t>
      </w:r>
      <w:r w:rsidRPr="003E6BAA">
        <w:t>SELECT</w:t>
      </w:r>
      <w:r w:rsidRPr="00354EFF">
        <w:t>).</w:t>
      </w:r>
    </w:p>
    <w:p w14:paraId="386C4EED" w14:textId="77777777" w:rsidR="007175C6" w:rsidRDefault="007175C6" w:rsidP="007175C6">
      <w:pPr>
        <w:ind w:firstLine="709"/>
      </w:pPr>
      <w:r>
        <w:t>М</w:t>
      </w:r>
      <w:r w:rsidRPr="003E6BAA">
        <w:t xml:space="preserve">едиана </w:t>
      </w:r>
      <w:r>
        <w:t>ВБП</w:t>
      </w:r>
      <w:r w:rsidRPr="003E6BAA">
        <w:t xml:space="preserve"> составила 18,3 мес в группе ленватиниба и 3,6 мес в группе плацебо (отношение рисков прогрессирования или смерти 0,21; 99% </w:t>
      </w:r>
      <w:r>
        <w:t xml:space="preserve">ДИ </w:t>
      </w:r>
      <w:r w:rsidRPr="003E6BAA">
        <w:t xml:space="preserve">0,14–0,31; </w:t>
      </w:r>
      <w:r>
        <w:rPr>
          <w:lang w:val="en-US"/>
        </w:rPr>
        <w:t>p</w:t>
      </w:r>
      <w:r w:rsidRPr="003E6BAA">
        <w:t xml:space="preserve">&lt;0,001). Преимущество </w:t>
      </w:r>
      <w:r>
        <w:t>ВБП</w:t>
      </w:r>
      <w:r w:rsidRPr="003E6BAA">
        <w:t>, связанное с ленватинибом, наблюдалось во всех заранее определенных подгруппах. Среднее время до первого снижения дозы составило 2,8 месяца. Среднее время объективного ответа составило 2,0 (95% ДИ: 1,9, 3,5) месяцев</w:t>
      </w:r>
      <w:r>
        <w:t>.</w:t>
      </w:r>
    </w:p>
    <w:p w14:paraId="2E1CB3F0" w14:textId="77777777" w:rsidR="007175C6" w:rsidRDefault="007175C6" w:rsidP="007175C6">
      <w:pPr>
        <w:ind w:firstLine="709"/>
      </w:pPr>
      <w:r w:rsidRPr="00354EFF">
        <w:t>Клиническая эффективность ленватиниба в капсулах по 4 мг и 10 мг для лечения</w:t>
      </w:r>
      <w:r>
        <w:t xml:space="preserve"> </w:t>
      </w:r>
      <w:r w:rsidRPr="00354EFF">
        <w:t xml:space="preserve">пациентов с </w:t>
      </w:r>
      <w:r>
        <w:t>нерезектабельной ГЦК доказана в и</w:t>
      </w:r>
      <w:r w:rsidRPr="00AA676B">
        <w:t>сследовани</w:t>
      </w:r>
      <w:r>
        <w:t>и</w:t>
      </w:r>
      <w:r w:rsidRPr="00AA676B">
        <w:t xml:space="preserve"> </w:t>
      </w:r>
      <w:r>
        <w:t>REFLECT</w:t>
      </w:r>
      <w:r w:rsidRPr="00AA676B">
        <w:t xml:space="preserve"> </w:t>
      </w:r>
      <w:r>
        <w:t>(</w:t>
      </w:r>
      <w:r w:rsidRPr="00F77D2A">
        <w:rPr>
          <w:lang w:val="en-US"/>
        </w:rPr>
        <w:t>ClinicalTrials</w:t>
      </w:r>
      <w:r w:rsidRPr="00EB4298">
        <w:t>.</w:t>
      </w:r>
      <w:r w:rsidRPr="00F77D2A">
        <w:rPr>
          <w:lang w:val="en-US"/>
        </w:rPr>
        <w:t>gov</w:t>
      </w:r>
      <w:r w:rsidRPr="00EB4298">
        <w:t xml:space="preserve"> </w:t>
      </w:r>
      <w:r w:rsidRPr="00F77D2A">
        <w:rPr>
          <w:lang w:val="en-US"/>
        </w:rPr>
        <w:t>Identifier</w:t>
      </w:r>
      <w:r w:rsidRPr="00EB4298">
        <w:t xml:space="preserve">: </w:t>
      </w:r>
      <w:r w:rsidRPr="00F77D2A">
        <w:rPr>
          <w:lang w:val="en-US"/>
        </w:rPr>
        <w:t>NCT</w:t>
      </w:r>
      <w:r w:rsidRPr="00EB4298">
        <w:t>01761266</w:t>
      </w:r>
      <w:r>
        <w:t>)</w:t>
      </w:r>
      <w:r w:rsidRPr="00AA676B">
        <w:t xml:space="preserve">— </w:t>
      </w:r>
      <w:r>
        <w:t xml:space="preserve">регистрационном исследование </w:t>
      </w:r>
      <w:r>
        <w:rPr>
          <w:lang w:val="en-US"/>
        </w:rPr>
        <w:t>III</w:t>
      </w:r>
      <w:r>
        <w:t xml:space="preserve"> фазы.</w:t>
      </w:r>
    </w:p>
    <w:p w14:paraId="1E2FCFDD" w14:textId="77777777" w:rsidR="007175C6" w:rsidRDefault="007175C6" w:rsidP="007175C6">
      <w:pPr>
        <w:ind w:firstLine="709"/>
        <w:rPr>
          <w:b/>
        </w:rPr>
      </w:pPr>
      <w:r>
        <w:t>Установлено, что в обеих группах лечения в исследовании REFLECT медиана ОВ была примерно на 9 месяцев больше у субъектов, получавшие противораковую терапию после окончания исследования, чем у пациентов, прекративших терапию. В группе ленватиниба медиана ОВ составила 19,5 месяцев (95% ДИ: 15,7, 23,0) для субъектов, получавшие противораковую терапию после окончания исследования (43%) и 10,5 месяцев (95% ДИ: 8,6, 12,2) у пациентов, прекративших терапию. В группе сорафениба медиана ОВ составила 17,0 месяцев (95% ДИ: 14,2, 18,8) для субъектов, получивших противораковую терапию после окончания исследования (51%) и 7,9 месяца (95% ДИ: 6,6, 9,7) у пациентов, прекративших терапию. Средняя ОВ была примерно на 2,5 месяца дольше в группе ленватиниба по сравнению с группой сорафениба в обеих подгруппах субъектов (с противораковой терапией после окончания исследования или без нее).</w:t>
      </w:r>
    </w:p>
    <w:p w14:paraId="2B460450" w14:textId="77777777" w:rsidR="007175C6" w:rsidRDefault="007175C6" w:rsidP="007175C6">
      <w:pPr>
        <w:ind w:firstLine="709"/>
      </w:pPr>
      <w:r w:rsidRPr="00D77518">
        <w:t xml:space="preserve">Эффективность ленватиниба в комбинации с пембролизумабом изучали в регистрационном исследовании </w:t>
      </w:r>
      <w:r>
        <w:rPr>
          <w:lang w:val="en-US"/>
        </w:rPr>
        <w:t>III</w:t>
      </w:r>
      <w:r w:rsidRPr="00D77518">
        <w:t xml:space="preserve"> фазы у больных с </w:t>
      </w:r>
      <w:r>
        <w:t>РЭ</w:t>
      </w:r>
      <w:r w:rsidRPr="00D77518">
        <w:t xml:space="preserve"> (MK-3475-775/E7080-G000-309, ClinicalTrials.gov Identifier: NCT03517449.). </w:t>
      </w:r>
    </w:p>
    <w:p w14:paraId="38203F4A" w14:textId="77777777" w:rsidR="007175C6" w:rsidRDefault="007175C6" w:rsidP="007175C6">
      <w:pPr>
        <w:ind w:firstLine="709"/>
        <w:rPr>
          <w:b/>
        </w:rPr>
      </w:pPr>
      <w:r>
        <w:t>В ходе исследования было выяснено, что м</w:t>
      </w:r>
      <w:r w:rsidRPr="00B618F3">
        <w:t xml:space="preserve">едиана </w:t>
      </w:r>
      <w:r>
        <w:t>ОВ</w:t>
      </w:r>
      <w:r w:rsidRPr="00B618F3">
        <w:t xml:space="preserve"> была выше при применении ленватиниба в сочетании с пембролизумабом, чем </w:t>
      </w:r>
      <w:r>
        <w:t>в группе сравнения</w:t>
      </w:r>
      <w:r w:rsidRPr="00B618F3">
        <w:t xml:space="preserve"> (популяция </w:t>
      </w:r>
      <w:r>
        <w:rPr>
          <w:lang w:val="en-US"/>
        </w:rPr>
        <w:t>ITT</w:t>
      </w:r>
      <w:r w:rsidRPr="00B618F3">
        <w:t>: 17,4 против 12,0 месяцев; отношение риска смерти 0,68; 95% ДИ от 0,56 до 0,84; P&lt;0,001; в целом: 18,3 против 11,4 месяцев; отношение рисков 0,62; 95% ДИ от 0,51 до 0,75; P&lt;0,001)</w:t>
      </w:r>
      <w:r>
        <w:t xml:space="preserve">. </w:t>
      </w:r>
      <w:r>
        <w:lastRenderedPageBreak/>
        <w:t xml:space="preserve">В общей сложности 121/411 (29%) пациентов, получавших ленватиниб и пембролизумаб, получили продолжение исследуемой терапии после прогрессирования заболевания, что определялось по RECIST. Средняя продолжительность постпрогрессирующей терапии составила 2,8 месяца. Оценка состояния опухоли проводилась каждые 8 недель. </w:t>
      </w:r>
      <w:r w:rsidRPr="00B73AB9">
        <w:t xml:space="preserve">Комбинация ленватиниба и пембролизумаба привела к значительно более длительному выживанию без прогрессирования заболевания и </w:t>
      </w:r>
      <w:r>
        <w:t>ОВ</w:t>
      </w:r>
      <w:r w:rsidRPr="00B73AB9">
        <w:t xml:space="preserve"> по сравнению с</w:t>
      </w:r>
      <w:r>
        <w:t xml:space="preserve">о стандартной </w:t>
      </w:r>
      <w:r w:rsidRPr="00B73AB9">
        <w:t>химиотерапией у пациенто</w:t>
      </w:r>
      <w:r>
        <w:t>в</w:t>
      </w:r>
      <w:r w:rsidRPr="00B73AB9">
        <w:t xml:space="preserve"> с распространенным </w:t>
      </w:r>
      <w:r>
        <w:t>РЭ.</w:t>
      </w:r>
    </w:p>
    <w:p w14:paraId="4828C5A3" w14:textId="77777777" w:rsidR="007175C6" w:rsidRDefault="007175C6" w:rsidP="007175C6">
      <w:pPr>
        <w:ind w:firstLine="709"/>
      </w:pPr>
      <w:r w:rsidRPr="00354EFF">
        <w:t>Клиническая эффективность ленватиниба в капсулах по 4 мг и 10 мг для лечения</w:t>
      </w:r>
      <w:r>
        <w:t xml:space="preserve"> </w:t>
      </w:r>
      <w:r w:rsidRPr="00354EFF">
        <w:t xml:space="preserve">пациентов с </w:t>
      </w:r>
      <w:r>
        <w:t xml:space="preserve">ПКР без предшествующей системной терапии доказана в регистрационном исследовании </w:t>
      </w:r>
      <w:r>
        <w:rPr>
          <w:lang w:val="en-US"/>
        </w:rPr>
        <w:t>III</w:t>
      </w:r>
      <w:r>
        <w:t xml:space="preserve"> фазы (E7080, </w:t>
      </w:r>
      <w:r w:rsidRPr="00843860">
        <w:rPr>
          <w:lang w:val="en-US"/>
        </w:rPr>
        <w:t>CLEAR</w:t>
      </w:r>
      <w:r>
        <w:t xml:space="preserve">. </w:t>
      </w:r>
      <w:r w:rsidRPr="00843860">
        <w:rPr>
          <w:lang w:val="en-US"/>
        </w:rPr>
        <w:t>ClinicalTrials</w:t>
      </w:r>
      <w:r w:rsidRPr="00593C83">
        <w:t>.</w:t>
      </w:r>
      <w:r w:rsidRPr="00843860">
        <w:rPr>
          <w:lang w:val="en-US"/>
        </w:rPr>
        <w:t>gov</w:t>
      </w:r>
      <w:r w:rsidRPr="00593C83">
        <w:t xml:space="preserve"> </w:t>
      </w:r>
      <w:r w:rsidRPr="00843860">
        <w:rPr>
          <w:lang w:val="en-US"/>
        </w:rPr>
        <w:t>Identifier</w:t>
      </w:r>
      <w:r w:rsidRPr="00593C83">
        <w:t xml:space="preserve">: </w:t>
      </w:r>
      <w:r w:rsidRPr="00843860">
        <w:rPr>
          <w:lang w:val="en-US"/>
        </w:rPr>
        <w:t>NCT</w:t>
      </w:r>
      <w:r w:rsidRPr="00593C83">
        <w:t>02811861</w:t>
      </w:r>
      <w:r>
        <w:t>)</w:t>
      </w:r>
      <w:r w:rsidRPr="00593C83">
        <w:t xml:space="preserve">. </w:t>
      </w:r>
    </w:p>
    <w:p w14:paraId="5F32CA31" w14:textId="77777777" w:rsidR="007175C6" w:rsidRDefault="007175C6" w:rsidP="007175C6">
      <w:pPr>
        <w:ind w:firstLine="709"/>
      </w:pPr>
      <w:r w:rsidRPr="00E670E6">
        <w:t>ВБП</w:t>
      </w:r>
      <w:r>
        <w:t xml:space="preserve"> заболевания была выше в группе ленватиниба плюс пембролизумаб, чем в группе сунитиниба (медиана 23,9 и 9,2 месяца; отношение рисков прогрессирования заболевания или смерти 0,39; 95% ДИ 0,32–0,49; </w:t>
      </w:r>
      <w:r>
        <w:rPr>
          <w:lang w:val="en-US"/>
        </w:rPr>
        <w:t>p</w:t>
      </w:r>
      <w:r>
        <w:t xml:space="preserve">&lt;0,001), дольше при приеме ленватиниба плюс эверолимус, чем при приеме сунитиниба (медиана 14,7 и 9,2 месяца; отношение рисков 0,65; 95% ДИ 0,53–0,80; </w:t>
      </w:r>
      <w:r>
        <w:rPr>
          <w:lang w:val="en-US"/>
        </w:rPr>
        <w:t>p</w:t>
      </w:r>
      <w:r>
        <w:t xml:space="preserve">&lt;0,001). ОВ была выше в группе ленватиниба плюс пембролизумаб, чем в группе сунитиниба (отношение рисков для смерти 0,66; 95% ДИ от 0,49 до 0,88; </w:t>
      </w:r>
      <w:r>
        <w:rPr>
          <w:lang w:val="en-US"/>
        </w:rPr>
        <w:t>p</w:t>
      </w:r>
      <w:r>
        <w:t xml:space="preserve"> = 0,005), но не выше в группе ленватиниба плюс эверолимус по сравнению с сунитинибом (отношение рисков 1,15; 95% ДИ от 0,88 до 1,50; </w:t>
      </w:r>
      <w:r>
        <w:rPr>
          <w:lang w:val="en-US"/>
        </w:rPr>
        <w:t>p</w:t>
      </w:r>
      <w:r>
        <w:t xml:space="preserve"> = 0,30). Таким образом, комбинация ленватиниба и пембролизумаба ассоциировалась со значительно большей ВБП и ОВ, чем лечение сунитинибом.</w:t>
      </w:r>
    </w:p>
    <w:p w14:paraId="3A839AAF" w14:textId="77777777" w:rsidR="007175C6" w:rsidRDefault="007175C6" w:rsidP="007175C6">
      <w:pPr>
        <w:ind w:firstLine="709"/>
      </w:pPr>
      <w:r>
        <w:t xml:space="preserve">При изучении безопасности был сделан вывод, что лечение ленватинибом сопровождается целым рядом побочных реакций. </w:t>
      </w:r>
    </w:p>
    <w:p w14:paraId="65D20017" w14:textId="77777777" w:rsidR="007175C6" w:rsidRDefault="007175C6" w:rsidP="007175C6">
      <w:pPr>
        <w:ind w:firstLine="709"/>
      </w:pPr>
      <w:r>
        <w:t>По результатам клинических исследований у пациентов с РЩЖ</w:t>
      </w:r>
      <w:r w:rsidRPr="00EB52C8">
        <w:t xml:space="preserve"> </w:t>
      </w:r>
      <w:r>
        <w:t>н</w:t>
      </w:r>
      <w:r w:rsidRPr="00EB52C8">
        <w:t>аиболее серьезными побочными реакциями</w:t>
      </w:r>
      <w:r>
        <w:t xml:space="preserve"> </w:t>
      </w:r>
      <w:r w:rsidRPr="00EB52C8">
        <w:t>были почечная недостаточность (2,4%)</w:t>
      </w:r>
      <w:r>
        <w:t xml:space="preserve">, </w:t>
      </w:r>
      <w:r w:rsidRPr="00EB52C8">
        <w:t>артериальные тромбоэмболии (3,9%), сердечная недостаточность (0,7%), внутричерепные опухолевые кровоизлияния (0,7%),</w:t>
      </w:r>
      <w:r>
        <w:t xml:space="preserve"> </w:t>
      </w:r>
      <w:r w:rsidRPr="00EB52C8">
        <w:t>печеночная недостаточность (0,2%) и артериальные тромбоэмболии (</w:t>
      </w:r>
      <w:r>
        <w:t>нарушения мозгового кровообращения)</w:t>
      </w:r>
      <w:r w:rsidRPr="00EB52C8">
        <w:t xml:space="preserve"> (1,1%), транзиторная ишемическая атака (0,7%) и инфаркт миокарда (0,9%).</w:t>
      </w:r>
    </w:p>
    <w:p w14:paraId="445A6E5D" w14:textId="77777777" w:rsidR="007175C6" w:rsidRDefault="007175C6" w:rsidP="007175C6">
      <w:pPr>
        <w:ind w:firstLine="709"/>
      </w:pPr>
      <w:r>
        <w:t>По результатам клинических исследований у пациентов с ГЦР н</w:t>
      </w:r>
      <w:r w:rsidRPr="00EB52C8">
        <w:t xml:space="preserve">аиболее </w:t>
      </w:r>
      <w:r>
        <w:t>серьезными побочными реакциями были печеночная недостаточность (2,8%), печеночная энцефалопатия (4,6%), кровотечение из варикозно расширенных вен пищевода (1,4%), кровоизлияние в мозг (0,6%), артериальное тромбоэмболические осложнения (2,0%), включая инфаркт миокарда (0,8%), инфаркт головного мозга (0,4%) и нарушения мозгового кровообращения (0,4%), явления почечной недостаточности (1,4%). Частота снижения количества нейтрофилов,</w:t>
      </w:r>
      <w:r w:rsidRPr="00691734">
        <w:t xml:space="preserve"> </w:t>
      </w:r>
      <w:r>
        <w:t>которое не было связано с инфекцией, сепсисом или бактериальным перитонитом, у пациентов с ГЦР (8,7%) при приеме ленватиниба была выше, чем при других типах опухолей, не являющихся ГЦР (1,4%).</w:t>
      </w:r>
    </w:p>
    <w:p w14:paraId="5C48B0DD" w14:textId="77777777" w:rsidR="007175C6" w:rsidRDefault="007175C6" w:rsidP="007175C6">
      <w:pPr>
        <w:ind w:firstLine="709"/>
      </w:pPr>
      <w:r>
        <w:t>По результатам клинических исследований у пациентов с РЭ</w:t>
      </w:r>
      <w:r w:rsidRPr="00EB52C8">
        <w:t xml:space="preserve"> </w:t>
      </w:r>
      <w:r>
        <w:t>н</w:t>
      </w:r>
      <w:r w:rsidRPr="00EB52C8">
        <w:t xml:space="preserve">аиболее серьезными </w:t>
      </w:r>
      <w:r>
        <w:t>частыми</w:t>
      </w:r>
      <w:r w:rsidRPr="00EB52C8">
        <w:t xml:space="preserve"> побочными реакциями</w:t>
      </w:r>
      <w:r>
        <w:t xml:space="preserve"> </w:t>
      </w:r>
      <w:r w:rsidRPr="00EB52C8">
        <w:t>были</w:t>
      </w:r>
      <w:r>
        <w:t xml:space="preserve"> (возникающими у ≥5% пациентов) артериальная гипертензия (37,2%), снижение массы тела (9,1%), диарея (8,1%), повышение липазы (7,7%), снижение аппетита (6,4%), астения (6%), утомляемость (6%), гипокалиемия (5,7%), анемия (5,3%) и протеинурия (5,1%).</w:t>
      </w:r>
    </w:p>
    <w:p w14:paraId="6BB5E846" w14:textId="77777777" w:rsidR="007175C6" w:rsidRDefault="007175C6" w:rsidP="007175C6">
      <w:pPr>
        <w:ind w:firstLine="709"/>
        <w:rPr>
          <w:lang w:eastAsia="ru-RU"/>
        </w:rPr>
      </w:pPr>
      <w:r w:rsidRPr="00FC4968">
        <w:t xml:space="preserve">По результатам клинических исследований у пациентов с ПКР </w:t>
      </w:r>
      <w:r>
        <w:t>наиболее с</w:t>
      </w:r>
      <w:r w:rsidRPr="00FC4968">
        <w:rPr>
          <w:lang w:eastAsia="ru-RU"/>
        </w:rPr>
        <w:t>ерьезными побочными реакциями у ≥2% пациентов были геморрагические явления (5%), диарея (4%),</w:t>
      </w:r>
      <w:r>
        <w:rPr>
          <w:lang w:eastAsia="ru-RU"/>
        </w:rPr>
        <w:t xml:space="preserve"> </w:t>
      </w:r>
      <w:r w:rsidRPr="00FC4968">
        <w:rPr>
          <w:lang w:eastAsia="ru-RU"/>
        </w:rPr>
        <w:t>артериальная гипертензия (3%), инфаркт миокарда (3%), пневмонит (3%), рвота (3%), острая почечная недостаточность</w:t>
      </w:r>
      <w:r>
        <w:rPr>
          <w:lang w:eastAsia="ru-RU"/>
        </w:rPr>
        <w:t xml:space="preserve"> </w:t>
      </w:r>
      <w:r w:rsidRPr="00FC4968">
        <w:rPr>
          <w:lang w:eastAsia="ru-RU"/>
        </w:rPr>
        <w:t>(2%), надпочечниковая недостаточность (2%), одышка (2%) и пневмония (2%).</w:t>
      </w:r>
      <w:r>
        <w:rPr>
          <w:lang w:eastAsia="ru-RU"/>
        </w:rPr>
        <w:t xml:space="preserve"> </w:t>
      </w:r>
      <w:r w:rsidRPr="00FC4968">
        <w:rPr>
          <w:lang w:eastAsia="ru-RU"/>
        </w:rPr>
        <w:t xml:space="preserve">Побочные реакции со смертельным исходом наблюдались у 4,3% пациентов, получавших </w:t>
      </w:r>
      <w:r w:rsidRPr="00FC4968">
        <w:t>ленватиниб</w:t>
      </w:r>
      <w:r>
        <w:t xml:space="preserve"> </w:t>
      </w:r>
      <w:r w:rsidRPr="00FC4968">
        <w:rPr>
          <w:lang w:eastAsia="ru-RU"/>
        </w:rPr>
        <w:t>и пембролизумаб</w:t>
      </w:r>
      <w:r>
        <w:rPr>
          <w:lang w:eastAsia="ru-RU"/>
        </w:rPr>
        <w:t xml:space="preserve">, это были остановка сердца и </w:t>
      </w:r>
      <w:r>
        <w:rPr>
          <w:lang w:eastAsia="ru-RU"/>
        </w:rPr>
        <w:lastRenderedPageBreak/>
        <w:t>дыхания</w:t>
      </w:r>
      <w:r w:rsidRPr="00FC4968">
        <w:rPr>
          <w:lang w:eastAsia="ru-RU"/>
        </w:rPr>
        <w:t xml:space="preserve"> (0,9%), сепсис (0,9%) и по одному случаю (0,3%) каждого из</w:t>
      </w:r>
      <w:r>
        <w:rPr>
          <w:lang w:eastAsia="ru-RU"/>
        </w:rPr>
        <w:t xml:space="preserve"> следующих: </w:t>
      </w:r>
      <w:r w:rsidRPr="00FC4968">
        <w:rPr>
          <w:lang w:eastAsia="ru-RU"/>
        </w:rPr>
        <w:t>аритмия, аутоиммунный гепатит, одышка, гипертонический криз, повышение уровня креатинина в крови,</w:t>
      </w:r>
      <w:r>
        <w:rPr>
          <w:lang w:eastAsia="ru-RU"/>
        </w:rPr>
        <w:t xml:space="preserve"> </w:t>
      </w:r>
      <w:r w:rsidRPr="00FC4968">
        <w:rPr>
          <w:lang w:eastAsia="ru-RU"/>
        </w:rPr>
        <w:t xml:space="preserve">синдром полиорганной </w:t>
      </w:r>
      <w:r>
        <w:rPr>
          <w:lang w:eastAsia="ru-RU"/>
        </w:rPr>
        <w:t>недостаточности</w:t>
      </w:r>
      <w:r w:rsidRPr="00FC4968">
        <w:rPr>
          <w:lang w:eastAsia="ru-RU"/>
        </w:rPr>
        <w:t>, миастенический синдром, миокардит, нефрит,</w:t>
      </w:r>
      <w:r>
        <w:rPr>
          <w:lang w:eastAsia="ru-RU"/>
        </w:rPr>
        <w:t xml:space="preserve"> </w:t>
      </w:r>
      <w:r w:rsidRPr="00FC4968">
        <w:rPr>
          <w:lang w:eastAsia="ru-RU"/>
        </w:rPr>
        <w:t>пневмонит, разрыв аневризмы, сепсис и субарахноидальное кровоизлияние.</w:t>
      </w:r>
    </w:p>
    <w:p w14:paraId="2F68B71A" w14:textId="0665FE1C" w:rsidR="009964DD" w:rsidRDefault="007175C6" w:rsidP="006931A4">
      <w:pPr>
        <w:ind w:firstLine="709"/>
      </w:pPr>
      <w:r>
        <w:t>Ленватиниб является препаратом с управляемым профилем безопасности. На случай развития побочных реакций разработаны схемы к</w:t>
      </w:r>
      <w:r w:rsidRPr="00F95846">
        <w:t>оррекци</w:t>
      </w:r>
      <w:r>
        <w:t>и</w:t>
      </w:r>
      <w:r w:rsidRPr="00F95846">
        <w:t xml:space="preserve"> дозы при нежелательных реакциях</w:t>
      </w:r>
      <w:r>
        <w:t xml:space="preserve"> для всех показаний препарата, а также разработаны режимы модификации дозы при различных состояниях (артериальная гипертензия, диарея, сердечная недостаточность, гепатотоксичность).</w:t>
      </w:r>
    </w:p>
    <w:p w14:paraId="6A9A4556" w14:textId="77777777" w:rsidR="009964DD" w:rsidRPr="00D5518D" w:rsidRDefault="009964DD" w:rsidP="009964DD">
      <w:pPr>
        <w:ind w:firstLine="709"/>
      </w:pPr>
    </w:p>
    <w:p w14:paraId="1E46771C" w14:textId="77777777" w:rsidR="00200EBA" w:rsidRPr="00201AD2" w:rsidRDefault="00200EBA" w:rsidP="009964DD">
      <w:pPr>
        <w:pStyle w:val="ab"/>
        <w:shd w:val="clear" w:color="auto" w:fill="FFFFFF"/>
        <w:spacing w:before="0" w:beforeAutospacing="0" w:after="0" w:afterAutospacing="0"/>
        <w:jc w:val="both"/>
        <w:rPr>
          <w:b/>
        </w:rPr>
      </w:pPr>
      <w:r w:rsidRPr="00201AD2">
        <w:rPr>
          <w:b/>
        </w:rPr>
        <w:t>Оценка пользы</w:t>
      </w:r>
    </w:p>
    <w:p w14:paraId="6EADC49E" w14:textId="77777777" w:rsidR="009964DD" w:rsidRDefault="009964DD" w:rsidP="009964DD">
      <w:pPr>
        <w:ind w:firstLine="709"/>
      </w:pPr>
    </w:p>
    <w:p w14:paraId="10542479" w14:textId="498A5C3B" w:rsidR="00200EBA" w:rsidRDefault="00200EBA" w:rsidP="009964DD">
      <w:pPr>
        <w:ind w:firstLine="709"/>
        <w:rPr>
          <w:rFonts w:eastAsia="Calibri"/>
        </w:rPr>
      </w:pPr>
      <w:r w:rsidRPr="00201AD2">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r w:rsidRPr="00201AD2">
        <w:rPr>
          <w:rFonts w:eastAsia="Calibri"/>
        </w:rPr>
        <w:t xml:space="preserve"> </w:t>
      </w:r>
    </w:p>
    <w:p w14:paraId="5C01151B" w14:textId="77777777" w:rsidR="009964DD" w:rsidRPr="00201AD2" w:rsidRDefault="009964DD" w:rsidP="009964DD">
      <w:pPr>
        <w:ind w:firstLine="709"/>
        <w:rPr>
          <w:rFonts w:eastAsia="Calibri"/>
        </w:rPr>
      </w:pPr>
    </w:p>
    <w:p w14:paraId="55DDD5A2" w14:textId="5AB49724" w:rsidR="00200EBA" w:rsidRDefault="00200EBA" w:rsidP="009964DD">
      <w:pPr>
        <w:pStyle w:val="ab"/>
        <w:shd w:val="clear" w:color="auto" w:fill="FFFFFF"/>
        <w:spacing w:before="0" w:beforeAutospacing="0" w:after="0" w:afterAutospacing="0"/>
        <w:jc w:val="both"/>
        <w:rPr>
          <w:b/>
        </w:rPr>
      </w:pPr>
      <w:r w:rsidRPr="00201AD2">
        <w:rPr>
          <w:b/>
        </w:rPr>
        <w:t>Оценка риска</w:t>
      </w:r>
    </w:p>
    <w:p w14:paraId="5D171D5D" w14:textId="77777777" w:rsidR="009964DD" w:rsidRPr="00201AD2" w:rsidRDefault="009964DD" w:rsidP="009964DD">
      <w:pPr>
        <w:pStyle w:val="ab"/>
        <w:shd w:val="clear" w:color="auto" w:fill="FFFFFF"/>
        <w:spacing w:before="0" w:beforeAutospacing="0" w:after="0" w:afterAutospacing="0"/>
        <w:jc w:val="both"/>
        <w:rPr>
          <w:b/>
        </w:rPr>
      </w:pPr>
    </w:p>
    <w:p w14:paraId="3A59892F" w14:textId="25989EB7" w:rsidR="00200EBA" w:rsidRDefault="00200EBA" w:rsidP="009964DD">
      <w:pPr>
        <w:ind w:firstLine="709"/>
        <w:rPr>
          <w:color w:val="000000"/>
        </w:rPr>
      </w:pPr>
      <w:bookmarkStart w:id="249" w:name="_Hlk484365438"/>
      <w:bookmarkStart w:id="250" w:name="_Hlk484354093"/>
      <w:bookmarkStart w:id="251" w:name="_Hlk484365465"/>
      <w:r w:rsidRPr="00DB3152">
        <w:rPr>
          <w:lang w:eastAsia="ru-RU"/>
        </w:rPr>
        <w:t xml:space="preserve">Риск применения исследуемого </w:t>
      </w:r>
      <w:r w:rsidRPr="00DB3152">
        <w:t xml:space="preserve">воспроизведенного препарата </w:t>
      </w:r>
      <w:r w:rsidR="00201AD2">
        <w:rPr>
          <w:lang w:val="en-US"/>
        </w:rPr>
        <w:t>DT</w:t>
      </w:r>
      <w:r w:rsidR="00201AD2" w:rsidRPr="00201AD2">
        <w:t>-</w:t>
      </w:r>
      <w:r w:rsidR="00201AD2">
        <w:rPr>
          <w:lang w:val="en-US"/>
        </w:rPr>
        <w:t>LNV</w:t>
      </w:r>
      <w:r>
        <w:t xml:space="preserve"> (МНН: </w:t>
      </w:r>
      <w:r>
        <w:rPr>
          <w:bCs/>
          <w:color w:val="000000" w:themeColor="text1"/>
        </w:rPr>
        <w:t>л</w:t>
      </w:r>
      <w:r w:rsidRPr="009B4BDE">
        <w:rPr>
          <w:bCs/>
          <w:color w:val="000000" w:themeColor="text1"/>
        </w:rPr>
        <w:t>енватиниб</w:t>
      </w:r>
      <w:r>
        <w:rPr>
          <w:bCs/>
          <w:color w:val="000000" w:themeColor="text1"/>
        </w:rPr>
        <w:t>)</w:t>
      </w:r>
      <w:r>
        <w:t xml:space="preserve">, капсулы 4 мг, 10 мг (АО «Р-Фарм», Россия) </w:t>
      </w:r>
      <w:r w:rsidRPr="00DB3152">
        <w:rPr>
          <w:lang w:eastAsia="ru-RU"/>
        </w:rPr>
        <w:t xml:space="preserve">и оригинального препарата </w:t>
      </w:r>
      <w:r w:rsidRPr="001C7E32">
        <w:rPr>
          <w:lang w:eastAsia="ru-RU"/>
        </w:rPr>
        <w:t>Ленвима</w:t>
      </w:r>
      <w:r w:rsidRPr="00D050C7">
        <w:rPr>
          <w:vertAlign w:val="superscript"/>
          <w:lang w:eastAsia="ru-RU"/>
        </w:rPr>
        <w:t>®</w:t>
      </w:r>
      <w:r w:rsidRPr="001C7E32">
        <w:rPr>
          <w:lang w:eastAsia="ru-RU"/>
        </w:rPr>
        <w:t xml:space="preserve"> (МНН: ленватиниб), капсулы 4 мг, 10 мг (владелец РУ: Эйсай Юроп Лимитед, Соединенное Королевство)</w:t>
      </w:r>
      <w:r>
        <w:rPr>
          <w:lang w:eastAsia="ru-RU"/>
        </w:rPr>
        <w:t xml:space="preserve"> </w:t>
      </w:r>
      <w:r w:rsidRPr="00DB3152">
        <w:rPr>
          <w:lang w:eastAsia="ru-RU"/>
        </w:rPr>
        <w:t>ассоциирован</w:t>
      </w:r>
      <w:r w:rsidRPr="00C81BE4">
        <w:rPr>
          <w:lang w:eastAsia="ru-RU"/>
        </w:rPr>
        <w:t xml:space="preserve">, прежде всего, с перечисленными ниже реакциями (информация собрана на основании данных литературы, в которых представлены результаты клинических исследований применения препаратов </w:t>
      </w:r>
      <w:r w:rsidR="00D06182" w:rsidRPr="001C7E32">
        <w:rPr>
          <w:lang w:eastAsia="ru-RU"/>
        </w:rPr>
        <w:t>ленватиниб</w:t>
      </w:r>
      <w:r w:rsidR="001E7D71">
        <w:rPr>
          <w:lang w:eastAsia="ru-RU"/>
        </w:rPr>
        <w:t>а</w:t>
      </w:r>
      <w:r w:rsidRPr="00DB3152">
        <w:t xml:space="preserve"> </w:t>
      </w:r>
      <w:r w:rsidR="00D06182">
        <w:t>НЯ</w:t>
      </w:r>
      <w:r w:rsidRPr="00DB3152">
        <w:t xml:space="preserve"> перечислены ниже (Таблица 5-1) по системно</w:t>
      </w:r>
      <w:r w:rsidRPr="0007462D">
        <w:rPr>
          <w:color w:val="000000"/>
        </w:rPr>
        <w:t xml:space="preserve">-органным классам и частоте. Частоты определены как: очень часто (≥1/10); часто (≥1/100 </w:t>
      </w:r>
      <w:r w:rsidR="001B7D3B" w:rsidRPr="001B7D3B">
        <w:rPr>
          <w:color w:val="000000"/>
        </w:rPr>
        <w:t>‒</w:t>
      </w:r>
      <w:r w:rsidR="001B7D3B" w:rsidRPr="001B7D3B" w:rsidDel="001B7D3B">
        <w:rPr>
          <w:color w:val="000000"/>
        </w:rPr>
        <w:t xml:space="preserve"> </w:t>
      </w:r>
      <w:r w:rsidRPr="0007462D">
        <w:rPr>
          <w:color w:val="000000"/>
        </w:rPr>
        <w:t xml:space="preserve"> &lt;1/10); нечасто (≥1/1000 </w:t>
      </w:r>
      <w:r w:rsidR="001B7D3B" w:rsidRPr="001B7D3B">
        <w:rPr>
          <w:color w:val="000000"/>
        </w:rPr>
        <w:t>‒</w:t>
      </w:r>
      <w:r w:rsidR="001B7D3B" w:rsidRPr="001B7D3B" w:rsidDel="001B7D3B">
        <w:rPr>
          <w:color w:val="000000"/>
        </w:rPr>
        <w:t xml:space="preserve"> </w:t>
      </w:r>
      <w:r w:rsidRPr="0007462D">
        <w:rPr>
          <w:color w:val="000000"/>
        </w:rPr>
        <w:t xml:space="preserve"> &lt;1/100); редко (≥1/10000</w:t>
      </w:r>
      <w:r w:rsidR="001B7D3B">
        <w:rPr>
          <w:color w:val="000000"/>
        </w:rPr>
        <w:t xml:space="preserve"> </w:t>
      </w:r>
      <w:r w:rsidR="001B7D3B" w:rsidRPr="001B7D3B">
        <w:rPr>
          <w:color w:val="000000"/>
        </w:rPr>
        <w:t>‒</w:t>
      </w:r>
      <w:r w:rsidR="001B7D3B" w:rsidRPr="001B7D3B" w:rsidDel="001B7D3B">
        <w:rPr>
          <w:color w:val="000000"/>
        </w:rPr>
        <w:t xml:space="preserve"> </w:t>
      </w:r>
      <w:r w:rsidRPr="0007462D">
        <w:rPr>
          <w:color w:val="000000"/>
        </w:rPr>
        <w:t xml:space="preserve"> &lt;1/1000); очень редко (&lt;1/10000) и частота не установлена (нельзя установить на основании доступных данных).</w:t>
      </w:r>
    </w:p>
    <w:p w14:paraId="17F0A80B" w14:textId="77777777" w:rsidR="00200EBA" w:rsidRPr="0007462D" w:rsidRDefault="00200EBA" w:rsidP="00200EBA">
      <w:pPr>
        <w:ind w:firstLine="709"/>
        <w:rPr>
          <w:color w:val="000000"/>
        </w:rPr>
      </w:pPr>
    </w:p>
    <w:p w14:paraId="066B6AEB" w14:textId="3BF52A8B" w:rsidR="00200EBA" w:rsidRPr="00201AD2" w:rsidRDefault="00200EBA" w:rsidP="00200EBA">
      <w:pPr>
        <w:pStyle w:val="ab"/>
        <w:shd w:val="clear" w:color="auto" w:fill="FFFFFF"/>
        <w:spacing w:before="0" w:beforeAutospacing="0" w:after="0" w:afterAutospacing="0"/>
        <w:jc w:val="both"/>
        <w:rPr>
          <w:b/>
          <w:color w:val="000000"/>
        </w:rPr>
      </w:pPr>
      <w:r w:rsidRPr="009E26B1">
        <w:rPr>
          <w:b/>
          <w:bCs/>
        </w:rPr>
        <w:t xml:space="preserve">Таблица 5-1. </w:t>
      </w:r>
      <w:r w:rsidRPr="00201AD2">
        <w:rPr>
          <w:color w:val="000000"/>
        </w:rPr>
        <w:t xml:space="preserve">Частота нежелательных явлений, выявленных в плацебо-контролируемых клинических исследованиях </w:t>
      </w:r>
      <w:r w:rsidRPr="00201AD2">
        <w:rPr>
          <w:color w:val="000000" w:themeColor="text1"/>
        </w:rPr>
        <w:t>ленватиниб</w:t>
      </w:r>
      <w:r w:rsidRPr="00201AD2">
        <w:rPr>
          <w:color w:val="000000"/>
        </w:rPr>
        <w:t>а и при пострегистрационном наблюдении</w:t>
      </w:r>
      <w:r w:rsidR="00201AD2" w:rsidRPr="00201AD2">
        <w:rPr>
          <w:color w:val="000000"/>
        </w:rPr>
        <w:t>.</w:t>
      </w:r>
    </w:p>
    <w:tbl>
      <w:tblPr>
        <w:tblStyle w:val="a8"/>
        <w:tblW w:w="0" w:type="auto"/>
        <w:tblLook w:val="04A0" w:firstRow="1" w:lastRow="0" w:firstColumn="1" w:lastColumn="0" w:noHBand="0" w:noVBand="1"/>
      </w:tblPr>
      <w:tblGrid>
        <w:gridCol w:w="2199"/>
        <w:gridCol w:w="3569"/>
        <w:gridCol w:w="3578"/>
      </w:tblGrid>
      <w:tr w:rsidR="00E52C95" w14:paraId="28650501" w14:textId="77777777" w:rsidTr="009964DD">
        <w:trPr>
          <w:cantSplit/>
          <w:tblHeader/>
        </w:trPr>
        <w:tc>
          <w:tcPr>
            <w:tcW w:w="2199" w:type="dxa"/>
            <w:shd w:val="clear" w:color="auto" w:fill="D9D9D9" w:themeFill="background1" w:themeFillShade="D9"/>
            <w:vAlign w:val="center"/>
          </w:tcPr>
          <w:p w14:paraId="36A41190" w14:textId="77777777" w:rsidR="00E52C95" w:rsidRPr="009074FE" w:rsidRDefault="00E52C95" w:rsidP="009964DD">
            <w:pPr>
              <w:pStyle w:val="ab"/>
              <w:spacing w:before="0" w:beforeAutospacing="0" w:after="0" w:afterAutospacing="0"/>
              <w:jc w:val="center"/>
              <w:rPr>
                <w:b/>
                <w:bCs/>
                <w:color w:val="000000"/>
              </w:rPr>
            </w:pPr>
            <w:r w:rsidRPr="000D1198">
              <w:rPr>
                <w:b/>
                <w:bCs/>
              </w:rPr>
              <w:t>Класс систем и органов (согласно классификации MedDRA)</w:t>
            </w:r>
          </w:p>
        </w:tc>
        <w:tc>
          <w:tcPr>
            <w:tcW w:w="3569" w:type="dxa"/>
            <w:shd w:val="clear" w:color="auto" w:fill="D9D9D9" w:themeFill="background1" w:themeFillShade="D9"/>
            <w:vAlign w:val="center"/>
          </w:tcPr>
          <w:p w14:paraId="4F428127" w14:textId="77777777" w:rsidR="00E52C95" w:rsidRPr="000D1198" w:rsidRDefault="00E52C95" w:rsidP="009964DD">
            <w:pPr>
              <w:pStyle w:val="ab"/>
              <w:spacing w:before="0" w:beforeAutospacing="0" w:after="0" w:afterAutospacing="0"/>
              <w:jc w:val="center"/>
              <w:rPr>
                <w:b/>
                <w:bCs/>
                <w:color w:val="000000"/>
              </w:rPr>
            </w:pPr>
            <w:r w:rsidRPr="000D1198">
              <w:rPr>
                <w:b/>
                <w:bCs/>
                <w:color w:val="000000"/>
              </w:rPr>
              <w:t>Монотерапия (</w:t>
            </w:r>
            <w:r w:rsidRPr="003F106C">
              <w:rPr>
                <w:b/>
                <w:bCs/>
                <w:color w:val="000000"/>
              </w:rPr>
              <w:t>Д</w:t>
            </w:r>
            <w:r w:rsidRPr="00D050C7">
              <w:rPr>
                <w:b/>
              </w:rPr>
              <w:t>ифференцированный</w:t>
            </w:r>
            <w:r>
              <w:t xml:space="preserve"> </w:t>
            </w:r>
            <w:r w:rsidRPr="003F106C">
              <w:rPr>
                <w:b/>
                <w:bCs/>
                <w:color w:val="000000"/>
              </w:rPr>
              <w:t>РЩЖ</w:t>
            </w:r>
            <w:r w:rsidRPr="000D1198">
              <w:rPr>
                <w:b/>
                <w:bCs/>
                <w:color w:val="000000"/>
              </w:rPr>
              <w:t xml:space="preserve"> и ГЦР)/комбинация с эверолимусом (ПKP)</w:t>
            </w:r>
          </w:p>
        </w:tc>
        <w:tc>
          <w:tcPr>
            <w:tcW w:w="3578" w:type="dxa"/>
            <w:shd w:val="clear" w:color="auto" w:fill="D9D9D9" w:themeFill="background1" w:themeFillShade="D9"/>
            <w:vAlign w:val="center"/>
          </w:tcPr>
          <w:p w14:paraId="456185B7" w14:textId="77777777" w:rsidR="00E52C95" w:rsidRPr="000D1198" w:rsidRDefault="00E52C95" w:rsidP="009964DD">
            <w:pPr>
              <w:pStyle w:val="ab"/>
              <w:spacing w:before="0" w:beforeAutospacing="0" w:after="0" w:afterAutospacing="0"/>
              <w:jc w:val="center"/>
              <w:rPr>
                <w:b/>
                <w:bCs/>
                <w:color w:val="000000"/>
              </w:rPr>
            </w:pPr>
            <w:r w:rsidRPr="000D1198">
              <w:rPr>
                <w:b/>
                <w:bCs/>
                <w:color w:val="000000"/>
              </w:rPr>
              <w:t>Комбинация с пембролизумабом</w:t>
            </w:r>
          </w:p>
          <w:p w14:paraId="4953A16F" w14:textId="77777777" w:rsidR="00E52C95" w:rsidRPr="000D1198" w:rsidRDefault="00E52C95" w:rsidP="009964DD">
            <w:pPr>
              <w:pStyle w:val="ab"/>
              <w:spacing w:before="0" w:beforeAutospacing="0" w:after="0" w:afterAutospacing="0"/>
              <w:jc w:val="center"/>
              <w:rPr>
                <w:b/>
                <w:bCs/>
                <w:color w:val="000000"/>
              </w:rPr>
            </w:pPr>
            <w:r w:rsidRPr="000D1198">
              <w:rPr>
                <w:b/>
                <w:bCs/>
                <w:color w:val="000000"/>
              </w:rPr>
              <w:t>(ПKP и Р</w:t>
            </w:r>
            <w:r>
              <w:rPr>
                <w:b/>
                <w:bCs/>
                <w:color w:val="000000"/>
              </w:rPr>
              <w:t>Э</w:t>
            </w:r>
            <w:r w:rsidRPr="000D1198">
              <w:rPr>
                <w:b/>
                <w:bCs/>
                <w:color w:val="000000"/>
              </w:rPr>
              <w:t>)</w:t>
            </w:r>
          </w:p>
        </w:tc>
      </w:tr>
      <w:tr w:rsidR="00E52C95" w14:paraId="60DB8B93" w14:textId="77777777" w:rsidTr="005E0101">
        <w:tc>
          <w:tcPr>
            <w:tcW w:w="9346" w:type="dxa"/>
            <w:gridSpan w:val="3"/>
          </w:tcPr>
          <w:p w14:paraId="467DBD7F" w14:textId="77777777" w:rsidR="00E52C95" w:rsidRPr="000D1198" w:rsidRDefault="00E52C95" w:rsidP="005E0101">
            <w:pPr>
              <w:pStyle w:val="ab"/>
              <w:rPr>
                <w:b/>
                <w:bCs/>
                <w:color w:val="000000"/>
              </w:rPr>
            </w:pPr>
            <w:r>
              <w:rPr>
                <w:b/>
                <w:bCs/>
              </w:rPr>
              <w:t>Инфекции и инвазии</w:t>
            </w:r>
          </w:p>
        </w:tc>
      </w:tr>
      <w:tr w:rsidR="00E52C95" w14:paraId="09C215C1" w14:textId="77777777" w:rsidTr="009964DD">
        <w:tc>
          <w:tcPr>
            <w:tcW w:w="2199" w:type="dxa"/>
            <w:vAlign w:val="center"/>
          </w:tcPr>
          <w:p w14:paraId="61866975" w14:textId="77777777" w:rsidR="00E52C95" w:rsidRPr="000D1198" w:rsidRDefault="00E52C95" w:rsidP="005E0101">
            <w:pPr>
              <w:pStyle w:val="ab"/>
              <w:spacing w:before="0" w:beforeAutospacing="0" w:after="0" w:afterAutospacing="0"/>
              <w:jc w:val="both"/>
              <w:rPr>
                <w:b/>
                <w:bCs/>
              </w:rPr>
            </w:pPr>
            <w:r>
              <w:t>Очень часто</w:t>
            </w:r>
          </w:p>
        </w:tc>
        <w:tc>
          <w:tcPr>
            <w:tcW w:w="3569" w:type="dxa"/>
            <w:vAlign w:val="center"/>
          </w:tcPr>
          <w:p w14:paraId="7C888C49" w14:textId="77777777" w:rsidR="00E52C95" w:rsidRPr="002D2DC7" w:rsidRDefault="00E52C95" w:rsidP="005E0101">
            <w:pPr>
              <w:pStyle w:val="ab"/>
              <w:spacing w:before="0" w:beforeAutospacing="0" w:after="0" w:afterAutospacing="0"/>
              <w:jc w:val="both"/>
              <w:rPr>
                <w:color w:val="000000"/>
              </w:rPr>
            </w:pPr>
            <w:r w:rsidRPr="002D2DC7">
              <w:rPr>
                <w:color w:val="000000"/>
              </w:rPr>
              <w:t>Инфекции мочевыводяших путей</w:t>
            </w:r>
          </w:p>
        </w:tc>
        <w:tc>
          <w:tcPr>
            <w:tcW w:w="3578" w:type="dxa"/>
            <w:vAlign w:val="center"/>
          </w:tcPr>
          <w:p w14:paraId="1D7AC41C" w14:textId="77777777" w:rsidR="00E52C95" w:rsidRPr="002D2DC7" w:rsidRDefault="00E52C95" w:rsidP="005E0101">
            <w:pPr>
              <w:pStyle w:val="ab"/>
              <w:rPr>
                <w:color w:val="000000"/>
              </w:rPr>
            </w:pPr>
            <w:r w:rsidRPr="002D2DC7">
              <w:rPr>
                <w:color w:val="000000"/>
              </w:rPr>
              <w:t>Инфекции мочевыводяших путей</w:t>
            </w:r>
          </w:p>
        </w:tc>
      </w:tr>
      <w:tr w:rsidR="00E52C95" w14:paraId="6F3429E7" w14:textId="77777777" w:rsidTr="009964DD">
        <w:tc>
          <w:tcPr>
            <w:tcW w:w="2199" w:type="dxa"/>
            <w:vAlign w:val="center"/>
          </w:tcPr>
          <w:p w14:paraId="75C94DB3" w14:textId="77777777" w:rsidR="00E52C95" w:rsidRPr="002D2DC7" w:rsidRDefault="00E52C95" w:rsidP="005E0101">
            <w:pPr>
              <w:pStyle w:val="ab"/>
              <w:spacing w:before="0" w:beforeAutospacing="0" w:after="0" w:afterAutospacing="0"/>
              <w:jc w:val="both"/>
            </w:pPr>
            <w:r w:rsidRPr="002D2DC7">
              <w:t>Нечасто</w:t>
            </w:r>
          </w:p>
        </w:tc>
        <w:tc>
          <w:tcPr>
            <w:tcW w:w="3569" w:type="dxa"/>
            <w:vAlign w:val="center"/>
          </w:tcPr>
          <w:p w14:paraId="46B6BBE5" w14:textId="77777777" w:rsidR="00E52C95" w:rsidRPr="002D2DC7" w:rsidRDefault="00E52C95" w:rsidP="005E0101">
            <w:pPr>
              <w:pStyle w:val="ab"/>
              <w:spacing w:before="0" w:beforeAutospacing="0" w:after="0" w:afterAutospacing="0"/>
              <w:jc w:val="both"/>
              <w:rPr>
                <w:color w:val="000000"/>
              </w:rPr>
            </w:pPr>
            <w:r w:rsidRPr="002D2DC7">
              <w:rPr>
                <w:color w:val="000000"/>
              </w:rPr>
              <w:t>Перинеальный абсцесс</w:t>
            </w:r>
          </w:p>
        </w:tc>
        <w:tc>
          <w:tcPr>
            <w:tcW w:w="3578" w:type="dxa"/>
            <w:vAlign w:val="center"/>
          </w:tcPr>
          <w:p w14:paraId="6B53215F" w14:textId="77777777" w:rsidR="00E52C95" w:rsidRPr="002D2DC7" w:rsidRDefault="00E52C95" w:rsidP="005E0101">
            <w:pPr>
              <w:pStyle w:val="ab"/>
              <w:rPr>
                <w:color w:val="000000"/>
              </w:rPr>
            </w:pPr>
          </w:p>
        </w:tc>
      </w:tr>
      <w:tr w:rsidR="00E52C95" w14:paraId="37F7A5AD" w14:textId="77777777" w:rsidTr="009964DD">
        <w:tc>
          <w:tcPr>
            <w:tcW w:w="9346" w:type="dxa"/>
            <w:gridSpan w:val="3"/>
            <w:vAlign w:val="center"/>
          </w:tcPr>
          <w:p w14:paraId="3382B21C" w14:textId="77777777" w:rsidR="00E52C95" w:rsidRPr="002D2DC7" w:rsidRDefault="00E52C95" w:rsidP="005E0101">
            <w:pPr>
              <w:pStyle w:val="ab"/>
              <w:spacing w:before="0" w:beforeAutospacing="0" w:after="0" w:afterAutospacing="0"/>
              <w:rPr>
                <w:color w:val="000000"/>
              </w:rPr>
            </w:pPr>
            <w:r>
              <w:rPr>
                <w:b/>
                <w:bCs/>
              </w:rPr>
              <w:t>Нарушения со стороны крови и лимфатической системы</w:t>
            </w:r>
          </w:p>
        </w:tc>
      </w:tr>
      <w:tr w:rsidR="00E52C95" w14:paraId="0AC99CDF" w14:textId="77777777" w:rsidTr="009964DD">
        <w:tc>
          <w:tcPr>
            <w:tcW w:w="2199" w:type="dxa"/>
            <w:vAlign w:val="center"/>
          </w:tcPr>
          <w:p w14:paraId="329BBEF5" w14:textId="77777777" w:rsidR="00E52C95" w:rsidRPr="002D2DC7" w:rsidRDefault="00E52C95" w:rsidP="005E0101">
            <w:pPr>
              <w:pStyle w:val="ab"/>
              <w:spacing w:before="0" w:beforeAutospacing="0" w:after="0" w:afterAutospacing="0"/>
              <w:jc w:val="both"/>
            </w:pPr>
            <w:r w:rsidRPr="002D2DC7">
              <w:t>Очень часто</w:t>
            </w:r>
          </w:p>
        </w:tc>
        <w:tc>
          <w:tcPr>
            <w:tcW w:w="3569" w:type="dxa"/>
            <w:vAlign w:val="center"/>
          </w:tcPr>
          <w:p w14:paraId="1BF98011" w14:textId="77777777" w:rsidR="00E52C95" w:rsidRPr="002D2DC7" w:rsidRDefault="00E52C95" w:rsidP="005E0101">
            <w:pPr>
              <w:pStyle w:val="ab"/>
              <w:spacing w:before="0" w:beforeAutospacing="0" w:after="0" w:afterAutospacing="0"/>
              <w:rPr>
                <w:color w:val="000000"/>
              </w:rPr>
            </w:pPr>
            <w:r w:rsidRPr="002D2DC7">
              <w:rPr>
                <w:color w:val="000000"/>
              </w:rPr>
              <w:t>Тромбоцитопения</w:t>
            </w:r>
            <w:r w:rsidRPr="00EB1B5E">
              <w:rPr>
                <w:color w:val="000000"/>
                <w:vertAlign w:val="superscript"/>
              </w:rPr>
              <w:t>а</w:t>
            </w:r>
          </w:p>
          <w:p w14:paraId="4DB2D575" w14:textId="6B806464" w:rsidR="00E52C95" w:rsidRPr="002D2DC7" w:rsidRDefault="00E52C95" w:rsidP="005E0101">
            <w:pPr>
              <w:pStyle w:val="ab"/>
              <w:spacing w:before="0" w:beforeAutospacing="0" w:after="0" w:afterAutospacing="0"/>
              <w:rPr>
                <w:color w:val="000000"/>
              </w:rPr>
            </w:pPr>
            <w:r w:rsidRPr="002D2DC7">
              <w:rPr>
                <w:color w:val="000000"/>
              </w:rPr>
              <w:t>Лейкопения</w:t>
            </w:r>
            <w:r w:rsidR="004A23DC" w:rsidRPr="001F02F5">
              <w:rPr>
                <w:color w:val="000000"/>
                <w:vertAlign w:val="superscript"/>
              </w:rPr>
              <w:t>а</w:t>
            </w:r>
          </w:p>
          <w:p w14:paraId="60B3B5B4" w14:textId="77777777" w:rsidR="00E52C95" w:rsidRPr="000D1198" w:rsidRDefault="00E52C95" w:rsidP="005E0101">
            <w:pPr>
              <w:pStyle w:val="ab"/>
              <w:spacing w:before="0" w:beforeAutospacing="0" w:after="0" w:afterAutospacing="0"/>
              <w:jc w:val="both"/>
              <w:rPr>
                <w:b/>
                <w:bCs/>
                <w:color w:val="000000"/>
              </w:rPr>
            </w:pPr>
            <w:r w:rsidRPr="002D2DC7">
              <w:rPr>
                <w:color w:val="000000"/>
              </w:rPr>
              <w:t>Heйтpoпeния</w:t>
            </w:r>
            <w:r w:rsidRPr="001F02F5">
              <w:rPr>
                <w:color w:val="000000"/>
                <w:vertAlign w:val="superscript"/>
              </w:rPr>
              <w:t>а</w:t>
            </w:r>
          </w:p>
        </w:tc>
        <w:tc>
          <w:tcPr>
            <w:tcW w:w="3578" w:type="dxa"/>
            <w:vAlign w:val="center"/>
          </w:tcPr>
          <w:p w14:paraId="38BE5989" w14:textId="77777777" w:rsidR="009B460E" w:rsidRDefault="00E52C95" w:rsidP="005E0101">
            <w:pPr>
              <w:pStyle w:val="ab"/>
              <w:spacing w:before="0" w:beforeAutospacing="0" w:after="0" w:afterAutospacing="0"/>
              <w:rPr>
                <w:color w:val="000000"/>
                <w:vertAlign w:val="superscript"/>
              </w:rPr>
            </w:pPr>
            <w:r w:rsidRPr="002D2DC7">
              <w:rPr>
                <w:color w:val="000000"/>
              </w:rPr>
              <w:t>Тромбоцитопения</w:t>
            </w:r>
            <w:r w:rsidRPr="001F02F5">
              <w:rPr>
                <w:color w:val="000000"/>
                <w:vertAlign w:val="superscript"/>
              </w:rPr>
              <w:t>а</w:t>
            </w:r>
          </w:p>
          <w:p w14:paraId="694EB02D" w14:textId="29E7B2AD" w:rsidR="00E52C95" w:rsidRPr="000D1198" w:rsidRDefault="00E52C95" w:rsidP="005E0101">
            <w:pPr>
              <w:pStyle w:val="ab"/>
              <w:spacing w:before="0" w:beforeAutospacing="0" w:after="0" w:afterAutospacing="0"/>
              <w:rPr>
                <w:b/>
                <w:bCs/>
                <w:color w:val="000000"/>
              </w:rPr>
            </w:pPr>
            <w:r w:rsidRPr="002D2DC7">
              <w:rPr>
                <w:color w:val="000000"/>
              </w:rPr>
              <w:t>Heйтpoпeния</w:t>
            </w:r>
            <w:r w:rsidRPr="001F02F5">
              <w:rPr>
                <w:color w:val="000000"/>
                <w:vertAlign w:val="superscript"/>
              </w:rPr>
              <w:t>а</w:t>
            </w:r>
            <w:r w:rsidRPr="000D1198">
              <w:rPr>
                <w:b/>
                <w:bCs/>
                <w:color w:val="000000"/>
              </w:rPr>
              <w:t xml:space="preserve"> </w:t>
            </w:r>
          </w:p>
        </w:tc>
      </w:tr>
      <w:tr w:rsidR="00E52C95" w14:paraId="1718D583" w14:textId="77777777" w:rsidTr="009964DD">
        <w:tc>
          <w:tcPr>
            <w:tcW w:w="2199" w:type="dxa"/>
            <w:vAlign w:val="center"/>
          </w:tcPr>
          <w:p w14:paraId="7393C76A" w14:textId="77777777" w:rsidR="00E52C95" w:rsidRPr="002D2DC7" w:rsidRDefault="00E52C95" w:rsidP="005E0101">
            <w:pPr>
              <w:pStyle w:val="ab"/>
              <w:spacing w:before="0" w:beforeAutospacing="0" w:after="0" w:afterAutospacing="0"/>
              <w:jc w:val="both"/>
            </w:pPr>
            <w:r w:rsidRPr="002D2DC7">
              <w:t>Часто</w:t>
            </w:r>
          </w:p>
        </w:tc>
        <w:tc>
          <w:tcPr>
            <w:tcW w:w="3569" w:type="dxa"/>
            <w:vAlign w:val="center"/>
          </w:tcPr>
          <w:p w14:paraId="07561463" w14:textId="77777777" w:rsidR="00E52C95" w:rsidRPr="000D1198" w:rsidRDefault="00E52C95" w:rsidP="005E0101">
            <w:pPr>
              <w:pStyle w:val="ab"/>
              <w:spacing w:before="0" w:beforeAutospacing="0" w:after="0" w:afterAutospacing="0"/>
              <w:jc w:val="both"/>
              <w:rPr>
                <w:b/>
                <w:bCs/>
                <w:color w:val="000000"/>
              </w:rPr>
            </w:pPr>
            <w:r w:rsidRPr="002D2DC7">
              <w:rPr>
                <w:color w:val="000000"/>
              </w:rPr>
              <w:t>Лимфопения</w:t>
            </w:r>
            <w:r w:rsidRPr="001F02F5">
              <w:rPr>
                <w:color w:val="000000"/>
                <w:vertAlign w:val="superscript"/>
              </w:rPr>
              <w:t>а</w:t>
            </w:r>
          </w:p>
        </w:tc>
        <w:tc>
          <w:tcPr>
            <w:tcW w:w="3578" w:type="dxa"/>
            <w:vAlign w:val="center"/>
          </w:tcPr>
          <w:p w14:paraId="0C58DC94" w14:textId="77777777" w:rsidR="00E52C95" w:rsidRPr="002D2DC7" w:rsidRDefault="00E52C95" w:rsidP="005E0101">
            <w:pPr>
              <w:pStyle w:val="ab"/>
              <w:spacing w:before="0" w:beforeAutospacing="0" w:after="0" w:afterAutospacing="0"/>
              <w:rPr>
                <w:color w:val="000000"/>
              </w:rPr>
            </w:pPr>
            <w:r>
              <w:rPr>
                <w:color w:val="000000"/>
              </w:rPr>
              <w:t>Лимфо</w:t>
            </w:r>
            <w:r w:rsidRPr="002D2DC7">
              <w:rPr>
                <w:color w:val="000000"/>
              </w:rPr>
              <w:t>пения</w:t>
            </w:r>
            <w:r w:rsidRPr="001F02F5">
              <w:rPr>
                <w:color w:val="000000"/>
                <w:vertAlign w:val="superscript"/>
              </w:rPr>
              <w:t>а</w:t>
            </w:r>
          </w:p>
          <w:p w14:paraId="4812DF99" w14:textId="77777777" w:rsidR="00E52C95" w:rsidRPr="000D1198" w:rsidRDefault="00E52C95" w:rsidP="005E0101">
            <w:pPr>
              <w:pStyle w:val="ab"/>
              <w:spacing w:before="0" w:beforeAutospacing="0" w:after="0" w:afterAutospacing="0"/>
              <w:rPr>
                <w:b/>
                <w:bCs/>
                <w:color w:val="000000"/>
              </w:rPr>
            </w:pPr>
            <w:r w:rsidRPr="002D2DC7">
              <w:rPr>
                <w:color w:val="000000"/>
              </w:rPr>
              <w:t>Лейкопения</w:t>
            </w:r>
            <w:r w:rsidRPr="001F02F5">
              <w:rPr>
                <w:color w:val="000000"/>
                <w:vertAlign w:val="superscript"/>
              </w:rPr>
              <w:t>а</w:t>
            </w:r>
          </w:p>
        </w:tc>
      </w:tr>
      <w:tr w:rsidR="00E52C95" w14:paraId="6D7F877B" w14:textId="77777777" w:rsidTr="009964DD">
        <w:tc>
          <w:tcPr>
            <w:tcW w:w="2199" w:type="dxa"/>
            <w:vAlign w:val="center"/>
          </w:tcPr>
          <w:p w14:paraId="2EC3CFC4" w14:textId="77777777" w:rsidR="00E52C95" w:rsidRPr="002D2DC7" w:rsidRDefault="00E52C95" w:rsidP="005E0101">
            <w:pPr>
              <w:pStyle w:val="ab"/>
              <w:spacing w:before="0" w:beforeAutospacing="0" w:after="0" w:afterAutospacing="0"/>
              <w:jc w:val="both"/>
            </w:pPr>
            <w:r w:rsidRPr="002D2DC7">
              <w:t>Нечасто</w:t>
            </w:r>
          </w:p>
        </w:tc>
        <w:tc>
          <w:tcPr>
            <w:tcW w:w="3569" w:type="dxa"/>
            <w:vAlign w:val="center"/>
          </w:tcPr>
          <w:p w14:paraId="29066F7E" w14:textId="77777777" w:rsidR="00E52C95" w:rsidRPr="002D2DC7" w:rsidRDefault="00E52C95" w:rsidP="005E0101">
            <w:pPr>
              <w:pStyle w:val="ab"/>
              <w:spacing w:before="0" w:beforeAutospacing="0" w:after="0" w:afterAutospacing="0"/>
              <w:jc w:val="both"/>
              <w:rPr>
                <w:color w:val="000000"/>
              </w:rPr>
            </w:pPr>
            <w:r w:rsidRPr="002D2DC7">
              <w:rPr>
                <w:color w:val="000000"/>
              </w:rPr>
              <w:t>Инфаркт селезенки</w:t>
            </w:r>
          </w:p>
        </w:tc>
        <w:tc>
          <w:tcPr>
            <w:tcW w:w="3578" w:type="dxa"/>
            <w:vAlign w:val="center"/>
          </w:tcPr>
          <w:p w14:paraId="76EFEDB7" w14:textId="77777777" w:rsidR="00E52C95" w:rsidRPr="000D1198" w:rsidRDefault="00E52C95" w:rsidP="005E0101">
            <w:pPr>
              <w:pStyle w:val="ab"/>
              <w:rPr>
                <w:b/>
                <w:bCs/>
                <w:color w:val="000000"/>
              </w:rPr>
            </w:pPr>
          </w:p>
        </w:tc>
      </w:tr>
      <w:tr w:rsidR="00E52C95" w14:paraId="73D48398" w14:textId="77777777" w:rsidTr="009964DD">
        <w:tc>
          <w:tcPr>
            <w:tcW w:w="9346" w:type="dxa"/>
            <w:gridSpan w:val="3"/>
            <w:vAlign w:val="center"/>
          </w:tcPr>
          <w:p w14:paraId="507D5937" w14:textId="77777777" w:rsidR="00E52C95" w:rsidRPr="000D1198" w:rsidRDefault="00E52C95" w:rsidP="005E0101">
            <w:pPr>
              <w:pStyle w:val="ab"/>
              <w:rPr>
                <w:b/>
                <w:bCs/>
                <w:color w:val="000000"/>
              </w:rPr>
            </w:pPr>
            <w:r>
              <w:rPr>
                <w:b/>
                <w:bCs/>
              </w:rPr>
              <w:t>Эндокринные нарушения</w:t>
            </w:r>
          </w:p>
        </w:tc>
      </w:tr>
      <w:tr w:rsidR="00E52C95" w14:paraId="1756381A" w14:textId="77777777" w:rsidTr="009964DD">
        <w:tc>
          <w:tcPr>
            <w:tcW w:w="2199" w:type="dxa"/>
            <w:vAlign w:val="center"/>
          </w:tcPr>
          <w:p w14:paraId="3AC95EA6" w14:textId="77777777" w:rsidR="00E52C95" w:rsidRPr="000D1198" w:rsidRDefault="00E52C95" w:rsidP="005E0101">
            <w:pPr>
              <w:pStyle w:val="ab"/>
              <w:spacing w:before="0" w:beforeAutospacing="0" w:after="0" w:afterAutospacing="0"/>
              <w:jc w:val="both"/>
              <w:rPr>
                <w:b/>
                <w:bCs/>
              </w:rPr>
            </w:pPr>
            <w:r w:rsidRPr="002D2DC7">
              <w:lastRenderedPageBreak/>
              <w:t>Очень часто</w:t>
            </w:r>
          </w:p>
        </w:tc>
        <w:tc>
          <w:tcPr>
            <w:tcW w:w="3569" w:type="dxa"/>
            <w:vAlign w:val="center"/>
          </w:tcPr>
          <w:p w14:paraId="5A40C6AB" w14:textId="77777777" w:rsidR="00E52C95" w:rsidRPr="002D2DC7" w:rsidRDefault="00E52C95" w:rsidP="005E0101">
            <w:pPr>
              <w:pStyle w:val="ab"/>
              <w:spacing w:before="0" w:beforeAutospacing="0" w:after="0" w:afterAutospacing="0"/>
              <w:jc w:val="both"/>
              <w:rPr>
                <w:color w:val="000000"/>
              </w:rPr>
            </w:pPr>
            <w:r w:rsidRPr="002D2DC7">
              <w:rPr>
                <w:color w:val="000000"/>
              </w:rPr>
              <w:t>Гипотиреоз, нарушение уровня ТТГ</w:t>
            </w:r>
          </w:p>
        </w:tc>
        <w:tc>
          <w:tcPr>
            <w:tcW w:w="3578" w:type="dxa"/>
            <w:vAlign w:val="center"/>
          </w:tcPr>
          <w:p w14:paraId="02126917" w14:textId="77777777" w:rsidR="00E52C95" w:rsidRPr="002D2DC7" w:rsidRDefault="00E52C95" w:rsidP="005E0101">
            <w:pPr>
              <w:pStyle w:val="ab"/>
              <w:rPr>
                <w:color w:val="000000"/>
              </w:rPr>
            </w:pPr>
            <w:r w:rsidRPr="002D2DC7">
              <w:rPr>
                <w:color w:val="000000"/>
              </w:rPr>
              <w:t>Гипотиреоз, нарушение уровня ТТГ</w:t>
            </w:r>
          </w:p>
        </w:tc>
      </w:tr>
      <w:tr w:rsidR="00E52C95" w14:paraId="2AFC3D73" w14:textId="77777777" w:rsidTr="009964DD">
        <w:tc>
          <w:tcPr>
            <w:tcW w:w="9346" w:type="dxa"/>
            <w:gridSpan w:val="3"/>
            <w:vAlign w:val="center"/>
          </w:tcPr>
          <w:p w14:paraId="61B2FF62" w14:textId="77777777" w:rsidR="00E52C95" w:rsidRPr="000D1198" w:rsidRDefault="00E52C95" w:rsidP="005E0101">
            <w:pPr>
              <w:pStyle w:val="ab"/>
              <w:rPr>
                <w:b/>
                <w:bCs/>
                <w:color w:val="000000"/>
              </w:rPr>
            </w:pPr>
            <w:r>
              <w:rPr>
                <w:b/>
                <w:bCs/>
              </w:rPr>
              <w:t>Нарушения метаболизма и питания</w:t>
            </w:r>
          </w:p>
        </w:tc>
      </w:tr>
      <w:tr w:rsidR="00E52C95" w14:paraId="52CDDC26" w14:textId="77777777" w:rsidTr="009964DD">
        <w:tc>
          <w:tcPr>
            <w:tcW w:w="2199" w:type="dxa"/>
            <w:vAlign w:val="center"/>
          </w:tcPr>
          <w:p w14:paraId="29CE3F5E" w14:textId="77777777" w:rsidR="00E52C95" w:rsidRPr="000D1198" w:rsidRDefault="00E52C95" w:rsidP="005E0101">
            <w:pPr>
              <w:pStyle w:val="ab"/>
              <w:spacing w:before="0" w:beforeAutospacing="0" w:after="0" w:afterAutospacing="0"/>
              <w:jc w:val="both"/>
              <w:rPr>
                <w:b/>
                <w:bCs/>
              </w:rPr>
            </w:pPr>
            <w:r w:rsidRPr="002D2DC7">
              <w:t>Очень часто</w:t>
            </w:r>
          </w:p>
        </w:tc>
        <w:tc>
          <w:tcPr>
            <w:tcW w:w="3569" w:type="dxa"/>
            <w:vAlign w:val="center"/>
          </w:tcPr>
          <w:p w14:paraId="6861C3C6" w14:textId="77777777" w:rsidR="00E52C95" w:rsidRPr="00DD7555" w:rsidRDefault="00E52C95" w:rsidP="005E0101">
            <w:pPr>
              <w:pStyle w:val="ab"/>
              <w:spacing w:before="0" w:beforeAutospacing="0" w:after="0" w:afterAutospacing="0"/>
              <w:rPr>
                <w:color w:val="000000"/>
              </w:rPr>
            </w:pPr>
            <w:r w:rsidRPr="00DD7555">
              <w:rPr>
                <w:color w:val="000000"/>
              </w:rPr>
              <w:t>Гипокальциемия</w:t>
            </w:r>
          </w:p>
          <w:p w14:paraId="09A07FD7" w14:textId="77777777" w:rsidR="00E52C95" w:rsidRPr="00DD7555" w:rsidRDefault="00E52C95" w:rsidP="005E0101">
            <w:pPr>
              <w:pStyle w:val="ab"/>
              <w:spacing w:before="0" w:beforeAutospacing="0" w:after="0" w:afterAutospacing="0"/>
              <w:rPr>
                <w:color w:val="000000"/>
              </w:rPr>
            </w:pPr>
            <w:r w:rsidRPr="00DD7555">
              <w:rPr>
                <w:color w:val="000000"/>
              </w:rPr>
              <w:t>Гиперхолестеринемия</w:t>
            </w:r>
            <w:r w:rsidRPr="00EB1B5E">
              <w:rPr>
                <w:color w:val="000000"/>
                <w:vertAlign w:val="superscript"/>
                <w:lang w:val="en-US"/>
              </w:rPr>
              <w:t>b</w:t>
            </w:r>
            <w:r w:rsidRPr="00EB1B5E">
              <w:rPr>
                <w:color w:val="000000"/>
                <w:vertAlign w:val="superscript"/>
              </w:rPr>
              <w:t xml:space="preserve"> </w:t>
            </w:r>
            <w:r w:rsidRPr="00DD7555">
              <w:rPr>
                <w:color w:val="000000"/>
              </w:rPr>
              <w:t>Гипокалиемия</w:t>
            </w:r>
          </w:p>
          <w:p w14:paraId="6D5506B6" w14:textId="77777777" w:rsidR="00E52C95" w:rsidRPr="00DD7555" w:rsidRDefault="00E52C95" w:rsidP="005E0101">
            <w:pPr>
              <w:pStyle w:val="ab"/>
              <w:spacing w:before="0" w:beforeAutospacing="0" w:after="0" w:afterAutospacing="0"/>
              <w:rPr>
                <w:color w:val="000000"/>
              </w:rPr>
            </w:pPr>
            <w:r w:rsidRPr="00DD7555">
              <w:rPr>
                <w:color w:val="000000"/>
              </w:rPr>
              <w:t>Снижение массы тела</w:t>
            </w:r>
          </w:p>
          <w:p w14:paraId="71EF6961" w14:textId="77777777" w:rsidR="00E52C95" w:rsidRPr="000D1198" w:rsidRDefault="00E52C95" w:rsidP="005E0101">
            <w:pPr>
              <w:pStyle w:val="ab"/>
              <w:spacing w:before="0" w:beforeAutospacing="0" w:after="0" w:afterAutospacing="0"/>
              <w:jc w:val="both"/>
              <w:rPr>
                <w:b/>
                <w:bCs/>
                <w:color w:val="000000"/>
              </w:rPr>
            </w:pPr>
            <w:r w:rsidRPr="00DD7555">
              <w:rPr>
                <w:color w:val="000000"/>
              </w:rPr>
              <w:t>Снижение аппетита</w:t>
            </w:r>
          </w:p>
        </w:tc>
        <w:tc>
          <w:tcPr>
            <w:tcW w:w="3578" w:type="dxa"/>
            <w:vAlign w:val="center"/>
          </w:tcPr>
          <w:p w14:paraId="08AA926C" w14:textId="77777777" w:rsidR="00E52C95" w:rsidRPr="00DD7555" w:rsidRDefault="00E52C95" w:rsidP="005E0101">
            <w:pPr>
              <w:pStyle w:val="ab"/>
              <w:spacing w:before="0" w:beforeAutospacing="0" w:after="0" w:afterAutospacing="0"/>
              <w:rPr>
                <w:color w:val="000000"/>
              </w:rPr>
            </w:pPr>
            <w:r w:rsidRPr="00DD7555">
              <w:rPr>
                <w:color w:val="000000"/>
              </w:rPr>
              <w:t>Гипо</w:t>
            </w:r>
            <w:r>
              <w:rPr>
                <w:color w:val="000000"/>
              </w:rPr>
              <w:t>магн</w:t>
            </w:r>
            <w:r w:rsidRPr="00DD7555">
              <w:rPr>
                <w:color w:val="000000"/>
              </w:rPr>
              <w:t>иемия</w:t>
            </w:r>
            <w:r w:rsidRPr="001F02F5">
              <w:rPr>
                <w:color w:val="000000"/>
                <w:vertAlign w:val="superscript"/>
                <w:lang w:val="en-US"/>
              </w:rPr>
              <w:t>b</w:t>
            </w:r>
          </w:p>
          <w:p w14:paraId="12BFE72B" w14:textId="77777777" w:rsidR="00E52C95" w:rsidRPr="00DD7555" w:rsidRDefault="00E52C95" w:rsidP="005E0101">
            <w:pPr>
              <w:pStyle w:val="ab"/>
              <w:spacing w:before="0" w:beforeAutospacing="0" w:after="0" w:afterAutospacing="0"/>
              <w:rPr>
                <w:color w:val="000000"/>
              </w:rPr>
            </w:pPr>
            <w:r w:rsidRPr="00DD7555">
              <w:rPr>
                <w:color w:val="000000"/>
              </w:rPr>
              <w:t>Гиперхолестеринемия</w:t>
            </w:r>
            <w:r w:rsidRPr="001F02F5">
              <w:rPr>
                <w:color w:val="000000"/>
                <w:vertAlign w:val="superscript"/>
                <w:lang w:val="en-US"/>
              </w:rPr>
              <w:t>b</w:t>
            </w:r>
            <w:r w:rsidRPr="00DD7555">
              <w:rPr>
                <w:color w:val="000000"/>
              </w:rPr>
              <w:t xml:space="preserve"> Гипокалиемия</w:t>
            </w:r>
          </w:p>
          <w:p w14:paraId="67141D5B" w14:textId="77777777" w:rsidR="00E52C95" w:rsidRPr="00DD7555" w:rsidRDefault="00E52C95" w:rsidP="005E0101">
            <w:pPr>
              <w:pStyle w:val="ab"/>
              <w:spacing w:before="0" w:beforeAutospacing="0" w:after="0" w:afterAutospacing="0"/>
              <w:rPr>
                <w:color w:val="000000"/>
              </w:rPr>
            </w:pPr>
            <w:r w:rsidRPr="00DD7555">
              <w:rPr>
                <w:color w:val="000000"/>
              </w:rPr>
              <w:t>Снижение массы тела</w:t>
            </w:r>
          </w:p>
          <w:p w14:paraId="09B729DE" w14:textId="77777777" w:rsidR="00E52C95" w:rsidRPr="000D1198" w:rsidRDefault="00E52C95" w:rsidP="005E0101">
            <w:pPr>
              <w:pStyle w:val="ab"/>
              <w:spacing w:before="0" w:beforeAutospacing="0" w:after="0" w:afterAutospacing="0"/>
              <w:rPr>
                <w:b/>
                <w:bCs/>
                <w:color w:val="000000"/>
              </w:rPr>
            </w:pPr>
            <w:r w:rsidRPr="00DD7555">
              <w:rPr>
                <w:color w:val="000000"/>
              </w:rPr>
              <w:t>Снижение аппетита</w:t>
            </w:r>
          </w:p>
        </w:tc>
      </w:tr>
      <w:tr w:rsidR="00E52C95" w14:paraId="2729DE70" w14:textId="77777777" w:rsidTr="009964DD">
        <w:tc>
          <w:tcPr>
            <w:tcW w:w="2199" w:type="dxa"/>
            <w:vAlign w:val="center"/>
          </w:tcPr>
          <w:p w14:paraId="3E8387FA" w14:textId="77777777" w:rsidR="00E52C95" w:rsidRPr="000D1198" w:rsidRDefault="00E52C95" w:rsidP="005E0101">
            <w:pPr>
              <w:pStyle w:val="ab"/>
              <w:spacing w:before="0" w:beforeAutospacing="0" w:after="0" w:afterAutospacing="0"/>
              <w:jc w:val="both"/>
              <w:rPr>
                <w:b/>
                <w:bCs/>
              </w:rPr>
            </w:pPr>
            <w:r w:rsidRPr="002D2DC7">
              <w:t>Часто</w:t>
            </w:r>
          </w:p>
        </w:tc>
        <w:tc>
          <w:tcPr>
            <w:tcW w:w="3569" w:type="dxa"/>
            <w:vAlign w:val="center"/>
          </w:tcPr>
          <w:p w14:paraId="57046A6B" w14:textId="77777777" w:rsidR="00E52C95" w:rsidRPr="00382EC6" w:rsidRDefault="00E52C95" w:rsidP="005E0101">
            <w:pPr>
              <w:pStyle w:val="ab"/>
              <w:spacing w:before="0" w:beforeAutospacing="0" w:after="0" w:afterAutospacing="0"/>
              <w:rPr>
                <w:color w:val="000000"/>
              </w:rPr>
            </w:pPr>
            <w:r w:rsidRPr="00382EC6">
              <w:rPr>
                <w:color w:val="000000"/>
              </w:rPr>
              <w:t>Обезвоживание</w:t>
            </w:r>
          </w:p>
          <w:p w14:paraId="5F737A96" w14:textId="77777777" w:rsidR="00E52C95" w:rsidRPr="00061F02" w:rsidRDefault="00E52C95" w:rsidP="005E0101">
            <w:pPr>
              <w:pStyle w:val="ab"/>
              <w:spacing w:before="0" w:beforeAutospacing="0" w:after="0" w:afterAutospacing="0"/>
              <w:jc w:val="both"/>
              <w:rPr>
                <w:b/>
                <w:bCs/>
                <w:color w:val="000000"/>
              </w:rPr>
            </w:pPr>
            <w:r w:rsidRPr="00382EC6">
              <w:rPr>
                <w:color w:val="000000"/>
              </w:rPr>
              <w:t>Гипомагниемия</w:t>
            </w:r>
            <w:r w:rsidRPr="00EB1B5E">
              <w:rPr>
                <w:color w:val="000000"/>
                <w:vertAlign w:val="superscript"/>
                <w:lang w:val="en-US"/>
              </w:rPr>
              <w:t>b</w:t>
            </w:r>
          </w:p>
        </w:tc>
        <w:tc>
          <w:tcPr>
            <w:tcW w:w="3578" w:type="dxa"/>
            <w:vAlign w:val="center"/>
          </w:tcPr>
          <w:p w14:paraId="6C32C606" w14:textId="77777777" w:rsidR="00E52C95" w:rsidRPr="00382EC6" w:rsidRDefault="00E52C95" w:rsidP="005E0101">
            <w:pPr>
              <w:pStyle w:val="ab"/>
              <w:spacing w:before="0" w:beforeAutospacing="0" w:after="0" w:afterAutospacing="0"/>
              <w:rPr>
                <w:color w:val="000000"/>
              </w:rPr>
            </w:pPr>
            <w:r w:rsidRPr="00382EC6">
              <w:rPr>
                <w:color w:val="000000"/>
              </w:rPr>
              <w:t>Обезвоживание</w:t>
            </w:r>
          </w:p>
          <w:p w14:paraId="72E3C5D8" w14:textId="77777777" w:rsidR="00E52C95" w:rsidRPr="000D1198" w:rsidRDefault="00E52C95" w:rsidP="005E0101">
            <w:pPr>
              <w:pStyle w:val="ab"/>
              <w:spacing w:before="0" w:beforeAutospacing="0" w:after="0" w:afterAutospacing="0"/>
              <w:rPr>
                <w:b/>
                <w:bCs/>
                <w:color w:val="000000"/>
              </w:rPr>
            </w:pPr>
            <w:r w:rsidRPr="00382EC6">
              <w:rPr>
                <w:color w:val="000000"/>
              </w:rPr>
              <w:t>Гипо</w:t>
            </w:r>
            <w:r>
              <w:rPr>
                <w:color w:val="000000"/>
              </w:rPr>
              <w:t>кальц</w:t>
            </w:r>
            <w:r w:rsidRPr="00382EC6">
              <w:rPr>
                <w:color w:val="000000"/>
              </w:rPr>
              <w:t>иемия</w:t>
            </w:r>
          </w:p>
        </w:tc>
      </w:tr>
      <w:tr w:rsidR="00E52C95" w14:paraId="25C773F1" w14:textId="77777777" w:rsidTr="009964DD">
        <w:tc>
          <w:tcPr>
            <w:tcW w:w="9346" w:type="dxa"/>
            <w:gridSpan w:val="3"/>
            <w:vAlign w:val="center"/>
          </w:tcPr>
          <w:p w14:paraId="0C4748FB" w14:textId="77777777" w:rsidR="00E52C95" w:rsidRPr="000D1198" w:rsidRDefault="00E52C95" w:rsidP="005E0101">
            <w:pPr>
              <w:pStyle w:val="ab"/>
              <w:rPr>
                <w:b/>
                <w:bCs/>
                <w:color w:val="000000"/>
              </w:rPr>
            </w:pPr>
            <w:r>
              <w:rPr>
                <w:b/>
                <w:bCs/>
              </w:rPr>
              <w:t>Психические нарушения</w:t>
            </w:r>
          </w:p>
        </w:tc>
      </w:tr>
      <w:tr w:rsidR="00E52C95" w14:paraId="59CA8F3D" w14:textId="77777777" w:rsidTr="009964DD">
        <w:tc>
          <w:tcPr>
            <w:tcW w:w="2199" w:type="dxa"/>
            <w:vAlign w:val="center"/>
          </w:tcPr>
          <w:p w14:paraId="6FB7A536" w14:textId="77777777" w:rsidR="00E52C95" w:rsidRPr="000D1198" w:rsidRDefault="00E52C95" w:rsidP="005E0101">
            <w:pPr>
              <w:pStyle w:val="ab"/>
              <w:spacing w:before="0" w:beforeAutospacing="0" w:after="0" w:afterAutospacing="0"/>
              <w:jc w:val="both"/>
              <w:rPr>
                <w:b/>
                <w:bCs/>
              </w:rPr>
            </w:pPr>
            <w:r w:rsidRPr="002D2DC7">
              <w:t>Очень часто</w:t>
            </w:r>
          </w:p>
        </w:tc>
        <w:tc>
          <w:tcPr>
            <w:tcW w:w="3569" w:type="dxa"/>
            <w:vAlign w:val="center"/>
          </w:tcPr>
          <w:p w14:paraId="7349FF73" w14:textId="77777777" w:rsidR="00E52C95" w:rsidRPr="000D1198" w:rsidRDefault="00E52C95" w:rsidP="005E0101">
            <w:pPr>
              <w:pStyle w:val="ab"/>
              <w:spacing w:before="0" w:beforeAutospacing="0" w:after="0" w:afterAutospacing="0"/>
              <w:jc w:val="both"/>
              <w:rPr>
                <w:b/>
                <w:bCs/>
                <w:color w:val="000000"/>
              </w:rPr>
            </w:pPr>
            <w:r w:rsidRPr="007016A4">
              <w:rPr>
                <w:spacing w:val="-2"/>
              </w:rPr>
              <w:t>Бессонница</w:t>
            </w:r>
          </w:p>
        </w:tc>
        <w:tc>
          <w:tcPr>
            <w:tcW w:w="3578" w:type="dxa"/>
            <w:vAlign w:val="center"/>
          </w:tcPr>
          <w:p w14:paraId="78D9E246" w14:textId="77777777" w:rsidR="00E52C95" w:rsidRPr="000D1198" w:rsidRDefault="00E52C95" w:rsidP="005E0101">
            <w:pPr>
              <w:pStyle w:val="ab"/>
              <w:rPr>
                <w:b/>
                <w:bCs/>
                <w:color w:val="000000"/>
              </w:rPr>
            </w:pPr>
            <w:r w:rsidRPr="007016A4">
              <w:rPr>
                <w:spacing w:val="-2"/>
              </w:rPr>
              <w:t>Бессонница</w:t>
            </w:r>
          </w:p>
        </w:tc>
      </w:tr>
      <w:tr w:rsidR="00E52C95" w14:paraId="74EAC12F" w14:textId="77777777" w:rsidTr="009964DD">
        <w:tc>
          <w:tcPr>
            <w:tcW w:w="9346" w:type="dxa"/>
            <w:gridSpan w:val="3"/>
            <w:vAlign w:val="center"/>
          </w:tcPr>
          <w:p w14:paraId="4AE60215" w14:textId="77777777" w:rsidR="00E52C95" w:rsidRPr="000D1198" w:rsidRDefault="00E52C95" w:rsidP="005E0101">
            <w:pPr>
              <w:pStyle w:val="ab"/>
              <w:rPr>
                <w:b/>
                <w:bCs/>
                <w:color w:val="000000"/>
              </w:rPr>
            </w:pPr>
            <w:r>
              <w:rPr>
                <w:b/>
                <w:bCs/>
              </w:rPr>
              <w:t>Нарушения со стороны нервной системы</w:t>
            </w:r>
          </w:p>
        </w:tc>
      </w:tr>
      <w:tr w:rsidR="00E52C95" w14:paraId="15BA2122" w14:textId="77777777" w:rsidTr="009964DD">
        <w:tc>
          <w:tcPr>
            <w:tcW w:w="2199" w:type="dxa"/>
            <w:vAlign w:val="center"/>
          </w:tcPr>
          <w:p w14:paraId="6D0214F1" w14:textId="77777777" w:rsidR="00E52C95" w:rsidRPr="000D1198" w:rsidRDefault="00E52C95" w:rsidP="005E0101">
            <w:pPr>
              <w:pStyle w:val="ab"/>
              <w:spacing w:before="0" w:beforeAutospacing="0" w:after="0" w:afterAutospacing="0"/>
              <w:jc w:val="both"/>
              <w:rPr>
                <w:b/>
                <w:bCs/>
              </w:rPr>
            </w:pPr>
            <w:r w:rsidRPr="002D2DC7">
              <w:t>Очень часто</w:t>
            </w:r>
          </w:p>
        </w:tc>
        <w:tc>
          <w:tcPr>
            <w:tcW w:w="3569" w:type="dxa"/>
            <w:vAlign w:val="center"/>
          </w:tcPr>
          <w:p w14:paraId="03EA5EE9" w14:textId="77777777" w:rsidR="00E52C95" w:rsidRPr="00382EC6" w:rsidRDefault="00E52C95" w:rsidP="005E0101">
            <w:pPr>
              <w:pStyle w:val="ab"/>
              <w:spacing w:before="0" w:beforeAutospacing="0" w:after="0" w:afterAutospacing="0"/>
              <w:rPr>
                <w:color w:val="000000"/>
              </w:rPr>
            </w:pPr>
            <w:r w:rsidRPr="00382EC6">
              <w:rPr>
                <w:color w:val="000000"/>
              </w:rPr>
              <w:t>Головокружение</w:t>
            </w:r>
          </w:p>
          <w:p w14:paraId="5147BFC6" w14:textId="77777777" w:rsidR="00E52C95" w:rsidRDefault="00E52C95" w:rsidP="005E0101">
            <w:pPr>
              <w:pStyle w:val="ab"/>
              <w:spacing w:before="0" w:beforeAutospacing="0" w:after="0" w:afterAutospacing="0"/>
              <w:jc w:val="both"/>
              <w:rPr>
                <w:color w:val="000000"/>
              </w:rPr>
            </w:pPr>
            <w:r w:rsidRPr="00382EC6">
              <w:rPr>
                <w:color w:val="000000"/>
              </w:rPr>
              <w:t xml:space="preserve">Головная боль </w:t>
            </w:r>
          </w:p>
          <w:p w14:paraId="4894F26F" w14:textId="77777777" w:rsidR="00E52C95" w:rsidRPr="00382EC6" w:rsidRDefault="00E52C95" w:rsidP="005E0101">
            <w:pPr>
              <w:pStyle w:val="ab"/>
              <w:spacing w:before="0" w:beforeAutospacing="0" w:after="0" w:afterAutospacing="0"/>
              <w:jc w:val="both"/>
              <w:rPr>
                <w:color w:val="000000"/>
              </w:rPr>
            </w:pPr>
            <w:r w:rsidRPr="00382EC6">
              <w:rPr>
                <w:color w:val="000000"/>
              </w:rPr>
              <w:t>Дисгевзия</w:t>
            </w:r>
          </w:p>
        </w:tc>
        <w:tc>
          <w:tcPr>
            <w:tcW w:w="3578" w:type="dxa"/>
            <w:vAlign w:val="center"/>
          </w:tcPr>
          <w:p w14:paraId="15256E8F" w14:textId="77777777" w:rsidR="00E52C95" w:rsidRPr="00382EC6" w:rsidRDefault="00E52C95" w:rsidP="005E0101">
            <w:pPr>
              <w:pStyle w:val="ab"/>
              <w:spacing w:before="0" w:beforeAutospacing="0" w:after="0" w:afterAutospacing="0"/>
              <w:rPr>
                <w:color w:val="000000"/>
              </w:rPr>
            </w:pPr>
            <w:r w:rsidRPr="00382EC6">
              <w:rPr>
                <w:color w:val="000000"/>
              </w:rPr>
              <w:t>Головокружение</w:t>
            </w:r>
          </w:p>
          <w:p w14:paraId="580F1C72" w14:textId="77777777" w:rsidR="00E52C95" w:rsidRPr="00382EC6" w:rsidRDefault="00E52C95" w:rsidP="005E0101">
            <w:pPr>
              <w:pStyle w:val="ab"/>
              <w:spacing w:before="0" w:beforeAutospacing="0" w:after="0" w:afterAutospacing="0"/>
              <w:rPr>
                <w:color w:val="000000"/>
              </w:rPr>
            </w:pPr>
            <w:r w:rsidRPr="00382EC6">
              <w:rPr>
                <w:color w:val="000000"/>
              </w:rPr>
              <w:t xml:space="preserve">Головная боль </w:t>
            </w:r>
          </w:p>
          <w:p w14:paraId="56C3199B" w14:textId="77777777" w:rsidR="00E52C95" w:rsidRPr="00382EC6" w:rsidRDefault="00E52C95" w:rsidP="005E0101">
            <w:pPr>
              <w:pStyle w:val="ab"/>
              <w:spacing w:before="0" w:beforeAutospacing="0" w:after="0" w:afterAutospacing="0"/>
              <w:rPr>
                <w:color w:val="000000"/>
              </w:rPr>
            </w:pPr>
            <w:r w:rsidRPr="00382EC6">
              <w:rPr>
                <w:color w:val="000000"/>
              </w:rPr>
              <w:t>Дисгевзия</w:t>
            </w:r>
          </w:p>
        </w:tc>
      </w:tr>
      <w:tr w:rsidR="00E52C95" w14:paraId="46642C3D" w14:textId="77777777" w:rsidTr="009964DD">
        <w:tc>
          <w:tcPr>
            <w:tcW w:w="2199" w:type="dxa"/>
            <w:vAlign w:val="center"/>
          </w:tcPr>
          <w:p w14:paraId="2095D651" w14:textId="77777777" w:rsidR="00E52C95" w:rsidRPr="000D1198" w:rsidRDefault="00E52C95" w:rsidP="005E0101">
            <w:pPr>
              <w:pStyle w:val="ab"/>
              <w:spacing w:before="0" w:beforeAutospacing="0" w:after="0" w:afterAutospacing="0"/>
              <w:jc w:val="both"/>
              <w:rPr>
                <w:b/>
                <w:bCs/>
              </w:rPr>
            </w:pPr>
            <w:r w:rsidRPr="002D2DC7">
              <w:t>Часто</w:t>
            </w:r>
          </w:p>
        </w:tc>
        <w:tc>
          <w:tcPr>
            <w:tcW w:w="3569" w:type="dxa"/>
            <w:vAlign w:val="center"/>
          </w:tcPr>
          <w:p w14:paraId="2F4BA769" w14:textId="77777777" w:rsidR="00E52C95" w:rsidRPr="00382EC6" w:rsidRDefault="00E52C95" w:rsidP="005E0101">
            <w:pPr>
              <w:pStyle w:val="ab"/>
              <w:rPr>
                <w:color w:val="000000"/>
              </w:rPr>
            </w:pPr>
            <w:r w:rsidRPr="00382EC6">
              <w:rPr>
                <w:color w:val="000000"/>
              </w:rPr>
              <w:t>Острое нарушение мозгового кровообращения</w:t>
            </w:r>
            <w:r>
              <w:rPr>
                <w:color w:val="000000"/>
              </w:rPr>
              <w:t>†</w:t>
            </w:r>
          </w:p>
        </w:tc>
        <w:tc>
          <w:tcPr>
            <w:tcW w:w="3578" w:type="dxa"/>
            <w:vAlign w:val="center"/>
          </w:tcPr>
          <w:p w14:paraId="046233A6" w14:textId="77777777" w:rsidR="00E52C95" w:rsidRPr="000D1198" w:rsidRDefault="00E52C95" w:rsidP="005E0101">
            <w:pPr>
              <w:pStyle w:val="ab"/>
              <w:rPr>
                <w:b/>
                <w:bCs/>
                <w:color w:val="000000"/>
              </w:rPr>
            </w:pPr>
          </w:p>
        </w:tc>
      </w:tr>
      <w:tr w:rsidR="00E52C95" w14:paraId="411816E2" w14:textId="77777777" w:rsidTr="009964DD">
        <w:tc>
          <w:tcPr>
            <w:tcW w:w="2199" w:type="dxa"/>
            <w:vAlign w:val="center"/>
          </w:tcPr>
          <w:p w14:paraId="0C01FE33" w14:textId="77777777" w:rsidR="00E52C95" w:rsidRPr="002D2DC7" w:rsidRDefault="00E52C95" w:rsidP="005E0101">
            <w:pPr>
              <w:pStyle w:val="ab"/>
              <w:spacing w:before="0" w:beforeAutospacing="0" w:after="0" w:afterAutospacing="0"/>
              <w:jc w:val="both"/>
            </w:pPr>
            <w:r>
              <w:t xml:space="preserve">Нечасто </w:t>
            </w:r>
          </w:p>
        </w:tc>
        <w:tc>
          <w:tcPr>
            <w:tcW w:w="3569" w:type="dxa"/>
            <w:vAlign w:val="center"/>
          </w:tcPr>
          <w:p w14:paraId="43819C6E" w14:textId="77777777" w:rsidR="00E52C95" w:rsidRDefault="00E52C95" w:rsidP="005E0101">
            <w:pPr>
              <w:pStyle w:val="ab"/>
              <w:spacing w:before="0" w:beforeAutospacing="0" w:after="0" w:afterAutospacing="0"/>
              <w:rPr>
                <w:color w:val="000000"/>
              </w:rPr>
            </w:pPr>
            <w:r>
              <w:rPr>
                <w:color w:val="000000"/>
              </w:rPr>
              <w:t>Синдром обратимой задней энцефалопатии</w:t>
            </w:r>
          </w:p>
          <w:p w14:paraId="5E5B00C0" w14:textId="77777777" w:rsidR="00E52C95" w:rsidRDefault="00E52C95" w:rsidP="005E0101">
            <w:pPr>
              <w:pStyle w:val="ab"/>
              <w:spacing w:before="0" w:beforeAutospacing="0" w:after="0" w:afterAutospacing="0"/>
              <w:rPr>
                <w:color w:val="000000"/>
              </w:rPr>
            </w:pPr>
            <w:r>
              <w:rPr>
                <w:color w:val="000000"/>
              </w:rPr>
              <w:t>Монопарез</w:t>
            </w:r>
          </w:p>
          <w:p w14:paraId="6438A8F4" w14:textId="77777777" w:rsidR="00E52C95" w:rsidRPr="00382EC6" w:rsidRDefault="00E52C95" w:rsidP="005E0101">
            <w:pPr>
              <w:pStyle w:val="ab"/>
              <w:spacing w:before="0" w:beforeAutospacing="0" w:after="0" w:afterAutospacing="0"/>
              <w:rPr>
                <w:color w:val="000000"/>
              </w:rPr>
            </w:pPr>
            <w:r>
              <w:rPr>
                <w:color w:val="000000"/>
              </w:rPr>
              <w:t>Транзиторная ишемическая атака</w:t>
            </w:r>
          </w:p>
        </w:tc>
        <w:tc>
          <w:tcPr>
            <w:tcW w:w="3578" w:type="dxa"/>
            <w:vAlign w:val="center"/>
          </w:tcPr>
          <w:p w14:paraId="6CB6855C" w14:textId="77777777" w:rsidR="00E52C95" w:rsidRDefault="00E52C95" w:rsidP="005E0101">
            <w:pPr>
              <w:pStyle w:val="ab"/>
              <w:spacing w:before="0" w:beforeAutospacing="0" w:after="0" w:afterAutospacing="0"/>
              <w:rPr>
                <w:color w:val="000000"/>
              </w:rPr>
            </w:pPr>
            <w:r>
              <w:rPr>
                <w:color w:val="000000"/>
              </w:rPr>
              <w:t>Синдром обратимой задней энцефалопатии</w:t>
            </w:r>
          </w:p>
          <w:p w14:paraId="312709C4" w14:textId="77777777" w:rsidR="00E52C95" w:rsidRDefault="00E52C95" w:rsidP="005E0101">
            <w:pPr>
              <w:pStyle w:val="ab"/>
              <w:spacing w:before="0" w:beforeAutospacing="0" w:after="0" w:afterAutospacing="0"/>
              <w:rPr>
                <w:color w:val="000000"/>
              </w:rPr>
            </w:pPr>
            <w:r w:rsidRPr="00382EC6">
              <w:rPr>
                <w:color w:val="000000"/>
              </w:rPr>
              <w:t>Острое нарушение мозгового кровообращения</w:t>
            </w:r>
            <w:r>
              <w:rPr>
                <w:color w:val="000000"/>
              </w:rPr>
              <w:t>†</w:t>
            </w:r>
          </w:p>
          <w:p w14:paraId="41AE7B0C" w14:textId="77777777" w:rsidR="00E52C95" w:rsidRDefault="00E52C95" w:rsidP="005E0101">
            <w:pPr>
              <w:pStyle w:val="ab"/>
              <w:spacing w:before="0" w:beforeAutospacing="0" w:after="0" w:afterAutospacing="0"/>
              <w:rPr>
                <w:color w:val="000000"/>
              </w:rPr>
            </w:pPr>
            <w:r>
              <w:rPr>
                <w:color w:val="000000"/>
              </w:rPr>
              <w:t>Монопарез</w:t>
            </w:r>
          </w:p>
          <w:p w14:paraId="5DB342D7" w14:textId="77777777" w:rsidR="00E52C95" w:rsidRPr="000D1198" w:rsidRDefault="00E52C95" w:rsidP="005E0101">
            <w:pPr>
              <w:pStyle w:val="ab"/>
              <w:spacing w:before="0" w:beforeAutospacing="0" w:after="0" w:afterAutospacing="0"/>
              <w:rPr>
                <w:b/>
                <w:bCs/>
                <w:color w:val="000000"/>
              </w:rPr>
            </w:pPr>
            <w:r>
              <w:rPr>
                <w:color w:val="000000"/>
              </w:rPr>
              <w:t>Транзиторная ишемическая атака</w:t>
            </w:r>
          </w:p>
        </w:tc>
      </w:tr>
      <w:tr w:rsidR="00E52C95" w14:paraId="3A3DFBEB" w14:textId="77777777" w:rsidTr="009964DD">
        <w:tc>
          <w:tcPr>
            <w:tcW w:w="9346" w:type="dxa"/>
            <w:gridSpan w:val="3"/>
            <w:vAlign w:val="center"/>
          </w:tcPr>
          <w:p w14:paraId="5432C1B4" w14:textId="77777777" w:rsidR="00E52C95" w:rsidRPr="000D1198" w:rsidRDefault="00E52C95" w:rsidP="005E0101">
            <w:pPr>
              <w:pStyle w:val="ab"/>
              <w:rPr>
                <w:b/>
                <w:bCs/>
                <w:color w:val="000000"/>
              </w:rPr>
            </w:pPr>
            <w:r>
              <w:rPr>
                <w:b/>
                <w:bCs/>
              </w:rPr>
              <w:t>Нарушения со стороны сердца</w:t>
            </w:r>
          </w:p>
        </w:tc>
      </w:tr>
      <w:tr w:rsidR="00E52C95" w14:paraId="1C35ECE6" w14:textId="77777777" w:rsidTr="009964DD">
        <w:tc>
          <w:tcPr>
            <w:tcW w:w="2199" w:type="dxa"/>
            <w:vAlign w:val="center"/>
          </w:tcPr>
          <w:p w14:paraId="76F644ED" w14:textId="77777777" w:rsidR="00E52C95" w:rsidRPr="000D1198" w:rsidRDefault="00E52C95" w:rsidP="005E0101">
            <w:pPr>
              <w:pStyle w:val="ab"/>
              <w:spacing w:before="0" w:beforeAutospacing="0" w:after="0" w:afterAutospacing="0"/>
              <w:jc w:val="both"/>
              <w:rPr>
                <w:b/>
                <w:bCs/>
              </w:rPr>
            </w:pPr>
            <w:r w:rsidRPr="002D2DC7">
              <w:t>Часто</w:t>
            </w:r>
          </w:p>
        </w:tc>
        <w:tc>
          <w:tcPr>
            <w:tcW w:w="3569" w:type="dxa"/>
            <w:vAlign w:val="center"/>
          </w:tcPr>
          <w:p w14:paraId="60BF4124" w14:textId="77777777" w:rsidR="00E52C95" w:rsidRPr="00784680" w:rsidRDefault="00E52C95" w:rsidP="005E0101">
            <w:pPr>
              <w:pStyle w:val="ab"/>
              <w:spacing w:before="0" w:beforeAutospacing="0" w:after="0" w:afterAutospacing="0"/>
              <w:rPr>
                <w:color w:val="000000"/>
              </w:rPr>
            </w:pPr>
            <w:r w:rsidRPr="00784680">
              <w:rPr>
                <w:color w:val="000000"/>
              </w:rPr>
              <w:t>Инфаркт миокарда</w:t>
            </w:r>
            <w:r w:rsidRPr="00EB1B5E">
              <w:rPr>
                <w:color w:val="000000"/>
                <w:vertAlign w:val="superscript"/>
              </w:rPr>
              <w:t>с</w:t>
            </w:r>
            <w:r>
              <w:rPr>
                <w:color w:val="000000"/>
              </w:rPr>
              <w:t>†</w:t>
            </w:r>
          </w:p>
          <w:p w14:paraId="2432E476" w14:textId="77777777" w:rsidR="00E52C95" w:rsidRPr="00784680" w:rsidRDefault="00E52C95" w:rsidP="005E0101">
            <w:pPr>
              <w:pStyle w:val="ab"/>
              <w:spacing w:before="0" w:beforeAutospacing="0" w:after="0" w:afterAutospacing="0"/>
              <w:rPr>
                <w:color w:val="000000"/>
              </w:rPr>
            </w:pPr>
            <w:r w:rsidRPr="00784680">
              <w:rPr>
                <w:color w:val="000000"/>
              </w:rPr>
              <w:t>Сердечная недостаточность Удлинение интервала QT на ЭКГ</w:t>
            </w:r>
          </w:p>
          <w:p w14:paraId="4F73494D" w14:textId="77777777" w:rsidR="00E52C95" w:rsidRPr="000D1198" w:rsidRDefault="00E52C95" w:rsidP="005E0101">
            <w:pPr>
              <w:pStyle w:val="ab"/>
              <w:spacing w:before="0" w:beforeAutospacing="0" w:after="0" w:afterAutospacing="0"/>
              <w:rPr>
                <w:b/>
                <w:bCs/>
                <w:color w:val="000000"/>
              </w:rPr>
            </w:pPr>
            <w:r w:rsidRPr="00784680">
              <w:rPr>
                <w:color w:val="000000"/>
              </w:rPr>
              <w:t>Снижение франции выброса</w:t>
            </w:r>
          </w:p>
        </w:tc>
        <w:tc>
          <w:tcPr>
            <w:tcW w:w="3578" w:type="dxa"/>
            <w:vAlign w:val="center"/>
          </w:tcPr>
          <w:p w14:paraId="14CFDEED" w14:textId="77777777" w:rsidR="00E52C95" w:rsidRPr="00784680" w:rsidRDefault="00E52C95" w:rsidP="005E0101">
            <w:pPr>
              <w:pStyle w:val="ab"/>
              <w:spacing w:before="0" w:beforeAutospacing="0" w:after="0" w:afterAutospacing="0"/>
              <w:rPr>
                <w:color w:val="000000"/>
              </w:rPr>
            </w:pPr>
            <w:r w:rsidRPr="00784680">
              <w:rPr>
                <w:color w:val="000000"/>
              </w:rPr>
              <w:t>Инфаркт миокард</w:t>
            </w:r>
            <w:r>
              <w:rPr>
                <w:color w:val="000000"/>
              </w:rPr>
              <w:t>а</w:t>
            </w:r>
            <w:r w:rsidRPr="001F02F5">
              <w:rPr>
                <w:color w:val="000000"/>
                <w:vertAlign w:val="superscript"/>
              </w:rPr>
              <w:t>с</w:t>
            </w:r>
            <w:r>
              <w:rPr>
                <w:color w:val="000000"/>
              </w:rPr>
              <w:t>†</w:t>
            </w:r>
          </w:p>
          <w:p w14:paraId="05A7D64F" w14:textId="77777777" w:rsidR="00E52C95" w:rsidRPr="00784680" w:rsidRDefault="00E52C95" w:rsidP="005E0101">
            <w:pPr>
              <w:pStyle w:val="ab"/>
              <w:spacing w:before="0" w:beforeAutospacing="0" w:after="0" w:afterAutospacing="0"/>
              <w:rPr>
                <w:color w:val="000000"/>
              </w:rPr>
            </w:pPr>
            <w:r w:rsidRPr="00784680">
              <w:rPr>
                <w:color w:val="000000"/>
              </w:rPr>
              <w:t>Удлинение интервала QT на ЭКГ</w:t>
            </w:r>
          </w:p>
          <w:p w14:paraId="12D54E9F" w14:textId="77777777" w:rsidR="00E52C95" w:rsidRPr="000D1198" w:rsidRDefault="00E52C95" w:rsidP="005E0101">
            <w:pPr>
              <w:pStyle w:val="ab"/>
              <w:rPr>
                <w:b/>
                <w:bCs/>
                <w:color w:val="000000"/>
              </w:rPr>
            </w:pPr>
          </w:p>
        </w:tc>
      </w:tr>
      <w:tr w:rsidR="00E52C95" w14:paraId="01A531ED" w14:textId="77777777" w:rsidTr="009964DD">
        <w:tc>
          <w:tcPr>
            <w:tcW w:w="2199" w:type="dxa"/>
            <w:vAlign w:val="center"/>
          </w:tcPr>
          <w:p w14:paraId="5BCE03CD" w14:textId="77777777" w:rsidR="00E52C95" w:rsidRPr="00132AAB" w:rsidRDefault="00E52C95" w:rsidP="005E0101">
            <w:pPr>
              <w:pStyle w:val="ab"/>
              <w:spacing w:before="0" w:beforeAutospacing="0" w:after="0" w:afterAutospacing="0"/>
              <w:jc w:val="both"/>
            </w:pPr>
            <w:r w:rsidRPr="00132AAB">
              <w:t>Нечасто</w:t>
            </w:r>
          </w:p>
        </w:tc>
        <w:tc>
          <w:tcPr>
            <w:tcW w:w="3569" w:type="dxa"/>
            <w:vAlign w:val="center"/>
          </w:tcPr>
          <w:p w14:paraId="0974BDEC" w14:textId="77777777" w:rsidR="00E52C95" w:rsidRPr="000D1198" w:rsidRDefault="00E52C95" w:rsidP="005E0101">
            <w:pPr>
              <w:pStyle w:val="ab"/>
              <w:spacing w:before="0" w:beforeAutospacing="0" w:after="0" w:afterAutospacing="0"/>
              <w:jc w:val="both"/>
              <w:rPr>
                <w:b/>
                <w:bCs/>
                <w:color w:val="000000"/>
              </w:rPr>
            </w:pPr>
          </w:p>
        </w:tc>
        <w:tc>
          <w:tcPr>
            <w:tcW w:w="3578" w:type="dxa"/>
            <w:vAlign w:val="center"/>
          </w:tcPr>
          <w:p w14:paraId="5EA6B02B" w14:textId="77777777" w:rsidR="00E52C95" w:rsidRPr="00132AAB" w:rsidRDefault="00E52C95" w:rsidP="005E0101">
            <w:pPr>
              <w:pStyle w:val="ab"/>
              <w:spacing w:before="0" w:beforeAutospacing="0" w:after="0" w:afterAutospacing="0"/>
              <w:rPr>
                <w:color w:val="000000"/>
              </w:rPr>
            </w:pPr>
            <w:r w:rsidRPr="00132AAB">
              <w:rPr>
                <w:color w:val="000000"/>
              </w:rPr>
              <w:t>Сердечная недостаточность</w:t>
            </w:r>
          </w:p>
          <w:p w14:paraId="3BC14C9F" w14:textId="77777777" w:rsidR="00E52C95" w:rsidRPr="000D1198" w:rsidRDefault="00E52C95" w:rsidP="005E0101">
            <w:pPr>
              <w:pStyle w:val="ab"/>
              <w:spacing w:before="0" w:beforeAutospacing="0" w:after="0" w:afterAutospacing="0"/>
              <w:rPr>
                <w:b/>
                <w:bCs/>
                <w:color w:val="000000"/>
              </w:rPr>
            </w:pPr>
            <w:r w:rsidRPr="00132AAB">
              <w:rPr>
                <w:color w:val="000000"/>
              </w:rPr>
              <w:t>Снижение фракции выброса</w:t>
            </w:r>
          </w:p>
        </w:tc>
      </w:tr>
      <w:tr w:rsidR="00E52C95" w14:paraId="74ED5356" w14:textId="77777777" w:rsidTr="009964DD">
        <w:tc>
          <w:tcPr>
            <w:tcW w:w="9346" w:type="dxa"/>
            <w:gridSpan w:val="3"/>
            <w:vAlign w:val="center"/>
          </w:tcPr>
          <w:p w14:paraId="3979137C" w14:textId="77777777" w:rsidR="00E52C95" w:rsidRPr="000D1198" w:rsidRDefault="00E52C95" w:rsidP="005E0101">
            <w:pPr>
              <w:pStyle w:val="ab"/>
              <w:rPr>
                <w:b/>
                <w:bCs/>
                <w:color w:val="000000"/>
              </w:rPr>
            </w:pPr>
            <w:r>
              <w:rPr>
                <w:b/>
                <w:bCs/>
              </w:rPr>
              <w:t>Нарушение со стороны сосудов</w:t>
            </w:r>
          </w:p>
        </w:tc>
      </w:tr>
      <w:tr w:rsidR="00E52C95" w14:paraId="2F1934A7" w14:textId="77777777" w:rsidTr="009964DD">
        <w:tc>
          <w:tcPr>
            <w:tcW w:w="2199" w:type="dxa"/>
            <w:vAlign w:val="center"/>
          </w:tcPr>
          <w:p w14:paraId="4FA306FF" w14:textId="77777777" w:rsidR="00E52C95" w:rsidRPr="000D1198" w:rsidRDefault="00E52C95" w:rsidP="005E0101">
            <w:pPr>
              <w:pStyle w:val="ab"/>
              <w:spacing w:before="0" w:beforeAutospacing="0" w:after="0" w:afterAutospacing="0"/>
              <w:jc w:val="both"/>
              <w:rPr>
                <w:b/>
                <w:bCs/>
              </w:rPr>
            </w:pPr>
            <w:r w:rsidRPr="002D2DC7">
              <w:t>Очень часто</w:t>
            </w:r>
          </w:p>
        </w:tc>
        <w:tc>
          <w:tcPr>
            <w:tcW w:w="3569" w:type="dxa"/>
            <w:vAlign w:val="center"/>
          </w:tcPr>
          <w:p w14:paraId="3C504F1C" w14:textId="77777777" w:rsidR="00E52C95" w:rsidRPr="00132AAB" w:rsidRDefault="00E52C95" w:rsidP="005E0101">
            <w:pPr>
              <w:pStyle w:val="ab"/>
              <w:spacing w:before="0" w:beforeAutospacing="0" w:after="0" w:afterAutospacing="0"/>
              <w:rPr>
                <w:color w:val="000000"/>
              </w:rPr>
            </w:pPr>
            <w:r w:rsidRPr="00132AAB">
              <w:rPr>
                <w:color w:val="000000"/>
              </w:rPr>
              <w:t>Кровотечение</w:t>
            </w:r>
            <w:r w:rsidRPr="001F02F5">
              <w:rPr>
                <w:color w:val="000000"/>
                <w:vertAlign w:val="superscript"/>
                <w:lang w:val="en-US"/>
              </w:rPr>
              <w:t>b</w:t>
            </w:r>
            <w:r>
              <w:rPr>
                <w:color w:val="000000"/>
                <w:vertAlign w:val="superscript"/>
              </w:rPr>
              <w:t>,</w:t>
            </w:r>
            <w:r>
              <w:rPr>
                <w:color w:val="000000"/>
              </w:rPr>
              <w:t>†</w:t>
            </w:r>
            <w:r w:rsidRPr="00132AAB">
              <w:rPr>
                <w:color w:val="000000"/>
              </w:rPr>
              <w:t xml:space="preserve"> </w:t>
            </w:r>
          </w:p>
          <w:p w14:paraId="6FF7C347" w14:textId="77777777" w:rsidR="00E52C95" w:rsidRPr="00132AAB" w:rsidRDefault="00E52C95" w:rsidP="005E0101">
            <w:pPr>
              <w:pStyle w:val="ab"/>
              <w:spacing w:before="0" w:beforeAutospacing="0" w:after="0" w:afterAutospacing="0"/>
              <w:rPr>
                <w:color w:val="000000"/>
              </w:rPr>
            </w:pPr>
            <w:r w:rsidRPr="00132AAB">
              <w:rPr>
                <w:color w:val="000000"/>
              </w:rPr>
              <w:t>Артериальная гипертензия</w:t>
            </w:r>
            <w:r w:rsidRPr="00EB1B5E">
              <w:rPr>
                <w:color w:val="000000"/>
                <w:vertAlign w:val="superscript"/>
                <w:lang w:val="en-US"/>
              </w:rPr>
              <w:t>e</w:t>
            </w:r>
            <w:r w:rsidRPr="00132AAB">
              <w:rPr>
                <w:color w:val="000000"/>
              </w:rPr>
              <w:t xml:space="preserve"> </w:t>
            </w:r>
          </w:p>
          <w:p w14:paraId="0F0B8065" w14:textId="77777777" w:rsidR="00E52C95" w:rsidRPr="00132AAB" w:rsidRDefault="00E52C95" w:rsidP="005E0101">
            <w:pPr>
              <w:pStyle w:val="ab"/>
              <w:spacing w:before="0" w:beforeAutospacing="0" w:after="0" w:afterAutospacing="0"/>
              <w:jc w:val="both"/>
              <w:rPr>
                <w:color w:val="000000"/>
              </w:rPr>
            </w:pPr>
            <w:r w:rsidRPr="00132AAB">
              <w:rPr>
                <w:color w:val="000000"/>
              </w:rPr>
              <w:t>Артериальная гипотензия</w:t>
            </w:r>
          </w:p>
        </w:tc>
        <w:tc>
          <w:tcPr>
            <w:tcW w:w="3578" w:type="dxa"/>
            <w:vAlign w:val="center"/>
          </w:tcPr>
          <w:p w14:paraId="47495112" w14:textId="77777777" w:rsidR="00E52C95" w:rsidRPr="00132AAB" w:rsidRDefault="00E52C95" w:rsidP="005E0101">
            <w:pPr>
              <w:pStyle w:val="ab"/>
              <w:spacing w:before="0" w:beforeAutospacing="0" w:after="0" w:afterAutospacing="0"/>
              <w:rPr>
                <w:color w:val="000000"/>
              </w:rPr>
            </w:pPr>
            <w:r w:rsidRPr="00132AAB">
              <w:rPr>
                <w:color w:val="000000"/>
              </w:rPr>
              <w:t>Кровотечение</w:t>
            </w:r>
            <w:r w:rsidRPr="001F02F5">
              <w:rPr>
                <w:color w:val="000000"/>
                <w:vertAlign w:val="superscript"/>
                <w:lang w:val="en-US"/>
              </w:rPr>
              <w:t>b</w:t>
            </w:r>
            <w:r>
              <w:rPr>
                <w:color w:val="000000"/>
                <w:vertAlign w:val="superscript"/>
              </w:rPr>
              <w:t>,</w:t>
            </w:r>
            <w:r>
              <w:rPr>
                <w:color w:val="000000"/>
              </w:rPr>
              <w:t>†</w:t>
            </w:r>
            <w:r w:rsidRPr="00132AAB">
              <w:rPr>
                <w:color w:val="000000"/>
              </w:rPr>
              <w:t xml:space="preserve">  </w:t>
            </w:r>
          </w:p>
          <w:p w14:paraId="62B80A16" w14:textId="77777777" w:rsidR="00E52C95" w:rsidRPr="00132AAB" w:rsidRDefault="00E52C95" w:rsidP="005E0101">
            <w:pPr>
              <w:pStyle w:val="ab"/>
              <w:spacing w:before="0" w:beforeAutospacing="0" w:after="0" w:afterAutospacing="0"/>
              <w:rPr>
                <w:color w:val="000000"/>
              </w:rPr>
            </w:pPr>
            <w:r w:rsidRPr="00132AAB">
              <w:rPr>
                <w:color w:val="000000"/>
              </w:rPr>
              <w:t>Артериальная гипертензия</w:t>
            </w:r>
            <w:r w:rsidRPr="001F02F5">
              <w:rPr>
                <w:color w:val="000000"/>
                <w:vertAlign w:val="superscript"/>
                <w:lang w:val="en-US"/>
              </w:rPr>
              <w:t>e</w:t>
            </w:r>
            <w:r w:rsidRPr="00132AAB">
              <w:rPr>
                <w:color w:val="000000"/>
              </w:rPr>
              <w:t xml:space="preserve"> </w:t>
            </w:r>
          </w:p>
          <w:p w14:paraId="4967D312" w14:textId="77777777" w:rsidR="00E52C95" w:rsidRPr="000D1198" w:rsidRDefault="00E52C95" w:rsidP="005E0101">
            <w:pPr>
              <w:pStyle w:val="ab"/>
              <w:rPr>
                <w:b/>
                <w:bCs/>
                <w:color w:val="000000"/>
              </w:rPr>
            </w:pPr>
          </w:p>
        </w:tc>
      </w:tr>
      <w:tr w:rsidR="00E52C95" w14:paraId="5CE754FA" w14:textId="77777777" w:rsidTr="009964DD">
        <w:tc>
          <w:tcPr>
            <w:tcW w:w="2199" w:type="dxa"/>
            <w:vAlign w:val="center"/>
          </w:tcPr>
          <w:p w14:paraId="7505BFB5" w14:textId="77777777" w:rsidR="00E52C95" w:rsidRPr="000D1198" w:rsidRDefault="00E52C95" w:rsidP="005E0101">
            <w:pPr>
              <w:pStyle w:val="ab"/>
              <w:spacing w:before="0" w:beforeAutospacing="0" w:after="0" w:afterAutospacing="0"/>
              <w:jc w:val="both"/>
              <w:rPr>
                <w:b/>
                <w:bCs/>
              </w:rPr>
            </w:pPr>
            <w:r w:rsidRPr="002D2DC7">
              <w:t>Часто</w:t>
            </w:r>
          </w:p>
        </w:tc>
        <w:tc>
          <w:tcPr>
            <w:tcW w:w="3569" w:type="dxa"/>
            <w:vAlign w:val="center"/>
          </w:tcPr>
          <w:p w14:paraId="7898892C" w14:textId="77777777" w:rsidR="00E52C95" w:rsidRPr="000D1198" w:rsidRDefault="00E52C95" w:rsidP="005E0101">
            <w:pPr>
              <w:pStyle w:val="ab"/>
              <w:spacing w:before="0" w:beforeAutospacing="0" w:after="0" w:afterAutospacing="0"/>
              <w:jc w:val="both"/>
              <w:rPr>
                <w:b/>
                <w:bCs/>
                <w:color w:val="000000"/>
              </w:rPr>
            </w:pPr>
          </w:p>
        </w:tc>
        <w:tc>
          <w:tcPr>
            <w:tcW w:w="3578" w:type="dxa"/>
            <w:vAlign w:val="center"/>
          </w:tcPr>
          <w:p w14:paraId="0ED35818" w14:textId="77777777" w:rsidR="00E52C95" w:rsidRPr="000D1198" w:rsidRDefault="00E52C95" w:rsidP="005E0101">
            <w:pPr>
              <w:pStyle w:val="ab"/>
              <w:spacing w:before="0" w:beforeAutospacing="0" w:after="0" w:afterAutospacing="0"/>
              <w:rPr>
                <w:b/>
                <w:bCs/>
                <w:color w:val="000000"/>
              </w:rPr>
            </w:pPr>
            <w:r w:rsidRPr="00132AAB">
              <w:rPr>
                <w:color w:val="000000"/>
              </w:rPr>
              <w:t xml:space="preserve">Артериальная гипертензия </w:t>
            </w:r>
          </w:p>
        </w:tc>
      </w:tr>
      <w:tr w:rsidR="00E52C95" w14:paraId="218F8C2D" w14:textId="77777777" w:rsidTr="009964DD">
        <w:tc>
          <w:tcPr>
            <w:tcW w:w="2199" w:type="dxa"/>
            <w:vAlign w:val="center"/>
          </w:tcPr>
          <w:p w14:paraId="31B3E6DE" w14:textId="77777777" w:rsidR="00E52C95" w:rsidRPr="00137C2C" w:rsidRDefault="00E52C95" w:rsidP="005E0101">
            <w:pPr>
              <w:pStyle w:val="ab"/>
              <w:spacing w:before="0" w:beforeAutospacing="0" w:after="0" w:afterAutospacing="0"/>
              <w:jc w:val="both"/>
            </w:pPr>
            <w:r w:rsidRPr="00137C2C">
              <w:t>Частота неизвестна</w:t>
            </w:r>
          </w:p>
        </w:tc>
        <w:tc>
          <w:tcPr>
            <w:tcW w:w="3569" w:type="dxa"/>
            <w:vAlign w:val="center"/>
          </w:tcPr>
          <w:p w14:paraId="5DACA9A4" w14:textId="77777777" w:rsidR="00E52C95" w:rsidRPr="00137C2C" w:rsidRDefault="00E52C95" w:rsidP="00D050C7">
            <w:pPr>
              <w:pStyle w:val="ab"/>
              <w:spacing w:before="0" w:beforeAutospacing="0" w:after="0" w:afterAutospacing="0"/>
              <w:rPr>
                <w:color w:val="000000"/>
              </w:rPr>
            </w:pPr>
            <w:r w:rsidRPr="00137C2C">
              <w:rPr>
                <w:color w:val="000000"/>
              </w:rPr>
              <w:t>Аневризмы и расслоение артерий</w:t>
            </w:r>
          </w:p>
        </w:tc>
        <w:tc>
          <w:tcPr>
            <w:tcW w:w="3578" w:type="dxa"/>
            <w:vAlign w:val="center"/>
          </w:tcPr>
          <w:p w14:paraId="43F4CDFF" w14:textId="77777777" w:rsidR="00E52C95" w:rsidRPr="000D1198" w:rsidRDefault="00E52C95" w:rsidP="004A23DC">
            <w:pPr>
              <w:pStyle w:val="ab"/>
              <w:rPr>
                <w:b/>
                <w:bCs/>
                <w:color w:val="000000"/>
              </w:rPr>
            </w:pPr>
            <w:r w:rsidRPr="00137C2C">
              <w:rPr>
                <w:color w:val="000000"/>
              </w:rPr>
              <w:t>Аневризмы и расслоение артерий</w:t>
            </w:r>
          </w:p>
        </w:tc>
      </w:tr>
      <w:tr w:rsidR="00E52C95" w14:paraId="1DF373BB" w14:textId="77777777" w:rsidTr="009964DD">
        <w:tc>
          <w:tcPr>
            <w:tcW w:w="9346" w:type="dxa"/>
            <w:gridSpan w:val="3"/>
            <w:vAlign w:val="center"/>
          </w:tcPr>
          <w:p w14:paraId="1B015A57" w14:textId="77777777" w:rsidR="00E52C95" w:rsidRPr="000D1198" w:rsidRDefault="00E52C95" w:rsidP="005E0101">
            <w:pPr>
              <w:pStyle w:val="ab"/>
              <w:rPr>
                <w:b/>
                <w:bCs/>
                <w:color w:val="000000"/>
              </w:rPr>
            </w:pPr>
            <w:r>
              <w:rPr>
                <w:b/>
                <w:bCs/>
              </w:rPr>
              <w:t>Нарушение со стороны дыхательной системы, органов грудной клетки и средостения</w:t>
            </w:r>
          </w:p>
        </w:tc>
      </w:tr>
      <w:tr w:rsidR="00E52C95" w14:paraId="05D79AB9" w14:textId="77777777" w:rsidTr="009964DD">
        <w:tc>
          <w:tcPr>
            <w:tcW w:w="2199" w:type="dxa"/>
            <w:vAlign w:val="center"/>
          </w:tcPr>
          <w:p w14:paraId="1FAB8249" w14:textId="77777777" w:rsidR="00E52C95" w:rsidRPr="000D1198" w:rsidRDefault="00E52C95" w:rsidP="005E0101">
            <w:pPr>
              <w:pStyle w:val="ab"/>
              <w:spacing w:before="0" w:beforeAutospacing="0" w:after="0" w:afterAutospacing="0"/>
              <w:jc w:val="both"/>
              <w:rPr>
                <w:b/>
                <w:bCs/>
              </w:rPr>
            </w:pPr>
            <w:r w:rsidRPr="002D2DC7">
              <w:lastRenderedPageBreak/>
              <w:t>Очень часто</w:t>
            </w:r>
          </w:p>
        </w:tc>
        <w:tc>
          <w:tcPr>
            <w:tcW w:w="3569" w:type="dxa"/>
            <w:vAlign w:val="center"/>
          </w:tcPr>
          <w:p w14:paraId="11B1EA96" w14:textId="77777777" w:rsidR="00E52C95" w:rsidRPr="000D1198" w:rsidRDefault="00E52C95" w:rsidP="005E0101">
            <w:pPr>
              <w:pStyle w:val="ab"/>
              <w:spacing w:before="0" w:beforeAutospacing="0" w:after="0" w:afterAutospacing="0"/>
              <w:rPr>
                <w:b/>
                <w:bCs/>
                <w:color w:val="000000"/>
              </w:rPr>
            </w:pPr>
            <w:r w:rsidRPr="00137C2C">
              <w:rPr>
                <w:color w:val="000000"/>
              </w:rPr>
              <w:t>Дисфония</w:t>
            </w:r>
          </w:p>
        </w:tc>
        <w:tc>
          <w:tcPr>
            <w:tcW w:w="3578" w:type="dxa"/>
            <w:vAlign w:val="center"/>
          </w:tcPr>
          <w:p w14:paraId="71813B94" w14:textId="77777777" w:rsidR="00E52C95" w:rsidRPr="000D1198" w:rsidRDefault="00E52C95" w:rsidP="005E0101">
            <w:pPr>
              <w:pStyle w:val="ab"/>
              <w:spacing w:before="0" w:beforeAutospacing="0" w:after="0" w:afterAutospacing="0"/>
              <w:rPr>
                <w:b/>
                <w:bCs/>
                <w:color w:val="000000"/>
              </w:rPr>
            </w:pPr>
            <w:r w:rsidRPr="00137C2C">
              <w:rPr>
                <w:color w:val="000000"/>
              </w:rPr>
              <w:t>Дисфония</w:t>
            </w:r>
          </w:p>
        </w:tc>
      </w:tr>
      <w:tr w:rsidR="00E52C95" w14:paraId="3CF6504D" w14:textId="77777777" w:rsidTr="009964DD">
        <w:tc>
          <w:tcPr>
            <w:tcW w:w="2199" w:type="dxa"/>
            <w:vAlign w:val="center"/>
          </w:tcPr>
          <w:p w14:paraId="3B576BB9" w14:textId="77777777" w:rsidR="00E52C95" w:rsidRPr="000D1198" w:rsidRDefault="00E52C95" w:rsidP="005E0101">
            <w:pPr>
              <w:pStyle w:val="ab"/>
              <w:spacing w:before="0" w:beforeAutospacing="0" w:after="0" w:afterAutospacing="0"/>
              <w:jc w:val="both"/>
              <w:rPr>
                <w:b/>
                <w:bCs/>
              </w:rPr>
            </w:pPr>
            <w:r w:rsidRPr="002D2DC7">
              <w:t>Часто</w:t>
            </w:r>
          </w:p>
        </w:tc>
        <w:tc>
          <w:tcPr>
            <w:tcW w:w="3569" w:type="dxa"/>
            <w:vAlign w:val="center"/>
          </w:tcPr>
          <w:p w14:paraId="23CC5ABF" w14:textId="77777777" w:rsidR="00E52C95" w:rsidRPr="000D1198" w:rsidRDefault="00E52C95" w:rsidP="005E0101">
            <w:pPr>
              <w:pStyle w:val="ab"/>
              <w:spacing w:before="0" w:beforeAutospacing="0" w:after="0" w:afterAutospacing="0"/>
              <w:rPr>
                <w:b/>
                <w:bCs/>
                <w:color w:val="000000"/>
              </w:rPr>
            </w:pPr>
            <w:r w:rsidRPr="004E4545">
              <w:rPr>
                <w:color w:val="000000"/>
              </w:rPr>
              <w:t>Тромбоэмболия легочной артерии</w:t>
            </w:r>
            <w:r>
              <w:rPr>
                <w:color w:val="000000"/>
              </w:rPr>
              <w:t>†</w:t>
            </w:r>
          </w:p>
        </w:tc>
        <w:tc>
          <w:tcPr>
            <w:tcW w:w="3578" w:type="dxa"/>
            <w:vAlign w:val="center"/>
          </w:tcPr>
          <w:p w14:paraId="71C21040" w14:textId="77777777" w:rsidR="00E52C95" w:rsidRPr="000D1198" w:rsidRDefault="00E52C95" w:rsidP="005E0101">
            <w:pPr>
              <w:pStyle w:val="ab"/>
              <w:rPr>
                <w:b/>
                <w:bCs/>
                <w:color w:val="000000"/>
              </w:rPr>
            </w:pPr>
            <w:r w:rsidRPr="004E4545">
              <w:rPr>
                <w:color w:val="000000"/>
              </w:rPr>
              <w:t>Тромбоэмболия легочной артерии</w:t>
            </w:r>
            <w:r>
              <w:rPr>
                <w:color w:val="000000"/>
              </w:rPr>
              <w:t>†</w:t>
            </w:r>
          </w:p>
        </w:tc>
      </w:tr>
      <w:tr w:rsidR="00E52C95" w14:paraId="18131BDD" w14:textId="77777777" w:rsidTr="009964DD">
        <w:tc>
          <w:tcPr>
            <w:tcW w:w="2199" w:type="dxa"/>
            <w:vAlign w:val="center"/>
          </w:tcPr>
          <w:p w14:paraId="507366EC" w14:textId="77777777" w:rsidR="00E52C95" w:rsidRPr="000D1198" w:rsidRDefault="00E52C95" w:rsidP="005E0101">
            <w:pPr>
              <w:pStyle w:val="ab"/>
              <w:spacing w:before="0" w:beforeAutospacing="0" w:after="0" w:afterAutospacing="0"/>
              <w:jc w:val="both"/>
              <w:rPr>
                <w:b/>
                <w:bCs/>
              </w:rPr>
            </w:pPr>
            <w:r w:rsidRPr="00132AAB">
              <w:t>Нечасто</w:t>
            </w:r>
          </w:p>
        </w:tc>
        <w:tc>
          <w:tcPr>
            <w:tcW w:w="3569" w:type="dxa"/>
            <w:vAlign w:val="center"/>
          </w:tcPr>
          <w:p w14:paraId="76405A7A" w14:textId="77777777" w:rsidR="00E52C95" w:rsidRPr="000D1198" w:rsidRDefault="00E52C95" w:rsidP="005E0101">
            <w:pPr>
              <w:pStyle w:val="ab"/>
              <w:spacing w:before="0" w:beforeAutospacing="0" w:after="0" w:afterAutospacing="0"/>
              <w:rPr>
                <w:b/>
                <w:bCs/>
                <w:color w:val="000000"/>
              </w:rPr>
            </w:pPr>
            <w:r w:rsidRPr="0072540A">
              <w:rPr>
                <w:color w:val="000000"/>
              </w:rPr>
              <w:t>Пневмоторакс</w:t>
            </w:r>
          </w:p>
        </w:tc>
        <w:tc>
          <w:tcPr>
            <w:tcW w:w="3578" w:type="dxa"/>
            <w:vAlign w:val="center"/>
          </w:tcPr>
          <w:p w14:paraId="1DDBE5FF" w14:textId="77777777" w:rsidR="00E52C95" w:rsidRPr="000D1198" w:rsidRDefault="00E52C95" w:rsidP="005E0101">
            <w:pPr>
              <w:pStyle w:val="ab"/>
              <w:rPr>
                <w:b/>
                <w:bCs/>
                <w:color w:val="000000"/>
              </w:rPr>
            </w:pPr>
            <w:r w:rsidRPr="0072540A">
              <w:rPr>
                <w:color w:val="000000"/>
              </w:rPr>
              <w:t>Пневмоторакс</w:t>
            </w:r>
          </w:p>
        </w:tc>
      </w:tr>
      <w:tr w:rsidR="00E52C95" w14:paraId="723C628C" w14:textId="77777777" w:rsidTr="009964DD">
        <w:tc>
          <w:tcPr>
            <w:tcW w:w="9346" w:type="dxa"/>
            <w:gridSpan w:val="3"/>
            <w:vAlign w:val="center"/>
          </w:tcPr>
          <w:p w14:paraId="3020B7EA" w14:textId="77777777" w:rsidR="00E52C95" w:rsidRPr="000D1198" w:rsidRDefault="00E52C95" w:rsidP="005E0101">
            <w:pPr>
              <w:pStyle w:val="ab"/>
              <w:rPr>
                <w:b/>
                <w:bCs/>
                <w:color w:val="000000"/>
              </w:rPr>
            </w:pPr>
            <w:r>
              <w:rPr>
                <w:b/>
                <w:bCs/>
              </w:rPr>
              <w:t>Желудочно-кишечные нарушения</w:t>
            </w:r>
          </w:p>
        </w:tc>
      </w:tr>
      <w:tr w:rsidR="00E52C95" w14:paraId="2BD48E6C" w14:textId="77777777" w:rsidTr="009964DD">
        <w:tc>
          <w:tcPr>
            <w:tcW w:w="2199" w:type="dxa"/>
            <w:vAlign w:val="center"/>
          </w:tcPr>
          <w:p w14:paraId="119D8D33" w14:textId="77777777" w:rsidR="00E52C95" w:rsidRPr="000D1198" w:rsidRDefault="00E52C95" w:rsidP="005E0101">
            <w:pPr>
              <w:pStyle w:val="ab"/>
              <w:spacing w:before="0" w:beforeAutospacing="0" w:after="0" w:afterAutospacing="0"/>
              <w:jc w:val="both"/>
              <w:rPr>
                <w:b/>
                <w:bCs/>
              </w:rPr>
            </w:pPr>
            <w:r w:rsidRPr="002D2DC7">
              <w:t>Очень часто</w:t>
            </w:r>
          </w:p>
        </w:tc>
        <w:tc>
          <w:tcPr>
            <w:tcW w:w="3569" w:type="dxa"/>
            <w:vAlign w:val="center"/>
          </w:tcPr>
          <w:p w14:paraId="643E8636" w14:textId="77777777" w:rsidR="00E52C95" w:rsidRPr="0090118C" w:rsidRDefault="00E52C95" w:rsidP="005E0101">
            <w:pPr>
              <w:pStyle w:val="ab"/>
              <w:spacing w:before="0" w:beforeAutospacing="0" w:after="0" w:afterAutospacing="0"/>
              <w:rPr>
                <w:color w:val="000000"/>
              </w:rPr>
            </w:pPr>
            <w:r w:rsidRPr="0090118C">
              <w:rPr>
                <w:color w:val="000000"/>
              </w:rPr>
              <w:t>Диарея</w:t>
            </w:r>
          </w:p>
          <w:p w14:paraId="4DAFB7A8" w14:textId="77777777" w:rsidR="00E52C95" w:rsidRDefault="00E52C95" w:rsidP="005E0101">
            <w:pPr>
              <w:pStyle w:val="ab"/>
              <w:spacing w:before="0" w:beforeAutospacing="0" w:after="0" w:afterAutospacing="0"/>
              <w:rPr>
                <w:color w:val="000000"/>
              </w:rPr>
            </w:pPr>
            <w:r w:rsidRPr="0090118C">
              <w:rPr>
                <w:color w:val="000000"/>
              </w:rPr>
              <w:t>Боль в животе</w:t>
            </w:r>
            <w:r w:rsidRPr="00EB1B5E">
              <w:rPr>
                <w:color w:val="000000"/>
                <w:vertAlign w:val="superscript"/>
                <w:lang w:val="en-US"/>
              </w:rPr>
              <w:t>f</w:t>
            </w:r>
            <w:r w:rsidRPr="0090118C">
              <w:rPr>
                <w:color w:val="000000"/>
              </w:rPr>
              <w:t xml:space="preserve"> </w:t>
            </w:r>
          </w:p>
          <w:p w14:paraId="69259367" w14:textId="77777777" w:rsidR="00E52C95" w:rsidRPr="0090118C" w:rsidRDefault="00E52C95" w:rsidP="005E0101">
            <w:pPr>
              <w:pStyle w:val="ab"/>
              <w:spacing w:before="0" w:beforeAutospacing="0" w:after="0" w:afterAutospacing="0"/>
              <w:rPr>
                <w:color w:val="000000"/>
              </w:rPr>
            </w:pPr>
            <w:r w:rsidRPr="0090118C">
              <w:rPr>
                <w:color w:val="000000"/>
              </w:rPr>
              <w:t>Рвота</w:t>
            </w:r>
          </w:p>
          <w:p w14:paraId="6194BB6B" w14:textId="77777777" w:rsidR="00E52C95" w:rsidRPr="0090118C" w:rsidRDefault="00E52C95" w:rsidP="005E0101">
            <w:pPr>
              <w:pStyle w:val="ab"/>
              <w:spacing w:before="0" w:beforeAutospacing="0" w:after="0" w:afterAutospacing="0"/>
              <w:rPr>
                <w:color w:val="000000"/>
              </w:rPr>
            </w:pPr>
            <w:r w:rsidRPr="0090118C">
              <w:rPr>
                <w:color w:val="000000"/>
              </w:rPr>
              <w:t>Тошнота</w:t>
            </w:r>
          </w:p>
          <w:p w14:paraId="097A9987" w14:textId="77777777" w:rsidR="004A23DC" w:rsidRDefault="00E52C95" w:rsidP="005E0101">
            <w:pPr>
              <w:pStyle w:val="ab"/>
              <w:spacing w:before="0" w:beforeAutospacing="0" w:after="0" w:afterAutospacing="0"/>
              <w:rPr>
                <w:color w:val="000000"/>
              </w:rPr>
            </w:pPr>
            <w:r w:rsidRPr="0090118C">
              <w:rPr>
                <w:color w:val="000000"/>
              </w:rPr>
              <w:t>Воспаление полости рта</w:t>
            </w:r>
            <w:r w:rsidRPr="00EB1B5E">
              <w:rPr>
                <w:color w:val="000000"/>
                <w:vertAlign w:val="superscript"/>
                <w:lang w:val="en-US"/>
              </w:rPr>
              <w:t>g</w:t>
            </w:r>
            <w:r w:rsidRPr="0090118C">
              <w:rPr>
                <w:color w:val="000000"/>
              </w:rPr>
              <w:t xml:space="preserve"> </w:t>
            </w:r>
          </w:p>
          <w:p w14:paraId="21E6F262" w14:textId="7E8683C8" w:rsidR="00E52C95" w:rsidRPr="0090118C" w:rsidRDefault="00E52C95" w:rsidP="005E0101">
            <w:pPr>
              <w:pStyle w:val="ab"/>
              <w:spacing w:before="0" w:beforeAutospacing="0" w:after="0" w:afterAutospacing="0"/>
              <w:rPr>
                <w:color w:val="000000"/>
              </w:rPr>
            </w:pPr>
            <w:r w:rsidRPr="0090118C">
              <w:rPr>
                <w:color w:val="000000"/>
              </w:rPr>
              <w:t>Боль в полости рта</w:t>
            </w:r>
            <w:r w:rsidRPr="00EB1B5E">
              <w:rPr>
                <w:color w:val="000000"/>
                <w:vertAlign w:val="superscript"/>
                <w:lang w:val="en-US"/>
              </w:rPr>
              <w:t>h</w:t>
            </w:r>
            <w:r w:rsidRPr="0090118C">
              <w:rPr>
                <w:color w:val="000000"/>
              </w:rPr>
              <w:t xml:space="preserve"> </w:t>
            </w:r>
          </w:p>
          <w:p w14:paraId="33ED4C67" w14:textId="77777777" w:rsidR="00E52C95" w:rsidRPr="0090118C" w:rsidRDefault="00E52C95" w:rsidP="005E0101">
            <w:pPr>
              <w:pStyle w:val="ab"/>
              <w:spacing w:before="0" w:beforeAutospacing="0" w:after="0" w:afterAutospacing="0"/>
              <w:rPr>
                <w:color w:val="000000"/>
              </w:rPr>
            </w:pPr>
            <w:r w:rsidRPr="0090118C">
              <w:rPr>
                <w:color w:val="000000"/>
              </w:rPr>
              <w:t>Запор</w:t>
            </w:r>
          </w:p>
          <w:p w14:paraId="3198EB1A" w14:textId="77777777" w:rsidR="00E52C95" w:rsidRPr="0090118C" w:rsidRDefault="00E52C95" w:rsidP="005E0101">
            <w:pPr>
              <w:pStyle w:val="ab"/>
              <w:spacing w:before="0" w:beforeAutospacing="0" w:after="0" w:afterAutospacing="0"/>
              <w:rPr>
                <w:color w:val="000000"/>
              </w:rPr>
            </w:pPr>
            <w:r w:rsidRPr="0090118C">
              <w:rPr>
                <w:color w:val="000000"/>
              </w:rPr>
              <w:t>Диспепсия</w:t>
            </w:r>
          </w:p>
          <w:p w14:paraId="52801C8F" w14:textId="77777777" w:rsidR="00E52C95" w:rsidRPr="0090118C" w:rsidRDefault="00E52C95" w:rsidP="005E0101">
            <w:pPr>
              <w:pStyle w:val="ab"/>
              <w:spacing w:before="0" w:beforeAutospacing="0" w:after="0" w:afterAutospacing="0"/>
              <w:jc w:val="both"/>
              <w:rPr>
                <w:color w:val="000000"/>
              </w:rPr>
            </w:pPr>
            <w:r w:rsidRPr="0090118C">
              <w:rPr>
                <w:color w:val="000000"/>
              </w:rPr>
              <w:t>Сухость слизистой оболочки</w:t>
            </w:r>
          </w:p>
        </w:tc>
        <w:tc>
          <w:tcPr>
            <w:tcW w:w="3578" w:type="dxa"/>
            <w:vAlign w:val="center"/>
          </w:tcPr>
          <w:p w14:paraId="17D48B2B" w14:textId="77777777" w:rsidR="00E52C95" w:rsidRPr="0090118C" w:rsidRDefault="00E52C95" w:rsidP="005E0101">
            <w:pPr>
              <w:pStyle w:val="ab"/>
              <w:spacing w:before="0" w:beforeAutospacing="0" w:after="0" w:afterAutospacing="0"/>
              <w:rPr>
                <w:color w:val="000000"/>
              </w:rPr>
            </w:pPr>
            <w:r w:rsidRPr="0090118C">
              <w:rPr>
                <w:color w:val="000000"/>
              </w:rPr>
              <w:t>Диарея</w:t>
            </w:r>
          </w:p>
          <w:p w14:paraId="4FEBB5B4" w14:textId="77777777" w:rsidR="00E52C95" w:rsidRDefault="00E52C95" w:rsidP="005E0101">
            <w:pPr>
              <w:pStyle w:val="ab"/>
              <w:spacing w:before="0" w:beforeAutospacing="0" w:after="0" w:afterAutospacing="0"/>
              <w:rPr>
                <w:color w:val="000000"/>
              </w:rPr>
            </w:pPr>
            <w:r w:rsidRPr="0090118C">
              <w:rPr>
                <w:color w:val="000000"/>
              </w:rPr>
              <w:t>Боль в животе</w:t>
            </w:r>
            <w:r w:rsidRPr="001F02F5">
              <w:rPr>
                <w:color w:val="000000"/>
                <w:vertAlign w:val="superscript"/>
                <w:lang w:val="en-US"/>
              </w:rPr>
              <w:t>f</w:t>
            </w:r>
            <w:r w:rsidRPr="0090118C">
              <w:rPr>
                <w:color w:val="000000"/>
              </w:rPr>
              <w:t xml:space="preserve"> </w:t>
            </w:r>
          </w:p>
          <w:p w14:paraId="20A6A65D" w14:textId="77777777" w:rsidR="00E52C95" w:rsidRPr="0090118C" w:rsidRDefault="00E52C95" w:rsidP="005E0101">
            <w:pPr>
              <w:pStyle w:val="ab"/>
              <w:spacing w:before="0" w:beforeAutospacing="0" w:after="0" w:afterAutospacing="0"/>
              <w:rPr>
                <w:color w:val="000000"/>
              </w:rPr>
            </w:pPr>
            <w:r w:rsidRPr="0090118C">
              <w:rPr>
                <w:color w:val="000000"/>
              </w:rPr>
              <w:t>Рвота</w:t>
            </w:r>
          </w:p>
          <w:p w14:paraId="34490DCF" w14:textId="77777777" w:rsidR="00E52C95" w:rsidRPr="0090118C" w:rsidRDefault="00E52C95" w:rsidP="005E0101">
            <w:pPr>
              <w:pStyle w:val="ab"/>
              <w:spacing w:before="0" w:beforeAutospacing="0" w:after="0" w:afterAutospacing="0"/>
              <w:rPr>
                <w:color w:val="000000"/>
              </w:rPr>
            </w:pPr>
            <w:r w:rsidRPr="0090118C">
              <w:rPr>
                <w:color w:val="000000"/>
              </w:rPr>
              <w:t>Тошнота</w:t>
            </w:r>
          </w:p>
          <w:p w14:paraId="71A397BC" w14:textId="77777777" w:rsidR="00E52C95" w:rsidRDefault="00E52C95" w:rsidP="005E0101">
            <w:pPr>
              <w:pStyle w:val="ab"/>
              <w:spacing w:before="0" w:beforeAutospacing="0" w:after="0" w:afterAutospacing="0"/>
              <w:rPr>
                <w:color w:val="000000"/>
              </w:rPr>
            </w:pPr>
            <w:r w:rsidRPr="0090118C">
              <w:rPr>
                <w:color w:val="000000"/>
              </w:rPr>
              <w:t>Воспаление полости рта</w:t>
            </w:r>
            <w:r w:rsidRPr="001F02F5">
              <w:rPr>
                <w:color w:val="000000"/>
                <w:vertAlign w:val="superscript"/>
                <w:lang w:val="en-US"/>
              </w:rPr>
              <w:t>g</w:t>
            </w:r>
            <w:r w:rsidRPr="0090118C">
              <w:rPr>
                <w:color w:val="000000"/>
              </w:rPr>
              <w:t xml:space="preserve"> </w:t>
            </w:r>
          </w:p>
          <w:p w14:paraId="2C0109D3" w14:textId="77777777" w:rsidR="00E52C95" w:rsidRPr="0090118C" w:rsidRDefault="00E52C95" w:rsidP="005E0101">
            <w:pPr>
              <w:pStyle w:val="ab"/>
              <w:spacing w:before="0" w:beforeAutospacing="0" w:after="0" w:afterAutospacing="0"/>
              <w:rPr>
                <w:color w:val="000000"/>
              </w:rPr>
            </w:pPr>
            <w:r w:rsidRPr="0090118C">
              <w:rPr>
                <w:color w:val="000000"/>
              </w:rPr>
              <w:t>Боль в полости рта</w:t>
            </w:r>
            <w:r w:rsidRPr="001F02F5">
              <w:rPr>
                <w:color w:val="000000"/>
                <w:vertAlign w:val="superscript"/>
                <w:lang w:val="en-US"/>
              </w:rPr>
              <w:t>h</w:t>
            </w:r>
            <w:r w:rsidRPr="0090118C">
              <w:rPr>
                <w:color w:val="000000"/>
              </w:rPr>
              <w:t xml:space="preserve"> </w:t>
            </w:r>
          </w:p>
          <w:p w14:paraId="3EE2A750" w14:textId="77777777" w:rsidR="00E52C95" w:rsidRPr="0090118C" w:rsidRDefault="00E52C95" w:rsidP="005E0101">
            <w:pPr>
              <w:pStyle w:val="ab"/>
              <w:spacing w:before="0" w:beforeAutospacing="0" w:after="0" w:afterAutospacing="0"/>
              <w:rPr>
                <w:color w:val="000000"/>
              </w:rPr>
            </w:pPr>
            <w:r w:rsidRPr="0090118C">
              <w:rPr>
                <w:color w:val="000000"/>
              </w:rPr>
              <w:t>Запор</w:t>
            </w:r>
          </w:p>
          <w:p w14:paraId="183982BA" w14:textId="77777777" w:rsidR="00E52C95" w:rsidRPr="0090118C" w:rsidRDefault="00E52C95" w:rsidP="005E0101">
            <w:pPr>
              <w:pStyle w:val="ab"/>
              <w:spacing w:before="0" w:beforeAutospacing="0" w:after="0" w:afterAutospacing="0"/>
              <w:rPr>
                <w:color w:val="000000"/>
              </w:rPr>
            </w:pPr>
            <w:r w:rsidRPr="0090118C">
              <w:rPr>
                <w:color w:val="000000"/>
              </w:rPr>
              <w:t>Диспепсия</w:t>
            </w:r>
          </w:p>
          <w:p w14:paraId="7158EB2A" w14:textId="77777777" w:rsidR="00E52C95" w:rsidRDefault="00E52C95" w:rsidP="005E0101">
            <w:pPr>
              <w:pStyle w:val="ab"/>
              <w:spacing w:before="0" w:beforeAutospacing="0" w:after="0" w:afterAutospacing="0"/>
              <w:rPr>
                <w:color w:val="000000"/>
              </w:rPr>
            </w:pPr>
            <w:r w:rsidRPr="0090118C">
              <w:rPr>
                <w:color w:val="000000"/>
              </w:rPr>
              <w:t>Сухость слизистой оболочки</w:t>
            </w:r>
          </w:p>
          <w:p w14:paraId="7B42A30A" w14:textId="77777777" w:rsidR="00E52C95" w:rsidRDefault="00E52C95" w:rsidP="005E0101">
            <w:pPr>
              <w:pStyle w:val="ab"/>
              <w:spacing w:before="0" w:beforeAutospacing="0" w:after="0" w:afterAutospacing="0"/>
              <w:jc w:val="both"/>
              <w:rPr>
                <w:color w:val="000000"/>
              </w:rPr>
            </w:pPr>
            <w:r w:rsidRPr="0090118C">
              <w:rPr>
                <w:color w:val="000000"/>
              </w:rPr>
              <w:t xml:space="preserve">Повышение активности липазы </w:t>
            </w:r>
          </w:p>
          <w:p w14:paraId="4675AF58" w14:textId="77777777" w:rsidR="00E52C95" w:rsidRPr="000D1198" w:rsidRDefault="00E52C95" w:rsidP="005E0101">
            <w:pPr>
              <w:pStyle w:val="ab"/>
              <w:spacing w:before="0" w:beforeAutospacing="0" w:after="0" w:afterAutospacing="0"/>
              <w:rPr>
                <w:b/>
                <w:bCs/>
                <w:color w:val="000000"/>
              </w:rPr>
            </w:pPr>
            <w:r w:rsidRPr="0090118C">
              <w:rPr>
                <w:color w:val="000000"/>
              </w:rPr>
              <w:t>Повышение активности амилазы</w:t>
            </w:r>
          </w:p>
        </w:tc>
      </w:tr>
      <w:tr w:rsidR="00E52C95" w14:paraId="4A9BDC5D" w14:textId="77777777" w:rsidTr="009964DD">
        <w:tc>
          <w:tcPr>
            <w:tcW w:w="2199" w:type="dxa"/>
            <w:vAlign w:val="center"/>
          </w:tcPr>
          <w:p w14:paraId="14689BB4" w14:textId="77777777" w:rsidR="00E52C95" w:rsidRPr="000D1198" w:rsidRDefault="00E52C95" w:rsidP="005E0101">
            <w:pPr>
              <w:pStyle w:val="ab"/>
              <w:spacing w:before="0" w:beforeAutospacing="0" w:after="0" w:afterAutospacing="0"/>
              <w:jc w:val="both"/>
              <w:rPr>
                <w:b/>
                <w:bCs/>
              </w:rPr>
            </w:pPr>
            <w:r w:rsidRPr="002D2DC7">
              <w:t>Часто</w:t>
            </w:r>
          </w:p>
        </w:tc>
        <w:tc>
          <w:tcPr>
            <w:tcW w:w="3569" w:type="dxa"/>
            <w:vAlign w:val="center"/>
          </w:tcPr>
          <w:p w14:paraId="0C2A1366" w14:textId="77777777" w:rsidR="00E52C95" w:rsidRPr="0090118C" w:rsidRDefault="00E52C95" w:rsidP="005E0101">
            <w:pPr>
              <w:pStyle w:val="ab"/>
              <w:spacing w:before="0" w:beforeAutospacing="0" w:after="0" w:afterAutospacing="0"/>
              <w:rPr>
                <w:color w:val="000000"/>
              </w:rPr>
            </w:pPr>
            <w:r w:rsidRPr="0090118C">
              <w:rPr>
                <w:color w:val="000000"/>
              </w:rPr>
              <w:t>Фистула прямой кишки</w:t>
            </w:r>
          </w:p>
          <w:p w14:paraId="4536DCB6" w14:textId="77777777" w:rsidR="00E52C95" w:rsidRPr="0090118C" w:rsidRDefault="00E52C95" w:rsidP="005E0101">
            <w:pPr>
              <w:pStyle w:val="ab"/>
              <w:spacing w:before="0" w:beforeAutospacing="0" w:after="0" w:afterAutospacing="0"/>
              <w:rPr>
                <w:color w:val="000000"/>
              </w:rPr>
            </w:pPr>
            <w:r w:rsidRPr="0090118C">
              <w:rPr>
                <w:color w:val="000000"/>
              </w:rPr>
              <w:t>Метеоризм</w:t>
            </w:r>
          </w:p>
          <w:p w14:paraId="64BE15D8" w14:textId="77777777" w:rsidR="00E52C95" w:rsidRDefault="00E52C95" w:rsidP="005E0101">
            <w:pPr>
              <w:pStyle w:val="ab"/>
              <w:spacing w:before="0" w:beforeAutospacing="0" w:after="0" w:afterAutospacing="0"/>
              <w:rPr>
                <w:color w:val="000000"/>
              </w:rPr>
            </w:pPr>
            <w:r w:rsidRPr="0090118C">
              <w:rPr>
                <w:color w:val="000000"/>
              </w:rPr>
              <w:t xml:space="preserve">Повышение активности липазы </w:t>
            </w:r>
          </w:p>
          <w:p w14:paraId="6B58F69A" w14:textId="77777777" w:rsidR="00E52C95" w:rsidRPr="0090118C" w:rsidRDefault="00E52C95" w:rsidP="005E0101">
            <w:pPr>
              <w:pStyle w:val="ab"/>
              <w:spacing w:before="0" w:beforeAutospacing="0" w:after="0" w:afterAutospacing="0"/>
              <w:rPr>
                <w:color w:val="000000"/>
              </w:rPr>
            </w:pPr>
            <w:r w:rsidRPr="0090118C">
              <w:rPr>
                <w:color w:val="000000"/>
              </w:rPr>
              <w:t>Повышение активности амилазы</w:t>
            </w:r>
          </w:p>
        </w:tc>
        <w:tc>
          <w:tcPr>
            <w:tcW w:w="3578" w:type="dxa"/>
            <w:vAlign w:val="center"/>
          </w:tcPr>
          <w:p w14:paraId="4EF96ACE" w14:textId="77777777" w:rsidR="00E52C95" w:rsidRPr="00EB1B5E" w:rsidRDefault="00E52C95" w:rsidP="005E0101">
            <w:pPr>
              <w:pStyle w:val="ab"/>
              <w:spacing w:before="0" w:beforeAutospacing="0" w:after="0" w:afterAutospacing="0"/>
              <w:rPr>
                <w:color w:val="000000"/>
                <w:lang w:val="en-US"/>
              </w:rPr>
            </w:pPr>
            <w:r>
              <w:rPr>
                <w:color w:val="000000"/>
              </w:rPr>
              <w:t>Панкреатит</w:t>
            </w:r>
            <w:r w:rsidRPr="00EB1B5E">
              <w:rPr>
                <w:color w:val="000000"/>
                <w:vertAlign w:val="superscript"/>
                <w:lang w:val="en-US"/>
              </w:rPr>
              <w:t>i</w:t>
            </w:r>
          </w:p>
          <w:p w14:paraId="51833A3A" w14:textId="77777777" w:rsidR="00E52C95" w:rsidRPr="0090118C" w:rsidRDefault="00E52C95" w:rsidP="005E0101">
            <w:pPr>
              <w:pStyle w:val="ab"/>
              <w:spacing w:before="0" w:beforeAutospacing="0" w:after="0" w:afterAutospacing="0"/>
              <w:rPr>
                <w:color w:val="000000"/>
              </w:rPr>
            </w:pPr>
            <w:r w:rsidRPr="0090118C">
              <w:rPr>
                <w:color w:val="000000"/>
              </w:rPr>
              <w:t>Метеоризм</w:t>
            </w:r>
          </w:p>
          <w:p w14:paraId="325D914C" w14:textId="77777777" w:rsidR="00E52C95" w:rsidRPr="000D1198" w:rsidRDefault="00E52C95" w:rsidP="005E0101">
            <w:pPr>
              <w:pStyle w:val="ab"/>
              <w:rPr>
                <w:b/>
                <w:bCs/>
                <w:color w:val="000000"/>
              </w:rPr>
            </w:pPr>
          </w:p>
        </w:tc>
      </w:tr>
      <w:tr w:rsidR="00E52C95" w14:paraId="36B4D237" w14:textId="77777777" w:rsidTr="009964DD">
        <w:tc>
          <w:tcPr>
            <w:tcW w:w="2199" w:type="dxa"/>
            <w:vAlign w:val="center"/>
          </w:tcPr>
          <w:p w14:paraId="5861A7C3" w14:textId="77777777" w:rsidR="00E52C95" w:rsidRPr="000D1198" w:rsidRDefault="00E52C95" w:rsidP="005E0101">
            <w:pPr>
              <w:pStyle w:val="ab"/>
              <w:spacing w:before="0" w:beforeAutospacing="0" w:after="0" w:afterAutospacing="0"/>
              <w:jc w:val="both"/>
              <w:rPr>
                <w:b/>
                <w:bCs/>
              </w:rPr>
            </w:pPr>
            <w:r w:rsidRPr="00132AAB">
              <w:t>Нечасто</w:t>
            </w:r>
          </w:p>
        </w:tc>
        <w:tc>
          <w:tcPr>
            <w:tcW w:w="3569" w:type="dxa"/>
            <w:vAlign w:val="center"/>
          </w:tcPr>
          <w:p w14:paraId="356DC4B9" w14:textId="77777777" w:rsidR="00E52C95" w:rsidRPr="0090118C" w:rsidRDefault="00E52C95" w:rsidP="005E0101">
            <w:pPr>
              <w:pStyle w:val="ab"/>
              <w:spacing w:before="0" w:beforeAutospacing="0" w:after="0" w:afterAutospacing="0"/>
              <w:jc w:val="both"/>
              <w:rPr>
                <w:color w:val="000000"/>
              </w:rPr>
            </w:pPr>
            <w:r w:rsidRPr="0090118C">
              <w:rPr>
                <w:color w:val="000000"/>
              </w:rPr>
              <w:t>Панкреатит</w:t>
            </w:r>
            <w:r w:rsidRPr="001F02F5">
              <w:rPr>
                <w:color w:val="000000"/>
                <w:vertAlign w:val="superscript"/>
                <w:lang w:val="en-US"/>
              </w:rPr>
              <w:t>i</w:t>
            </w:r>
          </w:p>
        </w:tc>
        <w:tc>
          <w:tcPr>
            <w:tcW w:w="3578" w:type="dxa"/>
            <w:vAlign w:val="center"/>
          </w:tcPr>
          <w:p w14:paraId="4F20C1BA" w14:textId="77777777" w:rsidR="00E52C95" w:rsidRPr="0090118C" w:rsidRDefault="00E52C95" w:rsidP="005E0101">
            <w:pPr>
              <w:pStyle w:val="ab"/>
              <w:rPr>
                <w:color w:val="000000"/>
              </w:rPr>
            </w:pPr>
            <w:r w:rsidRPr="0090118C">
              <w:rPr>
                <w:color w:val="000000"/>
              </w:rPr>
              <w:t>Фистула прямой кишки</w:t>
            </w:r>
          </w:p>
        </w:tc>
      </w:tr>
      <w:tr w:rsidR="00E52C95" w14:paraId="320C4070" w14:textId="77777777" w:rsidTr="009964DD">
        <w:tc>
          <w:tcPr>
            <w:tcW w:w="9346" w:type="dxa"/>
            <w:gridSpan w:val="3"/>
            <w:vAlign w:val="center"/>
          </w:tcPr>
          <w:p w14:paraId="51F1530F" w14:textId="77777777" w:rsidR="00E52C95" w:rsidRPr="000D1198" w:rsidRDefault="00E52C95" w:rsidP="005E0101">
            <w:pPr>
              <w:pStyle w:val="ab"/>
              <w:rPr>
                <w:b/>
                <w:bCs/>
                <w:color w:val="000000"/>
              </w:rPr>
            </w:pPr>
            <w:r w:rsidRPr="0090118C">
              <w:rPr>
                <w:b/>
                <w:bCs/>
              </w:rPr>
              <w:t>Нарушения со стороны печени и желчевыводящих путей</w:t>
            </w:r>
          </w:p>
        </w:tc>
      </w:tr>
      <w:tr w:rsidR="00E52C95" w14:paraId="3177C793" w14:textId="77777777" w:rsidTr="009964DD">
        <w:tc>
          <w:tcPr>
            <w:tcW w:w="2199" w:type="dxa"/>
            <w:vAlign w:val="center"/>
          </w:tcPr>
          <w:p w14:paraId="1B10E84C" w14:textId="77777777" w:rsidR="00E52C95" w:rsidRPr="00132AAB" w:rsidRDefault="00E52C95" w:rsidP="005E0101">
            <w:pPr>
              <w:pStyle w:val="ab"/>
              <w:spacing w:before="0" w:beforeAutospacing="0" w:after="0" w:afterAutospacing="0"/>
              <w:jc w:val="both"/>
            </w:pPr>
            <w:r w:rsidRPr="002D2DC7">
              <w:t>Очень часто</w:t>
            </w:r>
          </w:p>
        </w:tc>
        <w:tc>
          <w:tcPr>
            <w:tcW w:w="3569" w:type="dxa"/>
            <w:vAlign w:val="center"/>
          </w:tcPr>
          <w:p w14:paraId="72AC7CC1" w14:textId="77777777" w:rsidR="00E52C95" w:rsidRPr="0090118C" w:rsidRDefault="00E52C95" w:rsidP="005E0101">
            <w:pPr>
              <w:pStyle w:val="ab"/>
              <w:spacing w:before="0" w:beforeAutospacing="0" w:after="0" w:afterAutospacing="0"/>
              <w:rPr>
                <w:color w:val="000000"/>
              </w:rPr>
            </w:pPr>
            <w:r w:rsidRPr="0090118C">
              <w:rPr>
                <w:color w:val="000000"/>
              </w:rPr>
              <w:t>Повышение концентрации</w:t>
            </w:r>
          </w:p>
          <w:p w14:paraId="5E3AED73" w14:textId="77777777" w:rsidR="00E52C95" w:rsidRPr="0090118C" w:rsidRDefault="00E52C95" w:rsidP="005E0101">
            <w:pPr>
              <w:pStyle w:val="ab"/>
              <w:spacing w:before="0" w:beforeAutospacing="0" w:after="0" w:afterAutospacing="0"/>
              <w:rPr>
                <w:color w:val="000000"/>
              </w:rPr>
            </w:pPr>
            <w:r w:rsidRPr="0090118C">
              <w:rPr>
                <w:color w:val="000000"/>
              </w:rPr>
              <w:t>билирубина в крови</w:t>
            </w:r>
            <w:r w:rsidRPr="00EB1B5E">
              <w:rPr>
                <w:color w:val="000000"/>
                <w:vertAlign w:val="superscript"/>
                <w:lang w:val="en-US"/>
              </w:rPr>
              <w:t>j</w:t>
            </w:r>
            <w:r w:rsidRPr="00EB1B5E">
              <w:rPr>
                <w:color w:val="000000"/>
                <w:vertAlign w:val="superscript"/>
              </w:rPr>
              <w:t xml:space="preserve"> </w:t>
            </w:r>
            <w:r w:rsidRPr="0090118C">
              <w:rPr>
                <w:color w:val="000000"/>
              </w:rPr>
              <w:t>Гипоальбуминемия</w:t>
            </w:r>
            <w:r w:rsidRPr="0068400D">
              <w:rPr>
                <w:color w:val="000000"/>
                <w:vertAlign w:val="superscript"/>
                <w:lang w:val="en-US"/>
              </w:rPr>
              <w:t>j</w:t>
            </w:r>
          </w:p>
          <w:p w14:paraId="0F88B369" w14:textId="77777777" w:rsidR="009B460E" w:rsidRDefault="00E52C95" w:rsidP="005E0101">
            <w:pPr>
              <w:pStyle w:val="ab"/>
              <w:spacing w:before="0" w:beforeAutospacing="0" w:after="0" w:afterAutospacing="0"/>
              <w:rPr>
                <w:color w:val="000000"/>
              </w:rPr>
            </w:pPr>
            <w:r w:rsidRPr="0090118C">
              <w:rPr>
                <w:color w:val="000000"/>
              </w:rPr>
              <w:t xml:space="preserve">Повышение активности </w:t>
            </w:r>
            <w:r>
              <w:rPr>
                <w:color w:val="000000"/>
              </w:rPr>
              <w:t>АЛТ</w:t>
            </w:r>
          </w:p>
          <w:p w14:paraId="15B44001" w14:textId="1F6F652A" w:rsidR="00E52C95" w:rsidRPr="008E2C44" w:rsidRDefault="00E52C95" w:rsidP="005E0101">
            <w:pPr>
              <w:pStyle w:val="ab"/>
              <w:spacing w:before="0" w:beforeAutospacing="0" w:after="0" w:afterAutospacing="0"/>
              <w:rPr>
                <w:color w:val="000000"/>
              </w:rPr>
            </w:pPr>
            <w:r w:rsidRPr="0090118C">
              <w:rPr>
                <w:color w:val="000000"/>
              </w:rPr>
              <w:t xml:space="preserve">Повышение активности </w:t>
            </w:r>
            <w:r>
              <w:rPr>
                <w:color w:val="000000"/>
              </w:rPr>
              <w:t>АСТ</w:t>
            </w:r>
          </w:p>
        </w:tc>
        <w:tc>
          <w:tcPr>
            <w:tcW w:w="3578" w:type="dxa"/>
            <w:vAlign w:val="center"/>
          </w:tcPr>
          <w:p w14:paraId="3F081711" w14:textId="3D7DB81A" w:rsidR="00E52C95" w:rsidRPr="0090118C" w:rsidRDefault="00E52C95" w:rsidP="005E0101">
            <w:pPr>
              <w:pStyle w:val="ab"/>
              <w:spacing w:before="0" w:beforeAutospacing="0" w:after="0" w:afterAutospacing="0"/>
              <w:rPr>
                <w:color w:val="000000"/>
              </w:rPr>
            </w:pPr>
            <w:r w:rsidRPr="0090118C">
              <w:rPr>
                <w:color w:val="000000"/>
              </w:rPr>
              <w:t>Гипоальбуминемия</w:t>
            </w:r>
            <w:r w:rsidR="00252AB5" w:rsidRPr="0068400D">
              <w:rPr>
                <w:color w:val="000000"/>
                <w:vertAlign w:val="superscript"/>
                <w:lang w:val="en-US"/>
              </w:rPr>
              <w:t>j</w:t>
            </w:r>
          </w:p>
          <w:p w14:paraId="3469C390" w14:textId="77777777" w:rsidR="00E52C95" w:rsidRDefault="00E52C95" w:rsidP="005E0101">
            <w:pPr>
              <w:pStyle w:val="ab"/>
              <w:spacing w:before="0" w:beforeAutospacing="0" w:after="0" w:afterAutospacing="0"/>
              <w:rPr>
                <w:color w:val="000000"/>
              </w:rPr>
            </w:pPr>
            <w:r w:rsidRPr="0090118C">
              <w:rPr>
                <w:color w:val="000000"/>
              </w:rPr>
              <w:t xml:space="preserve">Повышение активности </w:t>
            </w:r>
            <w:r>
              <w:rPr>
                <w:color w:val="000000"/>
              </w:rPr>
              <w:t>АЛТ</w:t>
            </w:r>
          </w:p>
          <w:p w14:paraId="588043BA" w14:textId="77777777" w:rsidR="00E52C95" w:rsidRDefault="00E52C95" w:rsidP="005E0101">
            <w:pPr>
              <w:pStyle w:val="ab"/>
              <w:spacing w:before="0" w:beforeAutospacing="0" w:after="0" w:afterAutospacing="0"/>
              <w:rPr>
                <w:color w:val="000000"/>
              </w:rPr>
            </w:pPr>
            <w:r w:rsidRPr="0090118C">
              <w:rPr>
                <w:color w:val="000000"/>
              </w:rPr>
              <w:t xml:space="preserve">Повышение активности </w:t>
            </w:r>
            <w:r>
              <w:rPr>
                <w:color w:val="000000"/>
              </w:rPr>
              <w:t>АСТ</w:t>
            </w:r>
          </w:p>
          <w:p w14:paraId="4BB31D4C" w14:textId="77777777" w:rsidR="00E52C95" w:rsidRPr="000D1198" w:rsidRDefault="00E52C95" w:rsidP="005E0101">
            <w:pPr>
              <w:pStyle w:val="ab"/>
              <w:spacing w:before="0" w:beforeAutospacing="0" w:after="0" w:afterAutospacing="0"/>
              <w:rPr>
                <w:b/>
                <w:bCs/>
                <w:color w:val="000000"/>
              </w:rPr>
            </w:pPr>
            <w:r w:rsidRPr="0090118C">
              <w:rPr>
                <w:color w:val="000000"/>
              </w:rPr>
              <w:t xml:space="preserve">Повышение активности </w:t>
            </w:r>
            <w:r>
              <w:rPr>
                <w:color w:val="000000"/>
              </w:rPr>
              <w:t>щелочной фосфатазы</w:t>
            </w:r>
          </w:p>
        </w:tc>
      </w:tr>
      <w:tr w:rsidR="00E52C95" w14:paraId="2D6D102C" w14:textId="77777777" w:rsidTr="009964DD">
        <w:tc>
          <w:tcPr>
            <w:tcW w:w="2199" w:type="dxa"/>
            <w:vAlign w:val="center"/>
          </w:tcPr>
          <w:p w14:paraId="5B301982" w14:textId="77777777" w:rsidR="00E52C95" w:rsidRPr="00132AAB" w:rsidRDefault="00E52C95" w:rsidP="005E0101">
            <w:pPr>
              <w:pStyle w:val="ab"/>
              <w:spacing w:before="0" w:beforeAutospacing="0" w:after="0" w:afterAutospacing="0"/>
              <w:jc w:val="both"/>
            </w:pPr>
            <w:r w:rsidRPr="002D2DC7">
              <w:t>Часто</w:t>
            </w:r>
          </w:p>
        </w:tc>
        <w:tc>
          <w:tcPr>
            <w:tcW w:w="3569" w:type="dxa"/>
            <w:vAlign w:val="center"/>
          </w:tcPr>
          <w:p w14:paraId="5F4F7886" w14:textId="77777777" w:rsidR="00E52C95" w:rsidRPr="009413DC" w:rsidRDefault="00E52C95" w:rsidP="005E0101">
            <w:pPr>
              <w:pStyle w:val="ab"/>
              <w:spacing w:before="0" w:beforeAutospacing="0" w:after="0" w:afterAutospacing="0"/>
              <w:rPr>
                <w:color w:val="000000"/>
              </w:rPr>
            </w:pPr>
            <w:r w:rsidRPr="009413DC">
              <w:rPr>
                <w:color w:val="000000"/>
              </w:rPr>
              <w:t>Печеночная недостаточность</w:t>
            </w:r>
            <w:r>
              <w:rPr>
                <w:color w:val="000000"/>
              </w:rPr>
              <w:t>†</w:t>
            </w:r>
            <w:r w:rsidRPr="00EB1B5E">
              <w:rPr>
                <w:color w:val="000000"/>
                <w:vertAlign w:val="superscript"/>
              </w:rPr>
              <w:t>,</w:t>
            </w:r>
            <w:r w:rsidRPr="00EB1B5E">
              <w:rPr>
                <w:color w:val="000000"/>
                <w:vertAlign w:val="superscript"/>
                <w:lang w:val="en-US"/>
              </w:rPr>
              <w:t>k</w:t>
            </w:r>
            <w:r w:rsidRPr="009413DC">
              <w:rPr>
                <w:color w:val="000000"/>
              </w:rPr>
              <w:t xml:space="preserve"> </w:t>
            </w:r>
          </w:p>
          <w:p w14:paraId="06CFA6E4" w14:textId="77777777" w:rsidR="00E52C95" w:rsidRPr="009413DC" w:rsidRDefault="00E52C95" w:rsidP="005E0101">
            <w:pPr>
              <w:pStyle w:val="ab"/>
              <w:spacing w:before="0" w:beforeAutospacing="0" w:after="0" w:afterAutospacing="0"/>
              <w:rPr>
                <w:color w:val="000000"/>
              </w:rPr>
            </w:pPr>
            <w:r w:rsidRPr="009413DC">
              <w:rPr>
                <w:color w:val="000000"/>
              </w:rPr>
              <w:t>Печеночная энцефалопатия</w:t>
            </w:r>
            <w:r>
              <w:rPr>
                <w:color w:val="000000"/>
              </w:rPr>
              <w:t>†</w:t>
            </w:r>
            <w:r w:rsidRPr="0068400D">
              <w:rPr>
                <w:color w:val="000000"/>
                <w:vertAlign w:val="superscript"/>
              </w:rPr>
              <w:t>,</w:t>
            </w:r>
            <w:r>
              <w:rPr>
                <w:color w:val="000000"/>
                <w:vertAlign w:val="superscript"/>
                <w:lang w:val="en-US"/>
              </w:rPr>
              <w:t>l</w:t>
            </w:r>
            <w:r w:rsidRPr="009413DC">
              <w:rPr>
                <w:color w:val="000000"/>
              </w:rPr>
              <w:t xml:space="preserve"> Повышение активности щелочной фосфатазы</w:t>
            </w:r>
          </w:p>
          <w:p w14:paraId="6742361E" w14:textId="77777777" w:rsidR="00E52C95" w:rsidRDefault="00E52C95" w:rsidP="005E0101">
            <w:pPr>
              <w:pStyle w:val="ab"/>
              <w:spacing w:before="0" w:beforeAutospacing="0" w:after="0" w:afterAutospacing="0"/>
              <w:rPr>
                <w:color w:val="000000"/>
              </w:rPr>
            </w:pPr>
            <w:r w:rsidRPr="009413DC">
              <w:rPr>
                <w:color w:val="000000"/>
              </w:rPr>
              <w:t xml:space="preserve">Нарушение функции печени </w:t>
            </w:r>
          </w:p>
          <w:p w14:paraId="72230D10" w14:textId="77777777" w:rsidR="00E52C95" w:rsidRPr="009413DC" w:rsidRDefault="00E52C95" w:rsidP="005E0101">
            <w:pPr>
              <w:pStyle w:val="ab"/>
              <w:spacing w:before="0" w:beforeAutospacing="0" w:after="0" w:afterAutospacing="0"/>
              <w:rPr>
                <w:color w:val="000000"/>
              </w:rPr>
            </w:pPr>
            <w:r w:rsidRPr="009413DC">
              <w:rPr>
                <w:color w:val="000000"/>
              </w:rPr>
              <w:t>Повышение активности гамма-</w:t>
            </w:r>
          </w:p>
          <w:p w14:paraId="45B91BCB" w14:textId="77777777" w:rsidR="00E52C95" w:rsidRPr="000D1198" w:rsidRDefault="00E52C95" w:rsidP="005E0101">
            <w:pPr>
              <w:pStyle w:val="ab"/>
              <w:spacing w:before="0" w:beforeAutospacing="0" w:after="0" w:afterAutospacing="0"/>
              <w:jc w:val="both"/>
              <w:rPr>
                <w:b/>
                <w:bCs/>
                <w:color w:val="000000"/>
              </w:rPr>
            </w:pPr>
            <w:r w:rsidRPr="009413DC">
              <w:rPr>
                <w:color w:val="000000"/>
              </w:rPr>
              <w:t>глутамилтрансферазы Холецистит</w:t>
            </w:r>
          </w:p>
        </w:tc>
        <w:tc>
          <w:tcPr>
            <w:tcW w:w="3578" w:type="dxa"/>
            <w:vAlign w:val="center"/>
          </w:tcPr>
          <w:p w14:paraId="696C13AF" w14:textId="77777777" w:rsidR="00E52C95" w:rsidRPr="009413DC" w:rsidRDefault="00E52C95" w:rsidP="005E0101">
            <w:pPr>
              <w:pStyle w:val="ab"/>
              <w:spacing w:before="0" w:beforeAutospacing="0" w:after="0" w:afterAutospacing="0"/>
              <w:rPr>
                <w:color w:val="000000"/>
              </w:rPr>
            </w:pPr>
            <w:r w:rsidRPr="009413DC">
              <w:rPr>
                <w:color w:val="000000"/>
              </w:rPr>
              <w:t>Холецистит</w:t>
            </w:r>
          </w:p>
          <w:p w14:paraId="723C11B7" w14:textId="77777777" w:rsidR="00E52C95" w:rsidRDefault="00E52C95" w:rsidP="005E0101">
            <w:pPr>
              <w:pStyle w:val="ab"/>
              <w:spacing w:before="0" w:beforeAutospacing="0" w:after="0" w:afterAutospacing="0"/>
              <w:rPr>
                <w:color w:val="000000"/>
              </w:rPr>
            </w:pPr>
            <w:r w:rsidRPr="009413DC">
              <w:rPr>
                <w:color w:val="000000"/>
              </w:rPr>
              <w:t xml:space="preserve">Нарушение функции печени </w:t>
            </w:r>
          </w:p>
          <w:p w14:paraId="05807DF7" w14:textId="77777777" w:rsidR="00E52C95" w:rsidRPr="000D1198" w:rsidRDefault="00E52C95" w:rsidP="005E0101">
            <w:pPr>
              <w:pStyle w:val="ab"/>
              <w:spacing w:before="0" w:beforeAutospacing="0" w:after="0" w:afterAutospacing="0"/>
              <w:rPr>
                <w:b/>
                <w:bCs/>
                <w:color w:val="000000"/>
              </w:rPr>
            </w:pPr>
            <w:r w:rsidRPr="009413DC">
              <w:rPr>
                <w:color w:val="000000"/>
              </w:rPr>
              <w:t>Повышение концентрации билирубина в крови</w:t>
            </w:r>
            <w:r w:rsidRPr="0068400D">
              <w:rPr>
                <w:color w:val="000000"/>
                <w:vertAlign w:val="superscript"/>
                <w:lang w:val="en-US"/>
              </w:rPr>
              <w:t>j</w:t>
            </w:r>
            <w:r w:rsidRPr="009413DC">
              <w:rPr>
                <w:color w:val="000000"/>
              </w:rPr>
              <w:t xml:space="preserve"> Повышение активности гамма- глутамилтрансферазы</w:t>
            </w:r>
          </w:p>
        </w:tc>
      </w:tr>
      <w:tr w:rsidR="00E52C95" w14:paraId="5FDF53C2" w14:textId="77777777" w:rsidTr="009964DD">
        <w:tc>
          <w:tcPr>
            <w:tcW w:w="2199" w:type="dxa"/>
            <w:vAlign w:val="center"/>
          </w:tcPr>
          <w:p w14:paraId="4C123E9A" w14:textId="77777777" w:rsidR="00E52C95" w:rsidRPr="00132AAB" w:rsidRDefault="00E52C95" w:rsidP="005E0101">
            <w:pPr>
              <w:pStyle w:val="ab"/>
              <w:spacing w:before="0" w:beforeAutospacing="0" w:after="0" w:afterAutospacing="0"/>
              <w:jc w:val="both"/>
            </w:pPr>
            <w:r w:rsidRPr="00132AAB">
              <w:t>Нечасто</w:t>
            </w:r>
          </w:p>
        </w:tc>
        <w:tc>
          <w:tcPr>
            <w:tcW w:w="3569" w:type="dxa"/>
            <w:vAlign w:val="center"/>
          </w:tcPr>
          <w:p w14:paraId="72F872E2" w14:textId="77777777" w:rsidR="00E52C95" w:rsidRPr="009413DC" w:rsidRDefault="00E52C95" w:rsidP="005E0101">
            <w:pPr>
              <w:pStyle w:val="ab"/>
              <w:spacing w:before="0" w:beforeAutospacing="0" w:after="0" w:afterAutospacing="0"/>
              <w:rPr>
                <w:color w:val="000000"/>
              </w:rPr>
            </w:pPr>
            <w:r w:rsidRPr="009413DC">
              <w:rPr>
                <w:color w:val="000000"/>
              </w:rPr>
              <w:t>Повреждение клеток</w:t>
            </w:r>
          </w:p>
          <w:p w14:paraId="405C393E" w14:textId="77777777" w:rsidR="00E52C95" w:rsidRPr="009413DC" w:rsidRDefault="00E52C95" w:rsidP="005E0101">
            <w:pPr>
              <w:pStyle w:val="ab"/>
              <w:spacing w:before="0" w:beforeAutospacing="0" w:after="0" w:afterAutospacing="0"/>
              <w:jc w:val="both"/>
              <w:rPr>
                <w:color w:val="000000"/>
              </w:rPr>
            </w:pPr>
            <w:r w:rsidRPr="009413DC">
              <w:rPr>
                <w:color w:val="000000"/>
              </w:rPr>
              <w:t>печени/гепатит</w:t>
            </w:r>
            <w:r w:rsidRPr="00EB1B5E">
              <w:rPr>
                <w:color w:val="000000"/>
                <w:vertAlign w:val="superscript"/>
                <w:lang w:val="en-US"/>
              </w:rPr>
              <w:t>m</w:t>
            </w:r>
          </w:p>
        </w:tc>
        <w:tc>
          <w:tcPr>
            <w:tcW w:w="3578" w:type="dxa"/>
            <w:vAlign w:val="center"/>
          </w:tcPr>
          <w:p w14:paraId="2D0CE427" w14:textId="77777777" w:rsidR="00E52C95" w:rsidRPr="009413DC" w:rsidRDefault="00E52C95" w:rsidP="005E0101">
            <w:pPr>
              <w:pStyle w:val="ab"/>
              <w:spacing w:before="0" w:beforeAutospacing="0" w:after="0" w:afterAutospacing="0"/>
              <w:rPr>
                <w:color w:val="000000"/>
              </w:rPr>
            </w:pPr>
            <w:r w:rsidRPr="009413DC">
              <w:rPr>
                <w:color w:val="000000"/>
              </w:rPr>
              <w:t>Печеночная недостаточность</w:t>
            </w:r>
            <w:r>
              <w:rPr>
                <w:color w:val="000000"/>
              </w:rPr>
              <w:t>†</w:t>
            </w:r>
            <w:r w:rsidRPr="0068400D">
              <w:rPr>
                <w:color w:val="000000"/>
                <w:vertAlign w:val="superscript"/>
              </w:rPr>
              <w:t>,</w:t>
            </w:r>
            <w:r w:rsidRPr="0068400D">
              <w:rPr>
                <w:color w:val="000000"/>
                <w:vertAlign w:val="superscript"/>
                <w:lang w:val="en-US"/>
              </w:rPr>
              <w:t>k</w:t>
            </w:r>
          </w:p>
          <w:p w14:paraId="629983D5" w14:textId="77777777" w:rsidR="00E52C95" w:rsidRDefault="00E52C95" w:rsidP="005E0101">
            <w:pPr>
              <w:pStyle w:val="ab"/>
              <w:spacing w:before="0" w:beforeAutospacing="0" w:after="0" w:afterAutospacing="0"/>
              <w:rPr>
                <w:color w:val="000000"/>
              </w:rPr>
            </w:pPr>
            <w:r w:rsidRPr="009413DC">
              <w:rPr>
                <w:color w:val="000000"/>
              </w:rPr>
              <w:t>Печеночная энцефалопатия</w:t>
            </w:r>
            <w:r>
              <w:rPr>
                <w:color w:val="000000"/>
              </w:rPr>
              <w:t>†</w:t>
            </w:r>
            <w:r w:rsidRPr="0068400D">
              <w:rPr>
                <w:color w:val="000000"/>
                <w:vertAlign w:val="superscript"/>
              </w:rPr>
              <w:t>,</w:t>
            </w:r>
            <w:r>
              <w:rPr>
                <w:color w:val="000000"/>
                <w:vertAlign w:val="superscript"/>
                <w:lang w:val="en-US"/>
              </w:rPr>
              <w:t>l</w:t>
            </w:r>
          </w:p>
          <w:p w14:paraId="36637026" w14:textId="77777777" w:rsidR="00E52C95" w:rsidRPr="009413DC" w:rsidRDefault="00E52C95" w:rsidP="005E0101">
            <w:pPr>
              <w:pStyle w:val="ab"/>
              <w:spacing w:before="0" w:beforeAutospacing="0" w:after="0" w:afterAutospacing="0"/>
              <w:rPr>
                <w:color w:val="000000"/>
              </w:rPr>
            </w:pPr>
            <w:r w:rsidRPr="009413DC">
              <w:rPr>
                <w:color w:val="000000"/>
              </w:rPr>
              <w:t>Повреждение клеток</w:t>
            </w:r>
          </w:p>
          <w:p w14:paraId="1FD23F9E" w14:textId="77777777" w:rsidR="00E52C95" w:rsidRPr="000D1198" w:rsidRDefault="00E52C95" w:rsidP="005E0101">
            <w:pPr>
              <w:pStyle w:val="ab"/>
              <w:spacing w:before="0" w:beforeAutospacing="0" w:after="0" w:afterAutospacing="0"/>
              <w:rPr>
                <w:b/>
                <w:bCs/>
                <w:color w:val="000000"/>
              </w:rPr>
            </w:pPr>
            <w:r w:rsidRPr="009413DC">
              <w:rPr>
                <w:color w:val="000000"/>
              </w:rPr>
              <w:t>печени/гепатит</w:t>
            </w:r>
            <w:r w:rsidRPr="0068400D">
              <w:rPr>
                <w:color w:val="000000"/>
                <w:vertAlign w:val="superscript"/>
                <w:lang w:val="en-US"/>
              </w:rPr>
              <w:t>m</w:t>
            </w:r>
          </w:p>
        </w:tc>
      </w:tr>
      <w:tr w:rsidR="00E52C95" w14:paraId="47ACE892" w14:textId="77777777" w:rsidTr="009964DD">
        <w:tc>
          <w:tcPr>
            <w:tcW w:w="9346" w:type="dxa"/>
            <w:gridSpan w:val="3"/>
            <w:vAlign w:val="center"/>
          </w:tcPr>
          <w:p w14:paraId="159D1EA2" w14:textId="77777777" w:rsidR="00E52C95" w:rsidRPr="000D1198" w:rsidRDefault="00E52C95" w:rsidP="005E0101">
            <w:pPr>
              <w:pStyle w:val="ab"/>
              <w:rPr>
                <w:b/>
                <w:bCs/>
                <w:color w:val="000000"/>
              </w:rPr>
            </w:pPr>
            <w:r w:rsidRPr="009413DC">
              <w:rPr>
                <w:b/>
                <w:bCs/>
              </w:rPr>
              <w:t>Нарушения со стороны кожи и подкожной клетчатки</w:t>
            </w:r>
          </w:p>
        </w:tc>
      </w:tr>
      <w:tr w:rsidR="00E52C95" w14:paraId="00297705" w14:textId="77777777" w:rsidTr="009964DD">
        <w:tc>
          <w:tcPr>
            <w:tcW w:w="2199" w:type="dxa"/>
            <w:vAlign w:val="center"/>
          </w:tcPr>
          <w:p w14:paraId="4F62F9F6" w14:textId="77777777" w:rsidR="00E52C95" w:rsidRPr="00132AAB" w:rsidRDefault="00E52C95" w:rsidP="005E0101">
            <w:pPr>
              <w:pStyle w:val="ab"/>
              <w:spacing w:before="0" w:beforeAutospacing="0" w:after="0" w:afterAutospacing="0"/>
              <w:jc w:val="both"/>
            </w:pPr>
            <w:r w:rsidRPr="002D2DC7">
              <w:t>Очень часто</w:t>
            </w:r>
          </w:p>
        </w:tc>
        <w:tc>
          <w:tcPr>
            <w:tcW w:w="3569" w:type="dxa"/>
            <w:vAlign w:val="center"/>
          </w:tcPr>
          <w:p w14:paraId="231C32CD" w14:textId="77777777" w:rsidR="00E52C95" w:rsidRPr="009A6138" w:rsidRDefault="00E52C95" w:rsidP="005E0101">
            <w:pPr>
              <w:pStyle w:val="ab"/>
              <w:spacing w:before="0" w:beforeAutospacing="0" w:after="0" w:afterAutospacing="0"/>
              <w:rPr>
                <w:color w:val="000000"/>
              </w:rPr>
            </w:pPr>
            <w:r w:rsidRPr="009A6138">
              <w:rPr>
                <w:color w:val="000000"/>
              </w:rPr>
              <w:t xml:space="preserve">Синдром </w:t>
            </w:r>
            <w:r>
              <w:rPr>
                <w:color w:val="000000"/>
              </w:rPr>
              <w:t>ЛПЭ</w:t>
            </w:r>
          </w:p>
          <w:p w14:paraId="0BD5B38C" w14:textId="77777777" w:rsidR="00E52C95" w:rsidRPr="009A6138" w:rsidRDefault="00E52C95" w:rsidP="005E0101">
            <w:pPr>
              <w:pStyle w:val="ab"/>
              <w:spacing w:before="0" w:beforeAutospacing="0" w:after="0" w:afterAutospacing="0"/>
              <w:rPr>
                <w:color w:val="000000"/>
              </w:rPr>
            </w:pPr>
            <w:r w:rsidRPr="009A6138">
              <w:rPr>
                <w:color w:val="000000"/>
              </w:rPr>
              <w:lastRenderedPageBreak/>
              <w:t>Сыпь</w:t>
            </w:r>
          </w:p>
          <w:p w14:paraId="2055C9DE" w14:textId="77777777" w:rsidR="00E52C95" w:rsidRPr="000D1198" w:rsidRDefault="00E52C95" w:rsidP="005E0101">
            <w:pPr>
              <w:pStyle w:val="ab"/>
              <w:spacing w:before="0" w:beforeAutospacing="0" w:after="0" w:afterAutospacing="0"/>
              <w:jc w:val="both"/>
              <w:rPr>
                <w:b/>
                <w:bCs/>
                <w:color w:val="000000"/>
              </w:rPr>
            </w:pPr>
            <w:r w:rsidRPr="009A6138">
              <w:rPr>
                <w:color w:val="000000"/>
              </w:rPr>
              <w:t>Алопеция</w:t>
            </w:r>
          </w:p>
        </w:tc>
        <w:tc>
          <w:tcPr>
            <w:tcW w:w="3578" w:type="dxa"/>
            <w:vAlign w:val="center"/>
          </w:tcPr>
          <w:p w14:paraId="162E127B" w14:textId="77777777" w:rsidR="00E52C95" w:rsidRPr="009A6138" w:rsidRDefault="00E52C95" w:rsidP="005E0101">
            <w:pPr>
              <w:pStyle w:val="ab"/>
              <w:spacing w:before="0" w:beforeAutospacing="0" w:after="0" w:afterAutospacing="0"/>
              <w:rPr>
                <w:color w:val="000000"/>
              </w:rPr>
            </w:pPr>
            <w:r w:rsidRPr="009A6138">
              <w:rPr>
                <w:color w:val="000000"/>
              </w:rPr>
              <w:lastRenderedPageBreak/>
              <w:t xml:space="preserve">Синдром </w:t>
            </w:r>
            <w:r>
              <w:rPr>
                <w:color w:val="000000"/>
              </w:rPr>
              <w:t>ЛПЭ</w:t>
            </w:r>
          </w:p>
          <w:p w14:paraId="0087C171" w14:textId="77777777" w:rsidR="00E52C95" w:rsidRPr="009A6138" w:rsidRDefault="00E52C95" w:rsidP="005E0101">
            <w:pPr>
              <w:pStyle w:val="ab"/>
              <w:spacing w:before="0" w:beforeAutospacing="0" w:after="0" w:afterAutospacing="0"/>
              <w:rPr>
                <w:color w:val="000000"/>
              </w:rPr>
            </w:pPr>
            <w:r w:rsidRPr="009A6138">
              <w:rPr>
                <w:color w:val="000000"/>
              </w:rPr>
              <w:lastRenderedPageBreak/>
              <w:t>Сыпь</w:t>
            </w:r>
          </w:p>
          <w:p w14:paraId="7314CDD6" w14:textId="77777777" w:rsidR="00E52C95" w:rsidRPr="000D1198" w:rsidRDefault="00E52C95" w:rsidP="005E0101">
            <w:pPr>
              <w:pStyle w:val="ab"/>
              <w:rPr>
                <w:b/>
                <w:bCs/>
                <w:color w:val="000000"/>
              </w:rPr>
            </w:pPr>
          </w:p>
        </w:tc>
      </w:tr>
      <w:tr w:rsidR="00E52C95" w14:paraId="664A7B01" w14:textId="77777777" w:rsidTr="009964DD">
        <w:tc>
          <w:tcPr>
            <w:tcW w:w="2199" w:type="dxa"/>
            <w:vAlign w:val="center"/>
          </w:tcPr>
          <w:p w14:paraId="51C7A59A" w14:textId="77777777" w:rsidR="00E52C95" w:rsidRPr="00132AAB" w:rsidRDefault="00E52C95" w:rsidP="005E0101">
            <w:pPr>
              <w:pStyle w:val="ab"/>
              <w:spacing w:before="0" w:beforeAutospacing="0" w:after="0" w:afterAutospacing="0"/>
              <w:jc w:val="both"/>
            </w:pPr>
            <w:r w:rsidRPr="002D2DC7">
              <w:lastRenderedPageBreak/>
              <w:t>Часто</w:t>
            </w:r>
          </w:p>
        </w:tc>
        <w:tc>
          <w:tcPr>
            <w:tcW w:w="3569" w:type="dxa"/>
            <w:vAlign w:val="center"/>
          </w:tcPr>
          <w:p w14:paraId="7328D3EB" w14:textId="77777777" w:rsidR="00E52C95" w:rsidRPr="009A6138" w:rsidRDefault="00E52C95" w:rsidP="005E0101">
            <w:pPr>
              <w:pStyle w:val="ab"/>
              <w:spacing w:before="0" w:beforeAutospacing="0" w:after="0" w:afterAutospacing="0"/>
              <w:jc w:val="both"/>
              <w:rPr>
                <w:color w:val="000000"/>
              </w:rPr>
            </w:pPr>
            <w:r w:rsidRPr="009A6138">
              <w:rPr>
                <w:color w:val="000000"/>
              </w:rPr>
              <w:t>Гиперкератоз</w:t>
            </w:r>
          </w:p>
        </w:tc>
        <w:tc>
          <w:tcPr>
            <w:tcW w:w="3578" w:type="dxa"/>
            <w:vAlign w:val="center"/>
          </w:tcPr>
          <w:p w14:paraId="0056D7D6" w14:textId="77777777" w:rsidR="00E52C95" w:rsidRDefault="00E52C95" w:rsidP="005E0101">
            <w:pPr>
              <w:pStyle w:val="ab"/>
              <w:spacing w:before="0" w:beforeAutospacing="0" w:after="0" w:afterAutospacing="0"/>
              <w:rPr>
                <w:color w:val="000000"/>
              </w:rPr>
            </w:pPr>
            <w:r w:rsidRPr="009A6138">
              <w:rPr>
                <w:color w:val="000000"/>
              </w:rPr>
              <w:t>Алопеция</w:t>
            </w:r>
          </w:p>
          <w:p w14:paraId="1EA2CACA" w14:textId="77777777" w:rsidR="00E52C95" w:rsidRPr="000D1198" w:rsidRDefault="00E52C95" w:rsidP="005E0101">
            <w:pPr>
              <w:pStyle w:val="ab"/>
              <w:spacing w:before="0" w:beforeAutospacing="0" w:after="0" w:afterAutospacing="0"/>
              <w:rPr>
                <w:b/>
                <w:bCs/>
                <w:color w:val="000000"/>
              </w:rPr>
            </w:pPr>
            <w:r w:rsidRPr="009A6138">
              <w:rPr>
                <w:color w:val="000000"/>
              </w:rPr>
              <w:t>Гиперкератоз</w:t>
            </w:r>
          </w:p>
        </w:tc>
      </w:tr>
      <w:tr w:rsidR="00E52C95" w14:paraId="6F95A9DF" w14:textId="77777777" w:rsidTr="009964DD">
        <w:tc>
          <w:tcPr>
            <w:tcW w:w="9346" w:type="dxa"/>
            <w:gridSpan w:val="3"/>
            <w:vAlign w:val="center"/>
          </w:tcPr>
          <w:p w14:paraId="525DB280" w14:textId="77777777" w:rsidR="00E52C95" w:rsidRPr="000D1198" w:rsidRDefault="00E52C95" w:rsidP="005E0101">
            <w:pPr>
              <w:pStyle w:val="ab"/>
              <w:rPr>
                <w:b/>
                <w:bCs/>
                <w:color w:val="000000"/>
              </w:rPr>
            </w:pPr>
            <w:r w:rsidRPr="00F94C19">
              <w:rPr>
                <w:b/>
                <w:bCs/>
              </w:rPr>
              <w:t>Нарушения со стороны мышечной, скелетной и соединительной ткани</w:t>
            </w:r>
          </w:p>
        </w:tc>
      </w:tr>
      <w:tr w:rsidR="00E52C95" w14:paraId="27229A49" w14:textId="77777777" w:rsidTr="009964DD">
        <w:tc>
          <w:tcPr>
            <w:tcW w:w="2199" w:type="dxa"/>
            <w:vAlign w:val="center"/>
          </w:tcPr>
          <w:p w14:paraId="5BA2B3E4" w14:textId="77777777" w:rsidR="00E52C95" w:rsidRPr="00132AAB" w:rsidRDefault="00E52C95" w:rsidP="005E0101">
            <w:pPr>
              <w:pStyle w:val="ab"/>
              <w:spacing w:before="0" w:beforeAutospacing="0" w:after="0" w:afterAutospacing="0"/>
              <w:jc w:val="both"/>
            </w:pPr>
            <w:r w:rsidRPr="002D2DC7">
              <w:t>Очень часто</w:t>
            </w:r>
          </w:p>
        </w:tc>
        <w:tc>
          <w:tcPr>
            <w:tcW w:w="3569" w:type="dxa"/>
            <w:vAlign w:val="center"/>
          </w:tcPr>
          <w:p w14:paraId="0BDC109E" w14:textId="77777777" w:rsidR="00E52C95" w:rsidRPr="00F94C19" w:rsidRDefault="00E52C95" w:rsidP="005E0101">
            <w:pPr>
              <w:pStyle w:val="ab"/>
              <w:spacing w:before="0" w:beforeAutospacing="0" w:after="0" w:afterAutospacing="0"/>
              <w:rPr>
                <w:color w:val="000000"/>
              </w:rPr>
            </w:pPr>
            <w:r w:rsidRPr="00F94C19">
              <w:rPr>
                <w:color w:val="000000"/>
              </w:rPr>
              <w:t>Боль в спине</w:t>
            </w:r>
          </w:p>
          <w:p w14:paraId="14762843" w14:textId="77777777" w:rsidR="00E52C95" w:rsidRPr="00F94C19" w:rsidRDefault="00E52C95" w:rsidP="005E0101">
            <w:pPr>
              <w:pStyle w:val="ab"/>
              <w:spacing w:before="0" w:beforeAutospacing="0" w:after="0" w:afterAutospacing="0"/>
              <w:rPr>
                <w:color w:val="000000"/>
              </w:rPr>
            </w:pPr>
            <w:r w:rsidRPr="00F94C19">
              <w:rPr>
                <w:color w:val="000000"/>
              </w:rPr>
              <w:t>Артралгия</w:t>
            </w:r>
          </w:p>
          <w:p w14:paraId="13F341EC" w14:textId="77777777" w:rsidR="00E52C95" w:rsidRPr="00F94C19" w:rsidRDefault="00E52C95" w:rsidP="005E0101">
            <w:pPr>
              <w:pStyle w:val="ab"/>
              <w:spacing w:before="0" w:beforeAutospacing="0" w:after="0" w:afterAutospacing="0"/>
              <w:rPr>
                <w:color w:val="000000"/>
              </w:rPr>
            </w:pPr>
            <w:r w:rsidRPr="00F94C19">
              <w:rPr>
                <w:color w:val="000000"/>
              </w:rPr>
              <w:t>Миалгия</w:t>
            </w:r>
          </w:p>
          <w:p w14:paraId="7634BB52" w14:textId="77777777" w:rsidR="00E52C95" w:rsidRDefault="00E52C95" w:rsidP="005E0101">
            <w:pPr>
              <w:pStyle w:val="ab"/>
              <w:spacing w:before="0" w:beforeAutospacing="0" w:after="0" w:afterAutospacing="0"/>
              <w:rPr>
                <w:color w:val="000000"/>
              </w:rPr>
            </w:pPr>
            <w:r w:rsidRPr="00F94C19">
              <w:rPr>
                <w:color w:val="000000"/>
              </w:rPr>
              <w:t xml:space="preserve">Боль в конечностях </w:t>
            </w:r>
          </w:p>
          <w:p w14:paraId="600328A8" w14:textId="77777777" w:rsidR="00E52C95" w:rsidRPr="000D1198" w:rsidRDefault="00E52C95" w:rsidP="005E0101">
            <w:pPr>
              <w:pStyle w:val="ab"/>
              <w:spacing w:before="0" w:beforeAutospacing="0" w:after="0" w:afterAutospacing="0"/>
              <w:rPr>
                <w:b/>
                <w:bCs/>
                <w:color w:val="000000"/>
              </w:rPr>
            </w:pPr>
            <w:r w:rsidRPr="00F94C19">
              <w:rPr>
                <w:color w:val="000000"/>
              </w:rPr>
              <w:t>Костно-мышечная боль</w:t>
            </w:r>
          </w:p>
        </w:tc>
        <w:tc>
          <w:tcPr>
            <w:tcW w:w="3578" w:type="dxa"/>
            <w:vAlign w:val="center"/>
          </w:tcPr>
          <w:p w14:paraId="743B9636" w14:textId="77777777" w:rsidR="00E52C95" w:rsidRPr="00F94C19" w:rsidRDefault="00E52C95" w:rsidP="005E0101">
            <w:pPr>
              <w:pStyle w:val="ab"/>
              <w:spacing w:before="0" w:beforeAutospacing="0" w:after="0" w:afterAutospacing="0"/>
              <w:jc w:val="both"/>
              <w:rPr>
                <w:color w:val="000000"/>
              </w:rPr>
            </w:pPr>
            <w:r w:rsidRPr="00F94C19">
              <w:rPr>
                <w:color w:val="000000"/>
              </w:rPr>
              <w:t>Боль в спине</w:t>
            </w:r>
          </w:p>
          <w:p w14:paraId="2CFE8603" w14:textId="77777777" w:rsidR="00E52C95" w:rsidRPr="00F94C19" w:rsidRDefault="00E52C95" w:rsidP="005E0101">
            <w:pPr>
              <w:pStyle w:val="ab"/>
              <w:spacing w:before="0" w:beforeAutospacing="0" w:after="0" w:afterAutospacing="0"/>
              <w:jc w:val="both"/>
              <w:rPr>
                <w:color w:val="000000"/>
              </w:rPr>
            </w:pPr>
            <w:r w:rsidRPr="00F94C19">
              <w:rPr>
                <w:color w:val="000000"/>
              </w:rPr>
              <w:t>Артралгия</w:t>
            </w:r>
          </w:p>
          <w:p w14:paraId="3B67E640" w14:textId="77777777" w:rsidR="00E52C95" w:rsidRPr="00F94C19" w:rsidRDefault="00E52C95" w:rsidP="005E0101">
            <w:pPr>
              <w:pStyle w:val="ab"/>
              <w:spacing w:before="0" w:beforeAutospacing="0" w:after="0" w:afterAutospacing="0"/>
              <w:rPr>
                <w:color w:val="000000"/>
              </w:rPr>
            </w:pPr>
            <w:r w:rsidRPr="00F94C19">
              <w:rPr>
                <w:color w:val="000000"/>
              </w:rPr>
              <w:t>Миалгия</w:t>
            </w:r>
          </w:p>
          <w:p w14:paraId="1BF8F1D4" w14:textId="77777777" w:rsidR="00E52C95" w:rsidRDefault="00E52C95" w:rsidP="005E0101">
            <w:pPr>
              <w:pStyle w:val="ab"/>
              <w:spacing w:before="0" w:beforeAutospacing="0" w:after="0" w:afterAutospacing="0"/>
              <w:rPr>
                <w:color w:val="000000"/>
              </w:rPr>
            </w:pPr>
            <w:r w:rsidRPr="00F94C19">
              <w:rPr>
                <w:color w:val="000000"/>
              </w:rPr>
              <w:t xml:space="preserve">Боль в конечностях </w:t>
            </w:r>
          </w:p>
          <w:p w14:paraId="38621DEB" w14:textId="77777777" w:rsidR="00E52C95" w:rsidRPr="000D1198" w:rsidRDefault="00E52C95" w:rsidP="005E0101">
            <w:pPr>
              <w:pStyle w:val="ab"/>
              <w:spacing w:before="0" w:beforeAutospacing="0" w:after="0" w:afterAutospacing="0"/>
              <w:rPr>
                <w:b/>
                <w:bCs/>
                <w:color w:val="000000"/>
              </w:rPr>
            </w:pPr>
            <w:r w:rsidRPr="00F94C19">
              <w:rPr>
                <w:color w:val="000000"/>
              </w:rPr>
              <w:t>Костно-мышечная боль</w:t>
            </w:r>
          </w:p>
        </w:tc>
      </w:tr>
      <w:tr w:rsidR="00E52C95" w14:paraId="780685E4" w14:textId="77777777" w:rsidTr="009964DD">
        <w:tc>
          <w:tcPr>
            <w:tcW w:w="2199" w:type="dxa"/>
            <w:vAlign w:val="center"/>
          </w:tcPr>
          <w:p w14:paraId="7585BB28" w14:textId="77777777" w:rsidR="00E52C95" w:rsidRPr="00132AAB" w:rsidRDefault="00E52C95" w:rsidP="005E0101">
            <w:pPr>
              <w:pStyle w:val="ab"/>
              <w:spacing w:before="0" w:beforeAutospacing="0" w:after="0" w:afterAutospacing="0"/>
              <w:jc w:val="both"/>
            </w:pPr>
            <w:r w:rsidRPr="00132AAB">
              <w:t>Нечасто</w:t>
            </w:r>
          </w:p>
        </w:tc>
        <w:tc>
          <w:tcPr>
            <w:tcW w:w="3569" w:type="dxa"/>
            <w:vAlign w:val="center"/>
          </w:tcPr>
          <w:p w14:paraId="2669E92A" w14:textId="77777777" w:rsidR="00E52C95" w:rsidRPr="00F94C19" w:rsidRDefault="00E52C95" w:rsidP="005E0101">
            <w:pPr>
              <w:pStyle w:val="ab"/>
              <w:spacing w:before="0" w:beforeAutospacing="0" w:after="0" w:afterAutospacing="0"/>
              <w:jc w:val="both"/>
              <w:rPr>
                <w:color w:val="000000"/>
              </w:rPr>
            </w:pPr>
            <w:r w:rsidRPr="00F94C19">
              <w:rPr>
                <w:color w:val="000000"/>
              </w:rPr>
              <w:t>Остеонекроз челюсти</w:t>
            </w:r>
          </w:p>
        </w:tc>
        <w:tc>
          <w:tcPr>
            <w:tcW w:w="3578" w:type="dxa"/>
            <w:vAlign w:val="center"/>
          </w:tcPr>
          <w:p w14:paraId="4822BF02" w14:textId="77777777" w:rsidR="00E52C95" w:rsidRPr="000D1198" w:rsidRDefault="00E52C95" w:rsidP="005E0101">
            <w:pPr>
              <w:pStyle w:val="ab"/>
              <w:rPr>
                <w:b/>
                <w:bCs/>
                <w:color w:val="000000"/>
              </w:rPr>
            </w:pPr>
          </w:p>
        </w:tc>
      </w:tr>
      <w:tr w:rsidR="00E52C95" w14:paraId="433B5827" w14:textId="77777777" w:rsidTr="009964DD">
        <w:tc>
          <w:tcPr>
            <w:tcW w:w="9346" w:type="dxa"/>
            <w:gridSpan w:val="3"/>
            <w:vAlign w:val="center"/>
          </w:tcPr>
          <w:p w14:paraId="2D4B77B0" w14:textId="77777777" w:rsidR="00E52C95" w:rsidRPr="000D1198" w:rsidRDefault="00E52C95" w:rsidP="005E0101">
            <w:pPr>
              <w:pStyle w:val="ab"/>
              <w:rPr>
                <w:b/>
                <w:bCs/>
                <w:color w:val="000000"/>
              </w:rPr>
            </w:pPr>
            <w:r w:rsidRPr="00F94C19">
              <w:rPr>
                <w:b/>
                <w:bCs/>
              </w:rPr>
              <w:t>Нарушения со стороны почек и мочевыводящих путей</w:t>
            </w:r>
          </w:p>
        </w:tc>
      </w:tr>
      <w:tr w:rsidR="00E52C95" w14:paraId="22D91EB8" w14:textId="77777777" w:rsidTr="009964DD">
        <w:tc>
          <w:tcPr>
            <w:tcW w:w="2199" w:type="dxa"/>
            <w:vAlign w:val="center"/>
          </w:tcPr>
          <w:p w14:paraId="56B1B95E" w14:textId="77777777" w:rsidR="00E52C95" w:rsidRPr="00132AAB" w:rsidRDefault="00E52C95" w:rsidP="005E0101">
            <w:pPr>
              <w:pStyle w:val="ab"/>
              <w:spacing w:before="0" w:beforeAutospacing="0" w:after="0" w:afterAutospacing="0"/>
              <w:jc w:val="both"/>
            </w:pPr>
            <w:r w:rsidRPr="002D2DC7">
              <w:t>Очень часто</w:t>
            </w:r>
          </w:p>
        </w:tc>
        <w:tc>
          <w:tcPr>
            <w:tcW w:w="3569" w:type="dxa"/>
            <w:vAlign w:val="center"/>
          </w:tcPr>
          <w:p w14:paraId="7B2125E2" w14:textId="77777777" w:rsidR="00E52C95" w:rsidRPr="000D1198" w:rsidRDefault="00E52C95" w:rsidP="005E0101">
            <w:pPr>
              <w:pStyle w:val="ab"/>
              <w:spacing w:before="0" w:beforeAutospacing="0" w:after="0" w:afterAutospacing="0"/>
              <w:jc w:val="both"/>
              <w:rPr>
                <w:b/>
                <w:bCs/>
                <w:color w:val="000000"/>
              </w:rPr>
            </w:pPr>
            <w:r w:rsidRPr="00063303">
              <w:rPr>
                <w:color w:val="000000"/>
              </w:rPr>
              <w:t>Протеинурия</w:t>
            </w:r>
          </w:p>
        </w:tc>
        <w:tc>
          <w:tcPr>
            <w:tcW w:w="3578" w:type="dxa"/>
            <w:vAlign w:val="center"/>
          </w:tcPr>
          <w:p w14:paraId="41B74E08" w14:textId="77777777" w:rsidR="00E52C95" w:rsidRPr="00063303" w:rsidRDefault="00E52C95" w:rsidP="005E0101">
            <w:pPr>
              <w:pStyle w:val="ab"/>
              <w:spacing w:before="0" w:beforeAutospacing="0" w:after="0" w:afterAutospacing="0"/>
              <w:rPr>
                <w:color w:val="000000"/>
              </w:rPr>
            </w:pPr>
            <w:r w:rsidRPr="00063303">
              <w:rPr>
                <w:color w:val="000000"/>
              </w:rPr>
              <w:t>Протеинурия</w:t>
            </w:r>
          </w:p>
          <w:p w14:paraId="3039575C" w14:textId="77777777" w:rsidR="00E52C95" w:rsidRPr="000D1198" w:rsidRDefault="00E52C95" w:rsidP="005E0101">
            <w:pPr>
              <w:pStyle w:val="ab"/>
              <w:spacing w:before="0" w:beforeAutospacing="0" w:after="0" w:afterAutospacing="0"/>
              <w:rPr>
                <w:b/>
                <w:bCs/>
                <w:color w:val="000000"/>
              </w:rPr>
            </w:pPr>
            <w:r w:rsidRPr="00063303">
              <w:rPr>
                <w:color w:val="000000"/>
              </w:rPr>
              <w:t>Повышение концентрации креатинина в крови</w:t>
            </w:r>
          </w:p>
        </w:tc>
      </w:tr>
      <w:tr w:rsidR="00E52C95" w14:paraId="377FEC0A" w14:textId="77777777" w:rsidTr="009964DD">
        <w:tc>
          <w:tcPr>
            <w:tcW w:w="2199" w:type="dxa"/>
            <w:vAlign w:val="center"/>
          </w:tcPr>
          <w:p w14:paraId="7E7C3874" w14:textId="77777777" w:rsidR="00E52C95" w:rsidRPr="00132AAB" w:rsidRDefault="00E52C95" w:rsidP="005E0101">
            <w:pPr>
              <w:pStyle w:val="ab"/>
              <w:spacing w:before="0" w:beforeAutospacing="0" w:after="0" w:afterAutospacing="0"/>
              <w:jc w:val="both"/>
            </w:pPr>
            <w:r w:rsidRPr="002D2DC7">
              <w:t>Часто</w:t>
            </w:r>
          </w:p>
        </w:tc>
        <w:tc>
          <w:tcPr>
            <w:tcW w:w="3569" w:type="dxa"/>
            <w:vAlign w:val="center"/>
          </w:tcPr>
          <w:p w14:paraId="7E8EC282" w14:textId="77777777" w:rsidR="00E52C95" w:rsidRDefault="00E52C95" w:rsidP="005E0101">
            <w:pPr>
              <w:pStyle w:val="ab"/>
              <w:spacing w:before="0" w:beforeAutospacing="0" w:after="0" w:afterAutospacing="0"/>
              <w:rPr>
                <w:color w:val="000000"/>
              </w:rPr>
            </w:pPr>
            <w:r w:rsidRPr="00063303">
              <w:rPr>
                <w:color w:val="000000"/>
              </w:rPr>
              <w:t>Эпизоды почечной недостаточности</w:t>
            </w:r>
            <w:r>
              <w:rPr>
                <w:color w:val="000000"/>
              </w:rPr>
              <w:t>†</w:t>
            </w:r>
            <w:r w:rsidRPr="0068400D">
              <w:rPr>
                <w:color w:val="000000"/>
                <w:vertAlign w:val="superscript"/>
              </w:rPr>
              <w:t>,</w:t>
            </w:r>
            <w:r>
              <w:rPr>
                <w:color w:val="000000"/>
                <w:vertAlign w:val="superscript"/>
                <w:lang w:val="en-US"/>
              </w:rPr>
              <w:t>n</w:t>
            </w:r>
            <w:r w:rsidRPr="00063303">
              <w:rPr>
                <w:color w:val="000000"/>
              </w:rPr>
              <w:t xml:space="preserve"> </w:t>
            </w:r>
          </w:p>
          <w:p w14:paraId="45C8E58B" w14:textId="77777777" w:rsidR="00E52C95" w:rsidRDefault="00E52C95" w:rsidP="005E0101">
            <w:pPr>
              <w:pStyle w:val="ab"/>
              <w:spacing w:before="0" w:beforeAutospacing="0" w:after="0" w:afterAutospacing="0"/>
              <w:rPr>
                <w:color w:val="000000"/>
              </w:rPr>
            </w:pPr>
            <w:r w:rsidRPr="00063303">
              <w:rPr>
                <w:color w:val="000000"/>
              </w:rPr>
              <w:t xml:space="preserve">Нарушение функции почек Повышение концентрации креатинина в крови </w:t>
            </w:r>
          </w:p>
          <w:p w14:paraId="471AEA20" w14:textId="77777777" w:rsidR="00E52C95" w:rsidRPr="00063303" w:rsidRDefault="00E52C95" w:rsidP="005E0101">
            <w:pPr>
              <w:pStyle w:val="ab"/>
              <w:spacing w:before="0" w:beforeAutospacing="0" w:after="0" w:afterAutospacing="0"/>
              <w:rPr>
                <w:color w:val="000000"/>
              </w:rPr>
            </w:pPr>
            <w:r w:rsidRPr="00063303">
              <w:rPr>
                <w:color w:val="000000"/>
              </w:rPr>
              <w:t>Повышение концентрации</w:t>
            </w:r>
          </w:p>
          <w:p w14:paraId="6E94A54A" w14:textId="77777777" w:rsidR="00E52C95" w:rsidRPr="000D1198" w:rsidRDefault="00E52C95" w:rsidP="005E0101">
            <w:pPr>
              <w:pStyle w:val="ab"/>
              <w:spacing w:before="0" w:beforeAutospacing="0" w:after="0" w:afterAutospacing="0"/>
              <w:jc w:val="both"/>
              <w:rPr>
                <w:b/>
                <w:bCs/>
                <w:color w:val="000000"/>
              </w:rPr>
            </w:pPr>
            <w:r w:rsidRPr="00063303">
              <w:rPr>
                <w:color w:val="000000"/>
              </w:rPr>
              <w:t>мочевины в крови</w:t>
            </w:r>
          </w:p>
        </w:tc>
        <w:tc>
          <w:tcPr>
            <w:tcW w:w="3578" w:type="dxa"/>
            <w:vAlign w:val="center"/>
          </w:tcPr>
          <w:p w14:paraId="5795F5A7" w14:textId="77777777" w:rsidR="00E52C95" w:rsidRDefault="00E52C95" w:rsidP="005E0101">
            <w:pPr>
              <w:pStyle w:val="ab"/>
              <w:spacing w:before="0" w:beforeAutospacing="0" w:after="0" w:afterAutospacing="0"/>
              <w:rPr>
                <w:color w:val="000000"/>
              </w:rPr>
            </w:pPr>
            <w:r w:rsidRPr="00063303">
              <w:rPr>
                <w:color w:val="000000"/>
              </w:rPr>
              <w:t>Эпизоды почечной недостаточности</w:t>
            </w:r>
            <w:r>
              <w:rPr>
                <w:color w:val="000000"/>
              </w:rPr>
              <w:t>†</w:t>
            </w:r>
            <w:r w:rsidRPr="0068400D">
              <w:rPr>
                <w:color w:val="000000"/>
                <w:vertAlign w:val="superscript"/>
              </w:rPr>
              <w:t>,</w:t>
            </w:r>
            <w:r>
              <w:rPr>
                <w:color w:val="000000"/>
                <w:vertAlign w:val="superscript"/>
                <w:lang w:val="en-US"/>
              </w:rPr>
              <w:t>n</w:t>
            </w:r>
            <w:r w:rsidRPr="00063303" w:rsidDel="00B609BA">
              <w:rPr>
                <w:color w:val="000000"/>
              </w:rPr>
              <w:t xml:space="preserve"> </w:t>
            </w:r>
            <w:r w:rsidRPr="00063303">
              <w:rPr>
                <w:color w:val="000000"/>
              </w:rPr>
              <w:t xml:space="preserve"> </w:t>
            </w:r>
          </w:p>
          <w:p w14:paraId="2EFDE58E" w14:textId="77777777" w:rsidR="00E52C95" w:rsidRPr="00063303" w:rsidRDefault="00E52C95" w:rsidP="005E0101">
            <w:pPr>
              <w:pStyle w:val="ab"/>
              <w:spacing w:before="0" w:beforeAutospacing="0" w:after="0" w:afterAutospacing="0"/>
              <w:rPr>
                <w:color w:val="000000"/>
              </w:rPr>
            </w:pPr>
            <w:r w:rsidRPr="00063303">
              <w:rPr>
                <w:color w:val="000000"/>
              </w:rPr>
              <w:t>Повышение концентрации</w:t>
            </w:r>
          </w:p>
          <w:p w14:paraId="5D5C42EA" w14:textId="77777777" w:rsidR="00E52C95" w:rsidRPr="000D1198" w:rsidRDefault="00E52C95" w:rsidP="005E0101">
            <w:pPr>
              <w:pStyle w:val="ab"/>
              <w:spacing w:before="0" w:beforeAutospacing="0" w:after="0" w:afterAutospacing="0"/>
              <w:rPr>
                <w:b/>
                <w:bCs/>
                <w:color w:val="000000"/>
              </w:rPr>
            </w:pPr>
            <w:r w:rsidRPr="00063303">
              <w:rPr>
                <w:color w:val="000000"/>
              </w:rPr>
              <w:t>мочевины в крови</w:t>
            </w:r>
          </w:p>
        </w:tc>
      </w:tr>
      <w:tr w:rsidR="00E52C95" w14:paraId="75A944EA" w14:textId="77777777" w:rsidTr="009964DD">
        <w:tc>
          <w:tcPr>
            <w:tcW w:w="2199" w:type="dxa"/>
            <w:vAlign w:val="center"/>
          </w:tcPr>
          <w:p w14:paraId="418F1E17" w14:textId="77777777" w:rsidR="00E52C95" w:rsidRPr="00132AAB" w:rsidRDefault="00E52C95" w:rsidP="005E0101">
            <w:pPr>
              <w:pStyle w:val="ab"/>
              <w:spacing w:before="0" w:beforeAutospacing="0" w:after="0" w:afterAutospacing="0"/>
              <w:jc w:val="both"/>
            </w:pPr>
            <w:r w:rsidRPr="00132AAB">
              <w:t>Нечасто</w:t>
            </w:r>
          </w:p>
        </w:tc>
        <w:tc>
          <w:tcPr>
            <w:tcW w:w="3569" w:type="dxa"/>
            <w:vAlign w:val="center"/>
          </w:tcPr>
          <w:p w14:paraId="2A8225C2" w14:textId="77777777" w:rsidR="00E52C95" w:rsidRPr="00063303" w:rsidRDefault="00E52C95" w:rsidP="005E0101">
            <w:pPr>
              <w:pStyle w:val="ab"/>
              <w:spacing w:before="0" w:beforeAutospacing="0" w:after="0" w:afterAutospacing="0"/>
              <w:jc w:val="both"/>
              <w:rPr>
                <w:color w:val="000000"/>
              </w:rPr>
            </w:pPr>
            <w:r w:rsidRPr="00063303">
              <w:rPr>
                <w:color w:val="000000"/>
              </w:rPr>
              <w:t>Нефротический синдром</w:t>
            </w:r>
          </w:p>
        </w:tc>
        <w:tc>
          <w:tcPr>
            <w:tcW w:w="3578" w:type="dxa"/>
            <w:vAlign w:val="center"/>
          </w:tcPr>
          <w:p w14:paraId="5DEF4F4D" w14:textId="77777777" w:rsidR="00E52C95" w:rsidRDefault="00E52C95" w:rsidP="005E0101">
            <w:pPr>
              <w:pStyle w:val="ab"/>
              <w:spacing w:before="0" w:beforeAutospacing="0" w:after="0" w:afterAutospacing="0"/>
              <w:rPr>
                <w:color w:val="000000"/>
              </w:rPr>
            </w:pPr>
            <w:r w:rsidRPr="00063303">
              <w:rPr>
                <w:color w:val="000000"/>
              </w:rPr>
              <w:t>Нарушение функции почек</w:t>
            </w:r>
          </w:p>
          <w:p w14:paraId="40C23648" w14:textId="77777777" w:rsidR="00E52C95" w:rsidRPr="000D1198" w:rsidRDefault="00E52C95" w:rsidP="005E0101">
            <w:pPr>
              <w:pStyle w:val="ab"/>
              <w:spacing w:before="0" w:beforeAutospacing="0" w:after="0" w:afterAutospacing="0"/>
              <w:rPr>
                <w:b/>
                <w:bCs/>
                <w:color w:val="000000"/>
              </w:rPr>
            </w:pPr>
            <w:r w:rsidRPr="00063303">
              <w:rPr>
                <w:color w:val="000000"/>
              </w:rPr>
              <w:t>Нефротический синдром</w:t>
            </w:r>
          </w:p>
        </w:tc>
      </w:tr>
      <w:tr w:rsidR="00E52C95" w14:paraId="326DC2E7" w14:textId="77777777" w:rsidTr="009964DD">
        <w:tc>
          <w:tcPr>
            <w:tcW w:w="9346" w:type="dxa"/>
            <w:gridSpan w:val="3"/>
            <w:vAlign w:val="center"/>
          </w:tcPr>
          <w:p w14:paraId="79C5C043" w14:textId="77777777" w:rsidR="00E52C95" w:rsidRPr="000D1198" w:rsidRDefault="00E52C95" w:rsidP="005E0101">
            <w:pPr>
              <w:pStyle w:val="ab"/>
              <w:rPr>
                <w:b/>
                <w:bCs/>
                <w:color w:val="000000"/>
              </w:rPr>
            </w:pPr>
            <w:r w:rsidRPr="00063303">
              <w:rPr>
                <w:b/>
                <w:bCs/>
              </w:rPr>
              <w:t>Общие нарушения и реакции в месте введения</w:t>
            </w:r>
          </w:p>
        </w:tc>
      </w:tr>
      <w:tr w:rsidR="00E52C95" w14:paraId="0BA1F548" w14:textId="77777777" w:rsidTr="009964DD">
        <w:tc>
          <w:tcPr>
            <w:tcW w:w="2199" w:type="dxa"/>
            <w:vAlign w:val="center"/>
          </w:tcPr>
          <w:p w14:paraId="37DAD56F" w14:textId="77777777" w:rsidR="00E52C95" w:rsidRPr="00132AAB" w:rsidRDefault="00E52C95" w:rsidP="005E0101">
            <w:pPr>
              <w:pStyle w:val="ab"/>
              <w:spacing w:before="0" w:beforeAutospacing="0" w:after="0" w:afterAutospacing="0"/>
              <w:jc w:val="both"/>
            </w:pPr>
            <w:r w:rsidRPr="002D2DC7">
              <w:t>Очень часто</w:t>
            </w:r>
          </w:p>
        </w:tc>
        <w:tc>
          <w:tcPr>
            <w:tcW w:w="3569" w:type="dxa"/>
            <w:vAlign w:val="center"/>
          </w:tcPr>
          <w:p w14:paraId="613AE208" w14:textId="77777777" w:rsidR="00E52C95" w:rsidRPr="00063303" w:rsidRDefault="00E52C95" w:rsidP="005E0101">
            <w:pPr>
              <w:pStyle w:val="ab"/>
              <w:spacing w:before="0" w:beforeAutospacing="0" w:after="0" w:afterAutospacing="0"/>
              <w:rPr>
                <w:color w:val="000000"/>
              </w:rPr>
            </w:pPr>
            <w:r w:rsidRPr="00063303">
              <w:rPr>
                <w:color w:val="000000"/>
              </w:rPr>
              <w:t>Утомляемость</w:t>
            </w:r>
          </w:p>
          <w:p w14:paraId="2AFE3D86" w14:textId="77777777" w:rsidR="00E52C95" w:rsidRPr="00063303" w:rsidRDefault="00E52C95" w:rsidP="005E0101">
            <w:pPr>
              <w:pStyle w:val="ab"/>
              <w:spacing w:before="0" w:beforeAutospacing="0" w:after="0" w:afterAutospacing="0"/>
              <w:rPr>
                <w:color w:val="000000"/>
              </w:rPr>
            </w:pPr>
            <w:r w:rsidRPr="00063303">
              <w:rPr>
                <w:color w:val="000000"/>
              </w:rPr>
              <w:t>Астения</w:t>
            </w:r>
          </w:p>
          <w:p w14:paraId="768B17BE" w14:textId="77777777" w:rsidR="00E52C95" w:rsidRPr="000D1198" w:rsidRDefault="00E52C95" w:rsidP="005E0101">
            <w:pPr>
              <w:pStyle w:val="ab"/>
              <w:spacing w:before="0" w:beforeAutospacing="0" w:after="0" w:afterAutospacing="0"/>
              <w:jc w:val="both"/>
              <w:rPr>
                <w:b/>
                <w:bCs/>
                <w:color w:val="000000"/>
              </w:rPr>
            </w:pPr>
            <w:r w:rsidRPr="00063303">
              <w:rPr>
                <w:color w:val="000000"/>
              </w:rPr>
              <w:t>Периферический отек</w:t>
            </w:r>
          </w:p>
        </w:tc>
        <w:tc>
          <w:tcPr>
            <w:tcW w:w="3578" w:type="dxa"/>
            <w:vAlign w:val="center"/>
          </w:tcPr>
          <w:p w14:paraId="511ABA99" w14:textId="77777777" w:rsidR="00E52C95" w:rsidRPr="00063303" w:rsidRDefault="00E52C95" w:rsidP="005E0101">
            <w:pPr>
              <w:pStyle w:val="ab"/>
              <w:spacing w:before="0" w:beforeAutospacing="0" w:after="0" w:afterAutospacing="0"/>
              <w:rPr>
                <w:color w:val="000000"/>
              </w:rPr>
            </w:pPr>
            <w:r w:rsidRPr="00063303">
              <w:rPr>
                <w:color w:val="000000"/>
              </w:rPr>
              <w:t>Утомляемость</w:t>
            </w:r>
          </w:p>
          <w:p w14:paraId="0975730D" w14:textId="77777777" w:rsidR="00E52C95" w:rsidRPr="00063303" w:rsidRDefault="00E52C95" w:rsidP="005E0101">
            <w:pPr>
              <w:pStyle w:val="ab"/>
              <w:spacing w:before="0" w:beforeAutospacing="0" w:after="0" w:afterAutospacing="0"/>
              <w:rPr>
                <w:color w:val="000000"/>
              </w:rPr>
            </w:pPr>
            <w:r w:rsidRPr="00063303">
              <w:rPr>
                <w:color w:val="000000"/>
              </w:rPr>
              <w:t>Астения</w:t>
            </w:r>
          </w:p>
          <w:p w14:paraId="79CB69AC" w14:textId="77777777" w:rsidR="00E52C95" w:rsidRPr="000D1198" w:rsidRDefault="00E52C95" w:rsidP="005E0101">
            <w:pPr>
              <w:pStyle w:val="ab"/>
              <w:spacing w:before="0" w:beforeAutospacing="0" w:after="0" w:afterAutospacing="0"/>
              <w:rPr>
                <w:b/>
                <w:bCs/>
                <w:color w:val="000000"/>
              </w:rPr>
            </w:pPr>
            <w:r w:rsidRPr="00063303">
              <w:rPr>
                <w:color w:val="000000"/>
              </w:rPr>
              <w:t>Периферический отек</w:t>
            </w:r>
          </w:p>
        </w:tc>
      </w:tr>
      <w:tr w:rsidR="00E52C95" w14:paraId="671188E4" w14:textId="77777777" w:rsidTr="009964DD">
        <w:tc>
          <w:tcPr>
            <w:tcW w:w="2199" w:type="dxa"/>
            <w:vAlign w:val="center"/>
          </w:tcPr>
          <w:p w14:paraId="5F4B8021" w14:textId="77777777" w:rsidR="00E52C95" w:rsidRPr="00132AAB" w:rsidRDefault="00E52C95" w:rsidP="005E0101">
            <w:pPr>
              <w:pStyle w:val="ab"/>
              <w:spacing w:before="0" w:beforeAutospacing="0" w:after="0" w:afterAutospacing="0"/>
              <w:jc w:val="both"/>
            </w:pPr>
            <w:r w:rsidRPr="002D2DC7">
              <w:t>Часто</w:t>
            </w:r>
          </w:p>
        </w:tc>
        <w:tc>
          <w:tcPr>
            <w:tcW w:w="3569" w:type="dxa"/>
            <w:vAlign w:val="center"/>
          </w:tcPr>
          <w:p w14:paraId="6E7F5BEF" w14:textId="77777777" w:rsidR="00E52C95" w:rsidRPr="00A25501" w:rsidRDefault="00E52C95" w:rsidP="005E0101">
            <w:pPr>
              <w:pStyle w:val="ab"/>
              <w:spacing w:before="0" w:beforeAutospacing="0" w:after="0" w:afterAutospacing="0"/>
              <w:jc w:val="both"/>
              <w:rPr>
                <w:color w:val="000000"/>
              </w:rPr>
            </w:pPr>
            <w:r w:rsidRPr="00A25501">
              <w:rPr>
                <w:color w:val="000000"/>
              </w:rPr>
              <w:t>Чувство дискомфорта</w:t>
            </w:r>
          </w:p>
        </w:tc>
        <w:tc>
          <w:tcPr>
            <w:tcW w:w="3578" w:type="dxa"/>
            <w:vAlign w:val="center"/>
          </w:tcPr>
          <w:p w14:paraId="26F6D9E2" w14:textId="77777777" w:rsidR="00E52C95" w:rsidRPr="000D1198" w:rsidRDefault="00E52C95" w:rsidP="005E0101">
            <w:pPr>
              <w:pStyle w:val="ab"/>
              <w:spacing w:before="0" w:beforeAutospacing="0" w:after="0" w:afterAutospacing="0"/>
              <w:rPr>
                <w:b/>
                <w:bCs/>
                <w:color w:val="000000"/>
              </w:rPr>
            </w:pPr>
            <w:r w:rsidRPr="00A25501">
              <w:rPr>
                <w:color w:val="000000"/>
              </w:rPr>
              <w:t>Чувство дискомфорта</w:t>
            </w:r>
          </w:p>
        </w:tc>
      </w:tr>
      <w:tr w:rsidR="00E52C95" w14:paraId="63584F2B" w14:textId="77777777" w:rsidTr="009964DD">
        <w:tc>
          <w:tcPr>
            <w:tcW w:w="2199" w:type="dxa"/>
            <w:vAlign w:val="center"/>
          </w:tcPr>
          <w:p w14:paraId="26BD9235" w14:textId="77777777" w:rsidR="00E52C95" w:rsidRPr="00132AAB" w:rsidRDefault="00E52C95" w:rsidP="005E0101">
            <w:pPr>
              <w:pStyle w:val="ab"/>
              <w:spacing w:before="0" w:beforeAutospacing="0" w:after="0" w:afterAutospacing="0"/>
              <w:jc w:val="both"/>
            </w:pPr>
            <w:r w:rsidRPr="00132AAB">
              <w:t>Нечасто</w:t>
            </w:r>
          </w:p>
        </w:tc>
        <w:tc>
          <w:tcPr>
            <w:tcW w:w="3569" w:type="dxa"/>
            <w:vAlign w:val="center"/>
          </w:tcPr>
          <w:p w14:paraId="519ECD00" w14:textId="77777777" w:rsidR="00E52C95" w:rsidRPr="00A25501" w:rsidRDefault="00E52C95" w:rsidP="005E0101">
            <w:pPr>
              <w:pStyle w:val="ab"/>
              <w:spacing w:before="0" w:beforeAutospacing="0" w:after="0" w:afterAutospacing="0"/>
              <w:jc w:val="both"/>
              <w:rPr>
                <w:color w:val="000000"/>
              </w:rPr>
            </w:pPr>
            <w:r w:rsidRPr="00A25501">
              <w:rPr>
                <w:color w:val="000000"/>
              </w:rPr>
              <w:t>Нарушение заживления ран</w:t>
            </w:r>
          </w:p>
        </w:tc>
        <w:tc>
          <w:tcPr>
            <w:tcW w:w="3578" w:type="dxa"/>
            <w:vAlign w:val="center"/>
          </w:tcPr>
          <w:p w14:paraId="542B595B" w14:textId="77777777" w:rsidR="00E52C95" w:rsidRPr="002A69DF" w:rsidRDefault="00E52C95" w:rsidP="005E0101">
            <w:pPr>
              <w:pStyle w:val="ab"/>
              <w:spacing w:before="0" w:beforeAutospacing="0" w:after="0" w:afterAutospacing="0"/>
              <w:rPr>
                <w:color w:val="000000"/>
              </w:rPr>
            </w:pPr>
            <w:r w:rsidRPr="002A69DF">
              <w:rPr>
                <w:color w:val="000000"/>
              </w:rPr>
              <w:t>Нарушение заживления ран</w:t>
            </w:r>
          </w:p>
          <w:p w14:paraId="1E0FE887" w14:textId="77777777" w:rsidR="00E52C95" w:rsidRPr="002A69DF" w:rsidRDefault="00E52C95" w:rsidP="005E0101">
            <w:pPr>
              <w:pStyle w:val="ab"/>
              <w:spacing w:before="0" w:beforeAutospacing="0" w:after="0" w:afterAutospacing="0"/>
              <w:rPr>
                <w:color w:val="000000"/>
              </w:rPr>
            </w:pPr>
            <w:r w:rsidRPr="002A69DF">
              <w:rPr>
                <w:color w:val="000000"/>
              </w:rPr>
              <w:t>Н</w:t>
            </w:r>
            <w:r>
              <w:rPr>
                <w:color w:val="000000"/>
              </w:rPr>
              <w:t xml:space="preserve">е </w:t>
            </w:r>
            <w:r w:rsidRPr="002A69DF">
              <w:rPr>
                <w:color w:val="000000"/>
              </w:rPr>
              <w:t>гастр</w:t>
            </w:r>
            <w:r>
              <w:rPr>
                <w:color w:val="000000"/>
              </w:rPr>
              <w:t>оинтестина</w:t>
            </w:r>
            <w:r w:rsidRPr="002A69DF">
              <w:rPr>
                <w:color w:val="000000"/>
              </w:rPr>
              <w:t>льная фистула</w:t>
            </w:r>
            <w:r w:rsidRPr="0068400D">
              <w:rPr>
                <w:color w:val="000000"/>
                <w:vertAlign w:val="superscript"/>
                <w:lang w:val="en-US"/>
              </w:rPr>
              <w:t>o</w:t>
            </w:r>
          </w:p>
        </w:tc>
      </w:tr>
      <w:tr w:rsidR="00E52C95" w14:paraId="491D1CC1" w14:textId="77777777" w:rsidTr="009964DD">
        <w:tc>
          <w:tcPr>
            <w:tcW w:w="2199" w:type="dxa"/>
            <w:vAlign w:val="center"/>
          </w:tcPr>
          <w:p w14:paraId="4DE21371" w14:textId="77777777" w:rsidR="00E52C95" w:rsidRPr="00132AAB" w:rsidRDefault="00E52C95" w:rsidP="005E0101">
            <w:pPr>
              <w:pStyle w:val="ab"/>
              <w:spacing w:before="0" w:beforeAutospacing="0" w:after="0" w:afterAutospacing="0"/>
              <w:jc w:val="both"/>
            </w:pPr>
            <w:r>
              <w:t>Частота неизвестна</w:t>
            </w:r>
          </w:p>
        </w:tc>
        <w:tc>
          <w:tcPr>
            <w:tcW w:w="3569" w:type="dxa"/>
            <w:vAlign w:val="center"/>
          </w:tcPr>
          <w:p w14:paraId="7510A253" w14:textId="2943D0DB" w:rsidR="00E52C95" w:rsidRPr="00EB1B5E" w:rsidRDefault="009B460E" w:rsidP="005E0101">
            <w:pPr>
              <w:pStyle w:val="ab"/>
              <w:spacing w:before="0" w:beforeAutospacing="0" w:after="0" w:afterAutospacing="0"/>
              <w:jc w:val="both"/>
              <w:rPr>
                <w:b/>
                <w:bCs/>
                <w:color w:val="000000"/>
                <w:lang w:val="en-US"/>
              </w:rPr>
            </w:pPr>
            <w:r w:rsidRPr="002A69DF">
              <w:rPr>
                <w:color w:val="000000"/>
              </w:rPr>
              <w:t>Н</w:t>
            </w:r>
            <w:r>
              <w:rPr>
                <w:color w:val="000000"/>
              </w:rPr>
              <w:t xml:space="preserve">е </w:t>
            </w:r>
            <w:r w:rsidRPr="002A69DF">
              <w:rPr>
                <w:color w:val="000000"/>
              </w:rPr>
              <w:t>гастр</w:t>
            </w:r>
            <w:r>
              <w:rPr>
                <w:color w:val="000000"/>
              </w:rPr>
              <w:t>оинтестина</w:t>
            </w:r>
            <w:r w:rsidRPr="002A69DF">
              <w:rPr>
                <w:color w:val="000000"/>
              </w:rPr>
              <w:t>льная</w:t>
            </w:r>
            <w:r w:rsidR="00E52C95" w:rsidRPr="002A69DF">
              <w:rPr>
                <w:color w:val="000000"/>
              </w:rPr>
              <w:t xml:space="preserve"> фистула</w:t>
            </w:r>
            <w:r w:rsidR="00E52C95" w:rsidRPr="00EB1B5E">
              <w:rPr>
                <w:color w:val="000000"/>
                <w:vertAlign w:val="superscript"/>
                <w:lang w:val="en-US"/>
              </w:rPr>
              <w:t>o</w:t>
            </w:r>
          </w:p>
        </w:tc>
        <w:tc>
          <w:tcPr>
            <w:tcW w:w="3578" w:type="dxa"/>
            <w:vAlign w:val="center"/>
          </w:tcPr>
          <w:p w14:paraId="1A3046E9" w14:textId="77777777" w:rsidR="00E52C95" w:rsidRPr="002A69DF" w:rsidRDefault="00E52C95" w:rsidP="005E0101">
            <w:pPr>
              <w:pStyle w:val="ab"/>
              <w:spacing w:before="0" w:beforeAutospacing="0" w:after="0" w:afterAutospacing="0"/>
              <w:rPr>
                <w:color w:val="000000"/>
              </w:rPr>
            </w:pPr>
          </w:p>
        </w:tc>
      </w:tr>
      <w:tr w:rsidR="00201AD2" w14:paraId="04D70DE0" w14:textId="77777777" w:rsidTr="00B469BA">
        <w:tc>
          <w:tcPr>
            <w:tcW w:w="9346" w:type="dxa"/>
            <w:gridSpan w:val="3"/>
          </w:tcPr>
          <w:p w14:paraId="4698DDFB" w14:textId="77777777" w:rsidR="00201AD2" w:rsidRPr="009964DD" w:rsidRDefault="00201AD2" w:rsidP="00201AD2">
            <w:pPr>
              <w:pStyle w:val="ab"/>
              <w:spacing w:before="0" w:beforeAutospacing="0" w:after="0" w:afterAutospacing="0"/>
              <w:rPr>
                <w:b/>
                <w:color w:val="000000"/>
                <w:sz w:val="20"/>
                <w:szCs w:val="20"/>
              </w:rPr>
            </w:pPr>
            <w:r w:rsidRPr="009964DD">
              <w:rPr>
                <w:b/>
                <w:color w:val="000000"/>
                <w:sz w:val="20"/>
                <w:szCs w:val="20"/>
              </w:rPr>
              <w:t>Примечание:</w:t>
            </w:r>
          </w:p>
          <w:p w14:paraId="36703C9A" w14:textId="77777777" w:rsidR="00201AD2" w:rsidRPr="009964DD" w:rsidRDefault="00201AD2" w:rsidP="00201AD2">
            <w:pPr>
              <w:pStyle w:val="OT"/>
              <w:spacing w:after="0"/>
              <w:rPr>
                <w:sz w:val="20"/>
              </w:rPr>
            </w:pPr>
            <w:r w:rsidRPr="009964DD">
              <w:rPr>
                <w:color w:val="000000"/>
                <w:sz w:val="20"/>
              </w:rPr>
              <w:t>†</w:t>
            </w:r>
            <w:r w:rsidRPr="009964DD">
              <w:rPr>
                <w:sz w:val="20"/>
              </w:rPr>
              <w:t xml:space="preserve"> ‒ включая случаи с летальным исходом. </w:t>
            </w:r>
          </w:p>
          <w:p w14:paraId="0AD1C0C2" w14:textId="77777777" w:rsidR="00201AD2" w:rsidRPr="009964DD" w:rsidRDefault="00201AD2" w:rsidP="00201AD2">
            <w:pPr>
              <w:pStyle w:val="OT"/>
              <w:spacing w:after="0"/>
              <w:rPr>
                <w:sz w:val="20"/>
              </w:rPr>
            </w:pPr>
            <w:r w:rsidRPr="009964DD">
              <w:rPr>
                <w:sz w:val="20"/>
              </w:rPr>
              <w:t xml:space="preserve">Следующие термины были объединены: </w:t>
            </w:r>
          </w:p>
          <w:p w14:paraId="2BDC79AA" w14:textId="77777777" w:rsidR="00201AD2" w:rsidRPr="009964DD" w:rsidRDefault="00201AD2" w:rsidP="00201AD2">
            <w:pPr>
              <w:pStyle w:val="OT"/>
              <w:spacing w:after="0"/>
              <w:rPr>
                <w:sz w:val="20"/>
              </w:rPr>
            </w:pPr>
            <w:r w:rsidRPr="009964DD">
              <w:rPr>
                <w:sz w:val="20"/>
                <w:vertAlign w:val="superscript"/>
                <w:lang w:val="en-US"/>
              </w:rPr>
              <w:t>a</w:t>
            </w:r>
            <w:r w:rsidRPr="009964DD">
              <w:rPr>
                <w:sz w:val="20"/>
              </w:rPr>
              <w:t xml:space="preserve"> Тромбоцитопения включает снижение числа тромбоцитов в крови. Нейтропения включает</w:t>
            </w:r>
          </w:p>
          <w:p w14:paraId="44344886" w14:textId="77777777" w:rsidR="00201AD2" w:rsidRPr="009964DD" w:rsidRDefault="00201AD2" w:rsidP="00201AD2">
            <w:pPr>
              <w:pStyle w:val="OT"/>
              <w:spacing w:after="0"/>
              <w:rPr>
                <w:sz w:val="20"/>
              </w:rPr>
            </w:pPr>
            <w:r w:rsidRPr="009964DD">
              <w:rPr>
                <w:sz w:val="20"/>
              </w:rPr>
              <w:t>снижение числа нейтрофилов в крови. Лейкопения включает снижение числа лейкоцитов в крови. Лимфопения включает снижение числа лимфоцитов в крови.</w:t>
            </w:r>
          </w:p>
          <w:p w14:paraId="24CF0763" w14:textId="77777777" w:rsidR="00201AD2" w:rsidRPr="009964DD" w:rsidRDefault="00201AD2" w:rsidP="00201AD2">
            <w:pPr>
              <w:pStyle w:val="OT"/>
              <w:spacing w:after="0"/>
              <w:rPr>
                <w:sz w:val="20"/>
              </w:rPr>
            </w:pPr>
            <w:r w:rsidRPr="009964DD">
              <w:rPr>
                <w:sz w:val="20"/>
                <w:vertAlign w:val="superscript"/>
                <w:lang w:val="en-US"/>
              </w:rPr>
              <w:t>b</w:t>
            </w:r>
            <w:r w:rsidRPr="009964DD">
              <w:rPr>
                <w:sz w:val="20"/>
              </w:rPr>
              <w:t xml:space="preserve"> Гипомагниемия включает снижение уровня магния в крови. Гиперхолестеринемия включаетповышение уровня холестерина в крови.</w:t>
            </w:r>
          </w:p>
          <w:p w14:paraId="355B181D" w14:textId="77777777" w:rsidR="00201AD2" w:rsidRPr="009964DD" w:rsidRDefault="00201AD2" w:rsidP="00201AD2">
            <w:pPr>
              <w:pStyle w:val="OT"/>
              <w:spacing w:after="0"/>
              <w:rPr>
                <w:sz w:val="20"/>
              </w:rPr>
            </w:pPr>
            <w:r w:rsidRPr="009964DD">
              <w:rPr>
                <w:sz w:val="20"/>
                <w:vertAlign w:val="superscript"/>
                <w:lang w:val="en-US"/>
              </w:rPr>
              <w:t>c</w:t>
            </w:r>
            <w:r w:rsidRPr="009964DD">
              <w:rPr>
                <w:sz w:val="20"/>
              </w:rPr>
              <w:t xml:space="preserve"> Инфаркт миокарда включает острый инфаркт миокарда.</w:t>
            </w:r>
          </w:p>
          <w:p w14:paraId="02B8DE64" w14:textId="77777777" w:rsidR="00201AD2" w:rsidRPr="009964DD" w:rsidRDefault="00201AD2" w:rsidP="00201AD2">
            <w:pPr>
              <w:pStyle w:val="OT"/>
              <w:spacing w:after="0"/>
              <w:rPr>
                <w:sz w:val="20"/>
              </w:rPr>
            </w:pPr>
            <w:r w:rsidRPr="009964DD">
              <w:rPr>
                <w:sz w:val="20"/>
                <w:vertAlign w:val="superscript"/>
                <w:lang w:val="en-US"/>
              </w:rPr>
              <w:t>d</w:t>
            </w:r>
            <w:r w:rsidRPr="009964DD">
              <w:rPr>
                <w:sz w:val="20"/>
              </w:rPr>
              <w:t xml:space="preserve"> Кровотечение включает все виды кровотечений, такие как носовое кровотечение, кровохарканье, </w:t>
            </w:r>
            <w:r w:rsidRPr="009964DD">
              <w:rPr>
                <w:sz w:val="20"/>
              </w:rPr>
              <w:lastRenderedPageBreak/>
              <w:t>гематурия, контузия, кровохарканье, кровоточивость десен, петехии, легочное кровотечение, ректальное кровотечение, наличие крови в моче, гематома, влагалищное кровотечение, кровоизлияние в конъюнктиву, геморроидальное кровотечение, кровоизлияние во внутричерепную опухоль, гортанное кровотечение, экхимоз, повышенная склонность к синякам, постпроцедурное кровоизлияние, пурпура, кровоизлияние в кожу, разрыв аневризмы, артериальные кровотечения, глазные кровоизлияния, желудочное кровотечение, геморрагический гастродуоденит, желудочно-кишечное кровотечение, рвота с кровью, кровотечение, геморрагический инсульт, мелена, метроррагия, кровотечение из ногтевого ложа, гемоторакс, постменопаузальное кровотечение, геморрагический проктит, почечная гематома, кровоизлияние в селезенку, кровоизлияние у основания ногтей, субарахноидальное кровоизлияние, кровоизлияние в трахею, кровоизлияние в опухоль, кровотечение из влагалища и маточное кровотечение.</w:t>
            </w:r>
          </w:p>
          <w:p w14:paraId="09384B3E" w14:textId="77777777" w:rsidR="00201AD2" w:rsidRPr="009964DD" w:rsidRDefault="00201AD2" w:rsidP="00201AD2">
            <w:pPr>
              <w:pStyle w:val="OT"/>
              <w:spacing w:after="0"/>
              <w:rPr>
                <w:sz w:val="20"/>
              </w:rPr>
            </w:pPr>
            <w:r w:rsidRPr="009964DD">
              <w:rPr>
                <w:sz w:val="20"/>
              </w:rPr>
              <w:t>Термины кровотечений, которые имели место у 5 или более субъектов с дифференцированным РЩЖ: носовое кровотечение, кровохарканье, гематурия, контузия, кровохарканье, кровоточивость десен, петехии, легочное кровотечение, ректальное кровотечение, наличие крови в моче, гематома и вагинальное кровотечение.</w:t>
            </w:r>
          </w:p>
          <w:p w14:paraId="4FAB43BF" w14:textId="77777777" w:rsidR="00201AD2" w:rsidRPr="009964DD" w:rsidRDefault="00201AD2" w:rsidP="00201AD2">
            <w:pPr>
              <w:pStyle w:val="OT"/>
              <w:spacing w:after="0"/>
              <w:rPr>
                <w:sz w:val="20"/>
              </w:rPr>
            </w:pPr>
            <w:r w:rsidRPr="009964DD">
              <w:rPr>
                <w:sz w:val="20"/>
              </w:rPr>
              <w:t>Термины кровотечений, которые имели место у 5 или более субъектов с ГЦР: носовое кровотечение, гематурия, кровоточивость десен, кровохарканье, кровотечение из варикозно расширенных вен пищевода, геморроидальное кровотечение, кровоизлияние в полость рта, кровотечение из прямой кишки и кровоизлияние в желудочно-кишечный тракт.</w:t>
            </w:r>
          </w:p>
          <w:p w14:paraId="7852C606" w14:textId="77777777" w:rsidR="00201AD2" w:rsidRPr="009964DD" w:rsidRDefault="00201AD2" w:rsidP="00201AD2">
            <w:pPr>
              <w:pStyle w:val="OT"/>
              <w:spacing w:after="0"/>
              <w:rPr>
                <w:sz w:val="20"/>
              </w:rPr>
            </w:pPr>
            <w:r w:rsidRPr="009964DD">
              <w:rPr>
                <w:sz w:val="20"/>
                <w:vertAlign w:val="superscript"/>
                <w:lang w:val="en-US"/>
              </w:rPr>
              <w:t>e</w:t>
            </w:r>
            <w:r w:rsidRPr="009964DD">
              <w:rPr>
                <w:sz w:val="20"/>
              </w:rPr>
              <w:t xml:space="preserve"> Артериальная гипертензия включает гипертонический криз, повышение диастолического кровяного давления, ортостатическую гипертензию и повышение кровяного давления.</w:t>
            </w:r>
          </w:p>
          <w:p w14:paraId="1A83C852" w14:textId="77777777" w:rsidR="00201AD2" w:rsidRPr="009964DD" w:rsidRDefault="00201AD2" w:rsidP="00201AD2">
            <w:pPr>
              <w:pStyle w:val="OT"/>
              <w:spacing w:after="0"/>
              <w:rPr>
                <w:sz w:val="20"/>
              </w:rPr>
            </w:pPr>
            <w:r w:rsidRPr="009964DD">
              <w:rPr>
                <w:sz w:val="20"/>
                <w:vertAlign w:val="superscript"/>
                <w:lang w:val="en-US"/>
              </w:rPr>
              <w:t>f</w:t>
            </w:r>
            <w:r w:rsidRPr="009964DD">
              <w:rPr>
                <w:sz w:val="20"/>
              </w:rPr>
              <w:t xml:space="preserve"> Боль в животе включает дискомфорт в брюшной полости, боль в нижнем отделе живота, боль в верхнем отделе живота, болезненность живота при пальпации, дискомфорт в эпигастральной области, </w:t>
            </w:r>
          </w:p>
          <w:p w14:paraId="4CA8BA3F" w14:textId="77777777" w:rsidR="00201AD2" w:rsidRPr="009964DD" w:rsidRDefault="00201AD2" w:rsidP="00201AD2">
            <w:pPr>
              <w:pStyle w:val="OT"/>
              <w:spacing w:after="0"/>
              <w:rPr>
                <w:sz w:val="20"/>
              </w:rPr>
            </w:pPr>
            <w:r w:rsidRPr="009964DD">
              <w:rPr>
                <w:sz w:val="20"/>
                <w:vertAlign w:val="superscript"/>
              </w:rPr>
              <w:t>g</w:t>
            </w:r>
            <w:r w:rsidRPr="009964DD">
              <w:rPr>
                <w:sz w:val="20"/>
              </w:rPr>
              <w:t>: Воспаление полости рта включает афтозный стоматит, афтозную язву, эрозию десны, изъязвление десны, образование пузырей на слизистой оболочке рта, стоматит, глоссит, изъязвление полости рта, воспаление слизистых оболочек.</w:t>
            </w:r>
          </w:p>
          <w:p w14:paraId="7FFDCF29" w14:textId="77777777" w:rsidR="00201AD2" w:rsidRPr="009964DD" w:rsidRDefault="00201AD2" w:rsidP="00201AD2">
            <w:pPr>
              <w:pStyle w:val="OT"/>
              <w:spacing w:after="0"/>
              <w:rPr>
                <w:sz w:val="20"/>
              </w:rPr>
            </w:pPr>
            <w:r w:rsidRPr="009964DD">
              <w:rPr>
                <w:sz w:val="20"/>
                <w:vertAlign w:val="superscript"/>
              </w:rPr>
              <w:t>h</w:t>
            </w:r>
            <w:r w:rsidRPr="009964DD">
              <w:rPr>
                <w:sz w:val="20"/>
              </w:rPr>
              <w:t>: Боль в полости рта включает глоссодинию, боль в деснах, дискомфорт в орофарингеальной области, боль в орофарингеальной области, дискомфорт языка.</w:t>
            </w:r>
          </w:p>
          <w:p w14:paraId="470154A6" w14:textId="77777777" w:rsidR="00201AD2" w:rsidRPr="009964DD" w:rsidRDefault="00201AD2" w:rsidP="00201AD2">
            <w:pPr>
              <w:pStyle w:val="OT"/>
              <w:spacing w:after="0"/>
              <w:rPr>
                <w:sz w:val="20"/>
              </w:rPr>
            </w:pPr>
            <w:r w:rsidRPr="009964DD">
              <w:rPr>
                <w:sz w:val="20"/>
                <w:vertAlign w:val="superscript"/>
              </w:rPr>
              <w:t>i</w:t>
            </w:r>
            <w:r w:rsidRPr="009964DD">
              <w:rPr>
                <w:sz w:val="20"/>
              </w:rPr>
              <w:t>: Панкреатит включает острый панкреатит.</w:t>
            </w:r>
          </w:p>
          <w:p w14:paraId="19194EC8" w14:textId="77777777" w:rsidR="00201AD2" w:rsidRPr="009964DD" w:rsidRDefault="00201AD2" w:rsidP="00201AD2">
            <w:pPr>
              <w:pStyle w:val="OT"/>
              <w:spacing w:after="0"/>
              <w:rPr>
                <w:sz w:val="20"/>
              </w:rPr>
            </w:pPr>
            <w:r w:rsidRPr="009964DD">
              <w:rPr>
                <w:sz w:val="20"/>
              </w:rPr>
              <w:t>: Повышение концентрации билирубина в крови включает гипербилирубинемию, желтуху и</w:t>
            </w:r>
          </w:p>
          <w:p w14:paraId="7AF00666" w14:textId="77777777" w:rsidR="00201AD2" w:rsidRPr="009964DD" w:rsidRDefault="00201AD2" w:rsidP="00201AD2">
            <w:pPr>
              <w:pStyle w:val="OT"/>
              <w:spacing w:after="0"/>
              <w:rPr>
                <w:sz w:val="20"/>
              </w:rPr>
            </w:pPr>
            <w:r w:rsidRPr="009964DD">
              <w:rPr>
                <w:sz w:val="20"/>
              </w:rPr>
              <w:t>повышение концентрации конъюгированного билирубина. Гипоальбуминемия включает понижение концентрации альбумина в крови.</w:t>
            </w:r>
          </w:p>
          <w:p w14:paraId="65327CA6" w14:textId="77777777" w:rsidR="00201AD2" w:rsidRPr="009964DD" w:rsidRDefault="00201AD2" w:rsidP="00201AD2">
            <w:pPr>
              <w:pStyle w:val="OT"/>
              <w:spacing w:after="0"/>
              <w:rPr>
                <w:sz w:val="20"/>
              </w:rPr>
            </w:pPr>
            <w:r w:rsidRPr="009964DD">
              <w:rPr>
                <w:sz w:val="20"/>
                <w:vertAlign w:val="superscript"/>
                <w:lang w:val="en-US"/>
              </w:rPr>
              <w:t>k</w:t>
            </w:r>
            <w:r w:rsidRPr="009964DD">
              <w:rPr>
                <w:sz w:val="20"/>
              </w:rPr>
              <w:t>: Печеночная недостаточность включает острую и хроническую печеночную недостаточность.</w:t>
            </w:r>
          </w:p>
          <w:p w14:paraId="5CE4E769" w14:textId="77777777" w:rsidR="00201AD2" w:rsidRPr="009964DD" w:rsidRDefault="00201AD2" w:rsidP="00201AD2">
            <w:pPr>
              <w:pStyle w:val="OT"/>
              <w:spacing w:after="0"/>
              <w:rPr>
                <w:sz w:val="20"/>
              </w:rPr>
            </w:pPr>
            <w:r w:rsidRPr="009964DD">
              <w:rPr>
                <w:sz w:val="20"/>
                <w:vertAlign w:val="superscript"/>
              </w:rPr>
              <w:t>1</w:t>
            </w:r>
            <w:r w:rsidRPr="009964DD">
              <w:rPr>
                <w:sz w:val="20"/>
              </w:rPr>
              <w:t>: Печеночная энцефалопатия включает печеночную кому, метаболическую энцефалопатию и</w:t>
            </w:r>
          </w:p>
          <w:p w14:paraId="548E91B1" w14:textId="77777777" w:rsidR="00201AD2" w:rsidRPr="009964DD" w:rsidRDefault="00201AD2" w:rsidP="00201AD2">
            <w:pPr>
              <w:pStyle w:val="OT"/>
              <w:spacing w:after="0"/>
              <w:rPr>
                <w:sz w:val="20"/>
              </w:rPr>
            </w:pPr>
            <w:r w:rsidRPr="009964DD">
              <w:rPr>
                <w:sz w:val="20"/>
              </w:rPr>
              <w:t>энцефалопатию.</w:t>
            </w:r>
          </w:p>
          <w:p w14:paraId="7C781860" w14:textId="77777777" w:rsidR="00201AD2" w:rsidRPr="009964DD" w:rsidRDefault="00201AD2" w:rsidP="00201AD2">
            <w:pPr>
              <w:pStyle w:val="OT"/>
              <w:spacing w:after="0"/>
              <w:rPr>
                <w:sz w:val="20"/>
              </w:rPr>
            </w:pPr>
            <w:r w:rsidRPr="009964DD">
              <w:rPr>
                <w:sz w:val="20"/>
                <w:vertAlign w:val="superscript"/>
                <w:lang w:val="en-US"/>
              </w:rPr>
              <w:t>m</w:t>
            </w:r>
            <w:r w:rsidRPr="009964DD">
              <w:rPr>
                <w:sz w:val="20"/>
              </w:rPr>
              <w:t>: Повреждение клеток печени/гепатит включает лекарственно-индуцированное поражение печени,</w:t>
            </w:r>
          </w:p>
          <w:p w14:paraId="264C1C5A" w14:textId="77777777" w:rsidR="00201AD2" w:rsidRPr="009964DD" w:rsidRDefault="00201AD2" w:rsidP="00201AD2">
            <w:pPr>
              <w:pStyle w:val="OT"/>
              <w:spacing w:after="0"/>
              <w:rPr>
                <w:sz w:val="20"/>
              </w:rPr>
            </w:pPr>
            <w:r w:rsidRPr="009964DD">
              <w:rPr>
                <w:sz w:val="20"/>
              </w:rPr>
              <w:t>стеатоз печени, холестатическое поражение печени.</w:t>
            </w:r>
          </w:p>
          <w:p w14:paraId="50E87DBD" w14:textId="77777777" w:rsidR="00201AD2" w:rsidRPr="009964DD" w:rsidRDefault="00201AD2" w:rsidP="00201AD2">
            <w:pPr>
              <w:pStyle w:val="OT"/>
              <w:spacing w:after="0"/>
              <w:rPr>
                <w:sz w:val="20"/>
              </w:rPr>
            </w:pPr>
            <w:r w:rsidRPr="009964DD">
              <w:rPr>
                <w:sz w:val="20"/>
                <w:vertAlign w:val="superscript"/>
                <w:lang w:val="en-US"/>
              </w:rPr>
              <w:t>n</w:t>
            </w:r>
            <w:r w:rsidRPr="009964DD">
              <w:rPr>
                <w:sz w:val="20"/>
              </w:rPr>
              <w:t>: Эпизоды почечной недостаточности включают острую преренальную недостаточность, острую почечную недостаточность, острое повреждение почек, некроз почечных канальцев.</w:t>
            </w:r>
          </w:p>
          <w:p w14:paraId="022C9BB9" w14:textId="77777777" w:rsidR="00201AD2" w:rsidRPr="009964DD" w:rsidRDefault="00201AD2" w:rsidP="00201AD2">
            <w:pPr>
              <w:pStyle w:val="OT"/>
              <w:spacing w:after="0"/>
              <w:rPr>
                <w:sz w:val="20"/>
              </w:rPr>
            </w:pPr>
            <w:r w:rsidRPr="009964DD">
              <w:rPr>
                <w:sz w:val="20"/>
                <w:vertAlign w:val="superscript"/>
              </w:rPr>
              <w:t>о</w:t>
            </w:r>
            <w:r w:rsidRPr="009964DD">
              <w:rPr>
                <w:sz w:val="20"/>
              </w:rPr>
              <w:t>: Негастроинтестинальная фистула включает все случаи образования фистул вне желудочно-</w:t>
            </w:r>
          </w:p>
          <w:p w14:paraId="045EB671" w14:textId="77777777" w:rsidR="00201AD2" w:rsidRPr="009964DD" w:rsidRDefault="00201AD2" w:rsidP="00201AD2">
            <w:pPr>
              <w:pStyle w:val="OT"/>
              <w:spacing w:after="0"/>
              <w:rPr>
                <w:sz w:val="20"/>
              </w:rPr>
            </w:pPr>
            <w:r w:rsidRPr="009964DD">
              <w:rPr>
                <w:sz w:val="20"/>
              </w:rPr>
              <w:t>кишечного тракта, включая трахеальные, трахео-эзофагеальные, эзофагеальные, фистулы женских половых путей и кожные фистулы.</w:t>
            </w:r>
          </w:p>
          <w:p w14:paraId="4089C34D" w14:textId="77777777" w:rsidR="00201AD2" w:rsidRPr="009964DD" w:rsidRDefault="00201AD2" w:rsidP="00201AD2">
            <w:pPr>
              <w:pStyle w:val="OT"/>
              <w:spacing w:after="0"/>
              <w:rPr>
                <w:color w:val="000000"/>
                <w:sz w:val="20"/>
              </w:rPr>
            </w:pPr>
            <w:r w:rsidRPr="009964DD">
              <w:rPr>
                <w:sz w:val="20"/>
              </w:rPr>
              <w:t xml:space="preserve">АЛТ ‒ </w:t>
            </w:r>
            <w:r w:rsidRPr="009964DD">
              <w:rPr>
                <w:color w:val="000000"/>
                <w:sz w:val="20"/>
              </w:rPr>
              <w:t xml:space="preserve">аланинаминотрансфераза. </w:t>
            </w:r>
          </w:p>
          <w:p w14:paraId="00163EED" w14:textId="77777777" w:rsidR="00201AD2" w:rsidRPr="009964DD" w:rsidRDefault="00201AD2" w:rsidP="00201AD2">
            <w:pPr>
              <w:pStyle w:val="OT"/>
              <w:spacing w:after="0"/>
              <w:rPr>
                <w:color w:val="000000"/>
                <w:sz w:val="20"/>
              </w:rPr>
            </w:pPr>
            <w:r w:rsidRPr="009964DD">
              <w:rPr>
                <w:color w:val="000000"/>
                <w:sz w:val="20"/>
              </w:rPr>
              <w:t xml:space="preserve">АСТ </w:t>
            </w:r>
            <w:r w:rsidRPr="009964DD">
              <w:rPr>
                <w:sz w:val="20"/>
              </w:rPr>
              <w:t xml:space="preserve">‒ </w:t>
            </w:r>
            <w:r w:rsidRPr="009964DD">
              <w:rPr>
                <w:color w:val="000000"/>
                <w:sz w:val="20"/>
              </w:rPr>
              <w:t>аспартатаминотрансфераза.</w:t>
            </w:r>
          </w:p>
          <w:p w14:paraId="380DCF50" w14:textId="5DE60FDE" w:rsidR="00201AD2" w:rsidRPr="009964DD" w:rsidRDefault="00201AD2" w:rsidP="00201AD2">
            <w:pPr>
              <w:pStyle w:val="OT"/>
              <w:spacing w:after="0"/>
              <w:rPr>
                <w:sz w:val="20"/>
              </w:rPr>
            </w:pPr>
            <w:r w:rsidRPr="009964DD">
              <w:rPr>
                <w:sz w:val="20"/>
              </w:rPr>
              <w:t xml:space="preserve">ЛПЭ ‒ </w:t>
            </w:r>
            <w:r w:rsidRPr="009964DD">
              <w:rPr>
                <w:color w:val="000000"/>
                <w:sz w:val="20"/>
              </w:rPr>
              <w:t>ладонно-подошвенная эритродизестезия.</w:t>
            </w:r>
          </w:p>
        </w:tc>
      </w:tr>
    </w:tbl>
    <w:p w14:paraId="61F16055" w14:textId="77777777" w:rsidR="00200EBA" w:rsidRDefault="00200EBA" w:rsidP="00200EBA">
      <w:pPr>
        <w:ind w:firstLine="851"/>
        <w:rPr>
          <w:lang w:eastAsia="ru-RU"/>
        </w:rPr>
      </w:pPr>
    </w:p>
    <w:p w14:paraId="06CCB9DB" w14:textId="1442C504" w:rsidR="00606FC4" w:rsidRPr="00606FC4" w:rsidRDefault="00606FC4" w:rsidP="00606FC4">
      <w:pPr>
        <w:ind w:firstLine="709"/>
        <w:contextualSpacing/>
        <w:rPr>
          <w:iCs/>
        </w:rPr>
      </w:pPr>
      <w:r w:rsidRPr="00D050C7">
        <w:rPr>
          <w:iCs/>
        </w:rPr>
        <w:t>В исследовании по протоколу №</w:t>
      </w:r>
      <w:r w:rsidRPr="00606FC4">
        <w:rPr>
          <w:rFonts w:eastAsia="Calibri"/>
          <w:lang w:val="en-US"/>
        </w:rPr>
        <w:t>CL</w:t>
      </w:r>
      <w:r w:rsidRPr="00606FC4">
        <w:rPr>
          <w:rFonts w:eastAsia="Calibri"/>
        </w:rPr>
        <w:t>011056162</w:t>
      </w:r>
      <w:r w:rsidRPr="00D050C7">
        <w:rPr>
          <w:iCs/>
        </w:rPr>
        <w:t xml:space="preserve"> каждый доброволец получит по 2 приема </w:t>
      </w:r>
      <w:r w:rsidR="00504969" w:rsidRPr="00D050C7">
        <w:rPr>
          <w:iCs/>
        </w:rPr>
        <w:t>л</w:t>
      </w:r>
      <w:r w:rsidR="00504969">
        <w:rPr>
          <w:iCs/>
        </w:rPr>
        <w:t xml:space="preserve">еватиниба </w:t>
      </w:r>
      <w:r w:rsidRPr="00D050C7">
        <w:rPr>
          <w:iCs/>
        </w:rPr>
        <w:t xml:space="preserve">в разовой дозе </w:t>
      </w:r>
      <w:r w:rsidR="00504969">
        <w:rPr>
          <w:iCs/>
        </w:rPr>
        <w:t>4 или 10</w:t>
      </w:r>
      <w:r w:rsidRPr="00D050C7">
        <w:rPr>
          <w:iCs/>
        </w:rPr>
        <w:t xml:space="preserve"> мг. Каждый прием будет отделен от последующего отмывочным периодом в </w:t>
      </w:r>
      <w:r>
        <w:rPr>
          <w:iCs/>
        </w:rPr>
        <w:t>14</w:t>
      </w:r>
      <w:r w:rsidRPr="00D050C7">
        <w:rPr>
          <w:iCs/>
        </w:rPr>
        <w:t xml:space="preserve"> дней. Таким образом, наиболее вероятными в данном исследовании являются нежелательные реакции, наблюдавшиеся при однократном применении препарата здоровыми добровольцами. Отличия профиля безопасности у здоровых добровольцев и пациентов для препарата не описаны. Таким образом, </w:t>
      </w:r>
      <w:r w:rsidRPr="00D050C7">
        <w:rPr>
          <w:iCs/>
        </w:rPr>
        <w:lastRenderedPageBreak/>
        <w:t xml:space="preserve">предполагается, что нежелательные явления будут соответствовать профилю безопасности </w:t>
      </w:r>
      <w:r w:rsidR="008C663B">
        <w:rPr>
          <w:lang w:eastAsia="ru-RU"/>
        </w:rPr>
        <w:t>ленватиниб</w:t>
      </w:r>
      <w:r w:rsidR="008C663B" w:rsidRPr="00EC3A51">
        <w:rPr>
          <w:lang w:eastAsia="ru-RU"/>
        </w:rPr>
        <w:t>а</w:t>
      </w:r>
      <w:r w:rsidRPr="00D050C7">
        <w:rPr>
          <w:iCs/>
        </w:rPr>
        <w:t xml:space="preserve"> и характеризоваться преимущественно легкой или умеренной степенью выраженности.</w:t>
      </w:r>
      <w:r w:rsidRPr="00606FC4">
        <w:rPr>
          <w:iCs/>
        </w:rPr>
        <w:t xml:space="preserve"> </w:t>
      </w:r>
    </w:p>
    <w:p w14:paraId="7702C92B" w14:textId="19610BA9" w:rsidR="00606FC4" w:rsidRPr="001D180F" w:rsidRDefault="00606FC4" w:rsidP="00606FC4">
      <w:pPr>
        <w:ind w:firstLine="709"/>
        <w:rPr>
          <w:lang w:eastAsia="ru-RU"/>
        </w:rPr>
      </w:pPr>
      <w:r w:rsidRPr="00D050C7">
        <w:rPr>
          <w:lang w:eastAsia="ru-RU"/>
        </w:rPr>
        <w:t>В настоящем исследовании предусмотрено включение здоровых добровольцев как мужского, так и женского пола. Допустимость включения как мужчин, так и женщин подтверждается результатами ранее проводившихся исследований фармакокинетики и с участием здоровых добровольцев</w:t>
      </w:r>
      <w:r w:rsidRPr="00D050C7">
        <w:rPr>
          <w:rStyle w:val="af"/>
        </w:rPr>
        <w:footnoteReference w:id="2"/>
      </w:r>
      <w:r w:rsidRPr="00D050C7">
        <w:rPr>
          <w:lang w:eastAsia="ru-RU"/>
        </w:rPr>
        <w:t>.</w:t>
      </w:r>
      <w:r w:rsidRPr="00D050C7">
        <w:rPr>
          <w:vertAlign w:val="superscript"/>
        </w:rPr>
        <w:t xml:space="preserve"> </w:t>
      </w:r>
      <w:r w:rsidRPr="00D050C7">
        <w:rPr>
          <w:lang w:eastAsia="ru-RU"/>
        </w:rPr>
        <w:t>С целью обеспечения максимальной безопасности применения вилдаглиптина у добровольцев женского пола, в рамках настоящего исследования будут учтены критерии, являющиеся противопоказаниями к назначению в</w:t>
      </w:r>
      <w:r w:rsidR="008C663B" w:rsidRPr="008C663B">
        <w:rPr>
          <w:lang w:eastAsia="ru-RU"/>
        </w:rPr>
        <w:t xml:space="preserve"> </w:t>
      </w:r>
      <w:r w:rsidR="008C663B">
        <w:rPr>
          <w:lang w:eastAsia="ru-RU"/>
        </w:rPr>
        <w:t>ленватиниб</w:t>
      </w:r>
      <w:r w:rsidR="008C663B" w:rsidRPr="00EC3A51">
        <w:rPr>
          <w:lang w:eastAsia="ru-RU"/>
        </w:rPr>
        <w:t>а</w:t>
      </w:r>
      <w:r w:rsidRPr="00D050C7">
        <w:rPr>
          <w:lang w:eastAsia="ru-RU"/>
        </w:rPr>
        <w:t xml:space="preserve"> у женщин, в частности лактация и беременность. Для предотвращения приема </w:t>
      </w:r>
      <w:r w:rsidR="00504969">
        <w:rPr>
          <w:lang w:eastAsia="ru-RU"/>
        </w:rPr>
        <w:t>леватиниба</w:t>
      </w:r>
      <w:r w:rsidRPr="00D050C7">
        <w:rPr>
          <w:lang w:eastAsia="ru-RU"/>
        </w:rPr>
        <w:t xml:space="preserve"> беременными женщинами, в исследовании предусмотрено проведение теста на беременность у женщин с сохраненным репродуктивным потенциалом на скрининге и перед каждым приемом </w:t>
      </w:r>
      <w:r w:rsidR="008C663B">
        <w:rPr>
          <w:lang w:eastAsia="ru-RU"/>
        </w:rPr>
        <w:t>ленватиниб</w:t>
      </w:r>
      <w:r w:rsidR="008C663B" w:rsidRPr="00EC3A51">
        <w:rPr>
          <w:lang w:eastAsia="ru-RU"/>
        </w:rPr>
        <w:t>а</w:t>
      </w:r>
      <w:r w:rsidRPr="00D050C7">
        <w:rPr>
          <w:lang w:eastAsia="ru-RU"/>
        </w:rPr>
        <w:t>.</w:t>
      </w:r>
    </w:p>
    <w:p w14:paraId="40EC62D1" w14:textId="3B08FF34" w:rsidR="00606FC4" w:rsidRPr="0092765E" w:rsidRDefault="00606FC4" w:rsidP="00606FC4">
      <w:pPr>
        <w:ind w:firstLine="709"/>
        <w:contextualSpacing/>
        <w:rPr>
          <w:iCs/>
        </w:rPr>
      </w:pPr>
      <w:r w:rsidRPr="0092765E">
        <w:rPr>
          <w:iCs/>
        </w:rPr>
        <w:t xml:space="preserve">Прием лекарственных препаратов, характеризующихся известным взаимодействием с </w:t>
      </w:r>
      <w:r w:rsidR="008C663B">
        <w:rPr>
          <w:lang w:eastAsia="ru-RU"/>
        </w:rPr>
        <w:t>ленватинибом</w:t>
      </w:r>
      <w:r w:rsidRPr="0092765E">
        <w:rPr>
          <w:iCs/>
        </w:rPr>
        <w:t xml:space="preserve">, в исследовании будет запрещен. </w:t>
      </w:r>
    </w:p>
    <w:p w14:paraId="2FBA574B" w14:textId="3B01DB40" w:rsidR="00200EBA" w:rsidRPr="00201AD2" w:rsidRDefault="00606FC4" w:rsidP="00201AD2">
      <w:pPr>
        <w:ind w:firstLine="709"/>
        <w:contextualSpacing/>
        <w:rPr>
          <w:iCs/>
        </w:rPr>
      </w:pPr>
      <w:r w:rsidRPr="0092765E">
        <w:rPr>
          <w:iCs/>
        </w:rPr>
        <w:t xml:space="preserve">В связи с приведенными аргументами риск развития нежелательных явлений для здоровых </w:t>
      </w:r>
      <w:r w:rsidR="00201AD2">
        <w:rPr>
          <w:iCs/>
        </w:rPr>
        <w:t>добровольцев будет минимальным.</w:t>
      </w:r>
    </w:p>
    <w:p w14:paraId="7A790B06" w14:textId="77777777" w:rsidR="00200EBA" w:rsidRPr="005E6358" w:rsidRDefault="00200EBA" w:rsidP="00200EBA">
      <w:pPr>
        <w:pStyle w:val="2"/>
        <w:spacing w:line="240" w:lineRule="auto"/>
        <w:rPr>
          <w:color w:val="000000" w:themeColor="text1"/>
          <w:szCs w:val="24"/>
        </w:rPr>
      </w:pPr>
      <w:bookmarkStart w:id="252" w:name="_Toc126059770"/>
      <w:bookmarkEnd w:id="249"/>
      <w:bookmarkEnd w:id="250"/>
      <w:bookmarkEnd w:id="251"/>
      <w:r w:rsidRPr="005E6358">
        <w:rPr>
          <w:color w:val="000000" w:themeColor="text1"/>
          <w:szCs w:val="24"/>
        </w:rPr>
        <w:t>5.3. Инструкции для исследователя</w:t>
      </w:r>
      <w:bookmarkEnd w:id="247"/>
      <w:bookmarkEnd w:id="248"/>
      <w:bookmarkEnd w:id="252"/>
    </w:p>
    <w:p w14:paraId="10A8DCFE" w14:textId="77777777" w:rsidR="00200EBA" w:rsidRDefault="00200EBA" w:rsidP="00200EBA">
      <w:pPr>
        <w:pStyle w:val="3"/>
        <w:spacing w:after="240"/>
        <w:rPr>
          <w:rFonts w:ascii="Times New Roman" w:hAnsi="Times New Roman"/>
          <w:color w:val="000000" w:themeColor="text1"/>
        </w:rPr>
      </w:pPr>
      <w:bookmarkStart w:id="253" w:name="_Toc301482878"/>
      <w:bookmarkStart w:id="254" w:name="_Toc298775568"/>
      <w:bookmarkStart w:id="255" w:name="_Toc126059771"/>
      <w:r w:rsidRPr="005E6358">
        <w:rPr>
          <w:rFonts w:ascii="Times New Roman" w:hAnsi="Times New Roman"/>
          <w:color w:val="000000" w:themeColor="text1"/>
        </w:rPr>
        <w:t>5.3.1. Показания к применению</w:t>
      </w:r>
      <w:bookmarkEnd w:id="253"/>
      <w:bookmarkEnd w:id="254"/>
      <w:bookmarkEnd w:id="255"/>
    </w:p>
    <w:p w14:paraId="41EF407F" w14:textId="77777777" w:rsidR="00201AD2" w:rsidRPr="00D5370A" w:rsidRDefault="00201AD2" w:rsidP="00201AD2">
      <w:pPr>
        <w:pStyle w:val="af3"/>
        <w:numPr>
          <w:ilvl w:val="0"/>
          <w:numId w:val="40"/>
        </w:numPr>
        <w:rPr>
          <w:b/>
          <w:bCs/>
          <w:noProof/>
        </w:rPr>
      </w:pPr>
      <w:bookmarkStart w:id="256" w:name="_Toc301482879"/>
      <w:bookmarkStart w:id="257" w:name="_Toc287529201"/>
      <w:bookmarkStart w:id="258" w:name="_Toc298775569"/>
      <w:r w:rsidRPr="00D5370A">
        <w:rPr>
          <w:b/>
          <w:bCs/>
          <w:noProof/>
        </w:rPr>
        <w:t>Дифференцированный рак щитовидной железы</w:t>
      </w:r>
    </w:p>
    <w:p w14:paraId="128A1671" w14:textId="77777777" w:rsidR="00201AD2" w:rsidRPr="00D5370A" w:rsidRDefault="00201AD2" w:rsidP="00201AD2">
      <w:pPr>
        <w:pStyle w:val="af3"/>
        <w:ind w:left="0" w:firstLine="720"/>
        <w:rPr>
          <w:noProof/>
        </w:rPr>
      </w:pPr>
      <w:r w:rsidRPr="00D5370A">
        <w:rPr>
          <w:noProof/>
        </w:rPr>
        <w:t>Л</w:t>
      </w:r>
      <w:r w:rsidRPr="00D5370A">
        <w:t xml:space="preserve">енватиниб </w:t>
      </w:r>
      <w:r w:rsidRPr="00D5370A">
        <w:rPr>
          <w:noProof/>
        </w:rPr>
        <w:t>показан к применению в монотерапии у взрослых пациентов с прогрессирующим местно-распространенным или метастатическим дифференцированным (папиллярным, фолликулярным, из клеток Гюртле) РЩЗ, рефрактерным к терапии радиоактивным йодом.</w:t>
      </w:r>
    </w:p>
    <w:p w14:paraId="568B9968" w14:textId="77777777" w:rsidR="00201AD2" w:rsidRPr="00D5370A" w:rsidRDefault="00201AD2" w:rsidP="00201AD2">
      <w:pPr>
        <w:pStyle w:val="af3"/>
        <w:numPr>
          <w:ilvl w:val="0"/>
          <w:numId w:val="42"/>
        </w:numPr>
        <w:rPr>
          <w:b/>
          <w:bCs/>
          <w:noProof/>
        </w:rPr>
      </w:pPr>
      <w:r w:rsidRPr="00D5370A">
        <w:rPr>
          <w:b/>
          <w:bCs/>
          <w:noProof/>
        </w:rPr>
        <w:t>Гепатоцеллюлярный рак</w:t>
      </w:r>
    </w:p>
    <w:p w14:paraId="44891900" w14:textId="77777777" w:rsidR="00201AD2" w:rsidRPr="00D5370A" w:rsidRDefault="00201AD2" w:rsidP="00201AD2">
      <w:pPr>
        <w:pStyle w:val="af3"/>
        <w:ind w:left="0" w:firstLine="720"/>
        <w:rPr>
          <w:noProof/>
        </w:rPr>
      </w:pPr>
      <w:r w:rsidRPr="00D5370A">
        <w:rPr>
          <w:noProof/>
        </w:rPr>
        <w:t>Л</w:t>
      </w:r>
      <w:r w:rsidRPr="00D5370A">
        <w:t xml:space="preserve">енватиниб </w:t>
      </w:r>
      <w:r w:rsidRPr="00D5370A">
        <w:rPr>
          <w:noProof/>
        </w:rPr>
        <w:t>показан к применению в монотерапии у взросльгх пациентов с прогрессирующим или неоперабельным ГЦР, ранее не получавших системной терапии.</w:t>
      </w:r>
    </w:p>
    <w:p w14:paraId="5A90F641" w14:textId="77777777" w:rsidR="00201AD2" w:rsidRPr="00D5370A" w:rsidRDefault="00201AD2" w:rsidP="00201AD2">
      <w:pPr>
        <w:pStyle w:val="af3"/>
        <w:numPr>
          <w:ilvl w:val="0"/>
          <w:numId w:val="42"/>
        </w:numPr>
        <w:rPr>
          <w:b/>
          <w:bCs/>
          <w:noProof/>
        </w:rPr>
      </w:pPr>
      <w:r w:rsidRPr="00D5370A">
        <w:rPr>
          <w:b/>
          <w:bCs/>
          <w:noProof/>
        </w:rPr>
        <w:t>Почечно-клеточный рак</w:t>
      </w:r>
    </w:p>
    <w:p w14:paraId="064412FA" w14:textId="3BE80216" w:rsidR="00201AD2" w:rsidRPr="00D5370A" w:rsidRDefault="00201AD2" w:rsidP="00201AD2">
      <w:pPr>
        <w:pStyle w:val="af3"/>
        <w:ind w:left="0" w:firstLine="720"/>
        <w:rPr>
          <w:noProof/>
        </w:rPr>
      </w:pPr>
      <w:r w:rsidRPr="00D5370A">
        <w:rPr>
          <w:noProof/>
        </w:rPr>
        <w:t>Л</w:t>
      </w:r>
      <w:r w:rsidRPr="00D5370A">
        <w:t xml:space="preserve">енватиниб </w:t>
      </w:r>
      <w:r w:rsidRPr="00D5370A">
        <w:rPr>
          <w:noProof/>
        </w:rPr>
        <w:t xml:space="preserve">показан к применению в комбинации с пембролизумабом в качестве1-й линии терапии у взрослых пациентов с распространенным ПКР. </w:t>
      </w:r>
      <w:r w:rsidR="009964DD">
        <w:rPr>
          <w:noProof/>
        </w:rPr>
        <w:t>Ленватиниб</w:t>
      </w:r>
      <w:r w:rsidRPr="00D5370A">
        <w:rPr>
          <w:noProof/>
        </w:rPr>
        <w:t xml:space="preserve"> показан к применению в комбинации с эверолимусом у взрослых пациентов с распространенным ПКР, после одного предшествующего курса таргетной терапии ингибиторами рецепторов фактора роста эндотелия сосудов.</w:t>
      </w:r>
    </w:p>
    <w:p w14:paraId="7C98C1DB" w14:textId="77777777" w:rsidR="00201AD2" w:rsidRPr="00D5370A" w:rsidRDefault="00201AD2" w:rsidP="00201AD2">
      <w:pPr>
        <w:pStyle w:val="af3"/>
        <w:numPr>
          <w:ilvl w:val="0"/>
          <w:numId w:val="42"/>
        </w:numPr>
        <w:rPr>
          <w:b/>
          <w:bCs/>
          <w:noProof/>
        </w:rPr>
      </w:pPr>
      <w:r w:rsidRPr="00D5370A">
        <w:rPr>
          <w:b/>
          <w:bCs/>
          <w:noProof/>
        </w:rPr>
        <w:t>Рак эндометрия</w:t>
      </w:r>
    </w:p>
    <w:p w14:paraId="0B51E1E0" w14:textId="77777777" w:rsidR="00201AD2" w:rsidRPr="00D5370A" w:rsidRDefault="00201AD2" w:rsidP="00201AD2">
      <w:pPr>
        <w:pStyle w:val="OT"/>
        <w:spacing w:after="0"/>
        <w:ind w:firstLine="720"/>
        <w:rPr>
          <w:noProof/>
          <w:szCs w:val="22"/>
        </w:rPr>
      </w:pPr>
      <w:r w:rsidRPr="00D5370A">
        <w:rPr>
          <w:noProof/>
          <w:sz w:val="24"/>
          <w:szCs w:val="24"/>
        </w:rPr>
        <w:t>Л</w:t>
      </w:r>
      <w:r w:rsidRPr="00D5370A">
        <w:rPr>
          <w:sz w:val="24"/>
          <w:szCs w:val="24"/>
        </w:rPr>
        <w:t xml:space="preserve">енватиниб </w:t>
      </w:r>
      <w:r w:rsidRPr="00D5370A">
        <w:rPr>
          <w:noProof/>
          <w:sz w:val="24"/>
          <w:szCs w:val="24"/>
        </w:rPr>
        <w:t xml:space="preserve">показан к применению в комбинации с пембролизумабом у взрослых пациентов с распространенным раком эндометрия в случае отсутствия высокой микросателлитной нестабильности (MSI-H) или нарушений системы репарации </w:t>
      </w:r>
      <w:r w:rsidRPr="00D5370A">
        <w:rPr>
          <w:rFonts w:eastAsiaTheme="minorEastAsia"/>
          <w:sz w:val="24"/>
          <w:szCs w:val="24"/>
        </w:rPr>
        <w:t>дезоксирибонуклеиновой кислоты</w:t>
      </w:r>
      <w:r w:rsidRPr="00D5370A">
        <w:rPr>
          <w:noProof/>
          <w:sz w:val="24"/>
          <w:szCs w:val="24"/>
        </w:rPr>
        <w:t xml:space="preserve"> (ДНК) (dMMR) с прогрессированием заболевания после предшествующей системной терапии в любом режиме, которым не показано хирургическое лечение или лучевая терапия</w:t>
      </w:r>
      <w:r w:rsidRPr="00624215">
        <w:rPr>
          <w:noProof/>
          <w:szCs w:val="22"/>
        </w:rPr>
        <w:t>.</w:t>
      </w:r>
    </w:p>
    <w:p w14:paraId="0F4468EF" w14:textId="77777777" w:rsidR="00200EBA" w:rsidRDefault="00200EBA" w:rsidP="00200EBA">
      <w:pPr>
        <w:pStyle w:val="3"/>
        <w:spacing w:after="240"/>
        <w:rPr>
          <w:rFonts w:ascii="Times New Roman" w:hAnsi="Times New Roman"/>
          <w:color w:val="000000" w:themeColor="text1"/>
        </w:rPr>
      </w:pPr>
      <w:bookmarkStart w:id="259" w:name="_Toc126059772"/>
      <w:r w:rsidRPr="005E6358">
        <w:rPr>
          <w:rFonts w:ascii="Times New Roman" w:hAnsi="Times New Roman"/>
          <w:color w:val="000000" w:themeColor="text1"/>
        </w:rPr>
        <w:lastRenderedPageBreak/>
        <w:t>5.3.2. Противопоказания</w:t>
      </w:r>
      <w:bookmarkEnd w:id="256"/>
      <w:bookmarkEnd w:id="257"/>
      <w:bookmarkEnd w:id="258"/>
      <w:bookmarkEnd w:id="259"/>
    </w:p>
    <w:p w14:paraId="4E7A527B" w14:textId="77777777" w:rsidR="00200EBA" w:rsidRPr="002F7C0F" w:rsidRDefault="00200EBA" w:rsidP="00200EBA">
      <w:pPr>
        <w:rPr>
          <w:b/>
          <w:bCs/>
        </w:rPr>
      </w:pPr>
      <w:r w:rsidRPr="002F7C0F">
        <w:rPr>
          <w:b/>
          <w:bCs/>
        </w:rPr>
        <w:t>Противопоказания</w:t>
      </w:r>
    </w:p>
    <w:p w14:paraId="45BB1CFA" w14:textId="77777777" w:rsidR="00200EBA" w:rsidRDefault="00200EBA" w:rsidP="00200EBA">
      <w:pPr>
        <w:pStyle w:val="af3"/>
        <w:numPr>
          <w:ilvl w:val="0"/>
          <w:numId w:val="32"/>
        </w:numPr>
      </w:pPr>
      <w:r>
        <w:t xml:space="preserve">Гиперчувствительность к ленватинибу или другим компонентам препарата. </w:t>
      </w:r>
    </w:p>
    <w:p w14:paraId="36536E59" w14:textId="77777777" w:rsidR="00200EBA" w:rsidRDefault="00200EBA" w:rsidP="00200EBA">
      <w:pPr>
        <w:pStyle w:val="af3"/>
        <w:numPr>
          <w:ilvl w:val="0"/>
          <w:numId w:val="32"/>
        </w:numPr>
      </w:pPr>
      <w:r>
        <w:t>Беременность.</w:t>
      </w:r>
    </w:p>
    <w:p w14:paraId="39BD29C5" w14:textId="77777777" w:rsidR="00200EBA" w:rsidRDefault="00200EBA" w:rsidP="00200EBA">
      <w:pPr>
        <w:pStyle w:val="af3"/>
        <w:numPr>
          <w:ilvl w:val="0"/>
          <w:numId w:val="32"/>
        </w:numPr>
      </w:pPr>
      <w:r>
        <w:t>Период грудного вскармливания.</w:t>
      </w:r>
    </w:p>
    <w:p w14:paraId="28F83173" w14:textId="77777777" w:rsidR="00200EBA" w:rsidRDefault="00200EBA" w:rsidP="00200EBA">
      <w:pPr>
        <w:pStyle w:val="af3"/>
        <w:numPr>
          <w:ilvl w:val="0"/>
          <w:numId w:val="32"/>
        </w:numPr>
      </w:pPr>
      <w:r>
        <w:t>Возраст до 18 лет (данные по эффективности и безопасности для данной категории пациентов отсутствуют).</w:t>
      </w:r>
    </w:p>
    <w:p w14:paraId="548DDC2C" w14:textId="77777777" w:rsidR="00200EBA" w:rsidRDefault="00200EBA" w:rsidP="00200EBA">
      <w:pPr>
        <w:pStyle w:val="af3"/>
        <w:numPr>
          <w:ilvl w:val="0"/>
          <w:numId w:val="32"/>
        </w:numPr>
      </w:pPr>
      <w:r>
        <w:t>Хронические заболевания почек в терминальной стадии.</w:t>
      </w:r>
    </w:p>
    <w:p w14:paraId="61446431" w14:textId="77777777" w:rsidR="00200EBA" w:rsidRDefault="00200EBA" w:rsidP="00200EBA"/>
    <w:p w14:paraId="17C48E56" w14:textId="77777777" w:rsidR="00200EBA" w:rsidRPr="002F7C0F" w:rsidRDefault="00200EBA" w:rsidP="00200EBA">
      <w:pPr>
        <w:rPr>
          <w:b/>
          <w:bCs/>
        </w:rPr>
      </w:pPr>
      <w:r w:rsidRPr="002F7C0F">
        <w:rPr>
          <w:b/>
          <w:bCs/>
        </w:rPr>
        <w:t>С осторожностью</w:t>
      </w:r>
    </w:p>
    <w:p w14:paraId="6A95273F" w14:textId="77777777" w:rsidR="00200EBA" w:rsidRDefault="00200EBA" w:rsidP="00200EBA">
      <w:pPr>
        <w:pStyle w:val="af3"/>
        <w:numPr>
          <w:ilvl w:val="0"/>
          <w:numId w:val="33"/>
        </w:numPr>
      </w:pPr>
      <w:r>
        <w:t>Артериальная гипертензии.</w:t>
      </w:r>
    </w:p>
    <w:p w14:paraId="770F89F4" w14:textId="77777777" w:rsidR="00200EBA" w:rsidRDefault="00200EBA" w:rsidP="00200EBA">
      <w:pPr>
        <w:pStyle w:val="af3"/>
        <w:numPr>
          <w:ilvl w:val="0"/>
          <w:numId w:val="33"/>
        </w:numPr>
      </w:pPr>
      <w:r>
        <w:t>Факторы риска аневризм/аневризмы в анамнезе.</w:t>
      </w:r>
    </w:p>
    <w:p w14:paraId="2A2C4F53" w14:textId="77777777" w:rsidR="00200EBA" w:rsidRDefault="00200EBA" w:rsidP="00200EBA">
      <w:pPr>
        <w:pStyle w:val="af3"/>
        <w:numPr>
          <w:ilvl w:val="0"/>
          <w:numId w:val="33"/>
        </w:numPr>
      </w:pPr>
      <w:r>
        <w:t>Нарушение функции печени и почек тяжелой степени тяжести.</w:t>
      </w:r>
    </w:p>
    <w:p w14:paraId="00EBFC65" w14:textId="77777777" w:rsidR="00200EBA" w:rsidRDefault="00200EBA" w:rsidP="00200EBA">
      <w:pPr>
        <w:pStyle w:val="af3"/>
        <w:numPr>
          <w:ilvl w:val="0"/>
          <w:numId w:val="33"/>
        </w:numPr>
      </w:pPr>
      <w:r>
        <w:t>Случаи артериальных тромбоэмболий у пациентов за полгода перед началом терапии ленватинибом.</w:t>
      </w:r>
    </w:p>
    <w:p w14:paraId="783E6EFA" w14:textId="436A7453" w:rsidR="00200EBA" w:rsidRDefault="00200EBA" w:rsidP="00200EBA">
      <w:pPr>
        <w:pStyle w:val="af3"/>
        <w:numPr>
          <w:ilvl w:val="0"/>
          <w:numId w:val="33"/>
        </w:numPr>
      </w:pPr>
      <w:r>
        <w:t>Факторы, влияющие на удлинение интервала QT. Пожилой возраст75 лет.</w:t>
      </w:r>
    </w:p>
    <w:p w14:paraId="0E34672F" w14:textId="23D78AA4" w:rsidR="00200EBA" w:rsidRDefault="00200EBA" w:rsidP="00243B16">
      <w:pPr>
        <w:pStyle w:val="af3"/>
        <w:numPr>
          <w:ilvl w:val="0"/>
          <w:numId w:val="33"/>
        </w:numPr>
      </w:pPr>
      <w:r>
        <w:t xml:space="preserve">Хроническая сердечная недостаточность </w:t>
      </w:r>
      <w:r w:rsidR="00243B16">
        <w:t xml:space="preserve">по </w:t>
      </w:r>
      <w:r w:rsidR="00243B16" w:rsidRPr="00243B16">
        <w:t xml:space="preserve">классификация Нью-Йоркской кардиологической ассоциации </w:t>
      </w:r>
      <w:r w:rsidR="00243B16">
        <w:t>(</w:t>
      </w:r>
      <w:r w:rsidR="00243B16" w:rsidRPr="00243B16">
        <w:t>New York Heart Association</w:t>
      </w:r>
      <w:r w:rsidR="00243B16">
        <w:t xml:space="preserve">, </w:t>
      </w:r>
      <w:r>
        <w:t>NYHA</w:t>
      </w:r>
      <w:r w:rsidR="00243B16">
        <w:t>)</w:t>
      </w:r>
      <w:r>
        <w:t xml:space="preserve"> класс II и выше. Нестабильная стенокардия.</w:t>
      </w:r>
    </w:p>
    <w:p w14:paraId="0B67268E" w14:textId="77777777" w:rsidR="00200EBA" w:rsidRDefault="00200EBA" w:rsidP="00200EBA">
      <w:pPr>
        <w:pStyle w:val="af3"/>
        <w:numPr>
          <w:ilvl w:val="0"/>
          <w:numId w:val="33"/>
        </w:numPr>
      </w:pPr>
      <w:r>
        <w:t>Инфаркт миокарда.</w:t>
      </w:r>
    </w:p>
    <w:p w14:paraId="0F3EDD12" w14:textId="77777777" w:rsidR="00200EBA" w:rsidRDefault="00200EBA" w:rsidP="00200EBA">
      <w:pPr>
        <w:pStyle w:val="af3"/>
        <w:numPr>
          <w:ilvl w:val="0"/>
          <w:numId w:val="33"/>
        </w:numPr>
      </w:pPr>
      <w:r>
        <w:t>Аритмии с нестабильной гемодинамикой.</w:t>
      </w:r>
    </w:p>
    <w:p w14:paraId="79B3B9F3" w14:textId="77777777" w:rsidR="00200EBA" w:rsidRPr="0008728D" w:rsidRDefault="00200EBA" w:rsidP="00200EBA">
      <w:pPr>
        <w:pStyle w:val="af3"/>
        <w:numPr>
          <w:ilvl w:val="0"/>
          <w:numId w:val="33"/>
        </w:numPr>
      </w:pPr>
      <w:r>
        <w:t>Инсульт за полгода перед началом терапии ленватинибом.</w:t>
      </w:r>
    </w:p>
    <w:p w14:paraId="7EF1AB3D" w14:textId="77777777" w:rsidR="00200EBA" w:rsidRDefault="00200EBA" w:rsidP="00200EBA">
      <w:pPr>
        <w:pStyle w:val="3"/>
        <w:spacing w:after="240"/>
        <w:rPr>
          <w:rFonts w:ascii="Times New Roman" w:hAnsi="Times New Roman"/>
          <w:color w:val="000000" w:themeColor="text1"/>
        </w:rPr>
      </w:pPr>
      <w:bookmarkStart w:id="260" w:name="_Toc301482880"/>
      <w:bookmarkStart w:id="261" w:name="_Toc287529202"/>
      <w:bookmarkStart w:id="262" w:name="_Toc298775570"/>
      <w:bookmarkStart w:id="263" w:name="_Toc126059773"/>
      <w:r w:rsidRPr="00A26EEC">
        <w:rPr>
          <w:rFonts w:ascii="Times New Roman" w:hAnsi="Times New Roman"/>
          <w:color w:val="000000" w:themeColor="text1"/>
        </w:rPr>
        <w:t xml:space="preserve">5.3.3. </w:t>
      </w:r>
      <w:bookmarkEnd w:id="260"/>
      <w:bookmarkEnd w:id="261"/>
      <w:bookmarkEnd w:id="262"/>
      <w:r w:rsidRPr="00A26EEC">
        <w:rPr>
          <w:rFonts w:ascii="Times New Roman" w:hAnsi="Times New Roman"/>
          <w:color w:val="000000" w:themeColor="text1"/>
        </w:rPr>
        <w:t>Применение</w:t>
      </w:r>
      <w:r w:rsidRPr="005E6358">
        <w:rPr>
          <w:rFonts w:ascii="Times New Roman" w:hAnsi="Times New Roman"/>
          <w:color w:val="000000" w:themeColor="text1"/>
        </w:rPr>
        <w:t xml:space="preserve"> при беременности и в период грудного вскармливания</w:t>
      </w:r>
      <w:bookmarkEnd w:id="263"/>
    </w:p>
    <w:p w14:paraId="18434F0E" w14:textId="77777777" w:rsidR="00200EBA" w:rsidRPr="00FD3885" w:rsidRDefault="00200EBA" w:rsidP="00C22830">
      <w:pPr>
        <w:spacing w:before="120" w:after="120"/>
        <w:rPr>
          <w:b/>
          <w:bCs/>
        </w:rPr>
      </w:pPr>
      <w:bookmarkStart w:id="264" w:name="_Toc301482881"/>
      <w:bookmarkStart w:id="265" w:name="_Toc287529203"/>
      <w:bookmarkStart w:id="266" w:name="_Toc298775571"/>
      <w:r w:rsidRPr="00FD3885">
        <w:rPr>
          <w:b/>
          <w:bCs/>
        </w:rPr>
        <w:t>Беременность</w:t>
      </w:r>
    </w:p>
    <w:p w14:paraId="693C845B" w14:textId="77777777" w:rsidR="00200EBA" w:rsidRPr="008151D3" w:rsidRDefault="00200EBA" w:rsidP="000F0A73">
      <w:pPr>
        <w:ind w:firstLine="567"/>
      </w:pPr>
      <w:r w:rsidRPr="008151D3">
        <w:t>Данных о применении ленватиниба у беременных женщин нет. Ленватиниб оказывал эмбриотоксический и тератогенный эффект при введении крысам и кроликам во время органогенеза при экспозициях ниже клинической (в зависимости от площади поверхности тела) в максимальной рекомендуемой дозе для человека. Аномалии развития плода включали париетальный отек, криптофтальмию, аномальный хвост (крысы), ретроэзофагеальную подключичную артерию, сращивание ребер и позвоночные аномалии (кролики). Эти эмбриофетальные отклонения, вероятно, связаны с фармакологической активностью ленватиниба как антиангиогенного агента.</w:t>
      </w:r>
    </w:p>
    <w:p w14:paraId="51AE80B5" w14:textId="77777777" w:rsidR="00200EBA" w:rsidRPr="008151D3" w:rsidRDefault="00200EBA" w:rsidP="000F0A73">
      <w:pPr>
        <w:ind w:firstLine="567"/>
      </w:pPr>
      <w:r w:rsidRPr="008151D3">
        <w:t>Ленватиниб не следует применять во время беременности.</w:t>
      </w:r>
    </w:p>
    <w:p w14:paraId="2E8C7DF1" w14:textId="77777777" w:rsidR="00200EBA" w:rsidRPr="00FD3885" w:rsidRDefault="00200EBA" w:rsidP="00C22830">
      <w:pPr>
        <w:spacing w:before="120" w:after="120"/>
        <w:rPr>
          <w:b/>
          <w:bCs/>
        </w:rPr>
      </w:pPr>
      <w:r w:rsidRPr="00FD3885">
        <w:rPr>
          <w:b/>
          <w:bCs/>
        </w:rPr>
        <w:t>Лактация</w:t>
      </w:r>
    </w:p>
    <w:p w14:paraId="5EC84663" w14:textId="1B1ABE00" w:rsidR="00200EBA" w:rsidRPr="008151D3" w:rsidRDefault="00200EBA" w:rsidP="000F0A73">
      <w:pPr>
        <w:ind w:firstLine="709"/>
      </w:pPr>
      <w:r w:rsidRPr="008151D3">
        <w:t>Неизвестно, в</w:t>
      </w:r>
      <w:r>
        <w:t>ыд</w:t>
      </w:r>
      <w:r w:rsidRPr="008151D3">
        <w:t xml:space="preserve">еляется ли ленватиниб с </w:t>
      </w:r>
      <w:r w:rsidR="00F27A8B">
        <w:t>г</w:t>
      </w:r>
      <w:r w:rsidR="00F27A8B" w:rsidRPr="008151D3">
        <w:t xml:space="preserve">рудным </w:t>
      </w:r>
      <w:r w:rsidRPr="008151D3">
        <w:t xml:space="preserve">молоком человека. Ленватиниб и его метаболиты экскретируются с </w:t>
      </w:r>
      <w:r w:rsidR="00F27A8B">
        <w:t>г</w:t>
      </w:r>
      <w:r w:rsidR="00F27A8B" w:rsidRPr="008151D3">
        <w:t xml:space="preserve">рудным </w:t>
      </w:r>
      <w:r w:rsidRPr="008151D3">
        <w:t xml:space="preserve">молоком крыс. Из-за возможных неблагоприятных эффектов для младенца ленватиниб не следует применять при </w:t>
      </w:r>
      <w:r w:rsidR="00F27A8B">
        <w:t>г</w:t>
      </w:r>
      <w:r w:rsidR="00F27A8B" w:rsidRPr="008151D3">
        <w:t xml:space="preserve">рудном </w:t>
      </w:r>
      <w:r w:rsidRPr="008151D3">
        <w:t>вскармливании.</w:t>
      </w:r>
    </w:p>
    <w:p w14:paraId="44413AE0" w14:textId="2811311E" w:rsidR="00200EBA" w:rsidRPr="005E6358" w:rsidRDefault="00200EBA" w:rsidP="00200EBA">
      <w:pPr>
        <w:pStyle w:val="3"/>
        <w:spacing w:after="240"/>
        <w:rPr>
          <w:rFonts w:ascii="Times New Roman" w:hAnsi="Times New Roman"/>
          <w:color w:val="000000" w:themeColor="text1"/>
        </w:rPr>
      </w:pPr>
      <w:bookmarkStart w:id="267" w:name="_Toc126059774"/>
      <w:r w:rsidRPr="005E6358">
        <w:rPr>
          <w:rFonts w:ascii="Times New Roman" w:hAnsi="Times New Roman"/>
          <w:color w:val="000000" w:themeColor="text1"/>
        </w:rPr>
        <w:t>5.3.4. Способ применения и дозы</w:t>
      </w:r>
      <w:bookmarkEnd w:id="264"/>
      <w:bookmarkEnd w:id="265"/>
      <w:bookmarkEnd w:id="266"/>
      <w:bookmarkEnd w:id="267"/>
    </w:p>
    <w:p w14:paraId="157C8755" w14:textId="77777777" w:rsidR="00200EBA" w:rsidRPr="009A0CCD" w:rsidRDefault="00200EBA" w:rsidP="000F0A73">
      <w:pPr>
        <w:pStyle w:val="OT"/>
        <w:spacing w:after="0"/>
        <w:ind w:firstLine="567"/>
        <w:rPr>
          <w:rFonts w:eastAsia="Courier New"/>
          <w:sz w:val="24"/>
          <w:szCs w:val="24"/>
          <w:lang w:bidi="ru-RU"/>
        </w:rPr>
      </w:pPr>
      <w:bookmarkStart w:id="268" w:name="_Toc301482882"/>
      <w:bookmarkStart w:id="269" w:name="_Toc287529204"/>
      <w:bookmarkStart w:id="270" w:name="_Toc298775572"/>
      <w:r w:rsidRPr="009A0CCD">
        <w:rPr>
          <w:rFonts w:eastAsia="Courier New"/>
          <w:sz w:val="24"/>
          <w:szCs w:val="24"/>
          <w:lang w:bidi="ru-RU"/>
        </w:rPr>
        <w:t>Лечение препаратом Ленвима должно проводиться под контролем врача с опытом проведения противоопухолевой терапии.</w:t>
      </w:r>
    </w:p>
    <w:p w14:paraId="65608731" w14:textId="77777777" w:rsidR="00200EBA" w:rsidRPr="009A0CCD" w:rsidRDefault="00200EBA" w:rsidP="000F0A73">
      <w:pPr>
        <w:pStyle w:val="OT"/>
        <w:spacing w:after="0"/>
        <w:ind w:firstLine="567"/>
        <w:rPr>
          <w:rFonts w:eastAsia="Courier New"/>
          <w:sz w:val="24"/>
          <w:szCs w:val="24"/>
          <w:lang w:bidi="ru-RU"/>
        </w:rPr>
      </w:pPr>
      <w:r w:rsidRPr="009A0CCD">
        <w:rPr>
          <w:rFonts w:eastAsia="Courier New"/>
          <w:sz w:val="24"/>
          <w:szCs w:val="24"/>
          <w:lang w:bidi="ru-RU"/>
        </w:rPr>
        <w:lastRenderedPageBreak/>
        <w:t>Медикаментозное лечение тошноты, рвоты и диареи должно быть начато до приостановки лечения или снижения дозы ленватиниба для уменьшения риска дегидратации и развития почечной недостаточности</w:t>
      </w:r>
      <w:r>
        <w:rPr>
          <w:rFonts w:eastAsia="Courier New"/>
          <w:sz w:val="24"/>
          <w:szCs w:val="24"/>
          <w:lang w:bidi="ru-RU"/>
        </w:rPr>
        <w:t>.</w:t>
      </w:r>
    </w:p>
    <w:p w14:paraId="432F4F4C" w14:textId="77777777" w:rsidR="00200EBA" w:rsidRPr="009A0CCD" w:rsidRDefault="00200EBA" w:rsidP="00C22830">
      <w:pPr>
        <w:pStyle w:val="OT"/>
        <w:widowControl/>
        <w:autoSpaceDE/>
        <w:autoSpaceDN/>
        <w:adjustRightInd/>
        <w:spacing w:before="120"/>
        <w:rPr>
          <w:rFonts w:eastAsia="Courier New"/>
          <w:b/>
          <w:bCs/>
          <w:sz w:val="24"/>
          <w:szCs w:val="24"/>
          <w:lang w:bidi="ru-RU"/>
        </w:rPr>
      </w:pPr>
      <w:r w:rsidRPr="009A0CCD">
        <w:rPr>
          <w:rFonts w:eastAsia="Courier New"/>
          <w:b/>
          <w:bCs/>
          <w:sz w:val="24"/>
          <w:szCs w:val="24"/>
          <w:lang w:bidi="ru-RU"/>
        </w:rPr>
        <w:t>Способы введения и применения</w:t>
      </w:r>
    </w:p>
    <w:p w14:paraId="0901F10D" w14:textId="77777777" w:rsidR="00200EBA" w:rsidRPr="00E816D5" w:rsidRDefault="00200EBA" w:rsidP="00201AD2">
      <w:pPr>
        <w:ind w:firstLine="709"/>
        <w:rPr>
          <w:rFonts w:eastAsia="Courier New"/>
          <w:snapToGrid w:val="0"/>
          <w:lang w:eastAsia="ru-RU" w:bidi="ru-RU"/>
        </w:rPr>
      </w:pPr>
      <w:r w:rsidRPr="00E816D5">
        <w:rPr>
          <w:rFonts w:eastAsia="Courier New"/>
          <w:snapToGrid w:val="0"/>
          <w:lang w:eastAsia="ru-RU" w:bidi="ru-RU"/>
        </w:rPr>
        <w:t>Препарат ленватиниб предназначен для приема внутрь.</w:t>
      </w:r>
    </w:p>
    <w:p w14:paraId="2A893C6B" w14:textId="77777777" w:rsidR="00200EBA" w:rsidRPr="009A0CCD" w:rsidRDefault="00200EBA" w:rsidP="00201AD2">
      <w:pPr>
        <w:pStyle w:val="OT"/>
        <w:spacing w:after="0"/>
        <w:ind w:firstLine="709"/>
        <w:rPr>
          <w:rFonts w:eastAsia="Courier New"/>
          <w:sz w:val="24"/>
          <w:szCs w:val="24"/>
          <w:lang w:bidi="ru-RU"/>
        </w:rPr>
      </w:pPr>
      <w:r w:rsidRPr="009A0CCD">
        <w:rPr>
          <w:rFonts w:eastAsia="Courier New"/>
          <w:sz w:val="24"/>
          <w:szCs w:val="24"/>
          <w:lang w:bidi="ru-RU"/>
        </w:rPr>
        <w:t>Капсулы следует принимать один раз в сутки примерно в одно и то же время, вне зависимости от приема пищи. Капсулу следует проглатывать целиком, запивая водой.</w:t>
      </w:r>
    </w:p>
    <w:p w14:paraId="6DDF8D4A" w14:textId="77777777" w:rsidR="00200EBA" w:rsidRPr="009A0CCD" w:rsidRDefault="00200EBA" w:rsidP="00201AD2">
      <w:pPr>
        <w:pStyle w:val="OT"/>
        <w:spacing w:after="0"/>
        <w:ind w:firstLine="709"/>
        <w:rPr>
          <w:rFonts w:eastAsia="Courier New"/>
          <w:sz w:val="24"/>
          <w:szCs w:val="24"/>
          <w:lang w:bidi="ru-RU"/>
        </w:rPr>
      </w:pPr>
      <w:r w:rsidRPr="009A0CCD">
        <w:rPr>
          <w:rFonts w:eastAsia="Courier New"/>
          <w:sz w:val="24"/>
          <w:szCs w:val="24"/>
          <w:lang w:bidi="ru-RU"/>
        </w:rPr>
        <w:t>Капсулу не следует открывать, чтобы не подвергаться повторному воздействию ее содержимого.</w:t>
      </w:r>
    </w:p>
    <w:p w14:paraId="343C4778" w14:textId="77777777" w:rsidR="00200EBA" w:rsidRPr="009A0CCD" w:rsidRDefault="00200EBA" w:rsidP="00201AD2">
      <w:pPr>
        <w:pStyle w:val="OT"/>
        <w:spacing w:after="0"/>
        <w:ind w:firstLine="709"/>
        <w:rPr>
          <w:rFonts w:eastAsia="Courier New"/>
          <w:sz w:val="24"/>
          <w:szCs w:val="24"/>
          <w:lang w:bidi="ru-RU"/>
        </w:rPr>
      </w:pPr>
      <w:r w:rsidRPr="009A0CCD">
        <w:rPr>
          <w:rFonts w:eastAsia="Courier New"/>
          <w:sz w:val="24"/>
          <w:szCs w:val="24"/>
          <w:lang w:bidi="ru-RU"/>
        </w:rPr>
        <w:t>Также, если капсулу сложно проглотить, можно растворить ее целиком без раздавливания или раскрытия в стакане с примерно 25 мл воды или яблочного сока. Капсулу оставляют в жидкости примерно на 10 минут, затем аккуратно взбалтывают в течение не менее 3 минут для растворения оболочки капсулы. Полученную суспензию выпивают. После этого добавляют в стакан примерно тот же объем жидкости (25 мл), ополаскивают ею стакан и выпивают содержимое. Не смешивайте более одного препарата в стакане одновременно.</w:t>
      </w:r>
    </w:p>
    <w:p w14:paraId="078E9C8A" w14:textId="77777777" w:rsidR="00200EBA" w:rsidRPr="009A0CCD" w:rsidRDefault="00200EBA" w:rsidP="000F0A73">
      <w:pPr>
        <w:pStyle w:val="OT"/>
        <w:spacing w:after="0"/>
        <w:ind w:firstLine="709"/>
        <w:rPr>
          <w:rFonts w:eastAsia="Courier New"/>
          <w:sz w:val="24"/>
          <w:szCs w:val="24"/>
          <w:lang w:bidi="ru-RU"/>
        </w:rPr>
      </w:pPr>
      <w:r w:rsidRPr="009A0CCD">
        <w:rPr>
          <w:rFonts w:eastAsia="Courier New"/>
          <w:sz w:val="24"/>
          <w:szCs w:val="24"/>
          <w:lang w:bidi="ru-RU"/>
        </w:rPr>
        <w:t>Лицо, готовящее суспензию, должно тщательно вымыть руки после завершения приготовления и приема препарата.</w:t>
      </w:r>
    </w:p>
    <w:p w14:paraId="05181ABA" w14:textId="77777777" w:rsidR="00200EBA" w:rsidRPr="00A42727" w:rsidRDefault="00200EBA" w:rsidP="00C22830">
      <w:pPr>
        <w:pStyle w:val="OT"/>
        <w:widowControl/>
        <w:autoSpaceDE/>
        <w:autoSpaceDN/>
        <w:adjustRightInd/>
        <w:spacing w:before="120"/>
        <w:rPr>
          <w:rFonts w:eastAsia="Courier New"/>
          <w:b/>
          <w:bCs/>
          <w:sz w:val="24"/>
          <w:szCs w:val="24"/>
          <w:lang w:bidi="ru-RU"/>
        </w:rPr>
      </w:pPr>
      <w:r w:rsidRPr="00A42727">
        <w:rPr>
          <w:rFonts w:eastAsia="Courier New"/>
          <w:b/>
          <w:bCs/>
          <w:sz w:val="24"/>
          <w:szCs w:val="24"/>
          <w:lang w:bidi="ru-RU"/>
        </w:rPr>
        <w:t>Режим дозирования</w:t>
      </w:r>
    </w:p>
    <w:p w14:paraId="08C5F4B7" w14:textId="77777777" w:rsidR="00200EBA" w:rsidRPr="009A0CCD" w:rsidRDefault="00200EBA" w:rsidP="00C22830">
      <w:pPr>
        <w:ind w:firstLine="851"/>
        <w:rPr>
          <w:lang w:bidi="ru-RU"/>
        </w:rPr>
      </w:pPr>
      <w:r w:rsidRPr="009A0CCD">
        <w:rPr>
          <w:lang w:bidi="ru-RU"/>
        </w:rPr>
        <w:t>В случае, если прием очередной дозы отложен более чем на 12 часов, эту дозу следует пропустить и принять следующую в обычное время.</w:t>
      </w:r>
    </w:p>
    <w:p w14:paraId="6D80877A" w14:textId="75197662" w:rsidR="006167F7" w:rsidRPr="009A0CCD" w:rsidRDefault="00200EBA" w:rsidP="000B6AAC">
      <w:pPr>
        <w:ind w:firstLine="851"/>
        <w:rPr>
          <w:lang w:bidi="ru-RU"/>
        </w:rPr>
      </w:pPr>
      <w:r w:rsidRPr="009A0CCD">
        <w:rPr>
          <w:lang w:bidi="ru-RU"/>
        </w:rPr>
        <w:t>Лечение должно продолжаться пока присутствует клиническая польза, либо до проявления неприемлемой токсичности.</w:t>
      </w:r>
    </w:p>
    <w:p w14:paraId="03063323" w14:textId="65FD673F" w:rsidR="00200EBA" w:rsidRPr="002A25A4" w:rsidRDefault="00200EBA" w:rsidP="000B6AAC">
      <w:pPr>
        <w:pStyle w:val="OT"/>
        <w:spacing w:after="0"/>
        <w:rPr>
          <w:rFonts w:eastAsia="Courier New"/>
          <w:b/>
          <w:bCs/>
          <w:i/>
          <w:iCs/>
          <w:sz w:val="24"/>
          <w:szCs w:val="24"/>
          <w:lang w:bidi="ru-RU"/>
        </w:rPr>
      </w:pPr>
      <w:r w:rsidRPr="002A25A4">
        <w:rPr>
          <w:rFonts w:eastAsia="Courier New"/>
          <w:b/>
          <w:bCs/>
          <w:i/>
          <w:iCs/>
          <w:sz w:val="24"/>
          <w:szCs w:val="24"/>
          <w:lang w:bidi="ru-RU"/>
        </w:rPr>
        <w:t xml:space="preserve">Дифференцированный рак щитовидной железы </w:t>
      </w:r>
    </w:p>
    <w:p w14:paraId="695A2409" w14:textId="0AB28013" w:rsidR="006167F7" w:rsidRPr="009A0CCD" w:rsidRDefault="00200EBA" w:rsidP="000B6AAC">
      <w:pPr>
        <w:ind w:firstLine="851"/>
        <w:rPr>
          <w:lang w:bidi="ru-RU"/>
        </w:rPr>
      </w:pPr>
      <w:r w:rsidRPr="009A0CCD">
        <w:rPr>
          <w:lang w:bidi="ru-RU"/>
        </w:rPr>
        <w:t>Рекомендованная суточная доза ленватиниба составляет 24 мг (две капсулы 10 мг и одна капсула 4 мг) один раз в сутки. Суточная доза ленватиниба может быть пересмотрена в соответствии с планом управления дозой/токсичностью</w:t>
      </w:r>
      <w:r w:rsidR="000B6AAC">
        <w:rPr>
          <w:lang w:bidi="ru-RU"/>
        </w:rPr>
        <w:t>.</w:t>
      </w:r>
    </w:p>
    <w:p w14:paraId="188EDB0F" w14:textId="456EC696" w:rsidR="00200EBA" w:rsidRPr="002A25A4" w:rsidRDefault="00200EBA" w:rsidP="000B6AAC">
      <w:pPr>
        <w:pStyle w:val="OT"/>
        <w:spacing w:after="0"/>
        <w:rPr>
          <w:rFonts w:eastAsia="Courier New"/>
          <w:b/>
          <w:bCs/>
          <w:i/>
          <w:iCs/>
          <w:sz w:val="24"/>
          <w:szCs w:val="24"/>
          <w:lang w:bidi="ru-RU"/>
        </w:rPr>
      </w:pPr>
      <w:r w:rsidRPr="002A25A4">
        <w:rPr>
          <w:rFonts w:eastAsia="Courier New"/>
          <w:b/>
          <w:bCs/>
          <w:i/>
          <w:iCs/>
          <w:sz w:val="24"/>
          <w:szCs w:val="24"/>
          <w:lang w:bidi="ru-RU"/>
        </w:rPr>
        <w:t xml:space="preserve">Гепатоцеллюлярный рак </w:t>
      </w:r>
    </w:p>
    <w:p w14:paraId="3B768E83" w14:textId="77777777" w:rsidR="00200EBA" w:rsidRPr="009A0CCD" w:rsidRDefault="00200EBA" w:rsidP="000B6AAC">
      <w:pPr>
        <w:ind w:firstLine="851"/>
        <w:rPr>
          <w:lang w:bidi="ru-RU"/>
        </w:rPr>
      </w:pPr>
      <w:r w:rsidRPr="009A0CCD">
        <w:rPr>
          <w:lang w:bidi="ru-RU"/>
        </w:rPr>
        <w:t>Рекомендованная суточная доза ленватиниба составляет 8 мг (две капсулы 4 мг) один раз в сутки для пациентов с массой тела &lt;60 кг и 12 мг (три капсулы 4 мг) один раз в сутки для пациентов с массой тела 360 кг. Суточная доза ленватиниба может быть пересмотрена в соответствии с планом управления дозой/токсичностью</w:t>
      </w:r>
      <w:r>
        <w:rPr>
          <w:lang w:bidi="ru-RU"/>
        </w:rPr>
        <w:t>.</w:t>
      </w:r>
      <w:r w:rsidRPr="009A0CCD">
        <w:rPr>
          <w:lang w:bidi="ru-RU"/>
        </w:rPr>
        <w:t xml:space="preserve"> </w:t>
      </w:r>
    </w:p>
    <w:p w14:paraId="4E461D0B" w14:textId="45C53525" w:rsidR="00200EBA" w:rsidRPr="002A25A4" w:rsidRDefault="00200EBA" w:rsidP="000B6AAC">
      <w:pPr>
        <w:pStyle w:val="OT"/>
        <w:spacing w:after="0"/>
        <w:rPr>
          <w:rFonts w:eastAsia="Courier New"/>
          <w:b/>
          <w:bCs/>
          <w:i/>
          <w:iCs/>
          <w:sz w:val="24"/>
          <w:szCs w:val="24"/>
          <w:lang w:bidi="ru-RU"/>
        </w:rPr>
      </w:pPr>
      <w:r w:rsidRPr="002A25A4">
        <w:rPr>
          <w:rFonts w:eastAsia="Courier New"/>
          <w:b/>
          <w:bCs/>
          <w:i/>
          <w:iCs/>
          <w:sz w:val="24"/>
          <w:szCs w:val="24"/>
          <w:lang w:bidi="ru-RU"/>
        </w:rPr>
        <w:t xml:space="preserve">Распространенный почечно-клеточный рак </w:t>
      </w:r>
    </w:p>
    <w:p w14:paraId="72D50696" w14:textId="77777777" w:rsidR="00200EBA" w:rsidRPr="0020130A" w:rsidRDefault="00200EBA" w:rsidP="000B6AAC">
      <w:pPr>
        <w:pStyle w:val="OT"/>
        <w:spacing w:after="0"/>
        <w:ind w:firstLine="709"/>
        <w:rPr>
          <w:rFonts w:eastAsia="Courier New"/>
          <w:i/>
          <w:iCs/>
          <w:sz w:val="24"/>
          <w:szCs w:val="24"/>
          <w:lang w:bidi="ru-RU"/>
        </w:rPr>
      </w:pPr>
      <w:r w:rsidRPr="0020130A">
        <w:rPr>
          <w:rFonts w:eastAsia="Courier New"/>
          <w:i/>
          <w:iCs/>
          <w:sz w:val="24"/>
          <w:szCs w:val="24"/>
          <w:lang w:bidi="ru-RU"/>
        </w:rPr>
        <w:t xml:space="preserve">Ленватиниба в комбинации с пембролизумабом в качестве терапии первой линии </w:t>
      </w:r>
    </w:p>
    <w:p w14:paraId="716A8F4B" w14:textId="77777777" w:rsidR="00200EBA" w:rsidRPr="009A0CCD" w:rsidRDefault="00200EBA" w:rsidP="000B6AAC">
      <w:pPr>
        <w:pStyle w:val="OT"/>
        <w:spacing w:after="0"/>
        <w:ind w:firstLine="709"/>
        <w:rPr>
          <w:rFonts w:eastAsia="Courier New"/>
          <w:sz w:val="24"/>
          <w:szCs w:val="24"/>
          <w:lang w:bidi="ru-RU"/>
        </w:rPr>
      </w:pPr>
      <w:r w:rsidRPr="009A0CCD">
        <w:rPr>
          <w:rFonts w:eastAsia="Courier New"/>
          <w:sz w:val="24"/>
          <w:szCs w:val="24"/>
          <w:lang w:bidi="ru-RU"/>
        </w:rPr>
        <w:t>Рекомендованная суточная доза ленватиниба составляет 20 мг (две капсулы 10 мг) один раз в сутки в комбинации с 200 мг пембролизумаба в виде внутривенной инфузии в течение 30 минут кажд</w:t>
      </w:r>
      <w:r>
        <w:rPr>
          <w:rFonts w:eastAsia="Courier New"/>
          <w:sz w:val="24"/>
          <w:szCs w:val="24"/>
          <w:lang w:bidi="ru-RU"/>
        </w:rPr>
        <w:t>ы</w:t>
      </w:r>
      <w:r w:rsidRPr="009A0CCD">
        <w:rPr>
          <w:rFonts w:eastAsia="Courier New"/>
          <w:sz w:val="24"/>
          <w:szCs w:val="24"/>
          <w:lang w:bidi="ru-RU"/>
        </w:rPr>
        <w:t>е 3 недели. Суточная доза ленватиниба может быть пересмотрена в соответствии с планом управления дозой</w:t>
      </w:r>
      <w:r>
        <w:rPr>
          <w:rFonts w:eastAsia="Courier New"/>
          <w:sz w:val="24"/>
          <w:szCs w:val="24"/>
          <w:lang w:bidi="ru-RU"/>
        </w:rPr>
        <w:t>.</w:t>
      </w:r>
    </w:p>
    <w:p w14:paraId="2008122E" w14:textId="77777777" w:rsidR="00200EBA" w:rsidRPr="009A0CCD" w:rsidRDefault="00200EBA" w:rsidP="000B6AAC">
      <w:pPr>
        <w:pStyle w:val="OT"/>
        <w:spacing w:after="0"/>
        <w:ind w:firstLine="709"/>
        <w:rPr>
          <w:rFonts w:eastAsia="Courier New"/>
          <w:sz w:val="24"/>
          <w:szCs w:val="24"/>
          <w:lang w:bidi="ru-RU"/>
        </w:rPr>
      </w:pPr>
      <w:r w:rsidRPr="009A0CCD">
        <w:rPr>
          <w:rFonts w:eastAsia="Courier New"/>
          <w:sz w:val="24"/>
          <w:szCs w:val="24"/>
          <w:lang w:bidi="ru-RU"/>
        </w:rPr>
        <w:t>Обратитесь к инструкции по медицинскому применению пембролизумаба для получения информации о рекомендуемой дозировке.</w:t>
      </w:r>
    </w:p>
    <w:p w14:paraId="70AE31C5" w14:textId="77777777" w:rsidR="00200EBA" w:rsidRPr="0020130A" w:rsidRDefault="00200EBA" w:rsidP="000B6AAC">
      <w:pPr>
        <w:pStyle w:val="OT"/>
        <w:spacing w:after="0"/>
        <w:rPr>
          <w:rFonts w:eastAsia="Courier New"/>
          <w:i/>
          <w:iCs/>
          <w:sz w:val="24"/>
          <w:szCs w:val="24"/>
          <w:lang w:bidi="ru-RU"/>
        </w:rPr>
      </w:pPr>
      <w:r w:rsidRPr="0020130A">
        <w:rPr>
          <w:rFonts w:eastAsia="Courier New"/>
          <w:i/>
          <w:iCs/>
          <w:sz w:val="24"/>
          <w:szCs w:val="24"/>
          <w:lang w:bidi="ru-RU"/>
        </w:rPr>
        <w:t>Ленватиниб в комбинации с эверолимvсом в качестве терапии второй линии</w:t>
      </w:r>
    </w:p>
    <w:p w14:paraId="65B84235" w14:textId="77777777" w:rsidR="00200EBA" w:rsidRPr="009A0CCD" w:rsidRDefault="00200EBA" w:rsidP="000B6AAC">
      <w:pPr>
        <w:pStyle w:val="OT"/>
        <w:spacing w:after="0"/>
        <w:rPr>
          <w:rFonts w:eastAsia="Courier New"/>
          <w:sz w:val="24"/>
          <w:szCs w:val="24"/>
          <w:lang w:bidi="ru-RU"/>
        </w:rPr>
      </w:pPr>
      <w:r w:rsidRPr="009A0CCD">
        <w:rPr>
          <w:rFonts w:eastAsia="Courier New"/>
          <w:sz w:val="24"/>
          <w:szCs w:val="24"/>
          <w:lang w:bidi="ru-RU"/>
        </w:rPr>
        <w:t>Рекомендованная суточная доза ленватиниба составляет 18 мг (одна капсула 10 мг и две капсулы 4 мг) один раз в сутки в комбинации с 5 мг эверолимуса один раз в сутки.</w:t>
      </w:r>
    </w:p>
    <w:p w14:paraId="68D0DDF8" w14:textId="77777777" w:rsidR="00200EBA" w:rsidRPr="009A0CCD" w:rsidRDefault="00200EBA" w:rsidP="000B6AAC">
      <w:pPr>
        <w:pStyle w:val="OT"/>
        <w:spacing w:after="0"/>
        <w:rPr>
          <w:rFonts w:eastAsia="Courier New"/>
          <w:sz w:val="24"/>
          <w:szCs w:val="24"/>
          <w:lang w:bidi="ru-RU"/>
        </w:rPr>
      </w:pPr>
      <w:r w:rsidRPr="009A0CCD">
        <w:rPr>
          <w:rFonts w:eastAsia="Courier New"/>
          <w:sz w:val="24"/>
          <w:szCs w:val="24"/>
          <w:lang w:bidi="ru-RU"/>
        </w:rPr>
        <w:t>Суточные дозы ленватиниба и, при необходимости, эверолимуса могут быть пересмотрены в соответствии с планом управления дозой/токсичностью</w:t>
      </w:r>
      <w:r>
        <w:rPr>
          <w:rFonts w:eastAsia="Courier New"/>
          <w:sz w:val="24"/>
          <w:szCs w:val="24"/>
          <w:lang w:bidi="ru-RU"/>
        </w:rPr>
        <w:t>.</w:t>
      </w:r>
    </w:p>
    <w:p w14:paraId="437DAB0C" w14:textId="52AE23AB" w:rsidR="00150FD3" w:rsidRPr="009A0CCD" w:rsidRDefault="00200EBA" w:rsidP="000B6AAC">
      <w:pPr>
        <w:pStyle w:val="OT"/>
        <w:spacing w:after="0"/>
        <w:rPr>
          <w:rFonts w:eastAsia="Courier New"/>
          <w:sz w:val="24"/>
          <w:szCs w:val="24"/>
          <w:lang w:bidi="ru-RU"/>
        </w:rPr>
      </w:pPr>
      <w:r w:rsidRPr="009A0CCD">
        <w:rPr>
          <w:rFonts w:eastAsia="Courier New"/>
          <w:sz w:val="24"/>
          <w:szCs w:val="24"/>
          <w:lang w:bidi="ru-RU"/>
        </w:rPr>
        <w:t xml:space="preserve">Обратитесь к инструкции по медицинскому применению эверолимуса для получения </w:t>
      </w:r>
      <w:r w:rsidRPr="009A0CCD">
        <w:rPr>
          <w:rFonts w:eastAsia="Courier New"/>
          <w:sz w:val="24"/>
          <w:szCs w:val="24"/>
          <w:lang w:bidi="ru-RU"/>
        </w:rPr>
        <w:lastRenderedPageBreak/>
        <w:t>информации о рекомендуемой дозировке.</w:t>
      </w:r>
    </w:p>
    <w:p w14:paraId="4B7B586B" w14:textId="5B5E019B" w:rsidR="00200EBA" w:rsidRPr="002A25A4" w:rsidRDefault="00200EBA" w:rsidP="000B6AAC">
      <w:pPr>
        <w:pStyle w:val="OT"/>
        <w:spacing w:after="0"/>
        <w:rPr>
          <w:rFonts w:eastAsia="Courier New"/>
          <w:b/>
          <w:bCs/>
          <w:i/>
          <w:iCs/>
          <w:sz w:val="24"/>
          <w:szCs w:val="24"/>
          <w:lang w:bidi="ru-RU"/>
        </w:rPr>
      </w:pPr>
      <w:r w:rsidRPr="002A25A4">
        <w:rPr>
          <w:rFonts w:eastAsia="Courier New"/>
          <w:b/>
          <w:bCs/>
          <w:i/>
          <w:iCs/>
          <w:sz w:val="24"/>
          <w:szCs w:val="24"/>
          <w:lang w:bidi="ru-RU"/>
        </w:rPr>
        <w:t xml:space="preserve">Рак эндометрия </w:t>
      </w:r>
    </w:p>
    <w:p w14:paraId="55FBD863" w14:textId="15B095DC" w:rsidR="00200EBA" w:rsidRPr="009A0CCD" w:rsidRDefault="00200EBA" w:rsidP="000B6AAC">
      <w:pPr>
        <w:ind w:firstLine="709"/>
        <w:rPr>
          <w:lang w:bidi="ru-RU"/>
        </w:rPr>
      </w:pPr>
      <w:r w:rsidRPr="009A0CCD">
        <w:rPr>
          <w:lang w:bidi="ru-RU"/>
        </w:rPr>
        <w:t>Рекомендованная суточная доза ленватиниба составляет 20 мг (две капсулы 10 мг) один раз в сутки в комбинации с 200 мг пембролизумаба в виде внутривенной инфузии в течение 30 минут каждые 3 недели до неприемлемой токсичности или прогрессирования заболевания. Суточная доза ленватиниба может быть пересмотрена в соответствии с планом управления доза/токсичность</w:t>
      </w:r>
      <w:r>
        <w:rPr>
          <w:lang w:bidi="ru-RU"/>
        </w:rPr>
        <w:t>.</w:t>
      </w:r>
      <w:r w:rsidRPr="009A0CCD">
        <w:rPr>
          <w:lang w:bidi="ru-RU"/>
        </w:rPr>
        <w:t xml:space="preserve"> </w:t>
      </w:r>
    </w:p>
    <w:p w14:paraId="39A92DCD" w14:textId="77777777" w:rsidR="00200EBA" w:rsidRDefault="00200EBA" w:rsidP="000B6AAC">
      <w:pPr>
        <w:ind w:firstLine="709"/>
        <w:rPr>
          <w:lang w:bidi="ru-RU"/>
        </w:rPr>
      </w:pPr>
      <w:r w:rsidRPr="009A0CCD">
        <w:rPr>
          <w:lang w:bidi="ru-RU"/>
        </w:rPr>
        <w:t>Обратитесь к инструкции по медицинскому применению пембролизумаба для получения информации о рекомендуемой дозировке.</w:t>
      </w:r>
    </w:p>
    <w:p w14:paraId="2A4ED12A" w14:textId="77777777" w:rsidR="00200EBA" w:rsidRPr="004D296C" w:rsidRDefault="00200EBA" w:rsidP="000B6AAC">
      <w:pPr>
        <w:ind w:firstLine="709"/>
        <w:rPr>
          <w:i/>
          <w:iCs/>
          <w:lang w:bidi="ru-RU"/>
        </w:rPr>
      </w:pPr>
      <w:r w:rsidRPr="004D296C">
        <w:rPr>
          <w:i/>
          <w:iCs/>
          <w:lang w:bidi="ru-RU"/>
        </w:rPr>
        <w:t>Коррекция дозы во время терапии</w:t>
      </w:r>
    </w:p>
    <w:p w14:paraId="2CBAFADF" w14:textId="53BBB671" w:rsidR="00200EBA" w:rsidRPr="009A0CCD" w:rsidRDefault="00200EBA" w:rsidP="000B6AAC">
      <w:pPr>
        <w:ind w:firstLine="709"/>
        <w:rPr>
          <w:lang w:bidi="ru-RU"/>
        </w:rPr>
      </w:pPr>
      <w:r w:rsidRPr="009A0CCD">
        <w:rPr>
          <w:lang w:bidi="ru-RU"/>
        </w:rPr>
        <w:t>Для управления нежелательными реакциями может потребоваться временная приостановка лечения, коррекция дозы или отмена терапии</w:t>
      </w:r>
      <w:r w:rsidR="00DC35FA">
        <w:rPr>
          <w:lang w:bidi="ru-RU"/>
        </w:rPr>
        <w:t>.</w:t>
      </w:r>
      <w:r w:rsidRPr="009A0CCD">
        <w:rPr>
          <w:lang w:bidi="ru-RU"/>
        </w:rPr>
        <w:t xml:space="preserve"> </w:t>
      </w:r>
    </w:p>
    <w:p w14:paraId="1C3702D9" w14:textId="77777777" w:rsidR="00200EBA" w:rsidRPr="009A0CCD" w:rsidRDefault="00200EBA" w:rsidP="000B6AAC">
      <w:pPr>
        <w:ind w:firstLine="709"/>
        <w:rPr>
          <w:lang w:bidi="ru-RU"/>
        </w:rPr>
      </w:pPr>
      <w:r w:rsidRPr="009A0CCD">
        <w:rPr>
          <w:lang w:bidi="ru-RU"/>
        </w:rPr>
        <w:t>Реакции от легкой до умеренной степени тяжести (1 и 2 степени), как правило, не требуют приостановки терапии ленватинибом, за исключением случаев, когда пациент не переносит их, несмотря на эффективность терапии.</w:t>
      </w:r>
    </w:p>
    <w:p w14:paraId="0574FD67" w14:textId="77777777" w:rsidR="00200EBA" w:rsidRPr="009A0CCD" w:rsidRDefault="00200EBA" w:rsidP="000B6AAC">
      <w:pPr>
        <w:ind w:firstLine="709"/>
        <w:rPr>
          <w:lang w:bidi="ru-RU"/>
        </w:rPr>
      </w:pPr>
      <w:r w:rsidRPr="009A0CCD">
        <w:rPr>
          <w:lang w:bidi="ru-RU"/>
        </w:rPr>
        <w:t>Тяжелые (степень 3) или непереносимые нежелательные реакции требуют приостановки терапии ленватинибом до улучшения реакции до степени от 0 до -1 или до исходного уровня.</w:t>
      </w:r>
    </w:p>
    <w:p w14:paraId="7429FF3A" w14:textId="77777777" w:rsidR="00200EBA" w:rsidRPr="009A0CCD" w:rsidRDefault="00200EBA" w:rsidP="000B6AAC">
      <w:pPr>
        <w:ind w:firstLine="709"/>
        <w:rPr>
          <w:lang w:bidi="ru-RU"/>
        </w:rPr>
      </w:pPr>
      <w:r w:rsidRPr="009A0CCD">
        <w:rPr>
          <w:lang w:bidi="ru-RU"/>
        </w:rPr>
        <w:t xml:space="preserve">Общие рекомендации по коррекции дозы для управления нежелательными реакциями, ассоциированными с ленватинибом представлены в таблице </w:t>
      </w:r>
      <w:r>
        <w:rPr>
          <w:lang w:bidi="ru-RU"/>
        </w:rPr>
        <w:t>5-2.</w:t>
      </w:r>
      <w:r w:rsidRPr="009A0CCD">
        <w:rPr>
          <w:lang w:bidi="ru-RU"/>
        </w:rPr>
        <w:t xml:space="preserve"> </w:t>
      </w:r>
    </w:p>
    <w:p w14:paraId="0A3157B9" w14:textId="529B9826" w:rsidR="00200EBA" w:rsidRPr="009A0CCD" w:rsidRDefault="00200EBA" w:rsidP="000B6AAC">
      <w:pPr>
        <w:ind w:firstLine="709"/>
        <w:rPr>
          <w:lang w:bidi="ru-RU"/>
        </w:rPr>
      </w:pPr>
      <w:r w:rsidRPr="009A0CCD">
        <w:rPr>
          <w:lang w:bidi="ru-RU"/>
        </w:rPr>
        <w:t>При применении ленватиниба в комбинации с пембролизумабом для лечения ПKP или РЭ, приостанавливают лечение одним или обоими препаратами, либо снижают дозу ленватиниба в зависимости от ситуации. Уменьшение дозы пембролизумаба не рекомендуется. Отмена пембролизумаба проводится в соответствии с инструкцией по его медицинскому применению.</w:t>
      </w:r>
    </w:p>
    <w:p w14:paraId="21FF0D3B" w14:textId="77777777" w:rsidR="00200EBA" w:rsidRPr="009A0CCD" w:rsidRDefault="00200EBA" w:rsidP="000B6AAC">
      <w:pPr>
        <w:ind w:firstLine="709"/>
        <w:rPr>
          <w:lang w:bidi="ru-RU"/>
        </w:rPr>
      </w:pPr>
      <w:r w:rsidRPr="009A0CCD">
        <w:rPr>
          <w:lang w:bidi="ru-RU"/>
        </w:rPr>
        <w:t>В случае возникновения нежелательных реакций, ассоциированных с эверолимусом, при лечении ПKP, лечение эверолимусом следует приостановить, уменьшить его дозу, назначив прием через день, либо отменить (см. инструкцию по медицинскому применению эверолимуса).</w:t>
      </w:r>
    </w:p>
    <w:p w14:paraId="50AB4CAD" w14:textId="3628CA2A" w:rsidR="00200EBA" w:rsidRPr="00020900" w:rsidRDefault="00200EBA" w:rsidP="000B6AAC">
      <w:pPr>
        <w:pStyle w:val="OT"/>
        <w:spacing w:after="0"/>
        <w:rPr>
          <w:rFonts w:eastAsia="Courier New"/>
          <w:sz w:val="24"/>
          <w:szCs w:val="24"/>
          <w:lang w:bidi="ru-RU"/>
        </w:rPr>
      </w:pPr>
      <w:r w:rsidRPr="009A0CCD">
        <w:rPr>
          <w:rFonts w:eastAsia="Courier New"/>
          <w:sz w:val="24"/>
          <w:szCs w:val="24"/>
          <w:lang w:bidi="ru-RU"/>
        </w:rPr>
        <w:t xml:space="preserve"> </w:t>
      </w:r>
      <w:r w:rsidRPr="00020900">
        <w:rPr>
          <w:rFonts w:eastAsia="Courier New"/>
          <w:sz w:val="24"/>
          <w:szCs w:val="24"/>
          <w:lang w:bidi="ru-RU"/>
        </w:rPr>
        <w:t>В случае возникновения нежелательных реакций, ассоциированных как с ленватинибом, так и с эверолимусом, следует уменьшить дозу ленватиниба (таблица 5</w:t>
      </w:r>
      <w:r w:rsidR="00023A8A">
        <w:rPr>
          <w:rFonts w:eastAsia="Courier New"/>
          <w:sz w:val="24"/>
          <w:szCs w:val="24"/>
          <w:lang w:bidi="ru-RU"/>
        </w:rPr>
        <w:t>-</w:t>
      </w:r>
      <w:r w:rsidRPr="00020900">
        <w:rPr>
          <w:rFonts w:eastAsia="Courier New"/>
          <w:sz w:val="24"/>
          <w:szCs w:val="24"/>
          <w:lang w:bidi="ru-RU"/>
        </w:rPr>
        <w:t>2.) перед уменьшением дозы эверолимуса.</w:t>
      </w:r>
    </w:p>
    <w:p w14:paraId="56A9642F" w14:textId="77777777" w:rsidR="00200EBA" w:rsidRPr="00020900" w:rsidRDefault="00200EBA" w:rsidP="000B6AAC">
      <w:pPr>
        <w:pStyle w:val="OT"/>
        <w:spacing w:after="0"/>
        <w:ind w:firstLine="851"/>
        <w:rPr>
          <w:rFonts w:eastAsia="Courier New"/>
          <w:sz w:val="24"/>
          <w:szCs w:val="24"/>
          <w:lang w:bidi="ru-RU"/>
        </w:rPr>
      </w:pPr>
      <w:r w:rsidRPr="00020900">
        <w:rPr>
          <w:rFonts w:eastAsia="Courier New"/>
          <w:sz w:val="24"/>
          <w:szCs w:val="24"/>
          <w:lang w:bidi="ru-RU"/>
        </w:rPr>
        <w:t>В случае возникновения жизнеугрожающих реакций (4-й степени тяжести, за исключением лабораторных отклонений, признанных не опасными для жизни) все препараты следует отменить.</w:t>
      </w:r>
    </w:p>
    <w:p w14:paraId="3B754906" w14:textId="1F4FF6EA" w:rsidR="00200EBA" w:rsidRDefault="00200EBA" w:rsidP="000B6AAC">
      <w:pPr>
        <w:pStyle w:val="OT"/>
        <w:spacing w:after="0"/>
        <w:ind w:firstLine="851"/>
        <w:rPr>
          <w:rFonts w:eastAsia="Courier New"/>
          <w:sz w:val="24"/>
          <w:szCs w:val="24"/>
          <w:lang w:bidi="ru-RU"/>
        </w:rPr>
      </w:pPr>
      <w:r w:rsidRPr="00020900">
        <w:rPr>
          <w:rFonts w:eastAsia="Courier New"/>
          <w:sz w:val="24"/>
          <w:szCs w:val="24"/>
          <w:lang w:bidi="ru-RU"/>
        </w:rPr>
        <w:t>При установлении степени тяжести нежелательной реакции следует руководствоваться актуальной версией Общих терминологических критериев для нежелательных явлений Национального института рака (National Cancer Institute (NCI) Common Terminology С</w:t>
      </w:r>
      <w:r w:rsidR="00023A8A">
        <w:rPr>
          <w:rFonts w:eastAsia="Courier New"/>
          <w:sz w:val="24"/>
          <w:szCs w:val="24"/>
          <w:lang w:val="en-US" w:bidi="ru-RU"/>
        </w:rPr>
        <w:t>ri</w:t>
      </w:r>
      <w:r w:rsidRPr="00020900">
        <w:rPr>
          <w:rFonts w:eastAsia="Courier New"/>
          <w:sz w:val="24"/>
          <w:szCs w:val="24"/>
          <w:lang w:bidi="ru-RU"/>
        </w:rPr>
        <w:t>t</w:t>
      </w:r>
      <w:r w:rsidR="00023A8A">
        <w:rPr>
          <w:rFonts w:eastAsia="Courier New"/>
          <w:sz w:val="24"/>
          <w:szCs w:val="24"/>
          <w:lang w:val="en-US" w:bidi="ru-RU"/>
        </w:rPr>
        <w:t>eria</w:t>
      </w:r>
      <w:r w:rsidRPr="00020900">
        <w:rPr>
          <w:rFonts w:eastAsia="Courier New"/>
          <w:sz w:val="24"/>
          <w:szCs w:val="24"/>
          <w:lang w:bidi="ru-RU"/>
        </w:rPr>
        <w:t xml:space="preserve"> for Adverse Events (CTCAE)).</w:t>
      </w:r>
    </w:p>
    <w:p w14:paraId="1D7F3EE1" w14:textId="77777777" w:rsidR="00200EBA" w:rsidRDefault="00200EBA" w:rsidP="00200EBA">
      <w:pPr>
        <w:pStyle w:val="OT"/>
        <w:spacing w:after="0"/>
        <w:ind w:firstLine="851"/>
        <w:rPr>
          <w:rFonts w:eastAsia="Courier New"/>
          <w:sz w:val="24"/>
          <w:szCs w:val="24"/>
          <w:lang w:bidi="ru-RU"/>
        </w:rPr>
      </w:pPr>
    </w:p>
    <w:p w14:paraId="39E383C4" w14:textId="26039256" w:rsidR="00200EBA" w:rsidRPr="00201AD2" w:rsidRDefault="00200EBA" w:rsidP="00201AD2">
      <w:pPr>
        <w:rPr>
          <w:rFonts w:eastAsia="Courier New"/>
          <w:snapToGrid w:val="0"/>
          <w:lang w:eastAsia="ru-RU" w:bidi="ru-RU"/>
        </w:rPr>
      </w:pPr>
      <w:r w:rsidRPr="00201AD2">
        <w:rPr>
          <w:rFonts w:eastAsia="Courier New"/>
          <w:b/>
          <w:lang w:bidi="ru-RU"/>
        </w:rPr>
        <w:t>Т</w:t>
      </w:r>
      <w:r w:rsidRPr="00201AD2">
        <w:rPr>
          <w:rFonts w:eastAsia="Courier New"/>
          <w:b/>
          <w:bCs/>
          <w:lang w:bidi="ru-RU"/>
        </w:rPr>
        <w:t>абли</w:t>
      </w:r>
      <w:r w:rsidRPr="00145F33">
        <w:rPr>
          <w:rFonts w:eastAsia="Courier New"/>
          <w:b/>
          <w:bCs/>
          <w:lang w:bidi="ru-RU"/>
        </w:rPr>
        <w:t xml:space="preserve">ца 5-2. </w:t>
      </w:r>
      <w:r w:rsidRPr="00201AD2">
        <w:rPr>
          <w:rFonts w:eastAsia="Courier New"/>
          <w:bCs/>
          <w:snapToGrid w:val="0"/>
          <w:lang w:eastAsia="ru-RU" w:bidi="ru-RU"/>
        </w:rPr>
        <w:t>Коррекция дозы при нежелательных реакциях</w:t>
      </w:r>
      <w:r w:rsidR="00201AD2">
        <w:rPr>
          <w:rFonts w:eastAsia="Courier New"/>
          <w:bCs/>
          <w:snapToGrid w:val="0"/>
          <w:lang w:eastAsia="ru-RU" w:bidi="ru-RU"/>
        </w:rPr>
        <w:t>.</w:t>
      </w:r>
    </w:p>
    <w:tbl>
      <w:tblPr>
        <w:tblStyle w:val="TableNormal1"/>
        <w:tblW w:w="9562" w:type="dxa"/>
        <w:tblInd w:w="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07"/>
        <w:gridCol w:w="2250"/>
        <w:gridCol w:w="1420"/>
        <w:gridCol w:w="3085"/>
      </w:tblGrid>
      <w:tr w:rsidR="00200EBA" w:rsidRPr="006F3FA4" w14:paraId="294CC926" w14:textId="77777777" w:rsidTr="00201AD2">
        <w:trPr>
          <w:cantSplit/>
          <w:trHeight w:val="786"/>
          <w:tblHeader/>
        </w:trPr>
        <w:tc>
          <w:tcPr>
            <w:tcW w:w="2807" w:type="dxa"/>
            <w:shd w:val="clear" w:color="auto" w:fill="D9D9D9" w:themeFill="background1" w:themeFillShade="D9"/>
            <w:vAlign w:val="center"/>
          </w:tcPr>
          <w:p w14:paraId="6842CC12" w14:textId="77777777" w:rsidR="00200EBA" w:rsidRPr="00C22830" w:rsidRDefault="00200EBA" w:rsidP="00201AD2">
            <w:pPr>
              <w:jc w:val="center"/>
              <w:rPr>
                <w:b/>
                <w:bCs/>
              </w:rPr>
            </w:pPr>
            <w:r w:rsidRPr="00C22830">
              <w:rPr>
                <w:b/>
                <w:bCs/>
              </w:rPr>
              <w:t>Нежелательная реакция</w:t>
            </w:r>
          </w:p>
        </w:tc>
        <w:tc>
          <w:tcPr>
            <w:tcW w:w="2250" w:type="dxa"/>
            <w:shd w:val="clear" w:color="auto" w:fill="D9D9D9" w:themeFill="background1" w:themeFillShade="D9"/>
            <w:vAlign w:val="center"/>
          </w:tcPr>
          <w:p w14:paraId="659BAE85" w14:textId="77777777" w:rsidR="00200EBA" w:rsidRPr="00C22830" w:rsidRDefault="00200EBA" w:rsidP="00201AD2">
            <w:pPr>
              <w:jc w:val="center"/>
              <w:rPr>
                <w:b/>
                <w:bCs/>
              </w:rPr>
            </w:pPr>
            <w:r w:rsidRPr="00C22830">
              <w:rPr>
                <w:b/>
                <w:bCs/>
              </w:rPr>
              <w:t>Степень тяжести по CTCAE</w:t>
            </w:r>
          </w:p>
        </w:tc>
        <w:tc>
          <w:tcPr>
            <w:tcW w:w="1420" w:type="dxa"/>
            <w:shd w:val="clear" w:color="auto" w:fill="D9D9D9" w:themeFill="background1" w:themeFillShade="D9"/>
            <w:vAlign w:val="center"/>
          </w:tcPr>
          <w:p w14:paraId="2083184F" w14:textId="77777777" w:rsidR="00200EBA" w:rsidRPr="00C22830" w:rsidRDefault="00200EBA" w:rsidP="00201AD2">
            <w:pPr>
              <w:jc w:val="center"/>
              <w:rPr>
                <w:b/>
                <w:bCs/>
              </w:rPr>
            </w:pPr>
            <w:r w:rsidRPr="00C22830">
              <w:rPr>
                <w:b/>
                <w:bCs/>
              </w:rPr>
              <w:t>Действие</w:t>
            </w:r>
          </w:p>
        </w:tc>
        <w:tc>
          <w:tcPr>
            <w:tcW w:w="3085" w:type="dxa"/>
            <w:shd w:val="clear" w:color="auto" w:fill="D9D9D9" w:themeFill="background1" w:themeFillShade="D9"/>
            <w:vAlign w:val="center"/>
          </w:tcPr>
          <w:p w14:paraId="60484911" w14:textId="77777777" w:rsidR="00200EBA" w:rsidRPr="00C22830" w:rsidRDefault="00200EBA" w:rsidP="00201AD2">
            <w:pPr>
              <w:jc w:val="center"/>
              <w:rPr>
                <w:b/>
                <w:bCs/>
                <w:lang w:val="ru-RU"/>
              </w:rPr>
            </w:pPr>
            <w:r w:rsidRPr="00C22830">
              <w:rPr>
                <w:b/>
                <w:bCs/>
                <w:lang w:val="ru-RU"/>
              </w:rPr>
              <w:t>Сниженне дозы и</w:t>
            </w:r>
          </w:p>
          <w:p w14:paraId="5027FE1F" w14:textId="77777777" w:rsidR="00200EBA" w:rsidRPr="00C22830" w:rsidRDefault="00200EBA" w:rsidP="00201AD2">
            <w:pPr>
              <w:jc w:val="center"/>
              <w:rPr>
                <w:b/>
                <w:bCs/>
                <w:lang w:val="ru-RU"/>
              </w:rPr>
            </w:pPr>
            <w:r w:rsidRPr="00C22830">
              <w:rPr>
                <w:b/>
                <w:bCs/>
                <w:lang w:val="ru-RU"/>
              </w:rPr>
              <w:t>возобновление приема ленватнннба</w:t>
            </w:r>
          </w:p>
        </w:tc>
      </w:tr>
      <w:tr w:rsidR="00200EBA" w:rsidRPr="006F3FA4" w14:paraId="6EE206A2" w14:textId="77777777" w:rsidTr="000B6AAC">
        <w:trPr>
          <w:trHeight w:val="1021"/>
        </w:trPr>
        <w:tc>
          <w:tcPr>
            <w:tcW w:w="2807" w:type="dxa"/>
            <w:vMerge w:val="restart"/>
            <w:vAlign w:val="center"/>
          </w:tcPr>
          <w:p w14:paraId="01CD8123" w14:textId="77777777" w:rsidR="00200EBA" w:rsidRPr="000B6AAC" w:rsidRDefault="00200EBA" w:rsidP="000B6AAC">
            <w:pPr>
              <w:jc w:val="center"/>
            </w:pPr>
            <w:r w:rsidRPr="000B6AAC">
              <w:t>Артериальная гипертензия</w:t>
            </w:r>
          </w:p>
        </w:tc>
        <w:tc>
          <w:tcPr>
            <w:tcW w:w="2250" w:type="dxa"/>
            <w:vAlign w:val="center"/>
          </w:tcPr>
          <w:p w14:paraId="43DFD662" w14:textId="77777777" w:rsidR="00200EBA" w:rsidRPr="000B6AAC" w:rsidRDefault="00200EBA" w:rsidP="000B6AAC">
            <w:pPr>
              <w:jc w:val="center"/>
              <w:rPr>
                <w:lang w:val="ru-RU"/>
              </w:rPr>
            </w:pPr>
            <w:r w:rsidRPr="000B6AAC">
              <w:rPr>
                <w:lang w:val="ru-RU"/>
              </w:rPr>
              <w:t xml:space="preserve">Степень </w:t>
            </w:r>
            <w:r w:rsidRPr="000B6AAC">
              <w:rPr>
                <w:color w:val="2A2A2A"/>
                <w:lang w:val="ru-RU"/>
              </w:rPr>
              <w:t>3</w:t>
            </w:r>
            <w:r w:rsidRPr="000B6AAC">
              <w:rPr>
                <w:color w:val="2A2A2A"/>
                <w:spacing w:val="-10"/>
                <w:lang w:val="ru-RU"/>
              </w:rPr>
              <w:t xml:space="preserve"> </w:t>
            </w:r>
            <w:r w:rsidRPr="000B6AAC">
              <w:rPr>
                <w:lang w:val="ru-RU"/>
              </w:rPr>
              <w:t>(несмотря</w:t>
            </w:r>
          </w:p>
          <w:p w14:paraId="7D30500E" w14:textId="77777777" w:rsidR="00200EBA" w:rsidRPr="000B6AAC" w:rsidRDefault="00200EBA" w:rsidP="000B6AAC">
            <w:pPr>
              <w:jc w:val="center"/>
              <w:rPr>
                <w:lang w:val="ru-RU"/>
              </w:rPr>
            </w:pPr>
            <w:r w:rsidRPr="000B6AAC">
              <w:rPr>
                <w:color w:val="0C0C0C"/>
                <w:lang w:val="ru-RU"/>
              </w:rPr>
              <w:t xml:space="preserve">на </w:t>
            </w:r>
            <w:r w:rsidRPr="000B6AAC">
              <w:rPr>
                <w:lang w:val="ru-RU"/>
              </w:rPr>
              <w:t>оптимальную антигипертензивную терапию)</w:t>
            </w:r>
          </w:p>
        </w:tc>
        <w:tc>
          <w:tcPr>
            <w:tcW w:w="1420" w:type="dxa"/>
            <w:vAlign w:val="center"/>
          </w:tcPr>
          <w:p w14:paraId="417C33DA" w14:textId="77777777" w:rsidR="00200EBA" w:rsidRPr="000B6AAC" w:rsidRDefault="00200EBA" w:rsidP="000B6AAC">
            <w:pPr>
              <w:jc w:val="center"/>
            </w:pPr>
            <w:r w:rsidRPr="000B6AAC">
              <w:t>Прервать</w:t>
            </w:r>
          </w:p>
        </w:tc>
        <w:tc>
          <w:tcPr>
            <w:tcW w:w="3085" w:type="dxa"/>
            <w:vAlign w:val="center"/>
          </w:tcPr>
          <w:p w14:paraId="54DE1B52" w14:textId="59C03776" w:rsidR="00200EBA" w:rsidRPr="000B6AAC" w:rsidRDefault="00200EBA" w:rsidP="000B6AAC">
            <w:pPr>
              <w:jc w:val="center"/>
              <w:rPr>
                <w:lang w:val="ru-RU"/>
              </w:rPr>
            </w:pPr>
            <w:r w:rsidRPr="000B6AAC">
              <w:rPr>
                <w:lang w:val="ru-RU"/>
              </w:rPr>
              <w:t>При улучшении до степени 0,</w:t>
            </w:r>
            <w:r w:rsidR="00900F83" w:rsidRPr="000B6AAC">
              <w:rPr>
                <w:lang w:val="ru-RU"/>
              </w:rPr>
              <w:t xml:space="preserve"> </w:t>
            </w:r>
            <w:r w:rsidRPr="000B6AAC">
              <w:rPr>
                <w:lang w:val="ru-RU"/>
              </w:rPr>
              <w:t>1 или 2</w:t>
            </w:r>
          </w:p>
          <w:p w14:paraId="67CAEC8F" w14:textId="77777777" w:rsidR="00200EBA" w:rsidRPr="000B6AAC" w:rsidRDefault="00200EBA" w:rsidP="000B6AAC">
            <w:pPr>
              <w:jc w:val="center"/>
              <w:rPr>
                <w:lang w:val="ru-RU"/>
              </w:rPr>
            </w:pPr>
          </w:p>
        </w:tc>
      </w:tr>
      <w:tr w:rsidR="00200EBA" w:rsidRPr="006F3FA4" w14:paraId="0A22275A" w14:textId="77777777" w:rsidTr="000B6AAC">
        <w:trPr>
          <w:trHeight w:val="248"/>
        </w:trPr>
        <w:tc>
          <w:tcPr>
            <w:tcW w:w="2807" w:type="dxa"/>
            <w:vMerge/>
            <w:vAlign w:val="center"/>
          </w:tcPr>
          <w:p w14:paraId="70256923" w14:textId="77777777" w:rsidR="00200EBA" w:rsidRPr="000B6AAC" w:rsidRDefault="00200EBA" w:rsidP="000B6AAC">
            <w:pPr>
              <w:jc w:val="center"/>
              <w:rPr>
                <w:lang w:val="ru-RU"/>
              </w:rPr>
            </w:pPr>
          </w:p>
        </w:tc>
        <w:tc>
          <w:tcPr>
            <w:tcW w:w="2250" w:type="dxa"/>
            <w:vAlign w:val="center"/>
          </w:tcPr>
          <w:p w14:paraId="663F6052" w14:textId="77777777" w:rsidR="00200EBA" w:rsidRPr="000B6AAC" w:rsidRDefault="00200EBA" w:rsidP="000B6AAC">
            <w:pPr>
              <w:jc w:val="center"/>
            </w:pPr>
            <w:r w:rsidRPr="000B6AAC">
              <w:rPr>
                <w:w w:val="95"/>
              </w:rPr>
              <w:t>Степень</w:t>
            </w:r>
            <w:r w:rsidRPr="000B6AAC">
              <w:t xml:space="preserve"> </w:t>
            </w:r>
            <w:r w:rsidRPr="000B6AAC">
              <w:rPr>
                <w:color w:val="0A0A0A"/>
                <w:spacing w:val="-10"/>
              </w:rPr>
              <w:t>4</w:t>
            </w:r>
          </w:p>
        </w:tc>
        <w:tc>
          <w:tcPr>
            <w:tcW w:w="1420" w:type="dxa"/>
            <w:vAlign w:val="center"/>
          </w:tcPr>
          <w:p w14:paraId="285F0654" w14:textId="77777777" w:rsidR="00200EBA" w:rsidRPr="000B6AAC" w:rsidRDefault="00200EBA" w:rsidP="000B6AAC">
            <w:pPr>
              <w:jc w:val="center"/>
            </w:pPr>
            <w:r w:rsidRPr="000B6AAC">
              <w:t>Отменить</w:t>
            </w:r>
          </w:p>
        </w:tc>
        <w:tc>
          <w:tcPr>
            <w:tcW w:w="3085" w:type="dxa"/>
            <w:vAlign w:val="center"/>
          </w:tcPr>
          <w:p w14:paraId="60828481" w14:textId="77777777" w:rsidR="00200EBA" w:rsidRPr="000B6AAC" w:rsidRDefault="00200EBA" w:rsidP="000B6AAC">
            <w:pPr>
              <w:jc w:val="center"/>
            </w:pPr>
            <w:r w:rsidRPr="000B6AAC">
              <w:t>Не</w:t>
            </w:r>
            <w:r w:rsidRPr="000B6AAC">
              <w:rPr>
                <w:spacing w:val="-3"/>
              </w:rPr>
              <w:t xml:space="preserve"> </w:t>
            </w:r>
            <w:r w:rsidRPr="000B6AAC">
              <w:t>возобновлять</w:t>
            </w:r>
          </w:p>
        </w:tc>
      </w:tr>
      <w:tr w:rsidR="00200EBA" w:rsidRPr="006F3FA4" w14:paraId="2BE53567" w14:textId="77777777" w:rsidTr="000B6AAC">
        <w:trPr>
          <w:trHeight w:val="508"/>
        </w:trPr>
        <w:tc>
          <w:tcPr>
            <w:tcW w:w="2807" w:type="dxa"/>
            <w:vAlign w:val="center"/>
          </w:tcPr>
          <w:p w14:paraId="5B4C5D0B" w14:textId="77777777" w:rsidR="00200EBA" w:rsidRPr="000B6AAC" w:rsidRDefault="00200EBA" w:rsidP="000B6AAC">
            <w:pPr>
              <w:jc w:val="center"/>
            </w:pPr>
            <w:r w:rsidRPr="000B6AAC">
              <w:lastRenderedPageBreak/>
              <w:t>Протеинурия</w:t>
            </w:r>
          </w:p>
        </w:tc>
        <w:tc>
          <w:tcPr>
            <w:tcW w:w="2250" w:type="dxa"/>
            <w:vAlign w:val="center"/>
          </w:tcPr>
          <w:p w14:paraId="1B9A556D" w14:textId="3E1C9C82" w:rsidR="00200EBA" w:rsidRPr="000B6AAC" w:rsidRDefault="00200EBA" w:rsidP="000B6AAC">
            <w:pPr>
              <w:jc w:val="center"/>
            </w:pPr>
            <w:r w:rsidRPr="000B6AAC">
              <w:rPr>
                <w:color w:val="2D2D2D"/>
              </w:rPr>
              <w:t>&gt;</w:t>
            </w:r>
            <w:r w:rsidRPr="000B6AAC">
              <w:rPr>
                <w:color w:val="111111"/>
              </w:rPr>
              <w:t>2</w:t>
            </w:r>
            <w:r w:rsidRPr="000B6AAC">
              <w:rPr>
                <w:color w:val="111111"/>
                <w:spacing w:val="-4"/>
              </w:rPr>
              <w:t xml:space="preserve"> </w:t>
            </w:r>
            <w:r w:rsidRPr="000B6AAC">
              <w:t>г</w:t>
            </w:r>
            <w:r w:rsidRPr="000B6AAC">
              <w:rPr>
                <w:spacing w:val="-11"/>
              </w:rPr>
              <w:t xml:space="preserve"> </w:t>
            </w:r>
            <w:r w:rsidRPr="000B6AAC">
              <w:rPr>
                <w:color w:val="0C0C0C"/>
              </w:rPr>
              <w:t>/</w:t>
            </w:r>
            <w:r w:rsidRPr="000B6AAC">
              <w:rPr>
                <w:color w:val="0C0C0C"/>
                <w:spacing w:val="-11"/>
              </w:rPr>
              <w:t xml:space="preserve"> </w:t>
            </w:r>
            <w:r w:rsidRPr="000B6AAC">
              <w:t>24</w:t>
            </w:r>
            <w:r w:rsidRPr="000B6AAC">
              <w:rPr>
                <w:spacing w:val="-9"/>
              </w:rPr>
              <w:t xml:space="preserve"> </w:t>
            </w:r>
            <w:r w:rsidRPr="000B6AAC">
              <w:rPr>
                <w:spacing w:val="-4"/>
              </w:rPr>
              <w:t>часа</w:t>
            </w:r>
          </w:p>
        </w:tc>
        <w:tc>
          <w:tcPr>
            <w:tcW w:w="1420" w:type="dxa"/>
            <w:vAlign w:val="center"/>
          </w:tcPr>
          <w:p w14:paraId="0ACBF5B1" w14:textId="77777777" w:rsidR="00200EBA" w:rsidRPr="000B6AAC" w:rsidRDefault="00200EBA" w:rsidP="000B6AAC">
            <w:pPr>
              <w:jc w:val="center"/>
            </w:pPr>
            <w:r w:rsidRPr="000B6AAC">
              <w:t>Прервать</w:t>
            </w:r>
          </w:p>
        </w:tc>
        <w:tc>
          <w:tcPr>
            <w:tcW w:w="3085" w:type="dxa"/>
            <w:vAlign w:val="center"/>
          </w:tcPr>
          <w:p w14:paraId="4D9D3887" w14:textId="77777777" w:rsidR="00200EBA" w:rsidRPr="000B6AAC" w:rsidRDefault="00200EBA" w:rsidP="000B6AAC">
            <w:pPr>
              <w:jc w:val="center"/>
              <w:rPr>
                <w:lang w:val="ru-RU"/>
              </w:rPr>
            </w:pPr>
            <w:r w:rsidRPr="000B6AAC">
              <w:rPr>
                <w:lang w:val="ru-RU"/>
              </w:rPr>
              <w:t>При улучшении до менее 2 г /</w:t>
            </w:r>
          </w:p>
          <w:p w14:paraId="238E79D9" w14:textId="77777777" w:rsidR="00200EBA" w:rsidRPr="000B6AAC" w:rsidRDefault="00200EBA" w:rsidP="000B6AAC">
            <w:pPr>
              <w:jc w:val="center"/>
            </w:pPr>
            <w:r w:rsidRPr="000B6AAC">
              <w:t>24 часа</w:t>
            </w:r>
          </w:p>
        </w:tc>
      </w:tr>
      <w:tr w:rsidR="00200EBA" w:rsidRPr="006F3FA4" w14:paraId="33A3250A" w14:textId="77777777" w:rsidTr="000B6AAC">
        <w:trPr>
          <w:trHeight w:val="258"/>
        </w:trPr>
        <w:tc>
          <w:tcPr>
            <w:tcW w:w="2807" w:type="dxa"/>
            <w:vAlign w:val="center"/>
          </w:tcPr>
          <w:p w14:paraId="133E7368" w14:textId="77777777" w:rsidR="00200EBA" w:rsidRPr="000B6AAC" w:rsidRDefault="00200EBA" w:rsidP="000B6AAC">
            <w:pPr>
              <w:jc w:val="center"/>
            </w:pPr>
            <w:r w:rsidRPr="000B6AAC">
              <w:t>Нефротический синдром</w:t>
            </w:r>
          </w:p>
        </w:tc>
        <w:tc>
          <w:tcPr>
            <w:tcW w:w="2250" w:type="dxa"/>
            <w:vAlign w:val="center"/>
          </w:tcPr>
          <w:p w14:paraId="5DDE1F17" w14:textId="77777777" w:rsidR="00200EBA" w:rsidRPr="000B6AAC" w:rsidRDefault="00200EBA" w:rsidP="000B6AAC">
            <w:pPr>
              <w:jc w:val="center"/>
            </w:pPr>
          </w:p>
        </w:tc>
        <w:tc>
          <w:tcPr>
            <w:tcW w:w="1420" w:type="dxa"/>
            <w:vAlign w:val="center"/>
          </w:tcPr>
          <w:p w14:paraId="2D5BAC0B" w14:textId="77777777" w:rsidR="00200EBA" w:rsidRPr="000B6AAC" w:rsidRDefault="00200EBA" w:rsidP="000B6AAC">
            <w:pPr>
              <w:jc w:val="center"/>
            </w:pPr>
            <w:r w:rsidRPr="000B6AAC">
              <w:t>Отменить</w:t>
            </w:r>
          </w:p>
        </w:tc>
        <w:tc>
          <w:tcPr>
            <w:tcW w:w="3085" w:type="dxa"/>
            <w:vAlign w:val="center"/>
          </w:tcPr>
          <w:p w14:paraId="30E3F10C" w14:textId="77777777" w:rsidR="00200EBA" w:rsidRPr="000B6AAC" w:rsidRDefault="00200EBA" w:rsidP="000B6AAC">
            <w:pPr>
              <w:jc w:val="center"/>
            </w:pPr>
            <w:r w:rsidRPr="000B6AAC">
              <w:t>Не</w:t>
            </w:r>
            <w:r w:rsidRPr="000B6AAC">
              <w:rPr>
                <w:spacing w:val="-8"/>
              </w:rPr>
              <w:t xml:space="preserve"> </w:t>
            </w:r>
            <w:r w:rsidRPr="000B6AAC">
              <w:t>возобновлять</w:t>
            </w:r>
          </w:p>
        </w:tc>
      </w:tr>
      <w:tr w:rsidR="00200EBA" w:rsidRPr="006F3FA4" w14:paraId="4F189B96" w14:textId="77777777" w:rsidTr="000B6AAC">
        <w:trPr>
          <w:trHeight w:val="767"/>
        </w:trPr>
        <w:tc>
          <w:tcPr>
            <w:tcW w:w="2807" w:type="dxa"/>
            <w:vMerge w:val="restart"/>
            <w:vAlign w:val="center"/>
          </w:tcPr>
          <w:p w14:paraId="14D0B5A5" w14:textId="77777777" w:rsidR="00200EBA" w:rsidRPr="000B6AAC" w:rsidRDefault="00200EBA" w:rsidP="000B6AAC">
            <w:pPr>
              <w:jc w:val="center"/>
              <w:rPr>
                <w:lang w:val="ru-RU"/>
              </w:rPr>
            </w:pPr>
            <w:r w:rsidRPr="000B6AAC">
              <w:rPr>
                <w:lang w:val="ru-RU"/>
              </w:rPr>
              <w:t>Нарушение функции почек</w:t>
            </w:r>
          </w:p>
          <w:p w14:paraId="25D53995" w14:textId="77777777" w:rsidR="00200EBA" w:rsidRPr="000B6AAC" w:rsidRDefault="00200EBA" w:rsidP="000B6AAC">
            <w:pPr>
              <w:jc w:val="center"/>
              <w:rPr>
                <w:lang w:val="ru-RU"/>
              </w:rPr>
            </w:pPr>
            <w:r w:rsidRPr="000B6AAC">
              <w:rPr>
                <w:lang w:val="ru-RU"/>
              </w:rPr>
              <w:t>или почечная недостаточность</w:t>
            </w:r>
          </w:p>
        </w:tc>
        <w:tc>
          <w:tcPr>
            <w:tcW w:w="2250" w:type="dxa"/>
            <w:vAlign w:val="center"/>
          </w:tcPr>
          <w:p w14:paraId="000EDD47" w14:textId="77777777" w:rsidR="00200EBA" w:rsidRPr="000B6AAC" w:rsidRDefault="00200EBA" w:rsidP="000B6AAC">
            <w:pPr>
              <w:jc w:val="center"/>
            </w:pPr>
            <w:r w:rsidRPr="000B6AAC">
              <w:t>Степень</w:t>
            </w:r>
            <w:r w:rsidRPr="000B6AAC">
              <w:rPr>
                <w:spacing w:val="-5"/>
              </w:rPr>
              <w:t xml:space="preserve"> </w:t>
            </w:r>
            <w:r w:rsidRPr="000B6AAC">
              <w:rPr>
                <w:color w:val="2B2B2B"/>
                <w:spacing w:val="-10"/>
              </w:rPr>
              <w:t>3</w:t>
            </w:r>
          </w:p>
        </w:tc>
        <w:tc>
          <w:tcPr>
            <w:tcW w:w="1420" w:type="dxa"/>
            <w:vAlign w:val="center"/>
          </w:tcPr>
          <w:p w14:paraId="554B9F98" w14:textId="77777777" w:rsidR="00200EBA" w:rsidRPr="000B6AAC" w:rsidRDefault="00200EBA" w:rsidP="000B6AAC">
            <w:pPr>
              <w:jc w:val="center"/>
            </w:pPr>
            <w:r w:rsidRPr="000B6AAC">
              <w:t>Прервать</w:t>
            </w:r>
          </w:p>
        </w:tc>
        <w:tc>
          <w:tcPr>
            <w:tcW w:w="3085" w:type="dxa"/>
            <w:vAlign w:val="center"/>
          </w:tcPr>
          <w:p w14:paraId="513669E7" w14:textId="77777777" w:rsidR="00200EBA" w:rsidRPr="000B6AAC" w:rsidRDefault="00200EBA" w:rsidP="000B6AAC">
            <w:pPr>
              <w:jc w:val="center"/>
              <w:rPr>
                <w:lang w:val="ru-RU"/>
              </w:rPr>
            </w:pPr>
            <w:r w:rsidRPr="000B6AAC">
              <w:rPr>
                <w:lang w:val="ru-RU"/>
              </w:rPr>
              <w:t>При</w:t>
            </w:r>
            <w:r w:rsidRPr="000B6AAC">
              <w:rPr>
                <w:spacing w:val="-8"/>
                <w:lang w:val="ru-RU"/>
              </w:rPr>
              <w:t xml:space="preserve"> </w:t>
            </w:r>
            <w:r w:rsidRPr="000B6AAC">
              <w:rPr>
                <w:lang w:val="ru-RU"/>
              </w:rPr>
              <w:t>улучшении до</w:t>
            </w:r>
            <w:r w:rsidRPr="000B6AAC">
              <w:rPr>
                <w:spacing w:val="-14"/>
                <w:lang w:val="ru-RU"/>
              </w:rPr>
              <w:t xml:space="preserve"> </w:t>
            </w:r>
            <w:r w:rsidRPr="000B6AAC">
              <w:rPr>
                <w:lang w:val="ru-RU"/>
              </w:rPr>
              <w:t xml:space="preserve">Степени </w:t>
            </w:r>
            <w:r w:rsidRPr="000B6AAC">
              <w:rPr>
                <w:spacing w:val="-5"/>
                <w:lang w:val="ru-RU"/>
              </w:rPr>
              <w:t>0-</w:t>
            </w:r>
            <w:r w:rsidRPr="000B6AAC">
              <w:rPr>
                <w:lang w:val="ru-RU"/>
              </w:rPr>
              <w:t>1</w:t>
            </w:r>
            <w:r w:rsidRPr="000B6AAC">
              <w:rPr>
                <w:spacing w:val="3"/>
                <w:lang w:val="ru-RU"/>
              </w:rPr>
              <w:t xml:space="preserve"> </w:t>
            </w:r>
            <w:r w:rsidRPr="000B6AAC">
              <w:rPr>
                <w:lang w:val="ru-RU"/>
              </w:rPr>
              <w:t>или</w:t>
            </w:r>
            <w:r w:rsidRPr="000B6AAC">
              <w:rPr>
                <w:spacing w:val="-3"/>
                <w:lang w:val="ru-RU"/>
              </w:rPr>
              <w:t xml:space="preserve"> </w:t>
            </w:r>
            <w:r w:rsidRPr="000B6AAC">
              <w:rPr>
                <w:lang w:val="ru-RU"/>
              </w:rPr>
              <w:t>первоначального</w:t>
            </w:r>
          </w:p>
          <w:p w14:paraId="2F89A8AC" w14:textId="77777777" w:rsidR="00200EBA" w:rsidRPr="000B6AAC" w:rsidRDefault="00200EBA" w:rsidP="000B6AAC">
            <w:pPr>
              <w:jc w:val="center"/>
              <w:rPr>
                <w:lang w:val="ru-RU"/>
              </w:rPr>
            </w:pPr>
            <w:r w:rsidRPr="000B6AAC">
              <w:rPr>
                <w:lang w:val="ru-RU"/>
              </w:rPr>
              <w:t>уровня</w:t>
            </w:r>
          </w:p>
        </w:tc>
      </w:tr>
      <w:tr w:rsidR="00200EBA" w:rsidRPr="006F3FA4" w14:paraId="0894B9A5" w14:textId="77777777" w:rsidTr="000B6AAC">
        <w:trPr>
          <w:trHeight w:val="239"/>
        </w:trPr>
        <w:tc>
          <w:tcPr>
            <w:tcW w:w="2807" w:type="dxa"/>
            <w:vMerge/>
            <w:vAlign w:val="center"/>
          </w:tcPr>
          <w:p w14:paraId="7E159FCE" w14:textId="77777777" w:rsidR="00200EBA" w:rsidRPr="000B6AAC" w:rsidRDefault="00200EBA" w:rsidP="000B6AAC">
            <w:pPr>
              <w:jc w:val="center"/>
            </w:pPr>
          </w:p>
        </w:tc>
        <w:tc>
          <w:tcPr>
            <w:tcW w:w="2250" w:type="dxa"/>
            <w:vAlign w:val="center"/>
          </w:tcPr>
          <w:p w14:paraId="1EA0ABA2" w14:textId="4717D070" w:rsidR="00200EBA" w:rsidRPr="000B6AAC" w:rsidRDefault="00200EBA" w:rsidP="000B6AAC">
            <w:pPr>
              <w:jc w:val="center"/>
            </w:pPr>
            <w:r w:rsidRPr="000B6AAC">
              <w:t>Степень</w:t>
            </w:r>
            <w:r w:rsidRPr="000B6AAC">
              <w:rPr>
                <w:spacing w:val="-5"/>
              </w:rPr>
              <w:t xml:space="preserve"> </w:t>
            </w:r>
            <w:r w:rsidRPr="000B6AAC">
              <w:rPr>
                <w:color w:val="0A0A0A"/>
                <w:spacing w:val="-5"/>
              </w:rPr>
              <w:t>4</w:t>
            </w:r>
          </w:p>
        </w:tc>
        <w:tc>
          <w:tcPr>
            <w:tcW w:w="1420" w:type="dxa"/>
            <w:vAlign w:val="center"/>
          </w:tcPr>
          <w:p w14:paraId="14E51AD4" w14:textId="77777777" w:rsidR="00200EBA" w:rsidRPr="000B6AAC" w:rsidRDefault="00200EBA" w:rsidP="000B6AAC">
            <w:pPr>
              <w:jc w:val="center"/>
            </w:pPr>
            <w:r w:rsidRPr="000B6AAC">
              <w:t>Отменить</w:t>
            </w:r>
          </w:p>
        </w:tc>
        <w:tc>
          <w:tcPr>
            <w:tcW w:w="3085" w:type="dxa"/>
            <w:vAlign w:val="center"/>
          </w:tcPr>
          <w:p w14:paraId="3442FA9A" w14:textId="77777777" w:rsidR="00200EBA" w:rsidRPr="000B6AAC" w:rsidRDefault="00200EBA" w:rsidP="000B6AAC">
            <w:pPr>
              <w:jc w:val="center"/>
            </w:pPr>
            <w:r w:rsidRPr="000B6AAC">
              <w:t>Не</w:t>
            </w:r>
            <w:r w:rsidRPr="000B6AAC">
              <w:rPr>
                <w:spacing w:val="2"/>
              </w:rPr>
              <w:t xml:space="preserve"> </w:t>
            </w:r>
            <w:r w:rsidRPr="000B6AAC">
              <w:t>возобновлять</w:t>
            </w:r>
          </w:p>
        </w:tc>
      </w:tr>
      <w:tr w:rsidR="00200EBA" w:rsidRPr="006F3FA4" w14:paraId="40F48636" w14:textId="77777777" w:rsidTr="000B6AAC">
        <w:trPr>
          <w:trHeight w:val="776"/>
        </w:trPr>
        <w:tc>
          <w:tcPr>
            <w:tcW w:w="2807" w:type="dxa"/>
            <w:vMerge w:val="restart"/>
            <w:vAlign w:val="center"/>
          </w:tcPr>
          <w:p w14:paraId="4CA29E4C" w14:textId="77777777" w:rsidR="00200EBA" w:rsidRPr="000B6AAC" w:rsidRDefault="00200EBA" w:rsidP="000B6AAC">
            <w:pPr>
              <w:jc w:val="center"/>
            </w:pPr>
            <w:r w:rsidRPr="000B6AAC">
              <w:t>Сердечная</w:t>
            </w:r>
          </w:p>
          <w:p w14:paraId="159F9BA9" w14:textId="77777777" w:rsidR="00200EBA" w:rsidRPr="000B6AAC" w:rsidRDefault="00200EBA" w:rsidP="000B6AAC">
            <w:pPr>
              <w:jc w:val="center"/>
            </w:pPr>
            <w:r w:rsidRPr="000B6AAC">
              <w:t>недостаточность</w:t>
            </w:r>
          </w:p>
        </w:tc>
        <w:tc>
          <w:tcPr>
            <w:tcW w:w="2250" w:type="dxa"/>
            <w:vAlign w:val="center"/>
          </w:tcPr>
          <w:p w14:paraId="272351E7" w14:textId="77777777" w:rsidR="00200EBA" w:rsidRPr="000B6AAC" w:rsidRDefault="00200EBA" w:rsidP="000B6AAC">
            <w:pPr>
              <w:jc w:val="center"/>
            </w:pPr>
            <w:r w:rsidRPr="000B6AAC">
              <w:rPr>
                <w:w w:val="95"/>
              </w:rPr>
              <w:t>Степень</w:t>
            </w:r>
            <w:r w:rsidRPr="000B6AAC">
              <w:rPr>
                <w:spacing w:val="-4"/>
                <w:w w:val="95"/>
              </w:rPr>
              <w:t xml:space="preserve"> </w:t>
            </w:r>
            <w:r w:rsidRPr="000B6AAC">
              <w:rPr>
                <w:color w:val="2D2D2D"/>
                <w:spacing w:val="-10"/>
              </w:rPr>
              <w:t>3</w:t>
            </w:r>
          </w:p>
        </w:tc>
        <w:tc>
          <w:tcPr>
            <w:tcW w:w="1420" w:type="dxa"/>
            <w:vAlign w:val="center"/>
          </w:tcPr>
          <w:p w14:paraId="1109C48B" w14:textId="77777777" w:rsidR="00200EBA" w:rsidRPr="000B6AAC" w:rsidRDefault="00200EBA" w:rsidP="000B6AAC">
            <w:pPr>
              <w:jc w:val="center"/>
            </w:pPr>
            <w:r w:rsidRPr="000B6AAC">
              <w:t>Прервать</w:t>
            </w:r>
          </w:p>
        </w:tc>
        <w:tc>
          <w:tcPr>
            <w:tcW w:w="3085" w:type="dxa"/>
            <w:vAlign w:val="center"/>
          </w:tcPr>
          <w:p w14:paraId="3EC5AFC2" w14:textId="77777777" w:rsidR="00200EBA" w:rsidRPr="000B6AAC" w:rsidRDefault="00200EBA" w:rsidP="000B6AAC">
            <w:pPr>
              <w:jc w:val="center"/>
              <w:rPr>
                <w:lang w:val="ru-RU"/>
              </w:rPr>
            </w:pPr>
            <w:r w:rsidRPr="000B6AAC">
              <w:rPr>
                <w:lang w:val="ru-RU"/>
              </w:rPr>
              <w:t>При улучшении до Степени 0-1 или первоначального уровня</w:t>
            </w:r>
          </w:p>
        </w:tc>
      </w:tr>
      <w:tr w:rsidR="00200EBA" w:rsidRPr="006F3FA4" w14:paraId="1A49C447" w14:textId="77777777" w:rsidTr="000B6AAC">
        <w:trPr>
          <w:trHeight w:val="239"/>
        </w:trPr>
        <w:tc>
          <w:tcPr>
            <w:tcW w:w="2807" w:type="dxa"/>
            <w:vMerge/>
            <w:vAlign w:val="center"/>
          </w:tcPr>
          <w:p w14:paraId="7FCD8C32" w14:textId="77777777" w:rsidR="00200EBA" w:rsidRPr="000B6AAC" w:rsidRDefault="00200EBA" w:rsidP="000B6AAC">
            <w:pPr>
              <w:jc w:val="center"/>
              <w:rPr>
                <w:lang w:val="ru-RU"/>
              </w:rPr>
            </w:pPr>
          </w:p>
        </w:tc>
        <w:tc>
          <w:tcPr>
            <w:tcW w:w="2250" w:type="dxa"/>
            <w:vAlign w:val="center"/>
          </w:tcPr>
          <w:p w14:paraId="0B885E6B" w14:textId="77777777" w:rsidR="00200EBA" w:rsidRPr="000B6AAC" w:rsidRDefault="00200EBA" w:rsidP="000B6AAC">
            <w:pPr>
              <w:jc w:val="center"/>
            </w:pPr>
            <w:r w:rsidRPr="000B6AAC">
              <w:rPr>
                <w:w w:val="95"/>
              </w:rPr>
              <w:t>Степень</w:t>
            </w:r>
            <w:r w:rsidRPr="000B6AAC">
              <w:t xml:space="preserve"> </w:t>
            </w:r>
            <w:r w:rsidRPr="000B6AAC">
              <w:rPr>
                <w:spacing w:val="-10"/>
              </w:rPr>
              <w:t>4</w:t>
            </w:r>
          </w:p>
        </w:tc>
        <w:tc>
          <w:tcPr>
            <w:tcW w:w="1420" w:type="dxa"/>
            <w:vAlign w:val="center"/>
          </w:tcPr>
          <w:p w14:paraId="099AD2EA" w14:textId="77777777" w:rsidR="00200EBA" w:rsidRPr="000B6AAC" w:rsidRDefault="00200EBA" w:rsidP="000B6AAC">
            <w:pPr>
              <w:jc w:val="center"/>
            </w:pPr>
            <w:r w:rsidRPr="000B6AAC">
              <w:t>Отменить</w:t>
            </w:r>
          </w:p>
        </w:tc>
        <w:tc>
          <w:tcPr>
            <w:tcW w:w="3085" w:type="dxa"/>
            <w:vAlign w:val="center"/>
          </w:tcPr>
          <w:p w14:paraId="139A1CA6" w14:textId="77777777" w:rsidR="00200EBA" w:rsidRPr="000B6AAC" w:rsidRDefault="00200EBA" w:rsidP="000B6AAC">
            <w:pPr>
              <w:jc w:val="center"/>
            </w:pPr>
            <w:r w:rsidRPr="000B6AAC">
              <w:t>Не</w:t>
            </w:r>
            <w:r w:rsidRPr="000B6AAC">
              <w:rPr>
                <w:spacing w:val="-3"/>
              </w:rPr>
              <w:t xml:space="preserve"> </w:t>
            </w:r>
            <w:r w:rsidRPr="000B6AAC">
              <w:t>возобновлять</w:t>
            </w:r>
          </w:p>
        </w:tc>
      </w:tr>
      <w:tr w:rsidR="00200EBA" w:rsidRPr="006F3FA4" w14:paraId="271AB0BB" w14:textId="77777777" w:rsidTr="000B6AAC">
        <w:trPr>
          <w:trHeight w:val="1026"/>
        </w:trPr>
        <w:tc>
          <w:tcPr>
            <w:tcW w:w="2807" w:type="dxa"/>
            <w:vAlign w:val="center"/>
          </w:tcPr>
          <w:p w14:paraId="1AFBA592" w14:textId="77777777" w:rsidR="00200EBA" w:rsidRPr="000B6AAC" w:rsidRDefault="00200EBA" w:rsidP="000B6AAC">
            <w:pPr>
              <w:jc w:val="center"/>
              <w:rPr>
                <w:lang w:val="ru-RU"/>
              </w:rPr>
            </w:pPr>
            <w:r w:rsidRPr="000B6AAC">
              <w:rPr>
                <w:lang w:val="ru-RU"/>
              </w:rPr>
              <w:t>Синдром обратимой</w:t>
            </w:r>
          </w:p>
          <w:p w14:paraId="430B9A58" w14:textId="77777777" w:rsidR="00200EBA" w:rsidRPr="000B6AAC" w:rsidRDefault="00200EBA" w:rsidP="000B6AAC">
            <w:pPr>
              <w:jc w:val="center"/>
              <w:rPr>
                <w:lang w:val="ru-RU"/>
              </w:rPr>
            </w:pPr>
            <w:r w:rsidRPr="000B6AAC">
              <w:rPr>
                <w:lang w:val="ru-RU"/>
              </w:rPr>
              <w:t>задней энцефалопатии /</w:t>
            </w:r>
          </w:p>
          <w:p w14:paraId="2F2D06AC" w14:textId="77777777" w:rsidR="00200EBA" w:rsidRPr="000B6AAC" w:rsidRDefault="00200EBA" w:rsidP="000B6AAC">
            <w:pPr>
              <w:jc w:val="center"/>
              <w:rPr>
                <w:lang w:val="ru-RU"/>
              </w:rPr>
            </w:pPr>
            <w:r w:rsidRPr="000B6AAC">
              <w:rPr>
                <w:lang w:val="ru-RU"/>
              </w:rPr>
              <w:t>синдром обратимой задней лейкоэнцефалопатии</w:t>
            </w:r>
          </w:p>
        </w:tc>
        <w:tc>
          <w:tcPr>
            <w:tcW w:w="2250" w:type="dxa"/>
            <w:vAlign w:val="center"/>
          </w:tcPr>
          <w:p w14:paraId="6D65D31E" w14:textId="77777777" w:rsidR="00200EBA" w:rsidRPr="000B6AAC" w:rsidRDefault="00200EBA" w:rsidP="000B6AAC">
            <w:pPr>
              <w:jc w:val="center"/>
            </w:pPr>
            <w:r w:rsidRPr="000B6AAC">
              <w:t>Любая</w:t>
            </w:r>
          </w:p>
        </w:tc>
        <w:tc>
          <w:tcPr>
            <w:tcW w:w="1420" w:type="dxa"/>
            <w:vAlign w:val="center"/>
          </w:tcPr>
          <w:p w14:paraId="76610F8B" w14:textId="77777777" w:rsidR="00200EBA" w:rsidRPr="000B6AAC" w:rsidRDefault="00200EBA" w:rsidP="000B6AAC">
            <w:pPr>
              <w:jc w:val="center"/>
            </w:pPr>
            <w:r w:rsidRPr="000B6AAC">
              <w:t>Прервать</w:t>
            </w:r>
          </w:p>
        </w:tc>
        <w:tc>
          <w:tcPr>
            <w:tcW w:w="3085" w:type="dxa"/>
            <w:vAlign w:val="center"/>
          </w:tcPr>
          <w:p w14:paraId="049E4C33" w14:textId="77777777" w:rsidR="00200EBA" w:rsidRPr="000B6AAC" w:rsidRDefault="00200EBA" w:rsidP="000B6AAC">
            <w:pPr>
              <w:jc w:val="center"/>
              <w:rPr>
                <w:lang w:val="ru-RU"/>
              </w:rPr>
            </w:pPr>
            <w:r w:rsidRPr="000B6AAC">
              <w:rPr>
                <w:lang w:val="ru-RU"/>
              </w:rPr>
              <w:t xml:space="preserve">Рассмотреть возможность </w:t>
            </w:r>
            <w:r w:rsidRPr="000B6AAC">
              <w:rPr>
                <w:w w:val="95"/>
                <w:lang w:val="ru-RU"/>
              </w:rPr>
              <w:t>возобновления</w:t>
            </w:r>
            <w:r w:rsidRPr="000B6AAC">
              <w:rPr>
                <w:lang w:val="ru-RU"/>
              </w:rPr>
              <w:t xml:space="preserve"> </w:t>
            </w:r>
            <w:r w:rsidRPr="000B6AAC">
              <w:rPr>
                <w:w w:val="95"/>
                <w:lang w:val="ru-RU"/>
              </w:rPr>
              <w:t>в</w:t>
            </w:r>
            <w:r w:rsidRPr="000B6AAC">
              <w:rPr>
                <w:spacing w:val="-9"/>
                <w:w w:val="95"/>
                <w:lang w:val="ru-RU"/>
              </w:rPr>
              <w:t xml:space="preserve"> </w:t>
            </w:r>
            <w:r w:rsidRPr="000B6AAC">
              <w:rPr>
                <w:w w:val="95"/>
                <w:lang w:val="ru-RU"/>
              </w:rPr>
              <w:t xml:space="preserve">сниженной </w:t>
            </w:r>
            <w:r w:rsidRPr="000B6AAC">
              <w:rPr>
                <w:lang w:val="ru-RU"/>
              </w:rPr>
              <w:t xml:space="preserve">дозе при улучшении </w:t>
            </w:r>
            <w:r w:rsidRPr="000B6AAC">
              <w:rPr>
                <w:color w:val="1A1A1A"/>
                <w:lang w:val="ru-RU"/>
              </w:rPr>
              <w:t>до</w:t>
            </w:r>
          </w:p>
          <w:p w14:paraId="47DDE804" w14:textId="77777777" w:rsidR="00200EBA" w:rsidRPr="000B6AAC" w:rsidRDefault="00200EBA" w:rsidP="000B6AAC">
            <w:pPr>
              <w:jc w:val="center"/>
            </w:pPr>
            <w:r w:rsidRPr="000B6AAC">
              <w:rPr>
                <w:w w:val="95"/>
              </w:rPr>
              <w:t>Степени</w:t>
            </w:r>
            <w:r w:rsidRPr="000B6AAC">
              <w:rPr>
                <w:spacing w:val="9"/>
              </w:rPr>
              <w:t xml:space="preserve"> </w:t>
            </w:r>
            <w:r w:rsidRPr="000B6AAC">
              <w:rPr>
                <w:w w:val="95"/>
              </w:rPr>
              <w:t>0-</w:t>
            </w:r>
            <w:r w:rsidRPr="000B6AAC">
              <w:rPr>
                <w:spacing w:val="-10"/>
                <w:w w:val="95"/>
              </w:rPr>
              <w:t>1</w:t>
            </w:r>
          </w:p>
        </w:tc>
      </w:tr>
      <w:tr w:rsidR="00200EBA" w:rsidRPr="006F3FA4" w14:paraId="1FCB7167" w14:textId="77777777" w:rsidTr="000B6AAC">
        <w:trPr>
          <w:trHeight w:val="767"/>
        </w:trPr>
        <w:tc>
          <w:tcPr>
            <w:tcW w:w="2807" w:type="dxa"/>
            <w:vMerge w:val="restart"/>
            <w:vAlign w:val="center"/>
          </w:tcPr>
          <w:p w14:paraId="45FAB027" w14:textId="77777777" w:rsidR="00200EBA" w:rsidRPr="000B6AAC" w:rsidRDefault="00200EBA" w:rsidP="000B6AAC">
            <w:pPr>
              <w:jc w:val="center"/>
            </w:pPr>
            <w:r w:rsidRPr="000B6AAC">
              <w:t>Гепатотоксичность</w:t>
            </w:r>
          </w:p>
        </w:tc>
        <w:tc>
          <w:tcPr>
            <w:tcW w:w="2250" w:type="dxa"/>
            <w:vAlign w:val="center"/>
          </w:tcPr>
          <w:p w14:paraId="3D44A72D" w14:textId="77777777" w:rsidR="00200EBA" w:rsidRPr="000B6AAC" w:rsidRDefault="00200EBA" w:rsidP="000B6AAC">
            <w:pPr>
              <w:jc w:val="center"/>
            </w:pPr>
            <w:r w:rsidRPr="000B6AAC">
              <w:t>Степень</w:t>
            </w:r>
            <w:r w:rsidRPr="000B6AAC">
              <w:rPr>
                <w:spacing w:val="-5"/>
              </w:rPr>
              <w:t xml:space="preserve"> </w:t>
            </w:r>
            <w:r w:rsidRPr="000B6AAC">
              <w:rPr>
                <w:color w:val="2A2A2A"/>
                <w:spacing w:val="-10"/>
              </w:rPr>
              <w:t>3</w:t>
            </w:r>
          </w:p>
        </w:tc>
        <w:tc>
          <w:tcPr>
            <w:tcW w:w="1420" w:type="dxa"/>
            <w:vAlign w:val="center"/>
          </w:tcPr>
          <w:p w14:paraId="0DCE4F7A" w14:textId="77777777" w:rsidR="00200EBA" w:rsidRPr="000B6AAC" w:rsidRDefault="00200EBA" w:rsidP="000B6AAC">
            <w:pPr>
              <w:jc w:val="center"/>
            </w:pPr>
            <w:r w:rsidRPr="000B6AAC">
              <w:t>Прервать</w:t>
            </w:r>
          </w:p>
        </w:tc>
        <w:tc>
          <w:tcPr>
            <w:tcW w:w="3085" w:type="dxa"/>
            <w:vAlign w:val="center"/>
          </w:tcPr>
          <w:p w14:paraId="3ECBC4E6" w14:textId="77777777" w:rsidR="00200EBA" w:rsidRPr="000B6AAC" w:rsidRDefault="00200EBA" w:rsidP="000B6AAC">
            <w:pPr>
              <w:jc w:val="center"/>
              <w:rPr>
                <w:lang w:val="ru-RU"/>
              </w:rPr>
            </w:pPr>
            <w:r w:rsidRPr="000B6AAC">
              <w:rPr>
                <w:w w:val="95"/>
                <w:lang w:val="ru-RU"/>
              </w:rPr>
              <w:t>При</w:t>
            </w:r>
            <w:r w:rsidRPr="000B6AAC">
              <w:rPr>
                <w:spacing w:val="-3"/>
                <w:w w:val="95"/>
                <w:lang w:val="ru-RU"/>
              </w:rPr>
              <w:t xml:space="preserve"> </w:t>
            </w:r>
            <w:r w:rsidRPr="000B6AAC">
              <w:rPr>
                <w:w w:val="95"/>
                <w:lang w:val="ru-RU"/>
              </w:rPr>
              <w:t>улучшении</w:t>
            </w:r>
            <w:r w:rsidRPr="000B6AAC">
              <w:rPr>
                <w:spacing w:val="4"/>
                <w:lang w:val="ru-RU"/>
              </w:rPr>
              <w:t xml:space="preserve"> </w:t>
            </w:r>
            <w:r w:rsidRPr="000B6AAC">
              <w:rPr>
                <w:w w:val="95"/>
                <w:lang w:val="ru-RU"/>
              </w:rPr>
              <w:t>до</w:t>
            </w:r>
            <w:r w:rsidRPr="000B6AAC">
              <w:rPr>
                <w:spacing w:val="-12"/>
                <w:w w:val="95"/>
                <w:lang w:val="ru-RU"/>
              </w:rPr>
              <w:t xml:space="preserve"> </w:t>
            </w:r>
            <w:r w:rsidRPr="000B6AAC">
              <w:rPr>
                <w:w w:val="95"/>
                <w:lang w:val="ru-RU"/>
              </w:rPr>
              <w:t>Степени</w:t>
            </w:r>
            <w:r w:rsidRPr="000B6AAC">
              <w:rPr>
                <w:lang w:val="ru-RU"/>
              </w:rPr>
              <w:t xml:space="preserve"> </w:t>
            </w:r>
            <w:r w:rsidRPr="000B6AAC">
              <w:rPr>
                <w:spacing w:val="-5"/>
                <w:w w:val="95"/>
                <w:lang w:val="ru-RU"/>
              </w:rPr>
              <w:t>0-</w:t>
            </w:r>
          </w:p>
          <w:p w14:paraId="2A4D93A2" w14:textId="77777777" w:rsidR="00200EBA" w:rsidRPr="000B6AAC" w:rsidRDefault="00200EBA" w:rsidP="000B6AAC">
            <w:pPr>
              <w:jc w:val="center"/>
              <w:rPr>
                <w:lang w:val="ru-RU"/>
              </w:rPr>
            </w:pPr>
            <w:r w:rsidRPr="000B6AAC">
              <w:rPr>
                <w:w w:val="95"/>
                <w:lang w:val="ru-RU"/>
              </w:rPr>
              <w:t>1</w:t>
            </w:r>
            <w:r w:rsidRPr="000B6AAC">
              <w:rPr>
                <w:spacing w:val="3"/>
                <w:lang w:val="ru-RU"/>
              </w:rPr>
              <w:t xml:space="preserve"> </w:t>
            </w:r>
            <w:r w:rsidRPr="000B6AAC">
              <w:rPr>
                <w:w w:val="95"/>
                <w:lang w:val="ru-RU"/>
              </w:rPr>
              <w:t>или</w:t>
            </w:r>
            <w:r w:rsidRPr="000B6AAC">
              <w:rPr>
                <w:spacing w:val="-7"/>
                <w:w w:val="95"/>
                <w:lang w:val="ru-RU"/>
              </w:rPr>
              <w:t xml:space="preserve"> </w:t>
            </w:r>
            <w:r w:rsidRPr="000B6AAC">
              <w:rPr>
                <w:w w:val="95"/>
                <w:lang w:val="ru-RU"/>
              </w:rPr>
              <w:t>первоначального</w:t>
            </w:r>
          </w:p>
          <w:p w14:paraId="7D256CCA" w14:textId="6AACFD9E" w:rsidR="00200EBA" w:rsidRPr="000B6AAC" w:rsidRDefault="00200EBA" w:rsidP="000B6AAC">
            <w:pPr>
              <w:jc w:val="center"/>
            </w:pPr>
            <w:r w:rsidRPr="000B6AAC">
              <w:t>уро</w:t>
            </w:r>
            <w:r w:rsidR="00191284" w:rsidRPr="000B6AAC">
              <w:rPr>
                <w:lang w:val="ru-RU"/>
              </w:rPr>
              <w:t>вн</w:t>
            </w:r>
            <w:r w:rsidRPr="000B6AAC">
              <w:t>я</w:t>
            </w:r>
          </w:p>
        </w:tc>
      </w:tr>
      <w:tr w:rsidR="00200EBA" w:rsidRPr="006F3FA4" w14:paraId="5A397873" w14:textId="77777777" w:rsidTr="000B6AAC">
        <w:trPr>
          <w:trHeight w:val="248"/>
        </w:trPr>
        <w:tc>
          <w:tcPr>
            <w:tcW w:w="2807" w:type="dxa"/>
            <w:vMerge/>
            <w:vAlign w:val="center"/>
          </w:tcPr>
          <w:p w14:paraId="5ACA452C" w14:textId="77777777" w:rsidR="00200EBA" w:rsidRPr="000B6AAC" w:rsidRDefault="00200EBA" w:rsidP="000B6AAC">
            <w:pPr>
              <w:jc w:val="center"/>
            </w:pPr>
          </w:p>
        </w:tc>
        <w:tc>
          <w:tcPr>
            <w:tcW w:w="2250" w:type="dxa"/>
            <w:vAlign w:val="center"/>
          </w:tcPr>
          <w:p w14:paraId="1CCC9123" w14:textId="77A433CC" w:rsidR="00200EBA" w:rsidRPr="000B6AAC" w:rsidRDefault="00200EBA" w:rsidP="000B6AAC">
            <w:pPr>
              <w:jc w:val="center"/>
            </w:pPr>
            <w:r w:rsidRPr="000B6AAC">
              <w:rPr>
                <w:w w:val="95"/>
              </w:rPr>
              <w:t>Степень</w:t>
            </w:r>
            <w:r w:rsidRPr="000B6AAC">
              <w:t xml:space="preserve"> </w:t>
            </w:r>
            <w:r w:rsidRPr="000B6AAC">
              <w:rPr>
                <w:spacing w:val="-5"/>
              </w:rPr>
              <w:t>4</w:t>
            </w:r>
          </w:p>
        </w:tc>
        <w:tc>
          <w:tcPr>
            <w:tcW w:w="1420" w:type="dxa"/>
            <w:vAlign w:val="center"/>
          </w:tcPr>
          <w:p w14:paraId="6EE8B19F" w14:textId="77777777" w:rsidR="00200EBA" w:rsidRPr="000B6AAC" w:rsidRDefault="00200EBA" w:rsidP="000B6AAC">
            <w:pPr>
              <w:jc w:val="center"/>
            </w:pPr>
            <w:r w:rsidRPr="000B6AAC">
              <w:t>Отменить</w:t>
            </w:r>
          </w:p>
        </w:tc>
        <w:tc>
          <w:tcPr>
            <w:tcW w:w="3085" w:type="dxa"/>
            <w:vAlign w:val="center"/>
          </w:tcPr>
          <w:p w14:paraId="6FF30CA8" w14:textId="77777777" w:rsidR="00200EBA" w:rsidRPr="000B6AAC" w:rsidRDefault="00200EBA" w:rsidP="000B6AAC">
            <w:pPr>
              <w:jc w:val="center"/>
            </w:pPr>
            <w:r w:rsidRPr="000B6AAC">
              <w:t>Не</w:t>
            </w:r>
            <w:r w:rsidRPr="000B6AAC">
              <w:rPr>
                <w:spacing w:val="-3"/>
              </w:rPr>
              <w:t xml:space="preserve"> </w:t>
            </w:r>
            <w:r w:rsidRPr="000B6AAC">
              <w:t>возобновлять</w:t>
            </w:r>
          </w:p>
        </w:tc>
      </w:tr>
      <w:tr w:rsidR="00200EBA" w:rsidRPr="006F3FA4" w14:paraId="55565DE0" w14:textId="77777777" w:rsidTr="000B6AAC">
        <w:trPr>
          <w:trHeight w:val="244"/>
        </w:trPr>
        <w:tc>
          <w:tcPr>
            <w:tcW w:w="2807" w:type="dxa"/>
            <w:vAlign w:val="center"/>
          </w:tcPr>
          <w:p w14:paraId="69CEB183" w14:textId="77777777" w:rsidR="00200EBA" w:rsidRPr="000B6AAC" w:rsidRDefault="00200EBA" w:rsidP="000B6AAC">
            <w:pPr>
              <w:jc w:val="center"/>
            </w:pPr>
            <w:r w:rsidRPr="000B6AAC">
              <w:rPr>
                <w:w w:val="95"/>
              </w:rPr>
              <w:t>Тромбоэмболия</w:t>
            </w:r>
            <w:r w:rsidRPr="000B6AAC">
              <w:rPr>
                <w:spacing w:val="17"/>
              </w:rPr>
              <w:t xml:space="preserve"> </w:t>
            </w:r>
            <w:r w:rsidRPr="000B6AAC">
              <w:t>артерий</w:t>
            </w:r>
          </w:p>
        </w:tc>
        <w:tc>
          <w:tcPr>
            <w:tcW w:w="2250" w:type="dxa"/>
            <w:vAlign w:val="center"/>
          </w:tcPr>
          <w:p w14:paraId="397CD159" w14:textId="77777777" w:rsidR="00200EBA" w:rsidRPr="000B6AAC" w:rsidRDefault="00200EBA" w:rsidP="000B6AAC">
            <w:pPr>
              <w:jc w:val="center"/>
            </w:pPr>
            <w:r w:rsidRPr="000B6AAC">
              <w:t>Любая</w:t>
            </w:r>
          </w:p>
        </w:tc>
        <w:tc>
          <w:tcPr>
            <w:tcW w:w="1420" w:type="dxa"/>
            <w:vAlign w:val="center"/>
          </w:tcPr>
          <w:p w14:paraId="0478063F" w14:textId="77777777" w:rsidR="00200EBA" w:rsidRPr="000B6AAC" w:rsidRDefault="00200EBA" w:rsidP="000B6AAC">
            <w:pPr>
              <w:jc w:val="center"/>
            </w:pPr>
            <w:r w:rsidRPr="000B6AAC">
              <w:t>Отменить</w:t>
            </w:r>
          </w:p>
        </w:tc>
        <w:tc>
          <w:tcPr>
            <w:tcW w:w="3085" w:type="dxa"/>
            <w:vAlign w:val="center"/>
          </w:tcPr>
          <w:p w14:paraId="0B945A3C" w14:textId="77777777" w:rsidR="00200EBA" w:rsidRPr="000B6AAC" w:rsidRDefault="00200EBA" w:rsidP="000B6AAC">
            <w:pPr>
              <w:jc w:val="center"/>
            </w:pPr>
            <w:r w:rsidRPr="000B6AAC">
              <w:t>Не</w:t>
            </w:r>
            <w:r w:rsidRPr="000B6AAC">
              <w:rPr>
                <w:spacing w:val="-3"/>
              </w:rPr>
              <w:t xml:space="preserve"> </w:t>
            </w:r>
            <w:r w:rsidRPr="000B6AAC">
              <w:t>возобновлять</w:t>
            </w:r>
          </w:p>
        </w:tc>
      </w:tr>
      <w:tr w:rsidR="00200EBA" w:rsidRPr="006F3FA4" w14:paraId="72BFDF29" w14:textId="77777777" w:rsidTr="000B6AAC">
        <w:trPr>
          <w:trHeight w:val="508"/>
        </w:trPr>
        <w:tc>
          <w:tcPr>
            <w:tcW w:w="2807" w:type="dxa"/>
            <w:vMerge w:val="restart"/>
            <w:vAlign w:val="center"/>
          </w:tcPr>
          <w:p w14:paraId="6D5C4F69" w14:textId="77777777" w:rsidR="00200EBA" w:rsidRPr="000B6AAC" w:rsidRDefault="00200EBA" w:rsidP="000B6AAC">
            <w:pPr>
              <w:jc w:val="center"/>
            </w:pPr>
            <w:r w:rsidRPr="000B6AAC">
              <w:rPr>
                <w:w w:val="95"/>
              </w:rPr>
              <w:t>Кровотечение</w:t>
            </w:r>
            <w:r w:rsidRPr="000B6AAC">
              <w:rPr>
                <w:spacing w:val="17"/>
              </w:rPr>
              <w:t xml:space="preserve"> </w:t>
            </w:r>
            <w:r w:rsidRPr="000B6AAC">
              <w:rPr>
                <w:color w:val="212121"/>
                <w:spacing w:val="-10"/>
              </w:rPr>
              <w:t>и</w:t>
            </w:r>
          </w:p>
          <w:p w14:paraId="095F64B6" w14:textId="77777777" w:rsidR="00200EBA" w:rsidRPr="000B6AAC" w:rsidRDefault="00200EBA" w:rsidP="000B6AAC">
            <w:pPr>
              <w:jc w:val="center"/>
            </w:pPr>
            <w:r w:rsidRPr="000B6AAC">
              <w:t>тромбоцитопения*</w:t>
            </w:r>
          </w:p>
        </w:tc>
        <w:tc>
          <w:tcPr>
            <w:tcW w:w="2250" w:type="dxa"/>
            <w:vAlign w:val="center"/>
          </w:tcPr>
          <w:p w14:paraId="2BA74D72" w14:textId="77777777" w:rsidR="00200EBA" w:rsidRPr="000B6AAC" w:rsidRDefault="00200EBA" w:rsidP="000B6AAC">
            <w:pPr>
              <w:jc w:val="center"/>
            </w:pPr>
            <w:r w:rsidRPr="000B6AAC">
              <w:rPr>
                <w:w w:val="95"/>
              </w:rPr>
              <w:t>Степень</w:t>
            </w:r>
            <w:r w:rsidRPr="000B6AAC">
              <w:rPr>
                <w:spacing w:val="-3"/>
              </w:rPr>
              <w:t xml:space="preserve"> </w:t>
            </w:r>
            <w:r w:rsidRPr="000B6AAC">
              <w:rPr>
                <w:color w:val="262626"/>
                <w:spacing w:val="-10"/>
              </w:rPr>
              <w:t>3</w:t>
            </w:r>
          </w:p>
        </w:tc>
        <w:tc>
          <w:tcPr>
            <w:tcW w:w="1420" w:type="dxa"/>
            <w:vAlign w:val="center"/>
          </w:tcPr>
          <w:p w14:paraId="4C52D226" w14:textId="77777777" w:rsidR="00200EBA" w:rsidRPr="000B6AAC" w:rsidRDefault="00200EBA" w:rsidP="000B6AAC">
            <w:pPr>
              <w:jc w:val="center"/>
            </w:pPr>
            <w:r w:rsidRPr="000B6AAC">
              <w:t>Прервать</w:t>
            </w:r>
          </w:p>
        </w:tc>
        <w:tc>
          <w:tcPr>
            <w:tcW w:w="3085" w:type="dxa"/>
            <w:vAlign w:val="center"/>
          </w:tcPr>
          <w:p w14:paraId="2054DD70" w14:textId="098A80CD" w:rsidR="00200EBA" w:rsidRPr="000B6AAC" w:rsidRDefault="00200EBA" w:rsidP="000B6AAC">
            <w:pPr>
              <w:jc w:val="center"/>
            </w:pPr>
            <w:r w:rsidRPr="000B6AAC">
              <w:t>При</w:t>
            </w:r>
            <w:r w:rsidRPr="000B6AAC">
              <w:rPr>
                <w:spacing w:val="-11"/>
              </w:rPr>
              <w:t xml:space="preserve"> </w:t>
            </w:r>
            <w:r w:rsidRPr="000B6AAC">
              <w:t>улучшении</w:t>
            </w:r>
            <w:r w:rsidRPr="000B6AAC">
              <w:rPr>
                <w:spacing w:val="3"/>
              </w:rPr>
              <w:t xml:space="preserve"> </w:t>
            </w:r>
            <w:r w:rsidRPr="000B6AAC">
              <w:t>до</w:t>
            </w:r>
            <w:r w:rsidRPr="000B6AAC">
              <w:rPr>
                <w:spacing w:val="-14"/>
              </w:rPr>
              <w:t xml:space="preserve"> </w:t>
            </w:r>
            <w:r w:rsidRPr="000B6AAC">
              <w:t>Степени</w:t>
            </w:r>
            <w:r w:rsidRPr="000B6AAC">
              <w:rPr>
                <w:spacing w:val="-4"/>
              </w:rPr>
              <w:t xml:space="preserve"> </w:t>
            </w:r>
            <w:r w:rsidRPr="000B6AAC">
              <w:rPr>
                <w:spacing w:val="-5"/>
              </w:rPr>
              <w:t>0-</w:t>
            </w:r>
            <w:r w:rsidRPr="000B6AAC">
              <w:rPr>
                <w:color w:val="080808"/>
                <w:w w:val="81"/>
              </w:rPr>
              <w:t>1</w:t>
            </w:r>
          </w:p>
        </w:tc>
      </w:tr>
      <w:tr w:rsidR="00200EBA" w:rsidRPr="006F3FA4" w14:paraId="402555A0" w14:textId="77777777" w:rsidTr="000B6AAC">
        <w:trPr>
          <w:trHeight w:val="248"/>
        </w:trPr>
        <w:tc>
          <w:tcPr>
            <w:tcW w:w="2807" w:type="dxa"/>
            <w:vMerge/>
            <w:vAlign w:val="center"/>
          </w:tcPr>
          <w:p w14:paraId="45E1210E" w14:textId="77777777" w:rsidR="00200EBA" w:rsidRPr="000B6AAC" w:rsidRDefault="00200EBA" w:rsidP="000B6AAC">
            <w:pPr>
              <w:jc w:val="center"/>
            </w:pPr>
          </w:p>
        </w:tc>
        <w:tc>
          <w:tcPr>
            <w:tcW w:w="2250" w:type="dxa"/>
            <w:vAlign w:val="center"/>
          </w:tcPr>
          <w:p w14:paraId="68BDE4FC" w14:textId="77777777" w:rsidR="00200EBA" w:rsidRPr="000B6AAC" w:rsidRDefault="00200EBA" w:rsidP="000B6AAC">
            <w:pPr>
              <w:jc w:val="center"/>
            </w:pPr>
            <w:r w:rsidRPr="000B6AAC">
              <w:t>Степень</w:t>
            </w:r>
            <w:r w:rsidRPr="000B6AAC">
              <w:rPr>
                <w:spacing w:val="4"/>
              </w:rPr>
              <w:t xml:space="preserve"> </w:t>
            </w:r>
            <w:r w:rsidRPr="000B6AAC">
              <w:rPr>
                <w:spacing w:val="-10"/>
              </w:rPr>
              <w:t>4</w:t>
            </w:r>
          </w:p>
        </w:tc>
        <w:tc>
          <w:tcPr>
            <w:tcW w:w="1420" w:type="dxa"/>
            <w:vAlign w:val="center"/>
          </w:tcPr>
          <w:p w14:paraId="58067BA6" w14:textId="77777777" w:rsidR="00200EBA" w:rsidRPr="000B6AAC" w:rsidRDefault="00200EBA" w:rsidP="000B6AAC">
            <w:pPr>
              <w:jc w:val="center"/>
            </w:pPr>
            <w:r w:rsidRPr="000B6AAC">
              <w:t>Отменить</w:t>
            </w:r>
          </w:p>
        </w:tc>
        <w:tc>
          <w:tcPr>
            <w:tcW w:w="3085" w:type="dxa"/>
            <w:vAlign w:val="center"/>
          </w:tcPr>
          <w:p w14:paraId="0BC282EC" w14:textId="77777777" w:rsidR="00200EBA" w:rsidRPr="000B6AAC" w:rsidRDefault="00200EBA" w:rsidP="000B6AAC">
            <w:pPr>
              <w:jc w:val="center"/>
            </w:pPr>
            <w:r w:rsidRPr="000B6AAC">
              <w:t>Не</w:t>
            </w:r>
            <w:r w:rsidRPr="000B6AAC">
              <w:rPr>
                <w:spacing w:val="-3"/>
              </w:rPr>
              <w:t xml:space="preserve"> </w:t>
            </w:r>
            <w:r w:rsidRPr="000B6AAC">
              <w:t>возобновлять</w:t>
            </w:r>
          </w:p>
        </w:tc>
      </w:tr>
      <w:tr w:rsidR="00200EBA" w:rsidRPr="006F3FA4" w14:paraId="47262420" w14:textId="77777777" w:rsidTr="000B6AAC">
        <w:trPr>
          <w:trHeight w:val="1011"/>
        </w:trPr>
        <w:tc>
          <w:tcPr>
            <w:tcW w:w="2807" w:type="dxa"/>
            <w:vAlign w:val="center"/>
          </w:tcPr>
          <w:p w14:paraId="7352B64F" w14:textId="77777777" w:rsidR="00200EBA" w:rsidRPr="000B6AAC" w:rsidRDefault="00200EBA" w:rsidP="000B6AAC">
            <w:pPr>
              <w:jc w:val="center"/>
            </w:pPr>
            <w:r w:rsidRPr="000B6AAC">
              <w:t>Гастроинтестинальная</w:t>
            </w:r>
          </w:p>
          <w:p w14:paraId="4728F713" w14:textId="77777777" w:rsidR="00200EBA" w:rsidRPr="000B6AAC" w:rsidRDefault="00200EBA" w:rsidP="000B6AAC">
            <w:pPr>
              <w:jc w:val="center"/>
            </w:pPr>
            <w:r w:rsidRPr="000B6AAC">
              <w:t>перфорация или фистула</w:t>
            </w:r>
          </w:p>
        </w:tc>
        <w:tc>
          <w:tcPr>
            <w:tcW w:w="2250" w:type="dxa"/>
            <w:vAlign w:val="center"/>
          </w:tcPr>
          <w:p w14:paraId="099B6FD8" w14:textId="77777777" w:rsidR="00200EBA" w:rsidRPr="000B6AAC" w:rsidRDefault="00200EBA" w:rsidP="000B6AAC">
            <w:pPr>
              <w:jc w:val="center"/>
            </w:pPr>
            <w:r w:rsidRPr="000B6AAC">
              <w:t>Степень 3</w:t>
            </w:r>
          </w:p>
          <w:p w14:paraId="2B1E6013" w14:textId="77777777" w:rsidR="00200EBA" w:rsidRPr="000B6AAC" w:rsidRDefault="00200EBA" w:rsidP="000B6AAC">
            <w:pPr>
              <w:jc w:val="center"/>
            </w:pPr>
            <w:r w:rsidRPr="000B6AAC">
              <w:t>Степень 4</w:t>
            </w:r>
          </w:p>
        </w:tc>
        <w:tc>
          <w:tcPr>
            <w:tcW w:w="1420" w:type="dxa"/>
            <w:vAlign w:val="center"/>
          </w:tcPr>
          <w:p w14:paraId="475891FE" w14:textId="77777777" w:rsidR="00200EBA" w:rsidRPr="000B6AAC" w:rsidRDefault="00200EBA" w:rsidP="000B6AAC">
            <w:pPr>
              <w:jc w:val="center"/>
            </w:pPr>
            <w:r w:rsidRPr="000B6AAC">
              <w:t>Прервать</w:t>
            </w:r>
          </w:p>
          <w:p w14:paraId="2BE595FD" w14:textId="77777777" w:rsidR="00200EBA" w:rsidRPr="000B6AAC" w:rsidRDefault="00200EBA" w:rsidP="000B6AAC">
            <w:pPr>
              <w:jc w:val="center"/>
            </w:pPr>
            <w:r w:rsidRPr="000B6AAC">
              <w:t>Отменить</w:t>
            </w:r>
          </w:p>
        </w:tc>
        <w:tc>
          <w:tcPr>
            <w:tcW w:w="3085" w:type="dxa"/>
            <w:vAlign w:val="center"/>
          </w:tcPr>
          <w:p w14:paraId="21B7E726" w14:textId="77777777" w:rsidR="00200EBA" w:rsidRPr="000B6AAC" w:rsidRDefault="00200EBA" w:rsidP="000B6AAC">
            <w:pPr>
              <w:jc w:val="center"/>
              <w:rPr>
                <w:lang w:val="ru-RU"/>
              </w:rPr>
            </w:pPr>
            <w:r w:rsidRPr="000B6AAC">
              <w:rPr>
                <w:lang w:val="ru-RU"/>
              </w:rPr>
              <w:t>При улучшении до степени 0-1 или первоначального</w:t>
            </w:r>
          </w:p>
          <w:p w14:paraId="272B6749" w14:textId="77777777" w:rsidR="00200EBA" w:rsidRPr="000B6AAC" w:rsidRDefault="00200EBA" w:rsidP="000B6AAC">
            <w:pPr>
              <w:jc w:val="center"/>
            </w:pPr>
            <w:r w:rsidRPr="000B6AAC">
              <w:rPr>
                <w:lang w:val="ru-RU"/>
              </w:rPr>
              <w:t>у</w:t>
            </w:r>
            <w:r w:rsidRPr="000B6AAC">
              <w:t>р</w:t>
            </w:r>
            <w:r w:rsidRPr="000B6AAC">
              <w:rPr>
                <w:lang w:val="ru-RU"/>
              </w:rPr>
              <w:t>о</w:t>
            </w:r>
            <w:r w:rsidRPr="000B6AAC">
              <w:t>в</w:t>
            </w:r>
            <w:r w:rsidRPr="000B6AAC">
              <w:rPr>
                <w:lang w:val="ru-RU"/>
              </w:rPr>
              <w:t>н</w:t>
            </w:r>
            <w:r w:rsidRPr="000B6AAC">
              <w:t>я</w:t>
            </w:r>
            <w:r w:rsidRPr="000B6AAC">
              <w:rPr>
                <w:lang w:val="ru-RU"/>
              </w:rPr>
              <w:t xml:space="preserve"> н</w:t>
            </w:r>
            <w:r w:rsidRPr="000B6AAC">
              <w:t>е возобновлять</w:t>
            </w:r>
          </w:p>
        </w:tc>
      </w:tr>
      <w:tr w:rsidR="00200EBA" w14:paraId="7A9D2E7C" w14:textId="77777777" w:rsidTr="000B6AAC">
        <w:tblPrEx>
          <w:tblLook w:val="04A0" w:firstRow="1" w:lastRow="0" w:firstColumn="1" w:lastColumn="0" w:noHBand="0" w:noVBand="1"/>
        </w:tblPrEx>
        <w:trPr>
          <w:trHeight w:val="508"/>
        </w:trPr>
        <w:tc>
          <w:tcPr>
            <w:tcW w:w="2807" w:type="dxa"/>
            <w:vAlign w:val="center"/>
          </w:tcPr>
          <w:p w14:paraId="1D44B9D7" w14:textId="77777777" w:rsidR="00200EBA" w:rsidRPr="000B6AAC" w:rsidRDefault="00200EBA" w:rsidP="000B6AAC">
            <w:pPr>
              <w:jc w:val="center"/>
            </w:pPr>
            <w:r w:rsidRPr="000B6AAC">
              <w:rPr>
                <w:w w:val="95"/>
              </w:rPr>
              <w:t>Не</w:t>
            </w:r>
            <w:r w:rsidRPr="000B6AAC">
              <w:rPr>
                <w:spacing w:val="-2"/>
              </w:rPr>
              <w:t xml:space="preserve"> гастроинтестинальная</w:t>
            </w:r>
          </w:p>
          <w:p w14:paraId="709A3B41" w14:textId="77777777" w:rsidR="00200EBA" w:rsidRPr="000B6AAC" w:rsidRDefault="00200EBA" w:rsidP="000B6AAC">
            <w:pPr>
              <w:jc w:val="center"/>
            </w:pPr>
            <w:r w:rsidRPr="000B6AAC">
              <w:rPr>
                <w:spacing w:val="-2"/>
              </w:rPr>
              <w:t>фистула</w:t>
            </w:r>
          </w:p>
        </w:tc>
        <w:tc>
          <w:tcPr>
            <w:tcW w:w="2250" w:type="dxa"/>
            <w:vAlign w:val="center"/>
          </w:tcPr>
          <w:p w14:paraId="67E017C2" w14:textId="77777777" w:rsidR="00200EBA" w:rsidRPr="000B6AAC" w:rsidRDefault="00200EBA" w:rsidP="000B6AAC">
            <w:pPr>
              <w:jc w:val="center"/>
            </w:pPr>
            <w:r w:rsidRPr="000B6AAC">
              <w:rPr>
                <w:w w:val="95"/>
              </w:rPr>
              <w:t>Степень</w:t>
            </w:r>
            <w:r w:rsidRPr="000B6AAC">
              <w:rPr>
                <w:spacing w:val="3"/>
              </w:rPr>
              <w:t xml:space="preserve"> </w:t>
            </w:r>
            <w:r w:rsidRPr="000B6AAC">
              <w:rPr>
                <w:color w:val="131313"/>
                <w:spacing w:val="-10"/>
              </w:rPr>
              <w:t>4</w:t>
            </w:r>
          </w:p>
        </w:tc>
        <w:tc>
          <w:tcPr>
            <w:tcW w:w="1420" w:type="dxa"/>
            <w:vAlign w:val="center"/>
          </w:tcPr>
          <w:p w14:paraId="1AFC6417" w14:textId="77777777" w:rsidR="00200EBA" w:rsidRPr="000B6AAC" w:rsidRDefault="00200EBA" w:rsidP="000B6AAC">
            <w:pPr>
              <w:jc w:val="center"/>
            </w:pPr>
            <w:r w:rsidRPr="000B6AAC">
              <w:rPr>
                <w:spacing w:val="-2"/>
              </w:rPr>
              <w:t>Отменить</w:t>
            </w:r>
          </w:p>
        </w:tc>
        <w:tc>
          <w:tcPr>
            <w:tcW w:w="3085" w:type="dxa"/>
            <w:vAlign w:val="center"/>
          </w:tcPr>
          <w:p w14:paraId="5F988E6F" w14:textId="77777777" w:rsidR="00200EBA" w:rsidRPr="000B6AAC" w:rsidRDefault="00200EBA" w:rsidP="000B6AAC">
            <w:pPr>
              <w:jc w:val="center"/>
            </w:pPr>
            <w:r w:rsidRPr="000B6AAC">
              <w:rPr>
                <w:w w:val="95"/>
              </w:rPr>
              <w:t>Не</w:t>
            </w:r>
            <w:r w:rsidRPr="000B6AAC">
              <w:rPr>
                <w:spacing w:val="-1"/>
                <w:w w:val="95"/>
              </w:rPr>
              <w:t xml:space="preserve"> </w:t>
            </w:r>
            <w:r w:rsidRPr="000B6AAC">
              <w:rPr>
                <w:spacing w:val="-2"/>
              </w:rPr>
              <w:t>возобновлять</w:t>
            </w:r>
          </w:p>
        </w:tc>
      </w:tr>
      <w:tr w:rsidR="00200EBA" w14:paraId="6BADF8EF" w14:textId="77777777" w:rsidTr="000B6AAC">
        <w:tblPrEx>
          <w:tblLook w:val="04A0" w:firstRow="1" w:lastRow="0" w:firstColumn="1" w:lastColumn="0" w:noHBand="0" w:noVBand="1"/>
        </w:tblPrEx>
        <w:trPr>
          <w:trHeight w:val="767"/>
        </w:trPr>
        <w:tc>
          <w:tcPr>
            <w:tcW w:w="2807" w:type="dxa"/>
            <w:vAlign w:val="center"/>
          </w:tcPr>
          <w:p w14:paraId="7B0D360B" w14:textId="77777777" w:rsidR="00200EBA" w:rsidRPr="000B6AAC" w:rsidRDefault="00200EBA" w:rsidP="000B6AAC">
            <w:pPr>
              <w:jc w:val="center"/>
            </w:pPr>
            <w:r w:rsidRPr="000B6AAC">
              <w:t>Удлинение интервала QT</w:t>
            </w:r>
          </w:p>
        </w:tc>
        <w:tc>
          <w:tcPr>
            <w:tcW w:w="2250" w:type="dxa"/>
            <w:vAlign w:val="center"/>
          </w:tcPr>
          <w:p w14:paraId="44DF2C85" w14:textId="77777777" w:rsidR="00200EBA" w:rsidRPr="000B6AAC" w:rsidRDefault="00200EBA" w:rsidP="000B6AAC">
            <w:pPr>
              <w:jc w:val="center"/>
            </w:pPr>
            <w:r w:rsidRPr="000B6AAC">
              <w:rPr>
                <w:color w:val="2F2F2F"/>
              </w:rPr>
              <w:t>&gt;</w:t>
            </w:r>
            <w:r w:rsidRPr="000B6AAC">
              <w:rPr>
                <w:color w:val="2F2F2F"/>
                <w:spacing w:val="-15"/>
              </w:rPr>
              <w:t xml:space="preserve"> </w:t>
            </w:r>
            <w:r w:rsidRPr="000B6AAC">
              <w:t>500</w:t>
            </w:r>
            <w:r w:rsidRPr="000B6AAC">
              <w:rPr>
                <w:spacing w:val="-10"/>
              </w:rPr>
              <w:t xml:space="preserve"> </w:t>
            </w:r>
            <w:r w:rsidRPr="000B6AAC">
              <w:rPr>
                <w:spacing w:val="-5"/>
              </w:rPr>
              <w:t>мс</w:t>
            </w:r>
          </w:p>
        </w:tc>
        <w:tc>
          <w:tcPr>
            <w:tcW w:w="1420" w:type="dxa"/>
            <w:vAlign w:val="center"/>
          </w:tcPr>
          <w:p w14:paraId="40BBD324" w14:textId="77777777" w:rsidR="00200EBA" w:rsidRPr="000B6AAC" w:rsidRDefault="00200EBA" w:rsidP="000B6AAC">
            <w:pPr>
              <w:jc w:val="center"/>
            </w:pPr>
            <w:r w:rsidRPr="000B6AAC">
              <w:rPr>
                <w:spacing w:val="-2"/>
              </w:rPr>
              <w:t>Прервать</w:t>
            </w:r>
          </w:p>
        </w:tc>
        <w:tc>
          <w:tcPr>
            <w:tcW w:w="3085" w:type="dxa"/>
            <w:vAlign w:val="center"/>
          </w:tcPr>
          <w:p w14:paraId="009FEA58" w14:textId="77777777" w:rsidR="00200EBA" w:rsidRPr="000B6AAC" w:rsidRDefault="00200EBA" w:rsidP="000B6AAC">
            <w:pPr>
              <w:jc w:val="center"/>
              <w:rPr>
                <w:lang w:val="ru-RU"/>
              </w:rPr>
            </w:pPr>
            <w:r w:rsidRPr="000B6AAC">
              <w:rPr>
                <w:lang w:val="ru-RU"/>
              </w:rPr>
              <w:t>При улучшении до менее 480 мс или первоначального</w:t>
            </w:r>
          </w:p>
          <w:p w14:paraId="11EDD26A" w14:textId="217BE941" w:rsidR="00200EBA" w:rsidRPr="000B6AAC" w:rsidRDefault="00200EBA" w:rsidP="000B6AAC">
            <w:pPr>
              <w:jc w:val="center"/>
            </w:pPr>
            <w:r w:rsidRPr="000B6AAC">
              <w:t>уро</w:t>
            </w:r>
            <w:r w:rsidR="00191284" w:rsidRPr="000B6AAC">
              <w:rPr>
                <w:lang w:val="ru-RU"/>
              </w:rPr>
              <w:t>вн</w:t>
            </w:r>
            <w:r w:rsidRPr="000B6AAC">
              <w:t>я</w:t>
            </w:r>
          </w:p>
        </w:tc>
      </w:tr>
      <w:tr w:rsidR="00200EBA" w14:paraId="30F6FC7C" w14:textId="77777777" w:rsidTr="000B6AAC">
        <w:tblPrEx>
          <w:tblLook w:val="04A0" w:firstRow="1" w:lastRow="0" w:firstColumn="1" w:lastColumn="0" w:noHBand="0" w:noVBand="1"/>
        </w:tblPrEx>
        <w:trPr>
          <w:trHeight w:val="767"/>
        </w:trPr>
        <w:tc>
          <w:tcPr>
            <w:tcW w:w="2807" w:type="dxa"/>
            <w:vMerge w:val="restart"/>
            <w:vAlign w:val="center"/>
          </w:tcPr>
          <w:p w14:paraId="0C33D8A8" w14:textId="77777777" w:rsidR="00200EBA" w:rsidRPr="000B6AAC" w:rsidRDefault="00200EBA" w:rsidP="000B6AAC">
            <w:pPr>
              <w:jc w:val="center"/>
            </w:pPr>
            <w:r w:rsidRPr="000B6AAC">
              <w:rPr>
                <w:spacing w:val="-2"/>
              </w:rPr>
              <w:t>Диарея</w:t>
            </w:r>
          </w:p>
        </w:tc>
        <w:tc>
          <w:tcPr>
            <w:tcW w:w="2250" w:type="dxa"/>
            <w:vAlign w:val="center"/>
          </w:tcPr>
          <w:p w14:paraId="3C0B6F96" w14:textId="77777777" w:rsidR="00200EBA" w:rsidRPr="000B6AAC" w:rsidRDefault="00200EBA" w:rsidP="000B6AAC">
            <w:pPr>
              <w:jc w:val="center"/>
            </w:pPr>
            <w:r w:rsidRPr="000B6AAC">
              <w:t>Степень 3</w:t>
            </w:r>
          </w:p>
        </w:tc>
        <w:tc>
          <w:tcPr>
            <w:tcW w:w="1420" w:type="dxa"/>
            <w:vAlign w:val="center"/>
          </w:tcPr>
          <w:p w14:paraId="1DC49D12" w14:textId="77777777" w:rsidR="00200EBA" w:rsidRPr="000B6AAC" w:rsidRDefault="00200EBA" w:rsidP="000B6AAC">
            <w:pPr>
              <w:jc w:val="center"/>
            </w:pPr>
            <w:r w:rsidRPr="000B6AAC">
              <w:rPr>
                <w:spacing w:val="-2"/>
                <w:w w:val="95"/>
              </w:rPr>
              <w:t>Прервать</w:t>
            </w:r>
          </w:p>
        </w:tc>
        <w:tc>
          <w:tcPr>
            <w:tcW w:w="3085" w:type="dxa"/>
            <w:vAlign w:val="center"/>
          </w:tcPr>
          <w:p w14:paraId="1ACA6B45" w14:textId="29B01F9B" w:rsidR="00200EBA" w:rsidRPr="000B6AAC" w:rsidRDefault="00200EBA" w:rsidP="000B6AAC">
            <w:pPr>
              <w:jc w:val="center"/>
              <w:rPr>
                <w:lang w:val="ru-RU"/>
              </w:rPr>
            </w:pPr>
            <w:r w:rsidRPr="000B6AAC">
              <w:rPr>
                <w:lang w:val="ru-RU"/>
              </w:rPr>
              <w:t>При улучшении до Степени 0-1 или первоначального</w:t>
            </w:r>
          </w:p>
          <w:p w14:paraId="62820497" w14:textId="77777777" w:rsidR="00200EBA" w:rsidRPr="000B6AAC" w:rsidRDefault="00200EBA" w:rsidP="000B6AAC">
            <w:pPr>
              <w:jc w:val="center"/>
            </w:pPr>
            <w:r w:rsidRPr="000B6AAC">
              <w:t>уровня</w:t>
            </w:r>
          </w:p>
        </w:tc>
      </w:tr>
      <w:tr w:rsidR="00200EBA" w14:paraId="601EF9DC" w14:textId="77777777" w:rsidTr="000B6AAC">
        <w:tblPrEx>
          <w:tblLook w:val="04A0" w:firstRow="1" w:lastRow="0" w:firstColumn="1" w:lastColumn="0" w:noHBand="0" w:noVBand="1"/>
        </w:tblPrEx>
        <w:trPr>
          <w:trHeight w:val="1021"/>
        </w:trPr>
        <w:tc>
          <w:tcPr>
            <w:tcW w:w="2807" w:type="dxa"/>
            <w:vMerge/>
            <w:vAlign w:val="center"/>
          </w:tcPr>
          <w:p w14:paraId="0E40DC8B" w14:textId="77777777" w:rsidR="00200EBA" w:rsidRPr="000B6AAC" w:rsidRDefault="00200EBA" w:rsidP="000B6AAC">
            <w:pPr>
              <w:jc w:val="center"/>
            </w:pPr>
          </w:p>
        </w:tc>
        <w:tc>
          <w:tcPr>
            <w:tcW w:w="2250" w:type="dxa"/>
            <w:vAlign w:val="center"/>
          </w:tcPr>
          <w:p w14:paraId="69597C83" w14:textId="77777777" w:rsidR="00200EBA" w:rsidRPr="000B6AAC" w:rsidRDefault="00200EBA" w:rsidP="000B6AAC">
            <w:pPr>
              <w:jc w:val="center"/>
              <w:rPr>
                <w:lang w:val="ru-RU"/>
              </w:rPr>
            </w:pPr>
            <w:r w:rsidRPr="000B6AAC">
              <w:rPr>
                <w:lang w:val="ru-RU"/>
              </w:rPr>
              <w:t>Степень 4 (несмотря</w:t>
            </w:r>
          </w:p>
          <w:p w14:paraId="290A9A63" w14:textId="77777777" w:rsidR="00200EBA" w:rsidRPr="000B6AAC" w:rsidRDefault="00200EBA" w:rsidP="000B6AAC">
            <w:pPr>
              <w:jc w:val="center"/>
              <w:rPr>
                <w:lang w:val="ru-RU"/>
              </w:rPr>
            </w:pPr>
            <w:r w:rsidRPr="000B6AAC">
              <w:rPr>
                <w:lang w:val="ru-RU"/>
              </w:rPr>
              <w:t>на проведение</w:t>
            </w:r>
          </w:p>
          <w:p w14:paraId="16D197EB" w14:textId="77777777" w:rsidR="00200EBA" w:rsidRPr="000B6AAC" w:rsidRDefault="00200EBA" w:rsidP="000B6AAC">
            <w:pPr>
              <w:jc w:val="center"/>
              <w:rPr>
                <w:lang w:val="ru-RU"/>
              </w:rPr>
            </w:pPr>
            <w:r w:rsidRPr="000B6AAC">
              <w:rPr>
                <w:lang w:val="ru-RU"/>
              </w:rPr>
              <w:t>лекарственной терапии)</w:t>
            </w:r>
          </w:p>
        </w:tc>
        <w:tc>
          <w:tcPr>
            <w:tcW w:w="1420" w:type="dxa"/>
            <w:vAlign w:val="center"/>
          </w:tcPr>
          <w:p w14:paraId="01BDBE95" w14:textId="77777777" w:rsidR="00200EBA" w:rsidRPr="000B6AAC" w:rsidRDefault="00200EBA" w:rsidP="000B6AAC">
            <w:pPr>
              <w:jc w:val="center"/>
            </w:pPr>
            <w:r w:rsidRPr="000B6AAC">
              <w:rPr>
                <w:spacing w:val="-2"/>
              </w:rPr>
              <w:t>Отменить</w:t>
            </w:r>
          </w:p>
        </w:tc>
        <w:tc>
          <w:tcPr>
            <w:tcW w:w="3085" w:type="dxa"/>
            <w:vAlign w:val="center"/>
          </w:tcPr>
          <w:p w14:paraId="6745140C" w14:textId="77777777" w:rsidR="00200EBA" w:rsidRPr="000B6AAC" w:rsidRDefault="00200EBA" w:rsidP="000B6AAC">
            <w:pPr>
              <w:jc w:val="center"/>
            </w:pPr>
            <w:r w:rsidRPr="000B6AAC">
              <w:rPr>
                <w:w w:val="95"/>
              </w:rPr>
              <w:t>Не</w:t>
            </w:r>
            <w:r w:rsidRPr="000B6AAC">
              <w:rPr>
                <w:spacing w:val="-1"/>
                <w:w w:val="95"/>
              </w:rPr>
              <w:t xml:space="preserve"> </w:t>
            </w:r>
            <w:r w:rsidRPr="000B6AAC">
              <w:rPr>
                <w:spacing w:val="-2"/>
              </w:rPr>
              <w:t>возобновлять</w:t>
            </w:r>
          </w:p>
        </w:tc>
      </w:tr>
    </w:tbl>
    <w:p w14:paraId="4C3373C9" w14:textId="77777777" w:rsidR="00200EBA" w:rsidRDefault="00200EBA" w:rsidP="00200EBA">
      <w:pPr>
        <w:pStyle w:val="OT"/>
        <w:spacing w:after="0"/>
        <w:rPr>
          <w:rFonts w:eastAsia="Courier New"/>
          <w:sz w:val="24"/>
          <w:szCs w:val="24"/>
          <w:lang w:bidi="ru-RU"/>
        </w:rPr>
      </w:pPr>
    </w:p>
    <w:p w14:paraId="6CEDBCEF" w14:textId="3BFC430A" w:rsidR="00200EBA" w:rsidRPr="00D050C7" w:rsidRDefault="00200EBA" w:rsidP="000B6AAC">
      <w:pPr>
        <w:rPr>
          <w:rFonts w:eastAsia="Courier New"/>
          <w:b/>
          <w:lang w:bidi="ru-RU"/>
        </w:rPr>
      </w:pPr>
      <w:r w:rsidRPr="00D050C7">
        <w:rPr>
          <w:rFonts w:eastAsia="Courier New"/>
          <w:b/>
          <w:lang w:bidi="ru-RU"/>
        </w:rPr>
        <w:t>Т</w:t>
      </w:r>
      <w:r w:rsidRPr="00145F33">
        <w:rPr>
          <w:rFonts w:eastAsia="Courier New"/>
          <w:b/>
          <w:bCs/>
          <w:lang w:bidi="ru-RU"/>
        </w:rPr>
        <w:t>аблица 5-</w:t>
      </w:r>
      <w:r w:rsidR="00150FD3">
        <w:rPr>
          <w:rFonts w:eastAsia="Courier New"/>
          <w:b/>
          <w:bCs/>
          <w:lang w:bidi="ru-RU"/>
        </w:rPr>
        <w:t>3</w:t>
      </w:r>
      <w:r w:rsidRPr="00145F33">
        <w:rPr>
          <w:rFonts w:eastAsia="Courier New"/>
          <w:b/>
          <w:bCs/>
          <w:lang w:bidi="ru-RU"/>
        </w:rPr>
        <w:t xml:space="preserve">. </w:t>
      </w:r>
      <w:r w:rsidRPr="00201AD2">
        <w:rPr>
          <w:rFonts w:eastAsia="Courier New"/>
          <w:bCs/>
          <w:snapToGrid w:val="0"/>
          <w:lang w:eastAsia="ru-RU" w:bidi="ru-RU"/>
        </w:rPr>
        <w:t>Рекомендации по коррекции дозы ленватиниба при возникновении нежелательных реакций</w:t>
      </w:r>
      <w:r w:rsidR="00201AD2">
        <w:rPr>
          <w:rFonts w:eastAsia="Courier New"/>
          <w:bCs/>
          <w:snapToGrid w:val="0"/>
          <w:lang w:eastAsia="ru-RU" w:bidi="ru-RU"/>
        </w:rPr>
        <w:t>.</w:t>
      </w:r>
    </w:p>
    <w:tbl>
      <w:tblPr>
        <w:tblStyle w:val="TableNormal1"/>
        <w:tblpPr w:leftFromText="180" w:rightFromText="180" w:vertAnchor="text" w:horzAnchor="margin" w:tblpY="119"/>
        <w:tblW w:w="9545" w:type="dxa"/>
        <w:tblBorders>
          <w:top w:val="single" w:sz="6" w:space="0" w:color="4B4848"/>
          <w:left w:val="single" w:sz="6" w:space="0" w:color="4B4848"/>
          <w:bottom w:val="single" w:sz="6" w:space="0" w:color="4B4848"/>
          <w:right w:val="single" w:sz="6" w:space="0" w:color="4B4848"/>
          <w:insideH w:val="single" w:sz="6" w:space="0" w:color="4B4848"/>
          <w:insideV w:val="single" w:sz="6" w:space="0" w:color="4B4848"/>
        </w:tblBorders>
        <w:tblLayout w:type="fixed"/>
        <w:tblLook w:val="01E0" w:firstRow="1" w:lastRow="1" w:firstColumn="1" w:lastColumn="1" w:noHBand="0" w:noVBand="0"/>
      </w:tblPr>
      <w:tblGrid>
        <w:gridCol w:w="2512"/>
        <w:gridCol w:w="2337"/>
        <w:gridCol w:w="2342"/>
        <w:gridCol w:w="2354"/>
      </w:tblGrid>
      <w:tr w:rsidR="00200EBA" w:rsidRPr="0092383C" w14:paraId="7BE2AC6A" w14:textId="77777777" w:rsidTr="00201AD2">
        <w:trPr>
          <w:trHeight w:val="522"/>
        </w:trPr>
        <w:tc>
          <w:tcPr>
            <w:tcW w:w="2512" w:type="dxa"/>
            <w:shd w:val="clear" w:color="auto" w:fill="D9D9D9" w:themeFill="background1" w:themeFillShade="D9"/>
            <w:vAlign w:val="center"/>
          </w:tcPr>
          <w:p w14:paraId="777611A2" w14:textId="77777777" w:rsidR="00200EBA" w:rsidRPr="0092383C" w:rsidRDefault="00200EBA" w:rsidP="000B6AAC">
            <w:pPr>
              <w:pStyle w:val="TableParagraph"/>
              <w:ind w:left="131"/>
              <w:jc w:val="center"/>
              <w:rPr>
                <w:rFonts w:ascii="Times New Roman" w:hAnsi="Times New Roman" w:cs="Times New Roman"/>
                <w:b/>
                <w:sz w:val="24"/>
                <w:szCs w:val="24"/>
              </w:rPr>
            </w:pPr>
            <w:r w:rsidRPr="0092383C">
              <w:rPr>
                <w:rFonts w:ascii="Times New Roman" w:hAnsi="Times New Roman" w:cs="Times New Roman"/>
                <w:b/>
                <w:spacing w:val="-2"/>
                <w:sz w:val="24"/>
                <w:szCs w:val="24"/>
              </w:rPr>
              <w:lastRenderedPageBreak/>
              <w:t>Показание</w:t>
            </w:r>
          </w:p>
        </w:tc>
        <w:tc>
          <w:tcPr>
            <w:tcW w:w="2337" w:type="dxa"/>
            <w:shd w:val="clear" w:color="auto" w:fill="D9D9D9" w:themeFill="background1" w:themeFillShade="D9"/>
            <w:vAlign w:val="center"/>
          </w:tcPr>
          <w:p w14:paraId="078F7AF3" w14:textId="77777777" w:rsidR="00200EBA" w:rsidRPr="00D050C7" w:rsidRDefault="00200EBA" w:rsidP="000B6AAC">
            <w:pPr>
              <w:pStyle w:val="TableParagraph"/>
              <w:ind w:left="118"/>
              <w:jc w:val="center"/>
              <w:rPr>
                <w:rFonts w:ascii="Times New Roman" w:hAnsi="Times New Roman" w:cs="Times New Roman"/>
                <w:b/>
                <w:sz w:val="24"/>
                <w:szCs w:val="24"/>
              </w:rPr>
            </w:pPr>
            <w:r w:rsidRPr="0092383C">
              <w:rPr>
                <w:rFonts w:ascii="Times New Roman" w:hAnsi="Times New Roman" w:cs="Times New Roman"/>
                <w:b/>
                <w:color w:val="0F0F0F"/>
                <w:w w:val="95"/>
                <w:sz w:val="24"/>
                <w:szCs w:val="24"/>
              </w:rPr>
              <w:t>1-е</w:t>
            </w:r>
            <w:r w:rsidRPr="0092383C">
              <w:rPr>
                <w:rFonts w:ascii="Times New Roman" w:hAnsi="Times New Roman" w:cs="Times New Roman"/>
                <w:b/>
                <w:color w:val="0F0F0F"/>
                <w:spacing w:val="-8"/>
                <w:w w:val="95"/>
                <w:sz w:val="24"/>
                <w:szCs w:val="24"/>
              </w:rPr>
              <w:t xml:space="preserve"> </w:t>
            </w:r>
            <w:r w:rsidRPr="00566BFF">
              <w:rPr>
                <w:rFonts w:ascii="Times New Roman" w:hAnsi="Times New Roman" w:cs="Times New Roman"/>
                <w:b/>
                <w:w w:val="95"/>
                <w:sz w:val="24"/>
                <w:szCs w:val="24"/>
              </w:rPr>
              <w:t>снижение</w:t>
            </w:r>
            <w:r w:rsidRPr="00566BFF">
              <w:rPr>
                <w:rFonts w:ascii="Times New Roman" w:hAnsi="Times New Roman" w:cs="Times New Roman"/>
                <w:b/>
                <w:spacing w:val="-1"/>
                <w:sz w:val="24"/>
                <w:szCs w:val="24"/>
              </w:rPr>
              <w:t xml:space="preserve"> </w:t>
            </w:r>
            <w:r w:rsidRPr="00D050C7">
              <w:rPr>
                <w:rFonts w:ascii="Times New Roman" w:hAnsi="Times New Roman" w:cs="Times New Roman"/>
                <w:b/>
                <w:spacing w:val="-4"/>
                <w:w w:val="95"/>
                <w:sz w:val="24"/>
                <w:szCs w:val="24"/>
              </w:rPr>
              <w:t>дозы</w:t>
            </w:r>
          </w:p>
        </w:tc>
        <w:tc>
          <w:tcPr>
            <w:tcW w:w="2342" w:type="dxa"/>
            <w:shd w:val="clear" w:color="auto" w:fill="D9D9D9" w:themeFill="background1" w:themeFillShade="D9"/>
            <w:vAlign w:val="center"/>
          </w:tcPr>
          <w:p w14:paraId="266C82F0" w14:textId="77777777" w:rsidR="00200EBA" w:rsidRPr="00D050C7" w:rsidRDefault="00200EBA" w:rsidP="000B6AAC">
            <w:pPr>
              <w:pStyle w:val="TableParagraph"/>
              <w:ind w:left="123"/>
              <w:jc w:val="center"/>
              <w:rPr>
                <w:rFonts w:ascii="Times New Roman" w:hAnsi="Times New Roman" w:cs="Times New Roman"/>
                <w:b/>
                <w:sz w:val="24"/>
                <w:szCs w:val="24"/>
              </w:rPr>
            </w:pPr>
            <w:r w:rsidRPr="0092383C">
              <w:rPr>
                <w:rFonts w:ascii="Times New Roman" w:hAnsi="Times New Roman" w:cs="Times New Roman"/>
                <w:b/>
                <w:w w:val="95"/>
                <w:sz w:val="24"/>
                <w:szCs w:val="24"/>
              </w:rPr>
              <w:t>2-е</w:t>
            </w:r>
            <w:r w:rsidRPr="0092383C">
              <w:rPr>
                <w:rFonts w:ascii="Times New Roman" w:hAnsi="Times New Roman" w:cs="Times New Roman"/>
                <w:b/>
                <w:spacing w:val="-6"/>
                <w:w w:val="95"/>
                <w:sz w:val="24"/>
                <w:szCs w:val="24"/>
              </w:rPr>
              <w:t xml:space="preserve"> </w:t>
            </w:r>
            <w:r w:rsidRPr="0092383C">
              <w:rPr>
                <w:rFonts w:ascii="Times New Roman" w:hAnsi="Times New Roman" w:cs="Times New Roman"/>
                <w:b/>
                <w:w w:val="95"/>
                <w:sz w:val="24"/>
                <w:szCs w:val="24"/>
              </w:rPr>
              <w:t>сннженне</w:t>
            </w:r>
            <w:r w:rsidRPr="0092383C">
              <w:rPr>
                <w:rFonts w:ascii="Times New Roman" w:hAnsi="Times New Roman" w:cs="Times New Roman"/>
                <w:b/>
                <w:spacing w:val="1"/>
                <w:sz w:val="24"/>
                <w:szCs w:val="24"/>
              </w:rPr>
              <w:t xml:space="preserve"> </w:t>
            </w:r>
            <w:r w:rsidRPr="00D050C7">
              <w:rPr>
                <w:rFonts w:ascii="Times New Roman" w:hAnsi="Times New Roman" w:cs="Times New Roman"/>
                <w:b/>
                <w:spacing w:val="-4"/>
                <w:w w:val="95"/>
                <w:sz w:val="24"/>
                <w:szCs w:val="24"/>
              </w:rPr>
              <w:t>дозы</w:t>
            </w:r>
          </w:p>
        </w:tc>
        <w:tc>
          <w:tcPr>
            <w:tcW w:w="2354" w:type="dxa"/>
            <w:shd w:val="clear" w:color="auto" w:fill="D9D9D9" w:themeFill="background1" w:themeFillShade="D9"/>
            <w:vAlign w:val="center"/>
          </w:tcPr>
          <w:p w14:paraId="2BE7EFAE" w14:textId="77777777" w:rsidR="00200EBA" w:rsidRPr="00D050C7" w:rsidRDefault="00200EBA" w:rsidP="000B6AAC">
            <w:pPr>
              <w:pStyle w:val="TableParagraph"/>
              <w:ind w:left="115"/>
              <w:jc w:val="center"/>
              <w:rPr>
                <w:rFonts w:ascii="Times New Roman" w:hAnsi="Times New Roman" w:cs="Times New Roman"/>
                <w:b/>
                <w:sz w:val="24"/>
                <w:szCs w:val="24"/>
              </w:rPr>
            </w:pPr>
            <w:r w:rsidRPr="0092383C">
              <w:rPr>
                <w:rFonts w:ascii="Times New Roman" w:hAnsi="Times New Roman" w:cs="Times New Roman"/>
                <w:b/>
                <w:w w:val="95"/>
                <w:sz w:val="24"/>
                <w:szCs w:val="24"/>
              </w:rPr>
              <w:t>3-e</w:t>
            </w:r>
            <w:r w:rsidRPr="0092383C">
              <w:rPr>
                <w:rFonts w:ascii="Times New Roman" w:hAnsi="Times New Roman" w:cs="Times New Roman"/>
                <w:b/>
                <w:spacing w:val="-6"/>
                <w:w w:val="95"/>
                <w:sz w:val="24"/>
                <w:szCs w:val="24"/>
              </w:rPr>
              <w:t xml:space="preserve"> </w:t>
            </w:r>
            <w:r w:rsidRPr="0092383C">
              <w:rPr>
                <w:rFonts w:ascii="Times New Roman" w:hAnsi="Times New Roman" w:cs="Times New Roman"/>
                <w:b/>
                <w:w w:val="95"/>
                <w:sz w:val="24"/>
                <w:szCs w:val="24"/>
              </w:rPr>
              <w:t>снижение</w:t>
            </w:r>
            <w:r w:rsidRPr="0092383C">
              <w:rPr>
                <w:rFonts w:ascii="Times New Roman" w:hAnsi="Times New Roman" w:cs="Times New Roman"/>
                <w:b/>
                <w:sz w:val="24"/>
                <w:szCs w:val="24"/>
              </w:rPr>
              <w:t xml:space="preserve"> </w:t>
            </w:r>
            <w:r w:rsidRPr="00D050C7">
              <w:rPr>
                <w:rFonts w:ascii="Times New Roman" w:hAnsi="Times New Roman" w:cs="Times New Roman"/>
                <w:b/>
                <w:spacing w:val="-4"/>
                <w:w w:val="95"/>
                <w:sz w:val="24"/>
                <w:szCs w:val="24"/>
              </w:rPr>
              <w:t>дозы</w:t>
            </w:r>
          </w:p>
        </w:tc>
      </w:tr>
      <w:tr w:rsidR="00200EBA" w:rsidRPr="00BE040F" w14:paraId="507ED3A0" w14:textId="77777777" w:rsidTr="000B6AAC">
        <w:trPr>
          <w:trHeight w:val="258"/>
        </w:trPr>
        <w:tc>
          <w:tcPr>
            <w:tcW w:w="2512" w:type="dxa"/>
            <w:vAlign w:val="center"/>
          </w:tcPr>
          <w:p w14:paraId="41FD6647" w14:textId="5B549B5A" w:rsidR="00200EBA" w:rsidRPr="00BE040F" w:rsidRDefault="00200EBA" w:rsidP="000B6AAC">
            <w:pPr>
              <w:pStyle w:val="TableParagraph"/>
              <w:ind w:left="133"/>
              <w:jc w:val="center"/>
              <w:rPr>
                <w:rFonts w:ascii="Times New Roman" w:hAnsi="Times New Roman" w:cs="Times New Roman"/>
                <w:sz w:val="24"/>
                <w:szCs w:val="24"/>
              </w:rPr>
            </w:pPr>
            <w:r w:rsidRPr="00BE040F">
              <w:rPr>
                <w:rFonts w:ascii="Times New Roman" w:hAnsi="Times New Roman" w:cs="Times New Roman"/>
                <w:spacing w:val="-4"/>
                <w:sz w:val="24"/>
                <w:szCs w:val="24"/>
              </w:rPr>
              <w:t>Д</w:t>
            </w:r>
            <w:r w:rsidR="0092383C">
              <w:rPr>
                <w:rFonts w:ascii="Times New Roman" w:hAnsi="Times New Roman" w:cs="Times New Roman"/>
                <w:spacing w:val="-4"/>
                <w:sz w:val="24"/>
                <w:szCs w:val="24"/>
                <w:lang w:val="ru-RU"/>
              </w:rPr>
              <w:t>ифференцированный</w:t>
            </w:r>
            <w:r w:rsidRPr="00BE040F">
              <w:rPr>
                <w:rFonts w:ascii="Times New Roman" w:hAnsi="Times New Roman" w:cs="Times New Roman"/>
                <w:spacing w:val="-4"/>
                <w:sz w:val="24"/>
                <w:szCs w:val="24"/>
              </w:rPr>
              <w:t>РЩЖ</w:t>
            </w:r>
          </w:p>
        </w:tc>
        <w:tc>
          <w:tcPr>
            <w:tcW w:w="2337" w:type="dxa"/>
            <w:vAlign w:val="center"/>
          </w:tcPr>
          <w:p w14:paraId="314990BA" w14:textId="77777777" w:rsidR="00200EBA" w:rsidRPr="00BE040F" w:rsidRDefault="00200EBA" w:rsidP="000B6AAC">
            <w:pPr>
              <w:pStyle w:val="TableParagraph"/>
              <w:ind w:left="119"/>
              <w:jc w:val="center"/>
              <w:rPr>
                <w:rFonts w:ascii="Times New Roman" w:hAnsi="Times New Roman" w:cs="Times New Roman"/>
                <w:sz w:val="24"/>
                <w:szCs w:val="24"/>
                <w:lang w:val="ru-RU"/>
              </w:rPr>
            </w:pPr>
            <w:r w:rsidRPr="00BE040F">
              <w:rPr>
                <w:rFonts w:ascii="Times New Roman" w:hAnsi="Times New Roman" w:cs="Times New Roman"/>
                <w:sz w:val="24"/>
                <w:szCs w:val="24"/>
                <w:lang w:val="ru-RU"/>
              </w:rPr>
              <w:t>20 мг один раз в сутки</w:t>
            </w:r>
          </w:p>
        </w:tc>
        <w:tc>
          <w:tcPr>
            <w:tcW w:w="2342" w:type="dxa"/>
            <w:vAlign w:val="center"/>
          </w:tcPr>
          <w:p w14:paraId="6E420EBA" w14:textId="77777777" w:rsidR="00200EBA" w:rsidRPr="00BE040F" w:rsidRDefault="00200EBA" w:rsidP="000B6AAC">
            <w:pPr>
              <w:pStyle w:val="TableParagraph"/>
              <w:ind w:left="121"/>
              <w:jc w:val="center"/>
              <w:rPr>
                <w:rFonts w:ascii="Times New Roman" w:hAnsi="Times New Roman" w:cs="Times New Roman"/>
                <w:sz w:val="24"/>
                <w:szCs w:val="24"/>
                <w:lang w:val="ru-RU"/>
              </w:rPr>
            </w:pPr>
            <w:r w:rsidRPr="00BE040F">
              <w:rPr>
                <w:rFonts w:ascii="Times New Roman" w:hAnsi="Times New Roman" w:cs="Times New Roman"/>
                <w:sz w:val="24"/>
                <w:szCs w:val="24"/>
                <w:lang w:val="ru-RU"/>
              </w:rPr>
              <w:t>14 мг один раз в сутки</w:t>
            </w:r>
          </w:p>
        </w:tc>
        <w:tc>
          <w:tcPr>
            <w:tcW w:w="2354" w:type="dxa"/>
            <w:vAlign w:val="center"/>
          </w:tcPr>
          <w:p w14:paraId="773BE9A2" w14:textId="77777777" w:rsidR="00200EBA" w:rsidRPr="00BE040F" w:rsidRDefault="00200EBA" w:rsidP="000B6AAC">
            <w:pPr>
              <w:pStyle w:val="TableParagraph"/>
              <w:ind w:left="116"/>
              <w:jc w:val="center"/>
              <w:rPr>
                <w:rFonts w:ascii="Times New Roman" w:hAnsi="Times New Roman" w:cs="Times New Roman"/>
                <w:sz w:val="24"/>
                <w:szCs w:val="24"/>
                <w:lang w:val="ru-RU"/>
              </w:rPr>
            </w:pPr>
            <w:r w:rsidRPr="00BE040F">
              <w:rPr>
                <w:rFonts w:ascii="Times New Roman" w:hAnsi="Times New Roman" w:cs="Times New Roman"/>
                <w:sz w:val="24"/>
                <w:szCs w:val="24"/>
                <w:lang w:val="ru-RU"/>
              </w:rPr>
              <w:t>10 мг один раз в сутки</w:t>
            </w:r>
          </w:p>
        </w:tc>
      </w:tr>
      <w:tr w:rsidR="00200EBA" w:rsidRPr="00BE040F" w14:paraId="6C2269D5" w14:textId="77777777" w:rsidTr="000B6AAC">
        <w:trPr>
          <w:trHeight w:val="248"/>
        </w:trPr>
        <w:tc>
          <w:tcPr>
            <w:tcW w:w="2512" w:type="dxa"/>
            <w:vAlign w:val="center"/>
          </w:tcPr>
          <w:p w14:paraId="2C8990FF" w14:textId="77777777" w:rsidR="00200EBA" w:rsidRPr="00BE040F" w:rsidRDefault="00200EBA" w:rsidP="000B6AAC">
            <w:pPr>
              <w:pStyle w:val="TableParagraph"/>
              <w:ind w:left="132"/>
              <w:jc w:val="center"/>
              <w:rPr>
                <w:rFonts w:ascii="Times New Roman" w:hAnsi="Times New Roman" w:cs="Times New Roman"/>
                <w:sz w:val="24"/>
                <w:szCs w:val="24"/>
              </w:rPr>
            </w:pPr>
            <w:r w:rsidRPr="00BE040F">
              <w:rPr>
                <w:rFonts w:ascii="Times New Roman" w:hAnsi="Times New Roman" w:cs="Times New Roman"/>
                <w:color w:val="111111"/>
                <w:spacing w:val="-5"/>
                <w:sz w:val="24"/>
                <w:szCs w:val="24"/>
              </w:rPr>
              <w:t>ПKP</w:t>
            </w:r>
          </w:p>
        </w:tc>
        <w:tc>
          <w:tcPr>
            <w:tcW w:w="2337" w:type="dxa"/>
            <w:vAlign w:val="center"/>
          </w:tcPr>
          <w:p w14:paraId="348C4162" w14:textId="77777777" w:rsidR="00200EBA" w:rsidRPr="00BE040F" w:rsidRDefault="00200EBA" w:rsidP="000B6AAC">
            <w:pPr>
              <w:pStyle w:val="TableParagraph"/>
              <w:ind w:left="116"/>
              <w:jc w:val="center"/>
              <w:rPr>
                <w:rFonts w:ascii="Times New Roman" w:hAnsi="Times New Roman" w:cs="Times New Roman"/>
                <w:sz w:val="24"/>
                <w:szCs w:val="24"/>
                <w:lang w:val="ru-RU"/>
              </w:rPr>
            </w:pPr>
            <w:r w:rsidRPr="00BE040F">
              <w:rPr>
                <w:rFonts w:ascii="Times New Roman" w:hAnsi="Times New Roman" w:cs="Times New Roman"/>
                <w:sz w:val="24"/>
                <w:szCs w:val="24"/>
                <w:lang w:val="ru-RU"/>
              </w:rPr>
              <w:t>14 мг один раз в сутки</w:t>
            </w:r>
          </w:p>
        </w:tc>
        <w:tc>
          <w:tcPr>
            <w:tcW w:w="2342" w:type="dxa"/>
            <w:vAlign w:val="center"/>
          </w:tcPr>
          <w:p w14:paraId="03B50FAB" w14:textId="77777777" w:rsidR="00200EBA" w:rsidRPr="00BE040F" w:rsidRDefault="00200EBA" w:rsidP="000B6AAC">
            <w:pPr>
              <w:pStyle w:val="TableParagraph"/>
              <w:ind w:left="126"/>
              <w:jc w:val="center"/>
              <w:rPr>
                <w:rFonts w:ascii="Times New Roman" w:hAnsi="Times New Roman" w:cs="Times New Roman"/>
                <w:sz w:val="24"/>
                <w:szCs w:val="24"/>
                <w:lang w:val="ru-RU"/>
              </w:rPr>
            </w:pPr>
            <w:r w:rsidRPr="00BE040F">
              <w:rPr>
                <w:rFonts w:ascii="Times New Roman" w:hAnsi="Times New Roman" w:cs="Times New Roman"/>
                <w:sz w:val="24"/>
                <w:szCs w:val="24"/>
                <w:lang w:val="ru-RU"/>
              </w:rPr>
              <w:t>10 мг один раз в сутки</w:t>
            </w:r>
          </w:p>
        </w:tc>
        <w:tc>
          <w:tcPr>
            <w:tcW w:w="2354" w:type="dxa"/>
            <w:vAlign w:val="center"/>
          </w:tcPr>
          <w:p w14:paraId="5426B609" w14:textId="77777777" w:rsidR="00200EBA" w:rsidRPr="00BE040F" w:rsidRDefault="00200EBA" w:rsidP="000B6AAC">
            <w:pPr>
              <w:pStyle w:val="TableParagraph"/>
              <w:ind w:left="119"/>
              <w:jc w:val="center"/>
              <w:rPr>
                <w:rFonts w:ascii="Times New Roman" w:hAnsi="Times New Roman" w:cs="Times New Roman"/>
                <w:sz w:val="24"/>
                <w:szCs w:val="24"/>
                <w:lang w:val="ru-RU"/>
              </w:rPr>
            </w:pPr>
            <w:r w:rsidRPr="00BE040F">
              <w:rPr>
                <w:rFonts w:ascii="Times New Roman" w:hAnsi="Times New Roman" w:cs="Times New Roman"/>
                <w:sz w:val="24"/>
                <w:szCs w:val="24"/>
                <w:lang w:val="ru-RU"/>
              </w:rPr>
              <w:t>8 мг один раз в сутки</w:t>
            </w:r>
          </w:p>
        </w:tc>
      </w:tr>
      <w:tr w:rsidR="00200EBA" w:rsidRPr="00BE040F" w14:paraId="2BD244F2" w14:textId="77777777" w:rsidTr="000B6AAC">
        <w:trPr>
          <w:trHeight w:val="268"/>
        </w:trPr>
        <w:tc>
          <w:tcPr>
            <w:tcW w:w="2512" w:type="dxa"/>
            <w:vAlign w:val="center"/>
          </w:tcPr>
          <w:p w14:paraId="7F43062A" w14:textId="77777777" w:rsidR="00200EBA" w:rsidRPr="00BE040F" w:rsidRDefault="00200EBA" w:rsidP="000B6AAC">
            <w:pPr>
              <w:pStyle w:val="TableParagraph"/>
              <w:ind w:left="137"/>
              <w:jc w:val="center"/>
              <w:rPr>
                <w:rFonts w:ascii="Times New Roman" w:hAnsi="Times New Roman" w:cs="Times New Roman"/>
                <w:sz w:val="24"/>
                <w:szCs w:val="24"/>
              </w:rPr>
            </w:pPr>
            <w:r w:rsidRPr="00BE040F">
              <w:rPr>
                <w:rFonts w:ascii="Times New Roman" w:hAnsi="Times New Roman" w:cs="Times New Roman"/>
                <w:color w:val="1D1D1D"/>
                <w:spacing w:val="-5"/>
                <w:sz w:val="24"/>
                <w:szCs w:val="24"/>
              </w:rPr>
              <w:t>РЭ</w:t>
            </w:r>
          </w:p>
        </w:tc>
        <w:tc>
          <w:tcPr>
            <w:tcW w:w="2337" w:type="dxa"/>
            <w:vAlign w:val="center"/>
          </w:tcPr>
          <w:p w14:paraId="495067C7" w14:textId="77777777" w:rsidR="00200EBA" w:rsidRPr="00BE040F" w:rsidRDefault="00200EBA" w:rsidP="000B6AAC">
            <w:pPr>
              <w:pStyle w:val="TableParagraph"/>
              <w:ind w:left="116"/>
              <w:jc w:val="center"/>
              <w:rPr>
                <w:rFonts w:ascii="Times New Roman" w:hAnsi="Times New Roman" w:cs="Times New Roman"/>
                <w:sz w:val="24"/>
                <w:szCs w:val="24"/>
                <w:lang w:val="ru-RU"/>
              </w:rPr>
            </w:pPr>
            <w:r w:rsidRPr="00BE040F">
              <w:rPr>
                <w:rFonts w:ascii="Times New Roman" w:hAnsi="Times New Roman" w:cs="Times New Roman"/>
                <w:sz w:val="24"/>
                <w:szCs w:val="24"/>
                <w:lang w:val="ru-RU"/>
              </w:rPr>
              <w:t>14 мг один раз в сутки</w:t>
            </w:r>
          </w:p>
        </w:tc>
        <w:tc>
          <w:tcPr>
            <w:tcW w:w="2342" w:type="dxa"/>
            <w:vAlign w:val="center"/>
          </w:tcPr>
          <w:p w14:paraId="2CAA1423" w14:textId="77777777" w:rsidR="00200EBA" w:rsidRPr="00BE040F" w:rsidRDefault="00200EBA" w:rsidP="000B6AAC">
            <w:pPr>
              <w:pStyle w:val="TableParagraph"/>
              <w:ind w:left="126"/>
              <w:jc w:val="center"/>
              <w:rPr>
                <w:rFonts w:ascii="Times New Roman" w:hAnsi="Times New Roman" w:cs="Times New Roman"/>
                <w:sz w:val="24"/>
                <w:szCs w:val="24"/>
                <w:lang w:val="ru-RU"/>
              </w:rPr>
            </w:pPr>
            <w:r w:rsidRPr="00BE040F">
              <w:rPr>
                <w:rFonts w:ascii="Times New Roman" w:hAnsi="Times New Roman" w:cs="Times New Roman"/>
                <w:sz w:val="24"/>
                <w:szCs w:val="24"/>
                <w:lang w:val="ru-RU"/>
              </w:rPr>
              <w:t>10 мг один раз в сутки</w:t>
            </w:r>
          </w:p>
        </w:tc>
        <w:tc>
          <w:tcPr>
            <w:tcW w:w="2354" w:type="dxa"/>
            <w:vAlign w:val="center"/>
          </w:tcPr>
          <w:p w14:paraId="13D34A33" w14:textId="01664F6F" w:rsidR="00200EBA" w:rsidRPr="006D6682" w:rsidRDefault="00200EBA" w:rsidP="000B6AAC">
            <w:pPr>
              <w:pStyle w:val="TableParagraph"/>
              <w:tabs>
                <w:tab w:val="left" w:pos="2327"/>
              </w:tabs>
              <w:ind w:left="119"/>
              <w:jc w:val="center"/>
              <w:rPr>
                <w:rFonts w:ascii="Times New Roman" w:hAnsi="Times New Roman" w:cs="Times New Roman"/>
                <w:sz w:val="24"/>
                <w:szCs w:val="24"/>
                <w:lang w:val="ru-RU"/>
              </w:rPr>
            </w:pPr>
            <w:r w:rsidRPr="006D6682">
              <w:rPr>
                <w:rFonts w:ascii="Times New Roman" w:hAnsi="Times New Roman" w:cs="Times New Roman"/>
                <w:sz w:val="24"/>
                <w:szCs w:val="24"/>
                <w:lang w:val="ru-RU"/>
              </w:rPr>
              <w:t>8 мг один раз в сутки</w:t>
            </w:r>
          </w:p>
        </w:tc>
      </w:tr>
      <w:tr w:rsidR="00200EBA" w:rsidRPr="00BE040F" w14:paraId="115ADC94" w14:textId="77777777" w:rsidTr="000B6AAC">
        <w:trPr>
          <w:trHeight w:val="541"/>
        </w:trPr>
        <w:tc>
          <w:tcPr>
            <w:tcW w:w="2512" w:type="dxa"/>
            <w:vAlign w:val="center"/>
          </w:tcPr>
          <w:p w14:paraId="49948C45" w14:textId="77777777" w:rsidR="00200EBA" w:rsidRPr="00604262" w:rsidRDefault="00200EBA" w:rsidP="000B6AAC">
            <w:pPr>
              <w:pStyle w:val="TableParagraph"/>
              <w:ind w:left="270" w:right="386"/>
              <w:jc w:val="center"/>
              <w:rPr>
                <w:rFonts w:ascii="Times New Roman" w:hAnsi="Times New Roman" w:cs="Times New Roman"/>
                <w:sz w:val="24"/>
                <w:szCs w:val="24"/>
                <w:lang w:val="ru-RU"/>
              </w:rPr>
            </w:pPr>
            <w:r>
              <w:rPr>
                <w:rFonts w:ascii="Times New Roman" w:hAnsi="Times New Roman" w:cs="Times New Roman"/>
                <w:sz w:val="24"/>
                <w:szCs w:val="24"/>
                <w:lang w:val="ru-RU"/>
              </w:rPr>
              <w:t>Масса тела 60 кг и более</w:t>
            </w:r>
          </w:p>
        </w:tc>
        <w:tc>
          <w:tcPr>
            <w:tcW w:w="2337" w:type="dxa"/>
            <w:vAlign w:val="center"/>
          </w:tcPr>
          <w:p w14:paraId="62D618E4" w14:textId="77777777" w:rsidR="00200EBA" w:rsidRPr="00BE040F" w:rsidRDefault="00200EBA" w:rsidP="000B6AAC">
            <w:pPr>
              <w:pStyle w:val="TableParagraph"/>
              <w:ind w:left="121"/>
              <w:jc w:val="center"/>
              <w:rPr>
                <w:rFonts w:ascii="Times New Roman" w:hAnsi="Times New Roman" w:cs="Times New Roman"/>
                <w:sz w:val="24"/>
                <w:szCs w:val="24"/>
                <w:lang w:val="ru-RU"/>
              </w:rPr>
            </w:pPr>
            <w:r w:rsidRPr="00604262">
              <w:rPr>
                <w:rFonts w:ascii="Times New Roman" w:hAnsi="Times New Roman" w:cs="Times New Roman"/>
                <w:sz w:val="24"/>
                <w:szCs w:val="24"/>
                <w:lang w:val="ru-RU"/>
              </w:rPr>
              <w:t>8 мг один раз в сутки</w:t>
            </w:r>
          </w:p>
        </w:tc>
        <w:tc>
          <w:tcPr>
            <w:tcW w:w="2342" w:type="dxa"/>
            <w:vAlign w:val="center"/>
          </w:tcPr>
          <w:p w14:paraId="4A85DD43" w14:textId="77777777" w:rsidR="00200EBA" w:rsidRPr="00BE040F" w:rsidRDefault="00200EBA" w:rsidP="000B6AAC">
            <w:pPr>
              <w:pStyle w:val="TableParagraph"/>
              <w:ind w:left="130"/>
              <w:jc w:val="center"/>
              <w:rPr>
                <w:rFonts w:ascii="Times New Roman" w:hAnsi="Times New Roman" w:cs="Times New Roman"/>
                <w:sz w:val="24"/>
                <w:szCs w:val="24"/>
                <w:lang w:val="ru-RU"/>
              </w:rPr>
            </w:pPr>
            <w:r w:rsidRPr="00BE040F">
              <w:rPr>
                <w:rFonts w:ascii="Times New Roman" w:hAnsi="Times New Roman" w:cs="Times New Roman"/>
                <w:color w:val="161616"/>
                <w:sz w:val="24"/>
                <w:szCs w:val="24"/>
                <w:lang w:val="ru-RU"/>
              </w:rPr>
              <w:t>4</w:t>
            </w:r>
            <w:r w:rsidRPr="00BE040F">
              <w:rPr>
                <w:rFonts w:ascii="Times New Roman" w:hAnsi="Times New Roman" w:cs="Times New Roman"/>
                <w:color w:val="161616"/>
                <w:spacing w:val="10"/>
                <w:sz w:val="24"/>
                <w:szCs w:val="24"/>
                <w:lang w:val="ru-RU"/>
              </w:rPr>
              <w:t xml:space="preserve"> </w:t>
            </w:r>
            <w:r w:rsidRPr="00BE040F">
              <w:rPr>
                <w:rFonts w:ascii="Times New Roman" w:hAnsi="Times New Roman" w:cs="Times New Roman"/>
                <w:color w:val="161616"/>
                <w:sz w:val="24"/>
                <w:szCs w:val="24"/>
                <w:lang w:val="ru-RU"/>
              </w:rPr>
              <w:t>мг</w:t>
            </w:r>
            <w:r w:rsidRPr="00BE040F">
              <w:rPr>
                <w:rFonts w:ascii="Times New Roman" w:hAnsi="Times New Roman" w:cs="Times New Roman"/>
                <w:color w:val="161616"/>
                <w:spacing w:val="2"/>
                <w:sz w:val="24"/>
                <w:szCs w:val="24"/>
                <w:lang w:val="ru-RU"/>
              </w:rPr>
              <w:t xml:space="preserve"> </w:t>
            </w:r>
            <w:r w:rsidRPr="00BE040F">
              <w:rPr>
                <w:rFonts w:ascii="Times New Roman" w:hAnsi="Times New Roman" w:cs="Times New Roman"/>
                <w:sz w:val="24"/>
                <w:szCs w:val="24"/>
                <w:lang w:val="ru-RU"/>
              </w:rPr>
              <w:t>один</w:t>
            </w:r>
            <w:r w:rsidRPr="00BE040F">
              <w:rPr>
                <w:rFonts w:ascii="Times New Roman" w:hAnsi="Times New Roman" w:cs="Times New Roman"/>
                <w:spacing w:val="28"/>
                <w:sz w:val="24"/>
                <w:szCs w:val="24"/>
                <w:lang w:val="ru-RU"/>
              </w:rPr>
              <w:t xml:space="preserve"> </w:t>
            </w:r>
            <w:r w:rsidRPr="00BE040F">
              <w:rPr>
                <w:rFonts w:ascii="Times New Roman" w:hAnsi="Times New Roman" w:cs="Times New Roman"/>
                <w:sz w:val="24"/>
                <w:szCs w:val="24"/>
                <w:lang w:val="ru-RU"/>
              </w:rPr>
              <w:t>раз</w:t>
            </w:r>
            <w:r w:rsidRPr="00BE040F">
              <w:rPr>
                <w:rFonts w:ascii="Times New Roman" w:hAnsi="Times New Roman" w:cs="Times New Roman"/>
                <w:spacing w:val="13"/>
                <w:sz w:val="24"/>
                <w:szCs w:val="24"/>
                <w:lang w:val="ru-RU"/>
              </w:rPr>
              <w:t xml:space="preserve"> </w:t>
            </w:r>
            <w:r w:rsidRPr="00BE040F">
              <w:rPr>
                <w:rFonts w:ascii="Times New Roman" w:hAnsi="Times New Roman" w:cs="Times New Roman"/>
                <w:color w:val="0E0E0E"/>
                <w:sz w:val="24"/>
                <w:szCs w:val="24"/>
                <w:lang w:val="ru-RU"/>
              </w:rPr>
              <w:t>в</w:t>
            </w:r>
            <w:r w:rsidRPr="00BE040F">
              <w:rPr>
                <w:rFonts w:ascii="Times New Roman" w:hAnsi="Times New Roman" w:cs="Times New Roman"/>
                <w:color w:val="0E0E0E"/>
                <w:spacing w:val="5"/>
                <w:sz w:val="24"/>
                <w:szCs w:val="24"/>
                <w:lang w:val="ru-RU"/>
              </w:rPr>
              <w:t xml:space="preserve"> </w:t>
            </w:r>
            <w:r w:rsidRPr="00BE040F">
              <w:rPr>
                <w:rFonts w:ascii="Times New Roman" w:hAnsi="Times New Roman" w:cs="Times New Roman"/>
                <w:spacing w:val="-2"/>
                <w:sz w:val="24"/>
                <w:szCs w:val="24"/>
                <w:lang w:val="ru-RU"/>
              </w:rPr>
              <w:t>сутки</w:t>
            </w:r>
          </w:p>
        </w:tc>
        <w:tc>
          <w:tcPr>
            <w:tcW w:w="2354" w:type="dxa"/>
            <w:vAlign w:val="center"/>
          </w:tcPr>
          <w:p w14:paraId="0C86258A" w14:textId="77777777" w:rsidR="00200EBA" w:rsidRPr="00BE040F" w:rsidRDefault="00200EBA" w:rsidP="000B6AAC">
            <w:pPr>
              <w:pStyle w:val="TableParagraph"/>
              <w:ind w:left="125"/>
              <w:jc w:val="center"/>
              <w:rPr>
                <w:rFonts w:ascii="Times New Roman" w:hAnsi="Times New Roman" w:cs="Times New Roman"/>
                <w:sz w:val="24"/>
                <w:szCs w:val="24"/>
              </w:rPr>
            </w:pPr>
            <w:r w:rsidRPr="00BE040F">
              <w:rPr>
                <w:rFonts w:ascii="Times New Roman" w:hAnsi="Times New Roman" w:cs="Times New Roman"/>
                <w:sz w:val="24"/>
                <w:szCs w:val="24"/>
              </w:rPr>
              <w:t>4</w:t>
            </w:r>
            <w:r w:rsidRPr="00BE040F">
              <w:rPr>
                <w:rFonts w:ascii="Times New Roman" w:hAnsi="Times New Roman" w:cs="Times New Roman"/>
                <w:spacing w:val="10"/>
                <w:sz w:val="24"/>
                <w:szCs w:val="24"/>
              </w:rPr>
              <w:t xml:space="preserve"> </w:t>
            </w:r>
            <w:r w:rsidRPr="00BE040F">
              <w:rPr>
                <w:rFonts w:ascii="Times New Roman" w:hAnsi="Times New Roman" w:cs="Times New Roman"/>
                <w:sz w:val="24"/>
                <w:szCs w:val="24"/>
              </w:rPr>
              <w:t>мг</w:t>
            </w:r>
            <w:r w:rsidRPr="00BE040F">
              <w:rPr>
                <w:rFonts w:ascii="Times New Roman" w:hAnsi="Times New Roman" w:cs="Times New Roman"/>
                <w:spacing w:val="15"/>
                <w:sz w:val="24"/>
                <w:szCs w:val="24"/>
              </w:rPr>
              <w:t xml:space="preserve"> </w:t>
            </w:r>
            <w:r w:rsidRPr="00BE040F">
              <w:rPr>
                <w:rFonts w:ascii="Times New Roman" w:hAnsi="Times New Roman" w:cs="Times New Roman"/>
                <w:sz w:val="24"/>
                <w:szCs w:val="24"/>
              </w:rPr>
              <w:t>через</w:t>
            </w:r>
            <w:r w:rsidRPr="00BE040F">
              <w:rPr>
                <w:rFonts w:ascii="Times New Roman" w:hAnsi="Times New Roman" w:cs="Times New Roman"/>
                <w:spacing w:val="7"/>
                <w:sz w:val="24"/>
                <w:szCs w:val="24"/>
              </w:rPr>
              <w:t xml:space="preserve"> </w:t>
            </w:r>
            <w:r w:rsidRPr="00BE040F">
              <w:rPr>
                <w:rFonts w:ascii="Times New Roman" w:hAnsi="Times New Roman" w:cs="Times New Roman"/>
                <w:spacing w:val="-4"/>
                <w:sz w:val="24"/>
                <w:szCs w:val="24"/>
              </w:rPr>
              <w:t>день</w:t>
            </w:r>
          </w:p>
        </w:tc>
      </w:tr>
      <w:tr w:rsidR="00200EBA" w:rsidRPr="00BE040F" w14:paraId="004721DC" w14:textId="77777777" w:rsidTr="000B6AAC">
        <w:trPr>
          <w:trHeight w:val="522"/>
        </w:trPr>
        <w:tc>
          <w:tcPr>
            <w:tcW w:w="2512" w:type="dxa"/>
            <w:vAlign w:val="center"/>
          </w:tcPr>
          <w:p w14:paraId="65CCCB24" w14:textId="77777777" w:rsidR="00200EBA" w:rsidRPr="00680509" w:rsidRDefault="00200EBA" w:rsidP="000B6AAC">
            <w:pPr>
              <w:pStyle w:val="TableParagraph"/>
              <w:ind w:right="571"/>
              <w:jc w:val="center"/>
              <w:rPr>
                <w:rFonts w:ascii="Times New Roman" w:hAnsi="Times New Roman" w:cs="Times New Roman"/>
                <w:sz w:val="24"/>
                <w:szCs w:val="24"/>
                <w:lang w:val="ru-RU"/>
              </w:rPr>
            </w:pPr>
            <w:r>
              <w:rPr>
                <w:rFonts w:ascii="Times New Roman" w:hAnsi="Times New Roman" w:cs="Times New Roman"/>
                <w:sz w:val="24"/>
                <w:szCs w:val="24"/>
                <w:lang w:val="ru-RU"/>
              </w:rPr>
              <w:t>Масса тела менне 60 кг и более</w:t>
            </w:r>
          </w:p>
        </w:tc>
        <w:tc>
          <w:tcPr>
            <w:tcW w:w="2337" w:type="dxa"/>
            <w:vAlign w:val="center"/>
          </w:tcPr>
          <w:p w14:paraId="7C9A18D0" w14:textId="77777777" w:rsidR="00200EBA" w:rsidRPr="00BE040F" w:rsidRDefault="00200EBA" w:rsidP="000B6AAC">
            <w:pPr>
              <w:pStyle w:val="TableParagraph"/>
              <w:ind w:left="125"/>
              <w:jc w:val="center"/>
              <w:rPr>
                <w:rFonts w:ascii="Times New Roman" w:hAnsi="Times New Roman" w:cs="Times New Roman"/>
                <w:sz w:val="24"/>
                <w:szCs w:val="24"/>
                <w:lang w:val="ru-RU"/>
              </w:rPr>
            </w:pPr>
            <w:r w:rsidRPr="00604262">
              <w:rPr>
                <w:rFonts w:ascii="Times New Roman" w:hAnsi="Times New Roman" w:cs="Times New Roman"/>
                <w:sz w:val="24"/>
                <w:szCs w:val="24"/>
                <w:lang w:val="ru-RU"/>
              </w:rPr>
              <w:t>4 мг один раз в сутки</w:t>
            </w:r>
          </w:p>
        </w:tc>
        <w:tc>
          <w:tcPr>
            <w:tcW w:w="2342" w:type="dxa"/>
            <w:vAlign w:val="center"/>
          </w:tcPr>
          <w:p w14:paraId="3EB6E39E" w14:textId="77777777" w:rsidR="00200EBA" w:rsidRPr="00BE040F" w:rsidRDefault="00200EBA" w:rsidP="000B6AAC">
            <w:pPr>
              <w:pStyle w:val="TableParagraph"/>
              <w:ind w:left="130"/>
              <w:jc w:val="center"/>
              <w:rPr>
                <w:rFonts w:ascii="Times New Roman" w:hAnsi="Times New Roman" w:cs="Times New Roman"/>
                <w:sz w:val="24"/>
                <w:szCs w:val="24"/>
              </w:rPr>
            </w:pPr>
            <w:r w:rsidRPr="00604262">
              <w:rPr>
                <w:rFonts w:ascii="Times New Roman" w:hAnsi="Times New Roman" w:cs="Times New Roman"/>
                <w:sz w:val="24"/>
                <w:szCs w:val="24"/>
              </w:rPr>
              <w:t>4 мг через день</w:t>
            </w:r>
          </w:p>
        </w:tc>
        <w:tc>
          <w:tcPr>
            <w:tcW w:w="2354" w:type="dxa"/>
            <w:vAlign w:val="center"/>
          </w:tcPr>
          <w:p w14:paraId="0946E836" w14:textId="77777777" w:rsidR="00200EBA" w:rsidRPr="00BE040F" w:rsidRDefault="00200EBA" w:rsidP="000B6AAC">
            <w:pPr>
              <w:pStyle w:val="TableParagraph"/>
              <w:ind w:left="120"/>
              <w:jc w:val="center"/>
              <w:rPr>
                <w:rFonts w:ascii="Times New Roman" w:hAnsi="Times New Roman" w:cs="Times New Roman"/>
                <w:sz w:val="24"/>
                <w:szCs w:val="24"/>
              </w:rPr>
            </w:pPr>
            <w:r w:rsidRPr="00BE040F">
              <w:rPr>
                <w:rFonts w:ascii="Times New Roman" w:hAnsi="Times New Roman" w:cs="Times New Roman"/>
                <w:spacing w:val="-2"/>
                <w:sz w:val="24"/>
                <w:szCs w:val="24"/>
              </w:rPr>
              <w:t>Отменить</w:t>
            </w:r>
          </w:p>
        </w:tc>
      </w:tr>
    </w:tbl>
    <w:p w14:paraId="43EA97EA" w14:textId="77777777" w:rsidR="00200EBA" w:rsidRDefault="00200EBA" w:rsidP="00200EBA">
      <w:pPr>
        <w:pStyle w:val="OT"/>
        <w:spacing w:after="0"/>
        <w:rPr>
          <w:rFonts w:eastAsia="Courier New"/>
          <w:sz w:val="24"/>
          <w:szCs w:val="24"/>
          <w:lang w:bidi="ru-RU"/>
        </w:rPr>
      </w:pPr>
    </w:p>
    <w:p w14:paraId="19D2BF2F" w14:textId="77777777" w:rsidR="00200EBA" w:rsidRPr="00974984" w:rsidRDefault="00200EBA" w:rsidP="00200EBA">
      <w:pPr>
        <w:pStyle w:val="OT"/>
        <w:rPr>
          <w:rFonts w:eastAsia="Courier New"/>
          <w:b/>
          <w:bCs/>
          <w:sz w:val="24"/>
          <w:szCs w:val="24"/>
          <w:lang w:bidi="ru-RU"/>
        </w:rPr>
      </w:pPr>
      <w:r w:rsidRPr="00974984">
        <w:rPr>
          <w:rFonts w:eastAsia="Courier New"/>
          <w:b/>
          <w:bCs/>
          <w:sz w:val="24"/>
          <w:szCs w:val="24"/>
          <w:lang w:bidi="ru-RU"/>
        </w:rPr>
        <w:t>Особые группы пациентов</w:t>
      </w:r>
    </w:p>
    <w:p w14:paraId="44FD2166"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Данные по применению ленватиниба в комбинации с эверолимусом у большинства</w:t>
      </w:r>
      <w:r>
        <w:rPr>
          <w:rFonts w:eastAsia="Courier New"/>
          <w:sz w:val="24"/>
          <w:szCs w:val="24"/>
          <w:lang w:bidi="ru-RU"/>
        </w:rPr>
        <w:t xml:space="preserve"> </w:t>
      </w:r>
      <w:r w:rsidRPr="00974984">
        <w:rPr>
          <w:rFonts w:eastAsia="Courier New"/>
          <w:sz w:val="24"/>
          <w:szCs w:val="24"/>
          <w:lang w:bidi="ru-RU"/>
        </w:rPr>
        <w:t>особых групп пациентов отсутствуют.</w:t>
      </w:r>
    </w:p>
    <w:p w14:paraId="3DF73027" w14:textId="5A7C4E9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Все пациенты, кроме имеющих печеночную или почечную недостаточность тяжелой степени</w:t>
      </w:r>
      <w:r w:rsidR="00202E76">
        <w:rPr>
          <w:rFonts w:eastAsia="Courier New"/>
          <w:sz w:val="24"/>
          <w:szCs w:val="24"/>
          <w:lang w:bidi="ru-RU"/>
        </w:rPr>
        <w:t>,</w:t>
      </w:r>
      <w:r w:rsidRPr="00974984">
        <w:rPr>
          <w:rFonts w:eastAsia="Courier New"/>
          <w:sz w:val="24"/>
          <w:szCs w:val="24"/>
          <w:lang w:bidi="ru-RU"/>
        </w:rPr>
        <w:t xml:space="preserve"> должны начинать лечение с полной рекомендуемой дозы, после чего доза может быть скорректирована в зависимости от индивидуальной переносимости препарата.</w:t>
      </w:r>
    </w:p>
    <w:p w14:paraId="2DF36AF3" w14:textId="5CC7B26A"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Некоторые субпопуляции пациентов могут иметь худшую переносимость. После начала лечения в рекомендуемой дозе, она может быть скорректирована в зависимости от индивидуальной переносимости препарата.</w:t>
      </w:r>
    </w:p>
    <w:p w14:paraId="6E5ABF12" w14:textId="77777777" w:rsidR="00200EBA" w:rsidRPr="00660CF7" w:rsidRDefault="00200EBA" w:rsidP="006D6682">
      <w:pPr>
        <w:pStyle w:val="OT"/>
        <w:spacing w:after="0"/>
        <w:rPr>
          <w:rFonts w:eastAsia="Courier New"/>
          <w:b/>
          <w:bCs/>
          <w:i/>
          <w:iCs/>
          <w:sz w:val="24"/>
          <w:szCs w:val="24"/>
          <w:lang w:bidi="ru-RU"/>
        </w:rPr>
      </w:pPr>
      <w:r w:rsidRPr="00660CF7">
        <w:rPr>
          <w:rFonts w:eastAsia="Courier New"/>
          <w:b/>
          <w:bCs/>
          <w:i/>
          <w:iCs/>
          <w:sz w:val="24"/>
          <w:szCs w:val="24"/>
          <w:lang w:bidi="ru-RU"/>
        </w:rPr>
        <w:t>Пациенты с артериальной гипертензией</w:t>
      </w:r>
    </w:p>
    <w:p w14:paraId="2A610ABB" w14:textId="347C680C"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Достаточный контроль над АД должен быть достигнут до начала лечения ленватинибом. Во время лечения следует проводить регулярный его мониторинг</w:t>
      </w:r>
      <w:r>
        <w:rPr>
          <w:rFonts w:eastAsia="Courier New"/>
          <w:sz w:val="24"/>
          <w:szCs w:val="24"/>
          <w:lang w:bidi="ru-RU"/>
        </w:rPr>
        <w:t>.</w:t>
      </w:r>
    </w:p>
    <w:p w14:paraId="67E55EB4" w14:textId="0AF67D6B" w:rsidR="00200EBA" w:rsidRPr="00660CF7" w:rsidRDefault="00200EBA" w:rsidP="006D6682">
      <w:pPr>
        <w:pStyle w:val="OT"/>
        <w:spacing w:after="0"/>
        <w:rPr>
          <w:rFonts w:eastAsia="Courier New"/>
          <w:b/>
          <w:bCs/>
          <w:i/>
          <w:iCs/>
          <w:sz w:val="24"/>
          <w:szCs w:val="24"/>
          <w:lang w:bidi="ru-RU"/>
        </w:rPr>
      </w:pPr>
      <w:r w:rsidRPr="00660CF7">
        <w:rPr>
          <w:rFonts w:eastAsia="Courier New"/>
          <w:b/>
          <w:bCs/>
          <w:i/>
          <w:iCs/>
          <w:sz w:val="24"/>
          <w:szCs w:val="24"/>
          <w:lang w:bidi="ru-RU"/>
        </w:rPr>
        <w:t xml:space="preserve">Пациенты с печеночной недостаточностью </w:t>
      </w:r>
      <w:r w:rsidR="00566BFF">
        <w:rPr>
          <w:rFonts w:eastAsia="Courier New"/>
          <w:b/>
          <w:bCs/>
          <w:i/>
          <w:iCs/>
          <w:sz w:val="24"/>
          <w:szCs w:val="24"/>
          <w:lang w:bidi="ru-RU"/>
        </w:rPr>
        <w:t>дифференцированным раком щитовидной железы</w:t>
      </w:r>
      <w:r w:rsidRPr="00660CF7">
        <w:rPr>
          <w:rFonts w:eastAsia="Courier New"/>
          <w:b/>
          <w:bCs/>
          <w:i/>
          <w:iCs/>
          <w:sz w:val="24"/>
          <w:szCs w:val="24"/>
          <w:lang w:bidi="ru-RU"/>
        </w:rPr>
        <w:t xml:space="preserve">, </w:t>
      </w:r>
      <w:r w:rsidR="00566BFF">
        <w:rPr>
          <w:rFonts w:eastAsia="Courier New"/>
          <w:b/>
          <w:bCs/>
          <w:i/>
          <w:iCs/>
          <w:sz w:val="24"/>
          <w:szCs w:val="24"/>
          <w:lang w:bidi="ru-RU"/>
        </w:rPr>
        <w:t>почечно-клеточным раком</w:t>
      </w:r>
      <w:r w:rsidRPr="00660CF7">
        <w:rPr>
          <w:rFonts w:eastAsia="Courier New"/>
          <w:b/>
          <w:bCs/>
          <w:i/>
          <w:iCs/>
          <w:sz w:val="24"/>
          <w:szCs w:val="24"/>
          <w:lang w:bidi="ru-RU"/>
        </w:rPr>
        <w:t xml:space="preserve"> и </w:t>
      </w:r>
      <w:r w:rsidR="00566BFF">
        <w:rPr>
          <w:rFonts w:eastAsia="Courier New"/>
          <w:b/>
          <w:bCs/>
          <w:i/>
          <w:iCs/>
          <w:sz w:val="24"/>
          <w:szCs w:val="24"/>
          <w:lang w:bidi="ru-RU"/>
        </w:rPr>
        <w:t>раком эндометрия</w:t>
      </w:r>
    </w:p>
    <w:p w14:paraId="656F1720"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Данные о применении комбинации ленватиниба с пембролизумабом у пациентов с печеночной недостаточностью ограничены. Данные о применении комбинации ленватиниба с эверолимусом у пациентов с печеночной недостаточностью отсутствуют.</w:t>
      </w:r>
    </w:p>
    <w:p w14:paraId="71D70A80" w14:textId="2D36341C"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У пациентов с легкой или средней (класс А или В по шкале Чайлд</w:t>
      </w:r>
      <w:r w:rsidR="00176746" w:rsidRPr="00176746">
        <w:rPr>
          <w:rFonts w:eastAsia="Courier New"/>
          <w:sz w:val="24"/>
          <w:szCs w:val="24"/>
          <w:lang w:bidi="ru-RU"/>
        </w:rPr>
        <w:t>‒</w:t>
      </w:r>
      <w:r w:rsidRPr="00974984">
        <w:rPr>
          <w:rFonts w:eastAsia="Courier New"/>
          <w:sz w:val="24"/>
          <w:szCs w:val="24"/>
          <w:lang w:bidi="ru-RU"/>
        </w:rPr>
        <w:t>Пью) степенью печеночной недостаточности коррекция дозы не требуется.</w:t>
      </w:r>
    </w:p>
    <w:p w14:paraId="57A032A8" w14:textId="448C0290" w:rsidR="00200EBA" w:rsidRPr="00974984" w:rsidRDefault="00200EBA" w:rsidP="008F5509">
      <w:pPr>
        <w:pStyle w:val="OT"/>
        <w:spacing w:after="0"/>
        <w:ind w:firstLine="709"/>
        <w:rPr>
          <w:rFonts w:eastAsia="Courier New"/>
          <w:sz w:val="24"/>
          <w:szCs w:val="24"/>
          <w:lang w:bidi="ru-RU"/>
        </w:rPr>
      </w:pPr>
      <w:r w:rsidRPr="00974984">
        <w:rPr>
          <w:rFonts w:eastAsia="Courier New"/>
          <w:sz w:val="24"/>
          <w:szCs w:val="24"/>
          <w:lang w:bidi="ru-RU"/>
        </w:rPr>
        <w:t>Рекомендованная начальная доза ленватиниба у пациентов с тяжелой печеночной недостаточностью (класс С по шкале Чайлд</w:t>
      </w:r>
      <w:r w:rsidR="00176746" w:rsidRPr="00176746">
        <w:rPr>
          <w:rFonts w:eastAsia="Courier New"/>
          <w:sz w:val="24"/>
          <w:szCs w:val="24"/>
          <w:lang w:bidi="ru-RU"/>
        </w:rPr>
        <w:t>‒</w:t>
      </w:r>
      <w:r w:rsidR="008F5509">
        <w:rPr>
          <w:rFonts w:eastAsia="Courier New"/>
          <w:sz w:val="24"/>
          <w:szCs w:val="24"/>
          <w:lang w:bidi="ru-RU"/>
        </w:rPr>
        <w:t>Пью) составляет:</w:t>
      </w:r>
    </w:p>
    <w:p w14:paraId="37C43119" w14:textId="7AA315B7" w:rsidR="00200EBA" w:rsidRPr="00974984" w:rsidRDefault="00200EBA" w:rsidP="006D6682">
      <w:pPr>
        <w:pStyle w:val="OT"/>
        <w:numPr>
          <w:ilvl w:val="0"/>
          <w:numId w:val="34"/>
        </w:numPr>
        <w:spacing w:after="0"/>
        <w:ind w:firstLine="709"/>
        <w:rPr>
          <w:rFonts w:eastAsia="Courier New"/>
          <w:sz w:val="24"/>
          <w:szCs w:val="24"/>
          <w:lang w:bidi="ru-RU"/>
        </w:rPr>
      </w:pPr>
      <w:r w:rsidRPr="00E21549">
        <w:rPr>
          <w:rFonts w:eastAsia="Courier New"/>
          <w:sz w:val="24"/>
          <w:szCs w:val="24"/>
          <w:lang w:bidi="ru-RU"/>
        </w:rPr>
        <w:t>Д</w:t>
      </w:r>
      <w:r w:rsidR="00176746">
        <w:rPr>
          <w:rFonts w:eastAsia="Courier New"/>
          <w:sz w:val="24"/>
          <w:szCs w:val="24"/>
          <w:lang w:bidi="ru-RU"/>
        </w:rPr>
        <w:t xml:space="preserve">ифференцированный </w:t>
      </w:r>
      <w:r w:rsidRPr="00E21549">
        <w:rPr>
          <w:rFonts w:eastAsia="Courier New"/>
          <w:sz w:val="24"/>
          <w:szCs w:val="24"/>
          <w:lang w:bidi="ru-RU"/>
        </w:rPr>
        <w:t>РЩЖ</w:t>
      </w:r>
      <w:r w:rsidRPr="00974984">
        <w:rPr>
          <w:rFonts w:eastAsia="Courier New"/>
          <w:sz w:val="24"/>
          <w:szCs w:val="24"/>
          <w:lang w:bidi="ru-RU"/>
        </w:rPr>
        <w:t xml:space="preserve">: </w:t>
      </w:r>
      <w:r>
        <w:rPr>
          <w:rFonts w:eastAsia="Courier New"/>
          <w:sz w:val="24"/>
          <w:szCs w:val="24"/>
          <w:lang w:bidi="ru-RU"/>
        </w:rPr>
        <w:t>14 мг один раз в сутки.</w:t>
      </w:r>
    </w:p>
    <w:p w14:paraId="7C9C4C4B" w14:textId="77777777" w:rsidR="00200EBA" w:rsidRDefault="00200EBA" w:rsidP="006D6682">
      <w:pPr>
        <w:pStyle w:val="OT"/>
        <w:numPr>
          <w:ilvl w:val="0"/>
          <w:numId w:val="34"/>
        </w:numPr>
        <w:spacing w:after="0"/>
        <w:ind w:firstLine="709"/>
        <w:rPr>
          <w:rFonts w:eastAsia="Courier New"/>
          <w:sz w:val="24"/>
          <w:szCs w:val="24"/>
          <w:lang w:bidi="ru-RU"/>
        </w:rPr>
      </w:pPr>
      <w:r>
        <w:rPr>
          <w:rFonts w:eastAsia="Courier New"/>
          <w:sz w:val="24"/>
          <w:szCs w:val="24"/>
          <w:lang w:bidi="ru-RU"/>
        </w:rPr>
        <w:t xml:space="preserve">РЭ: 14 мг один раз в сутки. </w:t>
      </w:r>
      <w:r w:rsidRPr="00974984">
        <w:rPr>
          <w:rFonts w:eastAsia="Courier New"/>
          <w:sz w:val="24"/>
          <w:szCs w:val="24"/>
          <w:lang w:bidi="ru-RU"/>
        </w:rPr>
        <w:t>Дальнейшие корректировки дозы могут потребоваться в зависимости от индивидуальной переносимости.</w:t>
      </w:r>
    </w:p>
    <w:p w14:paraId="1327CCA4" w14:textId="77777777" w:rsidR="00200EBA" w:rsidRPr="00974984" w:rsidRDefault="00200EBA" w:rsidP="006D6682">
      <w:pPr>
        <w:pStyle w:val="OT"/>
        <w:spacing w:after="0"/>
        <w:ind w:firstLine="709"/>
        <w:rPr>
          <w:rFonts w:eastAsia="Courier New"/>
          <w:sz w:val="24"/>
          <w:szCs w:val="24"/>
          <w:lang w:bidi="ru-RU"/>
        </w:rPr>
      </w:pPr>
    </w:p>
    <w:p w14:paraId="78E25890"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Комбинированное лечение у пациентов с тяжелой печеночной недостаточностью должно применяться только при условии, что ожидаемая польза превышает возможный риск</w:t>
      </w:r>
      <w:r>
        <w:rPr>
          <w:rFonts w:eastAsia="Courier New"/>
          <w:sz w:val="24"/>
          <w:szCs w:val="24"/>
          <w:lang w:bidi="ru-RU"/>
        </w:rPr>
        <w:t>.</w:t>
      </w:r>
      <w:r w:rsidRPr="00974984">
        <w:rPr>
          <w:rFonts w:eastAsia="Courier New"/>
          <w:sz w:val="24"/>
          <w:szCs w:val="24"/>
          <w:lang w:bidi="ru-RU"/>
        </w:rPr>
        <w:t xml:space="preserve"> </w:t>
      </w:r>
    </w:p>
    <w:p w14:paraId="1E6C73DE"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 xml:space="preserve">Имеются ограниченные данные о комбинации ленватиниба с пембролизумабом или эверолимусом у пациентов с нарушением функции печени. </w:t>
      </w:r>
    </w:p>
    <w:p w14:paraId="41A5C053" w14:textId="4581113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У пациентов с ГЦР и легкой (класс А по шкале Чайлд</w:t>
      </w:r>
      <w:r w:rsidR="00176746" w:rsidRPr="00176746">
        <w:rPr>
          <w:rFonts w:eastAsia="Courier New"/>
          <w:sz w:val="24"/>
          <w:szCs w:val="24"/>
          <w:lang w:bidi="ru-RU"/>
        </w:rPr>
        <w:t>‒</w:t>
      </w:r>
      <w:r w:rsidRPr="00974984">
        <w:rPr>
          <w:rFonts w:eastAsia="Courier New"/>
          <w:sz w:val="24"/>
          <w:szCs w:val="24"/>
          <w:lang w:bidi="ru-RU"/>
        </w:rPr>
        <w:t>Пью) степенью печеночной недостаточности коррекция дозы не требуется.</w:t>
      </w:r>
    </w:p>
    <w:p w14:paraId="0ECFFE3B" w14:textId="037E364A"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Имеющиеся данные не позволяют дать рекомендации по дозированию препарата пациентам с ГЦР и средней (класс В по шкале Чайлд</w:t>
      </w:r>
      <w:r w:rsidR="00176746" w:rsidRPr="00176746">
        <w:rPr>
          <w:rFonts w:eastAsia="Courier New"/>
          <w:sz w:val="24"/>
          <w:szCs w:val="24"/>
          <w:lang w:bidi="ru-RU"/>
        </w:rPr>
        <w:t>‒</w:t>
      </w:r>
      <w:r w:rsidRPr="00974984">
        <w:rPr>
          <w:rFonts w:eastAsia="Courier New"/>
          <w:sz w:val="24"/>
          <w:szCs w:val="24"/>
          <w:lang w:bidi="ru-RU"/>
        </w:rPr>
        <w:t xml:space="preserve">Пью) степенью печеночной </w:t>
      </w:r>
      <w:r w:rsidRPr="00974984">
        <w:rPr>
          <w:rFonts w:eastAsia="Courier New"/>
          <w:sz w:val="24"/>
          <w:szCs w:val="24"/>
          <w:lang w:bidi="ru-RU"/>
        </w:rPr>
        <w:lastRenderedPageBreak/>
        <w:t>недостаточности. Таким пациентам рекомендуется тщательный контроль общей переносимости (см. разделы «Особые указания» и «Фармакокинетика»).</w:t>
      </w:r>
    </w:p>
    <w:p w14:paraId="5C58DB3F" w14:textId="1BF5570D"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Ленватиниб не изучался у пациентов с тяжелой степенью печеночной недостаточности (класс С по шкале Чайлд</w:t>
      </w:r>
      <w:r w:rsidR="00176746" w:rsidRPr="00176746">
        <w:rPr>
          <w:rFonts w:eastAsia="Courier New"/>
          <w:sz w:val="24"/>
          <w:szCs w:val="24"/>
          <w:lang w:bidi="ru-RU"/>
        </w:rPr>
        <w:t>‒</w:t>
      </w:r>
      <w:r w:rsidRPr="00974984">
        <w:rPr>
          <w:rFonts w:eastAsia="Courier New"/>
          <w:sz w:val="24"/>
          <w:szCs w:val="24"/>
          <w:lang w:bidi="ru-RU"/>
        </w:rPr>
        <w:t>Пью) и не рекомендуется для таких пациентов.</w:t>
      </w:r>
    </w:p>
    <w:p w14:paraId="57DFFA78" w14:textId="2E1960F8"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 xml:space="preserve">Пациенты с почечной недостаточностью </w:t>
      </w:r>
      <w:r w:rsidR="00176746">
        <w:rPr>
          <w:rFonts w:eastAsia="Courier New"/>
          <w:sz w:val="24"/>
          <w:szCs w:val="24"/>
          <w:lang w:bidi="ru-RU"/>
        </w:rPr>
        <w:t>дифференцированным</w:t>
      </w:r>
      <w:r w:rsidR="00176746" w:rsidRPr="00E21549" w:rsidDel="00176746">
        <w:rPr>
          <w:rFonts w:eastAsia="Courier New"/>
          <w:sz w:val="24"/>
          <w:szCs w:val="24"/>
          <w:lang w:bidi="ru-RU"/>
        </w:rPr>
        <w:t xml:space="preserve"> </w:t>
      </w:r>
      <w:r w:rsidRPr="00E21549">
        <w:rPr>
          <w:rFonts w:eastAsia="Courier New"/>
          <w:sz w:val="24"/>
          <w:szCs w:val="24"/>
          <w:lang w:bidi="ru-RU"/>
        </w:rPr>
        <w:t>РЩЖ</w:t>
      </w:r>
      <w:r w:rsidRPr="00974984">
        <w:rPr>
          <w:rFonts w:eastAsia="Courier New"/>
          <w:sz w:val="24"/>
          <w:szCs w:val="24"/>
          <w:lang w:bidi="ru-RU"/>
        </w:rPr>
        <w:t>, ПKP и РЭ</w:t>
      </w:r>
    </w:p>
    <w:p w14:paraId="4698ADBA" w14:textId="7577C68E"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У пациентов с легкой (CrCL 60</w:t>
      </w:r>
      <w:r w:rsidR="00176746" w:rsidRPr="00176746">
        <w:rPr>
          <w:rFonts w:eastAsia="Courier New"/>
          <w:sz w:val="24"/>
          <w:szCs w:val="24"/>
          <w:lang w:bidi="ru-RU"/>
        </w:rPr>
        <w:t>‒</w:t>
      </w:r>
      <w:r w:rsidRPr="00974984">
        <w:rPr>
          <w:rFonts w:eastAsia="Courier New"/>
          <w:sz w:val="24"/>
          <w:szCs w:val="24"/>
          <w:lang w:bidi="ru-RU"/>
        </w:rPr>
        <w:t>89 мл/мин) или средней (CrCL 30</w:t>
      </w:r>
      <w:r w:rsidR="00176746" w:rsidRPr="00176746">
        <w:rPr>
          <w:rFonts w:eastAsia="Courier New"/>
          <w:sz w:val="24"/>
          <w:szCs w:val="24"/>
          <w:lang w:bidi="ru-RU"/>
        </w:rPr>
        <w:t>‒</w:t>
      </w:r>
      <w:r w:rsidRPr="00974984">
        <w:rPr>
          <w:rFonts w:eastAsia="Courier New"/>
          <w:sz w:val="24"/>
          <w:szCs w:val="24"/>
          <w:lang w:bidi="ru-RU"/>
        </w:rPr>
        <w:t>59 мл/мин) степенью почечной недостаточности коррекция начальной дозы препарата в зависимости от состояния функции почек не требуется.</w:t>
      </w:r>
    </w:p>
    <w:p w14:paraId="6A4D9421"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У пациентов с тяжелой почечной недостаточностью (CrCL &lt;30 мл/мин) рекомендованная начальная доза ленватиниба составляет:</w:t>
      </w:r>
    </w:p>
    <w:p w14:paraId="3D38B4D8" w14:textId="0F092F93" w:rsidR="00200EBA" w:rsidRPr="00974984" w:rsidRDefault="00176746" w:rsidP="006D6682">
      <w:pPr>
        <w:pStyle w:val="OT"/>
        <w:numPr>
          <w:ilvl w:val="0"/>
          <w:numId w:val="35"/>
        </w:numPr>
        <w:spacing w:after="0"/>
        <w:ind w:firstLine="709"/>
        <w:rPr>
          <w:rFonts w:eastAsia="Courier New"/>
          <w:sz w:val="24"/>
          <w:szCs w:val="24"/>
          <w:lang w:bidi="ru-RU"/>
        </w:rPr>
      </w:pPr>
      <w:r w:rsidRPr="00E21549">
        <w:rPr>
          <w:rFonts w:eastAsia="Courier New"/>
          <w:sz w:val="24"/>
          <w:szCs w:val="24"/>
          <w:lang w:bidi="ru-RU"/>
        </w:rPr>
        <w:t>Д</w:t>
      </w:r>
      <w:r>
        <w:rPr>
          <w:rFonts w:eastAsia="Courier New"/>
          <w:sz w:val="24"/>
          <w:szCs w:val="24"/>
          <w:lang w:bidi="ru-RU"/>
        </w:rPr>
        <w:t>ифференцированный</w:t>
      </w:r>
      <w:r w:rsidRPr="00E21549" w:rsidDel="00176746">
        <w:rPr>
          <w:rFonts w:eastAsia="Courier New"/>
          <w:sz w:val="24"/>
          <w:szCs w:val="24"/>
          <w:lang w:bidi="ru-RU"/>
        </w:rPr>
        <w:t xml:space="preserve"> </w:t>
      </w:r>
      <w:r w:rsidR="00200EBA" w:rsidRPr="00E21549">
        <w:rPr>
          <w:rFonts w:eastAsia="Courier New"/>
          <w:sz w:val="24"/>
          <w:szCs w:val="24"/>
          <w:lang w:bidi="ru-RU"/>
        </w:rPr>
        <w:t>РЩЖ</w:t>
      </w:r>
      <w:r w:rsidR="00200EBA" w:rsidRPr="00974984">
        <w:rPr>
          <w:rFonts w:eastAsia="Courier New"/>
          <w:sz w:val="24"/>
          <w:szCs w:val="24"/>
          <w:lang w:bidi="ru-RU"/>
        </w:rPr>
        <w:t xml:space="preserve">: </w:t>
      </w:r>
      <w:r w:rsidR="00200EBA">
        <w:rPr>
          <w:rFonts w:eastAsia="Courier New"/>
          <w:sz w:val="24"/>
          <w:szCs w:val="24"/>
          <w:lang w:bidi="ru-RU"/>
        </w:rPr>
        <w:t>10 мг один раз в сутки.</w:t>
      </w:r>
    </w:p>
    <w:p w14:paraId="437E89CD" w14:textId="77777777" w:rsidR="00200EBA" w:rsidRPr="00974984" w:rsidRDefault="00200EBA" w:rsidP="006D6682">
      <w:pPr>
        <w:pStyle w:val="OT"/>
        <w:numPr>
          <w:ilvl w:val="0"/>
          <w:numId w:val="35"/>
        </w:numPr>
        <w:spacing w:after="0"/>
        <w:ind w:firstLine="709"/>
        <w:rPr>
          <w:rFonts w:eastAsia="Courier New"/>
          <w:sz w:val="24"/>
          <w:szCs w:val="24"/>
          <w:lang w:bidi="ru-RU"/>
        </w:rPr>
      </w:pPr>
      <w:r w:rsidRPr="00974984">
        <w:rPr>
          <w:rFonts w:eastAsia="Courier New"/>
          <w:sz w:val="24"/>
          <w:szCs w:val="24"/>
          <w:lang w:bidi="ru-RU"/>
        </w:rPr>
        <w:t xml:space="preserve">ПKP: </w:t>
      </w:r>
      <w:r>
        <w:rPr>
          <w:rFonts w:eastAsia="Courier New"/>
          <w:sz w:val="24"/>
          <w:szCs w:val="24"/>
          <w:lang w:bidi="ru-RU"/>
        </w:rPr>
        <w:t>10 мг один раз в сутки.</w:t>
      </w:r>
    </w:p>
    <w:p w14:paraId="68795450" w14:textId="77777777" w:rsidR="00200EBA" w:rsidRPr="00974984" w:rsidRDefault="00200EBA" w:rsidP="006D6682">
      <w:pPr>
        <w:pStyle w:val="OT"/>
        <w:numPr>
          <w:ilvl w:val="0"/>
          <w:numId w:val="35"/>
        </w:numPr>
        <w:spacing w:after="0"/>
        <w:ind w:firstLine="709"/>
        <w:rPr>
          <w:rFonts w:eastAsia="Courier New"/>
          <w:sz w:val="24"/>
          <w:szCs w:val="24"/>
          <w:lang w:bidi="ru-RU"/>
        </w:rPr>
      </w:pPr>
      <w:r w:rsidRPr="00974984">
        <w:rPr>
          <w:rFonts w:eastAsia="Courier New"/>
          <w:sz w:val="24"/>
          <w:szCs w:val="24"/>
          <w:lang w:bidi="ru-RU"/>
        </w:rPr>
        <w:t xml:space="preserve">РЭ: </w:t>
      </w:r>
      <w:r>
        <w:rPr>
          <w:rFonts w:eastAsia="Courier New"/>
          <w:sz w:val="24"/>
          <w:szCs w:val="24"/>
          <w:lang w:bidi="ru-RU"/>
        </w:rPr>
        <w:t>10 мг один раз в сутки.</w:t>
      </w:r>
    </w:p>
    <w:p w14:paraId="11A46EE9"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Может потребоваться дополнительная коррекция дозы препарата в зависимости от индивидуальной переносимости. Исследования у пациентов с хроническими заболеваниями почек в терминальной стадии не проводились, в связи с чем, применение ленватиниба у данной категории пациентов не рекомендуется</w:t>
      </w:r>
      <w:r>
        <w:rPr>
          <w:rFonts w:eastAsia="Courier New"/>
          <w:sz w:val="24"/>
          <w:szCs w:val="24"/>
          <w:lang w:bidi="ru-RU"/>
        </w:rPr>
        <w:t>.</w:t>
      </w:r>
      <w:r w:rsidRPr="00974984">
        <w:rPr>
          <w:rFonts w:eastAsia="Courier New"/>
          <w:sz w:val="24"/>
          <w:szCs w:val="24"/>
          <w:lang w:bidi="ru-RU"/>
        </w:rPr>
        <w:t xml:space="preserve"> </w:t>
      </w:r>
    </w:p>
    <w:p w14:paraId="6C3F9F0F"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 xml:space="preserve">Имеются ограниченные данные о комбинации ленватиниба с пембролизумабом или эверолимусом у пациентов с нарушением функции почек. </w:t>
      </w:r>
    </w:p>
    <w:p w14:paraId="5FC5E80D"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У пациентов с легкой или средней степенью почечной недостаточности коррекция начальной дозы препарата в зависимости от состояния функции почек не требуется.</w:t>
      </w:r>
    </w:p>
    <w:p w14:paraId="50907C8D" w14:textId="3124C00D" w:rsidR="009470CB"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Имеющиеся данные не позволяют дать рекомендации по дозированию пациентам с ГЦР, имеющим тяжелую почечную недостаточность.</w:t>
      </w:r>
    </w:p>
    <w:p w14:paraId="0A3615D0" w14:textId="77777777" w:rsidR="00200EBA" w:rsidRPr="008C54BF" w:rsidRDefault="00200EBA" w:rsidP="006D6682">
      <w:pPr>
        <w:pStyle w:val="OT"/>
        <w:spacing w:after="0"/>
        <w:rPr>
          <w:rFonts w:eastAsia="Courier New"/>
          <w:b/>
          <w:bCs/>
          <w:i/>
          <w:iCs/>
          <w:sz w:val="24"/>
          <w:szCs w:val="24"/>
          <w:lang w:bidi="ru-RU"/>
        </w:rPr>
      </w:pPr>
      <w:r w:rsidRPr="008C54BF">
        <w:rPr>
          <w:rFonts w:eastAsia="Courier New"/>
          <w:b/>
          <w:bCs/>
          <w:i/>
          <w:iCs/>
          <w:sz w:val="24"/>
          <w:szCs w:val="24"/>
          <w:lang w:bidi="ru-RU"/>
        </w:rPr>
        <w:t>Пациенты пожилого возраста</w:t>
      </w:r>
    </w:p>
    <w:p w14:paraId="57EF88E1" w14:textId="6E72C2C9"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Коррекци</w:t>
      </w:r>
      <w:r w:rsidR="00176746">
        <w:rPr>
          <w:rFonts w:eastAsia="Courier New"/>
          <w:sz w:val="24"/>
          <w:szCs w:val="24"/>
          <w:lang w:bidi="ru-RU"/>
        </w:rPr>
        <w:t>и</w:t>
      </w:r>
      <w:r w:rsidRPr="00974984">
        <w:rPr>
          <w:rFonts w:eastAsia="Courier New"/>
          <w:sz w:val="24"/>
          <w:szCs w:val="24"/>
          <w:lang w:bidi="ru-RU"/>
        </w:rPr>
        <w:t xml:space="preserve"> начальной дозы препарата в зависимости от возраста не требуется. Данные по применению у пациентов 75 лет и старше ограничены</w:t>
      </w:r>
      <w:r>
        <w:rPr>
          <w:rFonts w:eastAsia="Courier New"/>
          <w:sz w:val="24"/>
          <w:szCs w:val="24"/>
          <w:lang w:bidi="ru-RU"/>
        </w:rPr>
        <w:t>.</w:t>
      </w:r>
    </w:p>
    <w:p w14:paraId="1B63020C" w14:textId="77777777" w:rsidR="00200EBA" w:rsidRPr="008C54BF" w:rsidRDefault="00200EBA" w:rsidP="006D6682">
      <w:pPr>
        <w:pStyle w:val="OT"/>
        <w:spacing w:after="0"/>
        <w:rPr>
          <w:rFonts w:eastAsia="Courier New"/>
          <w:b/>
          <w:bCs/>
          <w:i/>
          <w:iCs/>
          <w:sz w:val="24"/>
          <w:szCs w:val="24"/>
          <w:lang w:bidi="ru-RU"/>
        </w:rPr>
      </w:pPr>
      <w:r w:rsidRPr="008C54BF">
        <w:rPr>
          <w:rFonts w:eastAsia="Courier New"/>
          <w:b/>
          <w:bCs/>
          <w:i/>
          <w:iCs/>
          <w:sz w:val="24"/>
          <w:szCs w:val="24"/>
          <w:lang w:bidi="ru-RU"/>
        </w:rPr>
        <w:t>Расовая принадлежность</w:t>
      </w:r>
    </w:p>
    <w:p w14:paraId="405245D3" w14:textId="43A7958D"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Коррекци</w:t>
      </w:r>
      <w:r w:rsidR="00176746">
        <w:rPr>
          <w:rFonts w:eastAsia="Courier New"/>
          <w:sz w:val="24"/>
          <w:szCs w:val="24"/>
          <w:lang w:bidi="ru-RU"/>
        </w:rPr>
        <w:t>и</w:t>
      </w:r>
      <w:r w:rsidRPr="00974984">
        <w:rPr>
          <w:rFonts w:eastAsia="Courier New"/>
          <w:sz w:val="24"/>
          <w:szCs w:val="24"/>
          <w:lang w:bidi="ru-RU"/>
        </w:rPr>
        <w:t xml:space="preserve"> дозы препарата в зависимости от расовой принадлежности пациента не требуется</w:t>
      </w:r>
      <w:r>
        <w:rPr>
          <w:rFonts w:eastAsia="Courier New"/>
          <w:sz w:val="24"/>
          <w:szCs w:val="24"/>
          <w:lang w:bidi="ru-RU"/>
        </w:rPr>
        <w:t xml:space="preserve">. </w:t>
      </w:r>
      <w:r w:rsidRPr="00974984">
        <w:rPr>
          <w:rFonts w:eastAsia="Courier New"/>
          <w:sz w:val="24"/>
          <w:szCs w:val="24"/>
          <w:lang w:bidi="ru-RU"/>
        </w:rPr>
        <w:t>Данные по применению у пациентов с расовой принадлежностью, отличной от европеоидной и азиатской, ограничены</w:t>
      </w:r>
      <w:r>
        <w:rPr>
          <w:rFonts w:eastAsia="Courier New"/>
          <w:sz w:val="24"/>
          <w:szCs w:val="24"/>
          <w:lang w:bidi="ru-RU"/>
        </w:rPr>
        <w:t>.</w:t>
      </w:r>
    </w:p>
    <w:p w14:paraId="2F4D83B9" w14:textId="77777777" w:rsidR="00200EBA" w:rsidRPr="008C54BF" w:rsidRDefault="00200EBA" w:rsidP="006D6682">
      <w:pPr>
        <w:pStyle w:val="OT"/>
        <w:spacing w:after="0"/>
        <w:rPr>
          <w:rFonts w:eastAsia="Courier New"/>
          <w:b/>
          <w:bCs/>
          <w:i/>
          <w:iCs/>
          <w:sz w:val="24"/>
          <w:szCs w:val="24"/>
          <w:lang w:bidi="ru-RU"/>
        </w:rPr>
      </w:pPr>
      <w:r w:rsidRPr="008C54BF">
        <w:rPr>
          <w:rFonts w:eastAsia="Courier New"/>
          <w:b/>
          <w:bCs/>
          <w:i/>
          <w:iCs/>
          <w:sz w:val="24"/>
          <w:szCs w:val="24"/>
          <w:lang w:bidi="ru-RU"/>
        </w:rPr>
        <w:t>Состояние пациента</w:t>
      </w:r>
    </w:p>
    <w:p w14:paraId="4BC32267"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Пациенты со статусом общего состояния по шкале ECOG (восточной объединённой группы онкологов) 2 и выше были исключены из исследования 205</w:t>
      </w:r>
      <w:r>
        <w:rPr>
          <w:rFonts w:eastAsia="Courier New"/>
          <w:sz w:val="24"/>
          <w:szCs w:val="24"/>
          <w:lang w:bidi="ru-RU"/>
        </w:rPr>
        <w:t xml:space="preserve"> </w:t>
      </w:r>
      <w:r w:rsidRPr="00974984">
        <w:rPr>
          <w:rFonts w:eastAsia="Courier New"/>
          <w:sz w:val="24"/>
          <w:szCs w:val="24"/>
          <w:lang w:bidi="ru-RU"/>
        </w:rPr>
        <w:t>ПKP.</w:t>
      </w:r>
    </w:p>
    <w:p w14:paraId="180BAD3A"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Пациенты со статусом общего состояния по шкале Карновского &lt;70 были исключены из исследования 307</w:t>
      </w:r>
      <w:r>
        <w:rPr>
          <w:rFonts w:eastAsia="Courier New"/>
          <w:sz w:val="24"/>
          <w:szCs w:val="24"/>
          <w:lang w:bidi="ru-RU"/>
        </w:rPr>
        <w:t xml:space="preserve"> </w:t>
      </w:r>
      <w:r w:rsidRPr="00974984">
        <w:rPr>
          <w:rFonts w:eastAsia="Courier New"/>
          <w:sz w:val="24"/>
          <w:szCs w:val="24"/>
          <w:lang w:bidi="ru-RU"/>
        </w:rPr>
        <w:t>ПKP. Оценка пользы и риска у этих пациентов не проводилась.</w:t>
      </w:r>
    </w:p>
    <w:p w14:paraId="13013B73" w14:textId="0F2117DE" w:rsidR="00200EBA" w:rsidRPr="008C54BF" w:rsidRDefault="00200EBA" w:rsidP="006D6682">
      <w:pPr>
        <w:pStyle w:val="OT"/>
        <w:spacing w:after="0"/>
        <w:rPr>
          <w:rFonts w:eastAsia="Courier New"/>
          <w:b/>
          <w:bCs/>
          <w:i/>
          <w:iCs/>
          <w:sz w:val="24"/>
          <w:szCs w:val="24"/>
          <w:lang w:bidi="ru-RU"/>
        </w:rPr>
      </w:pPr>
      <w:r w:rsidRPr="008C54BF">
        <w:rPr>
          <w:rFonts w:eastAsia="Courier New"/>
          <w:b/>
          <w:bCs/>
          <w:i/>
          <w:iCs/>
          <w:sz w:val="24"/>
          <w:szCs w:val="24"/>
          <w:lang w:bidi="ru-RU"/>
        </w:rPr>
        <w:t xml:space="preserve">Пациенты с массой тела менее 60 кг </w:t>
      </w:r>
      <w:r w:rsidR="00D51878">
        <w:rPr>
          <w:rFonts w:eastAsia="Courier New"/>
          <w:b/>
          <w:bCs/>
          <w:i/>
          <w:iCs/>
          <w:sz w:val="24"/>
          <w:szCs w:val="24"/>
          <w:lang w:bidi="ru-RU"/>
        </w:rPr>
        <w:t>дифференцированным раком щитовидной железы</w:t>
      </w:r>
      <w:r w:rsidR="00D51878" w:rsidRPr="00660CF7">
        <w:rPr>
          <w:rFonts w:eastAsia="Courier New"/>
          <w:b/>
          <w:bCs/>
          <w:i/>
          <w:iCs/>
          <w:sz w:val="24"/>
          <w:szCs w:val="24"/>
          <w:lang w:bidi="ru-RU"/>
        </w:rPr>
        <w:t xml:space="preserve">, </w:t>
      </w:r>
      <w:r w:rsidR="00D51878">
        <w:rPr>
          <w:rFonts w:eastAsia="Courier New"/>
          <w:b/>
          <w:bCs/>
          <w:i/>
          <w:iCs/>
          <w:sz w:val="24"/>
          <w:szCs w:val="24"/>
          <w:lang w:bidi="ru-RU"/>
        </w:rPr>
        <w:t>почечно-клеточным раком</w:t>
      </w:r>
      <w:r w:rsidR="00D51878" w:rsidRPr="00660CF7">
        <w:rPr>
          <w:rFonts w:eastAsia="Courier New"/>
          <w:b/>
          <w:bCs/>
          <w:i/>
          <w:iCs/>
          <w:sz w:val="24"/>
          <w:szCs w:val="24"/>
          <w:lang w:bidi="ru-RU"/>
        </w:rPr>
        <w:t xml:space="preserve"> и </w:t>
      </w:r>
      <w:r w:rsidR="00D51878">
        <w:rPr>
          <w:rFonts w:eastAsia="Courier New"/>
          <w:b/>
          <w:bCs/>
          <w:i/>
          <w:iCs/>
          <w:sz w:val="24"/>
          <w:szCs w:val="24"/>
          <w:lang w:bidi="ru-RU"/>
        </w:rPr>
        <w:t>раком эндометрия</w:t>
      </w:r>
    </w:p>
    <w:p w14:paraId="31527927" w14:textId="77777777" w:rsidR="00200EBA" w:rsidRPr="00974984" w:rsidRDefault="00200EBA" w:rsidP="006D6682">
      <w:pPr>
        <w:pStyle w:val="OT"/>
        <w:spacing w:after="0"/>
        <w:ind w:firstLine="709"/>
        <w:rPr>
          <w:rFonts w:eastAsia="Courier New"/>
          <w:sz w:val="24"/>
          <w:szCs w:val="24"/>
          <w:lang w:bidi="ru-RU"/>
        </w:rPr>
      </w:pPr>
      <w:r w:rsidRPr="00974984">
        <w:rPr>
          <w:rFonts w:eastAsia="Courier New"/>
          <w:sz w:val="24"/>
          <w:szCs w:val="24"/>
          <w:lang w:bidi="ru-RU"/>
        </w:rPr>
        <w:t>Коррекция начальной дозы препарата в зависимости от массы тела не требуется. Данные по применению у пациентов с ПKP и РЭ с массой тела менее 60 кг ограничены</w:t>
      </w:r>
      <w:r>
        <w:rPr>
          <w:rFonts w:eastAsia="Courier New"/>
          <w:sz w:val="24"/>
          <w:szCs w:val="24"/>
          <w:lang w:bidi="ru-RU"/>
        </w:rPr>
        <w:t>.</w:t>
      </w:r>
    </w:p>
    <w:p w14:paraId="43FEA6DB" w14:textId="77777777" w:rsidR="00200EBA" w:rsidRPr="00974984" w:rsidRDefault="00200EBA" w:rsidP="006D6682">
      <w:pPr>
        <w:ind w:firstLine="709"/>
        <w:rPr>
          <w:lang w:bidi="ru-RU"/>
        </w:rPr>
      </w:pPr>
      <w:r w:rsidRPr="00974984">
        <w:rPr>
          <w:lang w:bidi="ru-RU"/>
        </w:rPr>
        <w:t xml:space="preserve">Экспозиция ленватиниба при ГЦР в исследовании REFLECT была сопоставима у пациентов с массой тела менее 60 кг, получавших начальную дозу 8 мг, и пациентов с массой тела 60 кг и более, получавших начальную дозу 12 мг </w:t>
      </w:r>
    </w:p>
    <w:p w14:paraId="1B5409A9" w14:textId="039D6ABB" w:rsidR="00200EBA" w:rsidRDefault="00200EBA" w:rsidP="006D6682">
      <w:pPr>
        <w:ind w:firstLine="709"/>
        <w:rPr>
          <w:lang w:bidi="ru-RU"/>
        </w:rPr>
      </w:pPr>
      <w:r w:rsidRPr="00974984">
        <w:rPr>
          <w:lang w:bidi="ru-RU"/>
        </w:rPr>
        <w:t xml:space="preserve">Пациенты с ГЦР массой тела менее 60 кг, кроме имеющих среднюю или тяжелую степень печеночной недостаточности, либо тяжелую степень почечной недостаточности, должны начинать лечение с рекомендуемой начальной дозы 8 мг (две капсулы по 4 мг), после чего доза может быть скорректирована на основании индивидуальной переносимости.Имеющиеся данные не позволяют сделать рекомендации по дозированию </w:t>
      </w:r>
      <w:r w:rsidRPr="00974984">
        <w:rPr>
          <w:lang w:bidi="ru-RU"/>
        </w:rPr>
        <w:lastRenderedPageBreak/>
        <w:t>для пациентов с ГЦР и средней печеночной недостаточностью (категория В по Чайлд-Пью).Имеющиеся данные не позволяют сделать рекомендации по дозированию для пациентов с ГЦР и тяжелой печеночной недостаточностью (категория С по Чайлд</w:t>
      </w:r>
      <w:r w:rsidR="00DA03A1" w:rsidRPr="00DA03A1">
        <w:rPr>
          <w:lang w:bidi="ru-RU"/>
        </w:rPr>
        <w:t>‒</w:t>
      </w:r>
      <w:r w:rsidRPr="00974984">
        <w:rPr>
          <w:lang w:bidi="ru-RU"/>
        </w:rPr>
        <w:t>Пью) независимо от массы тела, использование препарата в данной группе не рекомендуется.Имеющиеся данные не позволяют сделать рекомендации по дозированию для пациентов с ГЦР и тяжелой почечной недостаточностью независимо от массы тела, использование препарата в данной гpyппe не рекомендуется.</w:t>
      </w:r>
    </w:p>
    <w:p w14:paraId="020353AB" w14:textId="77777777" w:rsidR="00200EBA" w:rsidRPr="007B1E38" w:rsidRDefault="00200EBA" w:rsidP="006D6682">
      <w:pPr>
        <w:pStyle w:val="OT"/>
        <w:spacing w:before="120"/>
        <w:rPr>
          <w:rFonts w:eastAsia="Courier New"/>
          <w:b/>
          <w:bCs/>
          <w:sz w:val="24"/>
          <w:szCs w:val="24"/>
          <w:lang w:bidi="ru-RU"/>
        </w:rPr>
      </w:pPr>
      <w:r w:rsidRPr="007B1E38">
        <w:rPr>
          <w:rFonts w:eastAsia="Courier New"/>
          <w:b/>
          <w:bCs/>
          <w:sz w:val="24"/>
          <w:szCs w:val="24"/>
          <w:lang w:bidi="ru-RU"/>
        </w:rPr>
        <w:t>Применение у особых групп пациентов</w:t>
      </w:r>
    </w:p>
    <w:p w14:paraId="54AD6E3C" w14:textId="77777777" w:rsidR="00200EBA" w:rsidRPr="00BA2D96" w:rsidRDefault="00200EBA" w:rsidP="006D6682">
      <w:pPr>
        <w:pStyle w:val="ab"/>
        <w:widowControl w:val="0"/>
        <w:shd w:val="clear" w:color="auto" w:fill="FFFFFF"/>
        <w:tabs>
          <w:tab w:val="left" w:pos="8647"/>
        </w:tabs>
        <w:autoSpaceDE w:val="0"/>
        <w:autoSpaceDN w:val="0"/>
        <w:adjustRightInd w:val="0"/>
        <w:spacing w:before="0" w:beforeAutospacing="0" w:after="0" w:afterAutospacing="0"/>
        <w:jc w:val="both"/>
        <w:rPr>
          <w:b/>
          <w:i/>
          <w:color w:val="000000" w:themeColor="text1"/>
        </w:rPr>
      </w:pPr>
      <w:r w:rsidRPr="00BA2D96">
        <w:rPr>
          <w:b/>
          <w:i/>
          <w:color w:val="000000" w:themeColor="text1"/>
        </w:rPr>
        <w:t>Пациенты с нарушением функции почек</w:t>
      </w:r>
    </w:p>
    <w:p w14:paraId="1C6AC699" w14:textId="77777777" w:rsidR="00200EBA" w:rsidRPr="00934113" w:rsidRDefault="00200EBA" w:rsidP="006D6682">
      <w:pPr>
        <w:pStyle w:val="ab"/>
        <w:shd w:val="clear" w:color="auto" w:fill="FFFFFF"/>
        <w:tabs>
          <w:tab w:val="left" w:pos="8647"/>
        </w:tabs>
        <w:spacing w:before="0" w:beforeAutospacing="0" w:after="0" w:afterAutospacing="0"/>
        <w:ind w:firstLine="709"/>
        <w:jc w:val="both"/>
        <w:rPr>
          <w:bCs/>
          <w:iCs/>
          <w:color w:val="000000" w:themeColor="text1"/>
        </w:rPr>
      </w:pPr>
      <w:r w:rsidRPr="00934113">
        <w:rPr>
          <w:bCs/>
          <w:iCs/>
          <w:color w:val="000000" w:themeColor="text1"/>
        </w:rPr>
        <w:t>У пациентов с функцией почек &lt;60 мл/мин на этапе включения в исследование регистрировалось больше нежелательных явлений, включая летальные и серьезные нежелательные явления, а также явления 3 или 4 степени тяжести, чем у пациентов с нормальной функцией почек. Также у таких пациентов с большей частотой требовалось прерывание, снижение дозы или отмена лечения. Рекомендуется снижение начальной дозы для пациентов с почечной недостаточностью (см. раздел «Способ применения и дозы»), и также тщательный мониторинг во время лечения. Клинический опыт применения ленватиниба у пациентов с тяжелой почечной недостаточностью отсутствует.</w:t>
      </w:r>
    </w:p>
    <w:p w14:paraId="47519B0C" w14:textId="283DBC8F" w:rsidR="00200EBA" w:rsidRPr="00934113" w:rsidRDefault="00200EBA" w:rsidP="006D6682">
      <w:pPr>
        <w:pStyle w:val="ab"/>
        <w:shd w:val="clear" w:color="auto" w:fill="FFFFFF"/>
        <w:tabs>
          <w:tab w:val="left" w:pos="8647"/>
        </w:tabs>
        <w:spacing w:before="0" w:beforeAutospacing="0" w:after="0" w:afterAutospacing="0"/>
        <w:ind w:firstLine="709"/>
        <w:jc w:val="both"/>
        <w:rPr>
          <w:bCs/>
          <w:iCs/>
          <w:color w:val="000000" w:themeColor="text1"/>
        </w:rPr>
      </w:pPr>
      <w:r w:rsidRPr="00934113">
        <w:rPr>
          <w:bCs/>
          <w:iCs/>
          <w:color w:val="000000" w:themeColor="text1"/>
        </w:rPr>
        <w:t>У пациентов, получавших ленватиниб, регистрировалось нарушение функции почек, в том числе случаи почечной недостаточности</w:t>
      </w:r>
      <w:r>
        <w:rPr>
          <w:bCs/>
          <w:iCs/>
          <w:color w:val="000000" w:themeColor="text1"/>
        </w:rPr>
        <w:t xml:space="preserve">. </w:t>
      </w:r>
      <w:r w:rsidRPr="00934113">
        <w:rPr>
          <w:bCs/>
          <w:iCs/>
          <w:color w:val="000000" w:themeColor="text1"/>
        </w:rPr>
        <w:t xml:space="preserve">Первичными идентифицированными факторами риска являлись имеющаяся почечная недостаточность, дегидратация и/или гиповолемия вследствие токсического воздействия на </w:t>
      </w:r>
      <w:r w:rsidR="00DB535B">
        <w:rPr>
          <w:bCs/>
          <w:iCs/>
          <w:color w:val="000000" w:themeColor="text1"/>
        </w:rPr>
        <w:t>ЖКТ</w:t>
      </w:r>
      <w:r>
        <w:rPr>
          <w:bCs/>
          <w:iCs/>
          <w:color w:val="000000" w:themeColor="text1"/>
        </w:rPr>
        <w:t>.</w:t>
      </w:r>
      <w:r w:rsidRPr="00934113">
        <w:rPr>
          <w:bCs/>
          <w:iCs/>
          <w:color w:val="000000" w:themeColor="text1"/>
        </w:rPr>
        <w:t xml:space="preserve"> Следует проявлять осторожность у пациентов, получающих препараты, действующие на ренин-ангиотензин-альдостероновую систему, учитывая потенциально более высокий риск острой почечной недостаточности при комбинированном лечении. Может потребоваться временная приостановка лечения ленватинибом, коррекция дозы препарата или его полная отмена</w:t>
      </w:r>
      <w:r>
        <w:rPr>
          <w:bCs/>
          <w:iCs/>
          <w:color w:val="000000" w:themeColor="text1"/>
        </w:rPr>
        <w:t>.</w:t>
      </w:r>
    </w:p>
    <w:p w14:paraId="7EAF2127" w14:textId="421B2B11" w:rsidR="00200EBA" w:rsidRDefault="00200EBA" w:rsidP="006D6682">
      <w:pPr>
        <w:pStyle w:val="ab"/>
        <w:shd w:val="clear" w:color="auto" w:fill="FFFFFF"/>
        <w:tabs>
          <w:tab w:val="left" w:pos="8647"/>
        </w:tabs>
        <w:spacing w:before="0" w:beforeAutospacing="0" w:after="0" w:afterAutospacing="0"/>
        <w:ind w:firstLine="709"/>
        <w:jc w:val="both"/>
        <w:rPr>
          <w:bCs/>
          <w:iCs/>
          <w:color w:val="000000" w:themeColor="text1"/>
        </w:rPr>
      </w:pPr>
      <w:r w:rsidRPr="00934113">
        <w:rPr>
          <w:bCs/>
          <w:iCs/>
          <w:color w:val="000000" w:themeColor="text1"/>
        </w:rPr>
        <w:t>У пациентов с тяжелой почечной недостаточностью требуется коррекция начальной дозы ленватиниба</w:t>
      </w:r>
      <w:r>
        <w:rPr>
          <w:bCs/>
          <w:iCs/>
          <w:color w:val="000000" w:themeColor="text1"/>
        </w:rPr>
        <w:t>.</w:t>
      </w:r>
      <w:r w:rsidRPr="00934113">
        <w:rPr>
          <w:bCs/>
          <w:iCs/>
          <w:color w:val="000000" w:themeColor="text1"/>
        </w:rPr>
        <w:t xml:space="preserve"> </w:t>
      </w:r>
    </w:p>
    <w:p w14:paraId="205FBDFC" w14:textId="182BB196" w:rsidR="00200EBA" w:rsidRDefault="00200EBA" w:rsidP="006D6682">
      <w:pPr>
        <w:pStyle w:val="ab"/>
        <w:shd w:val="clear" w:color="auto" w:fill="FFFFFF"/>
        <w:tabs>
          <w:tab w:val="left" w:pos="8647"/>
        </w:tabs>
        <w:spacing w:before="0" w:beforeAutospacing="0" w:after="0" w:afterAutospacing="0"/>
        <w:jc w:val="both"/>
        <w:rPr>
          <w:b/>
          <w:i/>
          <w:color w:val="000000" w:themeColor="text1"/>
        </w:rPr>
      </w:pPr>
      <w:r w:rsidRPr="005130C1">
        <w:rPr>
          <w:b/>
          <w:i/>
          <w:color w:val="000000" w:themeColor="text1"/>
        </w:rPr>
        <w:t>Пациенты с нарушением функции печени</w:t>
      </w:r>
    </w:p>
    <w:p w14:paraId="14083AED" w14:textId="20D717B4" w:rsidR="00200EBA" w:rsidRPr="007A48AD" w:rsidRDefault="00200EBA" w:rsidP="006D6682">
      <w:pPr>
        <w:ind w:firstLine="709"/>
      </w:pPr>
      <w:r w:rsidRPr="007A48AD">
        <w:t xml:space="preserve">У пациентов с </w:t>
      </w:r>
      <w:r w:rsidR="001D6DEA">
        <w:t xml:space="preserve">дифференцированным </w:t>
      </w:r>
      <w:r w:rsidRPr="007A48AD">
        <w:t>РЩЖ и ПKP, принимавших ленватиниб, наиболее частьгми нежелательными реакциями со стороны печени являлись повышение активности АЛТ, ACT и концентрации билирубина в крови</w:t>
      </w:r>
      <w:r>
        <w:t xml:space="preserve">. </w:t>
      </w:r>
      <w:r w:rsidRPr="007A48AD">
        <w:t xml:space="preserve">Также у таких пациентов диагностировали печеночную недостаточность и острый гепатит (с частотой менее 1%). В </w:t>
      </w:r>
      <w:r>
        <w:t>большинстве</w:t>
      </w:r>
      <w:r w:rsidRPr="007A48AD">
        <w:t xml:space="preserve"> случаев печеночная недостаточность развивалась у пациентов с прогрессирующим метастатическим поражением печени.</w:t>
      </w:r>
    </w:p>
    <w:p w14:paraId="1AC9496D" w14:textId="76B51F04" w:rsidR="00200EBA" w:rsidRPr="007A48AD" w:rsidRDefault="00200EBA" w:rsidP="006D6682">
      <w:pPr>
        <w:ind w:firstLine="709"/>
      </w:pPr>
      <w:r w:rsidRPr="007A48AD">
        <w:t xml:space="preserve">Нежелательные реакции со стороны печени, включая печеночную энцефалопатию и печеночную недостаточность (в том числе с фатальным исходом), с более высокой частотой сообщались у пациентов с ГЦР, принимавших ленватиниб, в сравнении с пациентами с </w:t>
      </w:r>
      <w:r w:rsidR="001D6DEA">
        <w:t>дифференцированным</w:t>
      </w:r>
      <w:r w:rsidR="001D6DEA" w:rsidRPr="007A48AD" w:rsidDel="001D6DEA">
        <w:t xml:space="preserve"> </w:t>
      </w:r>
      <w:r w:rsidRPr="007A48AD">
        <w:t>РЩЖ и ПKP</w:t>
      </w:r>
      <w:r>
        <w:t xml:space="preserve">. </w:t>
      </w:r>
      <w:r w:rsidRPr="007A48AD">
        <w:t>Пациенты с более тяжелыми нарушениями функций печени и/или большей опухолевой нагрузкой на печень</w:t>
      </w:r>
      <w:r>
        <w:t xml:space="preserve"> </w:t>
      </w:r>
      <w:r w:rsidRPr="007A48AD">
        <w:t>на исходном уровне имели более высокий риск развития печеночной энцефалопатии и печеночной недостаточности. Также с более высокой частотой печеночная энцефалопатия наблюдалась у пациентов в возрасте 75 лет и старше. Приблизительно половина всех случаев печеночной недостаточности отмечалась у пациентов с прогрессированием заболевания.</w:t>
      </w:r>
    </w:p>
    <w:p w14:paraId="37129E55" w14:textId="00667079" w:rsidR="00200EBA" w:rsidRPr="007A48AD" w:rsidRDefault="00200EBA" w:rsidP="006D6682">
      <w:pPr>
        <w:ind w:firstLine="709"/>
      </w:pPr>
      <w:r w:rsidRPr="007A48AD">
        <w:t xml:space="preserve">Исследование показателей функции печени должно проводиться до начала лечения, в течение первых двух месяцев лечения </w:t>
      </w:r>
      <w:r w:rsidR="00DA03A1" w:rsidRPr="00DA03A1">
        <w:t>‒</w:t>
      </w:r>
      <w:r w:rsidRPr="007A48AD">
        <w:t xml:space="preserve"> каждые 2 недели, затем </w:t>
      </w:r>
      <w:r w:rsidR="005C7FDE" w:rsidRPr="005C7FDE">
        <w:t>‒</w:t>
      </w:r>
      <w:r w:rsidRPr="007A48AD">
        <w:t xml:space="preserve"> ежемесячно на протяжении всего периода лечения. У пациентов с ГЦР должен проводиться мониторинг функции печени, включая печеночную энцефалопатию. В случае возникновения признаков </w:t>
      </w:r>
      <w:r w:rsidRPr="007A48AD">
        <w:lastRenderedPageBreak/>
        <w:t>гепатотоксического действия может потребоваться временное прекращение лечения, коррекция дозы препарата или его полная отмена (см. раздел «</w:t>
      </w:r>
      <w:r w:rsidRPr="005C7FDE">
        <w:t>Способ применения и дозы</w:t>
      </w:r>
      <w:r w:rsidRPr="007A48AD">
        <w:t>»).</w:t>
      </w:r>
    </w:p>
    <w:p w14:paraId="60510482" w14:textId="525A6648" w:rsidR="00200EBA" w:rsidRPr="005130C1" w:rsidRDefault="00200EBA" w:rsidP="006D6682">
      <w:pPr>
        <w:ind w:firstLine="709"/>
      </w:pPr>
      <w:r w:rsidRPr="007A48AD">
        <w:t xml:space="preserve">У пациентов с любой степенью печеночной недостаточности необходимо тщательно контролировать наличие побочных реакций, связанных с функцией печени. Для пациентов с </w:t>
      </w:r>
      <w:r w:rsidR="005C7FDE">
        <w:t>дифференцированным</w:t>
      </w:r>
      <w:r w:rsidR="005C7FDE" w:rsidRPr="007A48AD" w:rsidDel="005C7FDE">
        <w:t xml:space="preserve"> </w:t>
      </w:r>
      <w:r w:rsidRPr="007A48AD">
        <w:t>РЩЖ и ПKP с тяжелой степенью печеночной недостаточности следует скорректировать начальную дозу ленватиниба. Имеющиеся данные не позволяют сделать рекомендации по дозированию для пациентов с ГЦР и средней печеночной недостаточностью (категория В по Чайлд</w:t>
      </w:r>
      <w:r w:rsidR="005C7FDE" w:rsidRPr="00DA03A1">
        <w:t>‒</w:t>
      </w:r>
      <w:r w:rsidRPr="007A48AD">
        <w:t>Пью). Ленватиниб не изучался у пациентов с ГЦР и тяжелой печеночной недостаточностью (категория С по Чайлд</w:t>
      </w:r>
      <w:r w:rsidR="005C7FDE" w:rsidRPr="00DA03A1">
        <w:t>‒</w:t>
      </w:r>
      <w:r w:rsidRPr="007A48AD">
        <w:t>Пью), поэтому, использование препарата в данной группе не рекомендуется.</w:t>
      </w:r>
    </w:p>
    <w:p w14:paraId="1F26E311" w14:textId="77777777" w:rsidR="00200EBA" w:rsidRDefault="00200EBA" w:rsidP="006D6682">
      <w:pPr>
        <w:widowControl w:val="0"/>
        <w:tabs>
          <w:tab w:val="left" w:pos="8647"/>
        </w:tabs>
        <w:rPr>
          <w:b/>
          <w:i/>
        </w:rPr>
      </w:pPr>
      <w:r>
        <w:rPr>
          <w:b/>
          <w:i/>
        </w:rPr>
        <w:t>Пожилые пациенты</w:t>
      </w:r>
    </w:p>
    <w:p w14:paraId="31E1D5F9" w14:textId="77777777" w:rsidR="00200EBA" w:rsidRPr="001D62FF" w:rsidRDefault="00200EBA" w:rsidP="006D6682">
      <w:pPr>
        <w:pStyle w:val="ab"/>
        <w:shd w:val="clear" w:color="auto" w:fill="FFFFFF"/>
        <w:tabs>
          <w:tab w:val="left" w:pos="8647"/>
        </w:tabs>
        <w:spacing w:before="0" w:beforeAutospacing="0" w:after="0" w:afterAutospacing="0"/>
        <w:ind w:firstLine="709"/>
        <w:jc w:val="both"/>
        <w:rPr>
          <w:bCs/>
          <w:color w:val="000000" w:themeColor="text1"/>
        </w:rPr>
      </w:pPr>
      <w:r w:rsidRPr="001D62FF">
        <w:rPr>
          <w:bCs/>
          <w:color w:val="000000" w:themeColor="text1"/>
        </w:rPr>
        <w:t>Данные у пациентов в возрасте 75 лет и более ограничены. Ленватиниб следует использовать с осторожностью у таких пациентов, учитывая его сниженную переносимость</w:t>
      </w:r>
      <w:r>
        <w:rPr>
          <w:bCs/>
          <w:color w:val="000000" w:themeColor="text1"/>
        </w:rPr>
        <w:t>.</w:t>
      </w:r>
    </w:p>
    <w:p w14:paraId="4D174647" w14:textId="77777777" w:rsidR="00200EBA" w:rsidRPr="005E6358" w:rsidRDefault="00200EBA" w:rsidP="00200EBA">
      <w:pPr>
        <w:pStyle w:val="3"/>
        <w:tabs>
          <w:tab w:val="left" w:pos="8647"/>
        </w:tabs>
        <w:spacing w:after="240"/>
        <w:rPr>
          <w:rFonts w:ascii="Times New Roman" w:hAnsi="Times New Roman"/>
          <w:color w:val="000000" w:themeColor="text1"/>
        </w:rPr>
      </w:pPr>
      <w:bookmarkStart w:id="271" w:name="_Toc126059775"/>
      <w:r w:rsidRPr="005E6358">
        <w:rPr>
          <w:rFonts w:ascii="Times New Roman" w:hAnsi="Times New Roman"/>
          <w:color w:val="000000" w:themeColor="text1"/>
        </w:rPr>
        <w:t>5.3.5. Побочн</w:t>
      </w:r>
      <w:bookmarkEnd w:id="268"/>
      <w:bookmarkEnd w:id="269"/>
      <w:bookmarkEnd w:id="270"/>
      <w:r w:rsidRPr="005E6358">
        <w:rPr>
          <w:rFonts w:ascii="Times New Roman" w:hAnsi="Times New Roman"/>
          <w:color w:val="000000" w:themeColor="text1"/>
        </w:rPr>
        <w:t>ое действие</w:t>
      </w:r>
      <w:bookmarkEnd w:id="271"/>
    </w:p>
    <w:p w14:paraId="10EFF081" w14:textId="77777777" w:rsidR="00200EBA" w:rsidRDefault="00200EBA" w:rsidP="00200EBA">
      <w:pPr>
        <w:widowControl w:val="0"/>
        <w:tabs>
          <w:tab w:val="left" w:pos="8647"/>
        </w:tabs>
        <w:spacing w:before="120" w:after="120"/>
        <w:rPr>
          <w:rFonts w:eastAsia="Times New Roman"/>
          <w:b/>
          <w:lang w:eastAsia="ru-RU" w:bidi="ru-RU"/>
        </w:rPr>
      </w:pPr>
      <w:bookmarkStart w:id="272" w:name="bookmark4"/>
      <w:r>
        <w:rPr>
          <w:rFonts w:eastAsia="Times New Roman"/>
          <w:b/>
          <w:lang w:eastAsia="ru-RU" w:bidi="ru-RU"/>
        </w:rPr>
        <w:t>Обзор профиля безопасности представлен в разделе 4.3.2.</w:t>
      </w:r>
    </w:p>
    <w:p w14:paraId="5FEA4F1E" w14:textId="19C97E12" w:rsidR="00200EBA" w:rsidRDefault="00200EBA" w:rsidP="00200EBA">
      <w:pPr>
        <w:pStyle w:val="ab"/>
        <w:shd w:val="clear" w:color="auto" w:fill="FFFFFF"/>
        <w:spacing w:before="0" w:beforeAutospacing="0" w:after="0" w:afterAutospacing="0"/>
        <w:ind w:firstLine="709"/>
        <w:jc w:val="both"/>
        <w:rPr>
          <w:rFonts w:eastAsia="MS Mincho"/>
          <w:iCs/>
          <w:lang w:eastAsia="en-US"/>
        </w:rPr>
      </w:pPr>
      <w:r w:rsidRPr="00F94C19">
        <w:rPr>
          <w:rFonts w:eastAsia="MS Mincho"/>
          <w:iCs/>
          <w:lang w:eastAsia="en-US"/>
        </w:rPr>
        <w:t>Нежелательные реакции, зарегистрированные у пациентов, получавших лечение ленватинибом</w:t>
      </w:r>
      <w:r>
        <w:rPr>
          <w:rFonts w:eastAsia="MS Mincho"/>
          <w:iCs/>
          <w:lang w:eastAsia="en-US"/>
        </w:rPr>
        <w:t>,</w:t>
      </w:r>
      <w:r w:rsidRPr="00B46BBC">
        <w:rPr>
          <w:rFonts w:eastAsia="MS Mincho"/>
          <w:iCs/>
          <w:lang w:eastAsia="en-US"/>
        </w:rPr>
        <w:t xml:space="preserve"> представлены в Таблице </w:t>
      </w:r>
      <w:r>
        <w:rPr>
          <w:rFonts w:eastAsia="MS Mincho"/>
          <w:iCs/>
          <w:lang w:eastAsia="en-US"/>
        </w:rPr>
        <w:t>5-</w:t>
      </w:r>
      <w:r w:rsidR="008E655A">
        <w:rPr>
          <w:rFonts w:eastAsia="MS Mincho"/>
          <w:iCs/>
          <w:lang w:eastAsia="en-US"/>
        </w:rPr>
        <w:t>4</w:t>
      </w:r>
      <w:r>
        <w:rPr>
          <w:rFonts w:eastAsia="MS Mincho"/>
          <w:iCs/>
          <w:lang w:eastAsia="en-US"/>
        </w:rPr>
        <w:t>.</w:t>
      </w:r>
      <w:r w:rsidRPr="00B46BBC">
        <w:rPr>
          <w:rFonts w:eastAsia="MS Mincho"/>
          <w:iCs/>
          <w:lang w:eastAsia="en-US"/>
        </w:rPr>
        <w:t xml:space="preserve"> </w:t>
      </w:r>
      <w:r w:rsidR="003F106C" w:rsidRPr="00F94C19">
        <w:rPr>
          <w:rFonts w:eastAsia="MS Mincho"/>
          <w:iCs/>
          <w:lang w:eastAsia="en-US"/>
        </w:rPr>
        <w:t>Нежелательные реакции</w:t>
      </w:r>
      <w:r w:rsidR="003F106C" w:rsidRPr="00B46BBC" w:rsidDel="003F106C">
        <w:rPr>
          <w:rFonts w:eastAsia="MS Mincho"/>
          <w:iCs/>
          <w:lang w:eastAsia="en-US"/>
        </w:rPr>
        <w:t xml:space="preserve"> </w:t>
      </w:r>
      <w:r w:rsidRPr="00B46BBC">
        <w:rPr>
          <w:rFonts w:eastAsia="MS Mincho"/>
          <w:iCs/>
          <w:lang w:eastAsia="en-US"/>
        </w:rPr>
        <w:t xml:space="preserve">перечислены в зависимости от системно-органного класса и частоты. В рамках каждой категории частоты </w:t>
      </w:r>
      <w:r w:rsidR="003F106C">
        <w:rPr>
          <w:rFonts w:eastAsia="MS Mincho"/>
          <w:iCs/>
          <w:lang w:eastAsia="en-US"/>
        </w:rPr>
        <w:t>н</w:t>
      </w:r>
      <w:r w:rsidR="003F106C" w:rsidRPr="00F94C19">
        <w:rPr>
          <w:rFonts w:eastAsia="MS Mincho"/>
          <w:iCs/>
          <w:lang w:eastAsia="en-US"/>
        </w:rPr>
        <w:t>ежелательные реакции</w:t>
      </w:r>
      <w:r w:rsidR="003F106C" w:rsidRPr="00B46BBC" w:rsidDel="003F106C">
        <w:rPr>
          <w:rFonts w:eastAsia="MS Mincho"/>
          <w:iCs/>
          <w:lang w:eastAsia="en-US"/>
        </w:rPr>
        <w:t xml:space="preserve"> </w:t>
      </w:r>
      <w:r w:rsidRPr="00B46BBC">
        <w:rPr>
          <w:rFonts w:eastAsia="MS Mincho"/>
          <w:iCs/>
          <w:lang w:eastAsia="en-US"/>
        </w:rPr>
        <w:t xml:space="preserve">представлены в порядке снижения серьёзности. Частоты возникновения </w:t>
      </w:r>
      <w:r w:rsidR="003F106C">
        <w:rPr>
          <w:rFonts w:eastAsia="MS Mincho"/>
          <w:iCs/>
          <w:lang w:eastAsia="en-US"/>
        </w:rPr>
        <w:t>нежелательных реакций</w:t>
      </w:r>
      <w:r w:rsidRPr="00B46BBC">
        <w:rPr>
          <w:rFonts w:eastAsia="MS Mincho"/>
          <w:iCs/>
          <w:lang w:eastAsia="en-US"/>
        </w:rPr>
        <w:t xml:space="preserve"> определены как очень часто (</w:t>
      </w:r>
      <w:r w:rsidR="00202E76">
        <w:rPr>
          <w:rFonts w:eastAsia="MS Mincho"/>
          <w:iCs/>
          <w:lang w:eastAsia="en-US"/>
        </w:rPr>
        <w:t>≥</w:t>
      </w:r>
      <w:r w:rsidRPr="00B46BBC">
        <w:rPr>
          <w:rFonts w:eastAsia="MS Mincho"/>
          <w:iCs/>
          <w:lang w:eastAsia="en-US"/>
        </w:rPr>
        <w:t>1/10), часто (</w:t>
      </w:r>
      <w:r w:rsidR="00202E76">
        <w:rPr>
          <w:rFonts w:eastAsia="MS Mincho"/>
          <w:iCs/>
          <w:lang w:eastAsia="en-US"/>
        </w:rPr>
        <w:t>≥</w:t>
      </w:r>
      <w:r w:rsidRPr="00B46BBC">
        <w:rPr>
          <w:rFonts w:eastAsia="MS Mincho"/>
          <w:iCs/>
          <w:lang w:eastAsia="en-US"/>
        </w:rPr>
        <w:t xml:space="preserve">1/100 </w:t>
      </w:r>
      <w:r w:rsidR="00140D86" w:rsidRPr="00DA03A1">
        <w:t>‒</w:t>
      </w:r>
      <w:r w:rsidRPr="00B46BBC">
        <w:rPr>
          <w:rFonts w:eastAsia="MS Mincho"/>
          <w:iCs/>
          <w:lang w:eastAsia="en-US"/>
        </w:rPr>
        <w:t xml:space="preserve"> &lt;1/10), нечасто (</w:t>
      </w:r>
      <w:r w:rsidR="00202E76">
        <w:rPr>
          <w:rFonts w:eastAsia="MS Mincho"/>
          <w:iCs/>
          <w:lang w:eastAsia="en-US"/>
        </w:rPr>
        <w:t>≥</w:t>
      </w:r>
      <w:r w:rsidRPr="00B46BBC">
        <w:rPr>
          <w:rFonts w:eastAsia="MS Mincho"/>
          <w:iCs/>
          <w:lang w:eastAsia="en-US"/>
        </w:rPr>
        <w:t xml:space="preserve">1/1000 </w:t>
      </w:r>
      <w:r w:rsidR="00140D86" w:rsidRPr="00DA03A1">
        <w:t>‒</w:t>
      </w:r>
      <w:r w:rsidRPr="00B46BBC">
        <w:rPr>
          <w:rFonts w:eastAsia="MS Mincho"/>
          <w:iCs/>
          <w:lang w:eastAsia="en-US"/>
        </w:rPr>
        <w:t xml:space="preserve"> &lt;1/100), редко (от </w:t>
      </w:r>
      <w:r w:rsidR="00202E76">
        <w:rPr>
          <w:rFonts w:eastAsia="MS Mincho"/>
          <w:iCs/>
          <w:lang w:eastAsia="en-US"/>
        </w:rPr>
        <w:t>≥</w:t>
      </w:r>
      <w:r w:rsidRPr="00B46BBC">
        <w:rPr>
          <w:rFonts w:eastAsia="MS Mincho"/>
          <w:iCs/>
          <w:lang w:eastAsia="en-US"/>
        </w:rPr>
        <w:t xml:space="preserve"> 1/10 000 до &lt; 1/1000) и очень редко (&lt; 1/10 000).</w:t>
      </w:r>
    </w:p>
    <w:p w14:paraId="73C7AB5D" w14:textId="77777777" w:rsidR="0079643E" w:rsidRDefault="0079643E" w:rsidP="00200EBA">
      <w:pPr>
        <w:pStyle w:val="ab"/>
        <w:shd w:val="clear" w:color="auto" w:fill="FFFFFF"/>
        <w:spacing w:before="0" w:beforeAutospacing="0" w:after="0" w:afterAutospacing="0"/>
        <w:ind w:firstLine="709"/>
        <w:jc w:val="both"/>
        <w:rPr>
          <w:rFonts w:eastAsia="MS Mincho"/>
          <w:iCs/>
          <w:lang w:eastAsia="en-US"/>
        </w:rPr>
      </w:pPr>
    </w:p>
    <w:p w14:paraId="195067B3" w14:textId="62A8A4D0" w:rsidR="00200EBA" w:rsidRDefault="00200EBA" w:rsidP="00200EBA">
      <w:pPr>
        <w:pStyle w:val="ab"/>
        <w:shd w:val="clear" w:color="auto" w:fill="FFFFFF"/>
        <w:spacing w:before="0" w:beforeAutospacing="0" w:after="0" w:afterAutospacing="0"/>
        <w:jc w:val="both"/>
        <w:rPr>
          <w:b/>
          <w:bCs/>
          <w:color w:val="000000"/>
        </w:rPr>
      </w:pPr>
      <w:r w:rsidRPr="009E26B1">
        <w:rPr>
          <w:b/>
          <w:bCs/>
        </w:rPr>
        <w:t>Таблица 5-</w:t>
      </w:r>
      <w:r w:rsidR="008E655A">
        <w:rPr>
          <w:b/>
          <w:bCs/>
        </w:rPr>
        <w:t>4</w:t>
      </w:r>
      <w:r w:rsidRPr="009E26B1">
        <w:rPr>
          <w:b/>
          <w:bCs/>
        </w:rPr>
        <w:t xml:space="preserve">. </w:t>
      </w:r>
      <w:bookmarkStart w:id="273" w:name="_Hlk118288361"/>
      <w:r w:rsidRPr="00201AD2">
        <w:rPr>
          <w:bCs/>
          <w:color w:val="000000"/>
        </w:rPr>
        <w:t>Нежелательные реакции, зарегистрированные у пациентов, получавших лечение ленватинибом</w:t>
      </w:r>
      <w:bookmarkEnd w:id="273"/>
      <w:r w:rsidR="00201AD2" w:rsidRPr="00201AD2">
        <w:rPr>
          <w:bCs/>
          <w:color w:val="000000"/>
        </w:rPr>
        <w:t>.</w:t>
      </w:r>
    </w:p>
    <w:tbl>
      <w:tblPr>
        <w:tblStyle w:val="a8"/>
        <w:tblW w:w="0" w:type="auto"/>
        <w:tblLook w:val="04A0" w:firstRow="1" w:lastRow="0" w:firstColumn="1" w:lastColumn="0" w:noHBand="0" w:noVBand="1"/>
      </w:tblPr>
      <w:tblGrid>
        <w:gridCol w:w="2199"/>
        <w:gridCol w:w="3569"/>
        <w:gridCol w:w="3578"/>
      </w:tblGrid>
      <w:tr w:rsidR="00200EBA" w14:paraId="389E4D1E" w14:textId="77777777" w:rsidTr="006D6682">
        <w:trPr>
          <w:tblHeader/>
        </w:trPr>
        <w:tc>
          <w:tcPr>
            <w:tcW w:w="2199" w:type="dxa"/>
            <w:shd w:val="clear" w:color="auto" w:fill="D9D9D9" w:themeFill="background1" w:themeFillShade="D9"/>
            <w:vAlign w:val="center"/>
          </w:tcPr>
          <w:p w14:paraId="3CA6FE2B" w14:textId="77777777" w:rsidR="00200EBA" w:rsidRPr="00201AD2" w:rsidRDefault="00200EBA" w:rsidP="006D6682">
            <w:pPr>
              <w:pStyle w:val="ab"/>
              <w:spacing w:before="0" w:beforeAutospacing="0" w:after="0" w:afterAutospacing="0"/>
              <w:jc w:val="center"/>
              <w:rPr>
                <w:b/>
                <w:bCs/>
                <w:color w:val="000000"/>
              </w:rPr>
            </w:pPr>
            <w:r w:rsidRPr="00201AD2">
              <w:rPr>
                <w:b/>
                <w:bCs/>
              </w:rPr>
              <w:t>Класс систем и органов (согласно классификации MedDRA)</w:t>
            </w:r>
          </w:p>
        </w:tc>
        <w:tc>
          <w:tcPr>
            <w:tcW w:w="3569" w:type="dxa"/>
            <w:shd w:val="clear" w:color="auto" w:fill="D9D9D9" w:themeFill="background1" w:themeFillShade="D9"/>
            <w:vAlign w:val="center"/>
          </w:tcPr>
          <w:p w14:paraId="6D717DAD" w14:textId="203E9DD3" w:rsidR="00200EBA" w:rsidRPr="00201AD2" w:rsidRDefault="00200EBA" w:rsidP="006D6682">
            <w:pPr>
              <w:pStyle w:val="ab"/>
              <w:spacing w:before="0" w:beforeAutospacing="0" w:after="0" w:afterAutospacing="0"/>
              <w:jc w:val="center"/>
              <w:rPr>
                <w:b/>
                <w:bCs/>
                <w:color w:val="000000"/>
              </w:rPr>
            </w:pPr>
            <w:r w:rsidRPr="00201AD2">
              <w:rPr>
                <w:b/>
                <w:bCs/>
                <w:color w:val="000000"/>
              </w:rPr>
              <w:t>Монотерапия (Д</w:t>
            </w:r>
            <w:r w:rsidR="003F106C" w:rsidRPr="00201AD2">
              <w:rPr>
                <w:b/>
              </w:rPr>
              <w:t xml:space="preserve">ифференцированный </w:t>
            </w:r>
            <w:r w:rsidRPr="00201AD2">
              <w:rPr>
                <w:b/>
                <w:bCs/>
                <w:color w:val="000000"/>
              </w:rPr>
              <w:t>РЩЖ и ГЦР)/комбинация с эверолимусом (ПKP)</w:t>
            </w:r>
          </w:p>
        </w:tc>
        <w:tc>
          <w:tcPr>
            <w:tcW w:w="3578" w:type="dxa"/>
            <w:shd w:val="clear" w:color="auto" w:fill="D9D9D9" w:themeFill="background1" w:themeFillShade="D9"/>
            <w:vAlign w:val="center"/>
          </w:tcPr>
          <w:p w14:paraId="35EF4FAF" w14:textId="77777777" w:rsidR="00200EBA" w:rsidRPr="00201AD2" w:rsidRDefault="00200EBA" w:rsidP="006D6682">
            <w:pPr>
              <w:pStyle w:val="ab"/>
              <w:spacing w:before="0" w:beforeAutospacing="0" w:after="0" w:afterAutospacing="0"/>
              <w:jc w:val="center"/>
              <w:rPr>
                <w:b/>
                <w:bCs/>
                <w:color w:val="000000"/>
              </w:rPr>
            </w:pPr>
            <w:r w:rsidRPr="00201AD2">
              <w:rPr>
                <w:b/>
                <w:bCs/>
                <w:color w:val="000000"/>
              </w:rPr>
              <w:t>Комбинация с пембролизумабом</w:t>
            </w:r>
          </w:p>
          <w:p w14:paraId="38D0AD8A" w14:textId="77777777" w:rsidR="00200EBA" w:rsidRPr="00201AD2" w:rsidRDefault="00200EBA" w:rsidP="006D6682">
            <w:pPr>
              <w:pStyle w:val="ab"/>
              <w:spacing w:before="0" w:beforeAutospacing="0" w:after="0" w:afterAutospacing="0"/>
              <w:jc w:val="center"/>
              <w:rPr>
                <w:b/>
                <w:bCs/>
                <w:color w:val="000000"/>
              </w:rPr>
            </w:pPr>
            <w:r w:rsidRPr="00201AD2">
              <w:rPr>
                <w:b/>
                <w:bCs/>
                <w:color w:val="000000"/>
              </w:rPr>
              <w:t>(ПKP и РЭ)</w:t>
            </w:r>
          </w:p>
        </w:tc>
      </w:tr>
      <w:tr w:rsidR="008B465A" w14:paraId="29C6B833" w14:textId="77777777" w:rsidTr="006D6682">
        <w:tc>
          <w:tcPr>
            <w:tcW w:w="9346" w:type="dxa"/>
            <w:gridSpan w:val="3"/>
            <w:vAlign w:val="center"/>
          </w:tcPr>
          <w:p w14:paraId="5C43A2BB" w14:textId="06458771" w:rsidR="008B465A" w:rsidRPr="000D1198" w:rsidRDefault="008B465A" w:rsidP="006D6682">
            <w:pPr>
              <w:pStyle w:val="ab"/>
              <w:jc w:val="center"/>
              <w:rPr>
                <w:b/>
                <w:bCs/>
                <w:color w:val="000000"/>
              </w:rPr>
            </w:pPr>
            <w:r>
              <w:rPr>
                <w:b/>
                <w:bCs/>
              </w:rPr>
              <w:t>Инфекции и инвазии</w:t>
            </w:r>
          </w:p>
        </w:tc>
      </w:tr>
      <w:tr w:rsidR="00200EBA" w14:paraId="50DEF899" w14:textId="77777777" w:rsidTr="006D6682">
        <w:tc>
          <w:tcPr>
            <w:tcW w:w="2199" w:type="dxa"/>
            <w:vAlign w:val="center"/>
          </w:tcPr>
          <w:p w14:paraId="47955551" w14:textId="77777777" w:rsidR="00200EBA" w:rsidRPr="000D1198" w:rsidRDefault="00200EBA" w:rsidP="006D6682">
            <w:pPr>
              <w:pStyle w:val="ab"/>
              <w:spacing w:before="0" w:beforeAutospacing="0" w:after="0" w:afterAutospacing="0"/>
              <w:jc w:val="center"/>
              <w:rPr>
                <w:b/>
                <w:bCs/>
              </w:rPr>
            </w:pPr>
            <w:r>
              <w:t>Очень часто</w:t>
            </w:r>
          </w:p>
        </w:tc>
        <w:tc>
          <w:tcPr>
            <w:tcW w:w="3569" w:type="dxa"/>
            <w:vAlign w:val="center"/>
          </w:tcPr>
          <w:p w14:paraId="46F6E7A1" w14:textId="77777777" w:rsidR="00200EBA" w:rsidRPr="002D2DC7" w:rsidRDefault="00200EBA" w:rsidP="006D6682">
            <w:pPr>
              <w:pStyle w:val="ab"/>
              <w:spacing w:before="0" w:beforeAutospacing="0" w:after="0" w:afterAutospacing="0"/>
              <w:jc w:val="center"/>
              <w:rPr>
                <w:color w:val="000000"/>
              </w:rPr>
            </w:pPr>
            <w:r w:rsidRPr="002D2DC7">
              <w:rPr>
                <w:color w:val="000000"/>
              </w:rPr>
              <w:t>Инфекции мочевыводяших путей</w:t>
            </w:r>
          </w:p>
        </w:tc>
        <w:tc>
          <w:tcPr>
            <w:tcW w:w="3578" w:type="dxa"/>
            <w:vAlign w:val="center"/>
          </w:tcPr>
          <w:p w14:paraId="0920F837" w14:textId="77777777" w:rsidR="00200EBA" w:rsidRPr="002D2DC7" w:rsidRDefault="00200EBA" w:rsidP="006D6682">
            <w:pPr>
              <w:pStyle w:val="ab"/>
              <w:jc w:val="center"/>
              <w:rPr>
                <w:color w:val="000000"/>
              </w:rPr>
            </w:pPr>
            <w:r w:rsidRPr="002D2DC7">
              <w:rPr>
                <w:color w:val="000000"/>
              </w:rPr>
              <w:t>Инфекции мочевыводяших путей</w:t>
            </w:r>
          </w:p>
        </w:tc>
      </w:tr>
      <w:tr w:rsidR="00200EBA" w14:paraId="70FBD031" w14:textId="77777777" w:rsidTr="006D6682">
        <w:tc>
          <w:tcPr>
            <w:tcW w:w="2199" w:type="dxa"/>
            <w:vAlign w:val="center"/>
          </w:tcPr>
          <w:p w14:paraId="14F3DC47" w14:textId="77777777" w:rsidR="00200EBA" w:rsidRPr="002D2DC7" w:rsidRDefault="00200EBA" w:rsidP="006D6682">
            <w:pPr>
              <w:pStyle w:val="ab"/>
              <w:spacing w:before="0" w:beforeAutospacing="0" w:after="0" w:afterAutospacing="0"/>
              <w:jc w:val="center"/>
            </w:pPr>
            <w:r w:rsidRPr="002D2DC7">
              <w:t>Нечасто</w:t>
            </w:r>
          </w:p>
        </w:tc>
        <w:tc>
          <w:tcPr>
            <w:tcW w:w="3569" w:type="dxa"/>
            <w:vAlign w:val="center"/>
          </w:tcPr>
          <w:p w14:paraId="6A564956" w14:textId="77777777" w:rsidR="00200EBA" w:rsidRPr="002D2DC7" w:rsidRDefault="00200EBA" w:rsidP="006D6682">
            <w:pPr>
              <w:pStyle w:val="ab"/>
              <w:spacing w:before="0" w:beforeAutospacing="0" w:after="0" w:afterAutospacing="0"/>
              <w:jc w:val="center"/>
              <w:rPr>
                <w:color w:val="000000"/>
              </w:rPr>
            </w:pPr>
            <w:r w:rsidRPr="002D2DC7">
              <w:rPr>
                <w:color w:val="000000"/>
              </w:rPr>
              <w:t>Перинеальный абсцесс</w:t>
            </w:r>
          </w:p>
        </w:tc>
        <w:tc>
          <w:tcPr>
            <w:tcW w:w="3578" w:type="dxa"/>
            <w:vAlign w:val="center"/>
          </w:tcPr>
          <w:p w14:paraId="0B485544" w14:textId="77777777" w:rsidR="00200EBA" w:rsidRPr="002D2DC7" w:rsidRDefault="00200EBA" w:rsidP="006D6682">
            <w:pPr>
              <w:pStyle w:val="ab"/>
              <w:jc w:val="center"/>
              <w:rPr>
                <w:color w:val="000000"/>
              </w:rPr>
            </w:pPr>
          </w:p>
        </w:tc>
      </w:tr>
      <w:tr w:rsidR="008B465A" w14:paraId="5EB81E92" w14:textId="77777777" w:rsidTr="006D6682">
        <w:tc>
          <w:tcPr>
            <w:tcW w:w="9346" w:type="dxa"/>
            <w:gridSpan w:val="3"/>
            <w:vAlign w:val="center"/>
          </w:tcPr>
          <w:p w14:paraId="27DCDA86" w14:textId="556B2A11" w:rsidR="008B465A" w:rsidRPr="002D2DC7" w:rsidRDefault="008B465A" w:rsidP="006D6682">
            <w:pPr>
              <w:pStyle w:val="ab"/>
              <w:spacing w:before="0" w:beforeAutospacing="0" w:after="0" w:afterAutospacing="0"/>
              <w:jc w:val="center"/>
              <w:rPr>
                <w:color w:val="000000"/>
              </w:rPr>
            </w:pPr>
            <w:r>
              <w:rPr>
                <w:b/>
                <w:bCs/>
              </w:rPr>
              <w:t>Нарушения со стороны крови и лимфатической системы</w:t>
            </w:r>
          </w:p>
        </w:tc>
      </w:tr>
      <w:tr w:rsidR="00200EBA" w14:paraId="60FC5350" w14:textId="77777777" w:rsidTr="006D6682">
        <w:tc>
          <w:tcPr>
            <w:tcW w:w="2199" w:type="dxa"/>
            <w:vAlign w:val="center"/>
          </w:tcPr>
          <w:p w14:paraId="5879A359" w14:textId="77777777" w:rsidR="00200EBA" w:rsidRPr="002D2DC7" w:rsidRDefault="00200EBA" w:rsidP="006D6682">
            <w:pPr>
              <w:pStyle w:val="ab"/>
              <w:spacing w:before="0" w:beforeAutospacing="0" w:after="0" w:afterAutospacing="0"/>
              <w:jc w:val="center"/>
            </w:pPr>
            <w:r w:rsidRPr="002D2DC7">
              <w:t>Очень часто</w:t>
            </w:r>
          </w:p>
        </w:tc>
        <w:tc>
          <w:tcPr>
            <w:tcW w:w="3569" w:type="dxa"/>
            <w:vAlign w:val="center"/>
          </w:tcPr>
          <w:p w14:paraId="4D7C8524" w14:textId="403FBAD0" w:rsidR="00200EBA" w:rsidRPr="002D2DC7" w:rsidRDefault="00200EBA" w:rsidP="006D6682">
            <w:pPr>
              <w:pStyle w:val="ab"/>
              <w:spacing w:before="0" w:beforeAutospacing="0" w:after="0" w:afterAutospacing="0"/>
              <w:jc w:val="center"/>
              <w:rPr>
                <w:color w:val="000000"/>
              </w:rPr>
            </w:pPr>
            <w:r w:rsidRPr="002D2DC7">
              <w:rPr>
                <w:color w:val="000000"/>
              </w:rPr>
              <w:t>Тромбоцитопения</w:t>
            </w:r>
            <w:r w:rsidR="00977A82" w:rsidRPr="00D050C7">
              <w:rPr>
                <w:color w:val="000000"/>
                <w:vertAlign w:val="superscript"/>
              </w:rPr>
              <w:t>а</w:t>
            </w:r>
          </w:p>
          <w:p w14:paraId="3D0CA0ED" w14:textId="419BF064" w:rsidR="00200EBA" w:rsidRPr="002D2DC7" w:rsidRDefault="00200EBA" w:rsidP="006D6682">
            <w:pPr>
              <w:pStyle w:val="ab"/>
              <w:spacing w:before="0" w:beforeAutospacing="0" w:after="0" w:afterAutospacing="0"/>
              <w:jc w:val="center"/>
              <w:rPr>
                <w:color w:val="000000"/>
              </w:rPr>
            </w:pPr>
            <w:r w:rsidRPr="002D2DC7">
              <w:rPr>
                <w:color w:val="000000"/>
              </w:rPr>
              <w:t>Лейкопения</w:t>
            </w:r>
            <w:r w:rsidR="00D0446E" w:rsidRPr="001F02F5">
              <w:rPr>
                <w:color w:val="000000"/>
                <w:vertAlign w:val="superscript"/>
              </w:rPr>
              <w:t>а</w:t>
            </w:r>
          </w:p>
          <w:p w14:paraId="28867EB0" w14:textId="5012C277" w:rsidR="00200EBA" w:rsidRPr="000D1198" w:rsidRDefault="00200EBA" w:rsidP="006D6682">
            <w:pPr>
              <w:pStyle w:val="ab"/>
              <w:spacing w:before="0" w:beforeAutospacing="0" w:after="0" w:afterAutospacing="0"/>
              <w:jc w:val="center"/>
              <w:rPr>
                <w:b/>
                <w:bCs/>
                <w:color w:val="000000"/>
              </w:rPr>
            </w:pPr>
            <w:r w:rsidRPr="002D2DC7">
              <w:rPr>
                <w:color w:val="000000"/>
              </w:rPr>
              <w:t>Heйтpoпeния</w:t>
            </w:r>
            <w:r w:rsidR="00977A82" w:rsidRPr="001F02F5">
              <w:rPr>
                <w:color w:val="000000"/>
                <w:vertAlign w:val="superscript"/>
              </w:rPr>
              <w:t>а</w:t>
            </w:r>
          </w:p>
        </w:tc>
        <w:tc>
          <w:tcPr>
            <w:tcW w:w="3578" w:type="dxa"/>
            <w:vAlign w:val="center"/>
          </w:tcPr>
          <w:p w14:paraId="47E178FD" w14:textId="77777777" w:rsidR="00E617E8" w:rsidRDefault="00200EBA" w:rsidP="006D6682">
            <w:pPr>
              <w:pStyle w:val="ab"/>
              <w:spacing w:before="0" w:beforeAutospacing="0" w:after="0" w:afterAutospacing="0"/>
              <w:jc w:val="center"/>
              <w:rPr>
                <w:color w:val="000000"/>
                <w:vertAlign w:val="superscript"/>
              </w:rPr>
            </w:pPr>
            <w:r w:rsidRPr="002D2DC7">
              <w:rPr>
                <w:color w:val="000000"/>
              </w:rPr>
              <w:t>Тромбоцитопения</w:t>
            </w:r>
            <w:r w:rsidR="00977A82" w:rsidRPr="001F02F5">
              <w:rPr>
                <w:color w:val="000000"/>
                <w:vertAlign w:val="superscript"/>
              </w:rPr>
              <w:t>а</w:t>
            </w:r>
          </w:p>
          <w:p w14:paraId="6737C137" w14:textId="60F23B80" w:rsidR="00200EBA" w:rsidRPr="000D1198" w:rsidRDefault="00200EBA" w:rsidP="006D6682">
            <w:pPr>
              <w:pStyle w:val="ab"/>
              <w:spacing w:before="0" w:beforeAutospacing="0" w:after="0" w:afterAutospacing="0"/>
              <w:jc w:val="center"/>
              <w:rPr>
                <w:b/>
                <w:bCs/>
                <w:color w:val="000000"/>
              </w:rPr>
            </w:pPr>
            <w:r w:rsidRPr="002D2DC7">
              <w:rPr>
                <w:color w:val="000000"/>
              </w:rPr>
              <w:t>Heйтpoпeния</w:t>
            </w:r>
            <w:r w:rsidR="00977A82" w:rsidRPr="001F02F5">
              <w:rPr>
                <w:color w:val="000000"/>
                <w:vertAlign w:val="superscript"/>
              </w:rPr>
              <w:t>а</w:t>
            </w:r>
          </w:p>
        </w:tc>
      </w:tr>
      <w:tr w:rsidR="00200EBA" w14:paraId="30F37257" w14:textId="77777777" w:rsidTr="0054382D">
        <w:trPr>
          <w:trHeight w:val="64"/>
        </w:trPr>
        <w:tc>
          <w:tcPr>
            <w:tcW w:w="2199" w:type="dxa"/>
            <w:vAlign w:val="center"/>
          </w:tcPr>
          <w:p w14:paraId="4B151953" w14:textId="77777777" w:rsidR="00200EBA" w:rsidRPr="002D2DC7" w:rsidRDefault="00200EBA" w:rsidP="006D6682">
            <w:pPr>
              <w:pStyle w:val="ab"/>
              <w:spacing w:before="0" w:beforeAutospacing="0" w:after="0" w:afterAutospacing="0"/>
              <w:jc w:val="center"/>
            </w:pPr>
            <w:r w:rsidRPr="002D2DC7">
              <w:t>Часто</w:t>
            </w:r>
          </w:p>
        </w:tc>
        <w:tc>
          <w:tcPr>
            <w:tcW w:w="3569" w:type="dxa"/>
            <w:vAlign w:val="center"/>
          </w:tcPr>
          <w:p w14:paraId="03796943" w14:textId="262D493B" w:rsidR="00200EBA" w:rsidRPr="000D1198" w:rsidRDefault="00200EBA" w:rsidP="006D6682">
            <w:pPr>
              <w:pStyle w:val="ab"/>
              <w:spacing w:before="0" w:beforeAutospacing="0" w:after="0" w:afterAutospacing="0"/>
              <w:jc w:val="center"/>
              <w:rPr>
                <w:b/>
                <w:bCs/>
                <w:color w:val="000000"/>
              </w:rPr>
            </w:pPr>
            <w:r w:rsidRPr="002D2DC7">
              <w:rPr>
                <w:color w:val="000000"/>
              </w:rPr>
              <w:t>Лимфопения</w:t>
            </w:r>
            <w:r w:rsidR="00977A82" w:rsidRPr="001F02F5">
              <w:rPr>
                <w:color w:val="000000"/>
                <w:vertAlign w:val="superscript"/>
              </w:rPr>
              <w:t>а</w:t>
            </w:r>
          </w:p>
        </w:tc>
        <w:tc>
          <w:tcPr>
            <w:tcW w:w="3578" w:type="dxa"/>
            <w:vAlign w:val="center"/>
          </w:tcPr>
          <w:p w14:paraId="63C7D63A" w14:textId="448CCE58" w:rsidR="00200EBA" w:rsidRPr="002D2DC7" w:rsidRDefault="0082285B" w:rsidP="006D6682">
            <w:pPr>
              <w:pStyle w:val="ab"/>
              <w:spacing w:before="0" w:beforeAutospacing="0" w:after="0" w:afterAutospacing="0"/>
              <w:jc w:val="center"/>
              <w:rPr>
                <w:color w:val="000000"/>
              </w:rPr>
            </w:pPr>
            <w:r>
              <w:rPr>
                <w:color w:val="000000"/>
              </w:rPr>
              <w:t>Лимфо</w:t>
            </w:r>
            <w:r w:rsidRPr="002D2DC7">
              <w:rPr>
                <w:color w:val="000000"/>
              </w:rPr>
              <w:t>пения</w:t>
            </w:r>
            <w:r w:rsidRPr="001F02F5">
              <w:rPr>
                <w:color w:val="000000"/>
                <w:vertAlign w:val="superscript"/>
              </w:rPr>
              <w:t>а</w:t>
            </w:r>
          </w:p>
          <w:p w14:paraId="04725354" w14:textId="439AEDFC" w:rsidR="00200EBA" w:rsidRPr="000D1198" w:rsidRDefault="00200EBA" w:rsidP="006D6682">
            <w:pPr>
              <w:pStyle w:val="ab"/>
              <w:spacing w:before="0" w:beforeAutospacing="0" w:after="0" w:afterAutospacing="0"/>
              <w:jc w:val="center"/>
              <w:rPr>
                <w:b/>
                <w:bCs/>
                <w:color w:val="000000"/>
              </w:rPr>
            </w:pPr>
            <w:r w:rsidRPr="002D2DC7">
              <w:rPr>
                <w:color w:val="000000"/>
              </w:rPr>
              <w:t>Лейкопения</w:t>
            </w:r>
            <w:r w:rsidR="00977A82" w:rsidRPr="001F02F5">
              <w:rPr>
                <w:color w:val="000000"/>
                <w:vertAlign w:val="superscript"/>
              </w:rPr>
              <w:t>а</w:t>
            </w:r>
          </w:p>
        </w:tc>
      </w:tr>
      <w:tr w:rsidR="00200EBA" w14:paraId="6F98E4B4" w14:textId="77777777" w:rsidTr="006D6682">
        <w:tc>
          <w:tcPr>
            <w:tcW w:w="2199" w:type="dxa"/>
            <w:vAlign w:val="center"/>
          </w:tcPr>
          <w:p w14:paraId="06764F9F" w14:textId="77777777" w:rsidR="00200EBA" w:rsidRPr="002D2DC7" w:rsidRDefault="00200EBA" w:rsidP="006D6682">
            <w:pPr>
              <w:pStyle w:val="ab"/>
              <w:spacing w:before="0" w:beforeAutospacing="0" w:after="0" w:afterAutospacing="0"/>
              <w:jc w:val="center"/>
            </w:pPr>
            <w:r w:rsidRPr="002D2DC7">
              <w:t>Нечасто</w:t>
            </w:r>
          </w:p>
        </w:tc>
        <w:tc>
          <w:tcPr>
            <w:tcW w:w="3569" w:type="dxa"/>
            <w:vAlign w:val="center"/>
          </w:tcPr>
          <w:p w14:paraId="03D93C57" w14:textId="77777777" w:rsidR="00200EBA" w:rsidRPr="002D2DC7" w:rsidRDefault="00200EBA" w:rsidP="006D6682">
            <w:pPr>
              <w:pStyle w:val="ab"/>
              <w:spacing w:before="0" w:beforeAutospacing="0" w:after="0" w:afterAutospacing="0"/>
              <w:jc w:val="center"/>
              <w:rPr>
                <w:color w:val="000000"/>
              </w:rPr>
            </w:pPr>
            <w:r w:rsidRPr="002D2DC7">
              <w:rPr>
                <w:color w:val="000000"/>
              </w:rPr>
              <w:t>Инфаркт селезенки</w:t>
            </w:r>
          </w:p>
        </w:tc>
        <w:tc>
          <w:tcPr>
            <w:tcW w:w="3578" w:type="dxa"/>
            <w:vAlign w:val="center"/>
          </w:tcPr>
          <w:p w14:paraId="3FEC8436" w14:textId="77777777" w:rsidR="00200EBA" w:rsidRPr="000D1198" w:rsidRDefault="00200EBA" w:rsidP="006D6682">
            <w:pPr>
              <w:pStyle w:val="ab"/>
              <w:jc w:val="center"/>
              <w:rPr>
                <w:b/>
                <w:bCs/>
                <w:color w:val="000000"/>
              </w:rPr>
            </w:pPr>
          </w:p>
        </w:tc>
      </w:tr>
      <w:tr w:rsidR="008B465A" w14:paraId="5F514C87" w14:textId="77777777" w:rsidTr="006D6682">
        <w:tc>
          <w:tcPr>
            <w:tcW w:w="9346" w:type="dxa"/>
            <w:gridSpan w:val="3"/>
            <w:vAlign w:val="center"/>
          </w:tcPr>
          <w:p w14:paraId="71E0FCDB" w14:textId="64052623" w:rsidR="008B465A" w:rsidRPr="000D1198" w:rsidRDefault="008B465A" w:rsidP="006D6682">
            <w:pPr>
              <w:pStyle w:val="ab"/>
              <w:jc w:val="center"/>
              <w:rPr>
                <w:b/>
                <w:bCs/>
                <w:color w:val="000000"/>
              </w:rPr>
            </w:pPr>
            <w:r>
              <w:rPr>
                <w:b/>
                <w:bCs/>
              </w:rPr>
              <w:t>Эндокринные нарушения</w:t>
            </w:r>
          </w:p>
        </w:tc>
      </w:tr>
      <w:tr w:rsidR="00200EBA" w14:paraId="105DFF5B" w14:textId="77777777" w:rsidTr="006D6682">
        <w:tc>
          <w:tcPr>
            <w:tcW w:w="2199" w:type="dxa"/>
            <w:vAlign w:val="center"/>
          </w:tcPr>
          <w:p w14:paraId="4CF1C842" w14:textId="77777777" w:rsidR="00200EBA" w:rsidRPr="000D1198" w:rsidRDefault="00200EBA" w:rsidP="006D6682">
            <w:pPr>
              <w:pStyle w:val="ab"/>
              <w:spacing w:before="0" w:beforeAutospacing="0" w:after="0" w:afterAutospacing="0"/>
              <w:jc w:val="center"/>
              <w:rPr>
                <w:b/>
                <w:bCs/>
              </w:rPr>
            </w:pPr>
            <w:r w:rsidRPr="002D2DC7">
              <w:t>Очень часто</w:t>
            </w:r>
          </w:p>
        </w:tc>
        <w:tc>
          <w:tcPr>
            <w:tcW w:w="3569" w:type="dxa"/>
            <w:vAlign w:val="center"/>
          </w:tcPr>
          <w:p w14:paraId="729C776C" w14:textId="68D4D3F8" w:rsidR="00200EBA" w:rsidRPr="002D2DC7" w:rsidRDefault="00200EBA" w:rsidP="006D6682">
            <w:pPr>
              <w:pStyle w:val="ab"/>
              <w:spacing w:before="0" w:beforeAutospacing="0" w:after="0" w:afterAutospacing="0"/>
              <w:jc w:val="center"/>
              <w:rPr>
                <w:color w:val="000000"/>
              </w:rPr>
            </w:pPr>
            <w:r w:rsidRPr="002D2DC7">
              <w:rPr>
                <w:color w:val="000000"/>
              </w:rPr>
              <w:t>Гипотиреоз, нарушение уровня ТТГ</w:t>
            </w:r>
          </w:p>
        </w:tc>
        <w:tc>
          <w:tcPr>
            <w:tcW w:w="3578" w:type="dxa"/>
            <w:vAlign w:val="center"/>
          </w:tcPr>
          <w:p w14:paraId="779E5634" w14:textId="47D4AE4E" w:rsidR="00200EBA" w:rsidRPr="002D2DC7" w:rsidRDefault="00200EBA" w:rsidP="006D6682">
            <w:pPr>
              <w:pStyle w:val="ab"/>
              <w:jc w:val="center"/>
              <w:rPr>
                <w:color w:val="000000"/>
              </w:rPr>
            </w:pPr>
            <w:r w:rsidRPr="002D2DC7">
              <w:rPr>
                <w:color w:val="000000"/>
              </w:rPr>
              <w:t>Гипотиреоз, нарушение уровня ТТГ</w:t>
            </w:r>
          </w:p>
        </w:tc>
      </w:tr>
      <w:tr w:rsidR="008B465A" w14:paraId="676160FD" w14:textId="77777777" w:rsidTr="006D6682">
        <w:tc>
          <w:tcPr>
            <w:tcW w:w="9346" w:type="dxa"/>
            <w:gridSpan w:val="3"/>
            <w:vAlign w:val="center"/>
          </w:tcPr>
          <w:p w14:paraId="7F6BD899" w14:textId="3C1F206A" w:rsidR="008B465A" w:rsidRPr="000D1198" w:rsidRDefault="008B465A" w:rsidP="006D6682">
            <w:pPr>
              <w:pStyle w:val="ab"/>
              <w:jc w:val="center"/>
              <w:rPr>
                <w:b/>
                <w:bCs/>
                <w:color w:val="000000"/>
              </w:rPr>
            </w:pPr>
            <w:r>
              <w:rPr>
                <w:b/>
                <w:bCs/>
              </w:rPr>
              <w:t>Нарушения метаболизма и питания</w:t>
            </w:r>
          </w:p>
        </w:tc>
      </w:tr>
      <w:tr w:rsidR="00200EBA" w14:paraId="1AD7CB41" w14:textId="77777777" w:rsidTr="006D6682">
        <w:tc>
          <w:tcPr>
            <w:tcW w:w="2199" w:type="dxa"/>
            <w:vAlign w:val="center"/>
          </w:tcPr>
          <w:p w14:paraId="1DD2AA0C" w14:textId="77777777" w:rsidR="00200EBA" w:rsidRPr="000D1198" w:rsidRDefault="00200EBA" w:rsidP="006D6682">
            <w:pPr>
              <w:pStyle w:val="ab"/>
              <w:spacing w:before="0" w:beforeAutospacing="0" w:after="0" w:afterAutospacing="0"/>
              <w:jc w:val="center"/>
              <w:rPr>
                <w:b/>
                <w:bCs/>
              </w:rPr>
            </w:pPr>
            <w:r w:rsidRPr="002D2DC7">
              <w:lastRenderedPageBreak/>
              <w:t>Очень часто</w:t>
            </w:r>
          </w:p>
        </w:tc>
        <w:tc>
          <w:tcPr>
            <w:tcW w:w="3569" w:type="dxa"/>
            <w:vAlign w:val="center"/>
          </w:tcPr>
          <w:p w14:paraId="35D2438F" w14:textId="452FBEAD" w:rsidR="00200EBA" w:rsidRPr="00DD7555" w:rsidRDefault="00200EBA" w:rsidP="006D6682">
            <w:pPr>
              <w:pStyle w:val="ab"/>
              <w:spacing w:before="0" w:beforeAutospacing="0" w:after="0" w:afterAutospacing="0"/>
              <w:jc w:val="center"/>
              <w:rPr>
                <w:color w:val="000000"/>
              </w:rPr>
            </w:pPr>
            <w:r w:rsidRPr="00DD7555">
              <w:rPr>
                <w:color w:val="000000"/>
              </w:rPr>
              <w:t>Гипокальциемия</w:t>
            </w:r>
          </w:p>
          <w:p w14:paraId="5E769D70" w14:textId="3D5FE06D" w:rsidR="00200EBA" w:rsidRPr="00DD7555" w:rsidRDefault="00200EBA" w:rsidP="006D6682">
            <w:pPr>
              <w:pStyle w:val="ab"/>
              <w:spacing w:before="0" w:beforeAutospacing="0" w:after="0" w:afterAutospacing="0"/>
              <w:jc w:val="center"/>
              <w:rPr>
                <w:color w:val="000000"/>
              </w:rPr>
            </w:pPr>
            <w:r w:rsidRPr="00DD7555">
              <w:rPr>
                <w:color w:val="000000"/>
              </w:rPr>
              <w:t>Гиперхолестеринемия</w:t>
            </w:r>
            <w:r w:rsidR="00977A82" w:rsidRPr="00D050C7">
              <w:rPr>
                <w:color w:val="000000"/>
                <w:vertAlign w:val="superscript"/>
                <w:lang w:val="en-US"/>
              </w:rPr>
              <w:t>b</w:t>
            </w:r>
            <w:r w:rsidRPr="00D050C7">
              <w:rPr>
                <w:color w:val="000000"/>
                <w:vertAlign w:val="superscript"/>
              </w:rPr>
              <w:t xml:space="preserve"> </w:t>
            </w:r>
            <w:r w:rsidRPr="00DD7555">
              <w:rPr>
                <w:color w:val="000000"/>
              </w:rPr>
              <w:t>Гипокалиемия</w:t>
            </w:r>
          </w:p>
          <w:p w14:paraId="0782BF63" w14:textId="77777777" w:rsidR="00200EBA" w:rsidRPr="00DD7555" w:rsidRDefault="00200EBA" w:rsidP="006D6682">
            <w:pPr>
              <w:pStyle w:val="ab"/>
              <w:spacing w:before="0" w:beforeAutospacing="0" w:after="0" w:afterAutospacing="0"/>
              <w:jc w:val="center"/>
              <w:rPr>
                <w:color w:val="000000"/>
              </w:rPr>
            </w:pPr>
            <w:r w:rsidRPr="00DD7555">
              <w:rPr>
                <w:color w:val="000000"/>
              </w:rPr>
              <w:t>Снижение массы тела</w:t>
            </w:r>
          </w:p>
          <w:p w14:paraId="3DF4E972" w14:textId="77777777" w:rsidR="00200EBA" w:rsidRPr="000D1198" w:rsidRDefault="00200EBA" w:rsidP="006D6682">
            <w:pPr>
              <w:pStyle w:val="ab"/>
              <w:spacing w:before="0" w:beforeAutospacing="0" w:after="0" w:afterAutospacing="0"/>
              <w:jc w:val="center"/>
              <w:rPr>
                <w:b/>
                <w:bCs/>
                <w:color w:val="000000"/>
              </w:rPr>
            </w:pPr>
            <w:r w:rsidRPr="00DD7555">
              <w:rPr>
                <w:color w:val="000000"/>
              </w:rPr>
              <w:t>Снижение аппетита</w:t>
            </w:r>
          </w:p>
        </w:tc>
        <w:tc>
          <w:tcPr>
            <w:tcW w:w="3578" w:type="dxa"/>
            <w:vAlign w:val="center"/>
          </w:tcPr>
          <w:p w14:paraId="77AC81E5" w14:textId="22317B0F" w:rsidR="00200EBA" w:rsidRPr="00DD7555" w:rsidRDefault="00200EBA" w:rsidP="006D6682">
            <w:pPr>
              <w:pStyle w:val="ab"/>
              <w:spacing w:before="0" w:beforeAutospacing="0" w:after="0" w:afterAutospacing="0"/>
              <w:jc w:val="center"/>
              <w:rPr>
                <w:color w:val="000000"/>
              </w:rPr>
            </w:pPr>
            <w:r w:rsidRPr="00DD7555">
              <w:rPr>
                <w:color w:val="000000"/>
              </w:rPr>
              <w:t>Гипо</w:t>
            </w:r>
            <w:r w:rsidR="00061F02">
              <w:rPr>
                <w:color w:val="000000"/>
              </w:rPr>
              <w:t>магн</w:t>
            </w:r>
            <w:r w:rsidRPr="00DD7555">
              <w:rPr>
                <w:color w:val="000000"/>
              </w:rPr>
              <w:t>иемия</w:t>
            </w:r>
            <w:r w:rsidR="00061F02" w:rsidRPr="001F02F5">
              <w:rPr>
                <w:color w:val="000000"/>
                <w:vertAlign w:val="superscript"/>
                <w:lang w:val="en-US"/>
              </w:rPr>
              <w:t>b</w:t>
            </w:r>
          </w:p>
          <w:p w14:paraId="300012F9" w14:textId="316F51A3" w:rsidR="00200EBA" w:rsidRPr="00DD7555" w:rsidRDefault="00200EBA" w:rsidP="006D6682">
            <w:pPr>
              <w:pStyle w:val="ab"/>
              <w:spacing w:before="0" w:beforeAutospacing="0" w:after="0" w:afterAutospacing="0"/>
              <w:jc w:val="center"/>
              <w:rPr>
                <w:color w:val="000000"/>
              </w:rPr>
            </w:pPr>
            <w:r w:rsidRPr="00DD7555">
              <w:rPr>
                <w:color w:val="000000"/>
              </w:rPr>
              <w:t>Гиперхолестеринемия</w:t>
            </w:r>
            <w:r w:rsidR="00977A82" w:rsidRPr="001F02F5">
              <w:rPr>
                <w:color w:val="000000"/>
                <w:vertAlign w:val="superscript"/>
                <w:lang w:val="en-US"/>
              </w:rPr>
              <w:t>b</w:t>
            </w:r>
            <w:r w:rsidRPr="00DD7555">
              <w:rPr>
                <w:color w:val="000000"/>
              </w:rPr>
              <w:t xml:space="preserve"> Гипокалиемия</w:t>
            </w:r>
          </w:p>
          <w:p w14:paraId="0DE499C6" w14:textId="77777777" w:rsidR="00200EBA" w:rsidRPr="00DD7555" w:rsidRDefault="00200EBA" w:rsidP="006D6682">
            <w:pPr>
              <w:pStyle w:val="ab"/>
              <w:spacing w:before="0" w:beforeAutospacing="0" w:after="0" w:afterAutospacing="0"/>
              <w:jc w:val="center"/>
              <w:rPr>
                <w:color w:val="000000"/>
              </w:rPr>
            </w:pPr>
            <w:r w:rsidRPr="00DD7555">
              <w:rPr>
                <w:color w:val="000000"/>
              </w:rPr>
              <w:t>Снижение массы тела</w:t>
            </w:r>
          </w:p>
          <w:p w14:paraId="15EC0711" w14:textId="77777777" w:rsidR="00200EBA" w:rsidRPr="000D1198" w:rsidRDefault="00200EBA" w:rsidP="006D6682">
            <w:pPr>
              <w:pStyle w:val="ab"/>
              <w:spacing w:before="0" w:beforeAutospacing="0" w:after="0" w:afterAutospacing="0"/>
              <w:jc w:val="center"/>
              <w:rPr>
                <w:b/>
                <w:bCs/>
                <w:color w:val="000000"/>
              </w:rPr>
            </w:pPr>
            <w:r w:rsidRPr="00DD7555">
              <w:rPr>
                <w:color w:val="000000"/>
              </w:rPr>
              <w:t>Снижение аппетита</w:t>
            </w:r>
          </w:p>
        </w:tc>
      </w:tr>
      <w:tr w:rsidR="00200EBA" w14:paraId="54F683CA" w14:textId="77777777" w:rsidTr="006D6682">
        <w:tc>
          <w:tcPr>
            <w:tcW w:w="2199" w:type="dxa"/>
            <w:vAlign w:val="center"/>
          </w:tcPr>
          <w:p w14:paraId="639D394E" w14:textId="77777777" w:rsidR="00200EBA" w:rsidRPr="000D1198" w:rsidRDefault="00200EBA" w:rsidP="006D6682">
            <w:pPr>
              <w:pStyle w:val="ab"/>
              <w:spacing w:before="0" w:beforeAutospacing="0" w:after="0" w:afterAutospacing="0"/>
              <w:jc w:val="center"/>
              <w:rPr>
                <w:b/>
                <w:bCs/>
              </w:rPr>
            </w:pPr>
            <w:r w:rsidRPr="002D2DC7">
              <w:t>Часто</w:t>
            </w:r>
          </w:p>
        </w:tc>
        <w:tc>
          <w:tcPr>
            <w:tcW w:w="3569" w:type="dxa"/>
            <w:vAlign w:val="center"/>
          </w:tcPr>
          <w:p w14:paraId="21AC441F" w14:textId="77777777" w:rsidR="00200EBA" w:rsidRPr="00382EC6" w:rsidRDefault="00200EBA" w:rsidP="006D6682">
            <w:pPr>
              <w:pStyle w:val="ab"/>
              <w:spacing w:before="0" w:beforeAutospacing="0" w:after="0" w:afterAutospacing="0"/>
              <w:jc w:val="center"/>
              <w:rPr>
                <w:color w:val="000000"/>
              </w:rPr>
            </w:pPr>
            <w:r w:rsidRPr="00382EC6">
              <w:rPr>
                <w:color w:val="000000"/>
              </w:rPr>
              <w:t>Обезвоживание</w:t>
            </w:r>
          </w:p>
          <w:p w14:paraId="68BE2A7B" w14:textId="6B348595" w:rsidR="00200EBA" w:rsidRPr="00061F02" w:rsidRDefault="00200EBA" w:rsidP="006D6682">
            <w:pPr>
              <w:pStyle w:val="ab"/>
              <w:spacing w:before="0" w:beforeAutospacing="0" w:after="0" w:afterAutospacing="0"/>
              <w:jc w:val="center"/>
              <w:rPr>
                <w:b/>
                <w:bCs/>
                <w:color w:val="000000"/>
              </w:rPr>
            </w:pPr>
            <w:r w:rsidRPr="00382EC6">
              <w:rPr>
                <w:color w:val="000000"/>
              </w:rPr>
              <w:t>Гипомагниемия</w:t>
            </w:r>
            <w:r w:rsidR="00061F02" w:rsidRPr="00D050C7">
              <w:rPr>
                <w:color w:val="000000"/>
                <w:vertAlign w:val="superscript"/>
                <w:lang w:val="en-US"/>
              </w:rPr>
              <w:t>b</w:t>
            </w:r>
          </w:p>
        </w:tc>
        <w:tc>
          <w:tcPr>
            <w:tcW w:w="3578" w:type="dxa"/>
            <w:vAlign w:val="center"/>
          </w:tcPr>
          <w:p w14:paraId="6270ACFD" w14:textId="77777777" w:rsidR="00200EBA" w:rsidRPr="00382EC6" w:rsidRDefault="00200EBA" w:rsidP="006D6682">
            <w:pPr>
              <w:pStyle w:val="ab"/>
              <w:spacing w:before="0" w:beforeAutospacing="0" w:after="0" w:afterAutospacing="0"/>
              <w:jc w:val="center"/>
              <w:rPr>
                <w:color w:val="000000"/>
              </w:rPr>
            </w:pPr>
            <w:r w:rsidRPr="00382EC6">
              <w:rPr>
                <w:color w:val="000000"/>
              </w:rPr>
              <w:t>Обезвоживание</w:t>
            </w:r>
          </w:p>
          <w:p w14:paraId="17A94CDD" w14:textId="6C0CE923" w:rsidR="00200EBA" w:rsidRPr="000D1198" w:rsidRDefault="00200EBA" w:rsidP="006D6682">
            <w:pPr>
              <w:pStyle w:val="ab"/>
              <w:spacing w:before="0" w:beforeAutospacing="0" w:after="0" w:afterAutospacing="0"/>
              <w:jc w:val="center"/>
              <w:rPr>
                <w:b/>
                <w:bCs/>
                <w:color w:val="000000"/>
              </w:rPr>
            </w:pPr>
            <w:r w:rsidRPr="00382EC6">
              <w:rPr>
                <w:color w:val="000000"/>
              </w:rPr>
              <w:t>Гипо</w:t>
            </w:r>
            <w:r w:rsidR="00061F02">
              <w:rPr>
                <w:color w:val="000000"/>
              </w:rPr>
              <w:t>кальц</w:t>
            </w:r>
            <w:r w:rsidRPr="00382EC6">
              <w:rPr>
                <w:color w:val="000000"/>
              </w:rPr>
              <w:t>иемия</w:t>
            </w:r>
          </w:p>
        </w:tc>
      </w:tr>
      <w:tr w:rsidR="008B465A" w14:paraId="2244B662" w14:textId="77777777" w:rsidTr="006D6682">
        <w:tc>
          <w:tcPr>
            <w:tcW w:w="9346" w:type="dxa"/>
            <w:gridSpan w:val="3"/>
            <w:vAlign w:val="center"/>
          </w:tcPr>
          <w:p w14:paraId="6A1AD405" w14:textId="41C00F38" w:rsidR="008B465A" w:rsidRPr="000D1198" w:rsidRDefault="008B465A" w:rsidP="006D6682">
            <w:pPr>
              <w:pStyle w:val="ab"/>
              <w:jc w:val="center"/>
              <w:rPr>
                <w:b/>
                <w:bCs/>
                <w:color w:val="000000"/>
              </w:rPr>
            </w:pPr>
            <w:r>
              <w:rPr>
                <w:b/>
                <w:bCs/>
              </w:rPr>
              <w:t>Психические нарушения</w:t>
            </w:r>
          </w:p>
        </w:tc>
      </w:tr>
      <w:tr w:rsidR="00200EBA" w14:paraId="0A1D3CC7" w14:textId="77777777" w:rsidTr="006D6682">
        <w:tc>
          <w:tcPr>
            <w:tcW w:w="2199" w:type="dxa"/>
            <w:vAlign w:val="center"/>
          </w:tcPr>
          <w:p w14:paraId="41159D07" w14:textId="77777777" w:rsidR="00200EBA" w:rsidRPr="000D1198" w:rsidRDefault="00200EBA" w:rsidP="006D6682">
            <w:pPr>
              <w:pStyle w:val="ab"/>
              <w:spacing w:before="0" w:beforeAutospacing="0" w:after="0" w:afterAutospacing="0"/>
              <w:jc w:val="center"/>
              <w:rPr>
                <w:b/>
                <w:bCs/>
              </w:rPr>
            </w:pPr>
            <w:r w:rsidRPr="002D2DC7">
              <w:t>Очень часто</w:t>
            </w:r>
          </w:p>
        </w:tc>
        <w:tc>
          <w:tcPr>
            <w:tcW w:w="3569" w:type="dxa"/>
            <w:vAlign w:val="center"/>
          </w:tcPr>
          <w:p w14:paraId="7535DDB2" w14:textId="77777777" w:rsidR="00200EBA" w:rsidRPr="000D1198" w:rsidRDefault="00200EBA" w:rsidP="006D6682">
            <w:pPr>
              <w:pStyle w:val="ab"/>
              <w:spacing w:before="0" w:beforeAutospacing="0" w:after="0" w:afterAutospacing="0"/>
              <w:jc w:val="center"/>
              <w:rPr>
                <w:b/>
                <w:bCs/>
                <w:color w:val="000000"/>
              </w:rPr>
            </w:pPr>
            <w:r w:rsidRPr="007016A4">
              <w:rPr>
                <w:spacing w:val="-2"/>
              </w:rPr>
              <w:t>Бессонница</w:t>
            </w:r>
          </w:p>
        </w:tc>
        <w:tc>
          <w:tcPr>
            <w:tcW w:w="3578" w:type="dxa"/>
            <w:vAlign w:val="center"/>
          </w:tcPr>
          <w:p w14:paraId="2E86F2CC" w14:textId="77777777" w:rsidR="00200EBA" w:rsidRPr="000D1198" w:rsidRDefault="00200EBA" w:rsidP="006D6682">
            <w:pPr>
              <w:pStyle w:val="ab"/>
              <w:jc w:val="center"/>
              <w:rPr>
                <w:b/>
                <w:bCs/>
                <w:color w:val="000000"/>
              </w:rPr>
            </w:pPr>
            <w:r w:rsidRPr="007016A4">
              <w:rPr>
                <w:spacing w:val="-2"/>
              </w:rPr>
              <w:t>Бессонница</w:t>
            </w:r>
          </w:p>
        </w:tc>
      </w:tr>
      <w:tr w:rsidR="008B465A" w14:paraId="7CA19319" w14:textId="77777777" w:rsidTr="006D6682">
        <w:tc>
          <w:tcPr>
            <w:tcW w:w="9346" w:type="dxa"/>
            <w:gridSpan w:val="3"/>
            <w:vAlign w:val="center"/>
          </w:tcPr>
          <w:p w14:paraId="5B057D37" w14:textId="524C72FA" w:rsidR="008B465A" w:rsidRPr="000D1198" w:rsidRDefault="008B465A" w:rsidP="006D6682">
            <w:pPr>
              <w:pStyle w:val="ab"/>
              <w:jc w:val="center"/>
              <w:rPr>
                <w:b/>
                <w:bCs/>
                <w:color w:val="000000"/>
              </w:rPr>
            </w:pPr>
            <w:r>
              <w:rPr>
                <w:b/>
                <w:bCs/>
              </w:rPr>
              <w:t>Нарушения со стороны нервной системы</w:t>
            </w:r>
          </w:p>
        </w:tc>
      </w:tr>
      <w:tr w:rsidR="00200EBA" w14:paraId="10ADE3B0" w14:textId="77777777" w:rsidTr="006D6682">
        <w:tc>
          <w:tcPr>
            <w:tcW w:w="2199" w:type="dxa"/>
            <w:vAlign w:val="center"/>
          </w:tcPr>
          <w:p w14:paraId="5D952A67" w14:textId="77777777" w:rsidR="00200EBA" w:rsidRPr="000D1198" w:rsidRDefault="00200EBA" w:rsidP="006D6682">
            <w:pPr>
              <w:pStyle w:val="ab"/>
              <w:spacing w:before="0" w:beforeAutospacing="0" w:after="0" w:afterAutospacing="0"/>
              <w:jc w:val="center"/>
              <w:rPr>
                <w:b/>
                <w:bCs/>
              </w:rPr>
            </w:pPr>
            <w:r w:rsidRPr="002D2DC7">
              <w:t>Очень часто</w:t>
            </w:r>
          </w:p>
        </w:tc>
        <w:tc>
          <w:tcPr>
            <w:tcW w:w="3569" w:type="dxa"/>
            <w:vAlign w:val="center"/>
          </w:tcPr>
          <w:p w14:paraId="3E88A93B" w14:textId="77777777" w:rsidR="00200EBA" w:rsidRPr="00382EC6" w:rsidRDefault="00200EBA" w:rsidP="006D6682">
            <w:pPr>
              <w:pStyle w:val="ab"/>
              <w:spacing w:before="0" w:beforeAutospacing="0" w:after="0" w:afterAutospacing="0"/>
              <w:jc w:val="center"/>
              <w:rPr>
                <w:color w:val="000000"/>
              </w:rPr>
            </w:pPr>
            <w:r w:rsidRPr="00382EC6">
              <w:rPr>
                <w:color w:val="000000"/>
              </w:rPr>
              <w:t>Головокружение</w:t>
            </w:r>
          </w:p>
          <w:p w14:paraId="32EF4E09" w14:textId="2E4AC0A9" w:rsidR="00061F02" w:rsidRDefault="00200EBA" w:rsidP="006D6682">
            <w:pPr>
              <w:pStyle w:val="ab"/>
              <w:spacing w:before="0" w:beforeAutospacing="0" w:after="0" w:afterAutospacing="0"/>
              <w:jc w:val="center"/>
              <w:rPr>
                <w:color w:val="000000"/>
              </w:rPr>
            </w:pPr>
            <w:r w:rsidRPr="00382EC6">
              <w:rPr>
                <w:color w:val="000000"/>
              </w:rPr>
              <w:t>Головная боль</w:t>
            </w:r>
          </w:p>
          <w:p w14:paraId="1BD100EC" w14:textId="709C3021" w:rsidR="00200EBA" w:rsidRPr="00382EC6" w:rsidRDefault="00200EBA" w:rsidP="006D6682">
            <w:pPr>
              <w:pStyle w:val="ab"/>
              <w:spacing w:before="0" w:beforeAutospacing="0" w:after="0" w:afterAutospacing="0"/>
              <w:jc w:val="center"/>
              <w:rPr>
                <w:color w:val="000000"/>
              </w:rPr>
            </w:pPr>
            <w:r w:rsidRPr="00382EC6">
              <w:rPr>
                <w:color w:val="000000"/>
              </w:rPr>
              <w:t>Дисгевзия</w:t>
            </w:r>
          </w:p>
        </w:tc>
        <w:tc>
          <w:tcPr>
            <w:tcW w:w="3578" w:type="dxa"/>
            <w:vAlign w:val="center"/>
          </w:tcPr>
          <w:p w14:paraId="3C1D11F6" w14:textId="77777777" w:rsidR="00200EBA" w:rsidRPr="00382EC6" w:rsidRDefault="00200EBA" w:rsidP="006D6682">
            <w:pPr>
              <w:pStyle w:val="ab"/>
              <w:spacing w:before="0" w:beforeAutospacing="0" w:after="0" w:afterAutospacing="0"/>
              <w:jc w:val="center"/>
              <w:rPr>
                <w:color w:val="000000"/>
              </w:rPr>
            </w:pPr>
            <w:r w:rsidRPr="00382EC6">
              <w:rPr>
                <w:color w:val="000000"/>
              </w:rPr>
              <w:t>Головокружение</w:t>
            </w:r>
          </w:p>
          <w:p w14:paraId="4246D4FF" w14:textId="04CDD27D" w:rsidR="00200EBA" w:rsidRPr="00382EC6" w:rsidRDefault="00200EBA" w:rsidP="006D6682">
            <w:pPr>
              <w:pStyle w:val="ab"/>
              <w:spacing w:before="0" w:beforeAutospacing="0" w:after="0" w:afterAutospacing="0"/>
              <w:jc w:val="center"/>
              <w:rPr>
                <w:color w:val="000000"/>
              </w:rPr>
            </w:pPr>
            <w:r w:rsidRPr="00382EC6">
              <w:rPr>
                <w:color w:val="000000"/>
              </w:rPr>
              <w:t>Головная боль</w:t>
            </w:r>
          </w:p>
          <w:p w14:paraId="3266112E" w14:textId="77777777" w:rsidR="00200EBA" w:rsidRPr="00382EC6" w:rsidRDefault="00200EBA" w:rsidP="006D6682">
            <w:pPr>
              <w:pStyle w:val="ab"/>
              <w:spacing w:before="0" w:beforeAutospacing="0" w:after="0" w:afterAutospacing="0"/>
              <w:jc w:val="center"/>
              <w:rPr>
                <w:color w:val="000000"/>
              </w:rPr>
            </w:pPr>
            <w:r w:rsidRPr="00382EC6">
              <w:rPr>
                <w:color w:val="000000"/>
              </w:rPr>
              <w:t>Дисгевзия</w:t>
            </w:r>
          </w:p>
        </w:tc>
      </w:tr>
      <w:tr w:rsidR="00200EBA" w14:paraId="5CF5889D" w14:textId="77777777" w:rsidTr="006D6682">
        <w:tc>
          <w:tcPr>
            <w:tcW w:w="2199" w:type="dxa"/>
            <w:vAlign w:val="center"/>
          </w:tcPr>
          <w:p w14:paraId="7A047F78" w14:textId="77777777" w:rsidR="00200EBA" w:rsidRPr="000D1198" w:rsidRDefault="00200EBA" w:rsidP="006D6682">
            <w:pPr>
              <w:pStyle w:val="ab"/>
              <w:spacing w:before="0" w:beforeAutospacing="0" w:after="0" w:afterAutospacing="0"/>
              <w:jc w:val="center"/>
              <w:rPr>
                <w:b/>
                <w:bCs/>
              </w:rPr>
            </w:pPr>
            <w:r w:rsidRPr="002D2DC7">
              <w:t>Часто</w:t>
            </w:r>
          </w:p>
        </w:tc>
        <w:tc>
          <w:tcPr>
            <w:tcW w:w="3569" w:type="dxa"/>
            <w:vAlign w:val="center"/>
          </w:tcPr>
          <w:p w14:paraId="703F0210" w14:textId="4658E02C" w:rsidR="00200EBA" w:rsidRPr="00382EC6" w:rsidRDefault="00200EBA" w:rsidP="006D6682">
            <w:pPr>
              <w:pStyle w:val="ab"/>
              <w:jc w:val="center"/>
              <w:rPr>
                <w:color w:val="000000"/>
              </w:rPr>
            </w:pPr>
            <w:r w:rsidRPr="00382EC6">
              <w:rPr>
                <w:color w:val="000000"/>
              </w:rPr>
              <w:t>Острое нарушение мозгового кровообращения</w:t>
            </w:r>
            <w:r w:rsidR="00061F02">
              <w:rPr>
                <w:color w:val="000000"/>
              </w:rPr>
              <w:t>†</w:t>
            </w:r>
          </w:p>
        </w:tc>
        <w:tc>
          <w:tcPr>
            <w:tcW w:w="3578" w:type="dxa"/>
            <w:vAlign w:val="center"/>
          </w:tcPr>
          <w:p w14:paraId="3C3F2184" w14:textId="77777777" w:rsidR="00200EBA" w:rsidRPr="000D1198" w:rsidRDefault="00200EBA" w:rsidP="006D6682">
            <w:pPr>
              <w:pStyle w:val="ab"/>
              <w:jc w:val="center"/>
              <w:rPr>
                <w:b/>
                <w:bCs/>
                <w:color w:val="000000"/>
              </w:rPr>
            </w:pPr>
          </w:p>
        </w:tc>
      </w:tr>
      <w:tr w:rsidR="000E0F1E" w14:paraId="74FB6E0E" w14:textId="77777777" w:rsidTr="006D6682">
        <w:tc>
          <w:tcPr>
            <w:tcW w:w="2199" w:type="dxa"/>
            <w:vAlign w:val="center"/>
          </w:tcPr>
          <w:p w14:paraId="02E285F0" w14:textId="6710B6A3" w:rsidR="000E0F1E" w:rsidRPr="002D2DC7" w:rsidRDefault="000E0F1E" w:rsidP="006D6682">
            <w:pPr>
              <w:pStyle w:val="ab"/>
              <w:spacing w:before="0" w:beforeAutospacing="0" w:after="0" w:afterAutospacing="0"/>
              <w:jc w:val="center"/>
            </w:pPr>
            <w:r>
              <w:t>Нечасто</w:t>
            </w:r>
          </w:p>
        </w:tc>
        <w:tc>
          <w:tcPr>
            <w:tcW w:w="3569" w:type="dxa"/>
            <w:vAlign w:val="center"/>
          </w:tcPr>
          <w:p w14:paraId="7BF70C60" w14:textId="77777777" w:rsidR="000E0F1E" w:rsidRDefault="000E0F1E" w:rsidP="006D6682">
            <w:pPr>
              <w:pStyle w:val="ab"/>
              <w:spacing w:before="0" w:beforeAutospacing="0" w:after="0" w:afterAutospacing="0"/>
              <w:jc w:val="center"/>
              <w:rPr>
                <w:color w:val="000000"/>
              </w:rPr>
            </w:pPr>
            <w:r>
              <w:rPr>
                <w:color w:val="000000"/>
              </w:rPr>
              <w:t>Синдром обратимой задней энцефалопатии</w:t>
            </w:r>
          </w:p>
          <w:p w14:paraId="2C7E73C4" w14:textId="77777777" w:rsidR="000E0F1E" w:rsidRDefault="000E0F1E" w:rsidP="006D6682">
            <w:pPr>
              <w:pStyle w:val="ab"/>
              <w:spacing w:before="0" w:beforeAutospacing="0" w:after="0" w:afterAutospacing="0"/>
              <w:jc w:val="center"/>
              <w:rPr>
                <w:color w:val="000000"/>
              </w:rPr>
            </w:pPr>
            <w:r>
              <w:rPr>
                <w:color w:val="000000"/>
              </w:rPr>
              <w:t>Монопарез</w:t>
            </w:r>
          </w:p>
          <w:p w14:paraId="4738FD3D" w14:textId="78786FF8" w:rsidR="000E0F1E" w:rsidRPr="00382EC6" w:rsidRDefault="000E0F1E" w:rsidP="006D6682">
            <w:pPr>
              <w:pStyle w:val="ab"/>
              <w:spacing w:before="0" w:beforeAutospacing="0" w:after="0" w:afterAutospacing="0"/>
              <w:jc w:val="center"/>
              <w:rPr>
                <w:color w:val="000000"/>
              </w:rPr>
            </w:pPr>
            <w:r>
              <w:rPr>
                <w:color w:val="000000"/>
              </w:rPr>
              <w:t>Транзиторная ишемическая атака</w:t>
            </w:r>
          </w:p>
        </w:tc>
        <w:tc>
          <w:tcPr>
            <w:tcW w:w="3578" w:type="dxa"/>
            <w:vAlign w:val="center"/>
          </w:tcPr>
          <w:p w14:paraId="6C669974" w14:textId="77777777" w:rsidR="000E0F1E" w:rsidRDefault="000E0F1E" w:rsidP="006D6682">
            <w:pPr>
              <w:pStyle w:val="ab"/>
              <w:spacing w:before="0" w:beforeAutospacing="0" w:after="0" w:afterAutospacing="0"/>
              <w:jc w:val="center"/>
              <w:rPr>
                <w:color w:val="000000"/>
              </w:rPr>
            </w:pPr>
            <w:r>
              <w:rPr>
                <w:color w:val="000000"/>
              </w:rPr>
              <w:t>Синдром обратимой задней энцефалопатии</w:t>
            </w:r>
          </w:p>
          <w:p w14:paraId="24976F21" w14:textId="77777777" w:rsidR="000E0F1E" w:rsidRDefault="000E0F1E" w:rsidP="006D6682">
            <w:pPr>
              <w:pStyle w:val="ab"/>
              <w:spacing w:before="0" w:beforeAutospacing="0" w:after="0" w:afterAutospacing="0"/>
              <w:jc w:val="center"/>
              <w:rPr>
                <w:color w:val="000000"/>
              </w:rPr>
            </w:pPr>
            <w:r w:rsidRPr="00382EC6">
              <w:rPr>
                <w:color w:val="000000"/>
              </w:rPr>
              <w:t>Острое нарушение мозгового кровообращения</w:t>
            </w:r>
            <w:r>
              <w:rPr>
                <w:color w:val="000000"/>
              </w:rPr>
              <w:t>†</w:t>
            </w:r>
          </w:p>
          <w:p w14:paraId="328D3EE0" w14:textId="77777777" w:rsidR="000E0F1E" w:rsidRDefault="000E0F1E" w:rsidP="006D6682">
            <w:pPr>
              <w:pStyle w:val="ab"/>
              <w:spacing w:before="0" w:beforeAutospacing="0" w:after="0" w:afterAutospacing="0"/>
              <w:jc w:val="center"/>
              <w:rPr>
                <w:color w:val="000000"/>
              </w:rPr>
            </w:pPr>
            <w:r>
              <w:rPr>
                <w:color w:val="000000"/>
              </w:rPr>
              <w:t>Монопарез</w:t>
            </w:r>
          </w:p>
          <w:p w14:paraId="7057D7B7" w14:textId="6FB1E97E" w:rsidR="000E0F1E" w:rsidRPr="000D1198" w:rsidRDefault="000E0F1E" w:rsidP="006D6682">
            <w:pPr>
              <w:pStyle w:val="ab"/>
              <w:spacing w:before="0" w:beforeAutospacing="0" w:after="0" w:afterAutospacing="0"/>
              <w:jc w:val="center"/>
              <w:rPr>
                <w:b/>
                <w:bCs/>
                <w:color w:val="000000"/>
              </w:rPr>
            </w:pPr>
            <w:r>
              <w:rPr>
                <w:color w:val="000000"/>
              </w:rPr>
              <w:t>Транзиторная ишемическая атака</w:t>
            </w:r>
          </w:p>
        </w:tc>
      </w:tr>
      <w:tr w:rsidR="008B465A" w14:paraId="74A59A34" w14:textId="77777777" w:rsidTr="006D6682">
        <w:tc>
          <w:tcPr>
            <w:tcW w:w="9346" w:type="dxa"/>
            <w:gridSpan w:val="3"/>
            <w:vAlign w:val="center"/>
          </w:tcPr>
          <w:p w14:paraId="201C318C" w14:textId="75BDCCCA" w:rsidR="008B465A" w:rsidRPr="000D1198" w:rsidRDefault="008B465A" w:rsidP="006D6682">
            <w:pPr>
              <w:pStyle w:val="ab"/>
              <w:jc w:val="center"/>
              <w:rPr>
                <w:b/>
                <w:bCs/>
                <w:color w:val="000000"/>
              </w:rPr>
            </w:pPr>
            <w:r>
              <w:rPr>
                <w:b/>
                <w:bCs/>
              </w:rPr>
              <w:t>Нарушения со стороны сердца</w:t>
            </w:r>
          </w:p>
        </w:tc>
      </w:tr>
      <w:tr w:rsidR="00200EBA" w14:paraId="60BF3A86" w14:textId="77777777" w:rsidTr="006D6682">
        <w:tc>
          <w:tcPr>
            <w:tcW w:w="2199" w:type="dxa"/>
            <w:vAlign w:val="center"/>
          </w:tcPr>
          <w:p w14:paraId="1019AEA3" w14:textId="77777777" w:rsidR="00200EBA" w:rsidRPr="000D1198" w:rsidRDefault="00200EBA" w:rsidP="006D6682">
            <w:pPr>
              <w:pStyle w:val="ab"/>
              <w:spacing w:before="0" w:beforeAutospacing="0" w:after="0" w:afterAutospacing="0"/>
              <w:jc w:val="center"/>
              <w:rPr>
                <w:b/>
                <w:bCs/>
              </w:rPr>
            </w:pPr>
            <w:r w:rsidRPr="002D2DC7">
              <w:t>Часто</w:t>
            </w:r>
          </w:p>
        </w:tc>
        <w:tc>
          <w:tcPr>
            <w:tcW w:w="3569" w:type="dxa"/>
            <w:vAlign w:val="center"/>
          </w:tcPr>
          <w:p w14:paraId="444D4C80" w14:textId="6485B435" w:rsidR="00200EBA" w:rsidRPr="00784680" w:rsidRDefault="00200EBA" w:rsidP="006D6682">
            <w:pPr>
              <w:pStyle w:val="ab"/>
              <w:spacing w:before="0" w:beforeAutospacing="0" w:after="0" w:afterAutospacing="0"/>
              <w:jc w:val="center"/>
              <w:rPr>
                <w:color w:val="000000"/>
              </w:rPr>
            </w:pPr>
            <w:r w:rsidRPr="00784680">
              <w:rPr>
                <w:color w:val="000000"/>
              </w:rPr>
              <w:t>Инфаркт миокарда</w:t>
            </w:r>
            <w:r w:rsidR="00A42182" w:rsidRPr="00D050C7">
              <w:rPr>
                <w:color w:val="000000"/>
                <w:vertAlign w:val="superscript"/>
              </w:rPr>
              <w:t>с</w:t>
            </w:r>
            <w:r w:rsidR="00A42182">
              <w:rPr>
                <w:color w:val="000000"/>
              </w:rPr>
              <w:t>†</w:t>
            </w:r>
          </w:p>
          <w:p w14:paraId="647CA78F" w14:textId="77777777" w:rsidR="00200EBA" w:rsidRPr="00784680" w:rsidRDefault="00200EBA" w:rsidP="006D6682">
            <w:pPr>
              <w:pStyle w:val="ab"/>
              <w:spacing w:before="0" w:beforeAutospacing="0" w:after="0" w:afterAutospacing="0"/>
              <w:jc w:val="center"/>
              <w:rPr>
                <w:color w:val="000000"/>
              </w:rPr>
            </w:pPr>
            <w:r w:rsidRPr="00784680">
              <w:rPr>
                <w:color w:val="000000"/>
              </w:rPr>
              <w:t>Сердечная недостаточность Удлинение интервала QT на ЭКГ</w:t>
            </w:r>
          </w:p>
          <w:p w14:paraId="1D3509B8" w14:textId="77777777" w:rsidR="00200EBA" w:rsidRPr="000D1198" w:rsidRDefault="00200EBA" w:rsidP="006D6682">
            <w:pPr>
              <w:pStyle w:val="ab"/>
              <w:spacing w:before="0" w:beforeAutospacing="0" w:after="0" w:afterAutospacing="0"/>
              <w:jc w:val="center"/>
              <w:rPr>
                <w:b/>
                <w:bCs/>
                <w:color w:val="000000"/>
              </w:rPr>
            </w:pPr>
            <w:r w:rsidRPr="00784680">
              <w:rPr>
                <w:color w:val="000000"/>
              </w:rPr>
              <w:t>Снижение франции выброса</w:t>
            </w:r>
          </w:p>
        </w:tc>
        <w:tc>
          <w:tcPr>
            <w:tcW w:w="3578" w:type="dxa"/>
            <w:vAlign w:val="center"/>
          </w:tcPr>
          <w:p w14:paraId="16C2997C" w14:textId="50F24348" w:rsidR="00200EBA" w:rsidRPr="00784680" w:rsidRDefault="00200EBA" w:rsidP="006D6682">
            <w:pPr>
              <w:pStyle w:val="ab"/>
              <w:spacing w:before="0" w:beforeAutospacing="0" w:after="0" w:afterAutospacing="0"/>
              <w:jc w:val="center"/>
              <w:rPr>
                <w:color w:val="000000"/>
              </w:rPr>
            </w:pPr>
            <w:r w:rsidRPr="00784680">
              <w:rPr>
                <w:color w:val="000000"/>
              </w:rPr>
              <w:t>Инфаркт миокард</w:t>
            </w:r>
            <w:r>
              <w:rPr>
                <w:color w:val="000000"/>
              </w:rPr>
              <w:t>а</w:t>
            </w:r>
            <w:r w:rsidR="00A42182" w:rsidRPr="001F02F5">
              <w:rPr>
                <w:color w:val="000000"/>
                <w:vertAlign w:val="superscript"/>
              </w:rPr>
              <w:t>с</w:t>
            </w:r>
            <w:r w:rsidR="00A42182">
              <w:rPr>
                <w:color w:val="000000"/>
              </w:rPr>
              <w:t>†</w:t>
            </w:r>
          </w:p>
          <w:p w14:paraId="4286E205" w14:textId="77777777" w:rsidR="00200EBA" w:rsidRPr="00784680" w:rsidRDefault="00200EBA" w:rsidP="006D6682">
            <w:pPr>
              <w:pStyle w:val="ab"/>
              <w:spacing w:before="0" w:beforeAutospacing="0" w:after="0" w:afterAutospacing="0"/>
              <w:jc w:val="center"/>
              <w:rPr>
                <w:color w:val="000000"/>
              </w:rPr>
            </w:pPr>
            <w:r w:rsidRPr="00784680">
              <w:rPr>
                <w:color w:val="000000"/>
              </w:rPr>
              <w:t>Удлинение интервала QT на ЭКГ</w:t>
            </w:r>
          </w:p>
          <w:p w14:paraId="4B99A797" w14:textId="77777777" w:rsidR="00200EBA" w:rsidRPr="000D1198" w:rsidRDefault="00200EBA" w:rsidP="006D6682">
            <w:pPr>
              <w:pStyle w:val="ab"/>
              <w:jc w:val="center"/>
              <w:rPr>
                <w:b/>
                <w:bCs/>
                <w:color w:val="000000"/>
              </w:rPr>
            </w:pPr>
          </w:p>
        </w:tc>
      </w:tr>
      <w:tr w:rsidR="00200EBA" w14:paraId="3E093AC9" w14:textId="77777777" w:rsidTr="006D6682">
        <w:tc>
          <w:tcPr>
            <w:tcW w:w="2199" w:type="dxa"/>
            <w:vAlign w:val="center"/>
          </w:tcPr>
          <w:p w14:paraId="23350B63" w14:textId="77777777" w:rsidR="00200EBA" w:rsidRPr="00132AAB" w:rsidRDefault="00200EBA" w:rsidP="006D6682">
            <w:pPr>
              <w:pStyle w:val="ab"/>
              <w:spacing w:before="0" w:beforeAutospacing="0" w:after="0" w:afterAutospacing="0"/>
              <w:jc w:val="center"/>
            </w:pPr>
            <w:r w:rsidRPr="00132AAB">
              <w:t>Нечасто</w:t>
            </w:r>
          </w:p>
        </w:tc>
        <w:tc>
          <w:tcPr>
            <w:tcW w:w="3569" w:type="dxa"/>
            <w:vAlign w:val="center"/>
          </w:tcPr>
          <w:p w14:paraId="45028D3C" w14:textId="77777777" w:rsidR="00200EBA" w:rsidRPr="000D1198" w:rsidRDefault="00200EBA" w:rsidP="006D6682">
            <w:pPr>
              <w:pStyle w:val="ab"/>
              <w:spacing w:before="0" w:beforeAutospacing="0" w:after="0" w:afterAutospacing="0"/>
              <w:jc w:val="center"/>
              <w:rPr>
                <w:b/>
                <w:bCs/>
                <w:color w:val="000000"/>
              </w:rPr>
            </w:pPr>
          </w:p>
        </w:tc>
        <w:tc>
          <w:tcPr>
            <w:tcW w:w="3578" w:type="dxa"/>
            <w:vAlign w:val="center"/>
          </w:tcPr>
          <w:p w14:paraId="0DF12073" w14:textId="77777777" w:rsidR="00200EBA" w:rsidRPr="00132AAB" w:rsidRDefault="00200EBA" w:rsidP="006D6682">
            <w:pPr>
              <w:pStyle w:val="ab"/>
              <w:spacing w:before="0" w:beforeAutospacing="0" w:after="0" w:afterAutospacing="0"/>
              <w:jc w:val="center"/>
              <w:rPr>
                <w:color w:val="000000"/>
              </w:rPr>
            </w:pPr>
            <w:r w:rsidRPr="00132AAB">
              <w:rPr>
                <w:color w:val="000000"/>
              </w:rPr>
              <w:t>Сердечная недостаточность</w:t>
            </w:r>
          </w:p>
          <w:p w14:paraId="76769399" w14:textId="77777777" w:rsidR="00200EBA" w:rsidRPr="000D1198" w:rsidRDefault="00200EBA" w:rsidP="006D6682">
            <w:pPr>
              <w:pStyle w:val="ab"/>
              <w:spacing w:before="0" w:beforeAutospacing="0" w:after="0" w:afterAutospacing="0"/>
              <w:jc w:val="center"/>
              <w:rPr>
                <w:b/>
                <w:bCs/>
                <w:color w:val="000000"/>
              </w:rPr>
            </w:pPr>
            <w:r w:rsidRPr="00132AAB">
              <w:rPr>
                <w:color w:val="000000"/>
              </w:rPr>
              <w:t>Снижение фракции выброса</w:t>
            </w:r>
          </w:p>
        </w:tc>
      </w:tr>
      <w:tr w:rsidR="008B465A" w14:paraId="60AB8FC1" w14:textId="77777777" w:rsidTr="006D6682">
        <w:tc>
          <w:tcPr>
            <w:tcW w:w="9346" w:type="dxa"/>
            <w:gridSpan w:val="3"/>
            <w:vAlign w:val="center"/>
          </w:tcPr>
          <w:p w14:paraId="2BD3352B" w14:textId="18DDF24F" w:rsidR="008B465A" w:rsidRPr="000D1198" w:rsidRDefault="008B465A" w:rsidP="006D6682">
            <w:pPr>
              <w:pStyle w:val="ab"/>
              <w:jc w:val="center"/>
              <w:rPr>
                <w:b/>
                <w:bCs/>
                <w:color w:val="000000"/>
              </w:rPr>
            </w:pPr>
            <w:r>
              <w:rPr>
                <w:b/>
                <w:bCs/>
              </w:rPr>
              <w:t>Нарушение со стороны сосудов</w:t>
            </w:r>
          </w:p>
        </w:tc>
      </w:tr>
      <w:tr w:rsidR="00200EBA" w14:paraId="476F29BD" w14:textId="77777777" w:rsidTr="006D6682">
        <w:tc>
          <w:tcPr>
            <w:tcW w:w="2199" w:type="dxa"/>
            <w:vAlign w:val="center"/>
          </w:tcPr>
          <w:p w14:paraId="30B6D6DA" w14:textId="77777777" w:rsidR="00200EBA" w:rsidRPr="000D1198" w:rsidRDefault="00200EBA" w:rsidP="006D6682">
            <w:pPr>
              <w:pStyle w:val="ab"/>
              <w:spacing w:before="0" w:beforeAutospacing="0" w:after="0" w:afterAutospacing="0"/>
              <w:jc w:val="center"/>
              <w:rPr>
                <w:b/>
                <w:bCs/>
              </w:rPr>
            </w:pPr>
            <w:r w:rsidRPr="002D2DC7">
              <w:t>Очень часто</w:t>
            </w:r>
          </w:p>
        </w:tc>
        <w:tc>
          <w:tcPr>
            <w:tcW w:w="3569" w:type="dxa"/>
            <w:vAlign w:val="center"/>
          </w:tcPr>
          <w:p w14:paraId="715D26B5" w14:textId="073B7205" w:rsidR="00200EBA" w:rsidRPr="00132AAB" w:rsidRDefault="00200EBA" w:rsidP="006D6682">
            <w:pPr>
              <w:pStyle w:val="ab"/>
              <w:spacing w:before="0" w:beforeAutospacing="0" w:after="0" w:afterAutospacing="0"/>
              <w:jc w:val="center"/>
              <w:rPr>
                <w:color w:val="000000"/>
              </w:rPr>
            </w:pPr>
            <w:r w:rsidRPr="00132AAB">
              <w:rPr>
                <w:color w:val="000000"/>
              </w:rPr>
              <w:t>Кровотечение</w:t>
            </w:r>
            <w:r w:rsidR="00686448" w:rsidRPr="001F02F5">
              <w:rPr>
                <w:color w:val="000000"/>
                <w:vertAlign w:val="superscript"/>
                <w:lang w:val="en-US"/>
              </w:rPr>
              <w:t>b</w:t>
            </w:r>
            <w:r w:rsidR="00686448">
              <w:rPr>
                <w:color w:val="000000"/>
                <w:vertAlign w:val="superscript"/>
              </w:rPr>
              <w:t>,</w:t>
            </w:r>
            <w:r w:rsidR="00686448">
              <w:rPr>
                <w:color w:val="000000"/>
              </w:rPr>
              <w:t>†</w:t>
            </w:r>
          </w:p>
          <w:p w14:paraId="1DA2F2D4" w14:textId="0E91E563" w:rsidR="00200EBA" w:rsidRPr="00132AAB" w:rsidRDefault="00200EBA" w:rsidP="006D6682">
            <w:pPr>
              <w:pStyle w:val="ab"/>
              <w:spacing w:before="0" w:beforeAutospacing="0" w:after="0" w:afterAutospacing="0"/>
              <w:jc w:val="center"/>
              <w:rPr>
                <w:color w:val="000000"/>
              </w:rPr>
            </w:pPr>
            <w:r w:rsidRPr="00132AAB">
              <w:rPr>
                <w:color w:val="000000"/>
              </w:rPr>
              <w:t>Артериальная гипертензия</w:t>
            </w:r>
            <w:r w:rsidR="00686448" w:rsidRPr="00D050C7">
              <w:rPr>
                <w:color w:val="000000"/>
                <w:vertAlign w:val="superscript"/>
                <w:lang w:val="en-US"/>
              </w:rPr>
              <w:t>e</w:t>
            </w:r>
          </w:p>
          <w:p w14:paraId="0F4A7946" w14:textId="77777777" w:rsidR="00200EBA" w:rsidRPr="00132AAB" w:rsidRDefault="00200EBA" w:rsidP="006D6682">
            <w:pPr>
              <w:pStyle w:val="ab"/>
              <w:spacing w:before="0" w:beforeAutospacing="0" w:after="0" w:afterAutospacing="0"/>
              <w:jc w:val="center"/>
              <w:rPr>
                <w:color w:val="000000"/>
              </w:rPr>
            </w:pPr>
            <w:r w:rsidRPr="00132AAB">
              <w:rPr>
                <w:color w:val="000000"/>
              </w:rPr>
              <w:t>Артериальная гипотензия</w:t>
            </w:r>
          </w:p>
        </w:tc>
        <w:tc>
          <w:tcPr>
            <w:tcW w:w="3578" w:type="dxa"/>
            <w:vAlign w:val="center"/>
          </w:tcPr>
          <w:p w14:paraId="371B2622" w14:textId="0E19C9F4" w:rsidR="00200EBA" w:rsidRPr="00132AAB" w:rsidRDefault="00200EBA" w:rsidP="006D6682">
            <w:pPr>
              <w:pStyle w:val="ab"/>
              <w:spacing w:before="0" w:beforeAutospacing="0" w:after="0" w:afterAutospacing="0"/>
              <w:jc w:val="center"/>
              <w:rPr>
                <w:color w:val="000000"/>
              </w:rPr>
            </w:pPr>
            <w:r w:rsidRPr="00132AAB">
              <w:rPr>
                <w:color w:val="000000"/>
              </w:rPr>
              <w:t>Кровотечение</w:t>
            </w:r>
            <w:r w:rsidR="00686448" w:rsidRPr="001F02F5">
              <w:rPr>
                <w:color w:val="000000"/>
                <w:vertAlign w:val="superscript"/>
                <w:lang w:val="en-US"/>
              </w:rPr>
              <w:t>b</w:t>
            </w:r>
            <w:r w:rsidR="00686448">
              <w:rPr>
                <w:color w:val="000000"/>
                <w:vertAlign w:val="superscript"/>
              </w:rPr>
              <w:t>,</w:t>
            </w:r>
            <w:r w:rsidR="00686448">
              <w:rPr>
                <w:color w:val="000000"/>
              </w:rPr>
              <w:t>†</w:t>
            </w:r>
          </w:p>
          <w:p w14:paraId="2792A691" w14:textId="0E6557F5" w:rsidR="00200EBA" w:rsidRPr="00132AAB" w:rsidRDefault="00200EBA" w:rsidP="006D6682">
            <w:pPr>
              <w:pStyle w:val="ab"/>
              <w:spacing w:before="0" w:beforeAutospacing="0" w:after="0" w:afterAutospacing="0"/>
              <w:jc w:val="center"/>
              <w:rPr>
                <w:color w:val="000000"/>
              </w:rPr>
            </w:pPr>
            <w:r w:rsidRPr="00132AAB">
              <w:rPr>
                <w:color w:val="000000"/>
              </w:rPr>
              <w:t>Артериальная гипертензия</w:t>
            </w:r>
            <w:r w:rsidR="00686448" w:rsidRPr="001F02F5">
              <w:rPr>
                <w:color w:val="000000"/>
                <w:vertAlign w:val="superscript"/>
                <w:lang w:val="en-US"/>
              </w:rPr>
              <w:t>e</w:t>
            </w:r>
          </w:p>
          <w:p w14:paraId="400CD5B4" w14:textId="77777777" w:rsidR="00200EBA" w:rsidRPr="000D1198" w:rsidRDefault="00200EBA" w:rsidP="006D6682">
            <w:pPr>
              <w:pStyle w:val="ab"/>
              <w:jc w:val="center"/>
              <w:rPr>
                <w:b/>
                <w:bCs/>
                <w:color w:val="000000"/>
              </w:rPr>
            </w:pPr>
          </w:p>
        </w:tc>
      </w:tr>
      <w:tr w:rsidR="00200EBA" w14:paraId="3D0BE835" w14:textId="77777777" w:rsidTr="006D6682">
        <w:tc>
          <w:tcPr>
            <w:tcW w:w="2199" w:type="dxa"/>
            <w:vAlign w:val="center"/>
          </w:tcPr>
          <w:p w14:paraId="0EA11F37" w14:textId="77777777" w:rsidR="00200EBA" w:rsidRPr="000D1198" w:rsidRDefault="00200EBA" w:rsidP="006D6682">
            <w:pPr>
              <w:pStyle w:val="ab"/>
              <w:spacing w:before="0" w:beforeAutospacing="0" w:after="0" w:afterAutospacing="0"/>
              <w:jc w:val="center"/>
              <w:rPr>
                <w:b/>
                <w:bCs/>
              </w:rPr>
            </w:pPr>
            <w:r w:rsidRPr="002D2DC7">
              <w:t>Часто</w:t>
            </w:r>
          </w:p>
        </w:tc>
        <w:tc>
          <w:tcPr>
            <w:tcW w:w="3569" w:type="dxa"/>
            <w:vAlign w:val="center"/>
          </w:tcPr>
          <w:p w14:paraId="56373581" w14:textId="77777777" w:rsidR="00200EBA" w:rsidRPr="000D1198" w:rsidRDefault="00200EBA" w:rsidP="006D6682">
            <w:pPr>
              <w:pStyle w:val="ab"/>
              <w:spacing w:before="0" w:beforeAutospacing="0" w:after="0" w:afterAutospacing="0"/>
              <w:jc w:val="center"/>
              <w:rPr>
                <w:b/>
                <w:bCs/>
                <w:color w:val="000000"/>
              </w:rPr>
            </w:pPr>
          </w:p>
        </w:tc>
        <w:tc>
          <w:tcPr>
            <w:tcW w:w="3578" w:type="dxa"/>
            <w:vAlign w:val="center"/>
          </w:tcPr>
          <w:p w14:paraId="1F0C7C5E" w14:textId="60EBFBF6" w:rsidR="00200EBA" w:rsidRPr="000D1198" w:rsidRDefault="00200EBA" w:rsidP="006D6682">
            <w:pPr>
              <w:pStyle w:val="ab"/>
              <w:spacing w:before="0" w:beforeAutospacing="0" w:after="0" w:afterAutospacing="0"/>
              <w:jc w:val="center"/>
              <w:rPr>
                <w:b/>
                <w:bCs/>
                <w:color w:val="000000"/>
              </w:rPr>
            </w:pPr>
            <w:r w:rsidRPr="00132AAB">
              <w:rPr>
                <w:color w:val="000000"/>
              </w:rPr>
              <w:t>Артериальная гипертензия</w:t>
            </w:r>
          </w:p>
        </w:tc>
      </w:tr>
      <w:tr w:rsidR="00200EBA" w14:paraId="29C1B9D6" w14:textId="77777777" w:rsidTr="006D6682">
        <w:tc>
          <w:tcPr>
            <w:tcW w:w="2199" w:type="dxa"/>
            <w:vAlign w:val="center"/>
          </w:tcPr>
          <w:p w14:paraId="0CD80CBA" w14:textId="77777777" w:rsidR="00200EBA" w:rsidRPr="00137C2C" w:rsidRDefault="00200EBA" w:rsidP="006D6682">
            <w:pPr>
              <w:pStyle w:val="ab"/>
              <w:spacing w:before="0" w:beforeAutospacing="0" w:after="0" w:afterAutospacing="0"/>
              <w:jc w:val="center"/>
            </w:pPr>
            <w:r w:rsidRPr="00137C2C">
              <w:t>Частота неизвестна</w:t>
            </w:r>
          </w:p>
        </w:tc>
        <w:tc>
          <w:tcPr>
            <w:tcW w:w="3569" w:type="dxa"/>
            <w:vAlign w:val="center"/>
          </w:tcPr>
          <w:p w14:paraId="576CFC62" w14:textId="77777777" w:rsidR="00200EBA" w:rsidRPr="00137C2C" w:rsidRDefault="00200EBA" w:rsidP="006D6682">
            <w:pPr>
              <w:pStyle w:val="ab"/>
              <w:spacing w:before="0" w:beforeAutospacing="0" w:after="0" w:afterAutospacing="0"/>
              <w:jc w:val="center"/>
              <w:rPr>
                <w:color w:val="000000"/>
              </w:rPr>
            </w:pPr>
            <w:r w:rsidRPr="00137C2C">
              <w:rPr>
                <w:color w:val="000000"/>
              </w:rPr>
              <w:t>Аневризмы и расслоение артерий</w:t>
            </w:r>
          </w:p>
        </w:tc>
        <w:tc>
          <w:tcPr>
            <w:tcW w:w="3578" w:type="dxa"/>
            <w:vAlign w:val="center"/>
          </w:tcPr>
          <w:p w14:paraId="0B1B1A04" w14:textId="77777777" w:rsidR="00200EBA" w:rsidRPr="000D1198" w:rsidRDefault="00200EBA" w:rsidP="006D6682">
            <w:pPr>
              <w:pStyle w:val="ab"/>
              <w:jc w:val="center"/>
              <w:rPr>
                <w:b/>
                <w:bCs/>
                <w:color w:val="000000"/>
              </w:rPr>
            </w:pPr>
            <w:r w:rsidRPr="00137C2C">
              <w:rPr>
                <w:color w:val="000000"/>
              </w:rPr>
              <w:t>Аневризмы и расслоение артерий</w:t>
            </w:r>
          </w:p>
        </w:tc>
      </w:tr>
      <w:tr w:rsidR="008B465A" w14:paraId="0D59BBEA" w14:textId="77777777" w:rsidTr="006D6682">
        <w:tc>
          <w:tcPr>
            <w:tcW w:w="9346" w:type="dxa"/>
            <w:gridSpan w:val="3"/>
            <w:vAlign w:val="center"/>
          </w:tcPr>
          <w:p w14:paraId="2A049876" w14:textId="3DDA59F2" w:rsidR="008B465A" w:rsidRPr="000D1198" w:rsidRDefault="008B465A" w:rsidP="006D6682">
            <w:pPr>
              <w:pStyle w:val="ab"/>
              <w:jc w:val="center"/>
              <w:rPr>
                <w:b/>
                <w:bCs/>
                <w:color w:val="000000"/>
              </w:rPr>
            </w:pPr>
            <w:r>
              <w:rPr>
                <w:b/>
                <w:bCs/>
              </w:rPr>
              <w:t>Нарушение со стороны дыхательной системы, органов грудной клетки и средостения</w:t>
            </w:r>
          </w:p>
        </w:tc>
      </w:tr>
      <w:tr w:rsidR="00200EBA" w14:paraId="640D9DDA" w14:textId="77777777" w:rsidTr="006D6682">
        <w:tc>
          <w:tcPr>
            <w:tcW w:w="2199" w:type="dxa"/>
            <w:vAlign w:val="center"/>
          </w:tcPr>
          <w:p w14:paraId="468AB9B4" w14:textId="77777777" w:rsidR="00200EBA" w:rsidRPr="000D1198" w:rsidRDefault="00200EBA" w:rsidP="006D6682">
            <w:pPr>
              <w:pStyle w:val="ab"/>
              <w:spacing w:before="0" w:beforeAutospacing="0" w:after="0" w:afterAutospacing="0"/>
              <w:jc w:val="center"/>
              <w:rPr>
                <w:b/>
                <w:bCs/>
              </w:rPr>
            </w:pPr>
            <w:r w:rsidRPr="002D2DC7">
              <w:t>Очень часто</w:t>
            </w:r>
          </w:p>
        </w:tc>
        <w:tc>
          <w:tcPr>
            <w:tcW w:w="3569" w:type="dxa"/>
            <w:vAlign w:val="center"/>
          </w:tcPr>
          <w:p w14:paraId="530302FC" w14:textId="77777777" w:rsidR="00200EBA" w:rsidRPr="000D1198" w:rsidRDefault="00200EBA" w:rsidP="006D6682">
            <w:pPr>
              <w:pStyle w:val="ab"/>
              <w:spacing w:before="0" w:beforeAutospacing="0" w:after="0" w:afterAutospacing="0"/>
              <w:jc w:val="center"/>
              <w:rPr>
                <w:b/>
                <w:bCs/>
                <w:color w:val="000000"/>
              </w:rPr>
            </w:pPr>
            <w:r w:rsidRPr="00137C2C">
              <w:rPr>
                <w:color w:val="000000"/>
              </w:rPr>
              <w:t>Дисфония</w:t>
            </w:r>
          </w:p>
        </w:tc>
        <w:tc>
          <w:tcPr>
            <w:tcW w:w="3578" w:type="dxa"/>
            <w:vAlign w:val="center"/>
          </w:tcPr>
          <w:p w14:paraId="35965A29" w14:textId="77777777" w:rsidR="00200EBA" w:rsidRPr="000D1198" w:rsidRDefault="00200EBA" w:rsidP="006D6682">
            <w:pPr>
              <w:pStyle w:val="ab"/>
              <w:spacing w:before="0" w:beforeAutospacing="0" w:after="0" w:afterAutospacing="0"/>
              <w:jc w:val="center"/>
              <w:rPr>
                <w:b/>
                <w:bCs/>
                <w:color w:val="000000"/>
              </w:rPr>
            </w:pPr>
            <w:r w:rsidRPr="00137C2C">
              <w:rPr>
                <w:color w:val="000000"/>
              </w:rPr>
              <w:t>Дисфония</w:t>
            </w:r>
          </w:p>
        </w:tc>
      </w:tr>
      <w:tr w:rsidR="00200EBA" w14:paraId="60CC1B24" w14:textId="77777777" w:rsidTr="006D6682">
        <w:tc>
          <w:tcPr>
            <w:tcW w:w="2199" w:type="dxa"/>
            <w:vAlign w:val="center"/>
          </w:tcPr>
          <w:p w14:paraId="796D8E8E" w14:textId="77777777" w:rsidR="00200EBA" w:rsidRPr="000D1198" w:rsidRDefault="00200EBA" w:rsidP="006D6682">
            <w:pPr>
              <w:pStyle w:val="ab"/>
              <w:spacing w:before="0" w:beforeAutospacing="0" w:after="0" w:afterAutospacing="0"/>
              <w:jc w:val="center"/>
              <w:rPr>
                <w:b/>
                <w:bCs/>
              </w:rPr>
            </w:pPr>
            <w:r w:rsidRPr="002D2DC7">
              <w:t>Часто</w:t>
            </w:r>
          </w:p>
        </w:tc>
        <w:tc>
          <w:tcPr>
            <w:tcW w:w="3569" w:type="dxa"/>
            <w:vAlign w:val="center"/>
          </w:tcPr>
          <w:p w14:paraId="7B02E008" w14:textId="5B982E35" w:rsidR="00200EBA" w:rsidRPr="000D1198" w:rsidRDefault="00200EBA" w:rsidP="006D6682">
            <w:pPr>
              <w:pStyle w:val="ab"/>
              <w:spacing w:before="0" w:beforeAutospacing="0" w:after="0" w:afterAutospacing="0"/>
              <w:jc w:val="center"/>
              <w:rPr>
                <w:b/>
                <w:bCs/>
                <w:color w:val="000000"/>
              </w:rPr>
            </w:pPr>
            <w:r w:rsidRPr="004E4545">
              <w:rPr>
                <w:color w:val="000000"/>
              </w:rPr>
              <w:t>Тромбоэмболия легочной артерии</w:t>
            </w:r>
            <w:r w:rsidR="00FA7214">
              <w:rPr>
                <w:color w:val="000000"/>
              </w:rPr>
              <w:t>†</w:t>
            </w:r>
          </w:p>
        </w:tc>
        <w:tc>
          <w:tcPr>
            <w:tcW w:w="3578" w:type="dxa"/>
            <w:vAlign w:val="center"/>
          </w:tcPr>
          <w:p w14:paraId="38599C40" w14:textId="55566CCD" w:rsidR="00200EBA" w:rsidRPr="000D1198" w:rsidRDefault="00200EBA" w:rsidP="006D6682">
            <w:pPr>
              <w:pStyle w:val="ab"/>
              <w:jc w:val="center"/>
              <w:rPr>
                <w:b/>
                <w:bCs/>
                <w:color w:val="000000"/>
              </w:rPr>
            </w:pPr>
            <w:r w:rsidRPr="004E4545">
              <w:rPr>
                <w:color w:val="000000"/>
              </w:rPr>
              <w:t>Тромбоэмболия легочной артерии</w:t>
            </w:r>
            <w:r w:rsidR="00A03EBA">
              <w:rPr>
                <w:color w:val="000000"/>
              </w:rPr>
              <w:t>†</w:t>
            </w:r>
          </w:p>
        </w:tc>
      </w:tr>
      <w:tr w:rsidR="00200EBA" w14:paraId="70B67007" w14:textId="77777777" w:rsidTr="006D6682">
        <w:tc>
          <w:tcPr>
            <w:tcW w:w="2199" w:type="dxa"/>
            <w:vAlign w:val="center"/>
          </w:tcPr>
          <w:p w14:paraId="113A1065" w14:textId="77777777" w:rsidR="00200EBA" w:rsidRPr="000D1198" w:rsidRDefault="00200EBA" w:rsidP="006D6682">
            <w:pPr>
              <w:pStyle w:val="ab"/>
              <w:spacing w:before="0" w:beforeAutospacing="0" w:after="0" w:afterAutospacing="0"/>
              <w:jc w:val="center"/>
              <w:rPr>
                <w:b/>
                <w:bCs/>
              </w:rPr>
            </w:pPr>
            <w:r w:rsidRPr="00132AAB">
              <w:lastRenderedPageBreak/>
              <w:t>Нечасто</w:t>
            </w:r>
          </w:p>
        </w:tc>
        <w:tc>
          <w:tcPr>
            <w:tcW w:w="3569" w:type="dxa"/>
            <w:vAlign w:val="center"/>
          </w:tcPr>
          <w:p w14:paraId="7B939DC6" w14:textId="77777777" w:rsidR="00200EBA" w:rsidRPr="000D1198" w:rsidRDefault="00200EBA" w:rsidP="006D6682">
            <w:pPr>
              <w:pStyle w:val="ab"/>
              <w:spacing w:before="0" w:beforeAutospacing="0" w:after="0" w:afterAutospacing="0"/>
              <w:jc w:val="center"/>
              <w:rPr>
                <w:b/>
                <w:bCs/>
                <w:color w:val="000000"/>
              </w:rPr>
            </w:pPr>
            <w:r w:rsidRPr="0072540A">
              <w:rPr>
                <w:color w:val="000000"/>
              </w:rPr>
              <w:t>Пневмоторакс</w:t>
            </w:r>
          </w:p>
        </w:tc>
        <w:tc>
          <w:tcPr>
            <w:tcW w:w="3578" w:type="dxa"/>
            <w:vAlign w:val="center"/>
          </w:tcPr>
          <w:p w14:paraId="69189FC6" w14:textId="77777777" w:rsidR="00200EBA" w:rsidRPr="000D1198" w:rsidRDefault="00200EBA" w:rsidP="006D6682">
            <w:pPr>
              <w:pStyle w:val="ab"/>
              <w:jc w:val="center"/>
              <w:rPr>
                <w:b/>
                <w:bCs/>
                <w:color w:val="000000"/>
              </w:rPr>
            </w:pPr>
            <w:r w:rsidRPr="0072540A">
              <w:rPr>
                <w:color w:val="000000"/>
              </w:rPr>
              <w:t>Пневмоторакс</w:t>
            </w:r>
          </w:p>
        </w:tc>
      </w:tr>
      <w:tr w:rsidR="008B465A" w14:paraId="5D52A3AA" w14:textId="77777777" w:rsidTr="006D6682">
        <w:tc>
          <w:tcPr>
            <w:tcW w:w="9346" w:type="dxa"/>
            <w:gridSpan w:val="3"/>
            <w:vAlign w:val="center"/>
          </w:tcPr>
          <w:p w14:paraId="692F7970" w14:textId="39320123" w:rsidR="008B465A" w:rsidRPr="000D1198" w:rsidRDefault="008B465A" w:rsidP="006D6682">
            <w:pPr>
              <w:pStyle w:val="ab"/>
              <w:jc w:val="center"/>
              <w:rPr>
                <w:b/>
                <w:bCs/>
                <w:color w:val="000000"/>
              </w:rPr>
            </w:pPr>
            <w:r>
              <w:rPr>
                <w:b/>
                <w:bCs/>
              </w:rPr>
              <w:t>Желудочно-кишечные нарушения</w:t>
            </w:r>
          </w:p>
        </w:tc>
      </w:tr>
      <w:tr w:rsidR="00200EBA" w14:paraId="66FC2DB6" w14:textId="77777777" w:rsidTr="006D6682">
        <w:tc>
          <w:tcPr>
            <w:tcW w:w="2199" w:type="dxa"/>
            <w:vAlign w:val="center"/>
          </w:tcPr>
          <w:p w14:paraId="465D92C4" w14:textId="77777777" w:rsidR="00200EBA" w:rsidRPr="000D1198" w:rsidRDefault="00200EBA" w:rsidP="006D6682">
            <w:pPr>
              <w:pStyle w:val="ab"/>
              <w:spacing w:before="0" w:beforeAutospacing="0" w:after="0" w:afterAutospacing="0"/>
              <w:jc w:val="center"/>
              <w:rPr>
                <w:b/>
                <w:bCs/>
              </w:rPr>
            </w:pPr>
            <w:r w:rsidRPr="002D2DC7">
              <w:t>Очень часто</w:t>
            </w:r>
          </w:p>
        </w:tc>
        <w:tc>
          <w:tcPr>
            <w:tcW w:w="3569" w:type="dxa"/>
            <w:vAlign w:val="center"/>
          </w:tcPr>
          <w:p w14:paraId="0ED43329" w14:textId="77777777" w:rsidR="00200EBA" w:rsidRPr="0090118C" w:rsidRDefault="00200EBA" w:rsidP="006D6682">
            <w:pPr>
              <w:pStyle w:val="ab"/>
              <w:spacing w:before="0" w:beforeAutospacing="0" w:after="0" w:afterAutospacing="0"/>
              <w:jc w:val="center"/>
              <w:rPr>
                <w:color w:val="000000"/>
              </w:rPr>
            </w:pPr>
            <w:r w:rsidRPr="0090118C">
              <w:rPr>
                <w:color w:val="000000"/>
              </w:rPr>
              <w:t>Диарея</w:t>
            </w:r>
          </w:p>
          <w:p w14:paraId="7DBB6A15" w14:textId="582E01C7" w:rsidR="00200EBA" w:rsidRDefault="00200EBA" w:rsidP="006D6682">
            <w:pPr>
              <w:pStyle w:val="ab"/>
              <w:spacing w:before="0" w:beforeAutospacing="0" w:after="0" w:afterAutospacing="0"/>
              <w:jc w:val="center"/>
              <w:rPr>
                <w:color w:val="000000"/>
              </w:rPr>
            </w:pPr>
            <w:r w:rsidRPr="0090118C">
              <w:rPr>
                <w:color w:val="000000"/>
              </w:rPr>
              <w:t>Боль в животе</w:t>
            </w:r>
            <w:r w:rsidR="00A03EBA" w:rsidRPr="00D050C7">
              <w:rPr>
                <w:color w:val="000000"/>
                <w:vertAlign w:val="superscript"/>
                <w:lang w:val="en-US"/>
              </w:rPr>
              <w:t>f</w:t>
            </w:r>
          </w:p>
          <w:p w14:paraId="19E19EB1" w14:textId="77777777" w:rsidR="00200EBA" w:rsidRPr="0090118C" w:rsidRDefault="00200EBA" w:rsidP="006D6682">
            <w:pPr>
              <w:pStyle w:val="ab"/>
              <w:spacing w:before="0" w:beforeAutospacing="0" w:after="0" w:afterAutospacing="0"/>
              <w:jc w:val="center"/>
              <w:rPr>
                <w:color w:val="000000"/>
              </w:rPr>
            </w:pPr>
            <w:r w:rsidRPr="0090118C">
              <w:rPr>
                <w:color w:val="000000"/>
              </w:rPr>
              <w:t>Рвота</w:t>
            </w:r>
          </w:p>
          <w:p w14:paraId="7F91B7E6" w14:textId="77777777" w:rsidR="00200EBA" w:rsidRPr="0090118C" w:rsidRDefault="00200EBA" w:rsidP="006D6682">
            <w:pPr>
              <w:pStyle w:val="ab"/>
              <w:spacing w:before="0" w:beforeAutospacing="0" w:after="0" w:afterAutospacing="0"/>
              <w:jc w:val="center"/>
              <w:rPr>
                <w:color w:val="000000"/>
              </w:rPr>
            </w:pPr>
            <w:r w:rsidRPr="0090118C">
              <w:rPr>
                <w:color w:val="000000"/>
              </w:rPr>
              <w:t>Тошнота</w:t>
            </w:r>
          </w:p>
          <w:p w14:paraId="74907075" w14:textId="78072155" w:rsidR="00D0446E" w:rsidRDefault="00200EBA" w:rsidP="006D6682">
            <w:pPr>
              <w:pStyle w:val="ab"/>
              <w:spacing w:before="0" w:beforeAutospacing="0" w:after="0" w:afterAutospacing="0"/>
              <w:jc w:val="center"/>
              <w:rPr>
                <w:color w:val="000000"/>
              </w:rPr>
            </w:pPr>
            <w:r w:rsidRPr="0090118C">
              <w:rPr>
                <w:color w:val="000000"/>
              </w:rPr>
              <w:t>Воспаление полости рта</w:t>
            </w:r>
            <w:r w:rsidR="00A03EBA" w:rsidRPr="00D050C7">
              <w:rPr>
                <w:color w:val="000000"/>
                <w:vertAlign w:val="superscript"/>
                <w:lang w:val="en-US"/>
              </w:rPr>
              <w:t>g</w:t>
            </w:r>
          </w:p>
          <w:p w14:paraId="1448FD53" w14:textId="4496A540" w:rsidR="00200EBA" w:rsidRPr="0090118C" w:rsidRDefault="00200EBA" w:rsidP="006D6682">
            <w:pPr>
              <w:pStyle w:val="ab"/>
              <w:spacing w:before="0" w:beforeAutospacing="0" w:after="0" w:afterAutospacing="0"/>
              <w:jc w:val="center"/>
              <w:rPr>
                <w:color w:val="000000"/>
              </w:rPr>
            </w:pPr>
            <w:r w:rsidRPr="0090118C">
              <w:rPr>
                <w:color w:val="000000"/>
              </w:rPr>
              <w:t>Боль в полости рта</w:t>
            </w:r>
            <w:r w:rsidR="00A03EBA" w:rsidRPr="00D050C7">
              <w:rPr>
                <w:color w:val="000000"/>
                <w:vertAlign w:val="superscript"/>
                <w:lang w:val="en-US"/>
              </w:rPr>
              <w:t>h</w:t>
            </w:r>
          </w:p>
          <w:p w14:paraId="4F2B1BEA" w14:textId="77777777" w:rsidR="00200EBA" w:rsidRPr="0090118C" w:rsidRDefault="00200EBA" w:rsidP="006D6682">
            <w:pPr>
              <w:pStyle w:val="ab"/>
              <w:spacing w:before="0" w:beforeAutospacing="0" w:after="0" w:afterAutospacing="0"/>
              <w:jc w:val="center"/>
              <w:rPr>
                <w:color w:val="000000"/>
              </w:rPr>
            </w:pPr>
            <w:r w:rsidRPr="0090118C">
              <w:rPr>
                <w:color w:val="000000"/>
              </w:rPr>
              <w:t>Запор</w:t>
            </w:r>
          </w:p>
          <w:p w14:paraId="43DAB3C7" w14:textId="77777777" w:rsidR="00200EBA" w:rsidRPr="0090118C" w:rsidRDefault="00200EBA" w:rsidP="006D6682">
            <w:pPr>
              <w:pStyle w:val="ab"/>
              <w:spacing w:before="0" w:beforeAutospacing="0" w:after="0" w:afterAutospacing="0"/>
              <w:jc w:val="center"/>
              <w:rPr>
                <w:color w:val="000000"/>
              </w:rPr>
            </w:pPr>
            <w:r w:rsidRPr="0090118C">
              <w:rPr>
                <w:color w:val="000000"/>
              </w:rPr>
              <w:t>Диспепсия</w:t>
            </w:r>
          </w:p>
          <w:p w14:paraId="382FB5FB" w14:textId="77777777" w:rsidR="00200EBA" w:rsidRPr="0090118C" w:rsidRDefault="00200EBA" w:rsidP="006D6682">
            <w:pPr>
              <w:pStyle w:val="ab"/>
              <w:spacing w:before="0" w:beforeAutospacing="0" w:after="0" w:afterAutospacing="0"/>
              <w:jc w:val="center"/>
              <w:rPr>
                <w:color w:val="000000"/>
              </w:rPr>
            </w:pPr>
            <w:r w:rsidRPr="0090118C">
              <w:rPr>
                <w:color w:val="000000"/>
              </w:rPr>
              <w:t>Сухость слизистой оболочки</w:t>
            </w:r>
          </w:p>
        </w:tc>
        <w:tc>
          <w:tcPr>
            <w:tcW w:w="3578" w:type="dxa"/>
            <w:vAlign w:val="center"/>
          </w:tcPr>
          <w:p w14:paraId="19652C1D" w14:textId="77777777" w:rsidR="00200EBA" w:rsidRPr="0090118C" w:rsidRDefault="00200EBA" w:rsidP="006D6682">
            <w:pPr>
              <w:pStyle w:val="ab"/>
              <w:spacing w:before="0" w:beforeAutospacing="0" w:after="0" w:afterAutospacing="0"/>
              <w:jc w:val="center"/>
              <w:rPr>
                <w:color w:val="000000"/>
              </w:rPr>
            </w:pPr>
            <w:r w:rsidRPr="0090118C">
              <w:rPr>
                <w:color w:val="000000"/>
              </w:rPr>
              <w:t>Диарея</w:t>
            </w:r>
          </w:p>
          <w:p w14:paraId="595A046A" w14:textId="624E6D54" w:rsidR="00200EBA" w:rsidRDefault="00200EBA" w:rsidP="006D6682">
            <w:pPr>
              <w:pStyle w:val="ab"/>
              <w:spacing w:before="0" w:beforeAutospacing="0" w:after="0" w:afterAutospacing="0"/>
              <w:jc w:val="center"/>
              <w:rPr>
                <w:color w:val="000000"/>
              </w:rPr>
            </w:pPr>
            <w:r w:rsidRPr="0090118C">
              <w:rPr>
                <w:color w:val="000000"/>
              </w:rPr>
              <w:t>Боль в животе</w:t>
            </w:r>
            <w:r w:rsidR="00A03EBA" w:rsidRPr="001F02F5">
              <w:rPr>
                <w:color w:val="000000"/>
                <w:vertAlign w:val="superscript"/>
                <w:lang w:val="en-US"/>
              </w:rPr>
              <w:t>f</w:t>
            </w:r>
          </w:p>
          <w:p w14:paraId="6D6832F8" w14:textId="77777777" w:rsidR="00200EBA" w:rsidRPr="0090118C" w:rsidRDefault="00200EBA" w:rsidP="006D6682">
            <w:pPr>
              <w:pStyle w:val="ab"/>
              <w:spacing w:before="0" w:beforeAutospacing="0" w:after="0" w:afterAutospacing="0"/>
              <w:jc w:val="center"/>
              <w:rPr>
                <w:color w:val="000000"/>
              </w:rPr>
            </w:pPr>
            <w:r w:rsidRPr="0090118C">
              <w:rPr>
                <w:color w:val="000000"/>
              </w:rPr>
              <w:t>Рвота</w:t>
            </w:r>
          </w:p>
          <w:p w14:paraId="5178337A" w14:textId="77777777" w:rsidR="00200EBA" w:rsidRPr="0090118C" w:rsidRDefault="00200EBA" w:rsidP="006D6682">
            <w:pPr>
              <w:pStyle w:val="ab"/>
              <w:spacing w:before="0" w:beforeAutospacing="0" w:after="0" w:afterAutospacing="0"/>
              <w:jc w:val="center"/>
              <w:rPr>
                <w:color w:val="000000"/>
              </w:rPr>
            </w:pPr>
            <w:r w:rsidRPr="0090118C">
              <w:rPr>
                <w:color w:val="000000"/>
              </w:rPr>
              <w:t>Тошнота</w:t>
            </w:r>
          </w:p>
          <w:p w14:paraId="44BD8C2C" w14:textId="75C50AA0" w:rsidR="00876940" w:rsidRDefault="00200EBA" w:rsidP="006D6682">
            <w:pPr>
              <w:pStyle w:val="ab"/>
              <w:spacing w:before="0" w:beforeAutospacing="0" w:after="0" w:afterAutospacing="0"/>
              <w:jc w:val="center"/>
              <w:rPr>
                <w:color w:val="000000"/>
              </w:rPr>
            </w:pPr>
            <w:r w:rsidRPr="0090118C">
              <w:rPr>
                <w:color w:val="000000"/>
              </w:rPr>
              <w:t>Воспаление полости рта</w:t>
            </w:r>
            <w:r w:rsidR="00876940" w:rsidRPr="001F02F5">
              <w:rPr>
                <w:color w:val="000000"/>
                <w:vertAlign w:val="superscript"/>
                <w:lang w:val="en-US"/>
              </w:rPr>
              <w:t>g</w:t>
            </w:r>
          </w:p>
          <w:p w14:paraId="0B5BB201" w14:textId="23359789" w:rsidR="00200EBA" w:rsidRPr="0090118C" w:rsidRDefault="00200EBA" w:rsidP="006D6682">
            <w:pPr>
              <w:pStyle w:val="ab"/>
              <w:spacing w:before="0" w:beforeAutospacing="0" w:after="0" w:afterAutospacing="0"/>
              <w:jc w:val="center"/>
              <w:rPr>
                <w:color w:val="000000"/>
              </w:rPr>
            </w:pPr>
            <w:r w:rsidRPr="0090118C">
              <w:rPr>
                <w:color w:val="000000"/>
              </w:rPr>
              <w:t>Боль в полости рта</w:t>
            </w:r>
            <w:r w:rsidR="00876940" w:rsidRPr="001F02F5">
              <w:rPr>
                <w:color w:val="000000"/>
                <w:vertAlign w:val="superscript"/>
                <w:lang w:val="en-US"/>
              </w:rPr>
              <w:t>h</w:t>
            </w:r>
          </w:p>
          <w:p w14:paraId="57C88C4E" w14:textId="77777777" w:rsidR="00200EBA" w:rsidRPr="0090118C" w:rsidRDefault="00200EBA" w:rsidP="006D6682">
            <w:pPr>
              <w:pStyle w:val="ab"/>
              <w:spacing w:before="0" w:beforeAutospacing="0" w:after="0" w:afterAutospacing="0"/>
              <w:jc w:val="center"/>
              <w:rPr>
                <w:color w:val="000000"/>
              </w:rPr>
            </w:pPr>
            <w:r w:rsidRPr="0090118C">
              <w:rPr>
                <w:color w:val="000000"/>
              </w:rPr>
              <w:t>Запор</w:t>
            </w:r>
          </w:p>
          <w:p w14:paraId="43BB722A" w14:textId="77777777" w:rsidR="00200EBA" w:rsidRPr="0090118C" w:rsidRDefault="00200EBA" w:rsidP="006D6682">
            <w:pPr>
              <w:pStyle w:val="ab"/>
              <w:spacing w:before="0" w:beforeAutospacing="0" w:after="0" w:afterAutospacing="0"/>
              <w:jc w:val="center"/>
              <w:rPr>
                <w:color w:val="000000"/>
              </w:rPr>
            </w:pPr>
            <w:r w:rsidRPr="0090118C">
              <w:rPr>
                <w:color w:val="000000"/>
              </w:rPr>
              <w:t>Диспепсия</w:t>
            </w:r>
          </w:p>
          <w:p w14:paraId="100FE8C8" w14:textId="77777777" w:rsidR="00200EBA" w:rsidRDefault="00200EBA" w:rsidP="006D6682">
            <w:pPr>
              <w:pStyle w:val="ab"/>
              <w:spacing w:before="0" w:beforeAutospacing="0" w:after="0" w:afterAutospacing="0"/>
              <w:jc w:val="center"/>
              <w:rPr>
                <w:color w:val="000000"/>
              </w:rPr>
            </w:pPr>
            <w:r w:rsidRPr="0090118C">
              <w:rPr>
                <w:color w:val="000000"/>
              </w:rPr>
              <w:t>Сухость слизистой оболочки</w:t>
            </w:r>
          </w:p>
          <w:p w14:paraId="3EF56001" w14:textId="5A031C8A" w:rsidR="00876940" w:rsidRDefault="00876940" w:rsidP="006D6682">
            <w:pPr>
              <w:pStyle w:val="ab"/>
              <w:spacing w:before="0" w:beforeAutospacing="0" w:after="0" w:afterAutospacing="0"/>
              <w:jc w:val="center"/>
              <w:rPr>
                <w:color w:val="000000"/>
              </w:rPr>
            </w:pPr>
            <w:r w:rsidRPr="0090118C">
              <w:rPr>
                <w:color w:val="000000"/>
              </w:rPr>
              <w:t>Повышение активности липазы</w:t>
            </w:r>
          </w:p>
          <w:p w14:paraId="09178955" w14:textId="17457F3C" w:rsidR="00876940" w:rsidRPr="000D1198" w:rsidRDefault="00876940" w:rsidP="006D6682">
            <w:pPr>
              <w:pStyle w:val="ab"/>
              <w:spacing w:before="0" w:beforeAutospacing="0" w:after="0" w:afterAutospacing="0"/>
              <w:jc w:val="center"/>
              <w:rPr>
                <w:b/>
                <w:bCs/>
                <w:color w:val="000000"/>
              </w:rPr>
            </w:pPr>
            <w:r w:rsidRPr="0090118C">
              <w:rPr>
                <w:color w:val="000000"/>
              </w:rPr>
              <w:t>Повышение активности амилазы</w:t>
            </w:r>
          </w:p>
        </w:tc>
      </w:tr>
      <w:tr w:rsidR="00200EBA" w14:paraId="68628432" w14:textId="77777777" w:rsidTr="006D6682">
        <w:tc>
          <w:tcPr>
            <w:tcW w:w="2199" w:type="dxa"/>
            <w:vAlign w:val="center"/>
          </w:tcPr>
          <w:p w14:paraId="737282EB" w14:textId="77777777" w:rsidR="00200EBA" w:rsidRPr="000D1198" w:rsidRDefault="00200EBA" w:rsidP="006D6682">
            <w:pPr>
              <w:pStyle w:val="ab"/>
              <w:spacing w:before="0" w:beforeAutospacing="0" w:after="0" w:afterAutospacing="0"/>
              <w:jc w:val="center"/>
              <w:rPr>
                <w:b/>
                <w:bCs/>
              </w:rPr>
            </w:pPr>
            <w:r w:rsidRPr="002D2DC7">
              <w:t>Часто</w:t>
            </w:r>
          </w:p>
        </w:tc>
        <w:tc>
          <w:tcPr>
            <w:tcW w:w="3569" w:type="dxa"/>
            <w:vAlign w:val="center"/>
          </w:tcPr>
          <w:p w14:paraId="0B156F7B" w14:textId="77777777" w:rsidR="00200EBA" w:rsidRPr="0090118C" w:rsidRDefault="00200EBA" w:rsidP="006D6682">
            <w:pPr>
              <w:pStyle w:val="ab"/>
              <w:spacing w:before="0" w:beforeAutospacing="0" w:after="0" w:afterAutospacing="0"/>
              <w:jc w:val="center"/>
              <w:rPr>
                <w:color w:val="000000"/>
              </w:rPr>
            </w:pPr>
            <w:r w:rsidRPr="0090118C">
              <w:rPr>
                <w:color w:val="000000"/>
              </w:rPr>
              <w:t>Фистула прямой кишки</w:t>
            </w:r>
          </w:p>
          <w:p w14:paraId="506269C5" w14:textId="77777777" w:rsidR="00200EBA" w:rsidRPr="0090118C" w:rsidRDefault="00200EBA" w:rsidP="006D6682">
            <w:pPr>
              <w:pStyle w:val="ab"/>
              <w:spacing w:before="0" w:beforeAutospacing="0" w:after="0" w:afterAutospacing="0"/>
              <w:jc w:val="center"/>
              <w:rPr>
                <w:color w:val="000000"/>
              </w:rPr>
            </w:pPr>
            <w:r w:rsidRPr="0090118C">
              <w:rPr>
                <w:color w:val="000000"/>
              </w:rPr>
              <w:t>Метеоризм</w:t>
            </w:r>
          </w:p>
          <w:p w14:paraId="6A808B39" w14:textId="446AB5B2" w:rsidR="00200EBA" w:rsidRDefault="00200EBA" w:rsidP="006D6682">
            <w:pPr>
              <w:pStyle w:val="ab"/>
              <w:spacing w:before="0" w:beforeAutospacing="0" w:after="0" w:afterAutospacing="0"/>
              <w:jc w:val="center"/>
              <w:rPr>
                <w:color w:val="000000"/>
              </w:rPr>
            </w:pPr>
            <w:r w:rsidRPr="0090118C">
              <w:rPr>
                <w:color w:val="000000"/>
              </w:rPr>
              <w:t>Повышение активности липазы</w:t>
            </w:r>
          </w:p>
          <w:p w14:paraId="6069EFAF" w14:textId="77777777" w:rsidR="00200EBA" w:rsidRPr="0090118C" w:rsidRDefault="00200EBA" w:rsidP="006D6682">
            <w:pPr>
              <w:pStyle w:val="ab"/>
              <w:spacing w:before="0" w:beforeAutospacing="0" w:after="0" w:afterAutospacing="0"/>
              <w:jc w:val="center"/>
              <w:rPr>
                <w:color w:val="000000"/>
              </w:rPr>
            </w:pPr>
            <w:r w:rsidRPr="0090118C">
              <w:rPr>
                <w:color w:val="000000"/>
              </w:rPr>
              <w:t>Повышение активности амилазы</w:t>
            </w:r>
          </w:p>
        </w:tc>
        <w:tc>
          <w:tcPr>
            <w:tcW w:w="3578" w:type="dxa"/>
            <w:vAlign w:val="center"/>
          </w:tcPr>
          <w:p w14:paraId="7FF99414" w14:textId="2B34B79F" w:rsidR="00200EBA" w:rsidRPr="00D050C7" w:rsidRDefault="00200EBA" w:rsidP="006D6682">
            <w:pPr>
              <w:pStyle w:val="ab"/>
              <w:spacing w:before="0" w:beforeAutospacing="0" w:after="0" w:afterAutospacing="0"/>
              <w:jc w:val="center"/>
              <w:rPr>
                <w:color w:val="000000"/>
                <w:lang w:val="en-US"/>
              </w:rPr>
            </w:pPr>
            <w:r>
              <w:rPr>
                <w:color w:val="000000"/>
              </w:rPr>
              <w:t>Панкреатит</w:t>
            </w:r>
            <w:r w:rsidR="00DF1957" w:rsidRPr="00D050C7">
              <w:rPr>
                <w:color w:val="000000"/>
                <w:vertAlign w:val="superscript"/>
                <w:lang w:val="en-US"/>
              </w:rPr>
              <w:t>i</w:t>
            </w:r>
          </w:p>
          <w:p w14:paraId="24B2CE2F" w14:textId="77777777" w:rsidR="00200EBA" w:rsidRPr="0090118C" w:rsidRDefault="00200EBA" w:rsidP="006D6682">
            <w:pPr>
              <w:pStyle w:val="ab"/>
              <w:spacing w:before="0" w:beforeAutospacing="0" w:after="0" w:afterAutospacing="0"/>
              <w:jc w:val="center"/>
              <w:rPr>
                <w:color w:val="000000"/>
              </w:rPr>
            </w:pPr>
            <w:r w:rsidRPr="0090118C">
              <w:rPr>
                <w:color w:val="000000"/>
              </w:rPr>
              <w:t>Метеоризм</w:t>
            </w:r>
          </w:p>
          <w:p w14:paraId="7A9CB1EB" w14:textId="77777777" w:rsidR="00200EBA" w:rsidRPr="000D1198" w:rsidRDefault="00200EBA" w:rsidP="006D6682">
            <w:pPr>
              <w:pStyle w:val="ab"/>
              <w:jc w:val="center"/>
              <w:rPr>
                <w:b/>
                <w:bCs/>
                <w:color w:val="000000"/>
              </w:rPr>
            </w:pPr>
          </w:p>
        </w:tc>
      </w:tr>
      <w:tr w:rsidR="00200EBA" w14:paraId="056E1B46" w14:textId="77777777" w:rsidTr="006D6682">
        <w:tc>
          <w:tcPr>
            <w:tcW w:w="2199" w:type="dxa"/>
            <w:vAlign w:val="center"/>
          </w:tcPr>
          <w:p w14:paraId="26766DDF" w14:textId="77777777" w:rsidR="00200EBA" w:rsidRPr="000D1198" w:rsidRDefault="00200EBA" w:rsidP="006D6682">
            <w:pPr>
              <w:pStyle w:val="ab"/>
              <w:spacing w:before="0" w:beforeAutospacing="0" w:after="0" w:afterAutospacing="0"/>
              <w:jc w:val="center"/>
              <w:rPr>
                <w:b/>
                <w:bCs/>
              </w:rPr>
            </w:pPr>
            <w:r w:rsidRPr="00132AAB">
              <w:t>Нечасто</w:t>
            </w:r>
          </w:p>
        </w:tc>
        <w:tc>
          <w:tcPr>
            <w:tcW w:w="3569" w:type="dxa"/>
            <w:vAlign w:val="center"/>
          </w:tcPr>
          <w:p w14:paraId="2861D995" w14:textId="68C1E1CA" w:rsidR="00200EBA" w:rsidRPr="0090118C" w:rsidRDefault="00200EBA" w:rsidP="006D6682">
            <w:pPr>
              <w:pStyle w:val="ab"/>
              <w:spacing w:before="0" w:beforeAutospacing="0" w:after="0" w:afterAutospacing="0"/>
              <w:jc w:val="center"/>
              <w:rPr>
                <w:color w:val="000000"/>
              </w:rPr>
            </w:pPr>
            <w:r w:rsidRPr="0090118C">
              <w:rPr>
                <w:color w:val="000000"/>
              </w:rPr>
              <w:t>Панкреатит</w:t>
            </w:r>
            <w:r w:rsidR="00C81096" w:rsidRPr="001F02F5">
              <w:rPr>
                <w:color w:val="000000"/>
                <w:vertAlign w:val="superscript"/>
                <w:lang w:val="en-US"/>
              </w:rPr>
              <w:t>i</w:t>
            </w:r>
          </w:p>
        </w:tc>
        <w:tc>
          <w:tcPr>
            <w:tcW w:w="3578" w:type="dxa"/>
            <w:vAlign w:val="center"/>
          </w:tcPr>
          <w:p w14:paraId="4CE4ED3D" w14:textId="77777777" w:rsidR="00200EBA" w:rsidRPr="0090118C" w:rsidRDefault="00200EBA" w:rsidP="006D6682">
            <w:pPr>
              <w:pStyle w:val="ab"/>
              <w:jc w:val="center"/>
              <w:rPr>
                <w:color w:val="000000"/>
              </w:rPr>
            </w:pPr>
            <w:r w:rsidRPr="0090118C">
              <w:rPr>
                <w:color w:val="000000"/>
              </w:rPr>
              <w:t>Фистула прямой кишки</w:t>
            </w:r>
          </w:p>
        </w:tc>
      </w:tr>
      <w:tr w:rsidR="008B465A" w14:paraId="344BC979" w14:textId="77777777" w:rsidTr="006D6682">
        <w:tc>
          <w:tcPr>
            <w:tcW w:w="9346" w:type="dxa"/>
            <w:gridSpan w:val="3"/>
            <w:vAlign w:val="center"/>
          </w:tcPr>
          <w:p w14:paraId="24498A4F" w14:textId="69B4AF1F" w:rsidR="008B465A" w:rsidRPr="000D1198" w:rsidRDefault="008B465A" w:rsidP="006D6682">
            <w:pPr>
              <w:pStyle w:val="ab"/>
              <w:jc w:val="center"/>
              <w:rPr>
                <w:b/>
                <w:bCs/>
                <w:color w:val="000000"/>
              </w:rPr>
            </w:pPr>
            <w:r w:rsidRPr="0090118C">
              <w:rPr>
                <w:b/>
                <w:bCs/>
              </w:rPr>
              <w:t>Нарушения со стороны печени и желчевыводящих путей</w:t>
            </w:r>
          </w:p>
        </w:tc>
      </w:tr>
      <w:tr w:rsidR="00200EBA" w14:paraId="2F6FFFAD" w14:textId="77777777" w:rsidTr="006D6682">
        <w:tc>
          <w:tcPr>
            <w:tcW w:w="2199" w:type="dxa"/>
            <w:vAlign w:val="center"/>
          </w:tcPr>
          <w:p w14:paraId="5A7CF974" w14:textId="77777777" w:rsidR="00200EBA" w:rsidRPr="00132AAB" w:rsidRDefault="00200EBA" w:rsidP="006D6682">
            <w:pPr>
              <w:pStyle w:val="ab"/>
              <w:spacing w:before="0" w:beforeAutospacing="0" w:after="0" w:afterAutospacing="0"/>
              <w:jc w:val="center"/>
            </w:pPr>
            <w:r w:rsidRPr="002D2DC7">
              <w:t>Очень часто</w:t>
            </w:r>
          </w:p>
        </w:tc>
        <w:tc>
          <w:tcPr>
            <w:tcW w:w="3569" w:type="dxa"/>
            <w:vAlign w:val="center"/>
          </w:tcPr>
          <w:p w14:paraId="077AB075" w14:textId="77777777" w:rsidR="00200EBA" w:rsidRPr="0090118C" w:rsidRDefault="00200EBA" w:rsidP="006D6682">
            <w:pPr>
              <w:pStyle w:val="ab"/>
              <w:spacing w:before="0" w:beforeAutospacing="0" w:after="0" w:afterAutospacing="0"/>
              <w:jc w:val="center"/>
              <w:rPr>
                <w:color w:val="000000"/>
              </w:rPr>
            </w:pPr>
            <w:r w:rsidRPr="0090118C">
              <w:rPr>
                <w:color w:val="000000"/>
              </w:rPr>
              <w:t>Повышение концентрации</w:t>
            </w:r>
          </w:p>
          <w:p w14:paraId="08D03FC4" w14:textId="5C28A3CD" w:rsidR="00200EBA" w:rsidRPr="0090118C" w:rsidRDefault="00200EBA" w:rsidP="006D6682">
            <w:pPr>
              <w:pStyle w:val="ab"/>
              <w:spacing w:before="0" w:beforeAutospacing="0" w:after="0" w:afterAutospacing="0"/>
              <w:jc w:val="center"/>
              <w:rPr>
                <w:color w:val="000000"/>
              </w:rPr>
            </w:pPr>
            <w:r w:rsidRPr="0090118C">
              <w:rPr>
                <w:color w:val="000000"/>
              </w:rPr>
              <w:t>билирубина в крови</w:t>
            </w:r>
            <w:r w:rsidR="008E2C44" w:rsidRPr="00D050C7">
              <w:rPr>
                <w:color w:val="000000"/>
                <w:vertAlign w:val="superscript"/>
                <w:lang w:val="en-US"/>
              </w:rPr>
              <w:t>j</w:t>
            </w:r>
            <w:r w:rsidRPr="00D050C7">
              <w:rPr>
                <w:color w:val="000000"/>
                <w:vertAlign w:val="superscript"/>
              </w:rPr>
              <w:t xml:space="preserve"> </w:t>
            </w:r>
            <w:r w:rsidRPr="0090118C">
              <w:rPr>
                <w:color w:val="000000"/>
              </w:rPr>
              <w:t>Гипоальбуминемия</w:t>
            </w:r>
            <w:r w:rsidR="008E2C44" w:rsidRPr="0068400D">
              <w:rPr>
                <w:color w:val="000000"/>
                <w:vertAlign w:val="superscript"/>
                <w:lang w:val="en-US"/>
              </w:rPr>
              <w:t>j</w:t>
            </w:r>
          </w:p>
          <w:p w14:paraId="3092DE68" w14:textId="77777777" w:rsidR="00E617E8" w:rsidRDefault="00200EBA" w:rsidP="006D6682">
            <w:pPr>
              <w:pStyle w:val="ab"/>
              <w:spacing w:before="0" w:beforeAutospacing="0" w:after="0" w:afterAutospacing="0"/>
              <w:jc w:val="center"/>
              <w:rPr>
                <w:color w:val="000000"/>
              </w:rPr>
            </w:pPr>
            <w:r w:rsidRPr="0090118C">
              <w:rPr>
                <w:color w:val="000000"/>
              </w:rPr>
              <w:t xml:space="preserve">Повышение активности </w:t>
            </w:r>
            <w:r w:rsidR="00C424B9">
              <w:rPr>
                <w:color w:val="000000"/>
              </w:rPr>
              <w:t>АЛТ</w:t>
            </w:r>
          </w:p>
          <w:p w14:paraId="382AEBB7" w14:textId="125DB91A" w:rsidR="00200EBA" w:rsidRPr="008E2C44" w:rsidRDefault="00200EBA" w:rsidP="006D6682">
            <w:pPr>
              <w:pStyle w:val="ab"/>
              <w:spacing w:before="0" w:beforeAutospacing="0" w:after="0" w:afterAutospacing="0"/>
              <w:jc w:val="center"/>
              <w:rPr>
                <w:color w:val="000000"/>
              </w:rPr>
            </w:pPr>
            <w:r w:rsidRPr="0090118C">
              <w:rPr>
                <w:color w:val="000000"/>
              </w:rPr>
              <w:t xml:space="preserve">Повышение активности </w:t>
            </w:r>
            <w:r w:rsidR="008E2C44">
              <w:rPr>
                <w:color w:val="000000"/>
              </w:rPr>
              <w:t>АСТ</w:t>
            </w:r>
          </w:p>
        </w:tc>
        <w:tc>
          <w:tcPr>
            <w:tcW w:w="3578" w:type="dxa"/>
            <w:vAlign w:val="center"/>
          </w:tcPr>
          <w:p w14:paraId="0F2DE509" w14:textId="547D8C73" w:rsidR="00200EBA" w:rsidRPr="0090118C" w:rsidRDefault="00200EBA" w:rsidP="006D6682">
            <w:pPr>
              <w:pStyle w:val="ab"/>
              <w:spacing w:before="0" w:beforeAutospacing="0" w:after="0" w:afterAutospacing="0"/>
              <w:jc w:val="center"/>
              <w:rPr>
                <w:color w:val="000000"/>
              </w:rPr>
            </w:pPr>
            <w:r w:rsidRPr="0090118C">
              <w:rPr>
                <w:color w:val="000000"/>
              </w:rPr>
              <w:t>Гипоальбуминемия</w:t>
            </w:r>
            <w:r w:rsidR="00D0446E" w:rsidRPr="0068400D">
              <w:rPr>
                <w:color w:val="000000"/>
                <w:vertAlign w:val="superscript"/>
                <w:lang w:val="en-US"/>
              </w:rPr>
              <w:t>j</w:t>
            </w:r>
          </w:p>
          <w:p w14:paraId="3E9D232F" w14:textId="68DF77E5" w:rsidR="006E6669" w:rsidRDefault="00200EBA" w:rsidP="006D6682">
            <w:pPr>
              <w:pStyle w:val="ab"/>
              <w:spacing w:before="0" w:beforeAutospacing="0" w:after="0" w:afterAutospacing="0"/>
              <w:jc w:val="center"/>
              <w:rPr>
                <w:color w:val="000000"/>
              </w:rPr>
            </w:pPr>
            <w:r w:rsidRPr="0090118C">
              <w:rPr>
                <w:color w:val="000000"/>
              </w:rPr>
              <w:t xml:space="preserve">Повышение активности </w:t>
            </w:r>
            <w:r w:rsidR="006E6669">
              <w:rPr>
                <w:color w:val="000000"/>
              </w:rPr>
              <w:t>АЛТ</w:t>
            </w:r>
          </w:p>
          <w:p w14:paraId="0194C48F" w14:textId="60076F05" w:rsidR="005B2F40" w:rsidRDefault="005B2F40" w:rsidP="006D6682">
            <w:pPr>
              <w:pStyle w:val="ab"/>
              <w:spacing w:before="0" w:beforeAutospacing="0" w:after="0" w:afterAutospacing="0"/>
              <w:jc w:val="center"/>
              <w:rPr>
                <w:color w:val="000000"/>
              </w:rPr>
            </w:pPr>
            <w:r w:rsidRPr="0090118C">
              <w:rPr>
                <w:color w:val="000000"/>
              </w:rPr>
              <w:t xml:space="preserve">Повышение активности </w:t>
            </w:r>
            <w:r>
              <w:rPr>
                <w:color w:val="000000"/>
              </w:rPr>
              <w:t>АСТ</w:t>
            </w:r>
          </w:p>
          <w:p w14:paraId="6EB84D07" w14:textId="1E7F6AD1" w:rsidR="00200EBA" w:rsidRPr="000D1198" w:rsidRDefault="00200EBA" w:rsidP="006D6682">
            <w:pPr>
              <w:pStyle w:val="ab"/>
              <w:spacing w:before="0" w:beforeAutospacing="0" w:after="0" w:afterAutospacing="0"/>
              <w:jc w:val="center"/>
              <w:rPr>
                <w:b/>
                <w:bCs/>
                <w:color w:val="000000"/>
              </w:rPr>
            </w:pPr>
            <w:r w:rsidRPr="0090118C">
              <w:rPr>
                <w:color w:val="000000"/>
              </w:rPr>
              <w:t xml:space="preserve">Повышение активности </w:t>
            </w:r>
            <w:r>
              <w:rPr>
                <w:color w:val="000000"/>
              </w:rPr>
              <w:t>щелочной фосфатазы</w:t>
            </w:r>
          </w:p>
        </w:tc>
      </w:tr>
      <w:tr w:rsidR="00200EBA" w14:paraId="1009BC7B" w14:textId="77777777" w:rsidTr="006D6682">
        <w:tc>
          <w:tcPr>
            <w:tcW w:w="2199" w:type="dxa"/>
            <w:vAlign w:val="center"/>
          </w:tcPr>
          <w:p w14:paraId="76B06CAE" w14:textId="77777777" w:rsidR="00200EBA" w:rsidRPr="00132AAB" w:rsidRDefault="00200EBA" w:rsidP="006D6682">
            <w:pPr>
              <w:pStyle w:val="ab"/>
              <w:spacing w:before="0" w:beforeAutospacing="0" w:after="0" w:afterAutospacing="0"/>
              <w:jc w:val="center"/>
            </w:pPr>
            <w:r w:rsidRPr="002D2DC7">
              <w:t>Часто</w:t>
            </w:r>
          </w:p>
        </w:tc>
        <w:tc>
          <w:tcPr>
            <w:tcW w:w="3569" w:type="dxa"/>
            <w:vAlign w:val="center"/>
          </w:tcPr>
          <w:p w14:paraId="6946516F" w14:textId="4CC94627" w:rsidR="00200EBA" w:rsidRPr="009413DC" w:rsidRDefault="00200EBA" w:rsidP="006D6682">
            <w:pPr>
              <w:pStyle w:val="ab"/>
              <w:spacing w:before="0" w:beforeAutospacing="0" w:after="0" w:afterAutospacing="0"/>
              <w:jc w:val="center"/>
              <w:rPr>
                <w:color w:val="000000"/>
              </w:rPr>
            </w:pPr>
            <w:r w:rsidRPr="009413DC">
              <w:rPr>
                <w:color w:val="000000"/>
              </w:rPr>
              <w:t>Печеночная недостаточность</w:t>
            </w:r>
            <w:r w:rsidR="00ED2FD4">
              <w:rPr>
                <w:color w:val="000000"/>
              </w:rPr>
              <w:t>†</w:t>
            </w:r>
            <w:r w:rsidR="00ED2FD4" w:rsidRPr="00D050C7">
              <w:rPr>
                <w:color w:val="000000"/>
                <w:vertAlign w:val="superscript"/>
              </w:rPr>
              <w:t>,</w:t>
            </w:r>
            <w:r w:rsidR="00ED2FD4" w:rsidRPr="00D050C7">
              <w:rPr>
                <w:color w:val="000000"/>
                <w:vertAlign w:val="superscript"/>
                <w:lang w:val="en-US"/>
              </w:rPr>
              <w:t>k</w:t>
            </w:r>
          </w:p>
          <w:p w14:paraId="49AF03D6" w14:textId="20D0C783" w:rsidR="00200EBA" w:rsidRPr="009413DC" w:rsidRDefault="00200EBA" w:rsidP="006D6682">
            <w:pPr>
              <w:pStyle w:val="ab"/>
              <w:spacing w:before="0" w:beforeAutospacing="0" w:after="0" w:afterAutospacing="0"/>
              <w:jc w:val="center"/>
              <w:rPr>
                <w:color w:val="000000"/>
              </w:rPr>
            </w:pPr>
            <w:r w:rsidRPr="009413DC">
              <w:rPr>
                <w:color w:val="000000"/>
              </w:rPr>
              <w:t>Печеночная энцефалопатия</w:t>
            </w:r>
            <w:r w:rsidR="007538F0">
              <w:rPr>
                <w:color w:val="000000"/>
              </w:rPr>
              <w:t>†</w:t>
            </w:r>
            <w:r w:rsidR="007538F0" w:rsidRPr="0068400D">
              <w:rPr>
                <w:color w:val="000000"/>
                <w:vertAlign w:val="superscript"/>
              </w:rPr>
              <w:t>,</w:t>
            </w:r>
            <w:r w:rsidR="007538F0">
              <w:rPr>
                <w:color w:val="000000"/>
                <w:vertAlign w:val="superscript"/>
                <w:lang w:val="en-US"/>
              </w:rPr>
              <w:t>l</w:t>
            </w:r>
            <w:r w:rsidRPr="009413DC">
              <w:rPr>
                <w:color w:val="000000"/>
              </w:rPr>
              <w:t xml:space="preserve"> Повышение активности щелочной фосфатазы</w:t>
            </w:r>
          </w:p>
          <w:p w14:paraId="5A3313E3" w14:textId="609533DC" w:rsidR="00200EBA" w:rsidRDefault="00200EBA" w:rsidP="006D6682">
            <w:pPr>
              <w:pStyle w:val="ab"/>
              <w:spacing w:before="0" w:beforeAutospacing="0" w:after="0" w:afterAutospacing="0"/>
              <w:jc w:val="center"/>
              <w:rPr>
                <w:color w:val="000000"/>
              </w:rPr>
            </w:pPr>
            <w:r w:rsidRPr="009413DC">
              <w:rPr>
                <w:color w:val="000000"/>
              </w:rPr>
              <w:t>Нарушение функции печени</w:t>
            </w:r>
          </w:p>
          <w:p w14:paraId="748EE1EC" w14:textId="77777777" w:rsidR="00200EBA" w:rsidRPr="009413DC" w:rsidRDefault="00200EBA" w:rsidP="006D6682">
            <w:pPr>
              <w:pStyle w:val="ab"/>
              <w:spacing w:before="0" w:beforeAutospacing="0" w:after="0" w:afterAutospacing="0"/>
              <w:jc w:val="center"/>
              <w:rPr>
                <w:color w:val="000000"/>
              </w:rPr>
            </w:pPr>
            <w:r w:rsidRPr="009413DC">
              <w:rPr>
                <w:color w:val="000000"/>
              </w:rPr>
              <w:t>Повышение активности гамма-</w:t>
            </w:r>
          </w:p>
          <w:p w14:paraId="287E219B" w14:textId="77777777" w:rsidR="00200EBA" w:rsidRPr="000D1198" w:rsidRDefault="00200EBA" w:rsidP="006D6682">
            <w:pPr>
              <w:pStyle w:val="ab"/>
              <w:spacing w:before="0" w:beforeAutospacing="0" w:after="0" w:afterAutospacing="0"/>
              <w:jc w:val="center"/>
              <w:rPr>
                <w:b/>
                <w:bCs/>
                <w:color w:val="000000"/>
              </w:rPr>
            </w:pPr>
            <w:r w:rsidRPr="009413DC">
              <w:rPr>
                <w:color w:val="000000"/>
              </w:rPr>
              <w:t>глутамилтрансферазы Холецистит</w:t>
            </w:r>
          </w:p>
        </w:tc>
        <w:tc>
          <w:tcPr>
            <w:tcW w:w="3578" w:type="dxa"/>
            <w:vAlign w:val="center"/>
          </w:tcPr>
          <w:p w14:paraId="09DC0F5A" w14:textId="77777777" w:rsidR="00200EBA" w:rsidRPr="009413DC" w:rsidRDefault="00200EBA" w:rsidP="006D6682">
            <w:pPr>
              <w:pStyle w:val="ab"/>
              <w:spacing w:before="0" w:beforeAutospacing="0" w:after="0" w:afterAutospacing="0"/>
              <w:jc w:val="center"/>
              <w:rPr>
                <w:color w:val="000000"/>
              </w:rPr>
            </w:pPr>
            <w:r w:rsidRPr="009413DC">
              <w:rPr>
                <w:color w:val="000000"/>
              </w:rPr>
              <w:t>Холецистит</w:t>
            </w:r>
          </w:p>
          <w:p w14:paraId="5A45B394" w14:textId="56F37C20" w:rsidR="00200EBA" w:rsidRDefault="00200EBA" w:rsidP="006D6682">
            <w:pPr>
              <w:pStyle w:val="ab"/>
              <w:spacing w:before="0" w:beforeAutospacing="0" w:after="0" w:afterAutospacing="0"/>
              <w:jc w:val="center"/>
              <w:rPr>
                <w:color w:val="000000"/>
              </w:rPr>
            </w:pPr>
            <w:r w:rsidRPr="009413DC">
              <w:rPr>
                <w:color w:val="000000"/>
              </w:rPr>
              <w:t>Нарушение функции печени</w:t>
            </w:r>
          </w:p>
          <w:p w14:paraId="3F072456" w14:textId="2354A891" w:rsidR="00200EBA" w:rsidRPr="000D1198" w:rsidRDefault="00200EBA" w:rsidP="006D6682">
            <w:pPr>
              <w:pStyle w:val="ab"/>
              <w:spacing w:before="0" w:beforeAutospacing="0" w:after="0" w:afterAutospacing="0"/>
              <w:jc w:val="center"/>
              <w:rPr>
                <w:b/>
                <w:bCs/>
                <w:color w:val="000000"/>
              </w:rPr>
            </w:pPr>
            <w:r w:rsidRPr="009413DC">
              <w:rPr>
                <w:color w:val="000000"/>
              </w:rPr>
              <w:t>Повышение концентрации билирубина в крови</w:t>
            </w:r>
            <w:r w:rsidR="007538F0" w:rsidRPr="0068400D">
              <w:rPr>
                <w:color w:val="000000"/>
                <w:vertAlign w:val="superscript"/>
                <w:lang w:val="en-US"/>
              </w:rPr>
              <w:t>j</w:t>
            </w:r>
            <w:r w:rsidRPr="009413DC">
              <w:rPr>
                <w:color w:val="000000"/>
              </w:rPr>
              <w:t xml:space="preserve"> Повышение активности гамма- глутамилтрансферазы</w:t>
            </w:r>
          </w:p>
        </w:tc>
      </w:tr>
      <w:tr w:rsidR="00200EBA" w14:paraId="5C23203A" w14:textId="77777777" w:rsidTr="006D6682">
        <w:tc>
          <w:tcPr>
            <w:tcW w:w="2199" w:type="dxa"/>
            <w:vAlign w:val="center"/>
          </w:tcPr>
          <w:p w14:paraId="609067DD" w14:textId="77777777" w:rsidR="00200EBA" w:rsidRPr="00132AAB" w:rsidRDefault="00200EBA" w:rsidP="006D6682">
            <w:pPr>
              <w:pStyle w:val="ab"/>
              <w:spacing w:before="0" w:beforeAutospacing="0" w:after="0" w:afterAutospacing="0"/>
              <w:jc w:val="center"/>
            </w:pPr>
            <w:r w:rsidRPr="00132AAB">
              <w:t>Нечасто</w:t>
            </w:r>
          </w:p>
        </w:tc>
        <w:tc>
          <w:tcPr>
            <w:tcW w:w="3569" w:type="dxa"/>
            <w:vAlign w:val="center"/>
          </w:tcPr>
          <w:p w14:paraId="1EED776F" w14:textId="77777777" w:rsidR="00200EBA" w:rsidRPr="009413DC" w:rsidRDefault="00200EBA" w:rsidP="006D6682">
            <w:pPr>
              <w:pStyle w:val="ab"/>
              <w:spacing w:before="0" w:beforeAutospacing="0" w:after="0" w:afterAutospacing="0"/>
              <w:jc w:val="center"/>
              <w:rPr>
                <w:color w:val="000000"/>
              </w:rPr>
            </w:pPr>
            <w:r w:rsidRPr="009413DC">
              <w:rPr>
                <w:color w:val="000000"/>
              </w:rPr>
              <w:t>Повреждение клеток</w:t>
            </w:r>
          </w:p>
          <w:p w14:paraId="170B9141" w14:textId="01D38B23" w:rsidR="00200EBA" w:rsidRPr="009413DC" w:rsidRDefault="00200EBA" w:rsidP="006D6682">
            <w:pPr>
              <w:pStyle w:val="ab"/>
              <w:spacing w:before="0" w:beforeAutospacing="0" w:after="0" w:afterAutospacing="0"/>
              <w:jc w:val="center"/>
              <w:rPr>
                <w:color w:val="000000"/>
              </w:rPr>
            </w:pPr>
            <w:r w:rsidRPr="009413DC">
              <w:rPr>
                <w:color w:val="000000"/>
              </w:rPr>
              <w:t>печени/гепатит</w:t>
            </w:r>
            <w:r w:rsidR="007538F0" w:rsidRPr="00D050C7">
              <w:rPr>
                <w:color w:val="000000"/>
                <w:vertAlign w:val="superscript"/>
                <w:lang w:val="en-US"/>
              </w:rPr>
              <w:t>m</w:t>
            </w:r>
          </w:p>
        </w:tc>
        <w:tc>
          <w:tcPr>
            <w:tcW w:w="3578" w:type="dxa"/>
            <w:vAlign w:val="center"/>
          </w:tcPr>
          <w:p w14:paraId="31D0195F" w14:textId="6A33EDE1" w:rsidR="00200EBA" w:rsidRPr="009413DC" w:rsidRDefault="00200EBA" w:rsidP="006D6682">
            <w:pPr>
              <w:pStyle w:val="ab"/>
              <w:spacing w:before="0" w:beforeAutospacing="0" w:after="0" w:afterAutospacing="0"/>
              <w:jc w:val="center"/>
              <w:rPr>
                <w:color w:val="000000"/>
              </w:rPr>
            </w:pPr>
            <w:r w:rsidRPr="009413DC">
              <w:rPr>
                <w:color w:val="000000"/>
              </w:rPr>
              <w:t>Печеночная недостаточность</w:t>
            </w:r>
            <w:r w:rsidR="007538F0">
              <w:rPr>
                <w:color w:val="000000"/>
              </w:rPr>
              <w:t>†</w:t>
            </w:r>
            <w:r w:rsidR="007538F0" w:rsidRPr="0068400D">
              <w:rPr>
                <w:color w:val="000000"/>
                <w:vertAlign w:val="superscript"/>
              </w:rPr>
              <w:t>,</w:t>
            </w:r>
            <w:r w:rsidR="007538F0" w:rsidRPr="0068400D">
              <w:rPr>
                <w:color w:val="000000"/>
                <w:vertAlign w:val="superscript"/>
                <w:lang w:val="en-US"/>
              </w:rPr>
              <w:t>k</w:t>
            </w:r>
          </w:p>
          <w:p w14:paraId="176A122D" w14:textId="0E380568" w:rsidR="00200EBA" w:rsidRDefault="00200EBA" w:rsidP="006D6682">
            <w:pPr>
              <w:pStyle w:val="ab"/>
              <w:spacing w:before="0" w:beforeAutospacing="0" w:after="0" w:afterAutospacing="0"/>
              <w:jc w:val="center"/>
              <w:rPr>
                <w:color w:val="000000"/>
              </w:rPr>
            </w:pPr>
            <w:r w:rsidRPr="009413DC">
              <w:rPr>
                <w:color w:val="000000"/>
              </w:rPr>
              <w:t>Печеночная энцефалопатия</w:t>
            </w:r>
            <w:r w:rsidR="007538F0">
              <w:rPr>
                <w:color w:val="000000"/>
              </w:rPr>
              <w:t>†</w:t>
            </w:r>
            <w:r w:rsidR="007538F0" w:rsidRPr="0068400D">
              <w:rPr>
                <w:color w:val="000000"/>
                <w:vertAlign w:val="superscript"/>
              </w:rPr>
              <w:t>,</w:t>
            </w:r>
            <w:r w:rsidR="007538F0">
              <w:rPr>
                <w:color w:val="000000"/>
                <w:vertAlign w:val="superscript"/>
                <w:lang w:val="en-US"/>
              </w:rPr>
              <w:t>l</w:t>
            </w:r>
          </w:p>
          <w:p w14:paraId="5B4818D2" w14:textId="77777777" w:rsidR="00200EBA" w:rsidRPr="009413DC" w:rsidRDefault="00200EBA" w:rsidP="006D6682">
            <w:pPr>
              <w:pStyle w:val="ab"/>
              <w:spacing w:before="0" w:beforeAutospacing="0" w:after="0" w:afterAutospacing="0"/>
              <w:jc w:val="center"/>
              <w:rPr>
                <w:color w:val="000000"/>
              </w:rPr>
            </w:pPr>
            <w:r w:rsidRPr="009413DC">
              <w:rPr>
                <w:color w:val="000000"/>
              </w:rPr>
              <w:t>Повреждение клеток</w:t>
            </w:r>
          </w:p>
          <w:p w14:paraId="77ED0D46" w14:textId="1F163C8B" w:rsidR="00200EBA" w:rsidRPr="000D1198" w:rsidRDefault="00200EBA" w:rsidP="006D6682">
            <w:pPr>
              <w:pStyle w:val="ab"/>
              <w:spacing w:before="0" w:beforeAutospacing="0" w:after="0" w:afterAutospacing="0"/>
              <w:jc w:val="center"/>
              <w:rPr>
                <w:b/>
                <w:bCs/>
                <w:color w:val="000000"/>
              </w:rPr>
            </w:pPr>
            <w:r w:rsidRPr="009413DC">
              <w:rPr>
                <w:color w:val="000000"/>
              </w:rPr>
              <w:t>печени/гепатит</w:t>
            </w:r>
            <w:r w:rsidR="007538F0" w:rsidRPr="0068400D">
              <w:rPr>
                <w:color w:val="000000"/>
                <w:vertAlign w:val="superscript"/>
                <w:lang w:val="en-US"/>
              </w:rPr>
              <w:t>m</w:t>
            </w:r>
          </w:p>
        </w:tc>
      </w:tr>
      <w:tr w:rsidR="008B465A" w14:paraId="1B738BA1" w14:textId="77777777" w:rsidTr="006D6682">
        <w:tc>
          <w:tcPr>
            <w:tcW w:w="9346" w:type="dxa"/>
            <w:gridSpan w:val="3"/>
            <w:vAlign w:val="center"/>
          </w:tcPr>
          <w:p w14:paraId="6AF03022" w14:textId="7783D2D0" w:rsidR="008B465A" w:rsidRPr="000D1198" w:rsidRDefault="008B465A" w:rsidP="006D6682">
            <w:pPr>
              <w:pStyle w:val="ab"/>
              <w:jc w:val="center"/>
              <w:rPr>
                <w:b/>
                <w:bCs/>
                <w:color w:val="000000"/>
              </w:rPr>
            </w:pPr>
            <w:r w:rsidRPr="009413DC">
              <w:rPr>
                <w:b/>
                <w:bCs/>
              </w:rPr>
              <w:t>Нарушения со стороны кожи и подкожной клетчатки</w:t>
            </w:r>
          </w:p>
        </w:tc>
      </w:tr>
      <w:tr w:rsidR="00200EBA" w14:paraId="37C63277" w14:textId="77777777" w:rsidTr="006D6682">
        <w:tc>
          <w:tcPr>
            <w:tcW w:w="2199" w:type="dxa"/>
            <w:vAlign w:val="center"/>
          </w:tcPr>
          <w:p w14:paraId="3AC05BF5" w14:textId="77777777" w:rsidR="00200EBA" w:rsidRPr="00132AAB" w:rsidRDefault="00200EBA" w:rsidP="006D6682">
            <w:pPr>
              <w:pStyle w:val="ab"/>
              <w:spacing w:before="0" w:beforeAutospacing="0" w:after="0" w:afterAutospacing="0"/>
              <w:jc w:val="center"/>
            </w:pPr>
            <w:r w:rsidRPr="002D2DC7">
              <w:t>Очень часто</w:t>
            </w:r>
          </w:p>
        </w:tc>
        <w:tc>
          <w:tcPr>
            <w:tcW w:w="3569" w:type="dxa"/>
            <w:vAlign w:val="center"/>
          </w:tcPr>
          <w:p w14:paraId="00948FE3" w14:textId="6539D223" w:rsidR="00200EBA" w:rsidRPr="009A6138" w:rsidRDefault="00200EBA" w:rsidP="006D6682">
            <w:pPr>
              <w:pStyle w:val="ab"/>
              <w:spacing w:before="0" w:beforeAutospacing="0" w:after="0" w:afterAutospacing="0"/>
              <w:jc w:val="center"/>
              <w:rPr>
                <w:color w:val="000000"/>
              </w:rPr>
            </w:pPr>
            <w:r w:rsidRPr="009A6138">
              <w:rPr>
                <w:color w:val="000000"/>
              </w:rPr>
              <w:t xml:space="preserve">Синдром </w:t>
            </w:r>
            <w:r w:rsidR="00C16C02">
              <w:rPr>
                <w:color w:val="000000"/>
              </w:rPr>
              <w:t>ЛПЭ</w:t>
            </w:r>
          </w:p>
          <w:p w14:paraId="5E60AEAF" w14:textId="77777777" w:rsidR="00200EBA" w:rsidRPr="009A6138" w:rsidRDefault="00200EBA" w:rsidP="006D6682">
            <w:pPr>
              <w:pStyle w:val="ab"/>
              <w:spacing w:before="0" w:beforeAutospacing="0" w:after="0" w:afterAutospacing="0"/>
              <w:jc w:val="center"/>
              <w:rPr>
                <w:color w:val="000000"/>
              </w:rPr>
            </w:pPr>
            <w:r w:rsidRPr="009A6138">
              <w:rPr>
                <w:color w:val="000000"/>
              </w:rPr>
              <w:t>Сыпь</w:t>
            </w:r>
          </w:p>
          <w:p w14:paraId="3E1A6AC2" w14:textId="77777777" w:rsidR="00200EBA" w:rsidRPr="000D1198" w:rsidRDefault="00200EBA" w:rsidP="006D6682">
            <w:pPr>
              <w:pStyle w:val="ab"/>
              <w:spacing w:before="0" w:beforeAutospacing="0" w:after="0" w:afterAutospacing="0"/>
              <w:jc w:val="center"/>
              <w:rPr>
                <w:b/>
                <w:bCs/>
                <w:color w:val="000000"/>
              </w:rPr>
            </w:pPr>
            <w:r w:rsidRPr="009A6138">
              <w:rPr>
                <w:color w:val="000000"/>
              </w:rPr>
              <w:t>Алопеция</w:t>
            </w:r>
          </w:p>
        </w:tc>
        <w:tc>
          <w:tcPr>
            <w:tcW w:w="3578" w:type="dxa"/>
            <w:vAlign w:val="center"/>
          </w:tcPr>
          <w:p w14:paraId="167E6B19" w14:textId="763F7D27" w:rsidR="00200EBA" w:rsidRPr="009A6138" w:rsidRDefault="00200EBA" w:rsidP="006D6682">
            <w:pPr>
              <w:pStyle w:val="ab"/>
              <w:spacing w:before="0" w:beforeAutospacing="0" w:after="0" w:afterAutospacing="0"/>
              <w:jc w:val="center"/>
              <w:rPr>
                <w:color w:val="000000"/>
              </w:rPr>
            </w:pPr>
            <w:r w:rsidRPr="009A6138">
              <w:rPr>
                <w:color w:val="000000"/>
              </w:rPr>
              <w:t xml:space="preserve">Синдром </w:t>
            </w:r>
            <w:r w:rsidR="00B26DA6">
              <w:rPr>
                <w:color w:val="000000"/>
              </w:rPr>
              <w:t>ЛПЭ</w:t>
            </w:r>
          </w:p>
          <w:p w14:paraId="0ADF50AA" w14:textId="77777777" w:rsidR="00200EBA" w:rsidRPr="009A6138" w:rsidRDefault="00200EBA" w:rsidP="006D6682">
            <w:pPr>
              <w:pStyle w:val="ab"/>
              <w:spacing w:before="0" w:beforeAutospacing="0" w:after="0" w:afterAutospacing="0"/>
              <w:jc w:val="center"/>
              <w:rPr>
                <w:color w:val="000000"/>
              </w:rPr>
            </w:pPr>
            <w:r w:rsidRPr="009A6138">
              <w:rPr>
                <w:color w:val="000000"/>
              </w:rPr>
              <w:t>Сыпь</w:t>
            </w:r>
          </w:p>
          <w:p w14:paraId="34262E2D" w14:textId="77777777" w:rsidR="00200EBA" w:rsidRPr="000D1198" w:rsidRDefault="00200EBA" w:rsidP="006D6682">
            <w:pPr>
              <w:pStyle w:val="ab"/>
              <w:jc w:val="center"/>
              <w:rPr>
                <w:b/>
                <w:bCs/>
                <w:color w:val="000000"/>
              </w:rPr>
            </w:pPr>
          </w:p>
        </w:tc>
      </w:tr>
      <w:tr w:rsidR="00200EBA" w14:paraId="5236A3CD" w14:textId="77777777" w:rsidTr="006D6682">
        <w:tc>
          <w:tcPr>
            <w:tcW w:w="2199" w:type="dxa"/>
            <w:vAlign w:val="center"/>
          </w:tcPr>
          <w:p w14:paraId="498AC8F6" w14:textId="77777777" w:rsidR="00200EBA" w:rsidRPr="00132AAB" w:rsidRDefault="00200EBA" w:rsidP="006D6682">
            <w:pPr>
              <w:pStyle w:val="ab"/>
              <w:spacing w:before="0" w:beforeAutospacing="0" w:after="0" w:afterAutospacing="0"/>
              <w:jc w:val="center"/>
            </w:pPr>
            <w:r w:rsidRPr="002D2DC7">
              <w:lastRenderedPageBreak/>
              <w:t>Часто</w:t>
            </w:r>
          </w:p>
        </w:tc>
        <w:tc>
          <w:tcPr>
            <w:tcW w:w="3569" w:type="dxa"/>
            <w:vAlign w:val="center"/>
          </w:tcPr>
          <w:p w14:paraId="6C4C5503" w14:textId="77777777" w:rsidR="00200EBA" w:rsidRPr="009A6138" w:rsidRDefault="00200EBA" w:rsidP="006D6682">
            <w:pPr>
              <w:pStyle w:val="ab"/>
              <w:spacing w:before="0" w:beforeAutospacing="0" w:after="0" w:afterAutospacing="0"/>
              <w:jc w:val="center"/>
              <w:rPr>
                <w:color w:val="000000"/>
              </w:rPr>
            </w:pPr>
            <w:r w:rsidRPr="009A6138">
              <w:rPr>
                <w:color w:val="000000"/>
              </w:rPr>
              <w:t>Гиперкератоз</w:t>
            </w:r>
          </w:p>
        </w:tc>
        <w:tc>
          <w:tcPr>
            <w:tcW w:w="3578" w:type="dxa"/>
            <w:vAlign w:val="center"/>
          </w:tcPr>
          <w:p w14:paraId="47665784" w14:textId="77777777" w:rsidR="00200EBA" w:rsidRDefault="00200EBA" w:rsidP="006D6682">
            <w:pPr>
              <w:pStyle w:val="ab"/>
              <w:spacing w:before="0" w:beforeAutospacing="0" w:after="0" w:afterAutospacing="0"/>
              <w:jc w:val="center"/>
              <w:rPr>
                <w:color w:val="000000"/>
              </w:rPr>
            </w:pPr>
            <w:r w:rsidRPr="009A6138">
              <w:rPr>
                <w:color w:val="000000"/>
              </w:rPr>
              <w:t>Алопеция</w:t>
            </w:r>
          </w:p>
          <w:p w14:paraId="3C382D82" w14:textId="77777777" w:rsidR="00200EBA" w:rsidRPr="000D1198" w:rsidRDefault="00200EBA" w:rsidP="006D6682">
            <w:pPr>
              <w:pStyle w:val="ab"/>
              <w:spacing w:before="0" w:beforeAutospacing="0" w:after="0" w:afterAutospacing="0"/>
              <w:jc w:val="center"/>
              <w:rPr>
                <w:b/>
                <w:bCs/>
                <w:color w:val="000000"/>
              </w:rPr>
            </w:pPr>
            <w:r w:rsidRPr="009A6138">
              <w:rPr>
                <w:color w:val="000000"/>
              </w:rPr>
              <w:t>Гиперкератоз</w:t>
            </w:r>
          </w:p>
        </w:tc>
      </w:tr>
      <w:tr w:rsidR="008B465A" w14:paraId="158E001A" w14:textId="77777777" w:rsidTr="006D6682">
        <w:tc>
          <w:tcPr>
            <w:tcW w:w="9346" w:type="dxa"/>
            <w:gridSpan w:val="3"/>
            <w:vAlign w:val="center"/>
          </w:tcPr>
          <w:p w14:paraId="2967FE28" w14:textId="5B462E54" w:rsidR="008B465A" w:rsidRPr="000D1198" w:rsidRDefault="008B465A" w:rsidP="006D6682">
            <w:pPr>
              <w:pStyle w:val="ab"/>
              <w:jc w:val="center"/>
              <w:rPr>
                <w:b/>
                <w:bCs/>
                <w:color w:val="000000"/>
              </w:rPr>
            </w:pPr>
            <w:r w:rsidRPr="00F94C19">
              <w:rPr>
                <w:b/>
                <w:bCs/>
              </w:rPr>
              <w:t>Нарушения со стороны мышечной, скелетной и соединительной ткани</w:t>
            </w:r>
          </w:p>
        </w:tc>
      </w:tr>
      <w:tr w:rsidR="00200EBA" w14:paraId="2F245631" w14:textId="77777777" w:rsidTr="006D6682">
        <w:tc>
          <w:tcPr>
            <w:tcW w:w="2199" w:type="dxa"/>
            <w:vAlign w:val="center"/>
          </w:tcPr>
          <w:p w14:paraId="03A6A86F" w14:textId="77777777" w:rsidR="00200EBA" w:rsidRPr="00132AAB" w:rsidRDefault="00200EBA" w:rsidP="006D6682">
            <w:pPr>
              <w:pStyle w:val="ab"/>
              <w:spacing w:before="0" w:beforeAutospacing="0" w:after="0" w:afterAutospacing="0"/>
              <w:jc w:val="center"/>
            </w:pPr>
            <w:r w:rsidRPr="002D2DC7">
              <w:t>Очень часто</w:t>
            </w:r>
          </w:p>
        </w:tc>
        <w:tc>
          <w:tcPr>
            <w:tcW w:w="3569" w:type="dxa"/>
            <w:vAlign w:val="center"/>
          </w:tcPr>
          <w:p w14:paraId="2B986CA3" w14:textId="77777777" w:rsidR="00200EBA" w:rsidRPr="00F94C19" w:rsidRDefault="00200EBA" w:rsidP="006D6682">
            <w:pPr>
              <w:pStyle w:val="ab"/>
              <w:spacing w:before="0" w:beforeAutospacing="0" w:after="0" w:afterAutospacing="0"/>
              <w:jc w:val="center"/>
              <w:rPr>
                <w:color w:val="000000"/>
              </w:rPr>
            </w:pPr>
            <w:r w:rsidRPr="00F94C19">
              <w:rPr>
                <w:color w:val="000000"/>
              </w:rPr>
              <w:t>Боль в спине</w:t>
            </w:r>
          </w:p>
          <w:p w14:paraId="118C798B" w14:textId="77777777" w:rsidR="00200EBA" w:rsidRPr="00F94C19" w:rsidRDefault="00200EBA" w:rsidP="006D6682">
            <w:pPr>
              <w:pStyle w:val="ab"/>
              <w:spacing w:before="0" w:beforeAutospacing="0" w:after="0" w:afterAutospacing="0"/>
              <w:jc w:val="center"/>
              <w:rPr>
                <w:color w:val="000000"/>
              </w:rPr>
            </w:pPr>
            <w:r w:rsidRPr="00F94C19">
              <w:rPr>
                <w:color w:val="000000"/>
              </w:rPr>
              <w:t>Артралгия</w:t>
            </w:r>
          </w:p>
          <w:p w14:paraId="551F722E" w14:textId="77777777" w:rsidR="00200EBA" w:rsidRPr="00F94C19" w:rsidRDefault="00200EBA" w:rsidP="006D6682">
            <w:pPr>
              <w:pStyle w:val="ab"/>
              <w:spacing w:before="0" w:beforeAutospacing="0" w:after="0" w:afterAutospacing="0"/>
              <w:jc w:val="center"/>
              <w:rPr>
                <w:color w:val="000000"/>
              </w:rPr>
            </w:pPr>
            <w:r w:rsidRPr="00F94C19">
              <w:rPr>
                <w:color w:val="000000"/>
              </w:rPr>
              <w:t>Миалгия</w:t>
            </w:r>
          </w:p>
          <w:p w14:paraId="37584A6A" w14:textId="55EDC578" w:rsidR="004C31B4" w:rsidRDefault="00200EBA" w:rsidP="006D6682">
            <w:pPr>
              <w:pStyle w:val="ab"/>
              <w:spacing w:before="0" w:beforeAutospacing="0" w:after="0" w:afterAutospacing="0"/>
              <w:jc w:val="center"/>
              <w:rPr>
                <w:color w:val="000000"/>
              </w:rPr>
            </w:pPr>
            <w:r w:rsidRPr="00F94C19">
              <w:rPr>
                <w:color w:val="000000"/>
              </w:rPr>
              <w:t>Боль в конечностях</w:t>
            </w:r>
          </w:p>
          <w:p w14:paraId="326C40C1" w14:textId="7741EE1A" w:rsidR="00200EBA" w:rsidRPr="000D1198" w:rsidRDefault="00200EBA" w:rsidP="006D6682">
            <w:pPr>
              <w:pStyle w:val="ab"/>
              <w:spacing w:before="0" w:beforeAutospacing="0" w:after="0" w:afterAutospacing="0"/>
              <w:jc w:val="center"/>
              <w:rPr>
                <w:b/>
                <w:bCs/>
                <w:color w:val="000000"/>
              </w:rPr>
            </w:pPr>
            <w:r w:rsidRPr="00F94C19">
              <w:rPr>
                <w:color w:val="000000"/>
              </w:rPr>
              <w:t>Костно-мышечная боль</w:t>
            </w:r>
          </w:p>
        </w:tc>
        <w:tc>
          <w:tcPr>
            <w:tcW w:w="3578" w:type="dxa"/>
            <w:vAlign w:val="center"/>
          </w:tcPr>
          <w:p w14:paraId="7DFCF11E" w14:textId="77777777" w:rsidR="00200EBA" w:rsidRPr="00F94C19" w:rsidRDefault="00200EBA" w:rsidP="006D6682">
            <w:pPr>
              <w:pStyle w:val="ab"/>
              <w:spacing w:before="0" w:beforeAutospacing="0" w:after="0" w:afterAutospacing="0"/>
              <w:jc w:val="center"/>
              <w:rPr>
                <w:color w:val="000000"/>
              </w:rPr>
            </w:pPr>
            <w:r w:rsidRPr="00F94C19">
              <w:rPr>
                <w:color w:val="000000"/>
              </w:rPr>
              <w:t>Боль в спине</w:t>
            </w:r>
          </w:p>
          <w:p w14:paraId="6BBB1743" w14:textId="77777777" w:rsidR="00200EBA" w:rsidRPr="00F94C19" w:rsidRDefault="00200EBA" w:rsidP="006D6682">
            <w:pPr>
              <w:pStyle w:val="ab"/>
              <w:spacing w:before="0" w:beforeAutospacing="0" w:after="0" w:afterAutospacing="0"/>
              <w:jc w:val="center"/>
              <w:rPr>
                <w:color w:val="000000"/>
              </w:rPr>
            </w:pPr>
            <w:r w:rsidRPr="00F94C19">
              <w:rPr>
                <w:color w:val="000000"/>
              </w:rPr>
              <w:t>Артралгия</w:t>
            </w:r>
          </w:p>
          <w:p w14:paraId="03785FDA" w14:textId="77777777" w:rsidR="00200EBA" w:rsidRPr="00F94C19" w:rsidRDefault="00200EBA" w:rsidP="006D6682">
            <w:pPr>
              <w:pStyle w:val="ab"/>
              <w:spacing w:before="0" w:beforeAutospacing="0" w:after="0" w:afterAutospacing="0"/>
              <w:jc w:val="center"/>
              <w:rPr>
                <w:color w:val="000000"/>
              </w:rPr>
            </w:pPr>
            <w:r w:rsidRPr="00F94C19">
              <w:rPr>
                <w:color w:val="000000"/>
              </w:rPr>
              <w:t>Миалгия</w:t>
            </w:r>
          </w:p>
          <w:p w14:paraId="55FB28BB" w14:textId="1DBD7160" w:rsidR="007538F0" w:rsidRDefault="00200EBA" w:rsidP="006D6682">
            <w:pPr>
              <w:pStyle w:val="ab"/>
              <w:spacing w:before="0" w:beforeAutospacing="0" w:after="0" w:afterAutospacing="0"/>
              <w:jc w:val="center"/>
              <w:rPr>
                <w:color w:val="000000"/>
              </w:rPr>
            </w:pPr>
            <w:r w:rsidRPr="00F94C19">
              <w:rPr>
                <w:color w:val="000000"/>
              </w:rPr>
              <w:t>Боль в конечностях</w:t>
            </w:r>
          </w:p>
          <w:p w14:paraId="3C01E112" w14:textId="18FA50D1" w:rsidR="00200EBA" w:rsidRPr="000D1198" w:rsidRDefault="00200EBA" w:rsidP="006D6682">
            <w:pPr>
              <w:pStyle w:val="ab"/>
              <w:spacing w:before="0" w:beforeAutospacing="0" w:after="0" w:afterAutospacing="0"/>
              <w:jc w:val="center"/>
              <w:rPr>
                <w:b/>
                <w:bCs/>
                <w:color w:val="000000"/>
              </w:rPr>
            </w:pPr>
            <w:r w:rsidRPr="00F94C19">
              <w:rPr>
                <w:color w:val="000000"/>
              </w:rPr>
              <w:t>Костно-мышечная боль</w:t>
            </w:r>
          </w:p>
        </w:tc>
      </w:tr>
      <w:tr w:rsidR="00200EBA" w14:paraId="188A1A11" w14:textId="77777777" w:rsidTr="006D6682">
        <w:tc>
          <w:tcPr>
            <w:tcW w:w="2199" w:type="dxa"/>
            <w:vAlign w:val="center"/>
          </w:tcPr>
          <w:p w14:paraId="200B69CC" w14:textId="77777777" w:rsidR="00200EBA" w:rsidRPr="00132AAB" w:rsidRDefault="00200EBA" w:rsidP="006D6682">
            <w:pPr>
              <w:pStyle w:val="ab"/>
              <w:spacing w:before="0" w:beforeAutospacing="0" w:after="0" w:afterAutospacing="0"/>
              <w:jc w:val="center"/>
            </w:pPr>
            <w:r w:rsidRPr="00132AAB">
              <w:t>Нечасто</w:t>
            </w:r>
          </w:p>
        </w:tc>
        <w:tc>
          <w:tcPr>
            <w:tcW w:w="3569" w:type="dxa"/>
            <w:vAlign w:val="center"/>
          </w:tcPr>
          <w:p w14:paraId="70E68256" w14:textId="77777777" w:rsidR="00200EBA" w:rsidRPr="00F94C19" w:rsidRDefault="00200EBA" w:rsidP="006D6682">
            <w:pPr>
              <w:pStyle w:val="ab"/>
              <w:spacing w:before="0" w:beforeAutospacing="0" w:after="0" w:afterAutospacing="0"/>
              <w:jc w:val="center"/>
              <w:rPr>
                <w:color w:val="000000"/>
              </w:rPr>
            </w:pPr>
            <w:r w:rsidRPr="00F94C19">
              <w:rPr>
                <w:color w:val="000000"/>
              </w:rPr>
              <w:t>Остеонекроз челюсти</w:t>
            </w:r>
          </w:p>
        </w:tc>
        <w:tc>
          <w:tcPr>
            <w:tcW w:w="3578" w:type="dxa"/>
            <w:vAlign w:val="center"/>
          </w:tcPr>
          <w:p w14:paraId="5623052B" w14:textId="77777777" w:rsidR="00200EBA" w:rsidRPr="000D1198" w:rsidRDefault="00200EBA" w:rsidP="006D6682">
            <w:pPr>
              <w:pStyle w:val="ab"/>
              <w:jc w:val="center"/>
              <w:rPr>
                <w:b/>
                <w:bCs/>
                <w:color w:val="000000"/>
              </w:rPr>
            </w:pPr>
          </w:p>
        </w:tc>
      </w:tr>
      <w:tr w:rsidR="008B465A" w14:paraId="402E193A" w14:textId="77777777" w:rsidTr="006D6682">
        <w:tc>
          <w:tcPr>
            <w:tcW w:w="9346" w:type="dxa"/>
            <w:gridSpan w:val="3"/>
            <w:vAlign w:val="center"/>
          </w:tcPr>
          <w:p w14:paraId="4AD3F36A" w14:textId="54D73DF4" w:rsidR="008B465A" w:rsidRPr="000D1198" w:rsidRDefault="008B465A" w:rsidP="006D6682">
            <w:pPr>
              <w:pStyle w:val="ab"/>
              <w:jc w:val="center"/>
              <w:rPr>
                <w:b/>
                <w:bCs/>
                <w:color w:val="000000"/>
              </w:rPr>
            </w:pPr>
            <w:r w:rsidRPr="00F94C19">
              <w:rPr>
                <w:b/>
                <w:bCs/>
              </w:rPr>
              <w:t>Нарушения со стороны почек и мочевыводящих путей</w:t>
            </w:r>
          </w:p>
        </w:tc>
      </w:tr>
      <w:tr w:rsidR="00200EBA" w14:paraId="068CBB15" w14:textId="77777777" w:rsidTr="006D6682">
        <w:tc>
          <w:tcPr>
            <w:tcW w:w="2199" w:type="dxa"/>
            <w:vAlign w:val="center"/>
          </w:tcPr>
          <w:p w14:paraId="438A993E" w14:textId="77777777" w:rsidR="00200EBA" w:rsidRPr="00132AAB" w:rsidRDefault="00200EBA" w:rsidP="006D6682">
            <w:pPr>
              <w:pStyle w:val="ab"/>
              <w:spacing w:before="0" w:beforeAutospacing="0" w:after="0" w:afterAutospacing="0"/>
              <w:jc w:val="center"/>
            </w:pPr>
            <w:r w:rsidRPr="002D2DC7">
              <w:t>Очень часто</w:t>
            </w:r>
          </w:p>
        </w:tc>
        <w:tc>
          <w:tcPr>
            <w:tcW w:w="3569" w:type="dxa"/>
            <w:vAlign w:val="center"/>
          </w:tcPr>
          <w:p w14:paraId="3725AAD4" w14:textId="7CB12558" w:rsidR="00200EBA" w:rsidRPr="000D1198" w:rsidRDefault="00B609BA" w:rsidP="006D6682">
            <w:pPr>
              <w:pStyle w:val="ab"/>
              <w:spacing w:before="0" w:beforeAutospacing="0" w:after="0" w:afterAutospacing="0"/>
              <w:jc w:val="center"/>
              <w:rPr>
                <w:b/>
                <w:bCs/>
                <w:color w:val="000000"/>
              </w:rPr>
            </w:pPr>
            <w:r w:rsidRPr="00063303">
              <w:rPr>
                <w:color w:val="000000"/>
              </w:rPr>
              <w:t>Протеинурия</w:t>
            </w:r>
          </w:p>
        </w:tc>
        <w:tc>
          <w:tcPr>
            <w:tcW w:w="3578" w:type="dxa"/>
            <w:vAlign w:val="center"/>
          </w:tcPr>
          <w:p w14:paraId="3B174F8C" w14:textId="14316A38" w:rsidR="00200EBA" w:rsidRPr="00063303" w:rsidRDefault="00200EBA" w:rsidP="006D6682">
            <w:pPr>
              <w:pStyle w:val="ab"/>
              <w:spacing w:before="0" w:beforeAutospacing="0" w:after="0" w:afterAutospacing="0"/>
              <w:jc w:val="center"/>
              <w:rPr>
                <w:color w:val="000000"/>
              </w:rPr>
            </w:pPr>
            <w:r w:rsidRPr="00063303">
              <w:rPr>
                <w:color w:val="000000"/>
              </w:rPr>
              <w:t>Протеинурия</w:t>
            </w:r>
          </w:p>
          <w:p w14:paraId="0853811C" w14:textId="77777777" w:rsidR="00200EBA" w:rsidRPr="000D1198" w:rsidRDefault="00200EBA" w:rsidP="006D6682">
            <w:pPr>
              <w:pStyle w:val="ab"/>
              <w:spacing w:before="0" w:beforeAutospacing="0" w:after="0" w:afterAutospacing="0"/>
              <w:jc w:val="center"/>
              <w:rPr>
                <w:b/>
                <w:bCs/>
                <w:color w:val="000000"/>
              </w:rPr>
            </w:pPr>
            <w:r w:rsidRPr="00063303">
              <w:rPr>
                <w:color w:val="000000"/>
              </w:rPr>
              <w:t>Повышение концентрации креатинина в крови</w:t>
            </w:r>
          </w:p>
        </w:tc>
      </w:tr>
      <w:tr w:rsidR="00200EBA" w14:paraId="06C71ADC" w14:textId="77777777" w:rsidTr="006D6682">
        <w:tc>
          <w:tcPr>
            <w:tcW w:w="2199" w:type="dxa"/>
            <w:vAlign w:val="center"/>
          </w:tcPr>
          <w:p w14:paraId="5FF1D909" w14:textId="77777777" w:rsidR="00200EBA" w:rsidRPr="00132AAB" w:rsidRDefault="00200EBA" w:rsidP="006D6682">
            <w:pPr>
              <w:pStyle w:val="ab"/>
              <w:spacing w:before="0" w:beforeAutospacing="0" w:after="0" w:afterAutospacing="0"/>
              <w:jc w:val="center"/>
            </w:pPr>
            <w:r w:rsidRPr="002D2DC7">
              <w:t>Часто</w:t>
            </w:r>
          </w:p>
        </w:tc>
        <w:tc>
          <w:tcPr>
            <w:tcW w:w="3569" w:type="dxa"/>
            <w:vAlign w:val="center"/>
          </w:tcPr>
          <w:p w14:paraId="320F65DC" w14:textId="07B32F1E" w:rsidR="00B609BA" w:rsidRDefault="00200EBA" w:rsidP="006D6682">
            <w:pPr>
              <w:pStyle w:val="ab"/>
              <w:spacing w:before="0" w:beforeAutospacing="0" w:after="0" w:afterAutospacing="0"/>
              <w:jc w:val="center"/>
              <w:rPr>
                <w:color w:val="000000"/>
              </w:rPr>
            </w:pPr>
            <w:r w:rsidRPr="00063303">
              <w:rPr>
                <w:color w:val="000000"/>
              </w:rPr>
              <w:t>Эпизоды почечной недостаточности</w:t>
            </w:r>
            <w:r w:rsidR="008E7351">
              <w:rPr>
                <w:color w:val="000000"/>
              </w:rPr>
              <w:t>†</w:t>
            </w:r>
            <w:r w:rsidR="008E7351" w:rsidRPr="0068400D">
              <w:rPr>
                <w:color w:val="000000"/>
                <w:vertAlign w:val="superscript"/>
              </w:rPr>
              <w:t>,</w:t>
            </w:r>
            <w:r w:rsidR="008E7351">
              <w:rPr>
                <w:color w:val="000000"/>
                <w:vertAlign w:val="superscript"/>
                <w:lang w:val="en-US"/>
              </w:rPr>
              <w:t>n</w:t>
            </w:r>
          </w:p>
          <w:p w14:paraId="0A7EB5D7" w14:textId="00235111" w:rsidR="008E7351" w:rsidRDefault="00200EBA" w:rsidP="006D6682">
            <w:pPr>
              <w:pStyle w:val="ab"/>
              <w:spacing w:before="0" w:beforeAutospacing="0" w:after="0" w:afterAutospacing="0"/>
              <w:jc w:val="center"/>
              <w:rPr>
                <w:color w:val="000000"/>
              </w:rPr>
            </w:pPr>
            <w:r w:rsidRPr="00063303">
              <w:rPr>
                <w:color w:val="000000"/>
              </w:rPr>
              <w:t>Нарушение функции почек Повышение концентрации креатинина в крови</w:t>
            </w:r>
          </w:p>
          <w:p w14:paraId="5C202840" w14:textId="25215320" w:rsidR="00200EBA" w:rsidRPr="00063303" w:rsidRDefault="00200EBA" w:rsidP="006D6682">
            <w:pPr>
              <w:pStyle w:val="ab"/>
              <w:spacing w:before="0" w:beforeAutospacing="0" w:after="0" w:afterAutospacing="0"/>
              <w:jc w:val="center"/>
              <w:rPr>
                <w:color w:val="000000"/>
              </w:rPr>
            </w:pPr>
            <w:r w:rsidRPr="00063303">
              <w:rPr>
                <w:color w:val="000000"/>
              </w:rPr>
              <w:t>Повышение концентрации</w:t>
            </w:r>
          </w:p>
          <w:p w14:paraId="58B5145D" w14:textId="77777777" w:rsidR="00200EBA" w:rsidRPr="000D1198" w:rsidRDefault="00200EBA" w:rsidP="006D6682">
            <w:pPr>
              <w:pStyle w:val="ab"/>
              <w:spacing w:before="0" w:beforeAutospacing="0" w:after="0" w:afterAutospacing="0"/>
              <w:jc w:val="center"/>
              <w:rPr>
                <w:b/>
                <w:bCs/>
                <w:color w:val="000000"/>
              </w:rPr>
            </w:pPr>
            <w:r w:rsidRPr="00063303">
              <w:rPr>
                <w:color w:val="000000"/>
              </w:rPr>
              <w:t>мочевины в крови</w:t>
            </w:r>
          </w:p>
        </w:tc>
        <w:tc>
          <w:tcPr>
            <w:tcW w:w="3578" w:type="dxa"/>
            <w:vAlign w:val="center"/>
          </w:tcPr>
          <w:p w14:paraId="0C87ABC2" w14:textId="65E9B15F" w:rsidR="00B609BA" w:rsidRDefault="00200EBA" w:rsidP="006D6682">
            <w:pPr>
              <w:pStyle w:val="ab"/>
              <w:spacing w:before="0" w:beforeAutospacing="0" w:after="0" w:afterAutospacing="0"/>
              <w:jc w:val="center"/>
              <w:rPr>
                <w:color w:val="000000"/>
              </w:rPr>
            </w:pPr>
            <w:r w:rsidRPr="00063303">
              <w:rPr>
                <w:color w:val="000000"/>
              </w:rPr>
              <w:t>Эпизоды почечной недостаточности</w:t>
            </w:r>
            <w:r w:rsidR="008E7351">
              <w:rPr>
                <w:color w:val="000000"/>
              </w:rPr>
              <w:t>†</w:t>
            </w:r>
            <w:r w:rsidR="008E7351" w:rsidRPr="0068400D">
              <w:rPr>
                <w:color w:val="000000"/>
                <w:vertAlign w:val="superscript"/>
              </w:rPr>
              <w:t>,</w:t>
            </w:r>
            <w:r w:rsidR="008E7351">
              <w:rPr>
                <w:color w:val="000000"/>
                <w:vertAlign w:val="superscript"/>
                <w:lang w:val="en-US"/>
              </w:rPr>
              <w:t>n</w:t>
            </w:r>
          </w:p>
          <w:p w14:paraId="35DB09F4" w14:textId="4D3F32AB" w:rsidR="00200EBA" w:rsidRPr="00063303" w:rsidRDefault="00200EBA" w:rsidP="006D6682">
            <w:pPr>
              <w:pStyle w:val="ab"/>
              <w:spacing w:before="0" w:beforeAutospacing="0" w:after="0" w:afterAutospacing="0"/>
              <w:jc w:val="center"/>
              <w:rPr>
                <w:color w:val="000000"/>
              </w:rPr>
            </w:pPr>
            <w:r w:rsidRPr="00063303">
              <w:rPr>
                <w:color w:val="000000"/>
              </w:rPr>
              <w:t>Повышение концентрации</w:t>
            </w:r>
          </w:p>
          <w:p w14:paraId="2F19AB23" w14:textId="77777777" w:rsidR="00200EBA" w:rsidRPr="000D1198" w:rsidRDefault="00200EBA" w:rsidP="006D6682">
            <w:pPr>
              <w:pStyle w:val="ab"/>
              <w:spacing w:before="0" w:beforeAutospacing="0" w:after="0" w:afterAutospacing="0"/>
              <w:jc w:val="center"/>
              <w:rPr>
                <w:b/>
                <w:bCs/>
                <w:color w:val="000000"/>
              </w:rPr>
            </w:pPr>
            <w:r w:rsidRPr="00063303">
              <w:rPr>
                <w:color w:val="000000"/>
              </w:rPr>
              <w:t>мочевины в крови</w:t>
            </w:r>
          </w:p>
        </w:tc>
      </w:tr>
      <w:tr w:rsidR="00200EBA" w14:paraId="701F722B" w14:textId="77777777" w:rsidTr="006D6682">
        <w:tc>
          <w:tcPr>
            <w:tcW w:w="2199" w:type="dxa"/>
            <w:vAlign w:val="center"/>
          </w:tcPr>
          <w:p w14:paraId="1F5E25CB" w14:textId="77777777" w:rsidR="00200EBA" w:rsidRPr="00132AAB" w:rsidRDefault="00200EBA" w:rsidP="006D6682">
            <w:pPr>
              <w:pStyle w:val="ab"/>
              <w:spacing w:before="0" w:beforeAutospacing="0" w:after="0" w:afterAutospacing="0"/>
              <w:jc w:val="center"/>
            </w:pPr>
            <w:r w:rsidRPr="00132AAB">
              <w:t>Нечасто</w:t>
            </w:r>
          </w:p>
        </w:tc>
        <w:tc>
          <w:tcPr>
            <w:tcW w:w="3569" w:type="dxa"/>
            <w:vAlign w:val="center"/>
          </w:tcPr>
          <w:p w14:paraId="79DC953D" w14:textId="77777777" w:rsidR="00200EBA" w:rsidRPr="00063303" w:rsidRDefault="00200EBA" w:rsidP="006D6682">
            <w:pPr>
              <w:pStyle w:val="ab"/>
              <w:spacing w:before="0" w:beforeAutospacing="0" w:after="0" w:afterAutospacing="0"/>
              <w:jc w:val="center"/>
              <w:rPr>
                <w:color w:val="000000"/>
              </w:rPr>
            </w:pPr>
            <w:r w:rsidRPr="00063303">
              <w:rPr>
                <w:color w:val="000000"/>
              </w:rPr>
              <w:t>Нефротический синдром</w:t>
            </w:r>
          </w:p>
        </w:tc>
        <w:tc>
          <w:tcPr>
            <w:tcW w:w="3578" w:type="dxa"/>
            <w:vAlign w:val="center"/>
          </w:tcPr>
          <w:p w14:paraId="1E5643B7" w14:textId="77777777" w:rsidR="00200EBA" w:rsidRDefault="00200EBA" w:rsidP="006D6682">
            <w:pPr>
              <w:pStyle w:val="ab"/>
              <w:spacing w:before="0" w:beforeAutospacing="0" w:after="0" w:afterAutospacing="0"/>
              <w:jc w:val="center"/>
              <w:rPr>
                <w:color w:val="000000"/>
              </w:rPr>
            </w:pPr>
            <w:r w:rsidRPr="00063303">
              <w:rPr>
                <w:color w:val="000000"/>
              </w:rPr>
              <w:t>Нарушение функции почек</w:t>
            </w:r>
          </w:p>
          <w:p w14:paraId="6E709560" w14:textId="77777777" w:rsidR="00200EBA" w:rsidRPr="000D1198" w:rsidRDefault="00200EBA" w:rsidP="006D6682">
            <w:pPr>
              <w:pStyle w:val="ab"/>
              <w:spacing w:before="0" w:beforeAutospacing="0" w:after="0" w:afterAutospacing="0"/>
              <w:jc w:val="center"/>
              <w:rPr>
                <w:b/>
                <w:bCs/>
                <w:color w:val="000000"/>
              </w:rPr>
            </w:pPr>
            <w:r w:rsidRPr="00063303">
              <w:rPr>
                <w:color w:val="000000"/>
              </w:rPr>
              <w:t>Нефротический синдром</w:t>
            </w:r>
          </w:p>
        </w:tc>
      </w:tr>
      <w:tr w:rsidR="008B465A" w14:paraId="02D0933B" w14:textId="77777777" w:rsidTr="006D6682">
        <w:tc>
          <w:tcPr>
            <w:tcW w:w="9346" w:type="dxa"/>
            <w:gridSpan w:val="3"/>
            <w:vAlign w:val="center"/>
          </w:tcPr>
          <w:p w14:paraId="5E3A6F66" w14:textId="30334090" w:rsidR="008B465A" w:rsidRPr="000D1198" w:rsidRDefault="008B465A" w:rsidP="006D6682">
            <w:pPr>
              <w:pStyle w:val="ab"/>
              <w:jc w:val="center"/>
              <w:rPr>
                <w:b/>
                <w:bCs/>
                <w:color w:val="000000"/>
              </w:rPr>
            </w:pPr>
            <w:r w:rsidRPr="00063303">
              <w:rPr>
                <w:b/>
                <w:bCs/>
              </w:rPr>
              <w:t>Общие нарушения и реакции в месте введения</w:t>
            </w:r>
          </w:p>
        </w:tc>
      </w:tr>
      <w:tr w:rsidR="00200EBA" w14:paraId="4876A208" w14:textId="77777777" w:rsidTr="006D6682">
        <w:tc>
          <w:tcPr>
            <w:tcW w:w="2199" w:type="dxa"/>
            <w:vAlign w:val="center"/>
          </w:tcPr>
          <w:p w14:paraId="16AD0146" w14:textId="77777777" w:rsidR="00200EBA" w:rsidRPr="00132AAB" w:rsidRDefault="00200EBA" w:rsidP="006D6682">
            <w:pPr>
              <w:pStyle w:val="ab"/>
              <w:spacing w:before="0" w:beforeAutospacing="0" w:after="0" w:afterAutospacing="0"/>
              <w:jc w:val="center"/>
            </w:pPr>
            <w:r w:rsidRPr="002D2DC7">
              <w:t>Очень часто</w:t>
            </w:r>
          </w:p>
        </w:tc>
        <w:tc>
          <w:tcPr>
            <w:tcW w:w="3569" w:type="dxa"/>
            <w:vAlign w:val="center"/>
          </w:tcPr>
          <w:p w14:paraId="06168ED0" w14:textId="77777777" w:rsidR="00200EBA" w:rsidRPr="00063303" w:rsidRDefault="00200EBA" w:rsidP="006D6682">
            <w:pPr>
              <w:pStyle w:val="ab"/>
              <w:spacing w:before="0" w:beforeAutospacing="0" w:after="0" w:afterAutospacing="0"/>
              <w:jc w:val="center"/>
              <w:rPr>
                <w:color w:val="000000"/>
              </w:rPr>
            </w:pPr>
            <w:r w:rsidRPr="00063303">
              <w:rPr>
                <w:color w:val="000000"/>
              </w:rPr>
              <w:t>Утомляемость</w:t>
            </w:r>
          </w:p>
          <w:p w14:paraId="2A716468" w14:textId="0750FB09" w:rsidR="00200EBA" w:rsidRPr="00063303" w:rsidRDefault="00200EBA" w:rsidP="006D6682">
            <w:pPr>
              <w:pStyle w:val="ab"/>
              <w:spacing w:before="0" w:beforeAutospacing="0" w:after="0" w:afterAutospacing="0"/>
              <w:jc w:val="center"/>
              <w:rPr>
                <w:color w:val="000000"/>
              </w:rPr>
            </w:pPr>
            <w:r w:rsidRPr="00063303">
              <w:rPr>
                <w:color w:val="000000"/>
              </w:rPr>
              <w:t>Астения</w:t>
            </w:r>
          </w:p>
          <w:p w14:paraId="5B25AF03" w14:textId="77777777" w:rsidR="00200EBA" w:rsidRPr="000D1198" w:rsidRDefault="00200EBA" w:rsidP="006D6682">
            <w:pPr>
              <w:pStyle w:val="ab"/>
              <w:spacing w:before="0" w:beforeAutospacing="0" w:after="0" w:afterAutospacing="0"/>
              <w:jc w:val="center"/>
              <w:rPr>
                <w:b/>
                <w:bCs/>
                <w:color w:val="000000"/>
              </w:rPr>
            </w:pPr>
            <w:r w:rsidRPr="00063303">
              <w:rPr>
                <w:color w:val="000000"/>
              </w:rPr>
              <w:t>Периферический отек</w:t>
            </w:r>
          </w:p>
        </w:tc>
        <w:tc>
          <w:tcPr>
            <w:tcW w:w="3578" w:type="dxa"/>
            <w:vAlign w:val="center"/>
          </w:tcPr>
          <w:p w14:paraId="4FB7FFFF" w14:textId="77777777" w:rsidR="00200EBA" w:rsidRPr="00063303" w:rsidRDefault="00200EBA" w:rsidP="006D6682">
            <w:pPr>
              <w:pStyle w:val="ab"/>
              <w:spacing w:before="0" w:beforeAutospacing="0" w:after="0" w:afterAutospacing="0"/>
              <w:jc w:val="center"/>
              <w:rPr>
                <w:color w:val="000000"/>
              </w:rPr>
            </w:pPr>
            <w:r w:rsidRPr="00063303">
              <w:rPr>
                <w:color w:val="000000"/>
              </w:rPr>
              <w:t>Утомляемость</w:t>
            </w:r>
          </w:p>
          <w:p w14:paraId="60E4C7C8" w14:textId="48BB3D05" w:rsidR="00200EBA" w:rsidRPr="00063303" w:rsidRDefault="00200EBA" w:rsidP="006D6682">
            <w:pPr>
              <w:pStyle w:val="ab"/>
              <w:spacing w:before="0" w:beforeAutospacing="0" w:after="0" w:afterAutospacing="0"/>
              <w:jc w:val="center"/>
              <w:rPr>
                <w:color w:val="000000"/>
              </w:rPr>
            </w:pPr>
            <w:r w:rsidRPr="00063303">
              <w:rPr>
                <w:color w:val="000000"/>
              </w:rPr>
              <w:t>Астения</w:t>
            </w:r>
          </w:p>
          <w:p w14:paraId="43D11DF2" w14:textId="77777777" w:rsidR="00200EBA" w:rsidRPr="000D1198" w:rsidRDefault="00200EBA" w:rsidP="006D6682">
            <w:pPr>
              <w:pStyle w:val="ab"/>
              <w:spacing w:before="0" w:beforeAutospacing="0" w:after="0" w:afterAutospacing="0"/>
              <w:jc w:val="center"/>
              <w:rPr>
                <w:b/>
                <w:bCs/>
                <w:color w:val="000000"/>
              </w:rPr>
            </w:pPr>
            <w:r w:rsidRPr="00063303">
              <w:rPr>
                <w:color w:val="000000"/>
              </w:rPr>
              <w:t>Периферический отек</w:t>
            </w:r>
          </w:p>
        </w:tc>
      </w:tr>
      <w:tr w:rsidR="00200EBA" w14:paraId="35551905" w14:textId="77777777" w:rsidTr="006D6682">
        <w:tc>
          <w:tcPr>
            <w:tcW w:w="2199" w:type="dxa"/>
            <w:vAlign w:val="center"/>
          </w:tcPr>
          <w:p w14:paraId="0A32F3F0" w14:textId="77777777" w:rsidR="00200EBA" w:rsidRPr="00132AAB" w:rsidRDefault="00200EBA" w:rsidP="006D6682">
            <w:pPr>
              <w:pStyle w:val="ab"/>
              <w:spacing w:before="0" w:beforeAutospacing="0" w:after="0" w:afterAutospacing="0"/>
              <w:jc w:val="center"/>
            </w:pPr>
            <w:r w:rsidRPr="002D2DC7">
              <w:t>Часто</w:t>
            </w:r>
          </w:p>
        </w:tc>
        <w:tc>
          <w:tcPr>
            <w:tcW w:w="3569" w:type="dxa"/>
            <w:vAlign w:val="center"/>
          </w:tcPr>
          <w:p w14:paraId="5FC4E84C" w14:textId="77777777" w:rsidR="00200EBA" w:rsidRPr="00A25501" w:rsidRDefault="00200EBA" w:rsidP="006D6682">
            <w:pPr>
              <w:pStyle w:val="ab"/>
              <w:spacing w:before="0" w:beforeAutospacing="0" w:after="0" w:afterAutospacing="0"/>
              <w:jc w:val="center"/>
              <w:rPr>
                <w:color w:val="000000"/>
              </w:rPr>
            </w:pPr>
            <w:r w:rsidRPr="00A25501">
              <w:rPr>
                <w:color w:val="000000"/>
              </w:rPr>
              <w:t>Чувство дискомфорта</w:t>
            </w:r>
          </w:p>
        </w:tc>
        <w:tc>
          <w:tcPr>
            <w:tcW w:w="3578" w:type="dxa"/>
            <w:vAlign w:val="center"/>
          </w:tcPr>
          <w:p w14:paraId="20108899" w14:textId="77777777" w:rsidR="00200EBA" w:rsidRPr="000D1198" w:rsidRDefault="00200EBA" w:rsidP="006D6682">
            <w:pPr>
              <w:pStyle w:val="ab"/>
              <w:spacing w:before="0" w:beforeAutospacing="0" w:after="0" w:afterAutospacing="0"/>
              <w:jc w:val="center"/>
              <w:rPr>
                <w:b/>
                <w:bCs/>
                <w:color w:val="000000"/>
              </w:rPr>
            </w:pPr>
            <w:r w:rsidRPr="00A25501">
              <w:rPr>
                <w:color w:val="000000"/>
              </w:rPr>
              <w:t>Чувство дискомфорта</w:t>
            </w:r>
          </w:p>
        </w:tc>
      </w:tr>
      <w:tr w:rsidR="00200EBA" w14:paraId="640406F6" w14:textId="77777777" w:rsidTr="006D6682">
        <w:tc>
          <w:tcPr>
            <w:tcW w:w="2199" w:type="dxa"/>
            <w:vAlign w:val="center"/>
          </w:tcPr>
          <w:p w14:paraId="1CAD9A94" w14:textId="77777777" w:rsidR="00200EBA" w:rsidRPr="00132AAB" w:rsidRDefault="00200EBA" w:rsidP="006D6682">
            <w:pPr>
              <w:pStyle w:val="ab"/>
              <w:spacing w:before="0" w:beforeAutospacing="0" w:after="0" w:afterAutospacing="0"/>
              <w:jc w:val="center"/>
            </w:pPr>
            <w:r w:rsidRPr="00132AAB">
              <w:t>Нечасто</w:t>
            </w:r>
          </w:p>
        </w:tc>
        <w:tc>
          <w:tcPr>
            <w:tcW w:w="3569" w:type="dxa"/>
            <w:vAlign w:val="center"/>
          </w:tcPr>
          <w:p w14:paraId="4B0FD75D" w14:textId="77777777" w:rsidR="00200EBA" w:rsidRPr="00A25501" w:rsidRDefault="00200EBA" w:rsidP="006D6682">
            <w:pPr>
              <w:pStyle w:val="ab"/>
              <w:spacing w:before="0" w:beforeAutospacing="0" w:after="0" w:afterAutospacing="0"/>
              <w:jc w:val="center"/>
              <w:rPr>
                <w:color w:val="000000"/>
              </w:rPr>
            </w:pPr>
            <w:r w:rsidRPr="00A25501">
              <w:rPr>
                <w:color w:val="000000"/>
              </w:rPr>
              <w:t>Нарушение заживления ран</w:t>
            </w:r>
          </w:p>
        </w:tc>
        <w:tc>
          <w:tcPr>
            <w:tcW w:w="3578" w:type="dxa"/>
            <w:vAlign w:val="center"/>
          </w:tcPr>
          <w:p w14:paraId="39C5DC15" w14:textId="77777777" w:rsidR="00200EBA" w:rsidRPr="002A69DF" w:rsidRDefault="00200EBA" w:rsidP="006D6682">
            <w:pPr>
              <w:pStyle w:val="ab"/>
              <w:spacing w:before="0" w:beforeAutospacing="0" w:after="0" w:afterAutospacing="0"/>
              <w:jc w:val="center"/>
              <w:rPr>
                <w:color w:val="000000"/>
              </w:rPr>
            </w:pPr>
            <w:r w:rsidRPr="002A69DF">
              <w:rPr>
                <w:color w:val="000000"/>
              </w:rPr>
              <w:t>Нарушение заживления ран</w:t>
            </w:r>
          </w:p>
          <w:p w14:paraId="7698EE89" w14:textId="4D2080FB" w:rsidR="00200EBA" w:rsidRPr="002A69DF" w:rsidRDefault="00200EBA" w:rsidP="006D6682">
            <w:pPr>
              <w:pStyle w:val="ab"/>
              <w:spacing w:before="0" w:beforeAutospacing="0" w:after="0" w:afterAutospacing="0"/>
              <w:jc w:val="center"/>
              <w:rPr>
                <w:color w:val="000000"/>
              </w:rPr>
            </w:pPr>
            <w:r w:rsidRPr="002A69DF">
              <w:rPr>
                <w:color w:val="000000"/>
              </w:rPr>
              <w:t>Н</w:t>
            </w:r>
            <w:r w:rsidR="00C72CF5">
              <w:rPr>
                <w:color w:val="000000"/>
              </w:rPr>
              <w:t xml:space="preserve">е </w:t>
            </w:r>
            <w:r w:rsidRPr="002A69DF">
              <w:rPr>
                <w:color w:val="000000"/>
              </w:rPr>
              <w:t>гастр</w:t>
            </w:r>
            <w:r w:rsidR="00C72CF5">
              <w:rPr>
                <w:color w:val="000000"/>
              </w:rPr>
              <w:t>оинтестина</w:t>
            </w:r>
            <w:r w:rsidRPr="002A69DF">
              <w:rPr>
                <w:color w:val="000000"/>
              </w:rPr>
              <w:t>льная фистула</w:t>
            </w:r>
            <w:r w:rsidR="00C72CF5" w:rsidRPr="0068400D">
              <w:rPr>
                <w:color w:val="000000"/>
                <w:vertAlign w:val="superscript"/>
                <w:lang w:val="en-US"/>
              </w:rPr>
              <w:t>o</w:t>
            </w:r>
          </w:p>
        </w:tc>
      </w:tr>
      <w:tr w:rsidR="00200EBA" w14:paraId="15171A78" w14:textId="77777777" w:rsidTr="006D6682">
        <w:tc>
          <w:tcPr>
            <w:tcW w:w="2199" w:type="dxa"/>
            <w:vAlign w:val="center"/>
          </w:tcPr>
          <w:p w14:paraId="098BFBB0" w14:textId="77777777" w:rsidR="00200EBA" w:rsidRPr="00132AAB" w:rsidRDefault="00200EBA" w:rsidP="006D6682">
            <w:pPr>
              <w:pStyle w:val="ab"/>
              <w:spacing w:before="0" w:beforeAutospacing="0" w:after="0" w:afterAutospacing="0"/>
              <w:jc w:val="center"/>
            </w:pPr>
            <w:r>
              <w:t>Частота неизвестна</w:t>
            </w:r>
          </w:p>
        </w:tc>
        <w:tc>
          <w:tcPr>
            <w:tcW w:w="3569" w:type="dxa"/>
            <w:vAlign w:val="center"/>
          </w:tcPr>
          <w:p w14:paraId="5A434D20" w14:textId="251FDB06" w:rsidR="00200EBA" w:rsidRPr="00D050C7" w:rsidRDefault="00E617E8" w:rsidP="006D6682">
            <w:pPr>
              <w:pStyle w:val="ab"/>
              <w:spacing w:before="0" w:beforeAutospacing="0" w:after="0" w:afterAutospacing="0"/>
              <w:jc w:val="center"/>
              <w:rPr>
                <w:b/>
                <w:bCs/>
                <w:color w:val="000000"/>
                <w:lang w:val="en-US"/>
              </w:rPr>
            </w:pPr>
            <w:r w:rsidRPr="002A69DF">
              <w:rPr>
                <w:color w:val="000000"/>
              </w:rPr>
              <w:t>Н</w:t>
            </w:r>
            <w:r>
              <w:rPr>
                <w:color w:val="000000"/>
              </w:rPr>
              <w:t xml:space="preserve">е </w:t>
            </w:r>
            <w:r w:rsidRPr="002A69DF">
              <w:rPr>
                <w:color w:val="000000"/>
              </w:rPr>
              <w:t>гастр</w:t>
            </w:r>
            <w:r>
              <w:rPr>
                <w:color w:val="000000"/>
              </w:rPr>
              <w:t>оинтестина</w:t>
            </w:r>
            <w:r w:rsidRPr="002A69DF">
              <w:rPr>
                <w:color w:val="000000"/>
              </w:rPr>
              <w:t>льная</w:t>
            </w:r>
            <w:r w:rsidR="00200EBA" w:rsidRPr="002A69DF">
              <w:rPr>
                <w:color w:val="000000"/>
              </w:rPr>
              <w:t xml:space="preserve"> фистула</w:t>
            </w:r>
            <w:r w:rsidR="008E7351" w:rsidRPr="00D050C7">
              <w:rPr>
                <w:color w:val="000000"/>
                <w:vertAlign w:val="superscript"/>
                <w:lang w:val="en-US"/>
              </w:rPr>
              <w:t>o</w:t>
            </w:r>
          </w:p>
        </w:tc>
        <w:tc>
          <w:tcPr>
            <w:tcW w:w="3578" w:type="dxa"/>
            <w:vAlign w:val="center"/>
          </w:tcPr>
          <w:p w14:paraId="62F2BBAF" w14:textId="77777777" w:rsidR="00200EBA" w:rsidRPr="002A69DF" w:rsidRDefault="00200EBA" w:rsidP="006D6682">
            <w:pPr>
              <w:pStyle w:val="ab"/>
              <w:spacing w:before="0" w:beforeAutospacing="0" w:after="0" w:afterAutospacing="0"/>
              <w:jc w:val="center"/>
              <w:rPr>
                <w:color w:val="000000"/>
              </w:rPr>
            </w:pPr>
          </w:p>
        </w:tc>
      </w:tr>
      <w:tr w:rsidR="00201AD2" w14:paraId="278ED3B6" w14:textId="77777777" w:rsidTr="00B469BA">
        <w:tc>
          <w:tcPr>
            <w:tcW w:w="9346" w:type="dxa"/>
            <w:gridSpan w:val="3"/>
          </w:tcPr>
          <w:p w14:paraId="71D5C56D" w14:textId="77777777" w:rsidR="00201AD2" w:rsidRPr="006D6682" w:rsidRDefault="00201AD2" w:rsidP="00201AD2">
            <w:pPr>
              <w:pStyle w:val="ab"/>
              <w:spacing w:before="0" w:beforeAutospacing="0" w:after="0" w:afterAutospacing="0"/>
              <w:rPr>
                <w:b/>
                <w:color w:val="000000"/>
                <w:sz w:val="20"/>
                <w:szCs w:val="20"/>
              </w:rPr>
            </w:pPr>
            <w:r w:rsidRPr="006D6682">
              <w:rPr>
                <w:b/>
                <w:color w:val="000000"/>
                <w:sz w:val="20"/>
                <w:szCs w:val="20"/>
              </w:rPr>
              <w:t>Примечание:</w:t>
            </w:r>
          </w:p>
          <w:p w14:paraId="621C4A4D" w14:textId="77777777" w:rsidR="00201AD2" w:rsidRPr="006D6682" w:rsidRDefault="00201AD2" w:rsidP="00201AD2">
            <w:pPr>
              <w:pStyle w:val="OT"/>
              <w:spacing w:after="0"/>
              <w:rPr>
                <w:sz w:val="20"/>
              </w:rPr>
            </w:pPr>
            <w:r w:rsidRPr="006D6682">
              <w:rPr>
                <w:color w:val="000000"/>
                <w:sz w:val="20"/>
              </w:rPr>
              <w:t>†</w:t>
            </w:r>
            <w:r w:rsidRPr="006D6682">
              <w:rPr>
                <w:sz w:val="20"/>
              </w:rPr>
              <w:t xml:space="preserve"> ‒ включая случаи с летальным исходом. </w:t>
            </w:r>
          </w:p>
          <w:p w14:paraId="725B45CF" w14:textId="77777777" w:rsidR="00201AD2" w:rsidRPr="006D6682" w:rsidRDefault="00201AD2" w:rsidP="00201AD2">
            <w:pPr>
              <w:pStyle w:val="OT"/>
              <w:spacing w:after="0"/>
              <w:rPr>
                <w:sz w:val="20"/>
              </w:rPr>
            </w:pPr>
            <w:r w:rsidRPr="006D6682">
              <w:rPr>
                <w:sz w:val="20"/>
              </w:rPr>
              <w:t xml:space="preserve">Следующие термины были объединены: </w:t>
            </w:r>
          </w:p>
          <w:p w14:paraId="32920E3C" w14:textId="77777777" w:rsidR="00201AD2" w:rsidRPr="006D6682" w:rsidRDefault="00201AD2" w:rsidP="00201AD2">
            <w:pPr>
              <w:pStyle w:val="OT"/>
              <w:spacing w:after="0"/>
              <w:rPr>
                <w:sz w:val="20"/>
              </w:rPr>
            </w:pPr>
            <w:r w:rsidRPr="006D6682">
              <w:rPr>
                <w:sz w:val="20"/>
                <w:vertAlign w:val="superscript"/>
                <w:lang w:val="en-US"/>
              </w:rPr>
              <w:t>a</w:t>
            </w:r>
            <w:r w:rsidRPr="006D6682">
              <w:rPr>
                <w:sz w:val="20"/>
              </w:rPr>
              <w:t xml:space="preserve"> Тромбоцитопения включает снижение числа тромбоцитов в крови. Нейтропения включает</w:t>
            </w:r>
          </w:p>
          <w:p w14:paraId="2838ED57" w14:textId="77777777" w:rsidR="00201AD2" w:rsidRPr="006D6682" w:rsidRDefault="00201AD2" w:rsidP="00201AD2">
            <w:pPr>
              <w:pStyle w:val="OT"/>
              <w:spacing w:after="0"/>
              <w:rPr>
                <w:sz w:val="20"/>
              </w:rPr>
            </w:pPr>
            <w:r w:rsidRPr="006D6682">
              <w:rPr>
                <w:sz w:val="20"/>
              </w:rPr>
              <w:t>снижение числа нейтрофилов в крови. Лейкопения включает снижение числа лейкоцитов в крови. Лимфопения включает снижение числа лимфоцитов в крови.</w:t>
            </w:r>
          </w:p>
          <w:p w14:paraId="2AF5D868" w14:textId="77777777" w:rsidR="00201AD2" w:rsidRPr="006D6682" w:rsidRDefault="00201AD2" w:rsidP="00201AD2">
            <w:pPr>
              <w:pStyle w:val="OT"/>
              <w:spacing w:after="0"/>
              <w:rPr>
                <w:sz w:val="20"/>
              </w:rPr>
            </w:pPr>
            <w:r w:rsidRPr="006D6682">
              <w:rPr>
                <w:sz w:val="20"/>
                <w:vertAlign w:val="superscript"/>
                <w:lang w:val="en-US"/>
              </w:rPr>
              <w:t>b</w:t>
            </w:r>
            <w:r w:rsidRPr="006D6682">
              <w:rPr>
                <w:sz w:val="20"/>
              </w:rPr>
              <w:t xml:space="preserve"> Гипомагниемия включает снижение уровня магния в крови. Гиперхолестеринемия включаетповышение уровня холестерина в крови.</w:t>
            </w:r>
          </w:p>
          <w:p w14:paraId="347BD14B" w14:textId="77777777" w:rsidR="00201AD2" w:rsidRPr="006D6682" w:rsidRDefault="00201AD2" w:rsidP="00201AD2">
            <w:pPr>
              <w:pStyle w:val="OT"/>
              <w:spacing w:after="0"/>
              <w:rPr>
                <w:sz w:val="20"/>
              </w:rPr>
            </w:pPr>
            <w:r w:rsidRPr="006D6682">
              <w:rPr>
                <w:sz w:val="20"/>
                <w:vertAlign w:val="superscript"/>
                <w:lang w:val="en-US"/>
              </w:rPr>
              <w:t>c</w:t>
            </w:r>
            <w:r w:rsidRPr="006D6682">
              <w:rPr>
                <w:sz w:val="20"/>
              </w:rPr>
              <w:t xml:space="preserve"> Инфаркт миокарда включает острый инфаркт миокарда.</w:t>
            </w:r>
          </w:p>
          <w:p w14:paraId="0D18F6FA" w14:textId="77777777" w:rsidR="00201AD2" w:rsidRPr="006D6682" w:rsidRDefault="00201AD2" w:rsidP="00201AD2">
            <w:pPr>
              <w:pStyle w:val="OT"/>
              <w:spacing w:after="0"/>
              <w:rPr>
                <w:sz w:val="20"/>
              </w:rPr>
            </w:pPr>
            <w:r w:rsidRPr="006D6682">
              <w:rPr>
                <w:sz w:val="20"/>
                <w:vertAlign w:val="superscript"/>
                <w:lang w:val="en-US"/>
              </w:rPr>
              <w:t>d</w:t>
            </w:r>
            <w:r w:rsidRPr="006D6682">
              <w:rPr>
                <w:sz w:val="20"/>
              </w:rPr>
              <w:t xml:space="preserve"> Кровотечение включает все виды кровотечений, такие как носовое кровотечение, кровохарканье, гематурия, контузия, кровохарканье, кровоточивость десен, петехии, легочное кровотечение, ректальное кровотечение, наличие крови в моче, гематома, влагалищное кровотечение, кровоизлияние в конъюнктиву, геморроидальное кровотечение, кровоизлияние во внутричерепную опухоль, гортанное кровотечение, экхимоз, повышенная склонность к синякам, постпроцедурное кровоизлияние, пурпура, кровоизлияние в </w:t>
            </w:r>
            <w:r w:rsidRPr="006D6682">
              <w:rPr>
                <w:sz w:val="20"/>
              </w:rPr>
              <w:lastRenderedPageBreak/>
              <w:t>кожу, разрыв аневризмы, артериальные кровотечения, глазные кровоизлияния, желудочное кровотечение, геморрагический гастродуоденит, желудочно-кишечное кровотечение, рвота с кровью, кровотечение, геморрагический инсульт, мелена, метроррагия, кровотечение из ногтевого ложа, гемоторакс, постменопаузальное кровотечение, геморрагический проктит, почечная гематома, кровоизлияние в селезенку, кровоизлияние у основания ногтей, субарахноидальное кровоизлияние, кровоизлияние в трахею, кровоизлияние в опухоль, кровотечение из влагалища и маточное кровотечение.</w:t>
            </w:r>
          </w:p>
          <w:p w14:paraId="11C7884D" w14:textId="77777777" w:rsidR="00201AD2" w:rsidRPr="006D6682" w:rsidRDefault="00201AD2" w:rsidP="00201AD2">
            <w:pPr>
              <w:pStyle w:val="OT"/>
              <w:spacing w:after="0"/>
              <w:rPr>
                <w:sz w:val="20"/>
              </w:rPr>
            </w:pPr>
            <w:r w:rsidRPr="006D6682">
              <w:rPr>
                <w:sz w:val="20"/>
              </w:rPr>
              <w:t>Термины кровотечений, которые имели место у 5 или более субъектов с дифференцированным РЩЖ: носовое кровотечение, кровохарканье, гематурия, контузия, кровохарканье, кровоточивость десен, петехии, легочное кровотечение, ректальное кровотечение, наличие крови в моче, гематома и вагинальное кровотечение.</w:t>
            </w:r>
          </w:p>
          <w:p w14:paraId="47D2AC8C" w14:textId="77777777" w:rsidR="00201AD2" w:rsidRPr="006D6682" w:rsidRDefault="00201AD2" w:rsidP="00201AD2">
            <w:pPr>
              <w:pStyle w:val="OT"/>
              <w:spacing w:after="0"/>
              <w:rPr>
                <w:sz w:val="20"/>
              </w:rPr>
            </w:pPr>
            <w:r w:rsidRPr="006D6682">
              <w:rPr>
                <w:sz w:val="20"/>
              </w:rPr>
              <w:t>Термины кровотечений, которые имели место у 5 или более субъектов с ГЦР: носовое кровотечение, гематурия, кровоточивость десен, кровохарканье, кровотечение из варикозно расширенных вен пищевода, геморроидальное кровотечение, кровоизлияние в полость рта, кровотечение из прямой кишки и кровоизлияние в желудочно-кишечный тракт.</w:t>
            </w:r>
          </w:p>
          <w:p w14:paraId="78324515" w14:textId="77777777" w:rsidR="00201AD2" w:rsidRPr="006D6682" w:rsidRDefault="00201AD2" w:rsidP="00201AD2">
            <w:pPr>
              <w:pStyle w:val="OT"/>
              <w:spacing w:after="0"/>
              <w:rPr>
                <w:sz w:val="20"/>
              </w:rPr>
            </w:pPr>
            <w:r w:rsidRPr="006D6682">
              <w:rPr>
                <w:sz w:val="20"/>
                <w:vertAlign w:val="superscript"/>
                <w:lang w:val="en-US"/>
              </w:rPr>
              <w:t>e</w:t>
            </w:r>
            <w:r w:rsidRPr="006D6682">
              <w:rPr>
                <w:sz w:val="20"/>
              </w:rPr>
              <w:t xml:space="preserve"> Артериальная гипертензия включает гипертонический криз, повышение диастолического кровяного давления, ортостатическую гипертензию и повышение кровяного давления.</w:t>
            </w:r>
          </w:p>
          <w:p w14:paraId="3B9128BF" w14:textId="77777777" w:rsidR="00201AD2" w:rsidRPr="006D6682" w:rsidRDefault="00201AD2" w:rsidP="00201AD2">
            <w:pPr>
              <w:pStyle w:val="OT"/>
              <w:spacing w:after="0"/>
              <w:rPr>
                <w:sz w:val="20"/>
              </w:rPr>
            </w:pPr>
            <w:r w:rsidRPr="006D6682">
              <w:rPr>
                <w:sz w:val="20"/>
                <w:vertAlign w:val="superscript"/>
                <w:lang w:val="en-US"/>
              </w:rPr>
              <w:t>f</w:t>
            </w:r>
            <w:r w:rsidRPr="006D6682">
              <w:rPr>
                <w:sz w:val="20"/>
              </w:rPr>
              <w:t xml:space="preserve"> Боль в животе включает дискомфорт в брюшной полости, боль в нижнем отделе живота, боль в верхнем отделе живота, болезненность живота при пальпации, дискомфорт в эпигастральной области, </w:t>
            </w:r>
          </w:p>
          <w:p w14:paraId="4AD4F370" w14:textId="77777777" w:rsidR="00201AD2" w:rsidRPr="006D6682" w:rsidRDefault="00201AD2" w:rsidP="00201AD2">
            <w:pPr>
              <w:pStyle w:val="OT"/>
              <w:spacing w:after="0"/>
              <w:rPr>
                <w:sz w:val="20"/>
              </w:rPr>
            </w:pPr>
            <w:r w:rsidRPr="006D6682">
              <w:rPr>
                <w:sz w:val="20"/>
                <w:vertAlign w:val="superscript"/>
              </w:rPr>
              <w:t>g</w:t>
            </w:r>
            <w:r w:rsidRPr="006D6682">
              <w:rPr>
                <w:sz w:val="20"/>
              </w:rPr>
              <w:t>: Воспаление полости рта включает афтозный стоматит, афтозную язву, эрозию десны, изъязвление десны, образование пузырей на слизистой оболочке рта, стоматит, глоссит, изъязвление полости рта, воспаление слизистых оболочек.</w:t>
            </w:r>
          </w:p>
          <w:p w14:paraId="668BF789" w14:textId="77777777" w:rsidR="00201AD2" w:rsidRPr="006D6682" w:rsidRDefault="00201AD2" w:rsidP="00201AD2">
            <w:pPr>
              <w:pStyle w:val="OT"/>
              <w:spacing w:after="0"/>
              <w:rPr>
                <w:sz w:val="20"/>
              </w:rPr>
            </w:pPr>
            <w:r w:rsidRPr="006D6682">
              <w:rPr>
                <w:sz w:val="20"/>
                <w:vertAlign w:val="superscript"/>
              </w:rPr>
              <w:t>h</w:t>
            </w:r>
            <w:r w:rsidRPr="006D6682">
              <w:rPr>
                <w:sz w:val="20"/>
              </w:rPr>
              <w:t>: Боль в полости рта включает глоссодинию, боль в деснах, дискомфорт в орофарингеальной области, боль в орофарингеальной области, дискомфорт языка.</w:t>
            </w:r>
          </w:p>
          <w:p w14:paraId="22A43988" w14:textId="77777777" w:rsidR="00201AD2" w:rsidRPr="006D6682" w:rsidRDefault="00201AD2" w:rsidP="00201AD2">
            <w:pPr>
              <w:pStyle w:val="OT"/>
              <w:spacing w:after="0"/>
              <w:rPr>
                <w:sz w:val="20"/>
              </w:rPr>
            </w:pPr>
            <w:r w:rsidRPr="006D6682">
              <w:rPr>
                <w:sz w:val="20"/>
                <w:vertAlign w:val="superscript"/>
              </w:rPr>
              <w:t>i</w:t>
            </w:r>
            <w:r w:rsidRPr="006D6682">
              <w:rPr>
                <w:sz w:val="20"/>
              </w:rPr>
              <w:t>: Панкреатит включает острый панкреатит.</w:t>
            </w:r>
          </w:p>
          <w:p w14:paraId="113FEC6D" w14:textId="77777777" w:rsidR="00201AD2" w:rsidRPr="006D6682" w:rsidRDefault="00201AD2" w:rsidP="00201AD2">
            <w:pPr>
              <w:pStyle w:val="OT"/>
              <w:spacing w:after="0"/>
              <w:rPr>
                <w:sz w:val="20"/>
              </w:rPr>
            </w:pPr>
            <w:r w:rsidRPr="006D6682">
              <w:rPr>
                <w:sz w:val="20"/>
              </w:rPr>
              <w:t>: Повышение концентрации билирубина в крови включает гипербилирубинемию, желтуху и</w:t>
            </w:r>
          </w:p>
          <w:p w14:paraId="5C5DD927" w14:textId="77777777" w:rsidR="00201AD2" w:rsidRPr="006D6682" w:rsidRDefault="00201AD2" w:rsidP="00201AD2">
            <w:pPr>
              <w:pStyle w:val="OT"/>
              <w:spacing w:after="0"/>
              <w:rPr>
                <w:sz w:val="20"/>
              </w:rPr>
            </w:pPr>
            <w:r w:rsidRPr="006D6682">
              <w:rPr>
                <w:sz w:val="20"/>
              </w:rPr>
              <w:t>повышение концентрации конъюгированного билирубина. Гипоальбуминемия включает понижение концентрации альбумина в крови.</w:t>
            </w:r>
          </w:p>
          <w:p w14:paraId="176098EB" w14:textId="77777777" w:rsidR="00201AD2" w:rsidRPr="006D6682" w:rsidRDefault="00201AD2" w:rsidP="00201AD2">
            <w:pPr>
              <w:pStyle w:val="OT"/>
              <w:spacing w:after="0"/>
              <w:rPr>
                <w:sz w:val="20"/>
              </w:rPr>
            </w:pPr>
            <w:r w:rsidRPr="006D6682">
              <w:rPr>
                <w:sz w:val="20"/>
                <w:vertAlign w:val="superscript"/>
                <w:lang w:val="en-US"/>
              </w:rPr>
              <w:t>k</w:t>
            </w:r>
            <w:r w:rsidRPr="006D6682">
              <w:rPr>
                <w:sz w:val="20"/>
              </w:rPr>
              <w:t>: Печеночная недостаточность включает острую и хроническую печеночную недостаточность.</w:t>
            </w:r>
          </w:p>
          <w:p w14:paraId="6FD72A7D" w14:textId="77777777" w:rsidR="00201AD2" w:rsidRPr="006D6682" w:rsidRDefault="00201AD2" w:rsidP="00201AD2">
            <w:pPr>
              <w:pStyle w:val="OT"/>
              <w:spacing w:after="0"/>
              <w:rPr>
                <w:sz w:val="20"/>
              </w:rPr>
            </w:pPr>
            <w:r w:rsidRPr="006D6682">
              <w:rPr>
                <w:sz w:val="20"/>
                <w:vertAlign w:val="superscript"/>
              </w:rPr>
              <w:t>1</w:t>
            </w:r>
            <w:r w:rsidRPr="006D6682">
              <w:rPr>
                <w:sz w:val="20"/>
              </w:rPr>
              <w:t>: Печеночная энцефалопатия включает печеночную кому, метаболическую энцефалопатию и</w:t>
            </w:r>
          </w:p>
          <w:p w14:paraId="2C85E350" w14:textId="77777777" w:rsidR="00201AD2" w:rsidRPr="006D6682" w:rsidRDefault="00201AD2" w:rsidP="00201AD2">
            <w:pPr>
              <w:pStyle w:val="OT"/>
              <w:spacing w:after="0"/>
              <w:rPr>
                <w:sz w:val="20"/>
              </w:rPr>
            </w:pPr>
            <w:r w:rsidRPr="006D6682">
              <w:rPr>
                <w:sz w:val="20"/>
              </w:rPr>
              <w:t>энцефалопатию.</w:t>
            </w:r>
          </w:p>
          <w:p w14:paraId="276E4F1A" w14:textId="77777777" w:rsidR="00201AD2" w:rsidRPr="006D6682" w:rsidRDefault="00201AD2" w:rsidP="00201AD2">
            <w:pPr>
              <w:pStyle w:val="OT"/>
              <w:spacing w:after="0"/>
              <w:rPr>
                <w:sz w:val="20"/>
              </w:rPr>
            </w:pPr>
            <w:r w:rsidRPr="006D6682">
              <w:rPr>
                <w:sz w:val="20"/>
                <w:vertAlign w:val="superscript"/>
                <w:lang w:val="en-US"/>
              </w:rPr>
              <w:t>m</w:t>
            </w:r>
            <w:r w:rsidRPr="006D6682">
              <w:rPr>
                <w:sz w:val="20"/>
              </w:rPr>
              <w:t>: Повреждение клеток печени/гепатит включает лекарственно-индуцированное поражение печени,</w:t>
            </w:r>
          </w:p>
          <w:p w14:paraId="4DDD6685" w14:textId="77777777" w:rsidR="00201AD2" w:rsidRPr="006D6682" w:rsidRDefault="00201AD2" w:rsidP="00201AD2">
            <w:pPr>
              <w:pStyle w:val="OT"/>
              <w:spacing w:after="0"/>
              <w:rPr>
                <w:sz w:val="20"/>
              </w:rPr>
            </w:pPr>
            <w:r w:rsidRPr="006D6682">
              <w:rPr>
                <w:sz w:val="20"/>
              </w:rPr>
              <w:t>стеатоз печени, холестатическое поражение печени.</w:t>
            </w:r>
          </w:p>
          <w:p w14:paraId="41B2E07F" w14:textId="77777777" w:rsidR="00201AD2" w:rsidRPr="006D6682" w:rsidRDefault="00201AD2" w:rsidP="00201AD2">
            <w:pPr>
              <w:pStyle w:val="OT"/>
              <w:spacing w:after="0"/>
              <w:rPr>
                <w:sz w:val="20"/>
              </w:rPr>
            </w:pPr>
            <w:r w:rsidRPr="006D6682">
              <w:rPr>
                <w:sz w:val="20"/>
                <w:vertAlign w:val="superscript"/>
                <w:lang w:val="en-US"/>
              </w:rPr>
              <w:t>n</w:t>
            </w:r>
            <w:r w:rsidRPr="006D6682">
              <w:rPr>
                <w:sz w:val="20"/>
              </w:rPr>
              <w:t>: Эпизоды почечной недостаточности включают острую преренальную недостаточность, острую почечную недостаточность, острое повреждение почек, некроз почечных канальцев.</w:t>
            </w:r>
          </w:p>
          <w:p w14:paraId="065B3C5C" w14:textId="77777777" w:rsidR="00201AD2" w:rsidRPr="006D6682" w:rsidRDefault="00201AD2" w:rsidP="00201AD2">
            <w:pPr>
              <w:pStyle w:val="OT"/>
              <w:spacing w:after="0"/>
              <w:rPr>
                <w:sz w:val="20"/>
              </w:rPr>
            </w:pPr>
            <w:r w:rsidRPr="006D6682">
              <w:rPr>
                <w:sz w:val="20"/>
                <w:vertAlign w:val="superscript"/>
              </w:rPr>
              <w:t>о</w:t>
            </w:r>
            <w:r w:rsidRPr="006D6682">
              <w:rPr>
                <w:sz w:val="20"/>
              </w:rPr>
              <w:t>: Негастроинтестинальная фистула включает все случаи образования фистул вне желудочно-</w:t>
            </w:r>
          </w:p>
          <w:p w14:paraId="75274F30" w14:textId="77777777" w:rsidR="00201AD2" w:rsidRPr="006D6682" w:rsidRDefault="00201AD2" w:rsidP="00201AD2">
            <w:pPr>
              <w:pStyle w:val="OT"/>
              <w:spacing w:after="0"/>
              <w:rPr>
                <w:sz w:val="20"/>
              </w:rPr>
            </w:pPr>
            <w:r w:rsidRPr="006D6682">
              <w:rPr>
                <w:sz w:val="20"/>
              </w:rPr>
              <w:t>кишечного тракта, включая трахеальные, трахео-эзофагеальные, эзофагеальные, фистулы женских половых путей и кожные фистулы.</w:t>
            </w:r>
          </w:p>
          <w:p w14:paraId="0015E65E" w14:textId="77777777" w:rsidR="00201AD2" w:rsidRPr="006D6682" w:rsidRDefault="00201AD2" w:rsidP="00201AD2">
            <w:pPr>
              <w:pStyle w:val="OT"/>
              <w:spacing w:after="0"/>
              <w:rPr>
                <w:color w:val="000000"/>
                <w:sz w:val="20"/>
              </w:rPr>
            </w:pPr>
            <w:r w:rsidRPr="006D6682">
              <w:rPr>
                <w:sz w:val="20"/>
              </w:rPr>
              <w:t xml:space="preserve">АЛТ ‒ </w:t>
            </w:r>
            <w:r w:rsidRPr="006D6682">
              <w:rPr>
                <w:color w:val="000000"/>
                <w:sz w:val="20"/>
              </w:rPr>
              <w:t xml:space="preserve">аланинаминотрансфераза. </w:t>
            </w:r>
          </w:p>
          <w:p w14:paraId="6333566C" w14:textId="77777777" w:rsidR="00201AD2" w:rsidRPr="006D6682" w:rsidRDefault="00201AD2" w:rsidP="00201AD2">
            <w:pPr>
              <w:pStyle w:val="OT"/>
              <w:spacing w:after="0"/>
              <w:rPr>
                <w:color w:val="000000"/>
                <w:sz w:val="20"/>
              </w:rPr>
            </w:pPr>
            <w:r w:rsidRPr="006D6682">
              <w:rPr>
                <w:color w:val="000000"/>
                <w:sz w:val="20"/>
              </w:rPr>
              <w:t xml:space="preserve">АСТ </w:t>
            </w:r>
            <w:r w:rsidRPr="006D6682">
              <w:rPr>
                <w:sz w:val="20"/>
              </w:rPr>
              <w:t xml:space="preserve">‒ </w:t>
            </w:r>
            <w:r w:rsidRPr="006D6682">
              <w:rPr>
                <w:color w:val="000000"/>
                <w:sz w:val="20"/>
              </w:rPr>
              <w:t>аспартатаминотрансфераза.</w:t>
            </w:r>
          </w:p>
          <w:p w14:paraId="2C2877F6" w14:textId="79288F2D" w:rsidR="00201AD2" w:rsidRPr="00201AD2" w:rsidRDefault="00201AD2" w:rsidP="00201AD2">
            <w:pPr>
              <w:pStyle w:val="OT"/>
              <w:spacing w:after="0"/>
            </w:pPr>
            <w:r w:rsidRPr="006D6682">
              <w:rPr>
                <w:sz w:val="20"/>
              </w:rPr>
              <w:t xml:space="preserve">ЛПЭ ‒ </w:t>
            </w:r>
            <w:r w:rsidRPr="006D6682">
              <w:rPr>
                <w:color w:val="000000"/>
                <w:sz w:val="20"/>
              </w:rPr>
              <w:t>ладонно-подошвенная эритродизестезия</w:t>
            </w:r>
            <w:r>
              <w:rPr>
                <w:color w:val="000000"/>
              </w:rPr>
              <w:t>.</w:t>
            </w:r>
          </w:p>
        </w:tc>
      </w:tr>
    </w:tbl>
    <w:p w14:paraId="1FB4EE1B" w14:textId="77777777" w:rsidR="00200EBA" w:rsidRDefault="00200EBA" w:rsidP="00200EBA">
      <w:pPr>
        <w:pStyle w:val="3"/>
        <w:tabs>
          <w:tab w:val="left" w:pos="8647"/>
        </w:tabs>
        <w:spacing w:after="240"/>
        <w:rPr>
          <w:rFonts w:ascii="Times New Roman" w:hAnsi="Times New Roman"/>
          <w:color w:val="000000" w:themeColor="text1"/>
        </w:rPr>
      </w:pPr>
      <w:bookmarkStart w:id="274" w:name="bookmark5"/>
      <w:bookmarkStart w:id="275" w:name="_Toc126059776"/>
      <w:bookmarkEnd w:id="272"/>
      <w:r w:rsidRPr="005E6358">
        <w:rPr>
          <w:rFonts w:ascii="Times New Roman" w:hAnsi="Times New Roman"/>
          <w:color w:val="000000" w:themeColor="text1"/>
        </w:rPr>
        <w:lastRenderedPageBreak/>
        <w:t>5.3.</w:t>
      </w:r>
      <w:r>
        <w:rPr>
          <w:rFonts w:ascii="Times New Roman" w:hAnsi="Times New Roman"/>
          <w:color w:val="000000" w:themeColor="text1"/>
        </w:rPr>
        <w:t>6</w:t>
      </w:r>
      <w:r w:rsidRPr="005E6358">
        <w:rPr>
          <w:rFonts w:ascii="Times New Roman" w:hAnsi="Times New Roman"/>
          <w:color w:val="000000" w:themeColor="text1"/>
        </w:rPr>
        <w:t xml:space="preserve">. </w:t>
      </w:r>
      <w:r>
        <w:rPr>
          <w:rFonts w:ascii="Times New Roman" w:hAnsi="Times New Roman"/>
          <w:color w:val="000000" w:themeColor="text1"/>
        </w:rPr>
        <w:t>Передозировка</w:t>
      </w:r>
      <w:bookmarkEnd w:id="275"/>
    </w:p>
    <w:p w14:paraId="7B1F562D" w14:textId="77777777" w:rsidR="00200EBA" w:rsidRPr="000A6F7F" w:rsidRDefault="00200EBA" w:rsidP="00200EBA">
      <w:pPr>
        <w:ind w:firstLine="709"/>
      </w:pPr>
      <w:r w:rsidRPr="000A6F7F">
        <w:t xml:space="preserve">Сообщалось о передозировке препарата </w:t>
      </w:r>
      <w:r>
        <w:rPr>
          <w:lang w:eastAsia="ru-RU" w:bidi="ru-RU"/>
        </w:rPr>
        <w:t>ленватиниб</w:t>
      </w:r>
      <w:r w:rsidRPr="000A6F7F">
        <w:t xml:space="preserve">, включая разовый прием 144 мг, что в 6 раз превышает рекомендуемую суточную дозу. Эти случаи сопровождались возникновением нежелательных реакций, согласующихся с изученным профилем безопасности ленватиниба (например, возникновение почечной или сердечной недостаточности), либо протекали при отсутствии сообщений о нежелательных реакциях. Летальный случай в результате полиорганной недостаточности произошел у пациента, который получил внутрь однократную дозу препарата </w:t>
      </w:r>
      <w:r>
        <w:rPr>
          <w:lang w:eastAsia="ru-RU" w:bidi="ru-RU"/>
        </w:rPr>
        <w:t xml:space="preserve">ленватиниб </w:t>
      </w:r>
      <w:r w:rsidRPr="000A6F7F">
        <w:t>120 мг</w:t>
      </w:r>
      <w:r>
        <w:t>.</w:t>
      </w:r>
    </w:p>
    <w:p w14:paraId="7C39EA6A" w14:textId="77777777" w:rsidR="00200EBA" w:rsidRDefault="00200EBA" w:rsidP="00200EBA">
      <w:pPr>
        <w:pStyle w:val="3"/>
        <w:tabs>
          <w:tab w:val="left" w:pos="8647"/>
        </w:tabs>
        <w:spacing w:after="240"/>
        <w:rPr>
          <w:rFonts w:ascii="Times New Roman" w:eastAsia="Courier New" w:hAnsi="Times New Roman"/>
          <w:szCs w:val="24"/>
          <w:lang w:eastAsia="ru-RU" w:bidi="ru-RU"/>
        </w:rPr>
      </w:pPr>
      <w:bookmarkStart w:id="276" w:name="_Toc126059777"/>
      <w:r w:rsidRPr="005E6358">
        <w:rPr>
          <w:rFonts w:ascii="Times New Roman" w:hAnsi="Times New Roman"/>
          <w:color w:val="000000" w:themeColor="text1"/>
        </w:rPr>
        <w:lastRenderedPageBreak/>
        <w:t>5.3.</w:t>
      </w:r>
      <w:r>
        <w:rPr>
          <w:rFonts w:ascii="Times New Roman" w:hAnsi="Times New Roman"/>
          <w:color w:val="000000" w:themeColor="text1"/>
        </w:rPr>
        <w:t>7</w:t>
      </w:r>
      <w:r w:rsidRPr="005E6358">
        <w:rPr>
          <w:rFonts w:ascii="Times New Roman" w:hAnsi="Times New Roman"/>
          <w:color w:val="000000" w:themeColor="text1"/>
        </w:rPr>
        <w:t xml:space="preserve">. </w:t>
      </w:r>
      <w:r w:rsidRPr="003F11CF">
        <w:rPr>
          <w:rFonts w:ascii="Times New Roman" w:eastAsia="Courier New" w:hAnsi="Times New Roman"/>
          <w:szCs w:val="24"/>
          <w:lang w:eastAsia="ru-RU" w:bidi="ru-RU"/>
        </w:rPr>
        <w:t>Взаимодействие с другими лекарственными средствами</w:t>
      </w:r>
      <w:bookmarkEnd w:id="276"/>
    </w:p>
    <w:p w14:paraId="1E75B6FD" w14:textId="7A562A98" w:rsidR="00200EBA" w:rsidRPr="006D6682" w:rsidRDefault="00200EBA" w:rsidP="00200EBA">
      <w:pPr>
        <w:rPr>
          <w:b/>
          <w:bCs/>
          <w:i/>
          <w:iCs/>
          <w:lang w:eastAsia="ru-RU" w:bidi="ru-RU"/>
        </w:rPr>
      </w:pPr>
      <w:r w:rsidRPr="00F83C20">
        <w:rPr>
          <w:b/>
          <w:bCs/>
          <w:i/>
          <w:iCs/>
          <w:lang w:eastAsia="ru-RU" w:bidi="ru-RU"/>
        </w:rPr>
        <w:t>Ингибиторы или индукторы изофермента СУРЗА4, Р-</w:t>
      </w:r>
      <w:r w:rsidR="006D6682">
        <w:rPr>
          <w:b/>
          <w:bCs/>
          <w:i/>
          <w:iCs/>
          <w:lang w:eastAsia="ru-RU" w:bidi="ru-RU"/>
        </w:rPr>
        <w:t>гликопротеина и BCRP</w:t>
      </w:r>
    </w:p>
    <w:p w14:paraId="24F9CB0C" w14:textId="54AFCAC5" w:rsidR="00200EBA" w:rsidRDefault="00200EBA" w:rsidP="00202E76">
      <w:pPr>
        <w:ind w:firstLine="709"/>
        <w:rPr>
          <w:lang w:eastAsia="ru-RU" w:bidi="ru-RU"/>
        </w:rPr>
      </w:pPr>
      <w:r>
        <w:rPr>
          <w:lang w:eastAsia="ru-RU" w:bidi="ru-RU"/>
        </w:rPr>
        <w:t>Ленватиниб может применяться вне зависимости от совместного приема ингибиторов изофермента СУРЗА4, Р-гликопротеина и BCRP. У здоровых добровольцев кетоконазол (400 мг в течение 18 дней) увеличивал AUC</w:t>
      </w:r>
      <w:r w:rsidRPr="00C56E78">
        <w:rPr>
          <w:vertAlign w:val="subscript"/>
          <w:lang w:eastAsia="ru-RU" w:bidi="ru-RU"/>
        </w:rPr>
        <w:t>0-inf</w:t>
      </w:r>
      <w:r>
        <w:rPr>
          <w:lang w:eastAsia="ru-RU" w:bidi="ru-RU"/>
        </w:rPr>
        <w:t xml:space="preserve"> и AUC</w:t>
      </w:r>
      <w:r w:rsidRPr="00C56E78">
        <w:rPr>
          <w:vertAlign w:val="subscript"/>
          <w:lang w:eastAsia="ru-RU" w:bidi="ru-RU"/>
        </w:rPr>
        <w:t>0-t</w:t>
      </w:r>
      <w:r>
        <w:rPr>
          <w:lang w:eastAsia="ru-RU" w:bidi="ru-RU"/>
        </w:rPr>
        <w:t xml:space="preserve"> ленватиниба (вводимого в виде однократной дозы в День 5) приблизительно на 15%, тогда как С</w:t>
      </w:r>
      <w:r w:rsidRPr="00F97272">
        <w:rPr>
          <w:vertAlign w:val="subscript"/>
          <w:lang w:val="en-US" w:eastAsia="ru-RU" w:bidi="ru-RU"/>
        </w:rPr>
        <w:t>max</w:t>
      </w:r>
      <w:r w:rsidRPr="00F97272">
        <w:rPr>
          <w:lang w:eastAsia="ru-RU" w:bidi="ru-RU"/>
        </w:rPr>
        <w:t xml:space="preserve"> </w:t>
      </w:r>
      <w:r>
        <w:rPr>
          <w:lang w:eastAsia="ru-RU" w:bidi="ru-RU"/>
        </w:rPr>
        <w:t>увеличивалась на 19%. Это подтверждается популяционным фармакокинетическим анализом, который показал, что ингибиторы изофермента СУРЗА4 снимают Cl/F на 7,8%.</w:t>
      </w:r>
    </w:p>
    <w:p w14:paraId="029A37C2" w14:textId="515B856A" w:rsidR="00200EBA" w:rsidRDefault="00200EBA" w:rsidP="00202E76">
      <w:pPr>
        <w:ind w:firstLine="709"/>
        <w:rPr>
          <w:lang w:eastAsia="ru-RU" w:bidi="ru-RU"/>
        </w:rPr>
      </w:pPr>
      <w:r>
        <w:rPr>
          <w:lang w:eastAsia="ru-RU" w:bidi="ru-RU"/>
        </w:rPr>
        <w:t>Ленватиниб может применяться без коррекции дозы с индукторами изофермента СУРЗА4 и Р-гликопротеина, основываясь на исследовании, в котором здоровым добровольцам вводились многократные дозы рифампицина (600 мг в течение 21 дня) и однократная доза ленватиниба (24 мг в День 15). AUC</w:t>
      </w:r>
      <w:r w:rsidRPr="00C56E78">
        <w:rPr>
          <w:vertAlign w:val="subscript"/>
          <w:lang w:eastAsia="ru-RU" w:bidi="ru-RU"/>
        </w:rPr>
        <w:t>0-inf</w:t>
      </w:r>
      <w:r>
        <w:rPr>
          <w:lang w:eastAsia="ru-RU" w:bidi="ru-RU"/>
        </w:rPr>
        <w:t xml:space="preserve"> и AUC</w:t>
      </w:r>
      <w:r w:rsidRPr="00C56E78">
        <w:rPr>
          <w:vertAlign w:val="subscript"/>
          <w:lang w:eastAsia="ru-RU" w:bidi="ru-RU"/>
        </w:rPr>
        <w:t>0</w:t>
      </w:r>
      <w:r w:rsidR="00510E45" w:rsidRPr="00510E45">
        <w:rPr>
          <w:vertAlign w:val="subscript"/>
          <w:lang w:eastAsia="ru-RU" w:bidi="ru-RU"/>
        </w:rPr>
        <w:t xml:space="preserve"> </w:t>
      </w:r>
      <w:r w:rsidR="00510E45" w:rsidRPr="00C56E78">
        <w:rPr>
          <w:vertAlign w:val="subscript"/>
          <w:lang w:eastAsia="ru-RU" w:bidi="ru-RU"/>
        </w:rPr>
        <w:t xml:space="preserve">t </w:t>
      </w:r>
      <w:r w:rsidRPr="00C56E78">
        <w:rPr>
          <w:vertAlign w:val="subscript"/>
          <w:lang w:eastAsia="ru-RU" w:bidi="ru-RU"/>
        </w:rPr>
        <w:t>-</w:t>
      </w:r>
      <w:r>
        <w:rPr>
          <w:lang w:eastAsia="ru-RU" w:bidi="ru-RU"/>
        </w:rPr>
        <w:t xml:space="preserve">снижались примерно на 18%, в то время как </w:t>
      </w:r>
      <w:r w:rsidRPr="00382EC6">
        <w:rPr>
          <w:lang w:eastAsia="ru-RU" w:bidi="ru-RU"/>
        </w:rPr>
        <w:t>С</w:t>
      </w:r>
      <w:r w:rsidRPr="00382EC6">
        <w:rPr>
          <w:vertAlign w:val="subscript"/>
          <w:lang w:eastAsia="ru-RU" w:bidi="ru-RU"/>
        </w:rPr>
        <w:t>max</w:t>
      </w:r>
      <w:r>
        <w:rPr>
          <w:lang w:eastAsia="ru-RU" w:bidi="ru-RU"/>
        </w:rPr>
        <w:t xml:space="preserve"> не изменилась. Эффект индукции изофермента СУРЗА в отдельности оценивали путем сравнения параметров фармакокинетики ленватиниба после однократного или многократного приема рифампицина. Предсказано, что AUC и </w:t>
      </w:r>
      <w:r w:rsidRPr="00382EC6">
        <w:rPr>
          <w:lang w:eastAsia="ru-RU" w:bidi="ru-RU"/>
        </w:rPr>
        <w:t>С</w:t>
      </w:r>
      <w:r w:rsidRPr="00382EC6">
        <w:rPr>
          <w:vertAlign w:val="subscript"/>
          <w:lang w:eastAsia="ru-RU" w:bidi="ru-RU"/>
        </w:rPr>
        <w:t>max</w:t>
      </w:r>
      <w:r>
        <w:rPr>
          <w:lang w:eastAsia="ru-RU" w:bidi="ru-RU"/>
        </w:rPr>
        <w:t xml:space="preserve"> ленватиниба снижаются на 30% и 15%, соответственно, после сильной индукции в отсутствие острого ингибирования Р-гликопротеина. Это подтверждается популяционным фармакокинетическим анализом, который показал, что индукторы изофермента С</w:t>
      </w:r>
      <w:r w:rsidR="006D6682">
        <w:rPr>
          <w:lang w:eastAsia="ru-RU" w:bidi="ru-RU"/>
        </w:rPr>
        <w:t>УРЗА4 увеличивали Cl/F на 30%.</w:t>
      </w:r>
    </w:p>
    <w:p w14:paraId="19CAF3A6" w14:textId="79ED8884" w:rsidR="00200EBA" w:rsidRPr="00F83C20" w:rsidRDefault="00200EBA" w:rsidP="000971D1">
      <w:pPr>
        <w:rPr>
          <w:b/>
          <w:bCs/>
          <w:i/>
          <w:iCs/>
          <w:lang w:eastAsia="ru-RU" w:bidi="ru-RU"/>
        </w:rPr>
      </w:pPr>
      <w:r w:rsidRPr="00F83C20">
        <w:rPr>
          <w:b/>
          <w:bCs/>
          <w:i/>
          <w:iCs/>
          <w:lang w:eastAsia="ru-RU" w:bidi="ru-RU"/>
        </w:rPr>
        <w:t>Препараты, регулирующ</w:t>
      </w:r>
      <w:r w:rsidR="006D6682">
        <w:rPr>
          <w:b/>
          <w:bCs/>
          <w:i/>
          <w:iCs/>
          <w:lang w:eastAsia="ru-RU" w:bidi="ru-RU"/>
        </w:rPr>
        <w:t>ие кислотность желудочного сока</w:t>
      </w:r>
    </w:p>
    <w:p w14:paraId="6E4BFD5C" w14:textId="16A696FA" w:rsidR="00200EBA" w:rsidRDefault="00200EBA" w:rsidP="00202E76">
      <w:pPr>
        <w:ind w:firstLine="709"/>
        <w:rPr>
          <w:lang w:eastAsia="ru-RU" w:bidi="ru-RU"/>
        </w:rPr>
      </w:pPr>
      <w:r>
        <w:rPr>
          <w:lang w:eastAsia="ru-RU" w:bidi="ru-RU"/>
        </w:rPr>
        <w:t>В популяционном фармакокинетическом анализе пациентов, получающих ленватиниб в дозе до 24 мг один раз в сутки, препараты, повышающие pH желудочного сока (блокаторы Н2-рецепторов, ингибиторы протонной помпы, антациды) не оказывали существенного вли</w:t>
      </w:r>
      <w:r w:rsidR="006D6682">
        <w:rPr>
          <w:lang w:eastAsia="ru-RU" w:bidi="ru-RU"/>
        </w:rPr>
        <w:t>яния на экспозицию ленватиниба.</w:t>
      </w:r>
      <w:r>
        <w:rPr>
          <w:lang w:eastAsia="ru-RU" w:bidi="ru-RU"/>
        </w:rPr>
        <w:t xml:space="preserve"> </w:t>
      </w:r>
    </w:p>
    <w:p w14:paraId="63483FF5" w14:textId="12B7F740" w:rsidR="00200EBA" w:rsidRPr="006D6682" w:rsidRDefault="00200EBA" w:rsidP="00200EBA">
      <w:pPr>
        <w:rPr>
          <w:b/>
          <w:bCs/>
          <w:i/>
          <w:iCs/>
          <w:lang w:eastAsia="ru-RU" w:bidi="ru-RU"/>
        </w:rPr>
      </w:pPr>
      <w:r w:rsidRPr="00F83C20">
        <w:rPr>
          <w:b/>
          <w:bCs/>
          <w:i/>
          <w:iCs/>
          <w:lang w:eastAsia="ru-RU" w:bidi="ru-RU"/>
        </w:rPr>
        <w:t>Другие</w:t>
      </w:r>
      <w:r w:rsidR="006D6682">
        <w:rPr>
          <w:b/>
          <w:bCs/>
          <w:i/>
          <w:iCs/>
          <w:lang w:eastAsia="ru-RU" w:bidi="ru-RU"/>
        </w:rPr>
        <w:t xml:space="preserve"> химиотерапевтические препараты</w:t>
      </w:r>
    </w:p>
    <w:p w14:paraId="25F592AC" w14:textId="555E409E" w:rsidR="00200EBA" w:rsidRDefault="00200EBA" w:rsidP="006D6682">
      <w:pPr>
        <w:ind w:firstLine="709"/>
        <w:rPr>
          <w:lang w:eastAsia="ru-RU" w:bidi="ru-RU"/>
        </w:rPr>
      </w:pPr>
      <w:r>
        <w:rPr>
          <w:lang w:eastAsia="ru-RU" w:bidi="ru-RU"/>
        </w:rPr>
        <w:t>Одновременное применение ленватиниба, карбоплатина и паклитаксела не сопровождалось значительными изменениями фармакокинетики какого-либо из трех препаратов. Кроме того, у пациентов с ПKP фармакокинетика ленватиниба не подвергалась значительному влия</w:t>
      </w:r>
      <w:r w:rsidR="006D6682">
        <w:rPr>
          <w:lang w:eastAsia="ru-RU" w:bidi="ru-RU"/>
        </w:rPr>
        <w:t>нию сопутствующего эверолимуса.</w:t>
      </w:r>
    </w:p>
    <w:p w14:paraId="3ABA9800" w14:textId="41EBDB95" w:rsidR="00200EBA" w:rsidRPr="00F83C20" w:rsidRDefault="006D6682" w:rsidP="00200EBA">
      <w:pPr>
        <w:rPr>
          <w:b/>
          <w:bCs/>
          <w:i/>
          <w:iCs/>
          <w:lang w:eastAsia="ru-RU" w:bidi="ru-RU"/>
        </w:rPr>
      </w:pPr>
      <w:r>
        <w:rPr>
          <w:b/>
          <w:bCs/>
          <w:i/>
          <w:iCs/>
          <w:lang w:eastAsia="ru-RU" w:bidi="ru-RU"/>
        </w:rPr>
        <w:t xml:space="preserve">Субстраты изофермента </w:t>
      </w:r>
      <w:r>
        <w:rPr>
          <w:b/>
          <w:bCs/>
          <w:i/>
          <w:iCs/>
          <w:lang w:val="en-US" w:eastAsia="ru-RU" w:bidi="ru-RU"/>
        </w:rPr>
        <w:t>CYP</w:t>
      </w:r>
      <w:r w:rsidRPr="006D6682">
        <w:rPr>
          <w:b/>
          <w:bCs/>
          <w:i/>
          <w:iCs/>
          <w:lang w:eastAsia="ru-RU" w:bidi="ru-RU"/>
        </w:rPr>
        <w:t>3</w:t>
      </w:r>
      <w:r>
        <w:rPr>
          <w:b/>
          <w:bCs/>
          <w:i/>
          <w:iCs/>
          <w:lang w:eastAsia="ru-RU" w:bidi="ru-RU"/>
        </w:rPr>
        <w:t>А4</w:t>
      </w:r>
    </w:p>
    <w:p w14:paraId="2366081A" w14:textId="5830124A" w:rsidR="00200EBA" w:rsidRDefault="00200EBA" w:rsidP="00200EBA">
      <w:pPr>
        <w:ind w:firstLine="709"/>
        <w:rPr>
          <w:lang w:eastAsia="ru-RU" w:bidi="ru-RU"/>
        </w:rPr>
      </w:pPr>
      <w:r>
        <w:rPr>
          <w:lang w:eastAsia="ru-RU" w:bidi="ru-RU"/>
        </w:rPr>
        <w:t xml:space="preserve">Клиническое исследование лекарственного взаимодействия у пациентов с онкологическими заболеваниями показало, что концентрации мидазолама в плазме (чувствительный субстрат </w:t>
      </w:r>
      <w:r w:rsidR="006D6682">
        <w:rPr>
          <w:lang w:val="en-US" w:eastAsia="ru-RU" w:bidi="ru-RU"/>
        </w:rPr>
        <w:t>CYP</w:t>
      </w:r>
      <w:r w:rsidR="006D6682" w:rsidRPr="006D6682">
        <w:rPr>
          <w:lang w:eastAsia="ru-RU" w:bidi="ru-RU"/>
        </w:rPr>
        <w:t>3</w:t>
      </w:r>
      <w:r>
        <w:rPr>
          <w:lang w:eastAsia="ru-RU" w:bidi="ru-RU"/>
        </w:rPr>
        <w:t xml:space="preserve">А4 и Р-гликопротеина) не изменялись в присутствии ленватиниба. Кроме того, у пациентов с ПKP фармакокинетика эверолимуса не подвергалась значительному влиянию </w:t>
      </w:r>
      <w:r w:rsidR="00E52C85">
        <w:rPr>
          <w:lang w:eastAsia="ru-RU" w:bidi="ru-RU"/>
        </w:rPr>
        <w:t xml:space="preserve">при </w:t>
      </w:r>
      <w:r>
        <w:rPr>
          <w:lang w:eastAsia="ru-RU" w:bidi="ru-RU"/>
        </w:rPr>
        <w:t>одновременно</w:t>
      </w:r>
      <w:r w:rsidR="00E52C85">
        <w:rPr>
          <w:lang w:eastAsia="ru-RU" w:bidi="ru-RU"/>
        </w:rPr>
        <w:t>м</w:t>
      </w:r>
      <w:r>
        <w:rPr>
          <w:lang w:eastAsia="ru-RU" w:bidi="ru-RU"/>
        </w:rPr>
        <w:t xml:space="preserve"> прием</w:t>
      </w:r>
      <w:r w:rsidR="00E52C85">
        <w:rPr>
          <w:lang w:eastAsia="ru-RU" w:bidi="ru-RU"/>
        </w:rPr>
        <w:t>е</w:t>
      </w:r>
      <w:r>
        <w:rPr>
          <w:lang w:eastAsia="ru-RU" w:bidi="ru-RU"/>
        </w:rPr>
        <w:t xml:space="preserve"> </w:t>
      </w:r>
      <w:r w:rsidR="00E52C85">
        <w:rPr>
          <w:lang w:eastAsia="ru-RU" w:bidi="ru-RU"/>
        </w:rPr>
        <w:t xml:space="preserve">с </w:t>
      </w:r>
      <w:r>
        <w:rPr>
          <w:lang w:eastAsia="ru-RU" w:bidi="ru-RU"/>
        </w:rPr>
        <w:t>ленватиниб</w:t>
      </w:r>
      <w:r w:rsidR="00E52C85">
        <w:rPr>
          <w:lang w:eastAsia="ru-RU" w:bidi="ru-RU"/>
        </w:rPr>
        <w:t>ом</w:t>
      </w:r>
      <w:r>
        <w:rPr>
          <w:lang w:eastAsia="ru-RU" w:bidi="ru-RU"/>
        </w:rPr>
        <w:t xml:space="preserve">. Значительного лекарственного взаимодействия между ленватинибом и другими субстратами </w:t>
      </w:r>
      <w:r w:rsidR="006D6682">
        <w:rPr>
          <w:lang w:val="en-US" w:eastAsia="ru-RU" w:bidi="ru-RU"/>
        </w:rPr>
        <w:t>CYP</w:t>
      </w:r>
      <w:r w:rsidR="006D6682" w:rsidRPr="006D6682">
        <w:rPr>
          <w:lang w:eastAsia="ru-RU" w:bidi="ru-RU"/>
        </w:rPr>
        <w:t>3</w:t>
      </w:r>
      <w:r>
        <w:rPr>
          <w:lang w:eastAsia="ru-RU" w:bidi="ru-RU"/>
        </w:rPr>
        <w:t>А4 / Р-гликопротеина не ожидается.</w:t>
      </w:r>
    </w:p>
    <w:p w14:paraId="7ECB83E5" w14:textId="6FF96ABD" w:rsidR="00200EBA" w:rsidRDefault="00200EBA" w:rsidP="006D6682">
      <w:pPr>
        <w:ind w:firstLine="709"/>
        <w:rPr>
          <w:lang w:eastAsia="ru-RU" w:bidi="ru-RU"/>
        </w:rPr>
      </w:pPr>
      <w:r>
        <w:rPr>
          <w:lang w:eastAsia="ru-RU" w:bidi="ru-RU"/>
        </w:rPr>
        <w:t xml:space="preserve">Основываясь на моделировании на физиологически обоснованной фармакокинетической модели, разработанной для ленватиниба, значительного риска лекарственного взаимодействия между ленватинибом и мидазоламом (субстрат </w:t>
      </w:r>
      <w:r w:rsidR="006D6682">
        <w:rPr>
          <w:lang w:val="en-US" w:eastAsia="ru-RU" w:bidi="ru-RU"/>
        </w:rPr>
        <w:t>CYP</w:t>
      </w:r>
      <w:r w:rsidR="006D6682" w:rsidRPr="006D6682">
        <w:rPr>
          <w:lang w:eastAsia="ru-RU" w:bidi="ru-RU"/>
        </w:rPr>
        <w:t>3</w:t>
      </w:r>
      <w:r>
        <w:rPr>
          <w:lang w:eastAsia="ru-RU" w:bidi="ru-RU"/>
        </w:rPr>
        <w:t>А4) или репаглинидом (субстрат CYP2C8) в дозе 24 мг ленватиниба не прогнозируется. Это также было подтверждено в клиническом исследовании, определяющем влияние ленватиниба на мидазолам у субъектов с распрос</w:t>
      </w:r>
      <w:r w:rsidR="006D6682">
        <w:rPr>
          <w:lang w:eastAsia="ru-RU" w:bidi="ru-RU"/>
        </w:rPr>
        <w:t>траненными солидными опухолями.</w:t>
      </w:r>
    </w:p>
    <w:p w14:paraId="08890269" w14:textId="4BB38A23" w:rsidR="00200EBA" w:rsidRPr="006D6682" w:rsidRDefault="00200EBA" w:rsidP="00200EBA">
      <w:pPr>
        <w:rPr>
          <w:b/>
          <w:bCs/>
          <w:i/>
          <w:iCs/>
          <w:lang w:eastAsia="ru-RU" w:bidi="ru-RU"/>
        </w:rPr>
      </w:pPr>
      <w:r w:rsidRPr="00F83C20">
        <w:rPr>
          <w:b/>
          <w:bCs/>
          <w:i/>
          <w:iCs/>
          <w:lang w:eastAsia="ru-RU" w:bidi="ru-RU"/>
        </w:rPr>
        <w:t>С</w:t>
      </w:r>
      <w:r w:rsidR="006D6682">
        <w:rPr>
          <w:b/>
          <w:bCs/>
          <w:i/>
          <w:iCs/>
          <w:lang w:eastAsia="ru-RU" w:bidi="ru-RU"/>
        </w:rPr>
        <w:t>убстраты Р-гликопротеина и BCRP</w:t>
      </w:r>
    </w:p>
    <w:p w14:paraId="0B2E22F5" w14:textId="0D70AF88" w:rsidR="00200EBA" w:rsidRDefault="00200EBA" w:rsidP="00202E76">
      <w:pPr>
        <w:ind w:firstLine="709"/>
        <w:rPr>
          <w:lang w:eastAsia="ru-RU" w:bidi="ru-RU"/>
        </w:rPr>
      </w:pPr>
      <w:r>
        <w:rPr>
          <w:lang w:eastAsia="ru-RU" w:bidi="ru-RU"/>
        </w:rPr>
        <w:t>Ленватиниб показал минимальную ингибирующую способность</w:t>
      </w:r>
      <w:r w:rsidR="00E52C85">
        <w:rPr>
          <w:lang w:eastAsia="ru-RU" w:bidi="ru-RU"/>
        </w:rPr>
        <w:t xml:space="preserve"> или отсутствие таковой</w:t>
      </w:r>
      <w:r>
        <w:rPr>
          <w:lang w:eastAsia="ru-RU" w:bidi="ru-RU"/>
        </w:rPr>
        <w:t xml:space="preserve"> в отношении транспортной активности, опосредованной Р-гликопротеином и BCRP. Аналогично, не было обнаружено индукции экспрессии мРНК Р-гликопротеина. </w:t>
      </w:r>
    </w:p>
    <w:p w14:paraId="03F3CD73" w14:textId="457C00D3" w:rsidR="00200EBA" w:rsidRDefault="00200EBA" w:rsidP="00202E76">
      <w:pPr>
        <w:ind w:firstLine="709"/>
        <w:rPr>
          <w:lang w:eastAsia="ru-RU" w:bidi="ru-RU"/>
        </w:rPr>
      </w:pPr>
      <w:r>
        <w:rPr>
          <w:lang w:eastAsia="ru-RU" w:bidi="ru-RU"/>
        </w:rPr>
        <w:lastRenderedPageBreak/>
        <w:t xml:space="preserve">Ленватиниб проявлял ингибирующую активность </w:t>
      </w:r>
      <w:r w:rsidR="005A3430">
        <w:rPr>
          <w:lang w:eastAsia="ru-RU" w:bidi="ru-RU"/>
        </w:rPr>
        <w:t xml:space="preserve">в отношении </w:t>
      </w:r>
      <w:r>
        <w:rPr>
          <w:lang w:eastAsia="ru-RU" w:bidi="ru-RU"/>
        </w:rPr>
        <w:t>OAT1, ОАТЗ, OCT1, OCT2, белок-переносчик органических анионов OATP</w:t>
      </w:r>
      <w:r w:rsidR="00E52C85">
        <w:rPr>
          <w:lang w:eastAsia="ru-RU" w:bidi="ru-RU"/>
        </w:rPr>
        <w:t>1</w:t>
      </w:r>
      <w:r>
        <w:rPr>
          <w:lang w:eastAsia="ru-RU" w:bidi="ru-RU"/>
        </w:rPr>
        <w:t>B1 и BSEP, но проявлял минимальн</w:t>
      </w:r>
      <w:r w:rsidR="00C6709C">
        <w:rPr>
          <w:lang w:eastAsia="ru-RU" w:bidi="ru-RU"/>
        </w:rPr>
        <w:t>ое</w:t>
      </w:r>
      <w:r>
        <w:rPr>
          <w:lang w:eastAsia="ru-RU" w:bidi="ru-RU"/>
        </w:rPr>
        <w:t xml:space="preserve"> либо отсутс</w:t>
      </w:r>
      <w:r w:rsidR="00C6709C">
        <w:rPr>
          <w:lang w:eastAsia="ru-RU" w:bidi="ru-RU"/>
        </w:rPr>
        <w:t>твие</w:t>
      </w:r>
      <w:r>
        <w:rPr>
          <w:lang w:eastAsia="ru-RU" w:bidi="ru-RU"/>
        </w:rPr>
        <w:t xml:space="preserve"> ингибирующ</w:t>
      </w:r>
      <w:r w:rsidR="00C6709C">
        <w:rPr>
          <w:lang w:eastAsia="ru-RU" w:bidi="ru-RU"/>
        </w:rPr>
        <w:t>ей</w:t>
      </w:r>
      <w:r>
        <w:rPr>
          <w:lang w:eastAsia="ru-RU" w:bidi="ru-RU"/>
        </w:rPr>
        <w:t xml:space="preserve"> активност</w:t>
      </w:r>
      <w:r w:rsidR="00C6709C">
        <w:rPr>
          <w:lang w:eastAsia="ru-RU" w:bidi="ru-RU"/>
        </w:rPr>
        <w:t>и</w:t>
      </w:r>
      <w:r>
        <w:rPr>
          <w:lang w:eastAsia="ru-RU" w:bidi="ru-RU"/>
        </w:rPr>
        <w:t xml:space="preserve"> </w:t>
      </w:r>
      <w:r w:rsidR="00C6709C">
        <w:rPr>
          <w:lang w:eastAsia="ru-RU" w:bidi="ru-RU"/>
        </w:rPr>
        <w:t xml:space="preserve">в отношении </w:t>
      </w:r>
      <w:r>
        <w:rPr>
          <w:lang w:eastAsia="ru-RU" w:bidi="ru-RU"/>
        </w:rPr>
        <w:t>OATP1ВЗ и (MATE2)-К. Ленватиниб слабо ингибирует MATE1. В цитозоле печени человека ленватиниб не ингибиру</w:t>
      </w:r>
      <w:r w:rsidR="006D6682">
        <w:rPr>
          <w:lang w:eastAsia="ru-RU" w:bidi="ru-RU"/>
        </w:rPr>
        <w:t>ет активность альдегидоксидазы.</w:t>
      </w:r>
    </w:p>
    <w:p w14:paraId="713862AA" w14:textId="144C3380" w:rsidR="00200EBA" w:rsidRPr="00F83C20" w:rsidRDefault="00200EBA" w:rsidP="00200EBA">
      <w:pPr>
        <w:rPr>
          <w:b/>
          <w:bCs/>
          <w:i/>
          <w:iCs/>
          <w:lang w:eastAsia="ru-RU" w:bidi="ru-RU"/>
        </w:rPr>
      </w:pPr>
      <w:r w:rsidRPr="00F83C20">
        <w:rPr>
          <w:b/>
          <w:bCs/>
          <w:i/>
          <w:iCs/>
          <w:lang w:eastAsia="ru-RU" w:bidi="ru-RU"/>
        </w:rPr>
        <w:t>Пероральные контра</w:t>
      </w:r>
      <w:r w:rsidR="006D6682">
        <w:rPr>
          <w:b/>
          <w:bCs/>
          <w:i/>
          <w:iCs/>
          <w:lang w:eastAsia="ru-RU" w:bidi="ru-RU"/>
        </w:rPr>
        <w:t>цептивы</w:t>
      </w:r>
    </w:p>
    <w:p w14:paraId="1B2DFE89" w14:textId="77777777" w:rsidR="00200EBA" w:rsidRDefault="00200EBA" w:rsidP="00200EBA">
      <w:pPr>
        <w:ind w:firstLine="709"/>
        <w:rPr>
          <w:lang w:eastAsia="ru-RU" w:bidi="ru-RU"/>
        </w:rPr>
      </w:pPr>
      <w:r>
        <w:rPr>
          <w:lang w:eastAsia="ru-RU" w:bidi="ru-RU"/>
        </w:rPr>
        <w:t>В настоящее время неизвестно, может ли ленватиниб снизить эффективность гормональных контрацептивов, поэтому женщинам, использующим гормональные контрацептивы, следует добавить барьерный метод контрацепции.</w:t>
      </w:r>
    </w:p>
    <w:p w14:paraId="4E8A7B1A" w14:textId="77777777" w:rsidR="00200EBA" w:rsidRDefault="00200EBA" w:rsidP="00200EBA">
      <w:pPr>
        <w:pStyle w:val="3"/>
        <w:tabs>
          <w:tab w:val="left" w:pos="8647"/>
        </w:tabs>
        <w:spacing w:after="240"/>
        <w:rPr>
          <w:rFonts w:ascii="Times New Roman" w:eastAsia="Courier New" w:hAnsi="Times New Roman"/>
          <w:szCs w:val="24"/>
          <w:lang w:eastAsia="ru-RU" w:bidi="ru-RU"/>
        </w:rPr>
      </w:pPr>
      <w:bookmarkStart w:id="277" w:name="_Toc126059778"/>
      <w:bookmarkEnd w:id="274"/>
      <w:r w:rsidRPr="005E6358">
        <w:rPr>
          <w:rFonts w:ascii="Times New Roman" w:hAnsi="Times New Roman"/>
          <w:color w:val="000000" w:themeColor="text1"/>
        </w:rPr>
        <w:t>5.3.</w:t>
      </w:r>
      <w:r>
        <w:rPr>
          <w:rFonts w:ascii="Times New Roman" w:hAnsi="Times New Roman"/>
          <w:color w:val="000000" w:themeColor="text1"/>
        </w:rPr>
        <w:t>8</w:t>
      </w:r>
      <w:r w:rsidRPr="005E6358">
        <w:rPr>
          <w:rFonts w:ascii="Times New Roman" w:hAnsi="Times New Roman"/>
          <w:color w:val="000000" w:themeColor="text1"/>
        </w:rPr>
        <w:t xml:space="preserve">. </w:t>
      </w:r>
      <w:r>
        <w:rPr>
          <w:rFonts w:ascii="Times New Roman" w:eastAsia="Courier New" w:hAnsi="Times New Roman"/>
          <w:szCs w:val="24"/>
          <w:lang w:eastAsia="ru-RU" w:bidi="ru-RU"/>
        </w:rPr>
        <w:t>Особые указания</w:t>
      </w:r>
      <w:bookmarkEnd w:id="277"/>
    </w:p>
    <w:p w14:paraId="31A16A2A" w14:textId="77777777" w:rsidR="00200EBA" w:rsidRPr="006D6682" w:rsidRDefault="00200EBA" w:rsidP="00200EBA">
      <w:pPr>
        <w:rPr>
          <w:b/>
          <w:bCs/>
          <w:iCs/>
          <w:lang w:eastAsia="ru-RU" w:bidi="ru-RU"/>
        </w:rPr>
      </w:pPr>
      <w:r w:rsidRPr="006D6682">
        <w:rPr>
          <w:b/>
          <w:bCs/>
          <w:iCs/>
          <w:lang w:eastAsia="ru-RU" w:bidi="ru-RU"/>
        </w:rPr>
        <w:t>Артериальная гипертензия</w:t>
      </w:r>
    </w:p>
    <w:p w14:paraId="18729F4F" w14:textId="77777777" w:rsidR="00200EBA" w:rsidRDefault="00200EBA" w:rsidP="00200EBA">
      <w:pPr>
        <w:rPr>
          <w:lang w:eastAsia="ru-RU" w:bidi="ru-RU"/>
        </w:rPr>
      </w:pPr>
    </w:p>
    <w:p w14:paraId="09432FE1" w14:textId="14058FE7" w:rsidR="00200EBA" w:rsidRDefault="00200EBA" w:rsidP="00202E76">
      <w:pPr>
        <w:ind w:firstLine="709"/>
        <w:rPr>
          <w:lang w:eastAsia="ru-RU" w:bidi="ru-RU"/>
        </w:rPr>
      </w:pPr>
      <w:r>
        <w:rPr>
          <w:lang w:eastAsia="ru-RU" w:bidi="ru-RU"/>
        </w:rPr>
        <w:t>У пациентов, получавших ленватиниб, регистрировалась артериальная гипертензия, которая, как правило, развивалась на ранних этапах лечения (см. раздел «Побочное действие»). Достаточный контроль показателей АД должен быть достигнут до начала лечения ленватинибом. Пациенты со склонностью к артериальной гипертензии должны принимать стабильную дозу антигипертензивной терапии в течение не менее 1 недели до начала терапии ленватинибом. Раннее вы</w:t>
      </w:r>
      <w:r w:rsidR="007A3D0C">
        <w:rPr>
          <w:lang w:eastAsia="ru-RU" w:bidi="ru-RU"/>
        </w:rPr>
        <w:t>я</w:t>
      </w:r>
      <w:r>
        <w:rPr>
          <w:lang w:eastAsia="ru-RU" w:bidi="ru-RU"/>
        </w:rPr>
        <w:t xml:space="preserve">вление и эффективное лечение артериальной гипертензии имеет большое значение для минимизации необходимости во временной приостановке лечения или снижения дозы ленватиниба. Сообщалось о серьезных осложнениях плохо контролируемой гипертензии, включая расслоение аорты. Прием антигипертензивных препаратов должен быть начат сразу после подтверждения повышения АД. Обследование для выявления артериальной гипертензии должно проводиться через одну неделю после начала приема ленватиниба, в течение первых двух месяцев лечения </w:t>
      </w:r>
      <w:r w:rsidR="008B6179" w:rsidRPr="008B6179">
        <w:rPr>
          <w:lang w:eastAsia="ru-RU" w:bidi="ru-RU"/>
        </w:rPr>
        <w:t>‒</w:t>
      </w:r>
      <w:r>
        <w:rPr>
          <w:lang w:eastAsia="ru-RU" w:bidi="ru-RU"/>
        </w:rPr>
        <w:t xml:space="preserve"> каждые 2 недели, затем </w:t>
      </w:r>
      <w:r w:rsidR="008B6179" w:rsidRPr="008B6179">
        <w:rPr>
          <w:lang w:eastAsia="ru-RU" w:bidi="ru-RU"/>
        </w:rPr>
        <w:t>‒</w:t>
      </w:r>
      <w:r>
        <w:rPr>
          <w:lang w:eastAsia="ru-RU" w:bidi="ru-RU"/>
        </w:rPr>
        <w:t xml:space="preserve"> ежемесячно. Выбор антигипертензивной терапии должен быть индивидуализирован с учетом состояния пациента и соответствовать стандартной клинической практике. Для пациентов, имеющих нормальное АД до начала лечения, в случае повышения АД, следует начать антигипертензивную монотерапию препаратом одного из классов антигипертензивных препаратов. Для пациентов, принимающих антигипертензивные препараты до начала лечения ленватинибом, может потребоваться увеличение дозы данного антигипертензивного препарата, либо добавление препарата из дру</w:t>
      </w:r>
      <w:r w:rsidR="006D6682">
        <w:rPr>
          <w:lang w:eastAsia="ru-RU" w:bidi="ru-RU"/>
        </w:rPr>
        <w:t xml:space="preserve">гого класса. </w:t>
      </w:r>
    </w:p>
    <w:p w14:paraId="1D71C507" w14:textId="77777777" w:rsidR="00F65790" w:rsidRDefault="00F65790" w:rsidP="00200EBA">
      <w:pPr>
        <w:rPr>
          <w:b/>
          <w:bCs/>
          <w:iCs/>
          <w:lang w:eastAsia="ru-RU" w:bidi="ru-RU"/>
        </w:rPr>
      </w:pPr>
    </w:p>
    <w:p w14:paraId="71907200" w14:textId="498F6711" w:rsidR="00200EBA" w:rsidRPr="00F65790" w:rsidRDefault="00200EBA" w:rsidP="00200EBA">
      <w:pPr>
        <w:rPr>
          <w:b/>
          <w:bCs/>
          <w:iCs/>
          <w:lang w:eastAsia="ru-RU" w:bidi="ru-RU"/>
        </w:rPr>
      </w:pPr>
      <w:r w:rsidRPr="00F65790">
        <w:rPr>
          <w:b/>
          <w:bCs/>
          <w:iCs/>
          <w:lang w:eastAsia="ru-RU" w:bidi="ru-RU"/>
        </w:rPr>
        <w:t>Протеинурия</w:t>
      </w:r>
    </w:p>
    <w:p w14:paraId="4D72591C" w14:textId="77777777" w:rsidR="00200EBA" w:rsidRPr="00F65790" w:rsidRDefault="00200EBA" w:rsidP="00200EBA">
      <w:pPr>
        <w:rPr>
          <w:lang w:eastAsia="ru-RU" w:bidi="ru-RU"/>
        </w:rPr>
      </w:pPr>
    </w:p>
    <w:p w14:paraId="36D1601D" w14:textId="77777777" w:rsidR="00200EBA" w:rsidRDefault="00200EBA" w:rsidP="00200EBA">
      <w:pPr>
        <w:ind w:firstLine="709"/>
        <w:rPr>
          <w:lang w:eastAsia="ru-RU" w:bidi="ru-RU"/>
        </w:rPr>
      </w:pPr>
      <w:r>
        <w:rPr>
          <w:lang w:eastAsia="ru-RU" w:bidi="ru-RU"/>
        </w:rPr>
        <w:t>У пациентов, получавших ленватиниб, регистрировалась протеинурия, которая, как правило, развивалась на ранних этапах лечения. Необходимо проводить регулярное исследование мочи на наличие белка. При обнаружении в моче значительных количеств белка экспресс-методом (32+) может потребоваться приостановка лечения, коррекция дозы или полная отмена ленватиниба.</w:t>
      </w:r>
    </w:p>
    <w:p w14:paraId="19610351" w14:textId="77777777" w:rsidR="00200EBA" w:rsidRDefault="00200EBA" w:rsidP="00200EBA">
      <w:pPr>
        <w:ind w:firstLine="709"/>
        <w:rPr>
          <w:lang w:eastAsia="ru-RU" w:bidi="ru-RU"/>
        </w:rPr>
      </w:pPr>
    </w:p>
    <w:p w14:paraId="39C8F88B" w14:textId="77777777" w:rsidR="00200EBA" w:rsidRPr="00F65790" w:rsidRDefault="00200EBA" w:rsidP="00200EBA">
      <w:pPr>
        <w:rPr>
          <w:b/>
          <w:bCs/>
          <w:iCs/>
          <w:lang w:eastAsia="ru-RU" w:bidi="ru-RU"/>
        </w:rPr>
      </w:pPr>
      <w:r w:rsidRPr="00F65790">
        <w:rPr>
          <w:b/>
          <w:bCs/>
          <w:iCs/>
          <w:lang w:eastAsia="ru-RU" w:bidi="ru-RU"/>
        </w:rPr>
        <w:t>Гастроинтестинальная токсичность: диарея и обезвоживание</w:t>
      </w:r>
    </w:p>
    <w:p w14:paraId="6DF3B639" w14:textId="77777777" w:rsidR="00200EBA" w:rsidRPr="001A38A1" w:rsidRDefault="00200EBA" w:rsidP="00200EBA">
      <w:pPr>
        <w:rPr>
          <w:b/>
          <w:bCs/>
          <w:i/>
          <w:iCs/>
          <w:lang w:eastAsia="ru-RU" w:bidi="ru-RU"/>
        </w:rPr>
      </w:pPr>
    </w:p>
    <w:p w14:paraId="39A29EB8" w14:textId="77777777" w:rsidR="00200EBA" w:rsidRDefault="00200EBA" w:rsidP="00202E76">
      <w:pPr>
        <w:ind w:firstLine="709"/>
        <w:rPr>
          <w:lang w:eastAsia="ru-RU" w:bidi="ru-RU"/>
        </w:rPr>
      </w:pPr>
      <w:r>
        <w:rPr>
          <w:lang w:eastAsia="ru-RU" w:bidi="ru-RU"/>
        </w:rPr>
        <w:t xml:space="preserve">Диарея часто отмечалась у пациентов, получавших ленватиниб, как правило, в начале курса лечения. Необходимо проводить быструю медикаментозную терапию для купирования диареи, чтобы предотвратить обезвоживание организма. Терапию </w:t>
      </w:r>
      <w:r>
        <w:rPr>
          <w:lang w:eastAsia="ru-RU" w:bidi="ru-RU"/>
        </w:rPr>
        <w:lastRenderedPageBreak/>
        <w:t xml:space="preserve">ленватинибом следует прекратить при сохранении диареи 4 степени, несмотря на проводимую терапию. </w:t>
      </w:r>
    </w:p>
    <w:p w14:paraId="2EAFD5FB" w14:textId="6903204F" w:rsidR="00200EBA" w:rsidRDefault="00200EBA" w:rsidP="00202E76">
      <w:pPr>
        <w:ind w:firstLine="709"/>
        <w:rPr>
          <w:lang w:eastAsia="ru-RU" w:bidi="ru-RU"/>
        </w:rPr>
      </w:pPr>
      <w:r>
        <w:rPr>
          <w:lang w:eastAsia="ru-RU" w:bidi="ru-RU"/>
        </w:rPr>
        <w:t xml:space="preserve">Токсические проявления со стороны </w:t>
      </w:r>
      <w:r w:rsidR="00DB535B">
        <w:rPr>
          <w:lang w:eastAsia="ru-RU" w:bidi="ru-RU"/>
        </w:rPr>
        <w:t>ЖКТ</w:t>
      </w:r>
      <w:r>
        <w:rPr>
          <w:lang w:eastAsia="ru-RU" w:bidi="ru-RU"/>
        </w:rPr>
        <w:t xml:space="preserve"> (включая диарею, тошноту и рвоту) должны подвергаться активному лечению, что позволяет уменьшить риск нарушения функции почек или развития почечной недостаточности. Сообщалось о серьезных нежелательных явлениях, таких как гипокалиемия и гиперкалиемия, следует тщательно контролировать функцию почек и уровень электролитов. </w:t>
      </w:r>
    </w:p>
    <w:p w14:paraId="2AB0CF8F" w14:textId="77777777" w:rsidR="00200EBA" w:rsidRDefault="00200EBA" w:rsidP="00200EBA">
      <w:pPr>
        <w:ind w:firstLine="567"/>
        <w:rPr>
          <w:lang w:eastAsia="ru-RU" w:bidi="ru-RU"/>
        </w:rPr>
      </w:pPr>
    </w:p>
    <w:p w14:paraId="5C175E77" w14:textId="77777777" w:rsidR="00200EBA" w:rsidRPr="00F65790" w:rsidRDefault="00200EBA" w:rsidP="00200EBA">
      <w:pPr>
        <w:rPr>
          <w:b/>
          <w:bCs/>
          <w:iCs/>
          <w:lang w:eastAsia="ru-RU" w:bidi="ru-RU"/>
        </w:rPr>
      </w:pPr>
      <w:r w:rsidRPr="00F65790">
        <w:rPr>
          <w:b/>
          <w:bCs/>
          <w:iCs/>
          <w:lang w:eastAsia="ru-RU" w:bidi="ru-RU"/>
        </w:rPr>
        <w:t>Сердечная дисфункция</w:t>
      </w:r>
    </w:p>
    <w:p w14:paraId="078FD9F2" w14:textId="77777777" w:rsidR="00200EBA" w:rsidRPr="00A477BB" w:rsidRDefault="00200EBA" w:rsidP="00200EBA">
      <w:pPr>
        <w:rPr>
          <w:b/>
          <w:bCs/>
          <w:i/>
          <w:iCs/>
          <w:lang w:eastAsia="ru-RU" w:bidi="ru-RU"/>
        </w:rPr>
      </w:pPr>
    </w:p>
    <w:p w14:paraId="34A8BCCE" w14:textId="77777777" w:rsidR="00200EBA" w:rsidRDefault="00200EBA" w:rsidP="00202E76">
      <w:pPr>
        <w:ind w:firstLine="709"/>
        <w:rPr>
          <w:lang w:eastAsia="ru-RU" w:bidi="ru-RU"/>
        </w:rPr>
      </w:pPr>
      <w:r>
        <w:rPr>
          <w:lang w:eastAsia="ru-RU" w:bidi="ru-RU"/>
        </w:rPr>
        <w:t xml:space="preserve">У пациентов, получавших ленватиниб, регистрировалась сердечная недостаточность, а также снижение фракции выброса левого желудочка (см. раздел «Побочное действие»). Пациенты должны проходить обследование для вьывления симптомов и клинических признаков декомпенсации функции сердца, наличие которых может потребовать временной приостановки лечения, коррекции дозы препарата или его полной отмены. </w:t>
      </w:r>
    </w:p>
    <w:p w14:paraId="486004E6" w14:textId="77777777" w:rsidR="00200EBA" w:rsidRDefault="00200EBA" w:rsidP="00200EBA">
      <w:pPr>
        <w:rPr>
          <w:lang w:eastAsia="ru-RU" w:bidi="ru-RU"/>
        </w:rPr>
      </w:pPr>
    </w:p>
    <w:p w14:paraId="26A8D222" w14:textId="77777777" w:rsidR="00200EBA" w:rsidRPr="00F65790" w:rsidRDefault="00200EBA" w:rsidP="00200EBA">
      <w:pPr>
        <w:rPr>
          <w:b/>
          <w:bCs/>
          <w:iCs/>
          <w:lang w:eastAsia="ru-RU" w:bidi="ru-RU"/>
        </w:rPr>
      </w:pPr>
      <w:r w:rsidRPr="00F65790">
        <w:rPr>
          <w:b/>
          <w:bCs/>
          <w:iCs/>
          <w:lang w:eastAsia="ru-RU" w:bidi="ru-RU"/>
        </w:rPr>
        <w:t>Синдром задней обратимой энцефалопатии (PRES), синдром обратимой задней лейкоэнцефалопатии RPLS)</w:t>
      </w:r>
    </w:p>
    <w:p w14:paraId="35922F61" w14:textId="77777777" w:rsidR="00200EBA" w:rsidRPr="00C11B5E" w:rsidRDefault="00200EBA" w:rsidP="00200EBA">
      <w:pPr>
        <w:rPr>
          <w:b/>
          <w:bCs/>
          <w:i/>
          <w:iCs/>
          <w:lang w:eastAsia="ru-RU" w:bidi="ru-RU"/>
        </w:rPr>
      </w:pPr>
    </w:p>
    <w:p w14:paraId="44306B96" w14:textId="37FB6CB6" w:rsidR="00200EBA" w:rsidRDefault="00200EBA" w:rsidP="00202E76">
      <w:pPr>
        <w:ind w:firstLine="709"/>
        <w:rPr>
          <w:lang w:eastAsia="ru-RU" w:bidi="ru-RU"/>
        </w:rPr>
      </w:pPr>
      <w:r>
        <w:rPr>
          <w:lang w:eastAsia="ru-RU" w:bidi="ru-RU"/>
        </w:rPr>
        <w:t xml:space="preserve">У пациентов, получавших ленватиниб, диагностировали синдром задней обратимой энцефалопатии (PRES, также известный как RPLS) (с частотой менее 1%) Данный синдром представляет собой неврологическое заболевание, клиническая картина которого может включать головную боль, судороги, заторможенность, спутанность сознания, расстройство ментальных способностей, слепоту, нарушение зрения и другие неврологические симптомы. Может иметь место артериальная гипертензия от умеренной до тяжелой степени. Для подтверждения диагноза PRES необходимо проведение магнитно-резонансной томографии. Должны быть приняты соответствующие меры для контроля показателей артериального давления. У пациентов с симптомами и клиническими признаками PRES может потребоваться временное прекращение лечения, коррекция дозы препарата или его полная отмена. </w:t>
      </w:r>
    </w:p>
    <w:p w14:paraId="109C410C" w14:textId="77777777" w:rsidR="00200EBA" w:rsidRDefault="00200EBA" w:rsidP="00200EBA">
      <w:pPr>
        <w:ind w:firstLine="851"/>
        <w:rPr>
          <w:lang w:eastAsia="ru-RU" w:bidi="ru-RU"/>
        </w:rPr>
      </w:pPr>
    </w:p>
    <w:p w14:paraId="55781DE2" w14:textId="77777777" w:rsidR="00200EBA" w:rsidRPr="00F65790" w:rsidRDefault="00200EBA" w:rsidP="00200EBA">
      <w:pPr>
        <w:rPr>
          <w:b/>
          <w:bCs/>
          <w:iCs/>
          <w:lang w:eastAsia="ru-RU" w:bidi="ru-RU"/>
        </w:rPr>
      </w:pPr>
      <w:r w:rsidRPr="00F65790">
        <w:rPr>
          <w:b/>
          <w:bCs/>
          <w:iCs/>
          <w:lang w:eastAsia="ru-RU" w:bidi="ru-RU"/>
        </w:rPr>
        <w:t>Артериальные тромбоэмболии</w:t>
      </w:r>
    </w:p>
    <w:p w14:paraId="7C1F4D9A" w14:textId="77777777" w:rsidR="00200EBA" w:rsidRDefault="00200EBA" w:rsidP="00200EBA">
      <w:pPr>
        <w:rPr>
          <w:lang w:eastAsia="ru-RU" w:bidi="ru-RU"/>
        </w:rPr>
      </w:pPr>
    </w:p>
    <w:p w14:paraId="57F0F95E" w14:textId="4E2DBD62" w:rsidR="00200EBA" w:rsidRDefault="00200EBA" w:rsidP="00202E76">
      <w:pPr>
        <w:ind w:firstLine="709"/>
        <w:rPr>
          <w:lang w:eastAsia="ru-RU" w:bidi="ru-RU"/>
        </w:rPr>
      </w:pPr>
      <w:r>
        <w:rPr>
          <w:lang w:eastAsia="ru-RU" w:bidi="ru-RU"/>
        </w:rPr>
        <w:t xml:space="preserve">У пациентов, получавших ленватиниб, регистрировались заболевания из группы </w:t>
      </w:r>
      <w:bookmarkStart w:id="278" w:name="_Hlk118226162"/>
      <w:r>
        <w:rPr>
          <w:lang w:eastAsia="ru-RU" w:bidi="ru-RU"/>
        </w:rPr>
        <w:t>артериальных тромбоэмболий</w:t>
      </w:r>
      <w:bookmarkEnd w:id="278"/>
      <w:r>
        <w:rPr>
          <w:lang w:eastAsia="ru-RU" w:bidi="ru-RU"/>
        </w:rPr>
        <w:t xml:space="preserve">, в том числе цереброваскулярные расстройства, транзиторные ишемические атаки и инфаркт миокарда. Ленватиниб не исследовался у пациентов с </w:t>
      </w:r>
      <w:r w:rsidR="00D87B8A">
        <w:rPr>
          <w:lang w:eastAsia="ru-RU" w:bidi="ru-RU"/>
        </w:rPr>
        <w:t>артериальными тромбоэмболиями</w:t>
      </w:r>
      <w:r>
        <w:rPr>
          <w:lang w:eastAsia="ru-RU" w:bidi="ru-RU"/>
        </w:rPr>
        <w:t>, перенесенными в течение предшествующих 6 месяцев, и поэтому его следует использовать с осторожностью у таких пациентов. Решение о начале лечения должно быть основано на оценке риск-польза для конкретного пациента. При возникновении артериальной тромбоэмболии терапию ленватинибом следует отменить.</w:t>
      </w:r>
    </w:p>
    <w:p w14:paraId="529B5EB1" w14:textId="77777777" w:rsidR="00200EBA" w:rsidRDefault="00200EBA" w:rsidP="00200EBA">
      <w:pPr>
        <w:ind w:firstLine="851"/>
        <w:rPr>
          <w:lang w:eastAsia="ru-RU" w:bidi="ru-RU"/>
        </w:rPr>
      </w:pPr>
    </w:p>
    <w:p w14:paraId="2D8C9A72" w14:textId="77777777" w:rsidR="00200EBA" w:rsidRPr="00F65790" w:rsidRDefault="00200EBA" w:rsidP="00200EBA">
      <w:pPr>
        <w:rPr>
          <w:b/>
          <w:bCs/>
          <w:iCs/>
          <w:lang w:eastAsia="ru-RU" w:bidi="ru-RU"/>
        </w:rPr>
      </w:pPr>
      <w:r w:rsidRPr="00F65790">
        <w:rPr>
          <w:b/>
          <w:bCs/>
          <w:iCs/>
          <w:lang w:eastAsia="ru-RU" w:bidi="ru-RU"/>
        </w:rPr>
        <w:t>Женщины с детородным потенциалом</w:t>
      </w:r>
    </w:p>
    <w:p w14:paraId="060DE1B5" w14:textId="77777777" w:rsidR="00200EBA" w:rsidRPr="00C618F7" w:rsidRDefault="00200EBA" w:rsidP="00200EBA">
      <w:pPr>
        <w:rPr>
          <w:b/>
          <w:bCs/>
          <w:i/>
          <w:iCs/>
          <w:lang w:eastAsia="ru-RU" w:bidi="ru-RU"/>
        </w:rPr>
      </w:pPr>
    </w:p>
    <w:p w14:paraId="5D988B82" w14:textId="77777777" w:rsidR="00200EBA" w:rsidRDefault="00200EBA" w:rsidP="00202E76">
      <w:pPr>
        <w:ind w:firstLine="709"/>
        <w:rPr>
          <w:lang w:eastAsia="ru-RU" w:bidi="ru-RU"/>
        </w:rPr>
      </w:pPr>
      <w:r>
        <w:rPr>
          <w:lang w:eastAsia="ru-RU" w:bidi="ru-RU"/>
        </w:rPr>
        <w:t xml:space="preserve">Женщинам с детородным потенциалом следует использовать эффективные методы контрацепции во время терапии ленватинибом и на протяжении, по меньшей мере, одного месяца после завершения лечения. На настоящий момент неизвестно, повышает ли </w:t>
      </w:r>
      <w:r>
        <w:rPr>
          <w:lang w:eastAsia="ru-RU" w:bidi="ru-RU"/>
        </w:rPr>
        <w:lastRenderedPageBreak/>
        <w:t>ленватиниб риск развития тромбоэмболии артерий при одновременном приеме с пероральными контрацептивами.</w:t>
      </w:r>
    </w:p>
    <w:p w14:paraId="402CE141" w14:textId="77777777" w:rsidR="00200EBA" w:rsidRDefault="00200EBA" w:rsidP="00200EBA">
      <w:pPr>
        <w:rPr>
          <w:lang w:eastAsia="ru-RU" w:bidi="ru-RU"/>
        </w:rPr>
      </w:pPr>
      <w:r>
        <w:rPr>
          <w:lang w:eastAsia="ru-RU" w:bidi="ru-RU"/>
        </w:rPr>
        <w:t xml:space="preserve"> </w:t>
      </w:r>
    </w:p>
    <w:p w14:paraId="14CA4B17" w14:textId="77777777" w:rsidR="00200EBA" w:rsidRPr="00F65790" w:rsidRDefault="00200EBA" w:rsidP="00200EBA">
      <w:pPr>
        <w:rPr>
          <w:b/>
          <w:bCs/>
          <w:iCs/>
          <w:lang w:eastAsia="ru-RU" w:bidi="ru-RU"/>
        </w:rPr>
      </w:pPr>
      <w:r w:rsidRPr="00F65790">
        <w:rPr>
          <w:b/>
          <w:bCs/>
          <w:iCs/>
          <w:lang w:eastAsia="ru-RU" w:bidi="ru-RU"/>
        </w:rPr>
        <w:t>Кровотечения и тромбоцитопении</w:t>
      </w:r>
    </w:p>
    <w:p w14:paraId="2FAF67FB" w14:textId="77777777" w:rsidR="00200EBA" w:rsidRDefault="00200EBA" w:rsidP="00200EBA">
      <w:pPr>
        <w:rPr>
          <w:lang w:eastAsia="ru-RU" w:bidi="ru-RU"/>
        </w:rPr>
      </w:pPr>
    </w:p>
    <w:p w14:paraId="7734CB9E" w14:textId="77777777" w:rsidR="00200EBA" w:rsidRDefault="00200EBA" w:rsidP="00202E76">
      <w:pPr>
        <w:ind w:firstLine="709"/>
        <w:rPr>
          <w:lang w:eastAsia="ru-RU" w:bidi="ru-RU"/>
        </w:rPr>
      </w:pPr>
      <w:r>
        <w:rPr>
          <w:lang w:eastAsia="ru-RU" w:bidi="ru-RU"/>
        </w:rPr>
        <w:t xml:space="preserve">У пациентов, получавших ленватиниб, регистрировались серьезные кровотечения. Наиболее часто сообщалось о легком носовом кровотечении. Также сообщалось о серьезных случаях тромбоцитопении, которая может увеличивать риск развития кровотечений. </w:t>
      </w:r>
    </w:p>
    <w:p w14:paraId="3F745885" w14:textId="77777777" w:rsidR="00200EBA" w:rsidRDefault="00200EBA" w:rsidP="00202E76">
      <w:pPr>
        <w:ind w:firstLine="709"/>
        <w:rPr>
          <w:lang w:eastAsia="ru-RU" w:bidi="ru-RU"/>
        </w:rPr>
      </w:pPr>
      <w:r>
        <w:rPr>
          <w:lang w:eastAsia="ru-RU" w:bidi="ru-RU"/>
        </w:rPr>
        <w:t>Сообщалось о серьезных кровотечениях, связанных с опухолью, включая смертельные случаи у пациентов, получавших ленватиниб, а также о кровотечениях, связанных с тромбоцитопенией.</w:t>
      </w:r>
    </w:p>
    <w:p w14:paraId="6D74C459" w14:textId="77777777" w:rsidR="00200EBA" w:rsidRDefault="00200EBA" w:rsidP="00202E76">
      <w:pPr>
        <w:ind w:firstLine="709"/>
        <w:rPr>
          <w:lang w:eastAsia="ru-RU" w:bidi="ru-RU"/>
        </w:rPr>
      </w:pPr>
      <w:r>
        <w:rPr>
          <w:lang w:eastAsia="ru-RU" w:bidi="ru-RU"/>
        </w:rPr>
        <w:t xml:space="preserve">Из-за потенциального риска серьезного кровотечения, связанного с уменьшением или некрозом опухоли на фоне терапии ленватинибом, следует учитывать степень инвазии опухоли, инфильтрацию крупных кровеносных сосудов (например, сонной артерии). В случае возникновения кровотечения или тромбоцитопении может потребоваться временное прекращение лечения, коррекция дозы препарата или его полная отмена. </w:t>
      </w:r>
    </w:p>
    <w:p w14:paraId="339D88F6" w14:textId="77777777" w:rsidR="00200EBA" w:rsidRDefault="00200EBA" w:rsidP="00200EBA">
      <w:pPr>
        <w:rPr>
          <w:lang w:eastAsia="ru-RU" w:bidi="ru-RU"/>
        </w:rPr>
      </w:pPr>
    </w:p>
    <w:p w14:paraId="3D9C1E4F" w14:textId="77777777" w:rsidR="00200EBA" w:rsidRPr="00F65790" w:rsidRDefault="00200EBA" w:rsidP="00200EBA">
      <w:pPr>
        <w:rPr>
          <w:b/>
          <w:bCs/>
          <w:iCs/>
          <w:lang w:eastAsia="ru-RU" w:bidi="ru-RU"/>
        </w:rPr>
      </w:pPr>
      <w:r w:rsidRPr="00F65790">
        <w:rPr>
          <w:b/>
          <w:bCs/>
          <w:iCs/>
          <w:lang w:eastAsia="ru-RU" w:bidi="ru-RU"/>
        </w:rPr>
        <w:t>Образование фистул и гастроинтестинальной перфорации</w:t>
      </w:r>
    </w:p>
    <w:p w14:paraId="2943877B" w14:textId="77777777" w:rsidR="00200EBA" w:rsidRPr="0014018F" w:rsidRDefault="00200EBA" w:rsidP="00200EBA">
      <w:pPr>
        <w:rPr>
          <w:b/>
          <w:bCs/>
          <w:lang w:eastAsia="ru-RU" w:bidi="ru-RU"/>
        </w:rPr>
      </w:pPr>
    </w:p>
    <w:p w14:paraId="1EB137CD" w14:textId="77777777" w:rsidR="00200EBA" w:rsidRDefault="00200EBA" w:rsidP="00202E76">
      <w:pPr>
        <w:ind w:firstLine="709"/>
        <w:rPr>
          <w:lang w:eastAsia="ru-RU" w:bidi="ru-RU"/>
        </w:rPr>
      </w:pPr>
      <w:r>
        <w:rPr>
          <w:lang w:eastAsia="ru-RU" w:bidi="ru-RU"/>
        </w:rPr>
        <w:t>У пациентов, получавших ленватиниб, регистрировались случаи образования фистул или гастроинтестинальной перфорации. В большинстве случаев образование фистул или гастроинтестинальная перфорация имели место у пациентов с наличием факторов риска, к которым относились перенесенные хирургические операции или лучевая терапия. В случае образования фистул или гастроинтестинальной перфорации может потребоваться временное прекращение лечения, коррекция дозы препарата или его полная отмена.</w:t>
      </w:r>
    </w:p>
    <w:p w14:paraId="0FB67D35" w14:textId="77777777" w:rsidR="00200EBA" w:rsidRDefault="00200EBA" w:rsidP="00200EBA">
      <w:pPr>
        <w:rPr>
          <w:lang w:eastAsia="ru-RU" w:bidi="ru-RU"/>
        </w:rPr>
      </w:pPr>
    </w:p>
    <w:p w14:paraId="66EE038A" w14:textId="77777777" w:rsidR="00200EBA" w:rsidRPr="00F65790" w:rsidRDefault="00200EBA" w:rsidP="00200EBA">
      <w:pPr>
        <w:rPr>
          <w:b/>
          <w:bCs/>
          <w:iCs/>
          <w:lang w:eastAsia="ru-RU" w:bidi="ru-RU"/>
        </w:rPr>
      </w:pPr>
      <w:r w:rsidRPr="00F65790">
        <w:rPr>
          <w:b/>
          <w:bCs/>
          <w:iCs/>
          <w:lang w:eastAsia="ru-RU" w:bidi="ru-RU"/>
        </w:rPr>
        <w:t>Образование фистул, отличных от гастроинтестинальных</w:t>
      </w:r>
    </w:p>
    <w:p w14:paraId="540AA231" w14:textId="77777777" w:rsidR="00200EBA" w:rsidRDefault="00200EBA" w:rsidP="00200EBA">
      <w:pPr>
        <w:rPr>
          <w:lang w:eastAsia="ru-RU" w:bidi="ru-RU"/>
        </w:rPr>
      </w:pPr>
    </w:p>
    <w:p w14:paraId="2823FCAE" w14:textId="5542A567" w:rsidR="00200EBA" w:rsidRDefault="00200EBA" w:rsidP="000971D1">
      <w:pPr>
        <w:ind w:firstLine="709"/>
        <w:rPr>
          <w:lang w:eastAsia="ru-RU" w:bidi="ru-RU"/>
        </w:rPr>
      </w:pPr>
      <w:r>
        <w:rPr>
          <w:lang w:eastAsia="ru-RU" w:bidi="ru-RU"/>
        </w:rPr>
        <w:t>Пациенты могут подвергаться повышенному риску образования фистул при терапии ленватинибом. Случаи образования или увеличения фистул, затрагивающих области тела, помимо желудка или кишечника, наблюдались в клинических исследованиях и в период пострегистрационного применения (например, трахеальные, трахео-эзофагеальные, эзофагеальные, кожные, фарингеальные, в женских половых органах). Также сообщалось о случаях развития пневмоторакса, как с, так и без четкого доказательства присутствия бронхоплевральной фистулы. Некоторые случаи гастроинтестинальной перфорации, фистул и пневмоторакса ассоциировались с регрессией или некрозом опухоли.</w:t>
      </w:r>
    </w:p>
    <w:p w14:paraId="07A15730" w14:textId="77777777" w:rsidR="00200EBA" w:rsidRDefault="00200EBA" w:rsidP="00202E76">
      <w:pPr>
        <w:ind w:firstLine="709"/>
        <w:rPr>
          <w:lang w:eastAsia="ru-RU" w:bidi="ru-RU"/>
        </w:rPr>
      </w:pPr>
      <w:r>
        <w:rPr>
          <w:lang w:eastAsia="ru-RU" w:bidi="ru-RU"/>
        </w:rPr>
        <w:t>Предшествующие хирургические вмешательства и лучевая терапия могут быть факторами риска. Не следует начинать терапию ленватинибом у пациентов с фистулами, чтобы избежать ухудшения. Следует прекратить прием препарата у пациентов с поражением пищевода или трахеобронхиального тракта и любой фистулой 4 степени тяжести. Информация о прерывании лечения или снижения дозы для управления такими нежелательными явлениями ограничена, но в некоторых случаях наблюдалось ухудшение, поэтому следует соблюдать осторожность. Ленватиниб может оказывать отрицательное воздействие на процесс заживления ран, как и другие препараты этого класса.</w:t>
      </w:r>
    </w:p>
    <w:p w14:paraId="539A73D9" w14:textId="77777777" w:rsidR="00200EBA" w:rsidRDefault="00200EBA" w:rsidP="00200EBA">
      <w:pPr>
        <w:rPr>
          <w:lang w:eastAsia="ru-RU" w:bidi="ru-RU"/>
        </w:rPr>
      </w:pPr>
    </w:p>
    <w:p w14:paraId="32829C61" w14:textId="77777777" w:rsidR="0054382D" w:rsidRDefault="0054382D" w:rsidP="00200EBA">
      <w:pPr>
        <w:rPr>
          <w:b/>
          <w:bCs/>
          <w:iCs/>
          <w:lang w:eastAsia="ru-RU" w:bidi="ru-RU"/>
        </w:rPr>
        <w:sectPr w:rsidR="0054382D" w:rsidSect="00AB01E2">
          <w:pgSz w:w="11906" w:h="16838"/>
          <w:pgMar w:top="1134" w:right="849" w:bottom="1134" w:left="1701" w:header="708" w:footer="709" w:gutter="0"/>
          <w:cols w:space="708"/>
          <w:docGrid w:linePitch="360"/>
        </w:sectPr>
      </w:pPr>
    </w:p>
    <w:p w14:paraId="675B3A80" w14:textId="778E8B4A" w:rsidR="00200EBA" w:rsidRPr="00F65790" w:rsidRDefault="00200EBA" w:rsidP="00200EBA">
      <w:pPr>
        <w:rPr>
          <w:b/>
          <w:bCs/>
          <w:iCs/>
          <w:lang w:eastAsia="ru-RU" w:bidi="ru-RU"/>
        </w:rPr>
      </w:pPr>
      <w:r w:rsidRPr="00F65790">
        <w:rPr>
          <w:b/>
          <w:bCs/>
          <w:iCs/>
          <w:lang w:eastAsia="ru-RU" w:bidi="ru-RU"/>
        </w:rPr>
        <w:lastRenderedPageBreak/>
        <w:t>Удлинение интервала QT</w:t>
      </w:r>
    </w:p>
    <w:p w14:paraId="31E02534" w14:textId="77777777" w:rsidR="00200EBA" w:rsidRPr="00887C88" w:rsidRDefault="00200EBA" w:rsidP="00200EBA">
      <w:pPr>
        <w:rPr>
          <w:b/>
          <w:bCs/>
          <w:lang w:eastAsia="ru-RU" w:bidi="ru-RU"/>
        </w:rPr>
      </w:pPr>
    </w:p>
    <w:p w14:paraId="7F001A86" w14:textId="377341DB" w:rsidR="00200EBA" w:rsidRDefault="00200EBA" w:rsidP="00202E76">
      <w:pPr>
        <w:ind w:firstLine="709"/>
        <w:rPr>
          <w:lang w:eastAsia="ru-RU" w:bidi="ru-RU"/>
        </w:rPr>
      </w:pPr>
      <w:r>
        <w:rPr>
          <w:lang w:eastAsia="ru-RU" w:bidi="ru-RU"/>
        </w:rPr>
        <w:t xml:space="preserve">Удлинение интервала QT/QTc у пациентов, получавших ленватиниб, встречалось чаще, чем у пациентов, получавших плацебо. Медиана времени до возникновения удлинения интервала QTc составляло 16,1 недели в исследовании </w:t>
      </w:r>
      <w:r w:rsidR="00D87B8A">
        <w:rPr>
          <w:lang w:eastAsia="ru-RU" w:bidi="ru-RU"/>
        </w:rPr>
        <w:t xml:space="preserve">дифференцированного </w:t>
      </w:r>
      <w:r>
        <w:rPr>
          <w:lang w:eastAsia="ru-RU" w:bidi="ru-RU"/>
        </w:rPr>
        <w:t xml:space="preserve">РЩЖ, 31,1 недели в исследовании монотерапии ГЦР и 30 недель в исследовании ПKP в комбинации. Следует проводить постоянный мониторинг электрокардиограмм с особым вниманием к пациентам с врожденным синдромом удлиненного интервала QT, застойной сердечной недостаточностью или брадиаритмией, а также у пациентов, получающих лекарственные препараты с известной способностью удлинять интервал QT, включая антиаритмические препараты классов </w:t>
      </w:r>
      <w:r w:rsidR="00D87B8A">
        <w:rPr>
          <w:lang w:val="en-US" w:eastAsia="ru-RU" w:bidi="ru-RU"/>
        </w:rPr>
        <w:t>I</w:t>
      </w:r>
      <w:r>
        <w:rPr>
          <w:lang w:eastAsia="ru-RU" w:bidi="ru-RU"/>
        </w:rPr>
        <w:t xml:space="preserve">a и III. В случае удлинения интервала QT более чем на 500 мс прием ленватиниба должен быть приостановлен. При восстановлении интервала QTc до первоначального уровня или не более 480 мс прием ленватиниба может быть возобновлен в сниженной дозе. </w:t>
      </w:r>
    </w:p>
    <w:p w14:paraId="42067054" w14:textId="77777777" w:rsidR="00200EBA" w:rsidRDefault="00200EBA" w:rsidP="00202E76">
      <w:pPr>
        <w:ind w:firstLine="709"/>
        <w:rPr>
          <w:lang w:eastAsia="ru-RU" w:bidi="ru-RU"/>
        </w:rPr>
      </w:pPr>
      <w:r>
        <w:rPr>
          <w:lang w:eastAsia="ru-RU" w:bidi="ru-RU"/>
        </w:rPr>
        <w:t>Нарушения баланса электролитов, такие как гипокалиемия, гипокальциемия и гипомагниемия увеличивают риск удлинения интервала QT, поэтому следует осуществлять контроль и коррекцию баланса электролитов у всех пациентов до начала лечения. В процессе лечения следует проводить периодический мониторинг ЭКГ и электролитов (магния, калия и кальция). Контроль уровня кальция в крови во время терапии ленватинибом следует проводить не реже, чем раз в месяц и корректировать его в случае необходимости. Терапию следует прервать или скорректировать дозу ленватиниба по мере необходимости, в зависимости от степени тяжести, наличия изменений на ЭКГ, а также сохранения гипокальциемии.</w:t>
      </w:r>
    </w:p>
    <w:p w14:paraId="0C1024DB" w14:textId="5BB24A0B" w:rsidR="00200EBA" w:rsidRDefault="00200EBA" w:rsidP="00202E76">
      <w:pPr>
        <w:ind w:firstLine="709"/>
        <w:rPr>
          <w:lang w:eastAsia="ru-RU" w:bidi="ru-RU"/>
        </w:rPr>
      </w:pPr>
      <w:r>
        <w:rPr>
          <w:lang w:eastAsia="ru-RU" w:bidi="ru-RU"/>
        </w:rPr>
        <w:t xml:space="preserve"> Нарушение с</w:t>
      </w:r>
      <w:r w:rsidR="00D87B8A">
        <w:rPr>
          <w:lang w:eastAsia="ru-RU" w:bidi="ru-RU"/>
        </w:rPr>
        <w:t>у</w:t>
      </w:r>
      <w:r>
        <w:rPr>
          <w:lang w:eastAsia="ru-RU" w:bidi="ru-RU"/>
        </w:rPr>
        <w:t>прессии уровня ТТГ в крови/дисфункция щитовидной железы Ленватиниб нарушает экзогенную супрессию ТТГ (см. раздел «Побочное действие»).</w:t>
      </w:r>
    </w:p>
    <w:p w14:paraId="62628CF8" w14:textId="61CF7FE1" w:rsidR="00200EBA" w:rsidRDefault="00200EBA" w:rsidP="00202E76">
      <w:pPr>
        <w:ind w:firstLine="709"/>
        <w:rPr>
          <w:lang w:eastAsia="ru-RU" w:bidi="ru-RU"/>
        </w:rPr>
      </w:pPr>
      <w:r>
        <w:rPr>
          <w:lang w:eastAsia="ru-RU" w:bidi="ru-RU"/>
        </w:rPr>
        <w:t>У пациентов, получавших ленватиниб в исследовании ПKP, с высокой частотой б</w:t>
      </w:r>
      <w:r w:rsidR="00D87B8A">
        <w:rPr>
          <w:lang w:eastAsia="ru-RU" w:bidi="ru-RU"/>
        </w:rPr>
        <w:t>ыл</w:t>
      </w:r>
      <w:r>
        <w:rPr>
          <w:lang w:eastAsia="ru-RU" w:bidi="ru-RU"/>
        </w:rPr>
        <w:t>и зарегистрированы случаи гипотиреоза (см. раздел ‹Побочное действие»).</w:t>
      </w:r>
    </w:p>
    <w:p w14:paraId="79C6F4C2" w14:textId="77777777" w:rsidR="00200EBA" w:rsidRDefault="00200EBA" w:rsidP="00200EBA">
      <w:pPr>
        <w:ind w:firstLine="709"/>
        <w:rPr>
          <w:lang w:eastAsia="ru-RU" w:bidi="ru-RU"/>
        </w:rPr>
      </w:pPr>
      <w:r>
        <w:rPr>
          <w:lang w:eastAsia="ru-RU" w:bidi="ru-RU"/>
        </w:rPr>
        <w:t>Мониторинг функции щитовидной железы следует проводить до начала, а также ежемесячно в процессе лечения ленватинибом. Лечение гипотиреоза следует проводить в соответствии с принятыми стандартами лечения до достижения эутиреоидного состояния.</w:t>
      </w:r>
    </w:p>
    <w:p w14:paraId="60A8C18B" w14:textId="77777777" w:rsidR="00200EBA" w:rsidRDefault="00200EBA" w:rsidP="00200EBA">
      <w:pPr>
        <w:rPr>
          <w:b/>
          <w:bCs/>
          <w:lang w:eastAsia="ru-RU" w:bidi="ru-RU"/>
        </w:rPr>
      </w:pPr>
    </w:p>
    <w:p w14:paraId="4515D021" w14:textId="77777777" w:rsidR="00200EBA" w:rsidRPr="00F65790" w:rsidRDefault="00200EBA" w:rsidP="00200EBA">
      <w:pPr>
        <w:rPr>
          <w:b/>
          <w:bCs/>
          <w:iCs/>
          <w:lang w:eastAsia="ru-RU" w:bidi="ru-RU"/>
        </w:rPr>
      </w:pPr>
      <w:r w:rsidRPr="00F65790">
        <w:rPr>
          <w:b/>
          <w:bCs/>
          <w:iCs/>
          <w:lang w:eastAsia="ru-RU" w:bidi="ru-RU"/>
        </w:rPr>
        <w:t>Осложнения заживления ран</w:t>
      </w:r>
    </w:p>
    <w:p w14:paraId="70DE6BA2" w14:textId="77777777" w:rsidR="00200EBA" w:rsidRPr="00F52250" w:rsidRDefault="00200EBA" w:rsidP="00200EBA">
      <w:pPr>
        <w:rPr>
          <w:b/>
          <w:bCs/>
          <w:lang w:eastAsia="ru-RU" w:bidi="ru-RU"/>
        </w:rPr>
      </w:pPr>
    </w:p>
    <w:p w14:paraId="1FD42A67" w14:textId="77777777" w:rsidR="00200EBA" w:rsidRDefault="00200EBA" w:rsidP="00202E76">
      <w:pPr>
        <w:ind w:firstLine="709"/>
        <w:rPr>
          <w:lang w:eastAsia="ru-RU" w:bidi="ru-RU"/>
        </w:rPr>
      </w:pPr>
      <w:r>
        <w:rPr>
          <w:lang w:eastAsia="ru-RU" w:bidi="ru-RU"/>
        </w:rPr>
        <w:t>Формальных исследований влияния ленватиниба на заживление ран не проводилось. Сообщалось о нарушении заживления ран у пациентов, получавших ленватиниб. Пациентам, планирующим серьезные хирургические вмешательства, рекомендуется временная приостановка приема ленватиниба. Клинический опыт относительно сроков возобновления лечения после серьезного хирургического вмешательства ограничен.</w:t>
      </w:r>
    </w:p>
    <w:p w14:paraId="296B7155" w14:textId="77777777" w:rsidR="00200EBA" w:rsidRDefault="00200EBA" w:rsidP="00200EBA">
      <w:pPr>
        <w:ind w:firstLine="567"/>
        <w:rPr>
          <w:lang w:eastAsia="ru-RU" w:bidi="ru-RU"/>
        </w:rPr>
      </w:pPr>
      <w:r>
        <w:rPr>
          <w:lang w:eastAsia="ru-RU" w:bidi="ru-RU"/>
        </w:rPr>
        <w:t>Таким образом, решение о возобновлении терапии ленватинибом должно основываться на клинической оценке заживления ран.</w:t>
      </w:r>
    </w:p>
    <w:p w14:paraId="19E7A166" w14:textId="77777777" w:rsidR="00200EBA" w:rsidRDefault="00200EBA" w:rsidP="00200EBA">
      <w:pPr>
        <w:rPr>
          <w:lang w:eastAsia="ru-RU" w:bidi="ru-RU"/>
        </w:rPr>
      </w:pPr>
    </w:p>
    <w:p w14:paraId="66277F86" w14:textId="77777777" w:rsidR="00200EBA" w:rsidRPr="00F65790" w:rsidRDefault="00200EBA" w:rsidP="00200EBA">
      <w:pPr>
        <w:rPr>
          <w:b/>
          <w:bCs/>
          <w:iCs/>
          <w:lang w:eastAsia="ru-RU" w:bidi="ru-RU"/>
        </w:rPr>
      </w:pPr>
      <w:r w:rsidRPr="00F65790">
        <w:rPr>
          <w:b/>
          <w:bCs/>
          <w:iCs/>
          <w:lang w:eastAsia="ru-RU" w:bidi="ru-RU"/>
        </w:rPr>
        <w:t>Остеонекроз челюсти</w:t>
      </w:r>
    </w:p>
    <w:p w14:paraId="14541DBC" w14:textId="77777777" w:rsidR="00200EBA" w:rsidRPr="00101CD5" w:rsidRDefault="00200EBA" w:rsidP="00200EBA">
      <w:pPr>
        <w:rPr>
          <w:i/>
          <w:iCs/>
          <w:lang w:eastAsia="ru-RU" w:bidi="ru-RU"/>
        </w:rPr>
      </w:pPr>
    </w:p>
    <w:p w14:paraId="7A0577E8" w14:textId="77777777" w:rsidR="00200EBA" w:rsidRPr="00036B42" w:rsidRDefault="00200EBA" w:rsidP="00202E76">
      <w:pPr>
        <w:ind w:firstLine="709"/>
        <w:rPr>
          <w:lang w:eastAsia="ru-RU" w:bidi="ru-RU"/>
        </w:rPr>
      </w:pPr>
      <w:r>
        <w:rPr>
          <w:lang w:eastAsia="ru-RU" w:bidi="ru-RU"/>
        </w:rPr>
        <w:t xml:space="preserve">Сообщалось о случаях развития остеонекроза челюсти при применении ленватиниба Инвазивные стоматологические процедуры являются подтвержденным фактором риска развития остеонекроза челюсти. Перед началом применения ленватиниба рекомендуется рассмотреть возможность стоматологического осмотра и соответствующего профилактического лечения. Пациентам следует рекомендовать периодические </w:t>
      </w:r>
      <w:r>
        <w:rPr>
          <w:lang w:eastAsia="ru-RU" w:bidi="ru-RU"/>
        </w:rPr>
        <w:lastRenderedPageBreak/>
        <w:t>стоматологические осмотры и процедуры по гигиене полости рта во время применения ленватиниба. По возможности следует избегать инвазивных стоматологических процедур во время терапии ленватинибом. Следует соблюдать осторожность при назначении ленватиниба пациентам, получающим препараты, связанные с риском развития остеонекроза челюсти, такие как бисфосфонаты и деносумаб.</w:t>
      </w:r>
    </w:p>
    <w:p w14:paraId="3ED5EB7A" w14:textId="77777777" w:rsidR="00200EBA" w:rsidRDefault="00200EBA" w:rsidP="00200EBA">
      <w:pPr>
        <w:pStyle w:val="3"/>
        <w:spacing w:after="240"/>
        <w:rPr>
          <w:rFonts w:ascii="Times New Roman" w:hAnsi="Times New Roman"/>
          <w:color w:val="000000" w:themeColor="text1"/>
        </w:rPr>
      </w:pPr>
      <w:bookmarkStart w:id="279" w:name="_Toc81410160"/>
      <w:bookmarkStart w:id="280" w:name="_Toc126059779"/>
      <w:r>
        <w:rPr>
          <w:rFonts w:ascii="Times New Roman" w:hAnsi="Times New Roman"/>
          <w:color w:val="000000" w:themeColor="text1"/>
        </w:rPr>
        <w:t>5.3.9 Влияние на способность управлять транспортными средствами и механизмами</w:t>
      </w:r>
      <w:bookmarkEnd w:id="279"/>
      <w:bookmarkEnd w:id="280"/>
    </w:p>
    <w:p w14:paraId="329072E2" w14:textId="3C4C9E80" w:rsidR="00200EBA" w:rsidRPr="0054382D" w:rsidRDefault="00200EBA" w:rsidP="0054382D">
      <w:pPr>
        <w:ind w:firstLine="709"/>
        <w:rPr>
          <w:rStyle w:val="src"/>
        </w:rPr>
      </w:pPr>
      <w:r w:rsidRPr="00CA24C8">
        <w:t>Исследования влияния ленватиниба на способность управлять транспортными средствами, механизмами не проводились. Ленватиниб может вызывать побочные эффекты, такие как утомляемость и головокружение. Пациенты, у которых имеют место эти симптомы, должны соблюдать осторожность при управлении автотранспортом и работе с движущимися механизмами.</w:t>
      </w:r>
    </w:p>
    <w:p w14:paraId="50B8C2C8" w14:textId="328763E0" w:rsidR="00200EBA" w:rsidRDefault="00201AD2" w:rsidP="0054382D">
      <w:pPr>
        <w:pStyle w:val="12"/>
        <w:spacing w:line="240" w:lineRule="auto"/>
        <w:rPr>
          <w:rStyle w:val="src"/>
          <w:rFonts w:cs="Times New Roman"/>
          <w:color w:val="000000" w:themeColor="text1"/>
          <w:szCs w:val="24"/>
        </w:rPr>
      </w:pPr>
      <w:bookmarkStart w:id="281" w:name="_Toc126059780"/>
      <w:r>
        <w:rPr>
          <w:rStyle w:val="src"/>
          <w:rFonts w:cs="Times New Roman"/>
          <w:color w:val="000000" w:themeColor="text1"/>
          <w:szCs w:val="24"/>
        </w:rPr>
        <w:t xml:space="preserve">6. </w:t>
      </w:r>
      <w:r w:rsidR="00200EBA" w:rsidRPr="005E6358">
        <w:rPr>
          <w:rStyle w:val="src"/>
          <w:rFonts w:cs="Times New Roman"/>
          <w:color w:val="000000" w:themeColor="text1"/>
          <w:szCs w:val="24"/>
        </w:rPr>
        <w:t>ЗАКЛЮЧЕНИЕ</w:t>
      </w:r>
      <w:bookmarkEnd w:id="281"/>
    </w:p>
    <w:p w14:paraId="7E990427" w14:textId="77777777" w:rsidR="008F5509" w:rsidRDefault="008F5509" w:rsidP="008F5509">
      <w:pPr>
        <w:ind w:firstLine="708"/>
        <w:rPr>
          <w:lang w:eastAsia="ru-RU"/>
        </w:rPr>
      </w:pPr>
      <w:r>
        <w:rPr>
          <w:lang w:eastAsia="ru-RU"/>
        </w:rPr>
        <w:t xml:space="preserve">Ленватиниб является ингибитором тирозинкиназы I типа, проявляющим выраженную антиангиогенную активность при лечении рака. Проявляя активность при множественных солидных опухолях, препарат был одобрен при дифференцированном раке щитовидной железы (РЩЖ), гепатоцеллюлярной карциноме (ГЦК), почечно-клеточной карциноме и при лечении рака эндометрия (РЭ) как в качестве монотерапии или в комбинированной химиотерапии. Кроме того, ленватиниб продемонстрировал многообещающие результаты при некоторых других типах опухолей, включая медуллярный рак, анапластический РЩЖ, аденоидно-кистозный рак. </w:t>
      </w:r>
    </w:p>
    <w:p w14:paraId="5381DF01" w14:textId="77777777" w:rsidR="008F5509" w:rsidRPr="00AF7CFB" w:rsidRDefault="008F5509" w:rsidP="008F5509">
      <w:pPr>
        <w:ind w:firstLine="851"/>
        <w:rPr>
          <w:color w:val="000000" w:themeColor="text1"/>
        </w:rPr>
      </w:pPr>
      <w:r w:rsidRPr="00AF7CFB">
        <w:rPr>
          <w:color w:val="000000" w:themeColor="text1"/>
        </w:rPr>
        <w:t xml:space="preserve">Для изучения ленватиниба было проведено большое количество доклинических исследований. Эти исследования включали серию исследований как </w:t>
      </w:r>
      <w:r w:rsidRPr="00AF7CFB">
        <w:rPr>
          <w:i/>
          <w:iCs/>
          <w:color w:val="000000" w:themeColor="text1"/>
        </w:rPr>
        <w:t>in vitro</w:t>
      </w:r>
      <w:r w:rsidRPr="00AF7CFB">
        <w:rPr>
          <w:color w:val="000000" w:themeColor="text1"/>
        </w:rPr>
        <w:t xml:space="preserve">, так и </w:t>
      </w:r>
      <w:r w:rsidRPr="00AF7CFB">
        <w:rPr>
          <w:i/>
          <w:iCs/>
          <w:color w:val="000000" w:themeColor="text1"/>
        </w:rPr>
        <w:t>in vivo</w:t>
      </w:r>
      <w:r w:rsidRPr="00AF7CFB">
        <w:rPr>
          <w:color w:val="000000" w:themeColor="text1"/>
        </w:rPr>
        <w:t xml:space="preserve">, в результате которых были хорошо изучены фармакодинамические, фармакокинетические и токсикологические свойства ленватиниба. </w:t>
      </w:r>
    </w:p>
    <w:p w14:paraId="6FB81832" w14:textId="77777777" w:rsidR="008F5509" w:rsidRDefault="008F5509" w:rsidP="008F5509">
      <w:pPr>
        <w:ind w:firstLine="708"/>
        <w:rPr>
          <w:lang w:eastAsia="ru-RU"/>
        </w:rPr>
      </w:pPr>
      <w:r>
        <w:rPr>
          <w:lang w:eastAsia="ru-RU"/>
        </w:rPr>
        <w:t xml:space="preserve">Эффективность лекарственных препаратов, содержащих ленватиниб, в качестве средства для лечения множественных солидных опухолях (дифференцированный РЩЖ, </w:t>
      </w:r>
      <w:r>
        <w:t>ГЦК</w:t>
      </w:r>
      <w:r>
        <w:rPr>
          <w:lang w:eastAsia="ru-RU"/>
        </w:rPr>
        <w:t>, почечно-клеточная карцинома, РЭ) как в качестве монотерапии или в комбинированной химиотерапии у взрослых была доказана в многочисленных клинических исследованиях, в том числе, в двойных-слепых плацебо контролируемых исследованиях, в сравнении с известными стандартами лечения. Кроме того, эффективность ленватиниба в составе комбинированной терапии солидных опухолей подтверждена в систематических обзорах, мета-анализах и ретроспективных клинических исследованиях, а также данными реальной клинической практики.</w:t>
      </w:r>
    </w:p>
    <w:p w14:paraId="78C92204" w14:textId="77777777" w:rsidR="008F5509" w:rsidRDefault="008F5509" w:rsidP="008F5509">
      <w:pPr>
        <w:ind w:firstLine="851"/>
      </w:pPr>
      <w:r>
        <w:t>При изучении безопасности был сделан вывод, что лечение ленватинибом сопровождается целым рядом побочных реакций. Однако, ленватиниб является препаратом с управляемым профилем безопасности. При развитии побочных реакций и непереносимой токсичности разработаны схемы к</w:t>
      </w:r>
      <w:r w:rsidRPr="00F95846">
        <w:t>оррекция дозы при нежелательных реакциях</w:t>
      </w:r>
      <w:r>
        <w:t xml:space="preserve"> для всех показаний препарата, а также разработаны режимы модификации дозы при различных, связанных с приемом препарата состояниях (артериальная гипертензия, диарея, сердечная недостаточность, гепатотоксичность).</w:t>
      </w:r>
    </w:p>
    <w:p w14:paraId="572AFF31" w14:textId="77777777" w:rsidR="008F5509" w:rsidRPr="00F10AF6" w:rsidRDefault="008F5509" w:rsidP="008F5509">
      <w:pPr>
        <w:ind w:firstLine="851"/>
      </w:pPr>
      <w:r w:rsidRPr="00F10AF6">
        <w:t xml:space="preserve">С учетом медицинской, клинико-эпидемиологической и социально-экономической значимости лечения дифференцированного РЩЖ, ГЦК, ПКР и РЭ, регистрация нового отечественного воспроизведенного лекарственного препарата </w:t>
      </w:r>
      <w:r w:rsidRPr="00F10AF6">
        <w:rPr>
          <w:lang w:eastAsia="ru-RU"/>
        </w:rPr>
        <w:t>DT-LNV</w:t>
      </w:r>
      <w:r w:rsidRPr="00F10AF6">
        <w:t xml:space="preserve"> (МНН: </w:t>
      </w:r>
      <w:r w:rsidRPr="00F10AF6">
        <w:rPr>
          <w:bCs/>
          <w:color w:val="000000" w:themeColor="text1"/>
        </w:rPr>
        <w:t>ленватиниб)</w:t>
      </w:r>
      <w:r w:rsidRPr="00F10AF6">
        <w:t xml:space="preserve">, капсулы 4 мг, 10 мг (производитель: АО «Р-Фарм», Россия), позволит снизить высокую </w:t>
      </w:r>
      <w:r w:rsidRPr="00F10AF6">
        <w:lastRenderedPageBreak/>
        <w:t>стоимость противоопухолевых препаратов нового поколения и сделает доступным лечение большему количеству онкологических пациентов.</w:t>
      </w:r>
    </w:p>
    <w:p w14:paraId="472ACDF4" w14:textId="14B52BA4" w:rsidR="00504969" w:rsidRDefault="00504969" w:rsidP="00504969">
      <w:pPr>
        <w:ind w:firstLine="709"/>
        <w:rPr>
          <w:color w:val="000000" w:themeColor="text1"/>
        </w:rPr>
      </w:pPr>
      <w:r w:rsidRPr="00504969">
        <w:rPr>
          <w:lang w:eastAsia="ru-RU"/>
        </w:rPr>
        <w:t>DT-LNV</w:t>
      </w:r>
      <w:r w:rsidRPr="00D050C7">
        <w:rPr>
          <w:color w:val="000000" w:themeColor="text1"/>
        </w:rPr>
        <w:t xml:space="preserve">, </w:t>
      </w:r>
      <w:r w:rsidR="00201AD2">
        <w:t xml:space="preserve">ткапсулы, 4 и 10 </w:t>
      </w:r>
      <w:r w:rsidRPr="00D050C7">
        <w:t>мг</w:t>
      </w:r>
      <w:r w:rsidRPr="00D050C7">
        <w:rPr>
          <w:color w:val="000000" w:themeColor="text1"/>
        </w:rPr>
        <w:t xml:space="preserve"> (</w:t>
      </w:r>
      <w:r w:rsidRPr="00D050C7">
        <w:rPr>
          <w:lang w:eastAsia="ru-RU"/>
        </w:rPr>
        <w:t>АО «Р-Фарм», Россия</w:t>
      </w:r>
      <w:r w:rsidRPr="00D050C7">
        <w:rPr>
          <w:color w:val="000000" w:themeColor="text1"/>
        </w:rPr>
        <w:t xml:space="preserve">) представляет собой воспроизведенный препарат по отношению к референтному препарату </w:t>
      </w:r>
      <w:r w:rsidRPr="00504969">
        <w:rPr>
          <w:rFonts w:eastAsia="Calibri"/>
        </w:rPr>
        <w:t>ленватиниб</w:t>
      </w:r>
      <w:r w:rsidRPr="00D050C7">
        <w:rPr>
          <w:color w:val="000000" w:themeColor="text1"/>
        </w:rPr>
        <w:t xml:space="preserve">а - </w:t>
      </w:r>
      <w:r w:rsidRPr="00504969">
        <w:rPr>
          <w:rFonts w:eastAsia="Calibri"/>
        </w:rPr>
        <w:t>Ленвима</w:t>
      </w:r>
      <w:r w:rsidRPr="00D050C7">
        <w:rPr>
          <w:vertAlign w:val="superscript"/>
        </w:rPr>
        <w:t>®</w:t>
      </w:r>
      <w:r w:rsidR="00F65790">
        <w:t>, капсулы, 4 и 10</w:t>
      </w:r>
      <w:r w:rsidRPr="00D050C7">
        <w:t xml:space="preserve"> мг (</w:t>
      </w:r>
      <w:r w:rsidRPr="00504969">
        <w:rPr>
          <w:lang w:eastAsia="ru-RU"/>
        </w:rPr>
        <w:t>Эйсай Юроп Лимитед, Соединенное Королевство</w:t>
      </w:r>
      <w:r w:rsidRPr="00D050C7">
        <w:t>)</w:t>
      </w:r>
      <w:r w:rsidRPr="00D050C7">
        <w:rPr>
          <w:color w:val="000000" w:themeColor="text1"/>
        </w:rPr>
        <w:t xml:space="preserve">. Он полностью соответствует по качественному и количественному составу действующего и вспомогательных веществ, дозировке и форме выпуска препарату </w:t>
      </w:r>
      <w:r w:rsidRPr="00504969">
        <w:rPr>
          <w:rFonts w:eastAsia="Calibri"/>
        </w:rPr>
        <w:t>Ленвима</w:t>
      </w:r>
      <w:r w:rsidRPr="00D050C7">
        <w:rPr>
          <w:vertAlign w:val="superscript"/>
        </w:rPr>
        <w:t xml:space="preserve"> ®</w:t>
      </w:r>
      <w:r w:rsidRPr="00D050C7">
        <w:rPr>
          <w:color w:val="000000" w:themeColor="text1"/>
        </w:rPr>
        <w:t>, а, следовательно, может быть рекомендован для проведения клинического исследования биоэквивалентности у добровольцев, с целью осуществления его последующей государственной регистрации.</w:t>
      </w:r>
    </w:p>
    <w:p w14:paraId="735A3EA8" w14:textId="77777777" w:rsidR="00200EBA" w:rsidRDefault="00200EBA" w:rsidP="00F24765">
      <w:pPr>
        <w:ind w:firstLine="708"/>
        <w:rPr>
          <w:color w:val="000000"/>
        </w:rPr>
      </w:pPr>
    </w:p>
    <w:sectPr w:rsidR="00200EBA" w:rsidSect="00AB01E2">
      <w:pgSz w:w="11906" w:h="16838"/>
      <w:pgMar w:top="1134" w:right="849" w:bottom="1134" w:left="1701" w:header="708"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004EE" w16cid:durableId="27540426"/>
  <w16cid:commentId w16cid:paraId="63280B9E" w16cid:durableId="27540427"/>
  <w16cid:commentId w16cid:paraId="4570FC8D" w16cid:durableId="27540428"/>
  <w16cid:commentId w16cid:paraId="5E127243" w16cid:durableId="27540429"/>
  <w16cid:commentId w16cid:paraId="211083C7" w16cid:durableId="2754042A"/>
  <w16cid:commentId w16cid:paraId="43EB57D4" w16cid:durableId="2754042B"/>
  <w16cid:commentId w16cid:paraId="5BD5757F" w16cid:durableId="2754042C"/>
  <w16cid:commentId w16cid:paraId="605D53E5" w16cid:durableId="2754042D"/>
  <w16cid:commentId w16cid:paraId="184C3A3D" w16cid:durableId="2754042E"/>
  <w16cid:commentId w16cid:paraId="060F6035" w16cid:durableId="2754042F"/>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DDAEE4" w14:textId="77777777" w:rsidR="00327951" w:rsidRDefault="00327951" w:rsidP="00E30437">
      <w:r>
        <w:separator/>
      </w:r>
    </w:p>
  </w:endnote>
  <w:endnote w:type="continuationSeparator" w:id="0">
    <w:p w14:paraId="6E61D7C3" w14:textId="77777777" w:rsidR="00327951" w:rsidRDefault="00327951" w:rsidP="00E304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l?r ?S?V?b?N"/>
    <w:panose1 w:val="020B06090702050802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Arial Unicode MS">
    <w:altName w:val="Malgun Gothic Semilight"/>
    <w:panose1 w:val="020B0604020202020204"/>
    <w:charset w:val="00"/>
    <w:family w:val="roman"/>
    <w:notTrueType/>
    <w:pitch w:val="variable"/>
    <w:sig w:usb0="00000003" w:usb1="08070000" w:usb2="00000010" w:usb3="00000000" w:csb0="00020001"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CC"/>
    <w:family w:val="swiss"/>
    <w:pitch w:val="variable"/>
    <w:sig w:usb0="E0002EFF" w:usb1="C000785B" w:usb2="00000009" w:usb3="00000000" w:csb0="000001FF" w:csb1="00000000"/>
  </w:font>
  <w:font w:name="MS Reference Sans Serif">
    <w:panose1 w:val="020B0604030504040204"/>
    <w:charset w:val="CC"/>
    <w:family w:val="swiss"/>
    <w:pitch w:val="variable"/>
    <w:sig w:usb0="20000287" w:usb1="00000000" w:usb2="00000000" w:usb3="00000000" w:csb0="0000019F" w:csb1="00000000"/>
  </w:font>
  <w:font w:name="Candara">
    <w:panose1 w:val="020E0502030303020204"/>
    <w:charset w:val="CC"/>
    <w:family w:val="swiss"/>
    <w:pitch w:val="variable"/>
    <w:sig w:usb0="A00002EF" w:usb1="4000A44B" w:usb2="00000000" w:usb3="00000000" w:csb0="0000019F" w:csb1="00000000"/>
  </w:font>
  <w:font w:name="TimesNewRomanPSMT">
    <w:altName w:val="MS Gothic"/>
    <w:panose1 w:val="00000000000000000000"/>
    <w:charset w:val="00"/>
    <w:family w:val="auto"/>
    <w:notTrueType/>
    <w:pitch w:val="variable"/>
    <w:sig w:usb0="00000003" w:usb1="00000000" w:usb2="00000000" w:usb3="00000000" w:csb0="00000001"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SymbolMT">
    <w:altName w:val="MS Mincho"/>
    <w:panose1 w:val="00000000000000000000"/>
    <w:charset w:val="81"/>
    <w:family w:val="auto"/>
    <w:notTrueType/>
    <w:pitch w:val="default"/>
    <w:sig w:usb0="00000003" w:usb1="09060000" w:usb2="00000010" w:usb3="00000000" w:csb0="00080001" w:csb1="00000000"/>
  </w:font>
  <w:font w:name="Corbel">
    <w:panose1 w:val="020B0503020204020204"/>
    <w:charset w:val="CC"/>
    <w:family w:val="swiss"/>
    <w:pitch w:val="variable"/>
    <w:sig w:usb0="A00002EF" w:usb1="4000A44B" w:usb2="00000000" w:usb3="00000000" w:csb0="0000019F" w:csb1="00000000"/>
  </w:font>
  <w:font w:name="Arial Narrow">
    <w:panose1 w:val="020B0606020202030204"/>
    <w:charset w:val="CC"/>
    <w:family w:val="swiss"/>
    <w:pitch w:val="variable"/>
    <w:sig w:usb0="00000287" w:usb1="00000800" w:usb2="00000000" w:usb3="00000000" w:csb0="0000009F" w:csb1="00000000"/>
  </w:font>
  <w:font w:name="SimSun">
    <w:altName w:val="§­§°§®§Ц"/>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4EF16" w14:textId="77777777" w:rsidR="00E36A78" w:rsidRPr="00AB01E2" w:rsidRDefault="00E36A78" w:rsidP="00BF01A9">
    <w:pPr>
      <w:rPr>
        <w:sz w:val="20"/>
      </w:rPr>
    </w:pPr>
  </w:p>
  <w:tbl>
    <w:tblPr>
      <w:tblW w:w="9498" w:type="dxa"/>
      <w:tblInd w:w="-142" w:type="dxa"/>
      <w:tblLook w:val="04A0" w:firstRow="1" w:lastRow="0" w:firstColumn="1" w:lastColumn="0" w:noHBand="0" w:noVBand="1"/>
    </w:tblPr>
    <w:tblGrid>
      <w:gridCol w:w="3261"/>
      <w:gridCol w:w="3544"/>
      <w:gridCol w:w="2693"/>
    </w:tblGrid>
    <w:tr w:rsidR="00E36A78" w:rsidRPr="00A624A0" w14:paraId="48E32660" w14:textId="77777777" w:rsidTr="006A403D">
      <w:tc>
        <w:tcPr>
          <w:tcW w:w="3261" w:type="dxa"/>
          <w:hideMark/>
        </w:tcPr>
        <w:p w14:paraId="6463542A" w14:textId="77777777" w:rsidR="00E36A78" w:rsidRPr="006A403D" w:rsidRDefault="00E36A78" w:rsidP="006A403D">
          <w:pPr>
            <w:tabs>
              <w:tab w:val="center" w:pos="4395"/>
              <w:tab w:val="right" w:pos="9355"/>
            </w:tabs>
            <w:jc w:val="left"/>
            <w:rPr>
              <w:rFonts w:eastAsia="Times New Roman"/>
              <w:szCs w:val="22"/>
              <w:lang w:eastAsia="en-US"/>
            </w:rPr>
          </w:pPr>
          <w:r w:rsidRPr="00E34EAC">
            <w:rPr>
              <w:rFonts w:eastAsia="Times New Roman"/>
              <w:szCs w:val="22"/>
              <w:lang w:eastAsia="en-US"/>
            </w:rPr>
            <w:t>КОНФИДЕНЦИАЛЬНО</w:t>
          </w:r>
        </w:p>
      </w:tc>
      <w:tc>
        <w:tcPr>
          <w:tcW w:w="3544" w:type="dxa"/>
          <w:hideMark/>
        </w:tcPr>
        <w:p w14:paraId="51A0CE56" w14:textId="5034A123" w:rsidR="00E36A78" w:rsidRPr="00E34EAC" w:rsidRDefault="00E36A78" w:rsidP="00B469BA">
          <w:pPr>
            <w:tabs>
              <w:tab w:val="center" w:pos="4395"/>
              <w:tab w:val="right" w:pos="9355"/>
            </w:tabs>
            <w:ind w:left="34"/>
            <w:jc w:val="center"/>
            <w:rPr>
              <w:rFonts w:eastAsia="Times New Roman"/>
              <w:lang w:eastAsia="en-US"/>
            </w:rPr>
          </w:pPr>
          <w:r>
            <w:rPr>
              <w:rFonts w:eastAsia="Times New Roman"/>
              <w:lang w:eastAsia="en-US"/>
            </w:rPr>
            <w:t>Версия 1.0 от 30</w:t>
          </w:r>
          <w:r w:rsidRPr="005F12B8">
            <w:rPr>
              <w:rFonts w:eastAsia="Times New Roman"/>
              <w:lang w:eastAsia="en-US"/>
            </w:rPr>
            <w:t>-</w:t>
          </w:r>
          <w:r>
            <w:rPr>
              <w:rFonts w:eastAsia="Times New Roman"/>
              <w:lang w:eastAsia="en-US"/>
            </w:rPr>
            <w:t>янв</w:t>
          </w:r>
          <w:r w:rsidRPr="005F12B8">
            <w:rPr>
              <w:rFonts w:eastAsia="Times New Roman"/>
              <w:lang w:eastAsia="en-US"/>
            </w:rPr>
            <w:t>-202</w:t>
          </w:r>
          <w:r>
            <w:rPr>
              <w:rFonts w:eastAsia="Times New Roman"/>
              <w:lang w:eastAsia="en-US"/>
            </w:rPr>
            <w:t>3</w:t>
          </w:r>
          <w:r w:rsidRPr="005F12B8">
            <w:rPr>
              <w:rFonts w:eastAsia="Times New Roman"/>
              <w:lang w:eastAsia="en-US"/>
            </w:rPr>
            <w:t xml:space="preserve"> г.</w:t>
          </w:r>
        </w:p>
      </w:tc>
      <w:tc>
        <w:tcPr>
          <w:tcW w:w="2693" w:type="dxa"/>
          <w:hideMark/>
        </w:tcPr>
        <w:p w14:paraId="2118A0F2" w14:textId="003CA936" w:rsidR="00E36A78" w:rsidRPr="00A624A0" w:rsidRDefault="00E36A78" w:rsidP="006A403D">
          <w:pPr>
            <w:tabs>
              <w:tab w:val="center" w:pos="4395"/>
              <w:tab w:val="right" w:pos="9355"/>
            </w:tabs>
            <w:ind w:left="129" w:right="-108"/>
            <w:jc w:val="right"/>
            <w:rPr>
              <w:rFonts w:eastAsia="Times New Roman"/>
              <w:lang w:eastAsia="en-US"/>
            </w:rPr>
          </w:pPr>
          <w:r w:rsidRPr="00A624A0">
            <w:rPr>
              <w:rFonts w:eastAsia="Times New Roman"/>
              <w:lang w:eastAsia="en-US"/>
            </w:rPr>
            <w:t xml:space="preserve">Страница </w:t>
          </w:r>
          <w:r w:rsidRPr="00A624A0">
            <w:rPr>
              <w:rFonts w:eastAsia="Times New Roman"/>
              <w:lang w:eastAsia="en-US"/>
            </w:rPr>
            <w:fldChar w:fldCharType="begin"/>
          </w:r>
          <w:r w:rsidRPr="00A624A0">
            <w:rPr>
              <w:rFonts w:eastAsia="Times New Roman"/>
              <w:lang w:eastAsia="en-US"/>
            </w:rPr>
            <w:instrText>PAGE  \* Arabic  \* MERGEFORMAT</w:instrText>
          </w:r>
          <w:r w:rsidRPr="00A624A0">
            <w:rPr>
              <w:rFonts w:eastAsia="Times New Roman"/>
              <w:lang w:eastAsia="en-US"/>
            </w:rPr>
            <w:fldChar w:fldCharType="separate"/>
          </w:r>
          <w:r w:rsidR="00C21460">
            <w:rPr>
              <w:rFonts w:eastAsia="Times New Roman"/>
              <w:noProof/>
              <w:lang w:eastAsia="en-US"/>
            </w:rPr>
            <w:t>4</w:t>
          </w:r>
          <w:r w:rsidRPr="00A624A0">
            <w:rPr>
              <w:rFonts w:eastAsia="Times New Roman"/>
              <w:lang w:eastAsia="en-US"/>
            </w:rPr>
            <w:fldChar w:fldCharType="end"/>
          </w:r>
          <w:r w:rsidRPr="00A624A0">
            <w:rPr>
              <w:rFonts w:eastAsia="Times New Roman"/>
              <w:lang w:eastAsia="en-US"/>
            </w:rPr>
            <w:t xml:space="preserve"> из </w:t>
          </w:r>
          <w:r>
            <w:rPr>
              <w:rFonts w:eastAsia="Times New Roman"/>
              <w:lang w:eastAsia="en-US"/>
            </w:rPr>
            <w:fldChar w:fldCharType="begin"/>
          </w:r>
          <w:r w:rsidRPr="006A403D">
            <w:rPr>
              <w:rFonts w:eastAsia="Times New Roman"/>
              <w:lang w:eastAsia="en-US"/>
            </w:rPr>
            <w:instrText>NUMPAGES  \* Arabic  \* MERGEFORMAT</w:instrText>
          </w:r>
          <w:r>
            <w:rPr>
              <w:rFonts w:eastAsia="Times New Roman"/>
              <w:lang w:eastAsia="en-US"/>
            </w:rPr>
            <w:fldChar w:fldCharType="separate"/>
          </w:r>
          <w:r w:rsidR="00C21460">
            <w:rPr>
              <w:rFonts w:eastAsia="Times New Roman"/>
              <w:noProof/>
              <w:lang w:eastAsia="en-US"/>
            </w:rPr>
            <w:t>110</w:t>
          </w:r>
          <w:r>
            <w:rPr>
              <w:rFonts w:eastAsia="Times New Roman"/>
              <w:lang w:eastAsia="en-US"/>
            </w:rPr>
            <w:fldChar w:fldCharType="end"/>
          </w:r>
        </w:p>
      </w:tc>
    </w:tr>
  </w:tbl>
  <w:p w14:paraId="09E6F73C" w14:textId="77777777" w:rsidR="00E36A78" w:rsidRPr="00762053" w:rsidRDefault="00E36A78" w:rsidP="00AB01E2">
    <w:pPr>
      <w:pStyle w:val="a6"/>
      <w:tabs>
        <w:tab w:val="left" w:pos="2268"/>
      </w:tabs>
      <w:rPr>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B0C687" w14:textId="77777777" w:rsidR="00327951" w:rsidRDefault="00327951" w:rsidP="00E30437">
      <w:r>
        <w:separator/>
      </w:r>
    </w:p>
  </w:footnote>
  <w:footnote w:type="continuationSeparator" w:id="0">
    <w:p w14:paraId="6185CE6E" w14:textId="77777777" w:rsidR="00327951" w:rsidRDefault="00327951" w:rsidP="00E30437">
      <w:r>
        <w:continuationSeparator/>
      </w:r>
    </w:p>
  </w:footnote>
  <w:footnote w:id="1">
    <w:p w14:paraId="7D14F177" w14:textId="27DC68B0" w:rsidR="00E36A78" w:rsidRPr="002F053D" w:rsidRDefault="00E36A78" w:rsidP="004B1812">
      <w:pPr>
        <w:pStyle w:val="ad"/>
        <w:jc w:val="both"/>
      </w:pPr>
      <w:bookmarkStart w:id="37" w:name="_Hlk117245241"/>
      <w:bookmarkStart w:id="38" w:name="_Hlk117245242"/>
      <w:r w:rsidRPr="00D050C7">
        <w:rPr>
          <w:vertAlign w:val="superscript"/>
        </w:rPr>
        <w:t>1</w:t>
      </w:r>
      <w:r>
        <w:t xml:space="preserve"> </w:t>
      </w:r>
      <w:r w:rsidRPr="002F053D">
        <w:t>Пятибальная шкала, которая используется для оценки общего состояния онкологического больного (Eastern Cooperative Oncology Group) https://ecog-acrin.org/resources/ecog-performance-status/</w:t>
      </w:r>
      <w:r w:rsidRPr="002F053D" w:rsidDel="00800532">
        <w:t xml:space="preserve"> </w:t>
      </w:r>
      <w:bookmarkEnd w:id="37"/>
      <w:bookmarkEnd w:id="38"/>
    </w:p>
  </w:footnote>
  <w:footnote w:id="2">
    <w:p w14:paraId="3AF1BF95" w14:textId="70BEE4D8" w:rsidR="00E36A78" w:rsidRPr="009964DD" w:rsidRDefault="00E36A78" w:rsidP="009964DD">
      <w:pPr>
        <w:pStyle w:val="ab"/>
        <w:spacing w:before="0" w:beforeAutospacing="0"/>
        <w:jc w:val="both"/>
        <w:rPr>
          <w:sz w:val="20"/>
          <w:szCs w:val="20"/>
          <w:lang w:val="en-US"/>
        </w:rPr>
      </w:pPr>
      <w:r w:rsidRPr="00FA040A">
        <w:rPr>
          <w:rStyle w:val="af"/>
          <w:sz w:val="20"/>
          <w:szCs w:val="20"/>
        </w:rPr>
        <w:footnoteRef/>
      </w:r>
      <w:r w:rsidRPr="00FA040A">
        <w:rPr>
          <w:sz w:val="20"/>
          <w:szCs w:val="20"/>
          <w:lang w:val="en-US"/>
        </w:rPr>
        <w:t xml:space="preserve"> </w:t>
      </w:r>
      <w:r w:rsidRPr="00D050C7">
        <w:rPr>
          <w:sz w:val="20"/>
          <w:szCs w:val="20"/>
          <w:lang w:val="en-US"/>
        </w:rPr>
        <w:t xml:space="preserve">Lee L, D’Angelo P, Verbel D, Martinez G, Aluri J, Brimhall D. A randomized, three-treatment, three-period, six-sequence-crossover, single-center, bioequivalence study to evaluate the impact of different 10-mg crystalline forms on the pharmacokinetics of lenvatinib in healthy volunteers. Int J Clin Pharmacol Ther. </w:t>
      </w:r>
      <w:r w:rsidRPr="00D050C7">
        <w:rPr>
          <w:sz w:val="20"/>
          <w:szCs w:val="20"/>
        </w:rPr>
        <w:t>февраль</w:t>
      </w:r>
      <w:r w:rsidRPr="00D050C7">
        <w:rPr>
          <w:sz w:val="20"/>
          <w:szCs w:val="20"/>
          <w:lang w:val="en-US"/>
        </w:rPr>
        <w:t xml:space="preserve"> 2015 </w:t>
      </w:r>
      <w:r w:rsidRPr="00D050C7">
        <w:rPr>
          <w:sz w:val="20"/>
          <w:szCs w:val="20"/>
        </w:rPr>
        <w:t>г</w:t>
      </w:r>
      <w:r w:rsidRPr="00D050C7">
        <w:rPr>
          <w:sz w:val="20"/>
          <w:szCs w:val="20"/>
          <w:lang w:val="en-US"/>
        </w:rPr>
        <w:t>.;53(2):190–8</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E36A78" w:rsidRPr="008C1807" w14:paraId="2042EAC4" w14:textId="77777777" w:rsidTr="00E34EAC">
      <w:tc>
        <w:tcPr>
          <w:tcW w:w="4564" w:type="dxa"/>
          <w:hideMark/>
        </w:tcPr>
        <w:p w14:paraId="2C841E81" w14:textId="77777777" w:rsidR="00E36A78" w:rsidRDefault="00E36A78" w:rsidP="000108BC">
          <w:pPr>
            <w:tabs>
              <w:tab w:val="center" w:pos="4677"/>
              <w:tab w:val="right" w:pos="9355"/>
            </w:tabs>
            <w:jc w:val="left"/>
            <w:rPr>
              <w:rFonts w:eastAsia="Times New Roman"/>
              <w:lang w:eastAsia="en-US"/>
            </w:rPr>
          </w:pPr>
        </w:p>
        <w:p w14:paraId="7C3DA670" w14:textId="77777777" w:rsidR="00E36A78" w:rsidRPr="00D050C7" w:rsidRDefault="00E36A78" w:rsidP="00C81AA5">
          <w:pPr>
            <w:tabs>
              <w:tab w:val="center" w:pos="4677"/>
              <w:tab w:val="right" w:pos="9355"/>
            </w:tabs>
            <w:jc w:val="left"/>
            <w:rPr>
              <w:rFonts w:eastAsia="Times New Roman"/>
              <w:lang w:eastAsia="en-US"/>
            </w:rPr>
          </w:pPr>
          <w:r w:rsidRPr="00D050C7">
            <w:rPr>
              <w:rFonts w:eastAsia="Times New Roman"/>
              <w:szCs w:val="22"/>
              <w:lang w:eastAsia="en-US"/>
            </w:rPr>
            <w:t>Брошюра исследователя</w:t>
          </w:r>
        </w:p>
        <w:p w14:paraId="69469BFF" w14:textId="39A36D03" w:rsidR="00E36A78" w:rsidRPr="00D050C7" w:rsidRDefault="00E36A78" w:rsidP="00A1710A">
          <w:pPr>
            <w:tabs>
              <w:tab w:val="center" w:pos="4677"/>
              <w:tab w:val="right" w:pos="9355"/>
            </w:tabs>
            <w:jc w:val="left"/>
          </w:pPr>
          <w:r w:rsidRPr="00D050C7">
            <w:rPr>
              <w:rFonts w:eastAsia="Times New Roman"/>
              <w:lang w:eastAsia="en-US"/>
            </w:rPr>
            <w:t xml:space="preserve">Номер протокола: </w:t>
          </w:r>
          <w:r w:rsidRPr="00D050C7">
            <w:rPr>
              <w:rFonts w:eastAsia="Calibri"/>
              <w:lang w:val="en-US"/>
            </w:rPr>
            <w:t>CL</w:t>
          </w:r>
          <w:r w:rsidRPr="00D050C7">
            <w:rPr>
              <w:rFonts w:eastAsia="Calibri"/>
            </w:rPr>
            <w:t>011056162</w:t>
          </w:r>
        </w:p>
        <w:p w14:paraId="1A5208CD" w14:textId="2B752423" w:rsidR="00E36A78" w:rsidRPr="00986AA3" w:rsidRDefault="00E36A78" w:rsidP="00A1710A">
          <w:pPr>
            <w:tabs>
              <w:tab w:val="center" w:pos="4677"/>
              <w:tab w:val="right" w:pos="9355"/>
            </w:tabs>
            <w:jc w:val="left"/>
            <w:rPr>
              <w:rFonts w:eastAsia="Times New Roman"/>
              <w:lang w:eastAsia="en-US"/>
            </w:rPr>
          </w:pPr>
          <w:r w:rsidRPr="00D050C7">
            <w:t xml:space="preserve">Спонсор: АО «Р-Фарм», </w:t>
          </w:r>
          <w:r>
            <w:t>Россия</w:t>
          </w:r>
        </w:p>
      </w:tc>
      <w:tc>
        <w:tcPr>
          <w:tcW w:w="5076" w:type="dxa"/>
          <w:hideMark/>
        </w:tcPr>
        <w:p w14:paraId="582861F5" w14:textId="77777777" w:rsidR="00E36A78" w:rsidRPr="008C1807" w:rsidRDefault="00E36A78" w:rsidP="000108BC">
          <w:pPr>
            <w:tabs>
              <w:tab w:val="center" w:pos="4677"/>
              <w:tab w:val="right" w:pos="9355"/>
            </w:tabs>
            <w:jc w:val="right"/>
            <w:rPr>
              <w:rFonts w:eastAsia="Times New Roman"/>
              <w:lang w:eastAsia="en-US"/>
            </w:rPr>
          </w:pPr>
          <w:r w:rsidRPr="00EC20DD">
            <w:rPr>
              <w:noProof/>
              <w:lang w:eastAsia="ru-RU"/>
            </w:rPr>
            <w:drawing>
              <wp:inline distT="0" distB="0" distL="0" distR="0" wp14:anchorId="62C95007" wp14:editId="601006DD">
                <wp:extent cx="683260" cy="683260"/>
                <wp:effectExtent l="0" t="0" r="2540" b="2540"/>
                <wp:docPr id="16"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42353739" w14:textId="77777777" w:rsidR="00E36A78" w:rsidRPr="00AB01E2" w:rsidRDefault="00E36A78" w:rsidP="00A26EEC">
    <w:pPr>
      <w:tabs>
        <w:tab w:val="center" w:pos="4677"/>
        <w:tab w:val="right" w:pos="9355"/>
      </w:tabs>
      <w:rPr>
        <w:sz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19F4CD" w14:textId="77777777" w:rsidR="00E36A78" w:rsidRDefault="00E36A78" w:rsidP="008A1A8F">
    <w:pPr>
      <w:pStyle w:val="a4"/>
      <w:jc w:val="left"/>
    </w:pPr>
    <w:r>
      <w:rPr>
        <w:noProof/>
        <w:lang w:eastAsia="ru-RU"/>
      </w:rPr>
      <w:drawing>
        <wp:anchor distT="0" distB="0" distL="114300" distR="114300" simplePos="0" relativeHeight="251660288" behindDoc="0" locked="0" layoutInCell="1" allowOverlap="1" wp14:anchorId="61E442D2" wp14:editId="0CE459C5">
          <wp:simplePos x="0" y="0"/>
          <wp:positionH relativeFrom="column">
            <wp:posOffset>4406265</wp:posOffset>
          </wp:positionH>
          <wp:positionV relativeFrom="paragraph">
            <wp:posOffset>-163830</wp:posOffset>
          </wp:positionV>
          <wp:extent cx="1552575" cy="504825"/>
          <wp:effectExtent l="0" t="0" r="9525" b="9525"/>
          <wp:wrapNone/>
          <wp:docPr id="17" name="Рисунок 9"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Брошюра исследователя</w:t>
    </w:r>
  </w:p>
  <w:p w14:paraId="27D1381D" w14:textId="77777777" w:rsidR="00E36A78" w:rsidRDefault="00E36A78">
    <w:pPr>
      <w:pStyle w:val="a4"/>
    </w:pPr>
    <w:r>
      <w:t>BCD-033-2</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6377"/>
    <w:multiLevelType w:val="hybridMultilevel"/>
    <w:tmpl w:val="31C822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3660790"/>
    <w:multiLevelType w:val="hybridMultilevel"/>
    <w:tmpl w:val="C1F421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045B4081"/>
    <w:multiLevelType w:val="hybridMultilevel"/>
    <w:tmpl w:val="D1FAF06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45C7FD7"/>
    <w:multiLevelType w:val="hybridMultilevel"/>
    <w:tmpl w:val="7F9CFA7A"/>
    <w:lvl w:ilvl="0" w:tplc="130AB694">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6855ACC"/>
    <w:multiLevelType w:val="hybridMultilevel"/>
    <w:tmpl w:val="329611D2"/>
    <w:lvl w:ilvl="0" w:tplc="ED4637E8">
      <w:start w:val="1"/>
      <w:numFmt w:val="decimal"/>
      <w:lvlText w:val="%1."/>
      <w:lvlJc w:val="left"/>
      <w:pPr>
        <w:ind w:left="344" w:hanging="208"/>
      </w:pPr>
      <w:rPr>
        <w:rFonts w:ascii="Cambria" w:eastAsia="Cambria" w:hAnsi="Cambria" w:cs="Cambria" w:hint="default"/>
        <w:b w:val="0"/>
        <w:bCs w:val="0"/>
        <w:i w:val="0"/>
        <w:iCs w:val="0"/>
        <w:spacing w:val="-1"/>
        <w:w w:val="94"/>
        <w:sz w:val="21"/>
        <w:szCs w:val="21"/>
        <w:lang w:val="ru-RU" w:eastAsia="en-US" w:bidi="ar-SA"/>
      </w:rPr>
    </w:lvl>
    <w:lvl w:ilvl="1" w:tplc="0A08104E">
      <w:numFmt w:val="bullet"/>
      <w:lvlText w:val="•"/>
      <w:lvlJc w:val="left"/>
      <w:pPr>
        <w:ind w:left="807" w:hanging="208"/>
      </w:pPr>
      <w:rPr>
        <w:rFonts w:hint="default"/>
        <w:lang w:val="ru-RU" w:eastAsia="en-US" w:bidi="ar-SA"/>
      </w:rPr>
    </w:lvl>
    <w:lvl w:ilvl="2" w:tplc="C4DCBD32">
      <w:numFmt w:val="bullet"/>
      <w:lvlText w:val="•"/>
      <w:lvlJc w:val="left"/>
      <w:pPr>
        <w:ind w:left="1274" w:hanging="208"/>
      </w:pPr>
      <w:rPr>
        <w:rFonts w:hint="default"/>
        <w:lang w:val="ru-RU" w:eastAsia="en-US" w:bidi="ar-SA"/>
      </w:rPr>
    </w:lvl>
    <w:lvl w:ilvl="3" w:tplc="D9E24E66">
      <w:numFmt w:val="bullet"/>
      <w:lvlText w:val="•"/>
      <w:lvlJc w:val="left"/>
      <w:pPr>
        <w:ind w:left="1742" w:hanging="208"/>
      </w:pPr>
      <w:rPr>
        <w:rFonts w:hint="default"/>
        <w:lang w:val="ru-RU" w:eastAsia="en-US" w:bidi="ar-SA"/>
      </w:rPr>
    </w:lvl>
    <w:lvl w:ilvl="4" w:tplc="20BAECFC">
      <w:numFmt w:val="bullet"/>
      <w:lvlText w:val="•"/>
      <w:lvlJc w:val="left"/>
      <w:pPr>
        <w:ind w:left="2209" w:hanging="208"/>
      </w:pPr>
      <w:rPr>
        <w:rFonts w:hint="default"/>
        <w:lang w:val="ru-RU" w:eastAsia="en-US" w:bidi="ar-SA"/>
      </w:rPr>
    </w:lvl>
    <w:lvl w:ilvl="5" w:tplc="1A988F8C">
      <w:numFmt w:val="bullet"/>
      <w:lvlText w:val="•"/>
      <w:lvlJc w:val="left"/>
      <w:pPr>
        <w:ind w:left="2677" w:hanging="208"/>
      </w:pPr>
      <w:rPr>
        <w:rFonts w:hint="default"/>
        <w:lang w:val="ru-RU" w:eastAsia="en-US" w:bidi="ar-SA"/>
      </w:rPr>
    </w:lvl>
    <w:lvl w:ilvl="6" w:tplc="9B1280BA">
      <w:numFmt w:val="bullet"/>
      <w:lvlText w:val="•"/>
      <w:lvlJc w:val="left"/>
      <w:pPr>
        <w:ind w:left="3144" w:hanging="208"/>
      </w:pPr>
      <w:rPr>
        <w:rFonts w:hint="default"/>
        <w:lang w:val="ru-RU" w:eastAsia="en-US" w:bidi="ar-SA"/>
      </w:rPr>
    </w:lvl>
    <w:lvl w:ilvl="7" w:tplc="D482030C">
      <w:numFmt w:val="bullet"/>
      <w:lvlText w:val="•"/>
      <w:lvlJc w:val="left"/>
      <w:pPr>
        <w:ind w:left="3611" w:hanging="208"/>
      </w:pPr>
      <w:rPr>
        <w:rFonts w:hint="default"/>
        <w:lang w:val="ru-RU" w:eastAsia="en-US" w:bidi="ar-SA"/>
      </w:rPr>
    </w:lvl>
    <w:lvl w:ilvl="8" w:tplc="5788938E">
      <w:numFmt w:val="bullet"/>
      <w:lvlText w:val="•"/>
      <w:lvlJc w:val="left"/>
      <w:pPr>
        <w:ind w:left="4079" w:hanging="208"/>
      </w:pPr>
      <w:rPr>
        <w:rFonts w:hint="default"/>
        <w:lang w:val="ru-RU" w:eastAsia="en-US" w:bidi="ar-SA"/>
      </w:rPr>
    </w:lvl>
  </w:abstractNum>
  <w:abstractNum w:abstractNumId="5" w15:restartNumberingAfterBreak="0">
    <w:nsid w:val="099F4F58"/>
    <w:multiLevelType w:val="hybridMultilevel"/>
    <w:tmpl w:val="3AFE75A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B212827"/>
    <w:multiLevelType w:val="hybridMultilevel"/>
    <w:tmpl w:val="11FC710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106C32A4"/>
    <w:multiLevelType w:val="hybridMultilevel"/>
    <w:tmpl w:val="072A272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4E24BC0"/>
    <w:multiLevelType w:val="multilevel"/>
    <w:tmpl w:val="A14ECC90"/>
    <w:lvl w:ilvl="0">
      <w:start w:val="3"/>
      <w:numFmt w:val="decimal"/>
      <w:lvlText w:val="%1"/>
      <w:lvlJc w:val="left"/>
      <w:pPr>
        <w:ind w:left="660" w:hanging="660"/>
      </w:pPr>
      <w:rPr>
        <w:rFonts w:hint="default"/>
        <w:b w:val="0"/>
        <w:color w:val="000000" w:themeColor="text1"/>
      </w:rPr>
    </w:lvl>
    <w:lvl w:ilvl="1">
      <w:start w:val="3"/>
      <w:numFmt w:val="decimal"/>
      <w:lvlText w:val="%1.%2"/>
      <w:lvlJc w:val="left"/>
      <w:pPr>
        <w:ind w:left="849" w:hanging="660"/>
      </w:pPr>
      <w:rPr>
        <w:rFonts w:hint="default"/>
        <w:b w:val="0"/>
        <w:color w:val="000000" w:themeColor="text1"/>
      </w:rPr>
    </w:lvl>
    <w:lvl w:ilvl="2">
      <w:start w:val="8"/>
      <w:numFmt w:val="decimal"/>
      <w:lvlText w:val="%1.%2.%3"/>
      <w:lvlJc w:val="left"/>
      <w:pPr>
        <w:ind w:left="1098" w:hanging="720"/>
      </w:pPr>
      <w:rPr>
        <w:rFonts w:hint="default"/>
        <w:b w:val="0"/>
        <w:color w:val="000000" w:themeColor="text1"/>
      </w:rPr>
    </w:lvl>
    <w:lvl w:ilvl="3">
      <w:start w:val="2"/>
      <w:numFmt w:val="decimal"/>
      <w:lvlText w:val="%1.%2.%3.%4"/>
      <w:lvlJc w:val="left"/>
      <w:pPr>
        <w:ind w:left="1287" w:hanging="720"/>
      </w:pPr>
      <w:rPr>
        <w:rFonts w:hint="default"/>
        <w:b w:val="0"/>
        <w:color w:val="000000" w:themeColor="text1"/>
      </w:rPr>
    </w:lvl>
    <w:lvl w:ilvl="4">
      <w:start w:val="1"/>
      <w:numFmt w:val="decimal"/>
      <w:lvlText w:val="%1.%2.%3.%4.%5"/>
      <w:lvlJc w:val="left"/>
      <w:pPr>
        <w:ind w:left="1836" w:hanging="1080"/>
      </w:pPr>
      <w:rPr>
        <w:rFonts w:hint="default"/>
        <w:b w:val="0"/>
        <w:color w:val="000000" w:themeColor="text1"/>
      </w:rPr>
    </w:lvl>
    <w:lvl w:ilvl="5">
      <w:start w:val="1"/>
      <w:numFmt w:val="decimal"/>
      <w:lvlText w:val="%1.%2.%3.%4.%5.%6"/>
      <w:lvlJc w:val="left"/>
      <w:pPr>
        <w:ind w:left="2025" w:hanging="1080"/>
      </w:pPr>
      <w:rPr>
        <w:rFonts w:hint="default"/>
        <w:b w:val="0"/>
        <w:color w:val="000000" w:themeColor="text1"/>
      </w:rPr>
    </w:lvl>
    <w:lvl w:ilvl="6">
      <w:start w:val="1"/>
      <w:numFmt w:val="decimal"/>
      <w:lvlText w:val="%1.%2.%3.%4.%5.%6.%7"/>
      <w:lvlJc w:val="left"/>
      <w:pPr>
        <w:ind w:left="2574" w:hanging="1440"/>
      </w:pPr>
      <w:rPr>
        <w:rFonts w:hint="default"/>
        <w:b w:val="0"/>
        <w:color w:val="000000" w:themeColor="text1"/>
      </w:rPr>
    </w:lvl>
    <w:lvl w:ilvl="7">
      <w:start w:val="1"/>
      <w:numFmt w:val="decimal"/>
      <w:lvlText w:val="%1.%2.%3.%4.%5.%6.%7.%8"/>
      <w:lvlJc w:val="left"/>
      <w:pPr>
        <w:ind w:left="2763" w:hanging="1440"/>
      </w:pPr>
      <w:rPr>
        <w:rFonts w:hint="default"/>
        <w:b w:val="0"/>
        <w:color w:val="000000" w:themeColor="text1"/>
      </w:rPr>
    </w:lvl>
    <w:lvl w:ilvl="8">
      <w:start w:val="1"/>
      <w:numFmt w:val="decimal"/>
      <w:lvlText w:val="%1.%2.%3.%4.%5.%6.%7.%8.%9"/>
      <w:lvlJc w:val="left"/>
      <w:pPr>
        <w:ind w:left="3312" w:hanging="1800"/>
      </w:pPr>
      <w:rPr>
        <w:rFonts w:hint="default"/>
        <w:b w:val="0"/>
        <w:color w:val="000000" w:themeColor="text1"/>
      </w:rPr>
    </w:lvl>
  </w:abstractNum>
  <w:abstractNum w:abstractNumId="9"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96444B0"/>
    <w:multiLevelType w:val="hybridMultilevel"/>
    <w:tmpl w:val="090E9FD2"/>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1B3D3602"/>
    <w:multiLevelType w:val="hybridMultilevel"/>
    <w:tmpl w:val="6328916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1C540176"/>
    <w:multiLevelType w:val="multilevel"/>
    <w:tmpl w:val="A38CD618"/>
    <w:lvl w:ilvl="0">
      <w:start w:val="1"/>
      <w:numFmt w:val="decimal"/>
      <w:lvlText w:val="%1."/>
      <w:lvlJc w:val="left"/>
      <w:pPr>
        <w:ind w:left="720" w:hanging="360"/>
      </w:pPr>
      <w:rPr>
        <w:rFonts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6A9483F"/>
    <w:multiLevelType w:val="hybridMultilevel"/>
    <w:tmpl w:val="933CCD3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77D0D65"/>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AA8245A"/>
    <w:multiLevelType w:val="hybridMultilevel"/>
    <w:tmpl w:val="21DC6870"/>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6" w15:restartNumberingAfterBreak="0">
    <w:nsid w:val="2DD9286A"/>
    <w:multiLevelType w:val="hybridMultilevel"/>
    <w:tmpl w:val="746E2A32"/>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7" w15:restartNumberingAfterBreak="0">
    <w:nsid w:val="30527B14"/>
    <w:multiLevelType w:val="hybridMultilevel"/>
    <w:tmpl w:val="746E2A3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8" w15:restartNumberingAfterBreak="0">
    <w:nsid w:val="40720AC3"/>
    <w:multiLevelType w:val="hybridMultilevel"/>
    <w:tmpl w:val="3222CF1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426138F3"/>
    <w:multiLevelType w:val="hybridMultilevel"/>
    <w:tmpl w:val="0E38EEF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439852CA"/>
    <w:multiLevelType w:val="hybridMultilevel"/>
    <w:tmpl w:val="E45676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43D57300"/>
    <w:multiLevelType w:val="hybridMultilevel"/>
    <w:tmpl w:val="1AB4CF0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473B78AF"/>
    <w:multiLevelType w:val="hybridMultilevel"/>
    <w:tmpl w:val="2196F2C0"/>
    <w:lvl w:ilvl="0" w:tplc="05A25C1E">
      <w:start w:val="1"/>
      <w:numFmt w:val="decimal"/>
      <w:pStyle w:val="1"/>
      <w:lvlText w:val="%1."/>
      <w:lvlJc w:val="left"/>
      <w:pPr>
        <w:tabs>
          <w:tab w:val="num" w:pos="1503"/>
        </w:tabs>
        <w:ind w:left="1560" w:hanging="284"/>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23" w15:restartNumberingAfterBreak="0">
    <w:nsid w:val="47EE4A6F"/>
    <w:multiLevelType w:val="hybridMultilevel"/>
    <w:tmpl w:val="746E2A32"/>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4" w15:restartNumberingAfterBreak="0">
    <w:nsid w:val="4FC75DF5"/>
    <w:multiLevelType w:val="hybridMultilevel"/>
    <w:tmpl w:val="BA3AB3F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25" w15:restartNumberingAfterBreak="0">
    <w:nsid w:val="51A31B2E"/>
    <w:multiLevelType w:val="hybridMultilevel"/>
    <w:tmpl w:val="CA9AFF86"/>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26" w15:restartNumberingAfterBreak="0">
    <w:nsid w:val="56095109"/>
    <w:multiLevelType w:val="hybridMultilevel"/>
    <w:tmpl w:val="1E60B29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15:restartNumberingAfterBreak="0">
    <w:nsid w:val="58B143EC"/>
    <w:multiLevelType w:val="hybridMultilevel"/>
    <w:tmpl w:val="EAAEB6C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5A9257F6"/>
    <w:multiLevelType w:val="multilevel"/>
    <w:tmpl w:val="54EEC968"/>
    <w:lvl w:ilvl="0">
      <w:start w:val="1"/>
      <w:numFmt w:val="decimal"/>
      <w:pStyle w:val="a"/>
      <w:lvlText w:val="%1."/>
      <w:lvlJc w:val="left"/>
      <w:pPr>
        <w:ind w:left="502" w:hanging="360"/>
      </w:pPr>
      <w:rPr>
        <w:rFonts w:ascii="Times New Roman" w:hAnsi="Times New Roman"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1">
      <w:start w:val="1"/>
      <w:numFmt w:val="decimal"/>
      <w:isLgl/>
      <w:lvlText w:val="%1.%2."/>
      <w:lvlJc w:val="left"/>
      <w:pPr>
        <w:ind w:left="502" w:hanging="360"/>
      </w:pPr>
      <w:rPr>
        <w:b/>
        <w:lang w:val="ru-RU"/>
      </w:rPr>
    </w:lvl>
    <w:lvl w:ilvl="2">
      <w:start w:val="1"/>
      <w:numFmt w:val="decimal"/>
      <w:isLgl/>
      <w:lvlText w:val="%1.%2.%3."/>
      <w:lvlJc w:val="left"/>
      <w:pPr>
        <w:ind w:left="862" w:hanging="720"/>
      </w:pPr>
    </w:lvl>
    <w:lvl w:ilvl="3">
      <w:start w:val="1"/>
      <w:numFmt w:val="decimal"/>
      <w:isLgl/>
      <w:lvlText w:val="%1.%2.%3.%4."/>
      <w:lvlJc w:val="left"/>
      <w:pPr>
        <w:ind w:left="862" w:hanging="720"/>
      </w:pPr>
    </w:lvl>
    <w:lvl w:ilvl="4">
      <w:start w:val="1"/>
      <w:numFmt w:val="decimal"/>
      <w:isLgl/>
      <w:lvlText w:val="%1.%2.%3.%4.%5."/>
      <w:lvlJc w:val="left"/>
      <w:pPr>
        <w:ind w:left="1222" w:hanging="1080"/>
      </w:pPr>
    </w:lvl>
    <w:lvl w:ilvl="5">
      <w:start w:val="1"/>
      <w:numFmt w:val="decimal"/>
      <w:isLgl/>
      <w:lvlText w:val="%1.%2.%3.%4.%5.%6."/>
      <w:lvlJc w:val="left"/>
      <w:pPr>
        <w:ind w:left="1222" w:hanging="1080"/>
      </w:pPr>
    </w:lvl>
    <w:lvl w:ilvl="6">
      <w:start w:val="1"/>
      <w:numFmt w:val="decimal"/>
      <w:isLgl/>
      <w:lvlText w:val="%1.%2.%3.%4.%5.%6.%7."/>
      <w:lvlJc w:val="left"/>
      <w:pPr>
        <w:ind w:left="1582" w:hanging="1440"/>
      </w:pPr>
    </w:lvl>
    <w:lvl w:ilvl="7">
      <w:start w:val="1"/>
      <w:numFmt w:val="decimal"/>
      <w:isLgl/>
      <w:lvlText w:val="%1.%2.%3.%4.%5.%6.%7.%8."/>
      <w:lvlJc w:val="left"/>
      <w:pPr>
        <w:ind w:left="1582" w:hanging="1440"/>
      </w:pPr>
    </w:lvl>
    <w:lvl w:ilvl="8">
      <w:start w:val="1"/>
      <w:numFmt w:val="decimal"/>
      <w:isLgl/>
      <w:lvlText w:val="%1.%2.%3.%4.%5.%6.%7.%8.%9."/>
      <w:lvlJc w:val="left"/>
      <w:pPr>
        <w:ind w:left="1942" w:hanging="1800"/>
      </w:pPr>
    </w:lvl>
  </w:abstractNum>
  <w:abstractNum w:abstractNumId="29" w15:restartNumberingAfterBreak="0">
    <w:nsid w:val="5AA366FD"/>
    <w:multiLevelType w:val="hybridMultilevel"/>
    <w:tmpl w:val="6F847A3E"/>
    <w:lvl w:ilvl="0" w:tplc="1A62952C">
      <w:numFmt w:val="bullet"/>
      <w:lvlText w:val="•"/>
      <w:lvlJc w:val="left"/>
      <w:pPr>
        <w:ind w:left="855" w:hanging="363"/>
      </w:pPr>
      <w:rPr>
        <w:rFonts w:ascii="Times New Roman" w:eastAsia="Times New Roman" w:hAnsi="Times New Roman" w:cs="Times New Roman" w:hint="default"/>
        <w:b w:val="0"/>
        <w:bCs w:val="0"/>
        <w:i w:val="0"/>
        <w:iCs w:val="0"/>
        <w:w w:val="93"/>
        <w:sz w:val="23"/>
        <w:szCs w:val="23"/>
        <w:lang w:val="ru-RU" w:eastAsia="en-US" w:bidi="ar-SA"/>
      </w:rPr>
    </w:lvl>
    <w:lvl w:ilvl="1" w:tplc="2F60FB68">
      <w:numFmt w:val="bullet"/>
      <w:lvlText w:val="•"/>
      <w:lvlJc w:val="left"/>
      <w:pPr>
        <w:ind w:left="1023" w:hanging="363"/>
      </w:pPr>
      <w:rPr>
        <w:rFonts w:hint="default"/>
        <w:lang w:val="ru-RU" w:eastAsia="en-US" w:bidi="ar-SA"/>
      </w:rPr>
    </w:lvl>
    <w:lvl w:ilvl="2" w:tplc="59AA545C">
      <w:numFmt w:val="bullet"/>
      <w:lvlText w:val="•"/>
      <w:lvlJc w:val="left"/>
      <w:pPr>
        <w:ind w:left="1187" w:hanging="363"/>
      </w:pPr>
      <w:rPr>
        <w:rFonts w:hint="default"/>
        <w:lang w:val="ru-RU" w:eastAsia="en-US" w:bidi="ar-SA"/>
      </w:rPr>
    </w:lvl>
    <w:lvl w:ilvl="3" w:tplc="A412AEAE">
      <w:numFmt w:val="bullet"/>
      <w:lvlText w:val="•"/>
      <w:lvlJc w:val="left"/>
      <w:pPr>
        <w:ind w:left="1351" w:hanging="363"/>
      </w:pPr>
      <w:rPr>
        <w:rFonts w:hint="default"/>
        <w:lang w:val="ru-RU" w:eastAsia="en-US" w:bidi="ar-SA"/>
      </w:rPr>
    </w:lvl>
    <w:lvl w:ilvl="4" w:tplc="D4E6F992">
      <w:numFmt w:val="bullet"/>
      <w:lvlText w:val="•"/>
      <w:lvlJc w:val="left"/>
      <w:pPr>
        <w:ind w:left="1514" w:hanging="363"/>
      </w:pPr>
      <w:rPr>
        <w:rFonts w:hint="default"/>
        <w:lang w:val="ru-RU" w:eastAsia="en-US" w:bidi="ar-SA"/>
      </w:rPr>
    </w:lvl>
    <w:lvl w:ilvl="5" w:tplc="063A1B46">
      <w:numFmt w:val="bullet"/>
      <w:lvlText w:val="•"/>
      <w:lvlJc w:val="left"/>
      <w:pPr>
        <w:ind w:left="1678" w:hanging="363"/>
      </w:pPr>
      <w:rPr>
        <w:rFonts w:hint="default"/>
        <w:lang w:val="ru-RU" w:eastAsia="en-US" w:bidi="ar-SA"/>
      </w:rPr>
    </w:lvl>
    <w:lvl w:ilvl="6" w:tplc="CD1E9BE6">
      <w:numFmt w:val="bullet"/>
      <w:lvlText w:val="•"/>
      <w:lvlJc w:val="left"/>
      <w:pPr>
        <w:ind w:left="1842" w:hanging="363"/>
      </w:pPr>
      <w:rPr>
        <w:rFonts w:hint="default"/>
        <w:lang w:val="ru-RU" w:eastAsia="en-US" w:bidi="ar-SA"/>
      </w:rPr>
    </w:lvl>
    <w:lvl w:ilvl="7" w:tplc="5EB6D85E">
      <w:numFmt w:val="bullet"/>
      <w:lvlText w:val="•"/>
      <w:lvlJc w:val="left"/>
      <w:pPr>
        <w:ind w:left="2005" w:hanging="363"/>
      </w:pPr>
      <w:rPr>
        <w:rFonts w:hint="default"/>
        <w:lang w:val="ru-RU" w:eastAsia="en-US" w:bidi="ar-SA"/>
      </w:rPr>
    </w:lvl>
    <w:lvl w:ilvl="8" w:tplc="31C25AB0">
      <w:numFmt w:val="bullet"/>
      <w:lvlText w:val="•"/>
      <w:lvlJc w:val="left"/>
      <w:pPr>
        <w:ind w:left="2169" w:hanging="363"/>
      </w:pPr>
      <w:rPr>
        <w:rFonts w:hint="default"/>
        <w:lang w:val="ru-RU" w:eastAsia="en-US" w:bidi="ar-SA"/>
      </w:rPr>
    </w:lvl>
  </w:abstractNum>
  <w:abstractNum w:abstractNumId="30" w15:restartNumberingAfterBreak="0">
    <w:nsid w:val="5BE93A62"/>
    <w:multiLevelType w:val="hybridMultilevel"/>
    <w:tmpl w:val="40AC83B8"/>
    <w:lvl w:ilvl="0" w:tplc="041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E570C6D"/>
    <w:multiLevelType w:val="multilevel"/>
    <w:tmpl w:val="DC624F28"/>
    <w:lvl w:ilvl="0">
      <w:start w:val="2"/>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64253B94"/>
    <w:multiLevelType w:val="hybridMultilevel"/>
    <w:tmpl w:val="A99AFDA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67190559"/>
    <w:multiLevelType w:val="hybridMultilevel"/>
    <w:tmpl w:val="8EDAD71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672F49DE"/>
    <w:multiLevelType w:val="hybridMultilevel"/>
    <w:tmpl w:val="27880A6A"/>
    <w:lvl w:ilvl="0" w:tplc="D5AA593A">
      <w:numFmt w:val="bullet"/>
      <w:lvlText w:val="•"/>
      <w:lvlJc w:val="left"/>
      <w:pPr>
        <w:ind w:left="860" w:hanging="368"/>
      </w:pPr>
      <w:rPr>
        <w:rFonts w:ascii="Times New Roman" w:eastAsia="Times New Roman" w:hAnsi="Times New Roman" w:cs="Times New Roman" w:hint="default"/>
        <w:b w:val="0"/>
        <w:bCs w:val="0"/>
        <w:i w:val="0"/>
        <w:iCs w:val="0"/>
        <w:color w:val="080808"/>
        <w:w w:val="94"/>
        <w:sz w:val="23"/>
        <w:szCs w:val="23"/>
        <w:lang w:val="ru-RU" w:eastAsia="en-US" w:bidi="ar-SA"/>
      </w:rPr>
    </w:lvl>
    <w:lvl w:ilvl="1" w:tplc="619E5088">
      <w:numFmt w:val="bullet"/>
      <w:lvlText w:val="•"/>
      <w:lvlJc w:val="left"/>
      <w:pPr>
        <w:ind w:left="1023" w:hanging="368"/>
      </w:pPr>
      <w:rPr>
        <w:rFonts w:hint="default"/>
        <w:lang w:val="ru-RU" w:eastAsia="en-US" w:bidi="ar-SA"/>
      </w:rPr>
    </w:lvl>
    <w:lvl w:ilvl="2" w:tplc="FAE0F502">
      <w:numFmt w:val="bullet"/>
      <w:lvlText w:val="•"/>
      <w:lvlJc w:val="left"/>
      <w:pPr>
        <w:ind w:left="1187" w:hanging="368"/>
      </w:pPr>
      <w:rPr>
        <w:rFonts w:hint="default"/>
        <w:lang w:val="ru-RU" w:eastAsia="en-US" w:bidi="ar-SA"/>
      </w:rPr>
    </w:lvl>
    <w:lvl w:ilvl="3" w:tplc="F3A8F3E6">
      <w:numFmt w:val="bullet"/>
      <w:lvlText w:val="•"/>
      <w:lvlJc w:val="left"/>
      <w:pPr>
        <w:ind w:left="1351" w:hanging="368"/>
      </w:pPr>
      <w:rPr>
        <w:rFonts w:hint="default"/>
        <w:lang w:val="ru-RU" w:eastAsia="en-US" w:bidi="ar-SA"/>
      </w:rPr>
    </w:lvl>
    <w:lvl w:ilvl="4" w:tplc="6C14C420">
      <w:numFmt w:val="bullet"/>
      <w:lvlText w:val="•"/>
      <w:lvlJc w:val="left"/>
      <w:pPr>
        <w:ind w:left="1514" w:hanging="368"/>
      </w:pPr>
      <w:rPr>
        <w:rFonts w:hint="default"/>
        <w:lang w:val="ru-RU" w:eastAsia="en-US" w:bidi="ar-SA"/>
      </w:rPr>
    </w:lvl>
    <w:lvl w:ilvl="5" w:tplc="B72474C8">
      <w:numFmt w:val="bullet"/>
      <w:lvlText w:val="•"/>
      <w:lvlJc w:val="left"/>
      <w:pPr>
        <w:ind w:left="1678" w:hanging="368"/>
      </w:pPr>
      <w:rPr>
        <w:rFonts w:hint="default"/>
        <w:lang w:val="ru-RU" w:eastAsia="en-US" w:bidi="ar-SA"/>
      </w:rPr>
    </w:lvl>
    <w:lvl w:ilvl="6" w:tplc="9F42551C">
      <w:numFmt w:val="bullet"/>
      <w:lvlText w:val="•"/>
      <w:lvlJc w:val="left"/>
      <w:pPr>
        <w:ind w:left="1842" w:hanging="368"/>
      </w:pPr>
      <w:rPr>
        <w:rFonts w:hint="default"/>
        <w:lang w:val="ru-RU" w:eastAsia="en-US" w:bidi="ar-SA"/>
      </w:rPr>
    </w:lvl>
    <w:lvl w:ilvl="7" w:tplc="63788ED6">
      <w:numFmt w:val="bullet"/>
      <w:lvlText w:val="•"/>
      <w:lvlJc w:val="left"/>
      <w:pPr>
        <w:ind w:left="2005" w:hanging="368"/>
      </w:pPr>
      <w:rPr>
        <w:rFonts w:hint="default"/>
        <w:lang w:val="ru-RU" w:eastAsia="en-US" w:bidi="ar-SA"/>
      </w:rPr>
    </w:lvl>
    <w:lvl w:ilvl="8" w:tplc="383265D4">
      <w:numFmt w:val="bullet"/>
      <w:lvlText w:val="•"/>
      <w:lvlJc w:val="left"/>
      <w:pPr>
        <w:ind w:left="2169" w:hanging="368"/>
      </w:pPr>
      <w:rPr>
        <w:rFonts w:hint="default"/>
        <w:lang w:val="ru-RU" w:eastAsia="en-US" w:bidi="ar-SA"/>
      </w:rPr>
    </w:lvl>
  </w:abstractNum>
  <w:abstractNum w:abstractNumId="35" w15:restartNumberingAfterBreak="0">
    <w:nsid w:val="6F1A07C5"/>
    <w:multiLevelType w:val="hybridMultilevel"/>
    <w:tmpl w:val="84622C6A"/>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6F2B188D"/>
    <w:multiLevelType w:val="hybridMultilevel"/>
    <w:tmpl w:val="1040A720"/>
    <w:lvl w:ilvl="0" w:tplc="04190001">
      <w:start w:val="1"/>
      <w:numFmt w:val="bullet"/>
      <w:lvlText w:val=""/>
      <w:lvlJc w:val="left"/>
      <w:pPr>
        <w:ind w:left="1713" w:hanging="360"/>
      </w:pPr>
      <w:rPr>
        <w:rFonts w:ascii="Symbol" w:hAnsi="Symbol" w:hint="default"/>
      </w:rPr>
    </w:lvl>
    <w:lvl w:ilvl="1" w:tplc="04190003" w:tentative="1">
      <w:start w:val="1"/>
      <w:numFmt w:val="bullet"/>
      <w:lvlText w:val="o"/>
      <w:lvlJc w:val="left"/>
      <w:pPr>
        <w:ind w:left="2433" w:hanging="360"/>
      </w:pPr>
      <w:rPr>
        <w:rFonts w:ascii="Courier New" w:hAnsi="Courier New" w:cs="Courier New" w:hint="default"/>
      </w:rPr>
    </w:lvl>
    <w:lvl w:ilvl="2" w:tplc="04190005" w:tentative="1">
      <w:start w:val="1"/>
      <w:numFmt w:val="bullet"/>
      <w:lvlText w:val=""/>
      <w:lvlJc w:val="left"/>
      <w:pPr>
        <w:ind w:left="3153" w:hanging="360"/>
      </w:pPr>
      <w:rPr>
        <w:rFonts w:ascii="Wingdings" w:hAnsi="Wingdings" w:hint="default"/>
      </w:rPr>
    </w:lvl>
    <w:lvl w:ilvl="3" w:tplc="04190001" w:tentative="1">
      <w:start w:val="1"/>
      <w:numFmt w:val="bullet"/>
      <w:lvlText w:val=""/>
      <w:lvlJc w:val="left"/>
      <w:pPr>
        <w:ind w:left="3873" w:hanging="360"/>
      </w:pPr>
      <w:rPr>
        <w:rFonts w:ascii="Symbol" w:hAnsi="Symbol" w:hint="default"/>
      </w:rPr>
    </w:lvl>
    <w:lvl w:ilvl="4" w:tplc="04190003" w:tentative="1">
      <w:start w:val="1"/>
      <w:numFmt w:val="bullet"/>
      <w:lvlText w:val="o"/>
      <w:lvlJc w:val="left"/>
      <w:pPr>
        <w:ind w:left="4593" w:hanging="360"/>
      </w:pPr>
      <w:rPr>
        <w:rFonts w:ascii="Courier New" w:hAnsi="Courier New" w:cs="Courier New" w:hint="default"/>
      </w:rPr>
    </w:lvl>
    <w:lvl w:ilvl="5" w:tplc="04190005" w:tentative="1">
      <w:start w:val="1"/>
      <w:numFmt w:val="bullet"/>
      <w:lvlText w:val=""/>
      <w:lvlJc w:val="left"/>
      <w:pPr>
        <w:ind w:left="5313" w:hanging="360"/>
      </w:pPr>
      <w:rPr>
        <w:rFonts w:ascii="Wingdings" w:hAnsi="Wingdings" w:hint="default"/>
      </w:rPr>
    </w:lvl>
    <w:lvl w:ilvl="6" w:tplc="04190001" w:tentative="1">
      <w:start w:val="1"/>
      <w:numFmt w:val="bullet"/>
      <w:lvlText w:val=""/>
      <w:lvlJc w:val="left"/>
      <w:pPr>
        <w:ind w:left="6033" w:hanging="360"/>
      </w:pPr>
      <w:rPr>
        <w:rFonts w:ascii="Symbol" w:hAnsi="Symbol" w:hint="default"/>
      </w:rPr>
    </w:lvl>
    <w:lvl w:ilvl="7" w:tplc="04190003" w:tentative="1">
      <w:start w:val="1"/>
      <w:numFmt w:val="bullet"/>
      <w:lvlText w:val="o"/>
      <w:lvlJc w:val="left"/>
      <w:pPr>
        <w:ind w:left="6753" w:hanging="360"/>
      </w:pPr>
      <w:rPr>
        <w:rFonts w:ascii="Courier New" w:hAnsi="Courier New" w:cs="Courier New" w:hint="default"/>
      </w:rPr>
    </w:lvl>
    <w:lvl w:ilvl="8" w:tplc="04190005" w:tentative="1">
      <w:start w:val="1"/>
      <w:numFmt w:val="bullet"/>
      <w:lvlText w:val=""/>
      <w:lvlJc w:val="left"/>
      <w:pPr>
        <w:ind w:left="7473" w:hanging="360"/>
      </w:pPr>
      <w:rPr>
        <w:rFonts w:ascii="Wingdings" w:hAnsi="Wingdings" w:hint="default"/>
      </w:rPr>
    </w:lvl>
  </w:abstractNum>
  <w:abstractNum w:abstractNumId="37" w15:restartNumberingAfterBreak="0">
    <w:nsid w:val="76684F47"/>
    <w:multiLevelType w:val="multilevel"/>
    <w:tmpl w:val="DBF49EF2"/>
    <w:lvl w:ilvl="0">
      <w:start w:val="1"/>
      <w:numFmt w:val="decimal"/>
      <w:pStyle w:val="10"/>
      <w:lvlText w:val="%1."/>
      <w:lvlJc w:val="left"/>
      <w:pPr>
        <w:ind w:left="1778" w:hanging="360"/>
      </w:pPr>
      <w:rPr>
        <w:rFonts w:hint="default"/>
      </w:rPr>
    </w:lvl>
    <w:lvl w:ilvl="1">
      <w:start w:val="1"/>
      <w:numFmt w:val="decimal"/>
      <w:pStyle w:val="11"/>
      <w:lvlText w:val="%1.%2."/>
      <w:lvlJc w:val="left"/>
      <w:pPr>
        <w:ind w:left="432" w:hanging="432"/>
      </w:pPr>
      <w:rPr>
        <w:rFonts w:hint="default"/>
      </w:rPr>
    </w:lvl>
    <w:lvl w:ilvl="2">
      <w:start w:val="4"/>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69200E6"/>
    <w:multiLevelType w:val="hybridMultilevel"/>
    <w:tmpl w:val="2C3E94EC"/>
    <w:lvl w:ilvl="0" w:tplc="04190001">
      <w:start w:val="1"/>
      <w:numFmt w:val="bullet"/>
      <w:lvlText w:val=""/>
      <w:lvlJc w:val="left"/>
      <w:pPr>
        <w:ind w:left="1571" w:hanging="360"/>
      </w:pPr>
      <w:rPr>
        <w:rFonts w:ascii="Symbol" w:hAnsi="Symbol"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9" w15:restartNumberingAfterBreak="0">
    <w:nsid w:val="78826E51"/>
    <w:multiLevelType w:val="hybridMultilevel"/>
    <w:tmpl w:val="BA62EFB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79690A40"/>
    <w:multiLevelType w:val="hybridMultilevel"/>
    <w:tmpl w:val="E99EE7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7DED3800"/>
    <w:multiLevelType w:val="hybridMultilevel"/>
    <w:tmpl w:val="2CD8D02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2" w15:restartNumberingAfterBreak="0">
    <w:nsid w:val="7E4C6F92"/>
    <w:multiLevelType w:val="hybridMultilevel"/>
    <w:tmpl w:val="F2F67B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9"/>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7"/>
  </w:num>
  <w:num w:numId="5">
    <w:abstractNumId w:val="12"/>
  </w:num>
  <w:num w:numId="6">
    <w:abstractNumId w:val="15"/>
  </w:num>
  <w:num w:numId="7">
    <w:abstractNumId w:val="41"/>
  </w:num>
  <w:num w:numId="8">
    <w:abstractNumId w:val="10"/>
  </w:num>
  <w:num w:numId="9">
    <w:abstractNumId w:val="3"/>
  </w:num>
  <w:num w:numId="10">
    <w:abstractNumId w:val="19"/>
  </w:num>
  <w:num w:numId="11">
    <w:abstractNumId w:val="33"/>
  </w:num>
  <w:num w:numId="12">
    <w:abstractNumId w:val="0"/>
  </w:num>
  <w:num w:numId="13">
    <w:abstractNumId w:val="7"/>
  </w:num>
  <w:num w:numId="14">
    <w:abstractNumId w:val="27"/>
  </w:num>
  <w:num w:numId="15">
    <w:abstractNumId w:val="30"/>
  </w:num>
  <w:num w:numId="16">
    <w:abstractNumId w:val="8"/>
  </w:num>
  <w:num w:numId="17">
    <w:abstractNumId w:val="6"/>
  </w:num>
  <w:num w:numId="18">
    <w:abstractNumId w:val="31"/>
  </w:num>
  <w:num w:numId="19">
    <w:abstractNumId w:val="24"/>
  </w:num>
  <w:num w:numId="20">
    <w:abstractNumId w:val="40"/>
  </w:num>
  <w:num w:numId="21">
    <w:abstractNumId w:val="21"/>
  </w:num>
  <w:num w:numId="22">
    <w:abstractNumId w:val="11"/>
  </w:num>
  <w:num w:numId="23">
    <w:abstractNumId w:val="14"/>
  </w:num>
  <w:num w:numId="24">
    <w:abstractNumId w:val="26"/>
  </w:num>
  <w:num w:numId="25">
    <w:abstractNumId w:val="39"/>
  </w:num>
  <w:num w:numId="26">
    <w:abstractNumId w:val="36"/>
  </w:num>
  <w:num w:numId="27">
    <w:abstractNumId w:val="1"/>
  </w:num>
  <w:num w:numId="28">
    <w:abstractNumId w:val="32"/>
  </w:num>
  <w:num w:numId="29">
    <w:abstractNumId w:val="34"/>
  </w:num>
  <w:num w:numId="30">
    <w:abstractNumId w:val="29"/>
  </w:num>
  <w:num w:numId="31">
    <w:abstractNumId w:val="4"/>
  </w:num>
  <w:num w:numId="32">
    <w:abstractNumId w:val="13"/>
  </w:num>
  <w:num w:numId="33">
    <w:abstractNumId w:val="5"/>
  </w:num>
  <w:num w:numId="34">
    <w:abstractNumId w:val="42"/>
  </w:num>
  <w:num w:numId="35">
    <w:abstractNumId w:val="18"/>
  </w:num>
  <w:num w:numId="36">
    <w:abstractNumId w:val="25"/>
  </w:num>
  <w:num w:numId="37">
    <w:abstractNumId w:val="38"/>
  </w:num>
  <w:num w:numId="38">
    <w:abstractNumId w:val="23"/>
  </w:num>
  <w:num w:numId="39">
    <w:abstractNumId w:val="17"/>
  </w:num>
  <w:num w:numId="40">
    <w:abstractNumId w:val="20"/>
  </w:num>
  <w:num w:numId="41">
    <w:abstractNumId w:val="35"/>
  </w:num>
  <w:num w:numId="42">
    <w:abstractNumId w:val="2"/>
  </w:num>
  <w:num w:numId="43">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movePersonalInformation/>
  <w:removeDateAndTime/>
  <w:hideSpellingErrors/>
  <w:activeWritingStyle w:appName="MSWord" w:lang="ru-RU" w:vendorID="64" w:dllVersion="6" w:nlCheck="1" w:checkStyle="0"/>
  <w:activeWritingStyle w:appName="MSWord" w:lang="en-US" w:vendorID="64" w:dllVersion="6" w:nlCheck="1" w:checkStyle="1"/>
  <w:activeWritingStyle w:appName="MSWord" w:lang="ru-RU" w:vendorID="64" w:dllVersion="0" w:nlCheck="1" w:checkStyle="0"/>
  <w:activeWritingStyle w:appName="MSWord" w:lang="en-US" w:vendorID="64" w:dllVersion="0" w:nlCheck="1" w:checkStyle="0"/>
  <w:activeWritingStyle w:appName="MSWord" w:lang="ja-JP" w:vendorID="64" w:dllVersion="0" w:nlCheck="1" w:checkStyle="1"/>
  <w:activeWritingStyle w:appName="MSWord" w:lang="en-GB" w:vendorID="64" w:dllVersion="0" w:nlCheck="1" w:checkStyle="0"/>
  <w:activeWritingStyle w:appName="MSWord" w:lang="ru-RU" w:vendorID="64" w:dllVersion="131078" w:nlCheck="1" w:checkStyle="0"/>
  <w:activeWritingStyle w:appName="MSWord" w:lang="en-US" w:vendorID="64" w:dllVersion="131078" w:nlCheck="1" w:checkStyle="0"/>
  <w:activeWritingStyle w:appName="MSWord" w:lang="en-GB" w:vendorID="64" w:dllVersion="131078" w:nlCheck="1" w:checkStyle="0"/>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964"/>
    <w:rsid w:val="00000011"/>
    <w:rsid w:val="00001212"/>
    <w:rsid w:val="0000147D"/>
    <w:rsid w:val="00001690"/>
    <w:rsid w:val="00001B0B"/>
    <w:rsid w:val="00001BDB"/>
    <w:rsid w:val="00001C4E"/>
    <w:rsid w:val="00002443"/>
    <w:rsid w:val="000027F0"/>
    <w:rsid w:val="00002B8B"/>
    <w:rsid w:val="000033BF"/>
    <w:rsid w:val="00004522"/>
    <w:rsid w:val="0000471C"/>
    <w:rsid w:val="000050B9"/>
    <w:rsid w:val="000054E2"/>
    <w:rsid w:val="00005644"/>
    <w:rsid w:val="00005E88"/>
    <w:rsid w:val="00006059"/>
    <w:rsid w:val="00006DD4"/>
    <w:rsid w:val="00007879"/>
    <w:rsid w:val="000108BC"/>
    <w:rsid w:val="000125BA"/>
    <w:rsid w:val="0001273E"/>
    <w:rsid w:val="00012B14"/>
    <w:rsid w:val="000139E5"/>
    <w:rsid w:val="00014CAE"/>
    <w:rsid w:val="00014DB5"/>
    <w:rsid w:val="00015441"/>
    <w:rsid w:val="0001594F"/>
    <w:rsid w:val="00015DE8"/>
    <w:rsid w:val="00015E92"/>
    <w:rsid w:val="00015FB5"/>
    <w:rsid w:val="00016286"/>
    <w:rsid w:val="00016423"/>
    <w:rsid w:val="00016AD7"/>
    <w:rsid w:val="0002045C"/>
    <w:rsid w:val="000204DF"/>
    <w:rsid w:val="00021CB7"/>
    <w:rsid w:val="000222E6"/>
    <w:rsid w:val="0002268A"/>
    <w:rsid w:val="000227F4"/>
    <w:rsid w:val="000232D1"/>
    <w:rsid w:val="0002347F"/>
    <w:rsid w:val="000236FF"/>
    <w:rsid w:val="00023835"/>
    <w:rsid w:val="00023A8A"/>
    <w:rsid w:val="00023B50"/>
    <w:rsid w:val="0002540B"/>
    <w:rsid w:val="0002546E"/>
    <w:rsid w:val="00026755"/>
    <w:rsid w:val="00026CE6"/>
    <w:rsid w:val="000275F3"/>
    <w:rsid w:val="00027CCE"/>
    <w:rsid w:val="00031B65"/>
    <w:rsid w:val="000322DD"/>
    <w:rsid w:val="00032826"/>
    <w:rsid w:val="0003322F"/>
    <w:rsid w:val="000335ED"/>
    <w:rsid w:val="000337C1"/>
    <w:rsid w:val="00033D39"/>
    <w:rsid w:val="00033D6B"/>
    <w:rsid w:val="00034136"/>
    <w:rsid w:val="00034298"/>
    <w:rsid w:val="0003513C"/>
    <w:rsid w:val="000351D9"/>
    <w:rsid w:val="0003556A"/>
    <w:rsid w:val="000356E4"/>
    <w:rsid w:val="00035FD8"/>
    <w:rsid w:val="0003611D"/>
    <w:rsid w:val="00036506"/>
    <w:rsid w:val="000371C1"/>
    <w:rsid w:val="00037364"/>
    <w:rsid w:val="000379C5"/>
    <w:rsid w:val="00040004"/>
    <w:rsid w:val="00040485"/>
    <w:rsid w:val="000407C8"/>
    <w:rsid w:val="000407F9"/>
    <w:rsid w:val="0004095C"/>
    <w:rsid w:val="00040AD6"/>
    <w:rsid w:val="00040BAF"/>
    <w:rsid w:val="00040BFF"/>
    <w:rsid w:val="00040F40"/>
    <w:rsid w:val="000418CA"/>
    <w:rsid w:val="00041FBD"/>
    <w:rsid w:val="0004213E"/>
    <w:rsid w:val="0004220D"/>
    <w:rsid w:val="00042226"/>
    <w:rsid w:val="0004243C"/>
    <w:rsid w:val="0004273B"/>
    <w:rsid w:val="0004297C"/>
    <w:rsid w:val="00042B37"/>
    <w:rsid w:val="00042E1D"/>
    <w:rsid w:val="0004378C"/>
    <w:rsid w:val="0004381C"/>
    <w:rsid w:val="000438D5"/>
    <w:rsid w:val="00043A77"/>
    <w:rsid w:val="00043D31"/>
    <w:rsid w:val="00044D6C"/>
    <w:rsid w:val="00044EE2"/>
    <w:rsid w:val="00045CA8"/>
    <w:rsid w:val="0004606D"/>
    <w:rsid w:val="00046149"/>
    <w:rsid w:val="00046160"/>
    <w:rsid w:val="00046717"/>
    <w:rsid w:val="00046FB8"/>
    <w:rsid w:val="00047FE3"/>
    <w:rsid w:val="0005124B"/>
    <w:rsid w:val="0005153E"/>
    <w:rsid w:val="00052E18"/>
    <w:rsid w:val="00052E9A"/>
    <w:rsid w:val="00052EB1"/>
    <w:rsid w:val="00053099"/>
    <w:rsid w:val="000530A0"/>
    <w:rsid w:val="00054352"/>
    <w:rsid w:val="0005465B"/>
    <w:rsid w:val="00054ACA"/>
    <w:rsid w:val="00054B3C"/>
    <w:rsid w:val="00054E11"/>
    <w:rsid w:val="00055713"/>
    <w:rsid w:val="00055777"/>
    <w:rsid w:val="0005765D"/>
    <w:rsid w:val="000607F0"/>
    <w:rsid w:val="000608D8"/>
    <w:rsid w:val="00060E9F"/>
    <w:rsid w:val="0006109A"/>
    <w:rsid w:val="00061F02"/>
    <w:rsid w:val="0006251A"/>
    <w:rsid w:val="00062C0D"/>
    <w:rsid w:val="000635FB"/>
    <w:rsid w:val="000638C1"/>
    <w:rsid w:val="00063E7F"/>
    <w:rsid w:val="000644D0"/>
    <w:rsid w:val="000650AA"/>
    <w:rsid w:val="00065D44"/>
    <w:rsid w:val="00066301"/>
    <w:rsid w:val="00066A6D"/>
    <w:rsid w:val="00066B07"/>
    <w:rsid w:val="0006721D"/>
    <w:rsid w:val="00067FE5"/>
    <w:rsid w:val="000712C9"/>
    <w:rsid w:val="0007201B"/>
    <w:rsid w:val="000720DC"/>
    <w:rsid w:val="0007225C"/>
    <w:rsid w:val="00072D73"/>
    <w:rsid w:val="00073106"/>
    <w:rsid w:val="00074723"/>
    <w:rsid w:val="00074952"/>
    <w:rsid w:val="000750AC"/>
    <w:rsid w:val="00075C1F"/>
    <w:rsid w:val="00076B6B"/>
    <w:rsid w:val="000774CA"/>
    <w:rsid w:val="00077C10"/>
    <w:rsid w:val="00077C26"/>
    <w:rsid w:val="00077E57"/>
    <w:rsid w:val="00080168"/>
    <w:rsid w:val="00080229"/>
    <w:rsid w:val="000804A1"/>
    <w:rsid w:val="000814C6"/>
    <w:rsid w:val="00081D65"/>
    <w:rsid w:val="000825B2"/>
    <w:rsid w:val="00082DE6"/>
    <w:rsid w:val="0008318B"/>
    <w:rsid w:val="00083F9D"/>
    <w:rsid w:val="0008437E"/>
    <w:rsid w:val="000846A0"/>
    <w:rsid w:val="00085301"/>
    <w:rsid w:val="00085629"/>
    <w:rsid w:val="000865CF"/>
    <w:rsid w:val="00086C50"/>
    <w:rsid w:val="00086DF0"/>
    <w:rsid w:val="00087425"/>
    <w:rsid w:val="000875C9"/>
    <w:rsid w:val="00087856"/>
    <w:rsid w:val="00087A74"/>
    <w:rsid w:val="00087ADC"/>
    <w:rsid w:val="00087AE6"/>
    <w:rsid w:val="00087E16"/>
    <w:rsid w:val="000901F1"/>
    <w:rsid w:val="00090FF9"/>
    <w:rsid w:val="00091004"/>
    <w:rsid w:val="00091E18"/>
    <w:rsid w:val="00092835"/>
    <w:rsid w:val="0009294A"/>
    <w:rsid w:val="00093197"/>
    <w:rsid w:val="00094508"/>
    <w:rsid w:val="0009455B"/>
    <w:rsid w:val="00094BA7"/>
    <w:rsid w:val="00094E98"/>
    <w:rsid w:val="0009565A"/>
    <w:rsid w:val="000958E0"/>
    <w:rsid w:val="000958ED"/>
    <w:rsid w:val="00095D49"/>
    <w:rsid w:val="0009648F"/>
    <w:rsid w:val="00096CCC"/>
    <w:rsid w:val="000971D1"/>
    <w:rsid w:val="00097512"/>
    <w:rsid w:val="000977B3"/>
    <w:rsid w:val="000978CB"/>
    <w:rsid w:val="00097A53"/>
    <w:rsid w:val="00097F8A"/>
    <w:rsid w:val="00097F8F"/>
    <w:rsid w:val="000A0E3B"/>
    <w:rsid w:val="000A15B2"/>
    <w:rsid w:val="000A2222"/>
    <w:rsid w:val="000A3943"/>
    <w:rsid w:val="000A4403"/>
    <w:rsid w:val="000A48E6"/>
    <w:rsid w:val="000A51A1"/>
    <w:rsid w:val="000A52C5"/>
    <w:rsid w:val="000A56AC"/>
    <w:rsid w:val="000A57C9"/>
    <w:rsid w:val="000A5A8F"/>
    <w:rsid w:val="000A5C9A"/>
    <w:rsid w:val="000A6E4F"/>
    <w:rsid w:val="000A71FC"/>
    <w:rsid w:val="000A74C0"/>
    <w:rsid w:val="000B009B"/>
    <w:rsid w:val="000B015B"/>
    <w:rsid w:val="000B0620"/>
    <w:rsid w:val="000B065F"/>
    <w:rsid w:val="000B25D6"/>
    <w:rsid w:val="000B2916"/>
    <w:rsid w:val="000B2DDC"/>
    <w:rsid w:val="000B2FFC"/>
    <w:rsid w:val="000B3228"/>
    <w:rsid w:val="000B35B6"/>
    <w:rsid w:val="000B39E1"/>
    <w:rsid w:val="000B3E26"/>
    <w:rsid w:val="000B42BC"/>
    <w:rsid w:val="000B4C37"/>
    <w:rsid w:val="000B4FAC"/>
    <w:rsid w:val="000B51C7"/>
    <w:rsid w:val="000B565E"/>
    <w:rsid w:val="000B60DF"/>
    <w:rsid w:val="000B6428"/>
    <w:rsid w:val="000B67D2"/>
    <w:rsid w:val="000B696F"/>
    <w:rsid w:val="000B6AAC"/>
    <w:rsid w:val="000B6B06"/>
    <w:rsid w:val="000B78D3"/>
    <w:rsid w:val="000B7983"/>
    <w:rsid w:val="000C06A0"/>
    <w:rsid w:val="000C117E"/>
    <w:rsid w:val="000C12C8"/>
    <w:rsid w:val="000C14E8"/>
    <w:rsid w:val="000C17B7"/>
    <w:rsid w:val="000C2786"/>
    <w:rsid w:val="000C2C6B"/>
    <w:rsid w:val="000C2C7C"/>
    <w:rsid w:val="000C2FE7"/>
    <w:rsid w:val="000C354D"/>
    <w:rsid w:val="000C3608"/>
    <w:rsid w:val="000C37CF"/>
    <w:rsid w:val="000C43B5"/>
    <w:rsid w:val="000C4D7F"/>
    <w:rsid w:val="000C576B"/>
    <w:rsid w:val="000C6594"/>
    <w:rsid w:val="000C68EA"/>
    <w:rsid w:val="000C6E1B"/>
    <w:rsid w:val="000C700F"/>
    <w:rsid w:val="000C71CB"/>
    <w:rsid w:val="000C732A"/>
    <w:rsid w:val="000D022D"/>
    <w:rsid w:val="000D02D2"/>
    <w:rsid w:val="000D031D"/>
    <w:rsid w:val="000D0844"/>
    <w:rsid w:val="000D0F05"/>
    <w:rsid w:val="000D30DC"/>
    <w:rsid w:val="000D3537"/>
    <w:rsid w:val="000D3866"/>
    <w:rsid w:val="000D40C1"/>
    <w:rsid w:val="000D493D"/>
    <w:rsid w:val="000D4DA2"/>
    <w:rsid w:val="000D54F4"/>
    <w:rsid w:val="000D5549"/>
    <w:rsid w:val="000D5AF2"/>
    <w:rsid w:val="000D5EC2"/>
    <w:rsid w:val="000D61DB"/>
    <w:rsid w:val="000D665B"/>
    <w:rsid w:val="000D721D"/>
    <w:rsid w:val="000D72AF"/>
    <w:rsid w:val="000D7DEA"/>
    <w:rsid w:val="000E05C3"/>
    <w:rsid w:val="000E07C1"/>
    <w:rsid w:val="000E0F1E"/>
    <w:rsid w:val="000E12BA"/>
    <w:rsid w:val="000E2159"/>
    <w:rsid w:val="000E2263"/>
    <w:rsid w:val="000E2517"/>
    <w:rsid w:val="000E26AA"/>
    <w:rsid w:val="000E281C"/>
    <w:rsid w:val="000E284F"/>
    <w:rsid w:val="000E2C49"/>
    <w:rsid w:val="000E30EF"/>
    <w:rsid w:val="000E3911"/>
    <w:rsid w:val="000E4353"/>
    <w:rsid w:val="000E44D0"/>
    <w:rsid w:val="000E4F46"/>
    <w:rsid w:val="000E5281"/>
    <w:rsid w:val="000E53F8"/>
    <w:rsid w:val="000E5C4F"/>
    <w:rsid w:val="000E60F3"/>
    <w:rsid w:val="000E6272"/>
    <w:rsid w:val="000E64BF"/>
    <w:rsid w:val="000E65D2"/>
    <w:rsid w:val="000E66E5"/>
    <w:rsid w:val="000E68DC"/>
    <w:rsid w:val="000E7174"/>
    <w:rsid w:val="000F033D"/>
    <w:rsid w:val="000F0A73"/>
    <w:rsid w:val="000F0D35"/>
    <w:rsid w:val="000F203D"/>
    <w:rsid w:val="000F298A"/>
    <w:rsid w:val="000F29E4"/>
    <w:rsid w:val="000F378C"/>
    <w:rsid w:val="000F43D2"/>
    <w:rsid w:val="000F4C27"/>
    <w:rsid w:val="000F4FE4"/>
    <w:rsid w:val="000F5D3C"/>
    <w:rsid w:val="000F6B1E"/>
    <w:rsid w:val="000F6F6E"/>
    <w:rsid w:val="000F706C"/>
    <w:rsid w:val="000F74BE"/>
    <w:rsid w:val="000F77B8"/>
    <w:rsid w:val="000F7C2F"/>
    <w:rsid w:val="00101165"/>
    <w:rsid w:val="00101378"/>
    <w:rsid w:val="0010167D"/>
    <w:rsid w:val="0010272B"/>
    <w:rsid w:val="0010366C"/>
    <w:rsid w:val="00103805"/>
    <w:rsid w:val="00103A50"/>
    <w:rsid w:val="001047B1"/>
    <w:rsid w:val="001054EA"/>
    <w:rsid w:val="0010578D"/>
    <w:rsid w:val="0010671C"/>
    <w:rsid w:val="00106A54"/>
    <w:rsid w:val="00106D33"/>
    <w:rsid w:val="00110422"/>
    <w:rsid w:val="00110C51"/>
    <w:rsid w:val="001114E0"/>
    <w:rsid w:val="001117FB"/>
    <w:rsid w:val="00111F7B"/>
    <w:rsid w:val="00112BAF"/>
    <w:rsid w:val="00112FA0"/>
    <w:rsid w:val="00113100"/>
    <w:rsid w:val="00113B7E"/>
    <w:rsid w:val="00113CFD"/>
    <w:rsid w:val="00114F2D"/>
    <w:rsid w:val="001162DD"/>
    <w:rsid w:val="0011678E"/>
    <w:rsid w:val="00116DE4"/>
    <w:rsid w:val="00116E77"/>
    <w:rsid w:val="0011725B"/>
    <w:rsid w:val="00117616"/>
    <w:rsid w:val="001176E2"/>
    <w:rsid w:val="00117BF8"/>
    <w:rsid w:val="00117CD5"/>
    <w:rsid w:val="001207BE"/>
    <w:rsid w:val="001207DC"/>
    <w:rsid w:val="00120C1C"/>
    <w:rsid w:val="0012125D"/>
    <w:rsid w:val="001217CC"/>
    <w:rsid w:val="00122072"/>
    <w:rsid w:val="0012234E"/>
    <w:rsid w:val="00122975"/>
    <w:rsid w:val="00123BF7"/>
    <w:rsid w:val="00124BB6"/>
    <w:rsid w:val="00124E5A"/>
    <w:rsid w:val="00125DA9"/>
    <w:rsid w:val="00126037"/>
    <w:rsid w:val="00126547"/>
    <w:rsid w:val="00126A9F"/>
    <w:rsid w:val="00126AC7"/>
    <w:rsid w:val="00126C54"/>
    <w:rsid w:val="00126CD4"/>
    <w:rsid w:val="00126DFF"/>
    <w:rsid w:val="001272F9"/>
    <w:rsid w:val="001276D0"/>
    <w:rsid w:val="00127D69"/>
    <w:rsid w:val="00130274"/>
    <w:rsid w:val="00130DF6"/>
    <w:rsid w:val="0013111B"/>
    <w:rsid w:val="00131704"/>
    <w:rsid w:val="00131FB7"/>
    <w:rsid w:val="001320B9"/>
    <w:rsid w:val="00132613"/>
    <w:rsid w:val="00133217"/>
    <w:rsid w:val="001335DC"/>
    <w:rsid w:val="0013413F"/>
    <w:rsid w:val="001341EB"/>
    <w:rsid w:val="00134469"/>
    <w:rsid w:val="0013503B"/>
    <w:rsid w:val="001353FC"/>
    <w:rsid w:val="00135736"/>
    <w:rsid w:val="001357E1"/>
    <w:rsid w:val="001357FF"/>
    <w:rsid w:val="0013590D"/>
    <w:rsid w:val="00135B64"/>
    <w:rsid w:val="00135B70"/>
    <w:rsid w:val="00136DA7"/>
    <w:rsid w:val="001376BC"/>
    <w:rsid w:val="0013788B"/>
    <w:rsid w:val="0013791D"/>
    <w:rsid w:val="00137A8E"/>
    <w:rsid w:val="00140B11"/>
    <w:rsid w:val="00140D86"/>
    <w:rsid w:val="00140FF0"/>
    <w:rsid w:val="00141358"/>
    <w:rsid w:val="00141548"/>
    <w:rsid w:val="00141F58"/>
    <w:rsid w:val="00142421"/>
    <w:rsid w:val="00142DDD"/>
    <w:rsid w:val="00143E65"/>
    <w:rsid w:val="0014478B"/>
    <w:rsid w:val="00144D33"/>
    <w:rsid w:val="00144DAC"/>
    <w:rsid w:val="00144E1D"/>
    <w:rsid w:val="00145A1E"/>
    <w:rsid w:val="0014661D"/>
    <w:rsid w:val="0014689C"/>
    <w:rsid w:val="00147327"/>
    <w:rsid w:val="001474E8"/>
    <w:rsid w:val="00147C75"/>
    <w:rsid w:val="00150014"/>
    <w:rsid w:val="0015044F"/>
    <w:rsid w:val="00150890"/>
    <w:rsid w:val="00150B58"/>
    <w:rsid w:val="00150DF0"/>
    <w:rsid w:val="00150FD3"/>
    <w:rsid w:val="001514E9"/>
    <w:rsid w:val="00152298"/>
    <w:rsid w:val="00152EA4"/>
    <w:rsid w:val="00153177"/>
    <w:rsid w:val="0015348C"/>
    <w:rsid w:val="0015381A"/>
    <w:rsid w:val="00153C05"/>
    <w:rsid w:val="00154240"/>
    <w:rsid w:val="001546CC"/>
    <w:rsid w:val="001547B1"/>
    <w:rsid w:val="00154B5C"/>
    <w:rsid w:val="001554FE"/>
    <w:rsid w:val="001558B0"/>
    <w:rsid w:val="00156465"/>
    <w:rsid w:val="001564A1"/>
    <w:rsid w:val="00156668"/>
    <w:rsid w:val="00156725"/>
    <w:rsid w:val="001569DB"/>
    <w:rsid w:val="00157340"/>
    <w:rsid w:val="001579FF"/>
    <w:rsid w:val="00157A17"/>
    <w:rsid w:val="00157B2D"/>
    <w:rsid w:val="0016034F"/>
    <w:rsid w:val="00160C0C"/>
    <w:rsid w:val="00161966"/>
    <w:rsid w:val="00161F13"/>
    <w:rsid w:val="00162B68"/>
    <w:rsid w:val="0016322C"/>
    <w:rsid w:val="00163389"/>
    <w:rsid w:val="00165908"/>
    <w:rsid w:val="001661A5"/>
    <w:rsid w:val="001669F8"/>
    <w:rsid w:val="00166A45"/>
    <w:rsid w:val="00166AE1"/>
    <w:rsid w:val="00166B20"/>
    <w:rsid w:val="0016723E"/>
    <w:rsid w:val="00167477"/>
    <w:rsid w:val="00167CBD"/>
    <w:rsid w:val="00167CD8"/>
    <w:rsid w:val="00170901"/>
    <w:rsid w:val="00170A5D"/>
    <w:rsid w:val="00171052"/>
    <w:rsid w:val="0017123D"/>
    <w:rsid w:val="001715A0"/>
    <w:rsid w:val="00171708"/>
    <w:rsid w:val="001719AA"/>
    <w:rsid w:val="00171D8A"/>
    <w:rsid w:val="00171D98"/>
    <w:rsid w:val="0017244F"/>
    <w:rsid w:val="001742A1"/>
    <w:rsid w:val="00174829"/>
    <w:rsid w:val="00174B01"/>
    <w:rsid w:val="00175414"/>
    <w:rsid w:val="00175830"/>
    <w:rsid w:val="00175E9A"/>
    <w:rsid w:val="00176746"/>
    <w:rsid w:val="0017715E"/>
    <w:rsid w:val="00177357"/>
    <w:rsid w:val="001809F2"/>
    <w:rsid w:val="00181305"/>
    <w:rsid w:val="001818A3"/>
    <w:rsid w:val="00181B0F"/>
    <w:rsid w:val="001830CB"/>
    <w:rsid w:val="00183332"/>
    <w:rsid w:val="0018352B"/>
    <w:rsid w:val="00183C16"/>
    <w:rsid w:val="001840CE"/>
    <w:rsid w:val="00184102"/>
    <w:rsid w:val="00184815"/>
    <w:rsid w:val="00184A7E"/>
    <w:rsid w:val="00184AA4"/>
    <w:rsid w:val="00184AE7"/>
    <w:rsid w:val="00184D29"/>
    <w:rsid w:val="001858BB"/>
    <w:rsid w:val="00185F94"/>
    <w:rsid w:val="00186632"/>
    <w:rsid w:val="00186D08"/>
    <w:rsid w:val="001870E2"/>
    <w:rsid w:val="001874D4"/>
    <w:rsid w:val="00190C78"/>
    <w:rsid w:val="00191284"/>
    <w:rsid w:val="001913E6"/>
    <w:rsid w:val="00192114"/>
    <w:rsid w:val="00192528"/>
    <w:rsid w:val="0019273B"/>
    <w:rsid w:val="001927FB"/>
    <w:rsid w:val="0019362C"/>
    <w:rsid w:val="00193A32"/>
    <w:rsid w:val="00194739"/>
    <w:rsid w:val="00194962"/>
    <w:rsid w:val="00194A6A"/>
    <w:rsid w:val="00195552"/>
    <w:rsid w:val="00195B2F"/>
    <w:rsid w:val="00195D1F"/>
    <w:rsid w:val="00195DD1"/>
    <w:rsid w:val="00196420"/>
    <w:rsid w:val="001978AF"/>
    <w:rsid w:val="00197BDF"/>
    <w:rsid w:val="00197CAF"/>
    <w:rsid w:val="001A04D3"/>
    <w:rsid w:val="001A0CC2"/>
    <w:rsid w:val="001A1116"/>
    <w:rsid w:val="001A133E"/>
    <w:rsid w:val="001A17B2"/>
    <w:rsid w:val="001A1B3F"/>
    <w:rsid w:val="001A1D1C"/>
    <w:rsid w:val="001A254C"/>
    <w:rsid w:val="001A255F"/>
    <w:rsid w:val="001A3F14"/>
    <w:rsid w:val="001A3FB8"/>
    <w:rsid w:val="001A4049"/>
    <w:rsid w:val="001A4539"/>
    <w:rsid w:val="001A48B1"/>
    <w:rsid w:val="001A4BFD"/>
    <w:rsid w:val="001A4CF3"/>
    <w:rsid w:val="001A4DB7"/>
    <w:rsid w:val="001A4E91"/>
    <w:rsid w:val="001A5136"/>
    <w:rsid w:val="001A63E9"/>
    <w:rsid w:val="001A694A"/>
    <w:rsid w:val="001A6C47"/>
    <w:rsid w:val="001A7035"/>
    <w:rsid w:val="001A7516"/>
    <w:rsid w:val="001A7A1A"/>
    <w:rsid w:val="001B05F8"/>
    <w:rsid w:val="001B069B"/>
    <w:rsid w:val="001B087B"/>
    <w:rsid w:val="001B0936"/>
    <w:rsid w:val="001B0C1F"/>
    <w:rsid w:val="001B0DCC"/>
    <w:rsid w:val="001B0EDF"/>
    <w:rsid w:val="001B0FDB"/>
    <w:rsid w:val="001B13AE"/>
    <w:rsid w:val="001B1959"/>
    <w:rsid w:val="001B1AB7"/>
    <w:rsid w:val="001B1D49"/>
    <w:rsid w:val="001B2117"/>
    <w:rsid w:val="001B316B"/>
    <w:rsid w:val="001B3989"/>
    <w:rsid w:val="001B39D1"/>
    <w:rsid w:val="001B457A"/>
    <w:rsid w:val="001B4661"/>
    <w:rsid w:val="001B4EAC"/>
    <w:rsid w:val="001B5BFC"/>
    <w:rsid w:val="001B5F59"/>
    <w:rsid w:val="001B6133"/>
    <w:rsid w:val="001B63C5"/>
    <w:rsid w:val="001B7474"/>
    <w:rsid w:val="001B747B"/>
    <w:rsid w:val="001B7A03"/>
    <w:rsid w:val="001B7D3B"/>
    <w:rsid w:val="001C1092"/>
    <w:rsid w:val="001C1333"/>
    <w:rsid w:val="001C1B91"/>
    <w:rsid w:val="001C2147"/>
    <w:rsid w:val="001C2260"/>
    <w:rsid w:val="001C2804"/>
    <w:rsid w:val="001C303E"/>
    <w:rsid w:val="001C3CB5"/>
    <w:rsid w:val="001C3F73"/>
    <w:rsid w:val="001C3F8C"/>
    <w:rsid w:val="001C413F"/>
    <w:rsid w:val="001C414F"/>
    <w:rsid w:val="001C5B2C"/>
    <w:rsid w:val="001C6008"/>
    <w:rsid w:val="001C749C"/>
    <w:rsid w:val="001C7BA0"/>
    <w:rsid w:val="001C7C81"/>
    <w:rsid w:val="001D01DC"/>
    <w:rsid w:val="001D0852"/>
    <w:rsid w:val="001D0BEA"/>
    <w:rsid w:val="001D0E8D"/>
    <w:rsid w:val="001D118C"/>
    <w:rsid w:val="001D138E"/>
    <w:rsid w:val="001D1762"/>
    <w:rsid w:val="001D1A0F"/>
    <w:rsid w:val="001D1B28"/>
    <w:rsid w:val="001D2DA4"/>
    <w:rsid w:val="001D368D"/>
    <w:rsid w:val="001D377A"/>
    <w:rsid w:val="001D4C32"/>
    <w:rsid w:val="001D508E"/>
    <w:rsid w:val="001D5730"/>
    <w:rsid w:val="001D5F1D"/>
    <w:rsid w:val="001D680F"/>
    <w:rsid w:val="001D6A8F"/>
    <w:rsid w:val="001D6DEA"/>
    <w:rsid w:val="001D72E7"/>
    <w:rsid w:val="001D77AD"/>
    <w:rsid w:val="001E180D"/>
    <w:rsid w:val="001E238B"/>
    <w:rsid w:val="001E24BF"/>
    <w:rsid w:val="001E2EDA"/>
    <w:rsid w:val="001E3712"/>
    <w:rsid w:val="001E3E70"/>
    <w:rsid w:val="001E3FE1"/>
    <w:rsid w:val="001E4F6E"/>
    <w:rsid w:val="001E5678"/>
    <w:rsid w:val="001E5A97"/>
    <w:rsid w:val="001E5C52"/>
    <w:rsid w:val="001E6191"/>
    <w:rsid w:val="001E7928"/>
    <w:rsid w:val="001E79FE"/>
    <w:rsid w:val="001E7B10"/>
    <w:rsid w:val="001E7D71"/>
    <w:rsid w:val="001F00C7"/>
    <w:rsid w:val="001F073E"/>
    <w:rsid w:val="001F08B5"/>
    <w:rsid w:val="001F11A9"/>
    <w:rsid w:val="001F12C9"/>
    <w:rsid w:val="001F2019"/>
    <w:rsid w:val="001F226C"/>
    <w:rsid w:val="001F2C91"/>
    <w:rsid w:val="001F320E"/>
    <w:rsid w:val="001F36E9"/>
    <w:rsid w:val="001F3AAE"/>
    <w:rsid w:val="001F3E81"/>
    <w:rsid w:val="001F5135"/>
    <w:rsid w:val="001F7441"/>
    <w:rsid w:val="001F74FE"/>
    <w:rsid w:val="001F7A3C"/>
    <w:rsid w:val="002002E8"/>
    <w:rsid w:val="00200EBA"/>
    <w:rsid w:val="0020194A"/>
    <w:rsid w:val="00201AC9"/>
    <w:rsid w:val="00201AD2"/>
    <w:rsid w:val="00201DAC"/>
    <w:rsid w:val="00201FA0"/>
    <w:rsid w:val="002023C0"/>
    <w:rsid w:val="002023E6"/>
    <w:rsid w:val="00202E76"/>
    <w:rsid w:val="00202EF1"/>
    <w:rsid w:val="0020316C"/>
    <w:rsid w:val="002033C5"/>
    <w:rsid w:val="002033D4"/>
    <w:rsid w:val="002036F0"/>
    <w:rsid w:val="00203B8B"/>
    <w:rsid w:val="00203FF9"/>
    <w:rsid w:val="0020411B"/>
    <w:rsid w:val="0020468E"/>
    <w:rsid w:val="002046CB"/>
    <w:rsid w:val="00204926"/>
    <w:rsid w:val="00205406"/>
    <w:rsid w:val="00205515"/>
    <w:rsid w:val="00205826"/>
    <w:rsid w:val="00205CCB"/>
    <w:rsid w:val="00207789"/>
    <w:rsid w:val="00210293"/>
    <w:rsid w:val="00210CF5"/>
    <w:rsid w:val="00211456"/>
    <w:rsid w:val="002116C0"/>
    <w:rsid w:val="0021251A"/>
    <w:rsid w:val="00213FEC"/>
    <w:rsid w:val="00214324"/>
    <w:rsid w:val="00214957"/>
    <w:rsid w:val="00214AEF"/>
    <w:rsid w:val="00214C68"/>
    <w:rsid w:val="00215186"/>
    <w:rsid w:val="0021533A"/>
    <w:rsid w:val="00216079"/>
    <w:rsid w:val="0021658D"/>
    <w:rsid w:val="002165DD"/>
    <w:rsid w:val="002165ED"/>
    <w:rsid w:val="0021733B"/>
    <w:rsid w:val="00217FBC"/>
    <w:rsid w:val="00220511"/>
    <w:rsid w:val="002206B4"/>
    <w:rsid w:val="002211BA"/>
    <w:rsid w:val="00221E23"/>
    <w:rsid w:val="0022207E"/>
    <w:rsid w:val="002224AF"/>
    <w:rsid w:val="002225F5"/>
    <w:rsid w:val="0022283A"/>
    <w:rsid w:val="00222A71"/>
    <w:rsid w:val="00222B50"/>
    <w:rsid w:val="00222E79"/>
    <w:rsid w:val="00222F1F"/>
    <w:rsid w:val="00223438"/>
    <w:rsid w:val="0022398E"/>
    <w:rsid w:val="002239A7"/>
    <w:rsid w:val="00223D14"/>
    <w:rsid w:val="0022428A"/>
    <w:rsid w:val="00224300"/>
    <w:rsid w:val="002251E0"/>
    <w:rsid w:val="00225497"/>
    <w:rsid w:val="00225ABA"/>
    <w:rsid w:val="0022743F"/>
    <w:rsid w:val="0022745F"/>
    <w:rsid w:val="00227CA6"/>
    <w:rsid w:val="00230027"/>
    <w:rsid w:val="00231F5C"/>
    <w:rsid w:val="00232045"/>
    <w:rsid w:val="0023211B"/>
    <w:rsid w:val="00232CEB"/>
    <w:rsid w:val="00233C70"/>
    <w:rsid w:val="00233EAA"/>
    <w:rsid w:val="00234D97"/>
    <w:rsid w:val="00235584"/>
    <w:rsid w:val="00235A12"/>
    <w:rsid w:val="00235A86"/>
    <w:rsid w:val="00236167"/>
    <w:rsid w:val="00236E13"/>
    <w:rsid w:val="00236EE5"/>
    <w:rsid w:val="00237D1D"/>
    <w:rsid w:val="00241247"/>
    <w:rsid w:val="00241C63"/>
    <w:rsid w:val="00242206"/>
    <w:rsid w:val="00242209"/>
    <w:rsid w:val="002424DB"/>
    <w:rsid w:val="002424FC"/>
    <w:rsid w:val="00243623"/>
    <w:rsid w:val="00243B16"/>
    <w:rsid w:val="00244713"/>
    <w:rsid w:val="00244EE7"/>
    <w:rsid w:val="002455B4"/>
    <w:rsid w:val="00245D40"/>
    <w:rsid w:val="002466F9"/>
    <w:rsid w:val="00246AA3"/>
    <w:rsid w:val="0024736A"/>
    <w:rsid w:val="002473ED"/>
    <w:rsid w:val="00247791"/>
    <w:rsid w:val="00247B35"/>
    <w:rsid w:val="0025028F"/>
    <w:rsid w:val="00250418"/>
    <w:rsid w:val="00251504"/>
    <w:rsid w:val="0025168A"/>
    <w:rsid w:val="00251BD4"/>
    <w:rsid w:val="00252AB5"/>
    <w:rsid w:val="00254256"/>
    <w:rsid w:val="002544AA"/>
    <w:rsid w:val="002544F0"/>
    <w:rsid w:val="00254F56"/>
    <w:rsid w:val="002550E3"/>
    <w:rsid w:val="00255C3D"/>
    <w:rsid w:val="00255DBF"/>
    <w:rsid w:val="002562A3"/>
    <w:rsid w:val="002568C3"/>
    <w:rsid w:val="00256E8D"/>
    <w:rsid w:val="002570EC"/>
    <w:rsid w:val="00257761"/>
    <w:rsid w:val="00257830"/>
    <w:rsid w:val="00257A45"/>
    <w:rsid w:val="002609F2"/>
    <w:rsid w:val="002621AB"/>
    <w:rsid w:val="00262592"/>
    <w:rsid w:val="002639C3"/>
    <w:rsid w:val="00263A86"/>
    <w:rsid w:val="00264240"/>
    <w:rsid w:val="0026424E"/>
    <w:rsid w:val="00264AD8"/>
    <w:rsid w:val="00264C07"/>
    <w:rsid w:val="00265070"/>
    <w:rsid w:val="002659C2"/>
    <w:rsid w:val="002659E2"/>
    <w:rsid w:val="00265D41"/>
    <w:rsid w:val="002665D3"/>
    <w:rsid w:val="00266931"/>
    <w:rsid w:val="002675F2"/>
    <w:rsid w:val="00271FF1"/>
    <w:rsid w:val="002720AE"/>
    <w:rsid w:val="002721D4"/>
    <w:rsid w:val="00272640"/>
    <w:rsid w:val="00272958"/>
    <w:rsid w:val="002731E8"/>
    <w:rsid w:val="00273F38"/>
    <w:rsid w:val="002745F6"/>
    <w:rsid w:val="002747DE"/>
    <w:rsid w:val="00275519"/>
    <w:rsid w:val="00275956"/>
    <w:rsid w:val="002760B7"/>
    <w:rsid w:val="002761A3"/>
    <w:rsid w:val="00276F8E"/>
    <w:rsid w:val="00277934"/>
    <w:rsid w:val="00281A13"/>
    <w:rsid w:val="00281B89"/>
    <w:rsid w:val="00281CC9"/>
    <w:rsid w:val="00281D6A"/>
    <w:rsid w:val="00281DBF"/>
    <w:rsid w:val="002821C2"/>
    <w:rsid w:val="002824E2"/>
    <w:rsid w:val="00282BBC"/>
    <w:rsid w:val="00282F0E"/>
    <w:rsid w:val="00283233"/>
    <w:rsid w:val="002836E7"/>
    <w:rsid w:val="002842C1"/>
    <w:rsid w:val="00284466"/>
    <w:rsid w:val="002847AC"/>
    <w:rsid w:val="00284823"/>
    <w:rsid w:val="00284BA8"/>
    <w:rsid w:val="00285A41"/>
    <w:rsid w:val="00287251"/>
    <w:rsid w:val="00287596"/>
    <w:rsid w:val="0028773E"/>
    <w:rsid w:val="00287B93"/>
    <w:rsid w:val="002903B7"/>
    <w:rsid w:val="00290BA1"/>
    <w:rsid w:val="0029180E"/>
    <w:rsid w:val="00291A15"/>
    <w:rsid w:val="00292952"/>
    <w:rsid w:val="002932B6"/>
    <w:rsid w:val="00293B5D"/>
    <w:rsid w:val="00293FB1"/>
    <w:rsid w:val="00294554"/>
    <w:rsid w:val="002947DD"/>
    <w:rsid w:val="00294F5B"/>
    <w:rsid w:val="00295007"/>
    <w:rsid w:val="0029516E"/>
    <w:rsid w:val="00295A1A"/>
    <w:rsid w:val="00295DFB"/>
    <w:rsid w:val="0029697E"/>
    <w:rsid w:val="00296E16"/>
    <w:rsid w:val="00297C67"/>
    <w:rsid w:val="002A04AC"/>
    <w:rsid w:val="002A0C42"/>
    <w:rsid w:val="002A0E06"/>
    <w:rsid w:val="002A1826"/>
    <w:rsid w:val="002A19C0"/>
    <w:rsid w:val="002A1AAB"/>
    <w:rsid w:val="002A29F7"/>
    <w:rsid w:val="002A43A3"/>
    <w:rsid w:val="002A4BA6"/>
    <w:rsid w:val="002A50E5"/>
    <w:rsid w:val="002A5D54"/>
    <w:rsid w:val="002A6456"/>
    <w:rsid w:val="002A67C5"/>
    <w:rsid w:val="002A6D00"/>
    <w:rsid w:val="002A7722"/>
    <w:rsid w:val="002A797F"/>
    <w:rsid w:val="002A7B4A"/>
    <w:rsid w:val="002B0109"/>
    <w:rsid w:val="002B06BB"/>
    <w:rsid w:val="002B1106"/>
    <w:rsid w:val="002B1A87"/>
    <w:rsid w:val="002B1FBA"/>
    <w:rsid w:val="002B216E"/>
    <w:rsid w:val="002B319F"/>
    <w:rsid w:val="002B336C"/>
    <w:rsid w:val="002B358F"/>
    <w:rsid w:val="002B4201"/>
    <w:rsid w:val="002B453E"/>
    <w:rsid w:val="002B47A2"/>
    <w:rsid w:val="002B51C6"/>
    <w:rsid w:val="002B5BC3"/>
    <w:rsid w:val="002B73D3"/>
    <w:rsid w:val="002B7BF8"/>
    <w:rsid w:val="002B7E2C"/>
    <w:rsid w:val="002C05AF"/>
    <w:rsid w:val="002C0E7A"/>
    <w:rsid w:val="002C1289"/>
    <w:rsid w:val="002C15ED"/>
    <w:rsid w:val="002C1C48"/>
    <w:rsid w:val="002C2154"/>
    <w:rsid w:val="002C2939"/>
    <w:rsid w:val="002C366F"/>
    <w:rsid w:val="002C5F97"/>
    <w:rsid w:val="002C6617"/>
    <w:rsid w:val="002C7107"/>
    <w:rsid w:val="002C74D1"/>
    <w:rsid w:val="002D0419"/>
    <w:rsid w:val="002D06D7"/>
    <w:rsid w:val="002D0908"/>
    <w:rsid w:val="002D124C"/>
    <w:rsid w:val="002D12DC"/>
    <w:rsid w:val="002D186E"/>
    <w:rsid w:val="002D194B"/>
    <w:rsid w:val="002D1F04"/>
    <w:rsid w:val="002D3BD1"/>
    <w:rsid w:val="002D3EBD"/>
    <w:rsid w:val="002D4087"/>
    <w:rsid w:val="002D54CE"/>
    <w:rsid w:val="002D55BC"/>
    <w:rsid w:val="002D5965"/>
    <w:rsid w:val="002D6490"/>
    <w:rsid w:val="002D6745"/>
    <w:rsid w:val="002E0885"/>
    <w:rsid w:val="002E24BD"/>
    <w:rsid w:val="002E25C3"/>
    <w:rsid w:val="002E32AF"/>
    <w:rsid w:val="002E35D0"/>
    <w:rsid w:val="002E38F3"/>
    <w:rsid w:val="002E392D"/>
    <w:rsid w:val="002E3E2F"/>
    <w:rsid w:val="002E4DFA"/>
    <w:rsid w:val="002E4EB8"/>
    <w:rsid w:val="002E4EC2"/>
    <w:rsid w:val="002E4F02"/>
    <w:rsid w:val="002E5151"/>
    <w:rsid w:val="002E52FB"/>
    <w:rsid w:val="002E60D0"/>
    <w:rsid w:val="002E6C14"/>
    <w:rsid w:val="002E6D71"/>
    <w:rsid w:val="002E7015"/>
    <w:rsid w:val="002E7351"/>
    <w:rsid w:val="002E757B"/>
    <w:rsid w:val="002E7A13"/>
    <w:rsid w:val="002E7B18"/>
    <w:rsid w:val="002F053D"/>
    <w:rsid w:val="002F0EC7"/>
    <w:rsid w:val="002F135B"/>
    <w:rsid w:val="002F152D"/>
    <w:rsid w:val="002F18CF"/>
    <w:rsid w:val="002F1D05"/>
    <w:rsid w:val="002F1D3B"/>
    <w:rsid w:val="002F21D3"/>
    <w:rsid w:val="002F25DA"/>
    <w:rsid w:val="002F2C48"/>
    <w:rsid w:val="002F31F0"/>
    <w:rsid w:val="002F38F1"/>
    <w:rsid w:val="002F4A02"/>
    <w:rsid w:val="002F5256"/>
    <w:rsid w:val="002F60BB"/>
    <w:rsid w:val="002F64C9"/>
    <w:rsid w:val="002F65D5"/>
    <w:rsid w:val="002F67D4"/>
    <w:rsid w:val="002F6EDA"/>
    <w:rsid w:val="002F6F27"/>
    <w:rsid w:val="002F71EE"/>
    <w:rsid w:val="00300928"/>
    <w:rsid w:val="0030118B"/>
    <w:rsid w:val="00301725"/>
    <w:rsid w:val="00301E3F"/>
    <w:rsid w:val="003020BB"/>
    <w:rsid w:val="00302A80"/>
    <w:rsid w:val="00302B98"/>
    <w:rsid w:val="0030301C"/>
    <w:rsid w:val="003031D3"/>
    <w:rsid w:val="00303247"/>
    <w:rsid w:val="00303670"/>
    <w:rsid w:val="003037FD"/>
    <w:rsid w:val="00304221"/>
    <w:rsid w:val="00304579"/>
    <w:rsid w:val="00304897"/>
    <w:rsid w:val="0030583F"/>
    <w:rsid w:val="00305A76"/>
    <w:rsid w:val="0030688C"/>
    <w:rsid w:val="00306A17"/>
    <w:rsid w:val="00306A4A"/>
    <w:rsid w:val="00306A51"/>
    <w:rsid w:val="00307408"/>
    <w:rsid w:val="003079EC"/>
    <w:rsid w:val="00307ADB"/>
    <w:rsid w:val="00307E89"/>
    <w:rsid w:val="00307EF7"/>
    <w:rsid w:val="0031013E"/>
    <w:rsid w:val="00310F23"/>
    <w:rsid w:val="00311206"/>
    <w:rsid w:val="0031139D"/>
    <w:rsid w:val="003120A3"/>
    <w:rsid w:val="003137D4"/>
    <w:rsid w:val="00314A91"/>
    <w:rsid w:val="00314AA1"/>
    <w:rsid w:val="00316D9B"/>
    <w:rsid w:val="003173F7"/>
    <w:rsid w:val="00317538"/>
    <w:rsid w:val="00317AD3"/>
    <w:rsid w:val="00317DB5"/>
    <w:rsid w:val="0032024D"/>
    <w:rsid w:val="00320B2C"/>
    <w:rsid w:val="00320FA5"/>
    <w:rsid w:val="00320FD0"/>
    <w:rsid w:val="0032180C"/>
    <w:rsid w:val="00321C7B"/>
    <w:rsid w:val="00322353"/>
    <w:rsid w:val="0032251E"/>
    <w:rsid w:val="00322B00"/>
    <w:rsid w:val="00323394"/>
    <w:rsid w:val="003241A3"/>
    <w:rsid w:val="0032423C"/>
    <w:rsid w:val="00324492"/>
    <w:rsid w:val="003244D7"/>
    <w:rsid w:val="003248DC"/>
    <w:rsid w:val="00324E14"/>
    <w:rsid w:val="00326A2B"/>
    <w:rsid w:val="00327205"/>
    <w:rsid w:val="00327603"/>
    <w:rsid w:val="00327951"/>
    <w:rsid w:val="0033012E"/>
    <w:rsid w:val="003305B7"/>
    <w:rsid w:val="00330DDB"/>
    <w:rsid w:val="003314D6"/>
    <w:rsid w:val="003317B3"/>
    <w:rsid w:val="00331967"/>
    <w:rsid w:val="00331A02"/>
    <w:rsid w:val="00331ACC"/>
    <w:rsid w:val="00331B90"/>
    <w:rsid w:val="00331D76"/>
    <w:rsid w:val="00332DCB"/>
    <w:rsid w:val="0033300C"/>
    <w:rsid w:val="003346BB"/>
    <w:rsid w:val="00334964"/>
    <w:rsid w:val="003349FA"/>
    <w:rsid w:val="003356BB"/>
    <w:rsid w:val="0033576A"/>
    <w:rsid w:val="00335D5B"/>
    <w:rsid w:val="00336187"/>
    <w:rsid w:val="0033628C"/>
    <w:rsid w:val="00336ACE"/>
    <w:rsid w:val="0033742B"/>
    <w:rsid w:val="00337987"/>
    <w:rsid w:val="00337BFA"/>
    <w:rsid w:val="003411A1"/>
    <w:rsid w:val="003426D8"/>
    <w:rsid w:val="00342EFD"/>
    <w:rsid w:val="0034372C"/>
    <w:rsid w:val="00343B9F"/>
    <w:rsid w:val="00344F7D"/>
    <w:rsid w:val="00344F87"/>
    <w:rsid w:val="003462CE"/>
    <w:rsid w:val="00346858"/>
    <w:rsid w:val="00346B04"/>
    <w:rsid w:val="00346ED4"/>
    <w:rsid w:val="0035201A"/>
    <w:rsid w:val="003527AF"/>
    <w:rsid w:val="00352EBF"/>
    <w:rsid w:val="00353A5C"/>
    <w:rsid w:val="0035512E"/>
    <w:rsid w:val="00355601"/>
    <w:rsid w:val="003557E4"/>
    <w:rsid w:val="00355A93"/>
    <w:rsid w:val="00355D1C"/>
    <w:rsid w:val="003564C5"/>
    <w:rsid w:val="00356948"/>
    <w:rsid w:val="00356D0F"/>
    <w:rsid w:val="00357799"/>
    <w:rsid w:val="00357885"/>
    <w:rsid w:val="00357F06"/>
    <w:rsid w:val="0036085D"/>
    <w:rsid w:val="0036133B"/>
    <w:rsid w:val="00361B55"/>
    <w:rsid w:val="003620FA"/>
    <w:rsid w:val="003623E5"/>
    <w:rsid w:val="00362664"/>
    <w:rsid w:val="00363443"/>
    <w:rsid w:val="00363A85"/>
    <w:rsid w:val="00363AB8"/>
    <w:rsid w:val="00363B12"/>
    <w:rsid w:val="00364319"/>
    <w:rsid w:val="003660DB"/>
    <w:rsid w:val="003663BD"/>
    <w:rsid w:val="00366EED"/>
    <w:rsid w:val="003670E9"/>
    <w:rsid w:val="0036759F"/>
    <w:rsid w:val="00367DDA"/>
    <w:rsid w:val="00367DE5"/>
    <w:rsid w:val="00367E90"/>
    <w:rsid w:val="00372AC1"/>
    <w:rsid w:val="00372B61"/>
    <w:rsid w:val="00372FFC"/>
    <w:rsid w:val="00373A54"/>
    <w:rsid w:val="00374019"/>
    <w:rsid w:val="00374B27"/>
    <w:rsid w:val="00374F32"/>
    <w:rsid w:val="003751DD"/>
    <w:rsid w:val="00376B06"/>
    <w:rsid w:val="00376E87"/>
    <w:rsid w:val="00377F41"/>
    <w:rsid w:val="003807CD"/>
    <w:rsid w:val="00380EFF"/>
    <w:rsid w:val="003813AF"/>
    <w:rsid w:val="00381AF9"/>
    <w:rsid w:val="003822AB"/>
    <w:rsid w:val="00382401"/>
    <w:rsid w:val="003836A7"/>
    <w:rsid w:val="003838F1"/>
    <w:rsid w:val="00383B2F"/>
    <w:rsid w:val="00383F50"/>
    <w:rsid w:val="0038491F"/>
    <w:rsid w:val="00385277"/>
    <w:rsid w:val="00385B84"/>
    <w:rsid w:val="0038621E"/>
    <w:rsid w:val="00386316"/>
    <w:rsid w:val="00386564"/>
    <w:rsid w:val="00390353"/>
    <w:rsid w:val="003904D6"/>
    <w:rsid w:val="00390613"/>
    <w:rsid w:val="003906E8"/>
    <w:rsid w:val="00390A2E"/>
    <w:rsid w:val="00390F4B"/>
    <w:rsid w:val="00391738"/>
    <w:rsid w:val="00391BFC"/>
    <w:rsid w:val="0039287C"/>
    <w:rsid w:val="00392ABC"/>
    <w:rsid w:val="00392B93"/>
    <w:rsid w:val="0039330B"/>
    <w:rsid w:val="0039361D"/>
    <w:rsid w:val="0039394A"/>
    <w:rsid w:val="00393D66"/>
    <w:rsid w:val="00394A85"/>
    <w:rsid w:val="00394CD9"/>
    <w:rsid w:val="00394EEC"/>
    <w:rsid w:val="00395C9D"/>
    <w:rsid w:val="0039612C"/>
    <w:rsid w:val="003961D8"/>
    <w:rsid w:val="00396C9E"/>
    <w:rsid w:val="00396DC8"/>
    <w:rsid w:val="00396F89"/>
    <w:rsid w:val="00397F26"/>
    <w:rsid w:val="003A0C4A"/>
    <w:rsid w:val="003A1981"/>
    <w:rsid w:val="003A1BA3"/>
    <w:rsid w:val="003A2336"/>
    <w:rsid w:val="003A23B8"/>
    <w:rsid w:val="003A2424"/>
    <w:rsid w:val="003A244C"/>
    <w:rsid w:val="003A2DB8"/>
    <w:rsid w:val="003A37D2"/>
    <w:rsid w:val="003A389F"/>
    <w:rsid w:val="003A39DF"/>
    <w:rsid w:val="003A3A27"/>
    <w:rsid w:val="003A41D1"/>
    <w:rsid w:val="003A42F8"/>
    <w:rsid w:val="003A42FD"/>
    <w:rsid w:val="003A4F5D"/>
    <w:rsid w:val="003A5CCE"/>
    <w:rsid w:val="003A6379"/>
    <w:rsid w:val="003A6916"/>
    <w:rsid w:val="003A70C4"/>
    <w:rsid w:val="003A72A3"/>
    <w:rsid w:val="003A7FCA"/>
    <w:rsid w:val="003B03F7"/>
    <w:rsid w:val="003B05A3"/>
    <w:rsid w:val="003B0A33"/>
    <w:rsid w:val="003B0B14"/>
    <w:rsid w:val="003B10B9"/>
    <w:rsid w:val="003B15F3"/>
    <w:rsid w:val="003B1C02"/>
    <w:rsid w:val="003B1F86"/>
    <w:rsid w:val="003B3841"/>
    <w:rsid w:val="003B42A6"/>
    <w:rsid w:val="003B4E96"/>
    <w:rsid w:val="003B59FF"/>
    <w:rsid w:val="003B5A0A"/>
    <w:rsid w:val="003B5A6C"/>
    <w:rsid w:val="003B60E0"/>
    <w:rsid w:val="003B6194"/>
    <w:rsid w:val="003B6481"/>
    <w:rsid w:val="003B6930"/>
    <w:rsid w:val="003B79A7"/>
    <w:rsid w:val="003B7DED"/>
    <w:rsid w:val="003B7E5F"/>
    <w:rsid w:val="003C02BD"/>
    <w:rsid w:val="003C09CD"/>
    <w:rsid w:val="003C170E"/>
    <w:rsid w:val="003C17C6"/>
    <w:rsid w:val="003C1ECE"/>
    <w:rsid w:val="003C2034"/>
    <w:rsid w:val="003C251F"/>
    <w:rsid w:val="003C26E9"/>
    <w:rsid w:val="003C273A"/>
    <w:rsid w:val="003C2A26"/>
    <w:rsid w:val="003C2B93"/>
    <w:rsid w:val="003C2C65"/>
    <w:rsid w:val="003C307A"/>
    <w:rsid w:val="003C3091"/>
    <w:rsid w:val="003C45BA"/>
    <w:rsid w:val="003C5CA4"/>
    <w:rsid w:val="003C6251"/>
    <w:rsid w:val="003C63A1"/>
    <w:rsid w:val="003C7690"/>
    <w:rsid w:val="003C7B04"/>
    <w:rsid w:val="003D0C91"/>
    <w:rsid w:val="003D0E6E"/>
    <w:rsid w:val="003D1C3D"/>
    <w:rsid w:val="003D1DC6"/>
    <w:rsid w:val="003D258B"/>
    <w:rsid w:val="003D259F"/>
    <w:rsid w:val="003D28E4"/>
    <w:rsid w:val="003D2A24"/>
    <w:rsid w:val="003D2D21"/>
    <w:rsid w:val="003D2F77"/>
    <w:rsid w:val="003D3434"/>
    <w:rsid w:val="003D371C"/>
    <w:rsid w:val="003D39A8"/>
    <w:rsid w:val="003D3B73"/>
    <w:rsid w:val="003D3CEA"/>
    <w:rsid w:val="003D4269"/>
    <w:rsid w:val="003D428D"/>
    <w:rsid w:val="003D492A"/>
    <w:rsid w:val="003D5FC1"/>
    <w:rsid w:val="003D6809"/>
    <w:rsid w:val="003D69C8"/>
    <w:rsid w:val="003D771E"/>
    <w:rsid w:val="003E020B"/>
    <w:rsid w:val="003E0B1C"/>
    <w:rsid w:val="003E1A0F"/>
    <w:rsid w:val="003E1B22"/>
    <w:rsid w:val="003E2C2E"/>
    <w:rsid w:val="003E341D"/>
    <w:rsid w:val="003E3427"/>
    <w:rsid w:val="003E3484"/>
    <w:rsid w:val="003E35A0"/>
    <w:rsid w:val="003E369C"/>
    <w:rsid w:val="003E3743"/>
    <w:rsid w:val="003E45A9"/>
    <w:rsid w:val="003E5B74"/>
    <w:rsid w:val="003E6794"/>
    <w:rsid w:val="003E7134"/>
    <w:rsid w:val="003E774F"/>
    <w:rsid w:val="003E7850"/>
    <w:rsid w:val="003E7883"/>
    <w:rsid w:val="003E7BD9"/>
    <w:rsid w:val="003E7D20"/>
    <w:rsid w:val="003F00D3"/>
    <w:rsid w:val="003F102C"/>
    <w:rsid w:val="003F1060"/>
    <w:rsid w:val="003F106C"/>
    <w:rsid w:val="003F1480"/>
    <w:rsid w:val="003F1CA1"/>
    <w:rsid w:val="003F2C1E"/>
    <w:rsid w:val="003F36E1"/>
    <w:rsid w:val="003F39AE"/>
    <w:rsid w:val="003F4668"/>
    <w:rsid w:val="003F4FD2"/>
    <w:rsid w:val="003F50EE"/>
    <w:rsid w:val="003F5887"/>
    <w:rsid w:val="003F732B"/>
    <w:rsid w:val="003F73C8"/>
    <w:rsid w:val="003F7488"/>
    <w:rsid w:val="003F7BC9"/>
    <w:rsid w:val="004000F3"/>
    <w:rsid w:val="004007EA"/>
    <w:rsid w:val="004008D1"/>
    <w:rsid w:val="004017DE"/>
    <w:rsid w:val="00401CBC"/>
    <w:rsid w:val="004025E2"/>
    <w:rsid w:val="00402CF4"/>
    <w:rsid w:val="0040308A"/>
    <w:rsid w:val="0040330E"/>
    <w:rsid w:val="00403969"/>
    <w:rsid w:val="00403D2A"/>
    <w:rsid w:val="004046BC"/>
    <w:rsid w:val="00404D1A"/>
    <w:rsid w:val="004053F2"/>
    <w:rsid w:val="00405414"/>
    <w:rsid w:val="00405DF7"/>
    <w:rsid w:val="00406AA6"/>
    <w:rsid w:val="00406B2B"/>
    <w:rsid w:val="00406F8F"/>
    <w:rsid w:val="00407A74"/>
    <w:rsid w:val="00407B05"/>
    <w:rsid w:val="00411D83"/>
    <w:rsid w:val="00412E0D"/>
    <w:rsid w:val="00413391"/>
    <w:rsid w:val="004135EB"/>
    <w:rsid w:val="004143E3"/>
    <w:rsid w:val="00415447"/>
    <w:rsid w:val="00415E5A"/>
    <w:rsid w:val="0041650B"/>
    <w:rsid w:val="00416A44"/>
    <w:rsid w:val="00417394"/>
    <w:rsid w:val="00421160"/>
    <w:rsid w:val="00421212"/>
    <w:rsid w:val="00421929"/>
    <w:rsid w:val="0042198A"/>
    <w:rsid w:val="00421AF0"/>
    <w:rsid w:val="004224E9"/>
    <w:rsid w:val="004226CA"/>
    <w:rsid w:val="0042284D"/>
    <w:rsid w:val="00422B34"/>
    <w:rsid w:val="00422EB4"/>
    <w:rsid w:val="0042322F"/>
    <w:rsid w:val="00423637"/>
    <w:rsid w:val="0042371E"/>
    <w:rsid w:val="00423CB9"/>
    <w:rsid w:val="00423D8F"/>
    <w:rsid w:val="0042400F"/>
    <w:rsid w:val="00424F6E"/>
    <w:rsid w:val="0042557E"/>
    <w:rsid w:val="00425726"/>
    <w:rsid w:val="0042579C"/>
    <w:rsid w:val="00425C04"/>
    <w:rsid w:val="00425D27"/>
    <w:rsid w:val="0042656B"/>
    <w:rsid w:val="00426744"/>
    <w:rsid w:val="004268F9"/>
    <w:rsid w:val="004272B5"/>
    <w:rsid w:val="00427429"/>
    <w:rsid w:val="004277BF"/>
    <w:rsid w:val="00427E21"/>
    <w:rsid w:val="00430098"/>
    <w:rsid w:val="00430273"/>
    <w:rsid w:val="004304EF"/>
    <w:rsid w:val="00430812"/>
    <w:rsid w:val="004309C1"/>
    <w:rsid w:val="00431451"/>
    <w:rsid w:val="00431A97"/>
    <w:rsid w:val="00432160"/>
    <w:rsid w:val="00433124"/>
    <w:rsid w:val="004332D5"/>
    <w:rsid w:val="00433983"/>
    <w:rsid w:val="00434528"/>
    <w:rsid w:val="004348FD"/>
    <w:rsid w:val="00434B3A"/>
    <w:rsid w:val="004353DB"/>
    <w:rsid w:val="00435A2B"/>
    <w:rsid w:val="00435B3D"/>
    <w:rsid w:val="00435C81"/>
    <w:rsid w:val="00435D7E"/>
    <w:rsid w:val="00436132"/>
    <w:rsid w:val="00436781"/>
    <w:rsid w:val="00436B9B"/>
    <w:rsid w:val="00436FB5"/>
    <w:rsid w:val="0043700A"/>
    <w:rsid w:val="00437F84"/>
    <w:rsid w:val="004400FE"/>
    <w:rsid w:val="004401CE"/>
    <w:rsid w:val="00440795"/>
    <w:rsid w:val="0044120A"/>
    <w:rsid w:val="00441324"/>
    <w:rsid w:val="004416B6"/>
    <w:rsid w:val="00441D85"/>
    <w:rsid w:val="00442F7F"/>
    <w:rsid w:val="00443D4D"/>
    <w:rsid w:val="004440D2"/>
    <w:rsid w:val="00444238"/>
    <w:rsid w:val="004443B4"/>
    <w:rsid w:val="00444517"/>
    <w:rsid w:val="0044453A"/>
    <w:rsid w:val="00444A6B"/>
    <w:rsid w:val="004458A4"/>
    <w:rsid w:val="00445F5A"/>
    <w:rsid w:val="00445FC3"/>
    <w:rsid w:val="004463F9"/>
    <w:rsid w:val="00446457"/>
    <w:rsid w:val="004467FF"/>
    <w:rsid w:val="004471C9"/>
    <w:rsid w:val="00447328"/>
    <w:rsid w:val="004475E1"/>
    <w:rsid w:val="00447B3C"/>
    <w:rsid w:val="00447EA3"/>
    <w:rsid w:val="00447F84"/>
    <w:rsid w:val="0045072F"/>
    <w:rsid w:val="00450815"/>
    <w:rsid w:val="004509CB"/>
    <w:rsid w:val="00451447"/>
    <w:rsid w:val="004514A7"/>
    <w:rsid w:val="004517E4"/>
    <w:rsid w:val="00451B3F"/>
    <w:rsid w:val="0045219F"/>
    <w:rsid w:val="004523CE"/>
    <w:rsid w:val="00453479"/>
    <w:rsid w:val="0045364D"/>
    <w:rsid w:val="00453EBC"/>
    <w:rsid w:val="004541CE"/>
    <w:rsid w:val="0045466C"/>
    <w:rsid w:val="004548F9"/>
    <w:rsid w:val="00454E44"/>
    <w:rsid w:val="00455FD1"/>
    <w:rsid w:val="00456B9B"/>
    <w:rsid w:val="00456CD5"/>
    <w:rsid w:val="0045707F"/>
    <w:rsid w:val="004579CA"/>
    <w:rsid w:val="004579E5"/>
    <w:rsid w:val="004579EB"/>
    <w:rsid w:val="00457EED"/>
    <w:rsid w:val="00457FDF"/>
    <w:rsid w:val="00461A01"/>
    <w:rsid w:val="00461EEB"/>
    <w:rsid w:val="004627FF"/>
    <w:rsid w:val="00462A0D"/>
    <w:rsid w:val="00463151"/>
    <w:rsid w:val="004633D0"/>
    <w:rsid w:val="004634EA"/>
    <w:rsid w:val="00463565"/>
    <w:rsid w:val="004636A1"/>
    <w:rsid w:val="004640DD"/>
    <w:rsid w:val="004641BB"/>
    <w:rsid w:val="004658A7"/>
    <w:rsid w:val="00465B00"/>
    <w:rsid w:val="00466B14"/>
    <w:rsid w:val="00466C46"/>
    <w:rsid w:val="004671B6"/>
    <w:rsid w:val="004708F5"/>
    <w:rsid w:val="0047136D"/>
    <w:rsid w:val="0047172D"/>
    <w:rsid w:val="0047185A"/>
    <w:rsid w:val="00472158"/>
    <w:rsid w:val="004727A0"/>
    <w:rsid w:val="00473E35"/>
    <w:rsid w:val="004743FF"/>
    <w:rsid w:val="004749A8"/>
    <w:rsid w:val="00474F0F"/>
    <w:rsid w:val="00475246"/>
    <w:rsid w:val="00475562"/>
    <w:rsid w:val="00475F2C"/>
    <w:rsid w:val="00476A48"/>
    <w:rsid w:val="00476CB9"/>
    <w:rsid w:val="00476F1C"/>
    <w:rsid w:val="00477AD4"/>
    <w:rsid w:val="00477C57"/>
    <w:rsid w:val="0048013C"/>
    <w:rsid w:val="00481919"/>
    <w:rsid w:val="00481C1C"/>
    <w:rsid w:val="004821AD"/>
    <w:rsid w:val="004827A1"/>
    <w:rsid w:val="00483092"/>
    <w:rsid w:val="00483631"/>
    <w:rsid w:val="0048403A"/>
    <w:rsid w:val="00484259"/>
    <w:rsid w:val="004845FF"/>
    <w:rsid w:val="00484630"/>
    <w:rsid w:val="00484CB7"/>
    <w:rsid w:val="00485190"/>
    <w:rsid w:val="0048520D"/>
    <w:rsid w:val="00485BEB"/>
    <w:rsid w:val="00485FC8"/>
    <w:rsid w:val="004860E8"/>
    <w:rsid w:val="004865CA"/>
    <w:rsid w:val="00490376"/>
    <w:rsid w:val="004903D2"/>
    <w:rsid w:val="004904AA"/>
    <w:rsid w:val="0049092B"/>
    <w:rsid w:val="00491384"/>
    <w:rsid w:val="00491837"/>
    <w:rsid w:val="00491CBF"/>
    <w:rsid w:val="00491E17"/>
    <w:rsid w:val="004920DD"/>
    <w:rsid w:val="004927FF"/>
    <w:rsid w:val="00492FFE"/>
    <w:rsid w:val="0049429B"/>
    <w:rsid w:val="004949F1"/>
    <w:rsid w:val="00495AAC"/>
    <w:rsid w:val="00495DC8"/>
    <w:rsid w:val="004A053D"/>
    <w:rsid w:val="004A064E"/>
    <w:rsid w:val="004A0D4F"/>
    <w:rsid w:val="004A1AED"/>
    <w:rsid w:val="004A1E90"/>
    <w:rsid w:val="004A2007"/>
    <w:rsid w:val="004A20AF"/>
    <w:rsid w:val="004A23DC"/>
    <w:rsid w:val="004A2486"/>
    <w:rsid w:val="004A294B"/>
    <w:rsid w:val="004A2E64"/>
    <w:rsid w:val="004A3902"/>
    <w:rsid w:val="004A4493"/>
    <w:rsid w:val="004A4930"/>
    <w:rsid w:val="004A5641"/>
    <w:rsid w:val="004A5A08"/>
    <w:rsid w:val="004A5A69"/>
    <w:rsid w:val="004A6EAE"/>
    <w:rsid w:val="004A76D5"/>
    <w:rsid w:val="004A7D05"/>
    <w:rsid w:val="004B01C7"/>
    <w:rsid w:val="004B06F2"/>
    <w:rsid w:val="004B0D5C"/>
    <w:rsid w:val="004B0DF7"/>
    <w:rsid w:val="004B11BF"/>
    <w:rsid w:val="004B14CA"/>
    <w:rsid w:val="004B1812"/>
    <w:rsid w:val="004B1843"/>
    <w:rsid w:val="004B1F9F"/>
    <w:rsid w:val="004B3068"/>
    <w:rsid w:val="004B32BF"/>
    <w:rsid w:val="004B36EA"/>
    <w:rsid w:val="004B3B2E"/>
    <w:rsid w:val="004B41F8"/>
    <w:rsid w:val="004B4890"/>
    <w:rsid w:val="004B48BD"/>
    <w:rsid w:val="004B509D"/>
    <w:rsid w:val="004B67F9"/>
    <w:rsid w:val="004B6AAA"/>
    <w:rsid w:val="004B7779"/>
    <w:rsid w:val="004B78A1"/>
    <w:rsid w:val="004B7922"/>
    <w:rsid w:val="004C011A"/>
    <w:rsid w:val="004C0834"/>
    <w:rsid w:val="004C0B23"/>
    <w:rsid w:val="004C18E9"/>
    <w:rsid w:val="004C26C2"/>
    <w:rsid w:val="004C2747"/>
    <w:rsid w:val="004C29BD"/>
    <w:rsid w:val="004C2B5D"/>
    <w:rsid w:val="004C31B4"/>
    <w:rsid w:val="004C3440"/>
    <w:rsid w:val="004C4080"/>
    <w:rsid w:val="004C4120"/>
    <w:rsid w:val="004C4313"/>
    <w:rsid w:val="004C47B6"/>
    <w:rsid w:val="004C489F"/>
    <w:rsid w:val="004C4CAD"/>
    <w:rsid w:val="004C4CCF"/>
    <w:rsid w:val="004C505D"/>
    <w:rsid w:val="004C52D6"/>
    <w:rsid w:val="004C5682"/>
    <w:rsid w:val="004C5A6A"/>
    <w:rsid w:val="004C6797"/>
    <w:rsid w:val="004C695F"/>
    <w:rsid w:val="004C7B4C"/>
    <w:rsid w:val="004D05C1"/>
    <w:rsid w:val="004D1235"/>
    <w:rsid w:val="004D1236"/>
    <w:rsid w:val="004D1426"/>
    <w:rsid w:val="004D193D"/>
    <w:rsid w:val="004D196D"/>
    <w:rsid w:val="004D200D"/>
    <w:rsid w:val="004D22F4"/>
    <w:rsid w:val="004D2ADE"/>
    <w:rsid w:val="004D2CEC"/>
    <w:rsid w:val="004D30AE"/>
    <w:rsid w:val="004D39AB"/>
    <w:rsid w:val="004D3AC5"/>
    <w:rsid w:val="004D4837"/>
    <w:rsid w:val="004D4A96"/>
    <w:rsid w:val="004D4CEB"/>
    <w:rsid w:val="004D52F2"/>
    <w:rsid w:val="004D540F"/>
    <w:rsid w:val="004D5986"/>
    <w:rsid w:val="004D6CB2"/>
    <w:rsid w:val="004D6FB7"/>
    <w:rsid w:val="004D7C17"/>
    <w:rsid w:val="004E01CC"/>
    <w:rsid w:val="004E213B"/>
    <w:rsid w:val="004E2465"/>
    <w:rsid w:val="004E29AC"/>
    <w:rsid w:val="004E3F79"/>
    <w:rsid w:val="004E47BF"/>
    <w:rsid w:val="004E47F7"/>
    <w:rsid w:val="004E4EEE"/>
    <w:rsid w:val="004E5169"/>
    <w:rsid w:val="004E5822"/>
    <w:rsid w:val="004E5A3A"/>
    <w:rsid w:val="004E5BC0"/>
    <w:rsid w:val="004E684B"/>
    <w:rsid w:val="004E6D99"/>
    <w:rsid w:val="004E7453"/>
    <w:rsid w:val="004E78AE"/>
    <w:rsid w:val="004F0DE7"/>
    <w:rsid w:val="004F1263"/>
    <w:rsid w:val="004F1FC8"/>
    <w:rsid w:val="004F2104"/>
    <w:rsid w:val="004F328C"/>
    <w:rsid w:val="004F4616"/>
    <w:rsid w:val="004F4BA7"/>
    <w:rsid w:val="004F568D"/>
    <w:rsid w:val="004F56FD"/>
    <w:rsid w:val="004F5D8D"/>
    <w:rsid w:val="004F6634"/>
    <w:rsid w:val="004F714F"/>
    <w:rsid w:val="005005E4"/>
    <w:rsid w:val="00500617"/>
    <w:rsid w:val="00501178"/>
    <w:rsid w:val="00501438"/>
    <w:rsid w:val="00501826"/>
    <w:rsid w:val="0050307F"/>
    <w:rsid w:val="005042F2"/>
    <w:rsid w:val="00504419"/>
    <w:rsid w:val="00504969"/>
    <w:rsid w:val="0050615D"/>
    <w:rsid w:val="0050623D"/>
    <w:rsid w:val="00506F4C"/>
    <w:rsid w:val="005100ED"/>
    <w:rsid w:val="0051021C"/>
    <w:rsid w:val="00510E45"/>
    <w:rsid w:val="0051157F"/>
    <w:rsid w:val="00511DA9"/>
    <w:rsid w:val="00512E56"/>
    <w:rsid w:val="00512FE1"/>
    <w:rsid w:val="005134CB"/>
    <w:rsid w:val="005134FA"/>
    <w:rsid w:val="00515DB2"/>
    <w:rsid w:val="00516063"/>
    <w:rsid w:val="00516DC5"/>
    <w:rsid w:val="00516F5F"/>
    <w:rsid w:val="005179BA"/>
    <w:rsid w:val="00520493"/>
    <w:rsid w:val="00520C09"/>
    <w:rsid w:val="00520E23"/>
    <w:rsid w:val="0052103F"/>
    <w:rsid w:val="00521618"/>
    <w:rsid w:val="005216C7"/>
    <w:rsid w:val="00521C21"/>
    <w:rsid w:val="00521CBF"/>
    <w:rsid w:val="00521DF0"/>
    <w:rsid w:val="0052291B"/>
    <w:rsid w:val="00522A10"/>
    <w:rsid w:val="00523074"/>
    <w:rsid w:val="005237CB"/>
    <w:rsid w:val="00523B3B"/>
    <w:rsid w:val="00524381"/>
    <w:rsid w:val="00524549"/>
    <w:rsid w:val="005245A9"/>
    <w:rsid w:val="005249A1"/>
    <w:rsid w:val="00524D90"/>
    <w:rsid w:val="00525739"/>
    <w:rsid w:val="00526104"/>
    <w:rsid w:val="0052678D"/>
    <w:rsid w:val="00526BE3"/>
    <w:rsid w:val="00526C80"/>
    <w:rsid w:val="00527306"/>
    <w:rsid w:val="0052747C"/>
    <w:rsid w:val="005307EF"/>
    <w:rsid w:val="00530DFC"/>
    <w:rsid w:val="0053191A"/>
    <w:rsid w:val="00531FD4"/>
    <w:rsid w:val="00532AA2"/>
    <w:rsid w:val="00532DF4"/>
    <w:rsid w:val="0053393E"/>
    <w:rsid w:val="0053515C"/>
    <w:rsid w:val="00536372"/>
    <w:rsid w:val="005369E8"/>
    <w:rsid w:val="00536B42"/>
    <w:rsid w:val="00536EB6"/>
    <w:rsid w:val="005370D7"/>
    <w:rsid w:val="005375BA"/>
    <w:rsid w:val="0054064C"/>
    <w:rsid w:val="00540E42"/>
    <w:rsid w:val="00542E5D"/>
    <w:rsid w:val="00543258"/>
    <w:rsid w:val="005433B9"/>
    <w:rsid w:val="00543694"/>
    <w:rsid w:val="005436BA"/>
    <w:rsid w:val="00543794"/>
    <w:rsid w:val="0054382D"/>
    <w:rsid w:val="005439B5"/>
    <w:rsid w:val="00543F0E"/>
    <w:rsid w:val="00544131"/>
    <w:rsid w:val="00544CC6"/>
    <w:rsid w:val="00544FFA"/>
    <w:rsid w:val="005456D4"/>
    <w:rsid w:val="005459C8"/>
    <w:rsid w:val="00546983"/>
    <w:rsid w:val="00547284"/>
    <w:rsid w:val="005474EA"/>
    <w:rsid w:val="005477C6"/>
    <w:rsid w:val="005477D0"/>
    <w:rsid w:val="005478F8"/>
    <w:rsid w:val="005503D3"/>
    <w:rsid w:val="00550895"/>
    <w:rsid w:val="00551205"/>
    <w:rsid w:val="005512A9"/>
    <w:rsid w:val="00551E2F"/>
    <w:rsid w:val="00551FE9"/>
    <w:rsid w:val="00552632"/>
    <w:rsid w:val="00552641"/>
    <w:rsid w:val="00552A9D"/>
    <w:rsid w:val="00553821"/>
    <w:rsid w:val="00554DE0"/>
    <w:rsid w:val="005564AD"/>
    <w:rsid w:val="00556E28"/>
    <w:rsid w:val="00556EE7"/>
    <w:rsid w:val="00557093"/>
    <w:rsid w:val="00557432"/>
    <w:rsid w:val="00557435"/>
    <w:rsid w:val="00557E38"/>
    <w:rsid w:val="00557F15"/>
    <w:rsid w:val="00560339"/>
    <w:rsid w:val="005606FB"/>
    <w:rsid w:val="00560946"/>
    <w:rsid w:val="005616B3"/>
    <w:rsid w:val="00561C80"/>
    <w:rsid w:val="00561FF9"/>
    <w:rsid w:val="00562401"/>
    <w:rsid w:val="005629D0"/>
    <w:rsid w:val="005647BC"/>
    <w:rsid w:val="00564D93"/>
    <w:rsid w:val="0056524D"/>
    <w:rsid w:val="00565B09"/>
    <w:rsid w:val="00565CB1"/>
    <w:rsid w:val="00566832"/>
    <w:rsid w:val="00566BFF"/>
    <w:rsid w:val="00566E28"/>
    <w:rsid w:val="00566E56"/>
    <w:rsid w:val="00567406"/>
    <w:rsid w:val="00567F30"/>
    <w:rsid w:val="00570153"/>
    <w:rsid w:val="0057148A"/>
    <w:rsid w:val="00571C0C"/>
    <w:rsid w:val="005724A8"/>
    <w:rsid w:val="005724DF"/>
    <w:rsid w:val="00572DC4"/>
    <w:rsid w:val="00573166"/>
    <w:rsid w:val="005731FC"/>
    <w:rsid w:val="00573AA4"/>
    <w:rsid w:val="0057429A"/>
    <w:rsid w:val="00574324"/>
    <w:rsid w:val="005746DE"/>
    <w:rsid w:val="0057488E"/>
    <w:rsid w:val="0057499E"/>
    <w:rsid w:val="0057556B"/>
    <w:rsid w:val="0057627A"/>
    <w:rsid w:val="00576561"/>
    <w:rsid w:val="00576C5E"/>
    <w:rsid w:val="00576F62"/>
    <w:rsid w:val="00577643"/>
    <w:rsid w:val="00577C2F"/>
    <w:rsid w:val="005810D3"/>
    <w:rsid w:val="00581CA0"/>
    <w:rsid w:val="00581D1D"/>
    <w:rsid w:val="00581D5E"/>
    <w:rsid w:val="0058201D"/>
    <w:rsid w:val="00582578"/>
    <w:rsid w:val="0058329E"/>
    <w:rsid w:val="00583D9C"/>
    <w:rsid w:val="005844DF"/>
    <w:rsid w:val="00584662"/>
    <w:rsid w:val="00584AF1"/>
    <w:rsid w:val="00584C90"/>
    <w:rsid w:val="005854FF"/>
    <w:rsid w:val="0058556C"/>
    <w:rsid w:val="005858CA"/>
    <w:rsid w:val="00585A93"/>
    <w:rsid w:val="00585D63"/>
    <w:rsid w:val="00585D6B"/>
    <w:rsid w:val="00586318"/>
    <w:rsid w:val="00586405"/>
    <w:rsid w:val="00586422"/>
    <w:rsid w:val="00586710"/>
    <w:rsid w:val="005876CC"/>
    <w:rsid w:val="0058799C"/>
    <w:rsid w:val="00587A8B"/>
    <w:rsid w:val="00587D21"/>
    <w:rsid w:val="00591060"/>
    <w:rsid w:val="005913FF"/>
    <w:rsid w:val="00592564"/>
    <w:rsid w:val="00592A29"/>
    <w:rsid w:val="00593DD1"/>
    <w:rsid w:val="00594A9F"/>
    <w:rsid w:val="0059535B"/>
    <w:rsid w:val="00595887"/>
    <w:rsid w:val="00595B64"/>
    <w:rsid w:val="00595D69"/>
    <w:rsid w:val="00596530"/>
    <w:rsid w:val="00596C21"/>
    <w:rsid w:val="00596F92"/>
    <w:rsid w:val="0059726E"/>
    <w:rsid w:val="00597351"/>
    <w:rsid w:val="0059785C"/>
    <w:rsid w:val="005A0049"/>
    <w:rsid w:val="005A0455"/>
    <w:rsid w:val="005A0FFC"/>
    <w:rsid w:val="005A11F4"/>
    <w:rsid w:val="005A134F"/>
    <w:rsid w:val="005A1C03"/>
    <w:rsid w:val="005A1C51"/>
    <w:rsid w:val="005A2239"/>
    <w:rsid w:val="005A25D8"/>
    <w:rsid w:val="005A2745"/>
    <w:rsid w:val="005A3430"/>
    <w:rsid w:val="005A346B"/>
    <w:rsid w:val="005A40D8"/>
    <w:rsid w:val="005A49C3"/>
    <w:rsid w:val="005A4A7E"/>
    <w:rsid w:val="005A52D8"/>
    <w:rsid w:val="005A54DD"/>
    <w:rsid w:val="005A5981"/>
    <w:rsid w:val="005A65BF"/>
    <w:rsid w:val="005A6649"/>
    <w:rsid w:val="005A6763"/>
    <w:rsid w:val="005A6C7C"/>
    <w:rsid w:val="005A6CCE"/>
    <w:rsid w:val="005A74C2"/>
    <w:rsid w:val="005A7A9E"/>
    <w:rsid w:val="005B0E83"/>
    <w:rsid w:val="005B1025"/>
    <w:rsid w:val="005B10DF"/>
    <w:rsid w:val="005B2243"/>
    <w:rsid w:val="005B2F40"/>
    <w:rsid w:val="005B37DA"/>
    <w:rsid w:val="005B40C6"/>
    <w:rsid w:val="005B44EB"/>
    <w:rsid w:val="005B474E"/>
    <w:rsid w:val="005B4E49"/>
    <w:rsid w:val="005B4F19"/>
    <w:rsid w:val="005B62D1"/>
    <w:rsid w:val="005B718E"/>
    <w:rsid w:val="005B7F96"/>
    <w:rsid w:val="005C0FA0"/>
    <w:rsid w:val="005C11EC"/>
    <w:rsid w:val="005C1517"/>
    <w:rsid w:val="005C1B8A"/>
    <w:rsid w:val="005C33EE"/>
    <w:rsid w:val="005C3B17"/>
    <w:rsid w:val="005C3F89"/>
    <w:rsid w:val="005C478B"/>
    <w:rsid w:val="005C51C2"/>
    <w:rsid w:val="005C5E71"/>
    <w:rsid w:val="005C605E"/>
    <w:rsid w:val="005C64E2"/>
    <w:rsid w:val="005C678A"/>
    <w:rsid w:val="005C7B44"/>
    <w:rsid w:val="005C7FDE"/>
    <w:rsid w:val="005D02FB"/>
    <w:rsid w:val="005D0373"/>
    <w:rsid w:val="005D0A8D"/>
    <w:rsid w:val="005D0F1C"/>
    <w:rsid w:val="005D0FAC"/>
    <w:rsid w:val="005D11AF"/>
    <w:rsid w:val="005D1BA1"/>
    <w:rsid w:val="005D206E"/>
    <w:rsid w:val="005D2B33"/>
    <w:rsid w:val="005D2E5B"/>
    <w:rsid w:val="005D3655"/>
    <w:rsid w:val="005D38A6"/>
    <w:rsid w:val="005D4470"/>
    <w:rsid w:val="005D6130"/>
    <w:rsid w:val="005D6292"/>
    <w:rsid w:val="005D6500"/>
    <w:rsid w:val="005D6B7E"/>
    <w:rsid w:val="005D6E8A"/>
    <w:rsid w:val="005D6EC8"/>
    <w:rsid w:val="005D746C"/>
    <w:rsid w:val="005D7758"/>
    <w:rsid w:val="005E0101"/>
    <w:rsid w:val="005E0125"/>
    <w:rsid w:val="005E0914"/>
    <w:rsid w:val="005E15BB"/>
    <w:rsid w:val="005E1B68"/>
    <w:rsid w:val="005E1E46"/>
    <w:rsid w:val="005E22C9"/>
    <w:rsid w:val="005E24BB"/>
    <w:rsid w:val="005E2C67"/>
    <w:rsid w:val="005E3D03"/>
    <w:rsid w:val="005E3D4F"/>
    <w:rsid w:val="005E44BE"/>
    <w:rsid w:val="005E48B7"/>
    <w:rsid w:val="005E56C0"/>
    <w:rsid w:val="005E56D8"/>
    <w:rsid w:val="005E5C45"/>
    <w:rsid w:val="005E5E10"/>
    <w:rsid w:val="005E6358"/>
    <w:rsid w:val="005E63C4"/>
    <w:rsid w:val="005E64A2"/>
    <w:rsid w:val="005E69A0"/>
    <w:rsid w:val="005E6D98"/>
    <w:rsid w:val="005E7410"/>
    <w:rsid w:val="005E7D42"/>
    <w:rsid w:val="005F0115"/>
    <w:rsid w:val="005F0A39"/>
    <w:rsid w:val="005F12B8"/>
    <w:rsid w:val="005F2208"/>
    <w:rsid w:val="005F297D"/>
    <w:rsid w:val="005F29F7"/>
    <w:rsid w:val="005F38EF"/>
    <w:rsid w:val="005F3A6D"/>
    <w:rsid w:val="005F4584"/>
    <w:rsid w:val="005F4BB6"/>
    <w:rsid w:val="005F593D"/>
    <w:rsid w:val="005F6618"/>
    <w:rsid w:val="005F7263"/>
    <w:rsid w:val="005F7831"/>
    <w:rsid w:val="006007D4"/>
    <w:rsid w:val="006011A6"/>
    <w:rsid w:val="006012DA"/>
    <w:rsid w:val="00601696"/>
    <w:rsid w:val="00601A8C"/>
    <w:rsid w:val="00602318"/>
    <w:rsid w:val="006024AF"/>
    <w:rsid w:val="00602EA6"/>
    <w:rsid w:val="00602EF0"/>
    <w:rsid w:val="0060466A"/>
    <w:rsid w:val="00604D7D"/>
    <w:rsid w:val="0060517B"/>
    <w:rsid w:val="006056EF"/>
    <w:rsid w:val="00606548"/>
    <w:rsid w:val="00606765"/>
    <w:rsid w:val="0060678D"/>
    <w:rsid w:val="00606FC4"/>
    <w:rsid w:val="0060723A"/>
    <w:rsid w:val="00607C2D"/>
    <w:rsid w:val="00610A2C"/>
    <w:rsid w:val="00610DAD"/>
    <w:rsid w:val="00610E65"/>
    <w:rsid w:val="00611A59"/>
    <w:rsid w:val="006125D2"/>
    <w:rsid w:val="00612816"/>
    <w:rsid w:val="00612C05"/>
    <w:rsid w:val="00612FCC"/>
    <w:rsid w:val="00613DA1"/>
    <w:rsid w:val="006148AF"/>
    <w:rsid w:val="006153B0"/>
    <w:rsid w:val="00615BB3"/>
    <w:rsid w:val="00615DAD"/>
    <w:rsid w:val="006161F9"/>
    <w:rsid w:val="006167F7"/>
    <w:rsid w:val="00616A00"/>
    <w:rsid w:val="0061717D"/>
    <w:rsid w:val="0061741C"/>
    <w:rsid w:val="00617CB1"/>
    <w:rsid w:val="006205C6"/>
    <w:rsid w:val="00620732"/>
    <w:rsid w:val="00620A2F"/>
    <w:rsid w:val="00620C59"/>
    <w:rsid w:val="00620CB1"/>
    <w:rsid w:val="00622E64"/>
    <w:rsid w:val="00623245"/>
    <w:rsid w:val="00624024"/>
    <w:rsid w:val="00624215"/>
    <w:rsid w:val="00624279"/>
    <w:rsid w:val="0062457C"/>
    <w:rsid w:val="00624885"/>
    <w:rsid w:val="00624A46"/>
    <w:rsid w:val="00624BF1"/>
    <w:rsid w:val="00624CE2"/>
    <w:rsid w:val="0062572B"/>
    <w:rsid w:val="00625866"/>
    <w:rsid w:val="00630792"/>
    <w:rsid w:val="006311B1"/>
    <w:rsid w:val="00631764"/>
    <w:rsid w:val="0063226D"/>
    <w:rsid w:val="006326B5"/>
    <w:rsid w:val="0063296B"/>
    <w:rsid w:val="00632971"/>
    <w:rsid w:val="00632E1F"/>
    <w:rsid w:val="00632E2F"/>
    <w:rsid w:val="00634D43"/>
    <w:rsid w:val="00635271"/>
    <w:rsid w:val="006359CF"/>
    <w:rsid w:val="00636158"/>
    <w:rsid w:val="0063645A"/>
    <w:rsid w:val="006365A3"/>
    <w:rsid w:val="006366BA"/>
    <w:rsid w:val="00636B9A"/>
    <w:rsid w:val="00636F03"/>
    <w:rsid w:val="006374D0"/>
    <w:rsid w:val="00637DB7"/>
    <w:rsid w:val="006403AD"/>
    <w:rsid w:val="00640A9F"/>
    <w:rsid w:val="00641163"/>
    <w:rsid w:val="00641454"/>
    <w:rsid w:val="006415C2"/>
    <w:rsid w:val="00641765"/>
    <w:rsid w:val="0064227D"/>
    <w:rsid w:val="006425E2"/>
    <w:rsid w:val="00642AF1"/>
    <w:rsid w:val="006437EF"/>
    <w:rsid w:val="00643887"/>
    <w:rsid w:val="00643961"/>
    <w:rsid w:val="00643975"/>
    <w:rsid w:val="00644707"/>
    <w:rsid w:val="00644839"/>
    <w:rsid w:val="00644904"/>
    <w:rsid w:val="00644A3F"/>
    <w:rsid w:val="00644BAE"/>
    <w:rsid w:val="00644F4B"/>
    <w:rsid w:val="006452E8"/>
    <w:rsid w:val="00645442"/>
    <w:rsid w:val="0064570B"/>
    <w:rsid w:val="00646862"/>
    <w:rsid w:val="0064735B"/>
    <w:rsid w:val="006476A8"/>
    <w:rsid w:val="006477C1"/>
    <w:rsid w:val="006478F6"/>
    <w:rsid w:val="00650255"/>
    <w:rsid w:val="00650374"/>
    <w:rsid w:val="006505DE"/>
    <w:rsid w:val="0065091C"/>
    <w:rsid w:val="0065140E"/>
    <w:rsid w:val="00651440"/>
    <w:rsid w:val="0065231D"/>
    <w:rsid w:val="00652395"/>
    <w:rsid w:val="006525B2"/>
    <w:rsid w:val="0065272C"/>
    <w:rsid w:val="006527AF"/>
    <w:rsid w:val="00652B48"/>
    <w:rsid w:val="00652C24"/>
    <w:rsid w:val="0065548C"/>
    <w:rsid w:val="00656001"/>
    <w:rsid w:val="0065607E"/>
    <w:rsid w:val="0065629B"/>
    <w:rsid w:val="0065673F"/>
    <w:rsid w:val="00657181"/>
    <w:rsid w:val="006574DB"/>
    <w:rsid w:val="00657AB1"/>
    <w:rsid w:val="00657D7A"/>
    <w:rsid w:val="00657D99"/>
    <w:rsid w:val="006600E9"/>
    <w:rsid w:val="006608D5"/>
    <w:rsid w:val="00660F86"/>
    <w:rsid w:val="00661BE8"/>
    <w:rsid w:val="00661D65"/>
    <w:rsid w:val="006625D8"/>
    <w:rsid w:val="00662D2E"/>
    <w:rsid w:val="00662EFA"/>
    <w:rsid w:val="00663E7F"/>
    <w:rsid w:val="006647BB"/>
    <w:rsid w:val="00664D34"/>
    <w:rsid w:val="0066562E"/>
    <w:rsid w:val="00666F7A"/>
    <w:rsid w:val="006679BD"/>
    <w:rsid w:val="00667B27"/>
    <w:rsid w:val="00667D19"/>
    <w:rsid w:val="00667E30"/>
    <w:rsid w:val="00670F65"/>
    <w:rsid w:val="006711C5"/>
    <w:rsid w:val="00671AC1"/>
    <w:rsid w:val="00671DAB"/>
    <w:rsid w:val="00672C8A"/>
    <w:rsid w:val="00672F10"/>
    <w:rsid w:val="0067300F"/>
    <w:rsid w:val="0067317B"/>
    <w:rsid w:val="00673786"/>
    <w:rsid w:val="00673AEF"/>
    <w:rsid w:val="006743F8"/>
    <w:rsid w:val="0067533F"/>
    <w:rsid w:val="00675583"/>
    <w:rsid w:val="00675693"/>
    <w:rsid w:val="00676029"/>
    <w:rsid w:val="0067623B"/>
    <w:rsid w:val="00676320"/>
    <w:rsid w:val="00676705"/>
    <w:rsid w:val="00677B86"/>
    <w:rsid w:val="006806F4"/>
    <w:rsid w:val="00680B41"/>
    <w:rsid w:val="00680D60"/>
    <w:rsid w:val="00681224"/>
    <w:rsid w:val="006819A5"/>
    <w:rsid w:val="00681AC1"/>
    <w:rsid w:val="006826A6"/>
    <w:rsid w:val="006827FD"/>
    <w:rsid w:val="00682CE6"/>
    <w:rsid w:val="0068301B"/>
    <w:rsid w:val="0068393C"/>
    <w:rsid w:val="00683ED7"/>
    <w:rsid w:val="00684564"/>
    <w:rsid w:val="006845D8"/>
    <w:rsid w:val="00684DE5"/>
    <w:rsid w:val="006852C4"/>
    <w:rsid w:val="0068533B"/>
    <w:rsid w:val="006854C6"/>
    <w:rsid w:val="006856BF"/>
    <w:rsid w:val="00686448"/>
    <w:rsid w:val="00686B31"/>
    <w:rsid w:val="00686C6D"/>
    <w:rsid w:val="00687EA5"/>
    <w:rsid w:val="0069026A"/>
    <w:rsid w:val="006908C8"/>
    <w:rsid w:val="00690BDC"/>
    <w:rsid w:val="00690F4D"/>
    <w:rsid w:val="00691450"/>
    <w:rsid w:val="006915F6"/>
    <w:rsid w:val="006916ED"/>
    <w:rsid w:val="00691734"/>
    <w:rsid w:val="00691918"/>
    <w:rsid w:val="00691AD0"/>
    <w:rsid w:val="00691B55"/>
    <w:rsid w:val="00691F22"/>
    <w:rsid w:val="0069279B"/>
    <w:rsid w:val="006928D6"/>
    <w:rsid w:val="00692BB8"/>
    <w:rsid w:val="006931A4"/>
    <w:rsid w:val="00693F64"/>
    <w:rsid w:val="0069477A"/>
    <w:rsid w:val="00695F0D"/>
    <w:rsid w:val="00696205"/>
    <w:rsid w:val="006967C7"/>
    <w:rsid w:val="00696F8F"/>
    <w:rsid w:val="00697158"/>
    <w:rsid w:val="00697474"/>
    <w:rsid w:val="00697E49"/>
    <w:rsid w:val="006A0EE7"/>
    <w:rsid w:val="006A1A39"/>
    <w:rsid w:val="006A1C00"/>
    <w:rsid w:val="006A21BF"/>
    <w:rsid w:val="006A2224"/>
    <w:rsid w:val="006A2678"/>
    <w:rsid w:val="006A2AD7"/>
    <w:rsid w:val="006A2C76"/>
    <w:rsid w:val="006A2EBE"/>
    <w:rsid w:val="006A3734"/>
    <w:rsid w:val="006A3992"/>
    <w:rsid w:val="006A3AAE"/>
    <w:rsid w:val="006A3F1A"/>
    <w:rsid w:val="006A403D"/>
    <w:rsid w:val="006A4F12"/>
    <w:rsid w:val="006A5A20"/>
    <w:rsid w:val="006A60C5"/>
    <w:rsid w:val="006A6241"/>
    <w:rsid w:val="006A687C"/>
    <w:rsid w:val="006A6C4C"/>
    <w:rsid w:val="006A71BF"/>
    <w:rsid w:val="006A786D"/>
    <w:rsid w:val="006A7924"/>
    <w:rsid w:val="006A7FF9"/>
    <w:rsid w:val="006B01CB"/>
    <w:rsid w:val="006B0460"/>
    <w:rsid w:val="006B0657"/>
    <w:rsid w:val="006B0A9F"/>
    <w:rsid w:val="006B0E62"/>
    <w:rsid w:val="006B175E"/>
    <w:rsid w:val="006B1772"/>
    <w:rsid w:val="006B1DC9"/>
    <w:rsid w:val="006B2671"/>
    <w:rsid w:val="006B300B"/>
    <w:rsid w:val="006B37AB"/>
    <w:rsid w:val="006B4153"/>
    <w:rsid w:val="006B41FA"/>
    <w:rsid w:val="006B4777"/>
    <w:rsid w:val="006B4FE9"/>
    <w:rsid w:val="006B5997"/>
    <w:rsid w:val="006B5E8E"/>
    <w:rsid w:val="006B6517"/>
    <w:rsid w:val="006B68D7"/>
    <w:rsid w:val="006B69DD"/>
    <w:rsid w:val="006B6A0F"/>
    <w:rsid w:val="006C08B9"/>
    <w:rsid w:val="006C1121"/>
    <w:rsid w:val="006C1A23"/>
    <w:rsid w:val="006C1D21"/>
    <w:rsid w:val="006C20D3"/>
    <w:rsid w:val="006C3544"/>
    <w:rsid w:val="006C3A12"/>
    <w:rsid w:val="006C3D03"/>
    <w:rsid w:val="006C4EB9"/>
    <w:rsid w:val="006C53DA"/>
    <w:rsid w:val="006C56ED"/>
    <w:rsid w:val="006C66CF"/>
    <w:rsid w:val="006C78E5"/>
    <w:rsid w:val="006C7A44"/>
    <w:rsid w:val="006C7B84"/>
    <w:rsid w:val="006C7E4D"/>
    <w:rsid w:val="006C7E6A"/>
    <w:rsid w:val="006C7EEC"/>
    <w:rsid w:val="006D06DD"/>
    <w:rsid w:val="006D0BF5"/>
    <w:rsid w:val="006D142C"/>
    <w:rsid w:val="006D1668"/>
    <w:rsid w:val="006D2414"/>
    <w:rsid w:val="006D2782"/>
    <w:rsid w:val="006D2D86"/>
    <w:rsid w:val="006D308A"/>
    <w:rsid w:val="006D3570"/>
    <w:rsid w:val="006D35DB"/>
    <w:rsid w:val="006D382A"/>
    <w:rsid w:val="006D3CAE"/>
    <w:rsid w:val="006D4450"/>
    <w:rsid w:val="006D576B"/>
    <w:rsid w:val="006D608F"/>
    <w:rsid w:val="006D618A"/>
    <w:rsid w:val="006D6500"/>
    <w:rsid w:val="006D6682"/>
    <w:rsid w:val="006D7040"/>
    <w:rsid w:val="006D7B08"/>
    <w:rsid w:val="006E0BB9"/>
    <w:rsid w:val="006E0CB0"/>
    <w:rsid w:val="006E0CCD"/>
    <w:rsid w:val="006E1F31"/>
    <w:rsid w:val="006E2D95"/>
    <w:rsid w:val="006E3463"/>
    <w:rsid w:val="006E380C"/>
    <w:rsid w:val="006E4432"/>
    <w:rsid w:val="006E4946"/>
    <w:rsid w:val="006E4F40"/>
    <w:rsid w:val="006E5315"/>
    <w:rsid w:val="006E6080"/>
    <w:rsid w:val="006E62C3"/>
    <w:rsid w:val="006E63EA"/>
    <w:rsid w:val="006E6669"/>
    <w:rsid w:val="006E6FFB"/>
    <w:rsid w:val="006E7872"/>
    <w:rsid w:val="006E7BCB"/>
    <w:rsid w:val="006F04E2"/>
    <w:rsid w:val="006F0ABA"/>
    <w:rsid w:val="006F0CFC"/>
    <w:rsid w:val="006F12E9"/>
    <w:rsid w:val="006F1840"/>
    <w:rsid w:val="006F19CA"/>
    <w:rsid w:val="006F1B09"/>
    <w:rsid w:val="006F27E5"/>
    <w:rsid w:val="006F332D"/>
    <w:rsid w:val="006F3D4D"/>
    <w:rsid w:val="006F42FA"/>
    <w:rsid w:val="006F4577"/>
    <w:rsid w:val="006F53EF"/>
    <w:rsid w:val="006F5583"/>
    <w:rsid w:val="006F5CD0"/>
    <w:rsid w:val="006F62F9"/>
    <w:rsid w:val="006F7380"/>
    <w:rsid w:val="006F794F"/>
    <w:rsid w:val="006F7971"/>
    <w:rsid w:val="006F7ED3"/>
    <w:rsid w:val="006F7FE1"/>
    <w:rsid w:val="00700832"/>
    <w:rsid w:val="00700B85"/>
    <w:rsid w:val="00700CCF"/>
    <w:rsid w:val="00700EC2"/>
    <w:rsid w:val="0070125A"/>
    <w:rsid w:val="00701CBA"/>
    <w:rsid w:val="00702112"/>
    <w:rsid w:val="00702491"/>
    <w:rsid w:val="00702F49"/>
    <w:rsid w:val="0070362E"/>
    <w:rsid w:val="00703680"/>
    <w:rsid w:val="00703973"/>
    <w:rsid w:val="00703A17"/>
    <w:rsid w:val="00703CB8"/>
    <w:rsid w:val="007047F7"/>
    <w:rsid w:val="00705026"/>
    <w:rsid w:val="00705051"/>
    <w:rsid w:val="00705C2F"/>
    <w:rsid w:val="00705E41"/>
    <w:rsid w:val="007070A2"/>
    <w:rsid w:val="00707512"/>
    <w:rsid w:val="00707745"/>
    <w:rsid w:val="00707857"/>
    <w:rsid w:val="00707900"/>
    <w:rsid w:val="007107D4"/>
    <w:rsid w:val="007121F2"/>
    <w:rsid w:val="007126F9"/>
    <w:rsid w:val="00713C42"/>
    <w:rsid w:val="007142D7"/>
    <w:rsid w:val="00714493"/>
    <w:rsid w:val="00714606"/>
    <w:rsid w:val="00714E2E"/>
    <w:rsid w:val="007160F5"/>
    <w:rsid w:val="0071614B"/>
    <w:rsid w:val="00716CDC"/>
    <w:rsid w:val="0071721E"/>
    <w:rsid w:val="007175C6"/>
    <w:rsid w:val="00717FA5"/>
    <w:rsid w:val="007209C1"/>
    <w:rsid w:val="0072149F"/>
    <w:rsid w:val="00721633"/>
    <w:rsid w:val="00722722"/>
    <w:rsid w:val="00722AF0"/>
    <w:rsid w:val="00723379"/>
    <w:rsid w:val="0072339E"/>
    <w:rsid w:val="00723791"/>
    <w:rsid w:val="00724344"/>
    <w:rsid w:val="007247D7"/>
    <w:rsid w:val="007249D3"/>
    <w:rsid w:val="0072582C"/>
    <w:rsid w:val="00725936"/>
    <w:rsid w:val="00726671"/>
    <w:rsid w:val="0072741F"/>
    <w:rsid w:val="00727BCA"/>
    <w:rsid w:val="00727EF5"/>
    <w:rsid w:val="00727F41"/>
    <w:rsid w:val="007304D0"/>
    <w:rsid w:val="00730C57"/>
    <w:rsid w:val="00730D3F"/>
    <w:rsid w:val="00730FFD"/>
    <w:rsid w:val="00731096"/>
    <w:rsid w:val="00731FA3"/>
    <w:rsid w:val="00732404"/>
    <w:rsid w:val="0073267F"/>
    <w:rsid w:val="00733160"/>
    <w:rsid w:val="007331F3"/>
    <w:rsid w:val="00733614"/>
    <w:rsid w:val="0073366F"/>
    <w:rsid w:val="00733D8E"/>
    <w:rsid w:val="00734395"/>
    <w:rsid w:val="00734429"/>
    <w:rsid w:val="00734A34"/>
    <w:rsid w:val="007352B4"/>
    <w:rsid w:val="00735585"/>
    <w:rsid w:val="007359C9"/>
    <w:rsid w:val="007367D8"/>
    <w:rsid w:val="00736FC2"/>
    <w:rsid w:val="00737481"/>
    <w:rsid w:val="00737A56"/>
    <w:rsid w:val="00737CC9"/>
    <w:rsid w:val="00737D0A"/>
    <w:rsid w:val="00740289"/>
    <w:rsid w:val="007408A4"/>
    <w:rsid w:val="00740EE9"/>
    <w:rsid w:val="00740F58"/>
    <w:rsid w:val="00741483"/>
    <w:rsid w:val="00742058"/>
    <w:rsid w:val="0074280D"/>
    <w:rsid w:val="00742DE8"/>
    <w:rsid w:val="0074337F"/>
    <w:rsid w:val="007436D4"/>
    <w:rsid w:val="0074421F"/>
    <w:rsid w:val="00745063"/>
    <w:rsid w:val="007453C4"/>
    <w:rsid w:val="00745600"/>
    <w:rsid w:val="007456F5"/>
    <w:rsid w:val="007465FB"/>
    <w:rsid w:val="00746ADE"/>
    <w:rsid w:val="00746E6A"/>
    <w:rsid w:val="007475A4"/>
    <w:rsid w:val="007477FE"/>
    <w:rsid w:val="00747F03"/>
    <w:rsid w:val="007502CA"/>
    <w:rsid w:val="007511B9"/>
    <w:rsid w:val="00751600"/>
    <w:rsid w:val="00751B5A"/>
    <w:rsid w:val="00751CDB"/>
    <w:rsid w:val="0075344B"/>
    <w:rsid w:val="007537FD"/>
    <w:rsid w:val="007538F0"/>
    <w:rsid w:val="007541A7"/>
    <w:rsid w:val="00754591"/>
    <w:rsid w:val="00755022"/>
    <w:rsid w:val="007552E8"/>
    <w:rsid w:val="00755B29"/>
    <w:rsid w:val="00755D53"/>
    <w:rsid w:val="00755FCC"/>
    <w:rsid w:val="007562E3"/>
    <w:rsid w:val="007566D6"/>
    <w:rsid w:val="007569EC"/>
    <w:rsid w:val="00756BC6"/>
    <w:rsid w:val="00756CAA"/>
    <w:rsid w:val="007571F7"/>
    <w:rsid w:val="00757C1B"/>
    <w:rsid w:val="00757CE0"/>
    <w:rsid w:val="0076004E"/>
    <w:rsid w:val="00760981"/>
    <w:rsid w:val="00760ADA"/>
    <w:rsid w:val="00761113"/>
    <w:rsid w:val="007616E1"/>
    <w:rsid w:val="00762053"/>
    <w:rsid w:val="00762766"/>
    <w:rsid w:val="00763A80"/>
    <w:rsid w:val="007642FE"/>
    <w:rsid w:val="00764905"/>
    <w:rsid w:val="00764BE0"/>
    <w:rsid w:val="00764EE2"/>
    <w:rsid w:val="00765298"/>
    <w:rsid w:val="00765DD8"/>
    <w:rsid w:val="007661C5"/>
    <w:rsid w:val="00766542"/>
    <w:rsid w:val="00767A82"/>
    <w:rsid w:val="00767F4A"/>
    <w:rsid w:val="00770B85"/>
    <w:rsid w:val="00770FA0"/>
    <w:rsid w:val="00771A37"/>
    <w:rsid w:val="00771BCC"/>
    <w:rsid w:val="00772165"/>
    <w:rsid w:val="00772627"/>
    <w:rsid w:val="00772651"/>
    <w:rsid w:val="00772CB8"/>
    <w:rsid w:val="00773157"/>
    <w:rsid w:val="007736B0"/>
    <w:rsid w:val="00774631"/>
    <w:rsid w:val="007747CF"/>
    <w:rsid w:val="0077567F"/>
    <w:rsid w:val="00775AAF"/>
    <w:rsid w:val="00776C38"/>
    <w:rsid w:val="00776F3F"/>
    <w:rsid w:val="0077792B"/>
    <w:rsid w:val="007801BA"/>
    <w:rsid w:val="00780E12"/>
    <w:rsid w:val="00780E5A"/>
    <w:rsid w:val="00781215"/>
    <w:rsid w:val="00781AE0"/>
    <w:rsid w:val="0078213E"/>
    <w:rsid w:val="00782B36"/>
    <w:rsid w:val="00782D2B"/>
    <w:rsid w:val="0078396C"/>
    <w:rsid w:val="00783C29"/>
    <w:rsid w:val="007841EE"/>
    <w:rsid w:val="00784F35"/>
    <w:rsid w:val="00785870"/>
    <w:rsid w:val="0078793B"/>
    <w:rsid w:val="00787C4B"/>
    <w:rsid w:val="0079018A"/>
    <w:rsid w:val="00790286"/>
    <w:rsid w:val="00790A2A"/>
    <w:rsid w:val="00791722"/>
    <w:rsid w:val="00791D2B"/>
    <w:rsid w:val="00791FE7"/>
    <w:rsid w:val="0079295E"/>
    <w:rsid w:val="007929E9"/>
    <w:rsid w:val="00792ED1"/>
    <w:rsid w:val="0079385E"/>
    <w:rsid w:val="0079414A"/>
    <w:rsid w:val="007944E6"/>
    <w:rsid w:val="00794641"/>
    <w:rsid w:val="0079497E"/>
    <w:rsid w:val="0079523B"/>
    <w:rsid w:val="0079526F"/>
    <w:rsid w:val="007952CD"/>
    <w:rsid w:val="0079643E"/>
    <w:rsid w:val="00796623"/>
    <w:rsid w:val="00796976"/>
    <w:rsid w:val="00797301"/>
    <w:rsid w:val="00797D34"/>
    <w:rsid w:val="007A08A9"/>
    <w:rsid w:val="007A1737"/>
    <w:rsid w:val="007A1E7C"/>
    <w:rsid w:val="007A2314"/>
    <w:rsid w:val="007A3D0C"/>
    <w:rsid w:val="007A4295"/>
    <w:rsid w:val="007A5993"/>
    <w:rsid w:val="007A5A2E"/>
    <w:rsid w:val="007A5D34"/>
    <w:rsid w:val="007A61E3"/>
    <w:rsid w:val="007A7920"/>
    <w:rsid w:val="007B0174"/>
    <w:rsid w:val="007B0217"/>
    <w:rsid w:val="007B093B"/>
    <w:rsid w:val="007B0940"/>
    <w:rsid w:val="007B0DC9"/>
    <w:rsid w:val="007B19BA"/>
    <w:rsid w:val="007B1E38"/>
    <w:rsid w:val="007B209B"/>
    <w:rsid w:val="007B218F"/>
    <w:rsid w:val="007B25ED"/>
    <w:rsid w:val="007B271B"/>
    <w:rsid w:val="007B3515"/>
    <w:rsid w:val="007B3EA3"/>
    <w:rsid w:val="007B3F9F"/>
    <w:rsid w:val="007B41F6"/>
    <w:rsid w:val="007B4627"/>
    <w:rsid w:val="007B56FD"/>
    <w:rsid w:val="007B5BB5"/>
    <w:rsid w:val="007B61BF"/>
    <w:rsid w:val="007B6C25"/>
    <w:rsid w:val="007B7074"/>
    <w:rsid w:val="007B735B"/>
    <w:rsid w:val="007C0CE4"/>
    <w:rsid w:val="007C148A"/>
    <w:rsid w:val="007C2710"/>
    <w:rsid w:val="007C297E"/>
    <w:rsid w:val="007C2D80"/>
    <w:rsid w:val="007C30FD"/>
    <w:rsid w:val="007C3B84"/>
    <w:rsid w:val="007C443E"/>
    <w:rsid w:val="007C4DE0"/>
    <w:rsid w:val="007C50C9"/>
    <w:rsid w:val="007C52DA"/>
    <w:rsid w:val="007C628D"/>
    <w:rsid w:val="007C7530"/>
    <w:rsid w:val="007C7D21"/>
    <w:rsid w:val="007D0077"/>
    <w:rsid w:val="007D0873"/>
    <w:rsid w:val="007D12AC"/>
    <w:rsid w:val="007D1D0C"/>
    <w:rsid w:val="007D1DBF"/>
    <w:rsid w:val="007D219F"/>
    <w:rsid w:val="007D243C"/>
    <w:rsid w:val="007D2D25"/>
    <w:rsid w:val="007D3428"/>
    <w:rsid w:val="007D3ABA"/>
    <w:rsid w:val="007D3CA1"/>
    <w:rsid w:val="007D3F37"/>
    <w:rsid w:val="007D5006"/>
    <w:rsid w:val="007D5094"/>
    <w:rsid w:val="007D5132"/>
    <w:rsid w:val="007D5382"/>
    <w:rsid w:val="007D6476"/>
    <w:rsid w:val="007E00CC"/>
    <w:rsid w:val="007E02DC"/>
    <w:rsid w:val="007E0401"/>
    <w:rsid w:val="007E10A6"/>
    <w:rsid w:val="007E1474"/>
    <w:rsid w:val="007E168C"/>
    <w:rsid w:val="007E1B43"/>
    <w:rsid w:val="007E29FC"/>
    <w:rsid w:val="007E2FB9"/>
    <w:rsid w:val="007E30E7"/>
    <w:rsid w:val="007E3757"/>
    <w:rsid w:val="007E39A2"/>
    <w:rsid w:val="007E4440"/>
    <w:rsid w:val="007E57C6"/>
    <w:rsid w:val="007E5C23"/>
    <w:rsid w:val="007E5CF6"/>
    <w:rsid w:val="007E7339"/>
    <w:rsid w:val="007E77E9"/>
    <w:rsid w:val="007E7E03"/>
    <w:rsid w:val="007E7E52"/>
    <w:rsid w:val="007F0446"/>
    <w:rsid w:val="007F0496"/>
    <w:rsid w:val="007F07A9"/>
    <w:rsid w:val="007F089D"/>
    <w:rsid w:val="007F1535"/>
    <w:rsid w:val="007F2320"/>
    <w:rsid w:val="007F266D"/>
    <w:rsid w:val="007F2782"/>
    <w:rsid w:val="007F3829"/>
    <w:rsid w:val="007F401B"/>
    <w:rsid w:val="007F4978"/>
    <w:rsid w:val="007F4C2A"/>
    <w:rsid w:val="007F5109"/>
    <w:rsid w:val="007F54D4"/>
    <w:rsid w:val="007F5597"/>
    <w:rsid w:val="007F68B9"/>
    <w:rsid w:val="007F6BCB"/>
    <w:rsid w:val="007F7191"/>
    <w:rsid w:val="007F7749"/>
    <w:rsid w:val="00800040"/>
    <w:rsid w:val="008000F1"/>
    <w:rsid w:val="00800532"/>
    <w:rsid w:val="008008C5"/>
    <w:rsid w:val="00801DA7"/>
    <w:rsid w:val="00802FFD"/>
    <w:rsid w:val="008036D6"/>
    <w:rsid w:val="00804274"/>
    <w:rsid w:val="008046A7"/>
    <w:rsid w:val="00804D62"/>
    <w:rsid w:val="0080567D"/>
    <w:rsid w:val="00805996"/>
    <w:rsid w:val="00806D52"/>
    <w:rsid w:val="00806F9B"/>
    <w:rsid w:val="00807738"/>
    <w:rsid w:val="00807A58"/>
    <w:rsid w:val="0081007B"/>
    <w:rsid w:val="008100D3"/>
    <w:rsid w:val="0081221B"/>
    <w:rsid w:val="00812417"/>
    <w:rsid w:val="00812F5A"/>
    <w:rsid w:val="008131C7"/>
    <w:rsid w:val="008132EB"/>
    <w:rsid w:val="0081541C"/>
    <w:rsid w:val="00815D52"/>
    <w:rsid w:val="00816200"/>
    <w:rsid w:val="0081670A"/>
    <w:rsid w:val="00816C03"/>
    <w:rsid w:val="00817C84"/>
    <w:rsid w:val="00817C86"/>
    <w:rsid w:val="00817D08"/>
    <w:rsid w:val="00817E85"/>
    <w:rsid w:val="008202ED"/>
    <w:rsid w:val="00822089"/>
    <w:rsid w:val="0082224D"/>
    <w:rsid w:val="0082285B"/>
    <w:rsid w:val="00823426"/>
    <w:rsid w:val="00823ABB"/>
    <w:rsid w:val="00823BB0"/>
    <w:rsid w:val="00824DA4"/>
    <w:rsid w:val="00824F76"/>
    <w:rsid w:val="00825BBF"/>
    <w:rsid w:val="00825C65"/>
    <w:rsid w:val="00826400"/>
    <w:rsid w:val="00826798"/>
    <w:rsid w:val="00826BCB"/>
    <w:rsid w:val="00826CA7"/>
    <w:rsid w:val="008305F0"/>
    <w:rsid w:val="00830775"/>
    <w:rsid w:val="00831D39"/>
    <w:rsid w:val="008333AD"/>
    <w:rsid w:val="0083363A"/>
    <w:rsid w:val="00833719"/>
    <w:rsid w:val="008337DF"/>
    <w:rsid w:val="00833C18"/>
    <w:rsid w:val="00833E79"/>
    <w:rsid w:val="0083419A"/>
    <w:rsid w:val="0083478B"/>
    <w:rsid w:val="00835631"/>
    <w:rsid w:val="008356A7"/>
    <w:rsid w:val="008359D8"/>
    <w:rsid w:val="0083662A"/>
    <w:rsid w:val="008367F0"/>
    <w:rsid w:val="00836ED5"/>
    <w:rsid w:val="008374C9"/>
    <w:rsid w:val="0083760E"/>
    <w:rsid w:val="00837623"/>
    <w:rsid w:val="008376C7"/>
    <w:rsid w:val="00837AE1"/>
    <w:rsid w:val="008401FF"/>
    <w:rsid w:val="008411FE"/>
    <w:rsid w:val="00841EF8"/>
    <w:rsid w:val="00841FCA"/>
    <w:rsid w:val="00842F8A"/>
    <w:rsid w:val="008430A7"/>
    <w:rsid w:val="0084338E"/>
    <w:rsid w:val="00843A17"/>
    <w:rsid w:val="00845214"/>
    <w:rsid w:val="00845659"/>
    <w:rsid w:val="008458CD"/>
    <w:rsid w:val="008464A2"/>
    <w:rsid w:val="008464E7"/>
    <w:rsid w:val="008469BC"/>
    <w:rsid w:val="00847137"/>
    <w:rsid w:val="0084720A"/>
    <w:rsid w:val="00847311"/>
    <w:rsid w:val="00850053"/>
    <w:rsid w:val="00850514"/>
    <w:rsid w:val="00850E0E"/>
    <w:rsid w:val="00850FC1"/>
    <w:rsid w:val="00851D8A"/>
    <w:rsid w:val="00852024"/>
    <w:rsid w:val="0085288D"/>
    <w:rsid w:val="00852CC8"/>
    <w:rsid w:val="00854A13"/>
    <w:rsid w:val="00855165"/>
    <w:rsid w:val="008551F2"/>
    <w:rsid w:val="0085541F"/>
    <w:rsid w:val="008557FE"/>
    <w:rsid w:val="00856172"/>
    <w:rsid w:val="00856CA4"/>
    <w:rsid w:val="00857290"/>
    <w:rsid w:val="008572E1"/>
    <w:rsid w:val="00857A56"/>
    <w:rsid w:val="00857C8F"/>
    <w:rsid w:val="0086098E"/>
    <w:rsid w:val="0086134D"/>
    <w:rsid w:val="00861772"/>
    <w:rsid w:val="00862640"/>
    <w:rsid w:val="008628A1"/>
    <w:rsid w:val="00862A3D"/>
    <w:rsid w:val="00863362"/>
    <w:rsid w:val="00863507"/>
    <w:rsid w:val="008653ED"/>
    <w:rsid w:val="008660D6"/>
    <w:rsid w:val="00867177"/>
    <w:rsid w:val="00867876"/>
    <w:rsid w:val="00867B85"/>
    <w:rsid w:val="00867CB3"/>
    <w:rsid w:val="00867E24"/>
    <w:rsid w:val="00867E51"/>
    <w:rsid w:val="00867F41"/>
    <w:rsid w:val="00870E6B"/>
    <w:rsid w:val="00870EB7"/>
    <w:rsid w:val="0087161A"/>
    <w:rsid w:val="0087208F"/>
    <w:rsid w:val="008735F8"/>
    <w:rsid w:val="008738CC"/>
    <w:rsid w:val="00873DAA"/>
    <w:rsid w:val="00874190"/>
    <w:rsid w:val="008749F9"/>
    <w:rsid w:val="00875113"/>
    <w:rsid w:val="00875187"/>
    <w:rsid w:val="00875CAB"/>
    <w:rsid w:val="00876695"/>
    <w:rsid w:val="00876940"/>
    <w:rsid w:val="00876EAD"/>
    <w:rsid w:val="008774E0"/>
    <w:rsid w:val="008778E6"/>
    <w:rsid w:val="008812B3"/>
    <w:rsid w:val="008824F2"/>
    <w:rsid w:val="008826BB"/>
    <w:rsid w:val="008828C2"/>
    <w:rsid w:val="0088406B"/>
    <w:rsid w:val="0088457F"/>
    <w:rsid w:val="00884B05"/>
    <w:rsid w:val="00884B4D"/>
    <w:rsid w:val="00884C56"/>
    <w:rsid w:val="00884D56"/>
    <w:rsid w:val="008852C2"/>
    <w:rsid w:val="00885843"/>
    <w:rsid w:val="00886280"/>
    <w:rsid w:val="00886341"/>
    <w:rsid w:val="008863C9"/>
    <w:rsid w:val="00886D14"/>
    <w:rsid w:val="008871D5"/>
    <w:rsid w:val="0088743D"/>
    <w:rsid w:val="008878AB"/>
    <w:rsid w:val="00887B4E"/>
    <w:rsid w:val="00887B9C"/>
    <w:rsid w:val="00887C05"/>
    <w:rsid w:val="00887C99"/>
    <w:rsid w:val="00887D27"/>
    <w:rsid w:val="008900DC"/>
    <w:rsid w:val="008905AD"/>
    <w:rsid w:val="00890671"/>
    <w:rsid w:val="008918BE"/>
    <w:rsid w:val="00892622"/>
    <w:rsid w:val="008932AA"/>
    <w:rsid w:val="008941C7"/>
    <w:rsid w:val="00894928"/>
    <w:rsid w:val="00894E8A"/>
    <w:rsid w:val="008954F4"/>
    <w:rsid w:val="00895541"/>
    <w:rsid w:val="008958FD"/>
    <w:rsid w:val="00895AFA"/>
    <w:rsid w:val="00895E20"/>
    <w:rsid w:val="00896CC2"/>
    <w:rsid w:val="00896D86"/>
    <w:rsid w:val="00897D29"/>
    <w:rsid w:val="00897F80"/>
    <w:rsid w:val="008A0209"/>
    <w:rsid w:val="008A0724"/>
    <w:rsid w:val="008A076D"/>
    <w:rsid w:val="008A0F15"/>
    <w:rsid w:val="008A1A8F"/>
    <w:rsid w:val="008A1B13"/>
    <w:rsid w:val="008A360D"/>
    <w:rsid w:val="008A3B5C"/>
    <w:rsid w:val="008A53D0"/>
    <w:rsid w:val="008A659A"/>
    <w:rsid w:val="008A676A"/>
    <w:rsid w:val="008A6B35"/>
    <w:rsid w:val="008A74AD"/>
    <w:rsid w:val="008A78EE"/>
    <w:rsid w:val="008B0C7A"/>
    <w:rsid w:val="008B0D58"/>
    <w:rsid w:val="008B0F96"/>
    <w:rsid w:val="008B16E3"/>
    <w:rsid w:val="008B17E4"/>
    <w:rsid w:val="008B23EE"/>
    <w:rsid w:val="008B29A7"/>
    <w:rsid w:val="008B441B"/>
    <w:rsid w:val="008B465A"/>
    <w:rsid w:val="008B46E2"/>
    <w:rsid w:val="008B4F00"/>
    <w:rsid w:val="008B5AFF"/>
    <w:rsid w:val="008B5C68"/>
    <w:rsid w:val="008B5D58"/>
    <w:rsid w:val="008B6179"/>
    <w:rsid w:val="008B63C1"/>
    <w:rsid w:val="008B6A80"/>
    <w:rsid w:val="008B6BE3"/>
    <w:rsid w:val="008B7227"/>
    <w:rsid w:val="008B7237"/>
    <w:rsid w:val="008B7A24"/>
    <w:rsid w:val="008B7EEB"/>
    <w:rsid w:val="008B7EF8"/>
    <w:rsid w:val="008B7FBF"/>
    <w:rsid w:val="008C0590"/>
    <w:rsid w:val="008C1121"/>
    <w:rsid w:val="008C153E"/>
    <w:rsid w:val="008C1807"/>
    <w:rsid w:val="008C1ED9"/>
    <w:rsid w:val="008C22B0"/>
    <w:rsid w:val="008C2C77"/>
    <w:rsid w:val="008C2F3F"/>
    <w:rsid w:val="008C39C9"/>
    <w:rsid w:val="008C39CE"/>
    <w:rsid w:val="008C3A58"/>
    <w:rsid w:val="008C4014"/>
    <w:rsid w:val="008C44E8"/>
    <w:rsid w:val="008C5ACD"/>
    <w:rsid w:val="008C663B"/>
    <w:rsid w:val="008C6714"/>
    <w:rsid w:val="008C6808"/>
    <w:rsid w:val="008C6AFF"/>
    <w:rsid w:val="008C7A05"/>
    <w:rsid w:val="008D0430"/>
    <w:rsid w:val="008D0BB1"/>
    <w:rsid w:val="008D0F00"/>
    <w:rsid w:val="008D16DA"/>
    <w:rsid w:val="008D2961"/>
    <w:rsid w:val="008D38E0"/>
    <w:rsid w:val="008D40EE"/>
    <w:rsid w:val="008D49BB"/>
    <w:rsid w:val="008D5166"/>
    <w:rsid w:val="008D5235"/>
    <w:rsid w:val="008D74C0"/>
    <w:rsid w:val="008D773F"/>
    <w:rsid w:val="008E1290"/>
    <w:rsid w:val="008E2C44"/>
    <w:rsid w:val="008E2E80"/>
    <w:rsid w:val="008E375E"/>
    <w:rsid w:val="008E39B8"/>
    <w:rsid w:val="008E4BAE"/>
    <w:rsid w:val="008E4F82"/>
    <w:rsid w:val="008E5DF9"/>
    <w:rsid w:val="008E5EAF"/>
    <w:rsid w:val="008E655A"/>
    <w:rsid w:val="008E6BBD"/>
    <w:rsid w:val="008E6C1C"/>
    <w:rsid w:val="008E6CB9"/>
    <w:rsid w:val="008E7351"/>
    <w:rsid w:val="008E7DFB"/>
    <w:rsid w:val="008F0B67"/>
    <w:rsid w:val="008F0CEC"/>
    <w:rsid w:val="008F2D80"/>
    <w:rsid w:val="008F2E45"/>
    <w:rsid w:val="008F3E9C"/>
    <w:rsid w:val="008F42EE"/>
    <w:rsid w:val="008F45AD"/>
    <w:rsid w:val="008F47B1"/>
    <w:rsid w:val="008F47BA"/>
    <w:rsid w:val="008F501F"/>
    <w:rsid w:val="008F50CC"/>
    <w:rsid w:val="008F510F"/>
    <w:rsid w:val="008F5509"/>
    <w:rsid w:val="008F59AF"/>
    <w:rsid w:val="008F5D6B"/>
    <w:rsid w:val="008F5F27"/>
    <w:rsid w:val="008F62B6"/>
    <w:rsid w:val="008F674C"/>
    <w:rsid w:val="008F6759"/>
    <w:rsid w:val="008F76DB"/>
    <w:rsid w:val="008F7AF4"/>
    <w:rsid w:val="0090047C"/>
    <w:rsid w:val="0090050C"/>
    <w:rsid w:val="009008B3"/>
    <w:rsid w:val="00900CBF"/>
    <w:rsid w:val="00900F1F"/>
    <w:rsid w:val="00900F83"/>
    <w:rsid w:val="00901289"/>
    <w:rsid w:val="00902210"/>
    <w:rsid w:val="00902755"/>
    <w:rsid w:val="00902DE4"/>
    <w:rsid w:val="00902E69"/>
    <w:rsid w:val="009038F5"/>
    <w:rsid w:val="00903E44"/>
    <w:rsid w:val="00904478"/>
    <w:rsid w:val="00904DC6"/>
    <w:rsid w:val="00905581"/>
    <w:rsid w:val="0090602D"/>
    <w:rsid w:val="00906AF6"/>
    <w:rsid w:val="009074FE"/>
    <w:rsid w:val="00907C42"/>
    <w:rsid w:val="00910271"/>
    <w:rsid w:val="00910D14"/>
    <w:rsid w:val="009118AC"/>
    <w:rsid w:val="0091200D"/>
    <w:rsid w:val="0091224F"/>
    <w:rsid w:val="009126C6"/>
    <w:rsid w:val="00912F19"/>
    <w:rsid w:val="009133DC"/>
    <w:rsid w:val="0091347B"/>
    <w:rsid w:val="00913CC8"/>
    <w:rsid w:val="00913FDD"/>
    <w:rsid w:val="0091458C"/>
    <w:rsid w:val="00914635"/>
    <w:rsid w:val="00915556"/>
    <w:rsid w:val="00915DE5"/>
    <w:rsid w:val="009164F0"/>
    <w:rsid w:val="0091664F"/>
    <w:rsid w:val="00916D84"/>
    <w:rsid w:val="00916D90"/>
    <w:rsid w:val="009171F3"/>
    <w:rsid w:val="009173E2"/>
    <w:rsid w:val="00920850"/>
    <w:rsid w:val="00920973"/>
    <w:rsid w:val="00920BB0"/>
    <w:rsid w:val="00921282"/>
    <w:rsid w:val="00921B04"/>
    <w:rsid w:val="00922C84"/>
    <w:rsid w:val="00922D0B"/>
    <w:rsid w:val="00922F2D"/>
    <w:rsid w:val="00923520"/>
    <w:rsid w:val="0092383C"/>
    <w:rsid w:val="00923964"/>
    <w:rsid w:val="00924B31"/>
    <w:rsid w:val="00924B4C"/>
    <w:rsid w:val="009251DB"/>
    <w:rsid w:val="00925501"/>
    <w:rsid w:val="0092572B"/>
    <w:rsid w:val="00925FFE"/>
    <w:rsid w:val="009262D5"/>
    <w:rsid w:val="00926F96"/>
    <w:rsid w:val="00927F61"/>
    <w:rsid w:val="0093084F"/>
    <w:rsid w:val="009309A7"/>
    <w:rsid w:val="00930C99"/>
    <w:rsid w:val="0093167F"/>
    <w:rsid w:val="00931C17"/>
    <w:rsid w:val="009323CF"/>
    <w:rsid w:val="009324E3"/>
    <w:rsid w:val="009338E2"/>
    <w:rsid w:val="00934072"/>
    <w:rsid w:val="0093434C"/>
    <w:rsid w:val="0093489B"/>
    <w:rsid w:val="009348A6"/>
    <w:rsid w:val="009350D0"/>
    <w:rsid w:val="00935389"/>
    <w:rsid w:val="00935FAA"/>
    <w:rsid w:val="00936090"/>
    <w:rsid w:val="0093635F"/>
    <w:rsid w:val="0093690F"/>
    <w:rsid w:val="00936CF1"/>
    <w:rsid w:val="00936DCE"/>
    <w:rsid w:val="00937569"/>
    <w:rsid w:val="009378D0"/>
    <w:rsid w:val="00937D35"/>
    <w:rsid w:val="0094042B"/>
    <w:rsid w:val="009404D1"/>
    <w:rsid w:val="00940BA2"/>
    <w:rsid w:val="00941770"/>
    <w:rsid w:val="009417CA"/>
    <w:rsid w:val="00941872"/>
    <w:rsid w:val="009439BB"/>
    <w:rsid w:val="00943A7C"/>
    <w:rsid w:val="00943B3D"/>
    <w:rsid w:val="00943C58"/>
    <w:rsid w:val="00943E1B"/>
    <w:rsid w:val="009441C2"/>
    <w:rsid w:val="009443EF"/>
    <w:rsid w:val="0094485C"/>
    <w:rsid w:val="00944B59"/>
    <w:rsid w:val="00944BB9"/>
    <w:rsid w:val="00944DD5"/>
    <w:rsid w:val="00945010"/>
    <w:rsid w:val="00945343"/>
    <w:rsid w:val="009456A5"/>
    <w:rsid w:val="0094572F"/>
    <w:rsid w:val="00945DB8"/>
    <w:rsid w:val="009461E8"/>
    <w:rsid w:val="009464D5"/>
    <w:rsid w:val="009466B6"/>
    <w:rsid w:val="009468F6"/>
    <w:rsid w:val="009470CB"/>
    <w:rsid w:val="0094785D"/>
    <w:rsid w:val="0094787A"/>
    <w:rsid w:val="009479DE"/>
    <w:rsid w:val="00947C0D"/>
    <w:rsid w:val="00947C4F"/>
    <w:rsid w:val="009505C1"/>
    <w:rsid w:val="009508A6"/>
    <w:rsid w:val="00950E3B"/>
    <w:rsid w:val="009510AF"/>
    <w:rsid w:val="00951827"/>
    <w:rsid w:val="00951868"/>
    <w:rsid w:val="00951B6E"/>
    <w:rsid w:val="009531B9"/>
    <w:rsid w:val="00953B42"/>
    <w:rsid w:val="00953CA8"/>
    <w:rsid w:val="00953F9A"/>
    <w:rsid w:val="00955903"/>
    <w:rsid w:val="00955A79"/>
    <w:rsid w:val="00955AAA"/>
    <w:rsid w:val="0095625F"/>
    <w:rsid w:val="00957019"/>
    <w:rsid w:val="00957AEF"/>
    <w:rsid w:val="00957B97"/>
    <w:rsid w:val="0096083F"/>
    <w:rsid w:val="00960B93"/>
    <w:rsid w:val="00960CA8"/>
    <w:rsid w:val="00960CEB"/>
    <w:rsid w:val="00960F7B"/>
    <w:rsid w:val="009616E0"/>
    <w:rsid w:val="00961F93"/>
    <w:rsid w:val="0096233F"/>
    <w:rsid w:val="00962BF4"/>
    <w:rsid w:val="00962E7A"/>
    <w:rsid w:val="00965355"/>
    <w:rsid w:val="0096535E"/>
    <w:rsid w:val="00965653"/>
    <w:rsid w:val="0096588B"/>
    <w:rsid w:val="00966C60"/>
    <w:rsid w:val="00970089"/>
    <w:rsid w:val="00970D98"/>
    <w:rsid w:val="00971445"/>
    <w:rsid w:val="0097158A"/>
    <w:rsid w:val="0097167E"/>
    <w:rsid w:val="009719CA"/>
    <w:rsid w:val="00971D1E"/>
    <w:rsid w:val="00971D85"/>
    <w:rsid w:val="00971F71"/>
    <w:rsid w:val="009720A9"/>
    <w:rsid w:val="009728E5"/>
    <w:rsid w:val="00973C41"/>
    <w:rsid w:val="00975089"/>
    <w:rsid w:val="00975360"/>
    <w:rsid w:val="00975CCC"/>
    <w:rsid w:val="009761CA"/>
    <w:rsid w:val="00976F71"/>
    <w:rsid w:val="00977A82"/>
    <w:rsid w:val="0098072A"/>
    <w:rsid w:val="00980826"/>
    <w:rsid w:val="00980908"/>
    <w:rsid w:val="009813F2"/>
    <w:rsid w:val="009818DF"/>
    <w:rsid w:val="00981B3F"/>
    <w:rsid w:val="00982034"/>
    <w:rsid w:val="0098226F"/>
    <w:rsid w:val="0098334C"/>
    <w:rsid w:val="00983446"/>
    <w:rsid w:val="00983B1B"/>
    <w:rsid w:val="00984A87"/>
    <w:rsid w:val="00984E51"/>
    <w:rsid w:val="0098627B"/>
    <w:rsid w:val="0098668F"/>
    <w:rsid w:val="00986AA3"/>
    <w:rsid w:val="00987061"/>
    <w:rsid w:val="00987755"/>
    <w:rsid w:val="00987925"/>
    <w:rsid w:val="00987937"/>
    <w:rsid w:val="009907A9"/>
    <w:rsid w:val="00990A91"/>
    <w:rsid w:val="00991A3E"/>
    <w:rsid w:val="00991D3B"/>
    <w:rsid w:val="00992D0A"/>
    <w:rsid w:val="00993AAF"/>
    <w:rsid w:val="00994679"/>
    <w:rsid w:val="00995849"/>
    <w:rsid w:val="009959D9"/>
    <w:rsid w:val="00995CDD"/>
    <w:rsid w:val="0099638F"/>
    <w:rsid w:val="009964DD"/>
    <w:rsid w:val="009969DD"/>
    <w:rsid w:val="00996A95"/>
    <w:rsid w:val="0099708D"/>
    <w:rsid w:val="0099743A"/>
    <w:rsid w:val="00997A0D"/>
    <w:rsid w:val="00997C81"/>
    <w:rsid w:val="009A0C91"/>
    <w:rsid w:val="009A1359"/>
    <w:rsid w:val="009A244D"/>
    <w:rsid w:val="009A2D49"/>
    <w:rsid w:val="009A33E3"/>
    <w:rsid w:val="009A3B31"/>
    <w:rsid w:val="009A3C3F"/>
    <w:rsid w:val="009A3C9B"/>
    <w:rsid w:val="009A4CA0"/>
    <w:rsid w:val="009A51FF"/>
    <w:rsid w:val="009A55BF"/>
    <w:rsid w:val="009A5D03"/>
    <w:rsid w:val="009A5E69"/>
    <w:rsid w:val="009A67ED"/>
    <w:rsid w:val="009A6CF5"/>
    <w:rsid w:val="009A73F0"/>
    <w:rsid w:val="009A7F0C"/>
    <w:rsid w:val="009B0091"/>
    <w:rsid w:val="009B012B"/>
    <w:rsid w:val="009B0335"/>
    <w:rsid w:val="009B1F7D"/>
    <w:rsid w:val="009B32BB"/>
    <w:rsid w:val="009B344E"/>
    <w:rsid w:val="009B3CE1"/>
    <w:rsid w:val="009B460E"/>
    <w:rsid w:val="009B4E71"/>
    <w:rsid w:val="009B4EC7"/>
    <w:rsid w:val="009B5A4C"/>
    <w:rsid w:val="009B64EA"/>
    <w:rsid w:val="009B6949"/>
    <w:rsid w:val="009B6D32"/>
    <w:rsid w:val="009B7482"/>
    <w:rsid w:val="009C0506"/>
    <w:rsid w:val="009C0BC6"/>
    <w:rsid w:val="009C0E40"/>
    <w:rsid w:val="009C11AC"/>
    <w:rsid w:val="009C13F4"/>
    <w:rsid w:val="009C1720"/>
    <w:rsid w:val="009C1835"/>
    <w:rsid w:val="009C2102"/>
    <w:rsid w:val="009C2A5D"/>
    <w:rsid w:val="009C354A"/>
    <w:rsid w:val="009C3C3E"/>
    <w:rsid w:val="009C3F3F"/>
    <w:rsid w:val="009C3F49"/>
    <w:rsid w:val="009C4174"/>
    <w:rsid w:val="009C4192"/>
    <w:rsid w:val="009C50A2"/>
    <w:rsid w:val="009C6068"/>
    <w:rsid w:val="009C6846"/>
    <w:rsid w:val="009C6F45"/>
    <w:rsid w:val="009C7F53"/>
    <w:rsid w:val="009D0516"/>
    <w:rsid w:val="009D187A"/>
    <w:rsid w:val="009D1C29"/>
    <w:rsid w:val="009D1CA1"/>
    <w:rsid w:val="009D2912"/>
    <w:rsid w:val="009D35C0"/>
    <w:rsid w:val="009D3DC0"/>
    <w:rsid w:val="009D44C6"/>
    <w:rsid w:val="009D4D07"/>
    <w:rsid w:val="009D5063"/>
    <w:rsid w:val="009D59E3"/>
    <w:rsid w:val="009D5CBC"/>
    <w:rsid w:val="009D5FDA"/>
    <w:rsid w:val="009D61D3"/>
    <w:rsid w:val="009D6320"/>
    <w:rsid w:val="009D6448"/>
    <w:rsid w:val="009D6BB4"/>
    <w:rsid w:val="009D6BFF"/>
    <w:rsid w:val="009D7034"/>
    <w:rsid w:val="009D7106"/>
    <w:rsid w:val="009D7472"/>
    <w:rsid w:val="009D7F42"/>
    <w:rsid w:val="009E09CE"/>
    <w:rsid w:val="009E1483"/>
    <w:rsid w:val="009E1AB8"/>
    <w:rsid w:val="009E1BD0"/>
    <w:rsid w:val="009E2288"/>
    <w:rsid w:val="009E26B1"/>
    <w:rsid w:val="009E2D2D"/>
    <w:rsid w:val="009E2FC1"/>
    <w:rsid w:val="009E315A"/>
    <w:rsid w:val="009E35AD"/>
    <w:rsid w:val="009E4030"/>
    <w:rsid w:val="009E4727"/>
    <w:rsid w:val="009E4825"/>
    <w:rsid w:val="009E49FF"/>
    <w:rsid w:val="009E54F2"/>
    <w:rsid w:val="009E62E0"/>
    <w:rsid w:val="009E68EB"/>
    <w:rsid w:val="009E6D84"/>
    <w:rsid w:val="009E700E"/>
    <w:rsid w:val="009E7D0F"/>
    <w:rsid w:val="009F1169"/>
    <w:rsid w:val="009F1178"/>
    <w:rsid w:val="009F146D"/>
    <w:rsid w:val="009F1F04"/>
    <w:rsid w:val="009F1FB5"/>
    <w:rsid w:val="009F20FD"/>
    <w:rsid w:val="009F35DE"/>
    <w:rsid w:val="009F520F"/>
    <w:rsid w:val="009F530D"/>
    <w:rsid w:val="009F5646"/>
    <w:rsid w:val="009F5A9E"/>
    <w:rsid w:val="009F602D"/>
    <w:rsid w:val="009F6377"/>
    <w:rsid w:val="009F6808"/>
    <w:rsid w:val="009F6B98"/>
    <w:rsid w:val="009F701B"/>
    <w:rsid w:val="009F7255"/>
    <w:rsid w:val="009F7EED"/>
    <w:rsid w:val="009F7F2C"/>
    <w:rsid w:val="00A002F4"/>
    <w:rsid w:val="00A003A8"/>
    <w:rsid w:val="00A012B8"/>
    <w:rsid w:val="00A01528"/>
    <w:rsid w:val="00A019F9"/>
    <w:rsid w:val="00A022F6"/>
    <w:rsid w:val="00A02BC4"/>
    <w:rsid w:val="00A02D7E"/>
    <w:rsid w:val="00A0314F"/>
    <w:rsid w:val="00A03280"/>
    <w:rsid w:val="00A032E6"/>
    <w:rsid w:val="00A03655"/>
    <w:rsid w:val="00A03954"/>
    <w:rsid w:val="00A03AC8"/>
    <w:rsid w:val="00A03B83"/>
    <w:rsid w:val="00A03EBA"/>
    <w:rsid w:val="00A04022"/>
    <w:rsid w:val="00A04906"/>
    <w:rsid w:val="00A04DD0"/>
    <w:rsid w:val="00A051D7"/>
    <w:rsid w:val="00A05343"/>
    <w:rsid w:val="00A0574E"/>
    <w:rsid w:val="00A05876"/>
    <w:rsid w:val="00A06BDB"/>
    <w:rsid w:val="00A07668"/>
    <w:rsid w:val="00A105C7"/>
    <w:rsid w:val="00A1083A"/>
    <w:rsid w:val="00A10B41"/>
    <w:rsid w:val="00A10D80"/>
    <w:rsid w:val="00A111AA"/>
    <w:rsid w:val="00A124BB"/>
    <w:rsid w:val="00A12637"/>
    <w:rsid w:val="00A12C48"/>
    <w:rsid w:val="00A132E2"/>
    <w:rsid w:val="00A13694"/>
    <w:rsid w:val="00A13D87"/>
    <w:rsid w:val="00A14237"/>
    <w:rsid w:val="00A14800"/>
    <w:rsid w:val="00A14B42"/>
    <w:rsid w:val="00A1699B"/>
    <w:rsid w:val="00A16FFE"/>
    <w:rsid w:val="00A1710A"/>
    <w:rsid w:val="00A1727B"/>
    <w:rsid w:val="00A1732C"/>
    <w:rsid w:val="00A17362"/>
    <w:rsid w:val="00A17479"/>
    <w:rsid w:val="00A1748C"/>
    <w:rsid w:val="00A17925"/>
    <w:rsid w:val="00A2026E"/>
    <w:rsid w:val="00A210BC"/>
    <w:rsid w:val="00A210C2"/>
    <w:rsid w:val="00A21605"/>
    <w:rsid w:val="00A219C5"/>
    <w:rsid w:val="00A22C40"/>
    <w:rsid w:val="00A2306E"/>
    <w:rsid w:val="00A23D89"/>
    <w:rsid w:val="00A23FF6"/>
    <w:rsid w:val="00A24E94"/>
    <w:rsid w:val="00A25898"/>
    <w:rsid w:val="00A259CE"/>
    <w:rsid w:val="00A25EC6"/>
    <w:rsid w:val="00A25FF5"/>
    <w:rsid w:val="00A26EEC"/>
    <w:rsid w:val="00A274B9"/>
    <w:rsid w:val="00A31748"/>
    <w:rsid w:val="00A32CDF"/>
    <w:rsid w:val="00A32ED7"/>
    <w:rsid w:val="00A333AA"/>
    <w:rsid w:val="00A344C9"/>
    <w:rsid w:val="00A35577"/>
    <w:rsid w:val="00A36786"/>
    <w:rsid w:val="00A36D56"/>
    <w:rsid w:val="00A36F81"/>
    <w:rsid w:val="00A37342"/>
    <w:rsid w:val="00A405AB"/>
    <w:rsid w:val="00A4074B"/>
    <w:rsid w:val="00A40902"/>
    <w:rsid w:val="00A40926"/>
    <w:rsid w:val="00A41EEA"/>
    <w:rsid w:val="00A42182"/>
    <w:rsid w:val="00A42DE3"/>
    <w:rsid w:val="00A43A9A"/>
    <w:rsid w:val="00A448AD"/>
    <w:rsid w:val="00A44935"/>
    <w:rsid w:val="00A44E96"/>
    <w:rsid w:val="00A45E53"/>
    <w:rsid w:val="00A46444"/>
    <w:rsid w:val="00A46607"/>
    <w:rsid w:val="00A468D9"/>
    <w:rsid w:val="00A503D4"/>
    <w:rsid w:val="00A50C40"/>
    <w:rsid w:val="00A50D34"/>
    <w:rsid w:val="00A50E43"/>
    <w:rsid w:val="00A5124B"/>
    <w:rsid w:val="00A516B8"/>
    <w:rsid w:val="00A52758"/>
    <w:rsid w:val="00A532ED"/>
    <w:rsid w:val="00A53959"/>
    <w:rsid w:val="00A54126"/>
    <w:rsid w:val="00A5444D"/>
    <w:rsid w:val="00A54C14"/>
    <w:rsid w:val="00A54C75"/>
    <w:rsid w:val="00A54DDC"/>
    <w:rsid w:val="00A54F2A"/>
    <w:rsid w:val="00A55198"/>
    <w:rsid w:val="00A552BE"/>
    <w:rsid w:val="00A556CC"/>
    <w:rsid w:val="00A56167"/>
    <w:rsid w:val="00A568D1"/>
    <w:rsid w:val="00A56BAA"/>
    <w:rsid w:val="00A56D59"/>
    <w:rsid w:val="00A57A3D"/>
    <w:rsid w:val="00A6013F"/>
    <w:rsid w:val="00A60FCB"/>
    <w:rsid w:val="00A61518"/>
    <w:rsid w:val="00A6151D"/>
    <w:rsid w:val="00A616F0"/>
    <w:rsid w:val="00A61B23"/>
    <w:rsid w:val="00A624A0"/>
    <w:rsid w:val="00A62CA5"/>
    <w:rsid w:val="00A63639"/>
    <w:rsid w:val="00A63966"/>
    <w:rsid w:val="00A6400A"/>
    <w:rsid w:val="00A644A5"/>
    <w:rsid w:val="00A644F7"/>
    <w:rsid w:val="00A647D7"/>
    <w:rsid w:val="00A6487B"/>
    <w:rsid w:val="00A64A4F"/>
    <w:rsid w:val="00A65001"/>
    <w:rsid w:val="00A6529B"/>
    <w:rsid w:val="00A659BF"/>
    <w:rsid w:val="00A65B71"/>
    <w:rsid w:val="00A66721"/>
    <w:rsid w:val="00A669D1"/>
    <w:rsid w:val="00A66A77"/>
    <w:rsid w:val="00A66A9C"/>
    <w:rsid w:val="00A67638"/>
    <w:rsid w:val="00A67700"/>
    <w:rsid w:val="00A67A52"/>
    <w:rsid w:val="00A67EEB"/>
    <w:rsid w:val="00A700D7"/>
    <w:rsid w:val="00A7098B"/>
    <w:rsid w:val="00A71EF8"/>
    <w:rsid w:val="00A726FF"/>
    <w:rsid w:val="00A72A3A"/>
    <w:rsid w:val="00A72CBF"/>
    <w:rsid w:val="00A72FFD"/>
    <w:rsid w:val="00A73213"/>
    <w:rsid w:val="00A73AB9"/>
    <w:rsid w:val="00A74203"/>
    <w:rsid w:val="00A74292"/>
    <w:rsid w:val="00A74456"/>
    <w:rsid w:val="00A74D69"/>
    <w:rsid w:val="00A74EB3"/>
    <w:rsid w:val="00A75234"/>
    <w:rsid w:val="00A75DCA"/>
    <w:rsid w:val="00A7619F"/>
    <w:rsid w:val="00A762D1"/>
    <w:rsid w:val="00A76728"/>
    <w:rsid w:val="00A76761"/>
    <w:rsid w:val="00A76E1D"/>
    <w:rsid w:val="00A7712B"/>
    <w:rsid w:val="00A77173"/>
    <w:rsid w:val="00A804E5"/>
    <w:rsid w:val="00A80784"/>
    <w:rsid w:val="00A80974"/>
    <w:rsid w:val="00A81881"/>
    <w:rsid w:val="00A820B6"/>
    <w:rsid w:val="00A8281D"/>
    <w:rsid w:val="00A82A58"/>
    <w:rsid w:val="00A82ED8"/>
    <w:rsid w:val="00A83172"/>
    <w:rsid w:val="00A83359"/>
    <w:rsid w:val="00A8487D"/>
    <w:rsid w:val="00A84C85"/>
    <w:rsid w:val="00A84FA4"/>
    <w:rsid w:val="00A85019"/>
    <w:rsid w:val="00A867C8"/>
    <w:rsid w:val="00A868A0"/>
    <w:rsid w:val="00A86F14"/>
    <w:rsid w:val="00A873F3"/>
    <w:rsid w:val="00A8757F"/>
    <w:rsid w:val="00A877C1"/>
    <w:rsid w:val="00A87FDC"/>
    <w:rsid w:val="00A902F8"/>
    <w:rsid w:val="00A90377"/>
    <w:rsid w:val="00A903F0"/>
    <w:rsid w:val="00A9063F"/>
    <w:rsid w:val="00A908F2"/>
    <w:rsid w:val="00A91058"/>
    <w:rsid w:val="00A9131A"/>
    <w:rsid w:val="00A91591"/>
    <w:rsid w:val="00A91613"/>
    <w:rsid w:val="00A9176B"/>
    <w:rsid w:val="00A9259A"/>
    <w:rsid w:val="00A93C60"/>
    <w:rsid w:val="00A94D9A"/>
    <w:rsid w:val="00A96578"/>
    <w:rsid w:val="00A96900"/>
    <w:rsid w:val="00A96B38"/>
    <w:rsid w:val="00A9714F"/>
    <w:rsid w:val="00A97397"/>
    <w:rsid w:val="00A977EB"/>
    <w:rsid w:val="00AA0C41"/>
    <w:rsid w:val="00AA0F91"/>
    <w:rsid w:val="00AA1784"/>
    <w:rsid w:val="00AA2187"/>
    <w:rsid w:val="00AA22BB"/>
    <w:rsid w:val="00AA2477"/>
    <w:rsid w:val="00AA322F"/>
    <w:rsid w:val="00AA39E3"/>
    <w:rsid w:val="00AA3FB2"/>
    <w:rsid w:val="00AA48F6"/>
    <w:rsid w:val="00AA65E9"/>
    <w:rsid w:val="00AA6CC3"/>
    <w:rsid w:val="00AA6F20"/>
    <w:rsid w:val="00AA710E"/>
    <w:rsid w:val="00AA72DF"/>
    <w:rsid w:val="00AA7419"/>
    <w:rsid w:val="00AB01E2"/>
    <w:rsid w:val="00AB0779"/>
    <w:rsid w:val="00AB20DF"/>
    <w:rsid w:val="00AB2127"/>
    <w:rsid w:val="00AB21F4"/>
    <w:rsid w:val="00AB23F2"/>
    <w:rsid w:val="00AB24FF"/>
    <w:rsid w:val="00AB4C17"/>
    <w:rsid w:val="00AB4C3C"/>
    <w:rsid w:val="00AB5735"/>
    <w:rsid w:val="00AB58D7"/>
    <w:rsid w:val="00AB70C5"/>
    <w:rsid w:val="00AB753D"/>
    <w:rsid w:val="00AB75BD"/>
    <w:rsid w:val="00AB7904"/>
    <w:rsid w:val="00AB7A4E"/>
    <w:rsid w:val="00AB7EC0"/>
    <w:rsid w:val="00AC0309"/>
    <w:rsid w:val="00AC0C4A"/>
    <w:rsid w:val="00AC1170"/>
    <w:rsid w:val="00AC1669"/>
    <w:rsid w:val="00AC2F55"/>
    <w:rsid w:val="00AC42D4"/>
    <w:rsid w:val="00AC4FE7"/>
    <w:rsid w:val="00AC533D"/>
    <w:rsid w:val="00AC609D"/>
    <w:rsid w:val="00AC60DE"/>
    <w:rsid w:val="00AC7537"/>
    <w:rsid w:val="00AC756B"/>
    <w:rsid w:val="00AC7A9F"/>
    <w:rsid w:val="00AC7B8A"/>
    <w:rsid w:val="00AC7EDB"/>
    <w:rsid w:val="00AD058D"/>
    <w:rsid w:val="00AD074A"/>
    <w:rsid w:val="00AD07CF"/>
    <w:rsid w:val="00AD0E57"/>
    <w:rsid w:val="00AD0ED8"/>
    <w:rsid w:val="00AD1BB9"/>
    <w:rsid w:val="00AD301D"/>
    <w:rsid w:val="00AD3FC6"/>
    <w:rsid w:val="00AD50B8"/>
    <w:rsid w:val="00AD51BA"/>
    <w:rsid w:val="00AD5BFA"/>
    <w:rsid w:val="00AD5D5B"/>
    <w:rsid w:val="00AD62F6"/>
    <w:rsid w:val="00AD6630"/>
    <w:rsid w:val="00AD6BBA"/>
    <w:rsid w:val="00AD7C97"/>
    <w:rsid w:val="00AD7E59"/>
    <w:rsid w:val="00AE08A8"/>
    <w:rsid w:val="00AE0EE7"/>
    <w:rsid w:val="00AE141E"/>
    <w:rsid w:val="00AE17AC"/>
    <w:rsid w:val="00AE214C"/>
    <w:rsid w:val="00AE234E"/>
    <w:rsid w:val="00AE3660"/>
    <w:rsid w:val="00AE396A"/>
    <w:rsid w:val="00AE3B53"/>
    <w:rsid w:val="00AE42C4"/>
    <w:rsid w:val="00AE4621"/>
    <w:rsid w:val="00AE4C90"/>
    <w:rsid w:val="00AE6488"/>
    <w:rsid w:val="00AE6917"/>
    <w:rsid w:val="00AE6ED4"/>
    <w:rsid w:val="00AE6FE4"/>
    <w:rsid w:val="00AE7DD1"/>
    <w:rsid w:val="00AE7E1A"/>
    <w:rsid w:val="00AF019B"/>
    <w:rsid w:val="00AF0B24"/>
    <w:rsid w:val="00AF0CE8"/>
    <w:rsid w:val="00AF1568"/>
    <w:rsid w:val="00AF1AFD"/>
    <w:rsid w:val="00AF1D55"/>
    <w:rsid w:val="00AF1F6B"/>
    <w:rsid w:val="00AF2F4F"/>
    <w:rsid w:val="00AF347E"/>
    <w:rsid w:val="00AF39EF"/>
    <w:rsid w:val="00AF3CE3"/>
    <w:rsid w:val="00AF3CF3"/>
    <w:rsid w:val="00AF443C"/>
    <w:rsid w:val="00AF4630"/>
    <w:rsid w:val="00AF50AD"/>
    <w:rsid w:val="00AF5822"/>
    <w:rsid w:val="00AF582F"/>
    <w:rsid w:val="00AF602C"/>
    <w:rsid w:val="00AF66C9"/>
    <w:rsid w:val="00AF71E1"/>
    <w:rsid w:val="00AF71EE"/>
    <w:rsid w:val="00AF7FC7"/>
    <w:rsid w:val="00B0023F"/>
    <w:rsid w:val="00B00690"/>
    <w:rsid w:val="00B006C1"/>
    <w:rsid w:val="00B00902"/>
    <w:rsid w:val="00B011FB"/>
    <w:rsid w:val="00B01E5E"/>
    <w:rsid w:val="00B02672"/>
    <w:rsid w:val="00B026EE"/>
    <w:rsid w:val="00B042F3"/>
    <w:rsid w:val="00B04F05"/>
    <w:rsid w:val="00B07303"/>
    <w:rsid w:val="00B07826"/>
    <w:rsid w:val="00B078BB"/>
    <w:rsid w:val="00B07A0A"/>
    <w:rsid w:val="00B07A60"/>
    <w:rsid w:val="00B07BB4"/>
    <w:rsid w:val="00B1014A"/>
    <w:rsid w:val="00B10A70"/>
    <w:rsid w:val="00B10E43"/>
    <w:rsid w:val="00B10FD1"/>
    <w:rsid w:val="00B1110B"/>
    <w:rsid w:val="00B112EB"/>
    <w:rsid w:val="00B11D9B"/>
    <w:rsid w:val="00B12301"/>
    <w:rsid w:val="00B125F0"/>
    <w:rsid w:val="00B126F8"/>
    <w:rsid w:val="00B12D9D"/>
    <w:rsid w:val="00B13949"/>
    <w:rsid w:val="00B13EDE"/>
    <w:rsid w:val="00B1439F"/>
    <w:rsid w:val="00B14743"/>
    <w:rsid w:val="00B14FE1"/>
    <w:rsid w:val="00B15747"/>
    <w:rsid w:val="00B162BE"/>
    <w:rsid w:val="00B165F7"/>
    <w:rsid w:val="00B1699C"/>
    <w:rsid w:val="00B16F11"/>
    <w:rsid w:val="00B174C1"/>
    <w:rsid w:val="00B20A81"/>
    <w:rsid w:val="00B20A95"/>
    <w:rsid w:val="00B2107C"/>
    <w:rsid w:val="00B212B6"/>
    <w:rsid w:val="00B22A42"/>
    <w:rsid w:val="00B22A9D"/>
    <w:rsid w:val="00B231E3"/>
    <w:rsid w:val="00B232F3"/>
    <w:rsid w:val="00B23646"/>
    <w:rsid w:val="00B23B07"/>
    <w:rsid w:val="00B23B4F"/>
    <w:rsid w:val="00B25142"/>
    <w:rsid w:val="00B2537E"/>
    <w:rsid w:val="00B25676"/>
    <w:rsid w:val="00B25CE2"/>
    <w:rsid w:val="00B25F19"/>
    <w:rsid w:val="00B26DA6"/>
    <w:rsid w:val="00B271FD"/>
    <w:rsid w:val="00B274B2"/>
    <w:rsid w:val="00B27E3F"/>
    <w:rsid w:val="00B30D48"/>
    <w:rsid w:val="00B30DD4"/>
    <w:rsid w:val="00B30F15"/>
    <w:rsid w:val="00B312AE"/>
    <w:rsid w:val="00B32654"/>
    <w:rsid w:val="00B336AB"/>
    <w:rsid w:val="00B34419"/>
    <w:rsid w:val="00B34904"/>
    <w:rsid w:val="00B34A1C"/>
    <w:rsid w:val="00B35869"/>
    <w:rsid w:val="00B35E86"/>
    <w:rsid w:val="00B35EB5"/>
    <w:rsid w:val="00B3600E"/>
    <w:rsid w:val="00B361FB"/>
    <w:rsid w:val="00B362B3"/>
    <w:rsid w:val="00B372A3"/>
    <w:rsid w:val="00B37535"/>
    <w:rsid w:val="00B37707"/>
    <w:rsid w:val="00B40174"/>
    <w:rsid w:val="00B401D5"/>
    <w:rsid w:val="00B40701"/>
    <w:rsid w:val="00B4088D"/>
    <w:rsid w:val="00B40CA6"/>
    <w:rsid w:val="00B41365"/>
    <w:rsid w:val="00B41933"/>
    <w:rsid w:val="00B41AAA"/>
    <w:rsid w:val="00B42A51"/>
    <w:rsid w:val="00B431F4"/>
    <w:rsid w:val="00B4342D"/>
    <w:rsid w:val="00B4388E"/>
    <w:rsid w:val="00B43952"/>
    <w:rsid w:val="00B44164"/>
    <w:rsid w:val="00B444A1"/>
    <w:rsid w:val="00B44502"/>
    <w:rsid w:val="00B44507"/>
    <w:rsid w:val="00B4472D"/>
    <w:rsid w:val="00B454D2"/>
    <w:rsid w:val="00B45C3A"/>
    <w:rsid w:val="00B45D4D"/>
    <w:rsid w:val="00B469BA"/>
    <w:rsid w:val="00B46BBC"/>
    <w:rsid w:val="00B4701A"/>
    <w:rsid w:val="00B47726"/>
    <w:rsid w:val="00B47781"/>
    <w:rsid w:val="00B479A2"/>
    <w:rsid w:val="00B51340"/>
    <w:rsid w:val="00B51D47"/>
    <w:rsid w:val="00B52F73"/>
    <w:rsid w:val="00B5358F"/>
    <w:rsid w:val="00B54118"/>
    <w:rsid w:val="00B54A28"/>
    <w:rsid w:val="00B55D92"/>
    <w:rsid w:val="00B56DD2"/>
    <w:rsid w:val="00B56EED"/>
    <w:rsid w:val="00B576F0"/>
    <w:rsid w:val="00B57D7A"/>
    <w:rsid w:val="00B57DC3"/>
    <w:rsid w:val="00B60205"/>
    <w:rsid w:val="00B609BA"/>
    <w:rsid w:val="00B6103A"/>
    <w:rsid w:val="00B61840"/>
    <w:rsid w:val="00B61BB9"/>
    <w:rsid w:val="00B61CE8"/>
    <w:rsid w:val="00B62B39"/>
    <w:rsid w:val="00B63440"/>
    <w:rsid w:val="00B634CF"/>
    <w:rsid w:val="00B6366A"/>
    <w:rsid w:val="00B63F88"/>
    <w:rsid w:val="00B63FDD"/>
    <w:rsid w:val="00B640FD"/>
    <w:rsid w:val="00B647D2"/>
    <w:rsid w:val="00B64936"/>
    <w:rsid w:val="00B653E4"/>
    <w:rsid w:val="00B65DF5"/>
    <w:rsid w:val="00B66C76"/>
    <w:rsid w:val="00B6769A"/>
    <w:rsid w:val="00B678C1"/>
    <w:rsid w:val="00B67962"/>
    <w:rsid w:val="00B7092C"/>
    <w:rsid w:val="00B70DA3"/>
    <w:rsid w:val="00B7118B"/>
    <w:rsid w:val="00B71378"/>
    <w:rsid w:val="00B72067"/>
    <w:rsid w:val="00B72D93"/>
    <w:rsid w:val="00B72DAB"/>
    <w:rsid w:val="00B7395B"/>
    <w:rsid w:val="00B744B0"/>
    <w:rsid w:val="00B748A0"/>
    <w:rsid w:val="00B74914"/>
    <w:rsid w:val="00B75645"/>
    <w:rsid w:val="00B75AE1"/>
    <w:rsid w:val="00B75B20"/>
    <w:rsid w:val="00B75E13"/>
    <w:rsid w:val="00B75F4E"/>
    <w:rsid w:val="00B7656C"/>
    <w:rsid w:val="00B76B17"/>
    <w:rsid w:val="00B76CBA"/>
    <w:rsid w:val="00B76F77"/>
    <w:rsid w:val="00B76FAC"/>
    <w:rsid w:val="00B7750F"/>
    <w:rsid w:val="00B77B96"/>
    <w:rsid w:val="00B804A9"/>
    <w:rsid w:val="00B80524"/>
    <w:rsid w:val="00B80894"/>
    <w:rsid w:val="00B80C34"/>
    <w:rsid w:val="00B80F9D"/>
    <w:rsid w:val="00B817BC"/>
    <w:rsid w:val="00B81EFB"/>
    <w:rsid w:val="00B83720"/>
    <w:rsid w:val="00B8484E"/>
    <w:rsid w:val="00B85084"/>
    <w:rsid w:val="00B85C2E"/>
    <w:rsid w:val="00B900DC"/>
    <w:rsid w:val="00B90A62"/>
    <w:rsid w:val="00B90E58"/>
    <w:rsid w:val="00B90FC7"/>
    <w:rsid w:val="00B91072"/>
    <w:rsid w:val="00B92032"/>
    <w:rsid w:val="00B921EF"/>
    <w:rsid w:val="00B92C15"/>
    <w:rsid w:val="00B936E6"/>
    <w:rsid w:val="00B94388"/>
    <w:rsid w:val="00B94DD0"/>
    <w:rsid w:val="00B95870"/>
    <w:rsid w:val="00B96012"/>
    <w:rsid w:val="00B96067"/>
    <w:rsid w:val="00B960FE"/>
    <w:rsid w:val="00BA0418"/>
    <w:rsid w:val="00BA0B63"/>
    <w:rsid w:val="00BA13CC"/>
    <w:rsid w:val="00BA1E06"/>
    <w:rsid w:val="00BA1F0E"/>
    <w:rsid w:val="00BA2057"/>
    <w:rsid w:val="00BA2D96"/>
    <w:rsid w:val="00BA396C"/>
    <w:rsid w:val="00BA40C8"/>
    <w:rsid w:val="00BA44CE"/>
    <w:rsid w:val="00BA4563"/>
    <w:rsid w:val="00BA4793"/>
    <w:rsid w:val="00BA483F"/>
    <w:rsid w:val="00BA4C1A"/>
    <w:rsid w:val="00BA4F97"/>
    <w:rsid w:val="00BA542F"/>
    <w:rsid w:val="00BA54DE"/>
    <w:rsid w:val="00BA5D70"/>
    <w:rsid w:val="00BA6243"/>
    <w:rsid w:val="00BA6CA6"/>
    <w:rsid w:val="00BA6F50"/>
    <w:rsid w:val="00BA7296"/>
    <w:rsid w:val="00BA765A"/>
    <w:rsid w:val="00BA7B38"/>
    <w:rsid w:val="00BA7E93"/>
    <w:rsid w:val="00BB0662"/>
    <w:rsid w:val="00BB0D52"/>
    <w:rsid w:val="00BB0F90"/>
    <w:rsid w:val="00BB0FAF"/>
    <w:rsid w:val="00BB2E80"/>
    <w:rsid w:val="00BB3A14"/>
    <w:rsid w:val="00BB3B2A"/>
    <w:rsid w:val="00BB5104"/>
    <w:rsid w:val="00BB634D"/>
    <w:rsid w:val="00BB68B3"/>
    <w:rsid w:val="00BB7194"/>
    <w:rsid w:val="00BB7858"/>
    <w:rsid w:val="00BB7EFD"/>
    <w:rsid w:val="00BC0151"/>
    <w:rsid w:val="00BC07B0"/>
    <w:rsid w:val="00BC09BB"/>
    <w:rsid w:val="00BC1305"/>
    <w:rsid w:val="00BC1647"/>
    <w:rsid w:val="00BC1CB6"/>
    <w:rsid w:val="00BC35BF"/>
    <w:rsid w:val="00BC3642"/>
    <w:rsid w:val="00BC373B"/>
    <w:rsid w:val="00BC39DD"/>
    <w:rsid w:val="00BC3D2F"/>
    <w:rsid w:val="00BC4AE9"/>
    <w:rsid w:val="00BC5186"/>
    <w:rsid w:val="00BC589C"/>
    <w:rsid w:val="00BC59D1"/>
    <w:rsid w:val="00BC5A6C"/>
    <w:rsid w:val="00BC5FDB"/>
    <w:rsid w:val="00BC6448"/>
    <w:rsid w:val="00BC6DE9"/>
    <w:rsid w:val="00BC792B"/>
    <w:rsid w:val="00BC7E97"/>
    <w:rsid w:val="00BC7F66"/>
    <w:rsid w:val="00BD07AE"/>
    <w:rsid w:val="00BD0DB1"/>
    <w:rsid w:val="00BD21B7"/>
    <w:rsid w:val="00BD2E3F"/>
    <w:rsid w:val="00BD2ECE"/>
    <w:rsid w:val="00BD2FD9"/>
    <w:rsid w:val="00BD353A"/>
    <w:rsid w:val="00BD3DBA"/>
    <w:rsid w:val="00BD4279"/>
    <w:rsid w:val="00BD493B"/>
    <w:rsid w:val="00BD4C8F"/>
    <w:rsid w:val="00BD64BE"/>
    <w:rsid w:val="00BD64DE"/>
    <w:rsid w:val="00BD719A"/>
    <w:rsid w:val="00BD72B4"/>
    <w:rsid w:val="00BD733F"/>
    <w:rsid w:val="00BD7388"/>
    <w:rsid w:val="00BE07A4"/>
    <w:rsid w:val="00BE0D80"/>
    <w:rsid w:val="00BE0F06"/>
    <w:rsid w:val="00BE1C5D"/>
    <w:rsid w:val="00BE1FF3"/>
    <w:rsid w:val="00BE20F3"/>
    <w:rsid w:val="00BE220A"/>
    <w:rsid w:val="00BE27CF"/>
    <w:rsid w:val="00BE2CB8"/>
    <w:rsid w:val="00BE3881"/>
    <w:rsid w:val="00BE3C32"/>
    <w:rsid w:val="00BE4F25"/>
    <w:rsid w:val="00BE4F31"/>
    <w:rsid w:val="00BE5794"/>
    <w:rsid w:val="00BE5905"/>
    <w:rsid w:val="00BE764A"/>
    <w:rsid w:val="00BE7DE1"/>
    <w:rsid w:val="00BF01A9"/>
    <w:rsid w:val="00BF0531"/>
    <w:rsid w:val="00BF1649"/>
    <w:rsid w:val="00BF1880"/>
    <w:rsid w:val="00BF23C3"/>
    <w:rsid w:val="00BF2565"/>
    <w:rsid w:val="00BF29B1"/>
    <w:rsid w:val="00BF3450"/>
    <w:rsid w:val="00BF3966"/>
    <w:rsid w:val="00BF407C"/>
    <w:rsid w:val="00BF5760"/>
    <w:rsid w:val="00BF61D8"/>
    <w:rsid w:val="00BF6A49"/>
    <w:rsid w:val="00BF7E7E"/>
    <w:rsid w:val="00BF7F4A"/>
    <w:rsid w:val="00C0012D"/>
    <w:rsid w:val="00C00E9D"/>
    <w:rsid w:val="00C01A2B"/>
    <w:rsid w:val="00C01DEE"/>
    <w:rsid w:val="00C024ED"/>
    <w:rsid w:val="00C026DA"/>
    <w:rsid w:val="00C02AFB"/>
    <w:rsid w:val="00C02F93"/>
    <w:rsid w:val="00C040B9"/>
    <w:rsid w:val="00C0440F"/>
    <w:rsid w:val="00C04A7A"/>
    <w:rsid w:val="00C0510B"/>
    <w:rsid w:val="00C055E4"/>
    <w:rsid w:val="00C0584F"/>
    <w:rsid w:val="00C05C73"/>
    <w:rsid w:val="00C05FB9"/>
    <w:rsid w:val="00C06500"/>
    <w:rsid w:val="00C06847"/>
    <w:rsid w:val="00C06DD3"/>
    <w:rsid w:val="00C0737B"/>
    <w:rsid w:val="00C0798B"/>
    <w:rsid w:val="00C07B18"/>
    <w:rsid w:val="00C101FC"/>
    <w:rsid w:val="00C10388"/>
    <w:rsid w:val="00C10641"/>
    <w:rsid w:val="00C10E04"/>
    <w:rsid w:val="00C11A74"/>
    <w:rsid w:val="00C12C91"/>
    <w:rsid w:val="00C12DE5"/>
    <w:rsid w:val="00C139C9"/>
    <w:rsid w:val="00C13C99"/>
    <w:rsid w:val="00C14AB2"/>
    <w:rsid w:val="00C14C46"/>
    <w:rsid w:val="00C14FBA"/>
    <w:rsid w:val="00C1503A"/>
    <w:rsid w:val="00C153B8"/>
    <w:rsid w:val="00C164DC"/>
    <w:rsid w:val="00C16708"/>
    <w:rsid w:val="00C16B1D"/>
    <w:rsid w:val="00C16B7A"/>
    <w:rsid w:val="00C16C02"/>
    <w:rsid w:val="00C16F21"/>
    <w:rsid w:val="00C17AE6"/>
    <w:rsid w:val="00C20C5C"/>
    <w:rsid w:val="00C21413"/>
    <w:rsid w:val="00C21460"/>
    <w:rsid w:val="00C2158C"/>
    <w:rsid w:val="00C21DE8"/>
    <w:rsid w:val="00C22627"/>
    <w:rsid w:val="00C22830"/>
    <w:rsid w:val="00C23B01"/>
    <w:rsid w:val="00C24817"/>
    <w:rsid w:val="00C249C9"/>
    <w:rsid w:val="00C25618"/>
    <w:rsid w:val="00C25BA6"/>
    <w:rsid w:val="00C25ECB"/>
    <w:rsid w:val="00C2608A"/>
    <w:rsid w:val="00C26801"/>
    <w:rsid w:val="00C26D66"/>
    <w:rsid w:val="00C27A43"/>
    <w:rsid w:val="00C27B24"/>
    <w:rsid w:val="00C305C0"/>
    <w:rsid w:val="00C309D1"/>
    <w:rsid w:val="00C30BE4"/>
    <w:rsid w:val="00C310D6"/>
    <w:rsid w:val="00C31947"/>
    <w:rsid w:val="00C3200E"/>
    <w:rsid w:val="00C328A8"/>
    <w:rsid w:val="00C334A3"/>
    <w:rsid w:val="00C33B0A"/>
    <w:rsid w:val="00C33E53"/>
    <w:rsid w:val="00C3427D"/>
    <w:rsid w:val="00C343E3"/>
    <w:rsid w:val="00C345A5"/>
    <w:rsid w:val="00C351F1"/>
    <w:rsid w:val="00C351F6"/>
    <w:rsid w:val="00C35DD8"/>
    <w:rsid w:val="00C36CCC"/>
    <w:rsid w:val="00C36F21"/>
    <w:rsid w:val="00C376A8"/>
    <w:rsid w:val="00C40040"/>
    <w:rsid w:val="00C401FE"/>
    <w:rsid w:val="00C411E4"/>
    <w:rsid w:val="00C41655"/>
    <w:rsid w:val="00C41E20"/>
    <w:rsid w:val="00C424B9"/>
    <w:rsid w:val="00C42547"/>
    <w:rsid w:val="00C42DF1"/>
    <w:rsid w:val="00C432C4"/>
    <w:rsid w:val="00C437E7"/>
    <w:rsid w:val="00C44690"/>
    <w:rsid w:val="00C44771"/>
    <w:rsid w:val="00C44951"/>
    <w:rsid w:val="00C4512A"/>
    <w:rsid w:val="00C45CB2"/>
    <w:rsid w:val="00C4651C"/>
    <w:rsid w:val="00C47D73"/>
    <w:rsid w:val="00C500F3"/>
    <w:rsid w:val="00C501FC"/>
    <w:rsid w:val="00C5060B"/>
    <w:rsid w:val="00C512F4"/>
    <w:rsid w:val="00C51717"/>
    <w:rsid w:val="00C517C8"/>
    <w:rsid w:val="00C51882"/>
    <w:rsid w:val="00C519A1"/>
    <w:rsid w:val="00C51BD8"/>
    <w:rsid w:val="00C526C4"/>
    <w:rsid w:val="00C52754"/>
    <w:rsid w:val="00C52D57"/>
    <w:rsid w:val="00C5351E"/>
    <w:rsid w:val="00C54343"/>
    <w:rsid w:val="00C54428"/>
    <w:rsid w:val="00C547DD"/>
    <w:rsid w:val="00C54A24"/>
    <w:rsid w:val="00C54FD9"/>
    <w:rsid w:val="00C556CE"/>
    <w:rsid w:val="00C56098"/>
    <w:rsid w:val="00C5633A"/>
    <w:rsid w:val="00C568E1"/>
    <w:rsid w:val="00C57890"/>
    <w:rsid w:val="00C61148"/>
    <w:rsid w:val="00C612AB"/>
    <w:rsid w:val="00C6142C"/>
    <w:rsid w:val="00C618F0"/>
    <w:rsid w:val="00C62A22"/>
    <w:rsid w:val="00C62C2B"/>
    <w:rsid w:val="00C630FC"/>
    <w:rsid w:val="00C63169"/>
    <w:rsid w:val="00C634BE"/>
    <w:rsid w:val="00C63AB4"/>
    <w:rsid w:val="00C63CDF"/>
    <w:rsid w:val="00C64249"/>
    <w:rsid w:val="00C64C8E"/>
    <w:rsid w:val="00C6531C"/>
    <w:rsid w:val="00C65650"/>
    <w:rsid w:val="00C65A2B"/>
    <w:rsid w:val="00C65A43"/>
    <w:rsid w:val="00C660CD"/>
    <w:rsid w:val="00C66CB7"/>
    <w:rsid w:val="00C6709C"/>
    <w:rsid w:val="00C674B9"/>
    <w:rsid w:val="00C67784"/>
    <w:rsid w:val="00C67A82"/>
    <w:rsid w:val="00C67CF5"/>
    <w:rsid w:val="00C67F5A"/>
    <w:rsid w:val="00C7056F"/>
    <w:rsid w:val="00C706D1"/>
    <w:rsid w:val="00C708AD"/>
    <w:rsid w:val="00C7228A"/>
    <w:rsid w:val="00C724B4"/>
    <w:rsid w:val="00C7266F"/>
    <w:rsid w:val="00C72CF5"/>
    <w:rsid w:val="00C73E06"/>
    <w:rsid w:val="00C7506B"/>
    <w:rsid w:val="00C75355"/>
    <w:rsid w:val="00C75951"/>
    <w:rsid w:val="00C75B60"/>
    <w:rsid w:val="00C75F91"/>
    <w:rsid w:val="00C7613D"/>
    <w:rsid w:val="00C76632"/>
    <w:rsid w:val="00C76CE1"/>
    <w:rsid w:val="00C77055"/>
    <w:rsid w:val="00C77373"/>
    <w:rsid w:val="00C77A0F"/>
    <w:rsid w:val="00C80240"/>
    <w:rsid w:val="00C80505"/>
    <w:rsid w:val="00C81054"/>
    <w:rsid w:val="00C81096"/>
    <w:rsid w:val="00C811A3"/>
    <w:rsid w:val="00C8139D"/>
    <w:rsid w:val="00C814A3"/>
    <w:rsid w:val="00C81AA5"/>
    <w:rsid w:val="00C81D97"/>
    <w:rsid w:val="00C82860"/>
    <w:rsid w:val="00C829E3"/>
    <w:rsid w:val="00C8315E"/>
    <w:rsid w:val="00C83565"/>
    <w:rsid w:val="00C842FC"/>
    <w:rsid w:val="00C84E0A"/>
    <w:rsid w:val="00C8536A"/>
    <w:rsid w:val="00C8586A"/>
    <w:rsid w:val="00C86ECA"/>
    <w:rsid w:val="00C86F0C"/>
    <w:rsid w:val="00C87344"/>
    <w:rsid w:val="00C8786A"/>
    <w:rsid w:val="00C87A01"/>
    <w:rsid w:val="00C87C41"/>
    <w:rsid w:val="00C90AD7"/>
    <w:rsid w:val="00C9130C"/>
    <w:rsid w:val="00C91310"/>
    <w:rsid w:val="00C913D9"/>
    <w:rsid w:val="00C914D0"/>
    <w:rsid w:val="00C9192C"/>
    <w:rsid w:val="00C91A3C"/>
    <w:rsid w:val="00C932E7"/>
    <w:rsid w:val="00C93525"/>
    <w:rsid w:val="00C93721"/>
    <w:rsid w:val="00C946FE"/>
    <w:rsid w:val="00C94FEC"/>
    <w:rsid w:val="00C95081"/>
    <w:rsid w:val="00C95450"/>
    <w:rsid w:val="00C960DE"/>
    <w:rsid w:val="00C96D04"/>
    <w:rsid w:val="00C96E71"/>
    <w:rsid w:val="00C97348"/>
    <w:rsid w:val="00C9749C"/>
    <w:rsid w:val="00C977F9"/>
    <w:rsid w:val="00C97CB0"/>
    <w:rsid w:val="00CA0ACA"/>
    <w:rsid w:val="00CA1011"/>
    <w:rsid w:val="00CA23F9"/>
    <w:rsid w:val="00CA25F9"/>
    <w:rsid w:val="00CA2776"/>
    <w:rsid w:val="00CA36B9"/>
    <w:rsid w:val="00CA4E7A"/>
    <w:rsid w:val="00CA54F4"/>
    <w:rsid w:val="00CA59FF"/>
    <w:rsid w:val="00CA5F4F"/>
    <w:rsid w:val="00CA6941"/>
    <w:rsid w:val="00CA723A"/>
    <w:rsid w:val="00CA7404"/>
    <w:rsid w:val="00CA7E84"/>
    <w:rsid w:val="00CB0070"/>
    <w:rsid w:val="00CB00D1"/>
    <w:rsid w:val="00CB0B7B"/>
    <w:rsid w:val="00CB0C2D"/>
    <w:rsid w:val="00CB1951"/>
    <w:rsid w:val="00CB2661"/>
    <w:rsid w:val="00CB2E11"/>
    <w:rsid w:val="00CB380A"/>
    <w:rsid w:val="00CB3850"/>
    <w:rsid w:val="00CB4015"/>
    <w:rsid w:val="00CB4B44"/>
    <w:rsid w:val="00CB4CC1"/>
    <w:rsid w:val="00CB6360"/>
    <w:rsid w:val="00CB6404"/>
    <w:rsid w:val="00CB6543"/>
    <w:rsid w:val="00CB743A"/>
    <w:rsid w:val="00CB77F1"/>
    <w:rsid w:val="00CB7F26"/>
    <w:rsid w:val="00CC03AB"/>
    <w:rsid w:val="00CC0586"/>
    <w:rsid w:val="00CC149F"/>
    <w:rsid w:val="00CC1751"/>
    <w:rsid w:val="00CC17E8"/>
    <w:rsid w:val="00CC1922"/>
    <w:rsid w:val="00CC22F0"/>
    <w:rsid w:val="00CC25C7"/>
    <w:rsid w:val="00CC29A8"/>
    <w:rsid w:val="00CC2B30"/>
    <w:rsid w:val="00CC2BE2"/>
    <w:rsid w:val="00CC2D09"/>
    <w:rsid w:val="00CC2E5D"/>
    <w:rsid w:val="00CC3B27"/>
    <w:rsid w:val="00CC405E"/>
    <w:rsid w:val="00CC543E"/>
    <w:rsid w:val="00CC560C"/>
    <w:rsid w:val="00CC5FB1"/>
    <w:rsid w:val="00CC651B"/>
    <w:rsid w:val="00CC6671"/>
    <w:rsid w:val="00CC77F8"/>
    <w:rsid w:val="00CC7DB9"/>
    <w:rsid w:val="00CD03E3"/>
    <w:rsid w:val="00CD060E"/>
    <w:rsid w:val="00CD10DA"/>
    <w:rsid w:val="00CD1730"/>
    <w:rsid w:val="00CD19CA"/>
    <w:rsid w:val="00CD2599"/>
    <w:rsid w:val="00CD26B3"/>
    <w:rsid w:val="00CD402A"/>
    <w:rsid w:val="00CD490C"/>
    <w:rsid w:val="00CD583A"/>
    <w:rsid w:val="00CD643C"/>
    <w:rsid w:val="00CD6DF5"/>
    <w:rsid w:val="00CD764C"/>
    <w:rsid w:val="00CE0D86"/>
    <w:rsid w:val="00CE180F"/>
    <w:rsid w:val="00CE262E"/>
    <w:rsid w:val="00CE2FCC"/>
    <w:rsid w:val="00CE31F4"/>
    <w:rsid w:val="00CE39AF"/>
    <w:rsid w:val="00CE446F"/>
    <w:rsid w:val="00CE4A3E"/>
    <w:rsid w:val="00CE57A3"/>
    <w:rsid w:val="00CE5BEC"/>
    <w:rsid w:val="00CE5E8A"/>
    <w:rsid w:val="00CE77D4"/>
    <w:rsid w:val="00CE78C3"/>
    <w:rsid w:val="00CF124B"/>
    <w:rsid w:val="00CF182D"/>
    <w:rsid w:val="00CF1DDF"/>
    <w:rsid w:val="00CF2256"/>
    <w:rsid w:val="00CF3542"/>
    <w:rsid w:val="00CF3C6C"/>
    <w:rsid w:val="00CF4ACA"/>
    <w:rsid w:val="00CF54CC"/>
    <w:rsid w:val="00CF54E8"/>
    <w:rsid w:val="00CF67FE"/>
    <w:rsid w:val="00CF6A7F"/>
    <w:rsid w:val="00CF6EBF"/>
    <w:rsid w:val="00CF712A"/>
    <w:rsid w:val="00CF7F1F"/>
    <w:rsid w:val="00D00731"/>
    <w:rsid w:val="00D00BD3"/>
    <w:rsid w:val="00D00C6E"/>
    <w:rsid w:val="00D011EC"/>
    <w:rsid w:val="00D0120A"/>
    <w:rsid w:val="00D021DC"/>
    <w:rsid w:val="00D02274"/>
    <w:rsid w:val="00D02598"/>
    <w:rsid w:val="00D0349B"/>
    <w:rsid w:val="00D03847"/>
    <w:rsid w:val="00D03EC3"/>
    <w:rsid w:val="00D04010"/>
    <w:rsid w:val="00D0418F"/>
    <w:rsid w:val="00D041D2"/>
    <w:rsid w:val="00D0446E"/>
    <w:rsid w:val="00D04754"/>
    <w:rsid w:val="00D049AD"/>
    <w:rsid w:val="00D050C7"/>
    <w:rsid w:val="00D05C97"/>
    <w:rsid w:val="00D06182"/>
    <w:rsid w:val="00D07073"/>
    <w:rsid w:val="00D077E1"/>
    <w:rsid w:val="00D07A87"/>
    <w:rsid w:val="00D10294"/>
    <w:rsid w:val="00D104E5"/>
    <w:rsid w:val="00D10A30"/>
    <w:rsid w:val="00D11B37"/>
    <w:rsid w:val="00D11BC0"/>
    <w:rsid w:val="00D11E47"/>
    <w:rsid w:val="00D1202C"/>
    <w:rsid w:val="00D13215"/>
    <w:rsid w:val="00D13C77"/>
    <w:rsid w:val="00D14DDE"/>
    <w:rsid w:val="00D15102"/>
    <w:rsid w:val="00D152BC"/>
    <w:rsid w:val="00D165BF"/>
    <w:rsid w:val="00D174E7"/>
    <w:rsid w:val="00D17F25"/>
    <w:rsid w:val="00D201D0"/>
    <w:rsid w:val="00D20844"/>
    <w:rsid w:val="00D21406"/>
    <w:rsid w:val="00D2141B"/>
    <w:rsid w:val="00D21850"/>
    <w:rsid w:val="00D21DDE"/>
    <w:rsid w:val="00D22BE3"/>
    <w:rsid w:val="00D231CF"/>
    <w:rsid w:val="00D241EE"/>
    <w:rsid w:val="00D2472B"/>
    <w:rsid w:val="00D2480E"/>
    <w:rsid w:val="00D24C55"/>
    <w:rsid w:val="00D256B3"/>
    <w:rsid w:val="00D25CA4"/>
    <w:rsid w:val="00D260AE"/>
    <w:rsid w:val="00D264A5"/>
    <w:rsid w:val="00D30341"/>
    <w:rsid w:val="00D30D3F"/>
    <w:rsid w:val="00D30FD1"/>
    <w:rsid w:val="00D314BC"/>
    <w:rsid w:val="00D322B0"/>
    <w:rsid w:val="00D32883"/>
    <w:rsid w:val="00D32FF7"/>
    <w:rsid w:val="00D3338C"/>
    <w:rsid w:val="00D343C9"/>
    <w:rsid w:val="00D34478"/>
    <w:rsid w:val="00D35B00"/>
    <w:rsid w:val="00D35D87"/>
    <w:rsid w:val="00D36C41"/>
    <w:rsid w:val="00D36F2F"/>
    <w:rsid w:val="00D373CD"/>
    <w:rsid w:val="00D3768E"/>
    <w:rsid w:val="00D40BD9"/>
    <w:rsid w:val="00D41167"/>
    <w:rsid w:val="00D41B8E"/>
    <w:rsid w:val="00D41BC2"/>
    <w:rsid w:val="00D4286A"/>
    <w:rsid w:val="00D42E66"/>
    <w:rsid w:val="00D43DA7"/>
    <w:rsid w:val="00D4415B"/>
    <w:rsid w:val="00D45868"/>
    <w:rsid w:val="00D45A39"/>
    <w:rsid w:val="00D45CA4"/>
    <w:rsid w:val="00D45F45"/>
    <w:rsid w:val="00D4659D"/>
    <w:rsid w:val="00D50852"/>
    <w:rsid w:val="00D50938"/>
    <w:rsid w:val="00D50B6D"/>
    <w:rsid w:val="00D51878"/>
    <w:rsid w:val="00D51953"/>
    <w:rsid w:val="00D51A55"/>
    <w:rsid w:val="00D51F28"/>
    <w:rsid w:val="00D52120"/>
    <w:rsid w:val="00D53429"/>
    <w:rsid w:val="00D5370A"/>
    <w:rsid w:val="00D54FAF"/>
    <w:rsid w:val="00D5518D"/>
    <w:rsid w:val="00D559A0"/>
    <w:rsid w:val="00D560EB"/>
    <w:rsid w:val="00D563F7"/>
    <w:rsid w:val="00D5668B"/>
    <w:rsid w:val="00D56C45"/>
    <w:rsid w:val="00D56E48"/>
    <w:rsid w:val="00D56EDF"/>
    <w:rsid w:val="00D60096"/>
    <w:rsid w:val="00D61435"/>
    <w:rsid w:val="00D62142"/>
    <w:rsid w:val="00D62E2A"/>
    <w:rsid w:val="00D63333"/>
    <w:rsid w:val="00D63442"/>
    <w:rsid w:val="00D63B78"/>
    <w:rsid w:val="00D64805"/>
    <w:rsid w:val="00D64B2E"/>
    <w:rsid w:val="00D6554D"/>
    <w:rsid w:val="00D665EA"/>
    <w:rsid w:val="00D66E22"/>
    <w:rsid w:val="00D66EF1"/>
    <w:rsid w:val="00D678A0"/>
    <w:rsid w:val="00D702E8"/>
    <w:rsid w:val="00D7091E"/>
    <w:rsid w:val="00D70D82"/>
    <w:rsid w:val="00D70E63"/>
    <w:rsid w:val="00D731D8"/>
    <w:rsid w:val="00D73EF4"/>
    <w:rsid w:val="00D74F7D"/>
    <w:rsid w:val="00D75512"/>
    <w:rsid w:val="00D7666E"/>
    <w:rsid w:val="00D76932"/>
    <w:rsid w:val="00D800C2"/>
    <w:rsid w:val="00D8050B"/>
    <w:rsid w:val="00D80F15"/>
    <w:rsid w:val="00D80F77"/>
    <w:rsid w:val="00D81BE5"/>
    <w:rsid w:val="00D81E31"/>
    <w:rsid w:val="00D82983"/>
    <w:rsid w:val="00D82D9F"/>
    <w:rsid w:val="00D82FD6"/>
    <w:rsid w:val="00D833F8"/>
    <w:rsid w:val="00D8457A"/>
    <w:rsid w:val="00D84661"/>
    <w:rsid w:val="00D84713"/>
    <w:rsid w:val="00D84D5A"/>
    <w:rsid w:val="00D84DC4"/>
    <w:rsid w:val="00D8576B"/>
    <w:rsid w:val="00D85FD0"/>
    <w:rsid w:val="00D86359"/>
    <w:rsid w:val="00D86507"/>
    <w:rsid w:val="00D86828"/>
    <w:rsid w:val="00D86CE7"/>
    <w:rsid w:val="00D87B8A"/>
    <w:rsid w:val="00D91750"/>
    <w:rsid w:val="00D91961"/>
    <w:rsid w:val="00D91C60"/>
    <w:rsid w:val="00D927FE"/>
    <w:rsid w:val="00D92C4B"/>
    <w:rsid w:val="00D93756"/>
    <w:rsid w:val="00D93A3D"/>
    <w:rsid w:val="00D93BE9"/>
    <w:rsid w:val="00D95A14"/>
    <w:rsid w:val="00D95C53"/>
    <w:rsid w:val="00D968EB"/>
    <w:rsid w:val="00D96A35"/>
    <w:rsid w:val="00DA01B0"/>
    <w:rsid w:val="00DA02D4"/>
    <w:rsid w:val="00DA03A1"/>
    <w:rsid w:val="00DA08AF"/>
    <w:rsid w:val="00DA10CF"/>
    <w:rsid w:val="00DA1734"/>
    <w:rsid w:val="00DA1802"/>
    <w:rsid w:val="00DA2296"/>
    <w:rsid w:val="00DA2947"/>
    <w:rsid w:val="00DA2CD8"/>
    <w:rsid w:val="00DA3729"/>
    <w:rsid w:val="00DA39C3"/>
    <w:rsid w:val="00DA4061"/>
    <w:rsid w:val="00DA452D"/>
    <w:rsid w:val="00DA4865"/>
    <w:rsid w:val="00DA4B03"/>
    <w:rsid w:val="00DA4E43"/>
    <w:rsid w:val="00DA53CA"/>
    <w:rsid w:val="00DA5660"/>
    <w:rsid w:val="00DA5FF8"/>
    <w:rsid w:val="00DA6042"/>
    <w:rsid w:val="00DA71ED"/>
    <w:rsid w:val="00DA7A7E"/>
    <w:rsid w:val="00DA7C43"/>
    <w:rsid w:val="00DB0172"/>
    <w:rsid w:val="00DB044B"/>
    <w:rsid w:val="00DB0548"/>
    <w:rsid w:val="00DB0E08"/>
    <w:rsid w:val="00DB25F1"/>
    <w:rsid w:val="00DB29F0"/>
    <w:rsid w:val="00DB3554"/>
    <w:rsid w:val="00DB3800"/>
    <w:rsid w:val="00DB3E42"/>
    <w:rsid w:val="00DB3E60"/>
    <w:rsid w:val="00DB436D"/>
    <w:rsid w:val="00DB4902"/>
    <w:rsid w:val="00DB52B5"/>
    <w:rsid w:val="00DB535B"/>
    <w:rsid w:val="00DB587F"/>
    <w:rsid w:val="00DB5A5D"/>
    <w:rsid w:val="00DB5B78"/>
    <w:rsid w:val="00DB5B9A"/>
    <w:rsid w:val="00DB5C42"/>
    <w:rsid w:val="00DB5DF6"/>
    <w:rsid w:val="00DB6076"/>
    <w:rsid w:val="00DB6C3B"/>
    <w:rsid w:val="00DB7D06"/>
    <w:rsid w:val="00DB7E91"/>
    <w:rsid w:val="00DC05FC"/>
    <w:rsid w:val="00DC0C91"/>
    <w:rsid w:val="00DC16C7"/>
    <w:rsid w:val="00DC1C80"/>
    <w:rsid w:val="00DC35FA"/>
    <w:rsid w:val="00DC43E0"/>
    <w:rsid w:val="00DC4AFF"/>
    <w:rsid w:val="00DC57AA"/>
    <w:rsid w:val="00DC5C68"/>
    <w:rsid w:val="00DC5E11"/>
    <w:rsid w:val="00DC61D1"/>
    <w:rsid w:val="00DC6B79"/>
    <w:rsid w:val="00DD18D0"/>
    <w:rsid w:val="00DD1EB7"/>
    <w:rsid w:val="00DD23C5"/>
    <w:rsid w:val="00DD32C7"/>
    <w:rsid w:val="00DD3600"/>
    <w:rsid w:val="00DD3C5E"/>
    <w:rsid w:val="00DD566E"/>
    <w:rsid w:val="00DD5CF8"/>
    <w:rsid w:val="00DD678C"/>
    <w:rsid w:val="00DD6E57"/>
    <w:rsid w:val="00DD6F71"/>
    <w:rsid w:val="00DD7260"/>
    <w:rsid w:val="00DD77C0"/>
    <w:rsid w:val="00DD78AF"/>
    <w:rsid w:val="00DD7A41"/>
    <w:rsid w:val="00DE0133"/>
    <w:rsid w:val="00DE02C0"/>
    <w:rsid w:val="00DE05F6"/>
    <w:rsid w:val="00DE0812"/>
    <w:rsid w:val="00DE087D"/>
    <w:rsid w:val="00DE0CB7"/>
    <w:rsid w:val="00DE0D9E"/>
    <w:rsid w:val="00DE1ED9"/>
    <w:rsid w:val="00DE2D64"/>
    <w:rsid w:val="00DE4544"/>
    <w:rsid w:val="00DE4DE1"/>
    <w:rsid w:val="00DE5067"/>
    <w:rsid w:val="00DE53D8"/>
    <w:rsid w:val="00DE57E8"/>
    <w:rsid w:val="00DE5959"/>
    <w:rsid w:val="00DE5A2A"/>
    <w:rsid w:val="00DE6BE8"/>
    <w:rsid w:val="00DE76FC"/>
    <w:rsid w:val="00DE7A4C"/>
    <w:rsid w:val="00DF0806"/>
    <w:rsid w:val="00DF08DC"/>
    <w:rsid w:val="00DF0A45"/>
    <w:rsid w:val="00DF0D53"/>
    <w:rsid w:val="00DF0F18"/>
    <w:rsid w:val="00DF1957"/>
    <w:rsid w:val="00DF1D27"/>
    <w:rsid w:val="00DF1DE7"/>
    <w:rsid w:val="00DF269D"/>
    <w:rsid w:val="00DF26B6"/>
    <w:rsid w:val="00DF3337"/>
    <w:rsid w:val="00DF3CDD"/>
    <w:rsid w:val="00DF4F0A"/>
    <w:rsid w:val="00DF5449"/>
    <w:rsid w:val="00DF5514"/>
    <w:rsid w:val="00DF5647"/>
    <w:rsid w:val="00DF5B23"/>
    <w:rsid w:val="00DF66A8"/>
    <w:rsid w:val="00DF6932"/>
    <w:rsid w:val="00DF6BAF"/>
    <w:rsid w:val="00DF6D1C"/>
    <w:rsid w:val="00DF7406"/>
    <w:rsid w:val="00DF7451"/>
    <w:rsid w:val="00DF79D5"/>
    <w:rsid w:val="00E00636"/>
    <w:rsid w:val="00E00B80"/>
    <w:rsid w:val="00E00EDC"/>
    <w:rsid w:val="00E0160B"/>
    <w:rsid w:val="00E01C50"/>
    <w:rsid w:val="00E02330"/>
    <w:rsid w:val="00E024AC"/>
    <w:rsid w:val="00E02553"/>
    <w:rsid w:val="00E03121"/>
    <w:rsid w:val="00E03130"/>
    <w:rsid w:val="00E0339C"/>
    <w:rsid w:val="00E03C6D"/>
    <w:rsid w:val="00E041FB"/>
    <w:rsid w:val="00E04D07"/>
    <w:rsid w:val="00E04FBA"/>
    <w:rsid w:val="00E05A80"/>
    <w:rsid w:val="00E06345"/>
    <w:rsid w:val="00E07616"/>
    <w:rsid w:val="00E10AF0"/>
    <w:rsid w:val="00E11517"/>
    <w:rsid w:val="00E1183F"/>
    <w:rsid w:val="00E11A66"/>
    <w:rsid w:val="00E12041"/>
    <w:rsid w:val="00E12CB4"/>
    <w:rsid w:val="00E12D25"/>
    <w:rsid w:val="00E13ECB"/>
    <w:rsid w:val="00E1407B"/>
    <w:rsid w:val="00E14097"/>
    <w:rsid w:val="00E1515C"/>
    <w:rsid w:val="00E15762"/>
    <w:rsid w:val="00E15855"/>
    <w:rsid w:val="00E163F0"/>
    <w:rsid w:val="00E16C0D"/>
    <w:rsid w:val="00E176F4"/>
    <w:rsid w:val="00E2007F"/>
    <w:rsid w:val="00E20388"/>
    <w:rsid w:val="00E2055A"/>
    <w:rsid w:val="00E20641"/>
    <w:rsid w:val="00E21E9B"/>
    <w:rsid w:val="00E22231"/>
    <w:rsid w:val="00E222C8"/>
    <w:rsid w:val="00E22D84"/>
    <w:rsid w:val="00E22EED"/>
    <w:rsid w:val="00E232E2"/>
    <w:rsid w:val="00E23A4D"/>
    <w:rsid w:val="00E23F78"/>
    <w:rsid w:val="00E244EA"/>
    <w:rsid w:val="00E24A1B"/>
    <w:rsid w:val="00E25E3F"/>
    <w:rsid w:val="00E260BB"/>
    <w:rsid w:val="00E26716"/>
    <w:rsid w:val="00E27591"/>
    <w:rsid w:val="00E275FB"/>
    <w:rsid w:val="00E27F4D"/>
    <w:rsid w:val="00E303F3"/>
    <w:rsid w:val="00E30437"/>
    <w:rsid w:val="00E306CD"/>
    <w:rsid w:val="00E30A15"/>
    <w:rsid w:val="00E32B6E"/>
    <w:rsid w:val="00E335CC"/>
    <w:rsid w:val="00E33A1A"/>
    <w:rsid w:val="00E348B2"/>
    <w:rsid w:val="00E34B2F"/>
    <w:rsid w:val="00E34B52"/>
    <w:rsid w:val="00E34EAC"/>
    <w:rsid w:val="00E34F04"/>
    <w:rsid w:val="00E35882"/>
    <w:rsid w:val="00E358BF"/>
    <w:rsid w:val="00E35D53"/>
    <w:rsid w:val="00E36028"/>
    <w:rsid w:val="00E363E3"/>
    <w:rsid w:val="00E368D3"/>
    <w:rsid w:val="00E3692B"/>
    <w:rsid w:val="00E36A78"/>
    <w:rsid w:val="00E4083E"/>
    <w:rsid w:val="00E40F23"/>
    <w:rsid w:val="00E41097"/>
    <w:rsid w:val="00E41D89"/>
    <w:rsid w:val="00E4254A"/>
    <w:rsid w:val="00E43008"/>
    <w:rsid w:val="00E435F2"/>
    <w:rsid w:val="00E4382A"/>
    <w:rsid w:val="00E43B9B"/>
    <w:rsid w:val="00E43F4C"/>
    <w:rsid w:val="00E44445"/>
    <w:rsid w:val="00E4467D"/>
    <w:rsid w:val="00E44764"/>
    <w:rsid w:val="00E44F27"/>
    <w:rsid w:val="00E4647C"/>
    <w:rsid w:val="00E47397"/>
    <w:rsid w:val="00E47891"/>
    <w:rsid w:val="00E47CB9"/>
    <w:rsid w:val="00E504B3"/>
    <w:rsid w:val="00E506A9"/>
    <w:rsid w:val="00E50E99"/>
    <w:rsid w:val="00E513F1"/>
    <w:rsid w:val="00E5153A"/>
    <w:rsid w:val="00E52B32"/>
    <w:rsid w:val="00E52C85"/>
    <w:rsid w:val="00E52C95"/>
    <w:rsid w:val="00E52CDB"/>
    <w:rsid w:val="00E53909"/>
    <w:rsid w:val="00E53A69"/>
    <w:rsid w:val="00E53B41"/>
    <w:rsid w:val="00E53B6F"/>
    <w:rsid w:val="00E53DB5"/>
    <w:rsid w:val="00E53F81"/>
    <w:rsid w:val="00E55C7B"/>
    <w:rsid w:val="00E56361"/>
    <w:rsid w:val="00E57432"/>
    <w:rsid w:val="00E576CB"/>
    <w:rsid w:val="00E60D21"/>
    <w:rsid w:val="00E610E9"/>
    <w:rsid w:val="00E617E8"/>
    <w:rsid w:val="00E61E8C"/>
    <w:rsid w:val="00E62C75"/>
    <w:rsid w:val="00E62EB2"/>
    <w:rsid w:val="00E63493"/>
    <w:rsid w:val="00E64CE8"/>
    <w:rsid w:val="00E65813"/>
    <w:rsid w:val="00E65C11"/>
    <w:rsid w:val="00E66293"/>
    <w:rsid w:val="00E66370"/>
    <w:rsid w:val="00E66716"/>
    <w:rsid w:val="00E66B40"/>
    <w:rsid w:val="00E66F41"/>
    <w:rsid w:val="00E670E6"/>
    <w:rsid w:val="00E6735F"/>
    <w:rsid w:val="00E67C64"/>
    <w:rsid w:val="00E7049F"/>
    <w:rsid w:val="00E70A24"/>
    <w:rsid w:val="00E70DE1"/>
    <w:rsid w:val="00E71782"/>
    <w:rsid w:val="00E71965"/>
    <w:rsid w:val="00E727CE"/>
    <w:rsid w:val="00E72A10"/>
    <w:rsid w:val="00E72CB8"/>
    <w:rsid w:val="00E72D5A"/>
    <w:rsid w:val="00E73756"/>
    <w:rsid w:val="00E73881"/>
    <w:rsid w:val="00E73BEE"/>
    <w:rsid w:val="00E74BD1"/>
    <w:rsid w:val="00E755E6"/>
    <w:rsid w:val="00E75618"/>
    <w:rsid w:val="00E76364"/>
    <w:rsid w:val="00E7696B"/>
    <w:rsid w:val="00E76FEC"/>
    <w:rsid w:val="00E778B9"/>
    <w:rsid w:val="00E77F48"/>
    <w:rsid w:val="00E80C51"/>
    <w:rsid w:val="00E80CDF"/>
    <w:rsid w:val="00E80FD2"/>
    <w:rsid w:val="00E810EB"/>
    <w:rsid w:val="00E8162F"/>
    <w:rsid w:val="00E816BA"/>
    <w:rsid w:val="00E81C6F"/>
    <w:rsid w:val="00E8210D"/>
    <w:rsid w:val="00E82595"/>
    <w:rsid w:val="00E82F18"/>
    <w:rsid w:val="00E832A1"/>
    <w:rsid w:val="00E83AD0"/>
    <w:rsid w:val="00E84234"/>
    <w:rsid w:val="00E84437"/>
    <w:rsid w:val="00E848F1"/>
    <w:rsid w:val="00E84B35"/>
    <w:rsid w:val="00E84C1C"/>
    <w:rsid w:val="00E85287"/>
    <w:rsid w:val="00E855AC"/>
    <w:rsid w:val="00E85C37"/>
    <w:rsid w:val="00E85C54"/>
    <w:rsid w:val="00E8689A"/>
    <w:rsid w:val="00E86B6F"/>
    <w:rsid w:val="00E87191"/>
    <w:rsid w:val="00E87F22"/>
    <w:rsid w:val="00E90351"/>
    <w:rsid w:val="00E91385"/>
    <w:rsid w:val="00E91449"/>
    <w:rsid w:val="00E91613"/>
    <w:rsid w:val="00E9194F"/>
    <w:rsid w:val="00E91F7C"/>
    <w:rsid w:val="00E92097"/>
    <w:rsid w:val="00E924A9"/>
    <w:rsid w:val="00E92AF5"/>
    <w:rsid w:val="00E92E60"/>
    <w:rsid w:val="00E93874"/>
    <w:rsid w:val="00E93B67"/>
    <w:rsid w:val="00E93D13"/>
    <w:rsid w:val="00E93EA4"/>
    <w:rsid w:val="00E95327"/>
    <w:rsid w:val="00E95EC3"/>
    <w:rsid w:val="00E97B62"/>
    <w:rsid w:val="00EA0341"/>
    <w:rsid w:val="00EA16D2"/>
    <w:rsid w:val="00EA179F"/>
    <w:rsid w:val="00EA1880"/>
    <w:rsid w:val="00EA18F0"/>
    <w:rsid w:val="00EA20CD"/>
    <w:rsid w:val="00EA22BB"/>
    <w:rsid w:val="00EA285F"/>
    <w:rsid w:val="00EA2CB6"/>
    <w:rsid w:val="00EA4288"/>
    <w:rsid w:val="00EA474E"/>
    <w:rsid w:val="00EA491F"/>
    <w:rsid w:val="00EA4B4D"/>
    <w:rsid w:val="00EA5197"/>
    <w:rsid w:val="00EA5D11"/>
    <w:rsid w:val="00EA5D20"/>
    <w:rsid w:val="00EA6359"/>
    <w:rsid w:val="00EA7353"/>
    <w:rsid w:val="00EA7926"/>
    <w:rsid w:val="00EB0167"/>
    <w:rsid w:val="00EB0650"/>
    <w:rsid w:val="00EB145C"/>
    <w:rsid w:val="00EB1841"/>
    <w:rsid w:val="00EB189A"/>
    <w:rsid w:val="00EB1BD4"/>
    <w:rsid w:val="00EB204B"/>
    <w:rsid w:val="00EB33BE"/>
    <w:rsid w:val="00EB3923"/>
    <w:rsid w:val="00EB399B"/>
    <w:rsid w:val="00EB3EEF"/>
    <w:rsid w:val="00EB42CF"/>
    <w:rsid w:val="00EB47DF"/>
    <w:rsid w:val="00EB51D9"/>
    <w:rsid w:val="00EB5415"/>
    <w:rsid w:val="00EB55CB"/>
    <w:rsid w:val="00EB5701"/>
    <w:rsid w:val="00EB5E93"/>
    <w:rsid w:val="00EB6F0F"/>
    <w:rsid w:val="00EB71F4"/>
    <w:rsid w:val="00EB7227"/>
    <w:rsid w:val="00EB72B0"/>
    <w:rsid w:val="00EB73C7"/>
    <w:rsid w:val="00EB753D"/>
    <w:rsid w:val="00EB7A8C"/>
    <w:rsid w:val="00EC039D"/>
    <w:rsid w:val="00EC0826"/>
    <w:rsid w:val="00EC094D"/>
    <w:rsid w:val="00EC0D10"/>
    <w:rsid w:val="00EC20DD"/>
    <w:rsid w:val="00EC2235"/>
    <w:rsid w:val="00EC2949"/>
    <w:rsid w:val="00EC2DB0"/>
    <w:rsid w:val="00EC34FD"/>
    <w:rsid w:val="00EC3F1C"/>
    <w:rsid w:val="00EC563F"/>
    <w:rsid w:val="00EC56D5"/>
    <w:rsid w:val="00EC58C6"/>
    <w:rsid w:val="00EC5E03"/>
    <w:rsid w:val="00EC7281"/>
    <w:rsid w:val="00EC7898"/>
    <w:rsid w:val="00EC7F2A"/>
    <w:rsid w:val="00ED0533"/>
    <w:rsid w:val="00ED11EE"/>
    <w:rsid w:val="00ED1A8E"/>
    <w:rsid w:val="00ED1FE8"/>
    <w:rsid w:val="00ED225D"/>
    <w:rsid w:val="00ED23F8"/>
    <w:rsid w:val="00ED26F3"/>
    <w:rsid w:val="00ED2FD4"/>
    <w:rsid w:val="00ED31D2"/>
    <w:rsid w:val="00ED3BE9"/>
    <w:rsid w:val="00ED3CB4"/>
    <w:rsid w:val="00ED4DC4"/>
    <w:rsid w:val="00ED5657"/>
    <w:rsid w:val="00ED584F"/>
    <w:rsid w:val="00ED6509"/>
    <w:rsid w:val="00ED7268"/>
    <w:rsid w:val="00ED7B50"/>
    <w:rsid w:val="00EE1170"/>
    <w:rsid w:val="00EE294E"/>
    <w:rsid w:val="00EE2A52"/>
    <w:rsid w:val="00EE377C"/>
    <w:rsid w:val="00EE38AE"/>
    <w:rsid w:val="00EE3C27"/>
    <w:rsid w:val="00EE3EC0"/>
    <w:rsid w:val="00EE4001"/>
    <w:rsid w:val="00EE4307"/>
    <w:rsid w:val="00EE485C"/>
    <w:rsid w:val="00EE4A89"/>
    <w:rsid w:val="00EE514F"/>
    <w:rsid w:val="00EE5932"/>
    <w:rsid w:val="00EE5F05"/>
    <w:rsid w:val="00EE64FC"/>
    <w:rsid w:val="00EF0715"/>
    <w:rsid w:val="00EF12F8"/>
    <w:rsid w:val="00EF1A2B"/>
    <w:rsid w:val="00EF1D38"/>
    <w:rsid w:val="00EF2349"/>
    <w:rsid w:val="00EF2E67"/>
    <w:rsid w:val="00EF4063"/>
    <w:rsid w:val="00EF4740"/>
    <w:rsid w:val="00EF594D"/>
    <w:rsid w:val="00EF5984"/>
    <w:rsid w:val="00EF5BE7"/>
    <w:rsid w:val="00EF69D0"/>
    <w:rsid w:val="00EF6F78"/>
    <w:rsid w:val="00EF78D6"/>
    <w:rsid w:val="00EF78FE"/>
    <w:rsid w:val="00EF7983"/>
    <w:rsid w:val="00F0037E"/>
    <w:rsid w:val="00F003D2"/>
    <w:rsid w:val="00F01357"/>
    <w:rsid w:val="00F0147A"/>
    <w:rsid w:val="00F014D9"/>
    <w:rsid w:val="00F01B37"/>
    <w:rsid w:val="00F01BD0"/>
    <w:rsid w:val="00F02CC4"/>
    <w:rsid w:val="00F02CF8"/>
    <w:rsid w:val="00F03D33"/>
    <w:rsid w:val="00F04037"/>
    <w:rsid w:val="00F04FF3"/>
    <w:rsid w:val="00F0519A"/>
    <w:rsid w:val="00F051A1"/>
    <w:rsid w:val="00F0558B"/>
    <w:rsid w:val="00F059BD"/>
    <w:rsid w:val="00F06EE0"/>
    <w:rsid w:val="00F071E4"/>
    <w:rsid w:val="00F0789B"/>
    <w:rsid w:val="00F10AF6"/>
    <w:rsid w:val="00F10DC1"/>
    <w:rsid w:val="00F11051"/>
    <w:rsid w:val="00F11157"/>
    <w:rsid w:val="00F113C9"/>
    <w:rsid w:val="00F114CE"/>
    <w:rsid w:val="00F1184E"/>
    <w:rsid w:val="00F11FA9"/>
    <w:rsid w:val="00F12DC4"/>
    <w:rsid w:val="00F13C5A"/>
    <w:rsid w:val="00F13E13"/>
    <w:rsid w:val="00F13E25"/>
    <w:rsid w:val="00F13FF4"/>
    <w:rsid w:val="00F14696"/>
    <w:rsid w:val="00F16C5A"/>
    <w:rsid w:val="00F1711C"/>
    <w:rsid w:val="00F1783B"/>
    <w:rsid w:val="00F17A5B"/>
    <w:rsid w:val="00F200EB"/>
    <w:rsid w:val="00F20A73"/>
    <w:rsid w:val="00F21C52"/>
    <w:rsid w:val="00F222D9"/>
    <w:rsid w:val="00F2316E"/>
    <w:rsid w:val="00F23E58"/>
    <w:rsid w:val="00F23E8C"/>
    <w:rsid w:val="00F2447F"/>
    <w:rsid w:val="00F24765"/>
    <w:rsid w:val="00F2478F"/>
    <w:rsid w:val="00F2483E"/>
    <w:rsid w:val="00F24964"/>
    <w:rsid w:val="00F24D8D"/>
    <w:rsid w:val="00F25A75"/>
    <w:rsid w:val="00F25BBB"/>
    <w:rsid w:val="00F2628E"/>
    <w:rsid w:val="00F26440"/>
    <w:rsid w:val="00F26504"/>
    <w:rsid w:val="00F27802"/>
    <w:rsid w:val="00F27A8B"/>
    <w:rsid w:val="00F27AD3"/>
    <w:rsid w:val="00F27CF2"/>
    <w:rsid w:val="00F302A3"/>
    <w:rsid w:val="00F30342"/>
    <w:rsid w:val="00F3038E"/>
    <w:rsid w:val="00F312A8"/>
    <w:rsid w:val="00F31380"/>
    <w:rsid w:val="00F319BA"/>
    <w:rsid w:val="00F322AB"/>
    <w:rsid w:val="00F323CF"/>
    <w:rsid w:val="00F33033"/>
    <w:rsid w:val="00F33AA4"/>
    <w:rsid w:val="00F349C1"/>
    <w:rsid w:val="00F3566A"/>
    <w:rsid w:val="00F35B24"/>
    <w:rsid w:val="00F35CC7"/>
    <w:rsid w:val="00F35E64"/>
    <w:rsid w:val="00F365B5"/>
    <w:rsid w:val="00F3706B"/>
    <w:rsid w:val="00F37EE0"/>
    <w:rsid w:val="00F41238"/>
    <w:rsid w:val="00F41430"/>
    <w:rsid w:val="00F42215"/>
    <w:rsid w:val="00F42555"/>
    <w:rsid w:val="00F445FE"/>
    <w:rsid w:val="00F446DD"/>
    <w:rsid w:val="00F446EA"/>
    <w:rsid w:val="00F44728"/>
    <w:rsid w:val="00F450DA"/>
    <w:rsid w:val="00F45102"/>
    <w:rsid w:val="00F459DE"/>
    <w:rsid w:val="00F45B74"/>
    <w:rsid w:val="00F46C57"/>
    <w:rsid w:val="00F471FA"/>
    <w:rsid w:val="00F479EF"/>
    <w:rsid w:val="00F47F45"/>
    <w:rsid w:val="00F509B3"/>
    <w:rsid w:val="00F5118A"/>
    <w:rsid w:val="00F51B74"/>
    <w:rsid w:val="00F5214E"/>
    <w:rsid w:val="00F52213"/>
    <w:rsid w:val="00F527EB"/>
    <w:rsid w:val="00F52C23"/>
    <w:rsid w:val="00F531CA"/>
    <w:rsid w:val="00F531ED"/>
    <w:rsid w:val="00F534CD"/>
    <w:rsid w:val="00F538AE"/>
    <w:rsid w:val="00F5476F"/>
    <w:rsid w:val="00F54C09"/>
    <w:rsid w:val="00F54F75"/>
    <w:rsid w:val="00F55444"/>
    <w:rsid w:val="00F557DD"/>
    <w:rsid w:val="00F56A6C"/>
    <w:rsid w:val="00F5707A"/>
    <w:rsid w:val="00F57550"/>
    <w:rsid w:val="00F57B6B"/>
    <w:rsid w:val="00F601F5"/>
    <w:rsid w:val="00F614A9"/>
    <w:rsid w:val="00F615F7"/>
    <w:rsid w:val="00F633A3"/>
    <w:rsid w:val="00F6406E"/>
    <w:rsid w:val="00F640B0"/>
    <w:rsid w:val="00F64282"/>
    <w:rsid w:val="00F64999"/>
    <w:rsid w:val="00F64C15"/>
    <w:rsid w:val="00F651CD"/>
    <w:rsid w:val="00F6567E"/>
    <w:rsid w:val="00F65790"/>
    <w:rsid w:val="00F65DC9"/>
    <w:rsid w:val="00F6639A"/>
    <w:rsid w:val="00F668F6"/>
    <w:rsid w:val="00F708F8"/>
    <w:rsid w:val="00F71303"/>
    <w:rsid w:val="00F7184B"/>
    <w:rsid w:val="00F726D3"/>
    <w:rsid w:val="00F73F8B"/>
    <w:rsid w:val="00F74AC7"/>
    <w:rsid w:val="00F74D10"/>
    <w:rsid w:val="00F74E51"/>
    <w:rsid w:val="00F7520E"/>
    <w:rsid w:val="00F7545F"/>
    <w:rsid w:val="00F76C55"/>
    <w:rsid w:val="00F76EAC"/>
    <w:rsid w:val="00F82781"/>
    <w:rsid w:val="00F82883"/>
    <w:rsid w:val="00F832D6"/>
    <w:rsid w:val="00F8378E"/>
    <w:rsid w:val="00F83E7F"/>
    <w:rsid w:val="00F84437"/>
    <w:rsid w:val="00F8554A"/>
    <w:rsid w:val="00F85A72"/>
    <w:rsid w:val="00F861E0"/>
    <w:rsid w:val="00F87370"/>
    <w:rsid w:val="00F879DF"/>
    <w:rsid w:val="00F903B7"/>
    <w:rsid w:val="00F91047"/>
    <w:rsid w:val="00F91BC6"/>
    <w:rsid w:val="00F922DF"/>
    <w:rsid w:val="00F92815"/>
    <w:rsid w:val="00F937D2"/>
    <w:rsid w:val="00F9381A"/>
    <w:rsid w:val="00F93D34"/>
    <w:rsid w:val="00F93EF5"/>
    <w:rsid w:val="00F9403B"/>
    <w:rsid w:val="00F9408D"/>
    <w:rsid w:val="00F941B2"/>
    <w:rsid w:val="00F94230"/>
    <w:rsid w:val="00F9478A"/>
    <w:rsid w:val="00F95B63"/>
    <w:rsid w:val="00F95F29"/>
    <w:rsid w:val="00F96A0A"/>
    <w:rsid w:val="00F96EB6"/>
    <w:rsid w:val="00F96F44"/>
    <w:rsid w:val="00F971FD"/>
    <w:rsid w:val="00F97531"/>
    <w:rsid w:val="00FA038F"/>
    <w:rsid w:val="00FA0539"/>
    <w:rsid w:val="00FA066F"/>
    <w:rsid w:val="00FA0927"/>
    <w:rsid w:val="00FA10B0"/>
    <w:rsid w:val="00FA2DBA"/>
    <w:rsid w:val="00FA2E86"/>
    <w:rsid w:val="00FA3699"/>
    <w:rsid w:val="00FA454E"/>
    <w:rsid w:val="00FA46B8"/>
    <w:rsid w:val="00FA4839"/>
    <w:rsid w:val="00FA5143"/>
    <w:rsid w:val="00FA5276"/>
    <w:rsid w:val="00FA5608"/>
    <w:rsid w:val="00FA568B"/>
    <w:rsid w:val="00FA5A3B"/>
    <w:rsid w:val="00FA5F89"/>
    <w:rsid w:val="00FA7214"/>
    <w:rsid w:val="00FA75AA"/>
    <w:rsid w:val="00FA7F41"/>
    <w:rsid w:val="00FB0A5B"/>
    <w:rsid w:val="00FB1045"/>
    <w:rsid w:val="00FB10EE"/>
    <w:rsid w:val="00FB1211"/>
    <w:rsid w:val="00FB167E"/>
    <w:rsid w:val="00FB1FE8"/>
    <w:rsid w:val="00FB23DC"/>
    <w:rsid w:val="00FB271E"/>
    <w:rsid w:val="00FB2AA0"/>
    <w:rsid w:val="00FB2DAB"/>
    <w:rsid w:val="00FB2FF3"/>
    <w:rsid w:val="00FB3043"/>
    <w:rsid w:val="00FB36D5"/>
    <w:rsid w:val="00FB37C4"/>
    <w:rsid w:val="00FB39B8"/>
    <w:rsid w:val="00FB4CE5"/>
    <w:rsid w:val="00FB4D85"/>
    <w:rsid w:val="00FB50E9"/>
    <w:rsid w:val="00FB67FF"/>
    <w:rsid w:val="00FB7B26"/>
    <w:rsid w:val="00FB7CFF"/>
    <w:rsid w:val="00FC0992"/>
    <w:rsid w:val="00FC0BA6"/>
    <w:rsid w:val="00FC0C4D"/>
    <w:rsid w:val="00FC0F48"/>
    <w:rsid w:val="00FC212D"/>
    <w:rsid w:val="00FC30B0"/>
    <w:rsid w:val="00FC3968"/>
    <w:rsid w:val="00FC4322"/>
    <w:rsid w:val="00FC4673"/>
    <w:rsid w:val="00FC4EDE"/>
    <w:rsid w:val="00FC4FA1"/>
    <w:rsid w:val="00FC574D"/>
    <w:rsid w:val="00FC593E"/>
    <w:rsid w:val="00FC5EE5"/>
    <w:rsid w:val="00FC6539"/>
    <w:rsid w:val="00FC67DA"/>
    <w:rsid w:val="00FC737F"/>
    <w:rsid w:val="00FC76D9"/>
    <w:rsid w:val="00FC7ACE"/>
    <w:rsid w:val="00FC7D02"/>
    <w:rsid w:val="00FC7E5B"/>
    <w:rsid w:val="00FD05EF"/>
    <w:rsid w:val="00FD07BF"/>
    <w:rsid w:val="00FD0B41"/>
    <w:rsid w:val="00FD0FCB"/>
    <w:rsid w:val="00FD1007"/>
    <w:rsid w:val="00FD1D16"/>
    <w:rsid w:val="00FD2ADA"/>
    <w:rsid w:val="00FD38A3"/>
    <w:rsid w:val="00FD3EF8"/>
    <w:rsid w:val="00FD494D"/>
    <w:rsid w:val="00FD4E78"/>
    <w:rsid w:val="00FD5935"/>
    <w:rsid w:val="00FD73FF"/>
    <w:rsid w:val="00FD7F27"/>
    <w:rsid w:val="00FD7F42"/>
    <w:rsid w:val="00FE0313"/>
    <w:rsid w:val="00FE0381"/>
    <w:rsid w:val="00FE097C"/>
    <w:rsid w:val="00FE28B3"/>
    <w:rsid w:val="00FE3033"/>
    <w:rsid w:val="00FE49AC"/>
    <w:rsid w:val="00FE4AA3"/>
    <w:rsid w:val="00FE52AD"/>
    <w:rsid w:val="00FE5CFA"/>
    <w:rsid w:val="00FE6689"/>
    <w:rsid w:val="00FE6B0A"/>
    <w:rsid w:val="00FE6B5B"/>
    <w:rsid w:val="00FE7B35"/>
    <w:rsid w:val="00FF0547"/>
    <w:rsid w:val="00FF18B7"/>
    <w:rsid w:val="00FF2210"/>
    <w:rsid w:val="00FF23E2"/>
    <w:rsid w:val="00FF2776"/>
    <w:rsid w:val="00FF441E"/>
    <w:rsid w:val="00FF491C"/>
    <w:rsid w:val="00FF4F61"/>
    <w:rsid w:val="00FF4FD8"/>
    <w:rsid w:val="00FF54A8"/>
    <w:rsid w:val="00FF6006"/>
    <w:rsid w:val="00FF6BAE"/>
    <w:rsid w:val="00FF6C98"/>
    <w:rsid w:val="00FF780F"/>
    <w:rsid w:val="00FF7D73"/>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03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sz w:val="22"/>
        <w:szCs w:val="22"/>
        <w:lang w:val="ru-RU"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B3E26"/>
    <w:rPr>
      <w:rFonts w:ascii="Times New Roman" w:hAnsi="Times New Roman" w:cs="Times New Roman"/>
      <w:sz w:val="24"/>
      <w:szCs w:val="24"/>
      <w:lang w:eastAsia="ja-JP"/>
    </w:rPr>
  </w:style>
  <w:style w:type="paragraph" w:styleId="12">
    <w:name w:val="heading 1"/>
    <w:basedOn w:val="a0"/>
    <w:next w:val="a0"/>
    <w:link w:val="13"/>
    <w:qFormat/>
    <w:rsid w:val="00601696"/>
    <w:pPr>
      <w:keepNext/>
      <w:spacing w:before="240" w:after="240" w:line="360" w:lineRule="auto"/>
      <w:outlineLvl w:val="0"/>
    </w:pPr>
    <w:rPr>
      <w:rFonts w:cs="Arial"/>
      <w:b/>
      <w:bCs/>
      <w:kern w:val="32"/>
      <w:szCs w:val="32"/>
    </w:rPr>
  </w:style>
  <w:style w:type="paragraph" w:styleId="2">
    <w:name w:val="heading 2"/>
    <w:basedOn w:val="a0"/>
    <w:next w:val="a0"/>
    <w:link w:val="20"/>
    <w:qFormat/>
    <w:rsid w:val="000C37CF"/>
    <w:pPr>
      <w:keepNext/>
      <w:spacing w:before="240" w:after="240" w:line="360" w:lineRule="auto"/>
      <w:outlineLvl w:val="1"/>
    </w:pPr>
    <w:rPr>
      <w:b/>
      <w:bCs/>
      <w:iCs/>
      <w:szCs w:val="28"/>
    </w:rPr>
  </w:style>
  <w:style w:type="paragraph" w:styleId="3">
    <w:name w:val="heading 3"/>
    <w:basedOn w:val="a0"/>
    <w:next w:val="a0"/>
    <w:link w:val="30"/>
    <w:uiPriority w:val="9"/>
    <w:qFormat/>
    <w:rsid w:val="00E30437"/>
    <w:pPr>
      <w:keepNext/>
      <w:spacing w:before="240" w:after="60"/>
      <w:outlineLvl w:val="2"/>
    </w:pPr>
    <w:rPr>
      <w:rFonts w:ascii="Arial" w:hAnsi="Arial"/>
      <w:b/>
      <w:bCs/>
      <w:szCs w:val="26"/>
    </w:rPr>
  </w:style>
  <w:style w:type="paragraph" w:styleId="4">
    <w:name w:val="heading 4"/>
    <w:basedOn w:val="a0"/>
    <w:next w:val="a0"/>
    <w:link w:val="40"/>
    <w:uiPriority w:val="9"/>
    <w:unhideWhenUsed/>
    <w:qFormat/>
    <w:rsid w:val="00E30437"/>
    <w:pPr>
      <w:keepNext/>
      <w:spacing w:before="240" w:after="60"/>
      <w:outlineLvl w:val="3"/>
    </w:pPr>
    <w:rPr>
      <w:rFonts w:ascii="Calibri" w:eastAsia="Times New Roman" w:hAnsi="Calibri"/>
      <w:b/>
      <w:bCs/>
      <w:sz w:val="28"/>
      <w:szCs w:val="28"/>
    </w:rPr>
  </w:style>
  <w:style w:type="paragraph" w:styleId="5">
    <w:name w:val="heading 5"/>
    <w:basedOn w:val="a0"/>
    <w:next w:val="a0"/>
    <w:link w:val="50"/>
    <w:unhideWhenUsed/>
    <w:qFormat/>
    <w:rsid w:val="00E30437"/>
    <w:pPr>
      <w:spacing w:before="240" w:after="60"/>
      <w:outlineLvl w:val="4"/>
    </w:pPr>
    <w:rPr>
      <w:rFonts w:ascii="Calibri" w:eastAsia="Times New Roman" w:hAnsi="Calibri"/>
      <w:b/>
      <w:bCs/>
      <w:i/>
      <w:iCs/>
      <w:sz w:val="26"/>
      <w:szCs w:val="26"/>
    </w:rPr>
  </w:style>
  <w:style w:type="paragraph" w:styleId="6">
    <w:name w:val="heading 6"/>
    <w:basedOn w:val="a0"/>
    <w:next w:val="a0"/>
    <w:link w:val="60"/>
    <w:uiPriority w:val="9"/>
    <w:semiHidden/>
    <w:unhideWhenUsed/>
    <w:qFormat/>
    <w:rsid w:val="004927FF"/>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uiPriority w:val="9"/>
    <w:semiHidden/>
    <w:unhideWhenUsed/>
    <w:qFormat/>
    <w:rsid w:val="009E62E0"/>
    <w:pPr>
      <w:keepNext/>
      <w:keepLines/>
      <w:spacing w:before="200" w:line="36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8">
    <w:name w:val="heading 8"/>
    <w:basedOn w:val="a0"/>
    <w:next w:val="a0"/>
    <w:link w:val="80"/>
    <w:uiPriority w:val="9"/>
    <w:semiHidden/>
    <w:unhideWhenUsed/>
    <w:qFormat/>
    <w:rsid w:val="009E62E0"/>
    <w:pPr>
      <w:keepNext/>
      <w:keepLines/>
      <w:spacing w:before="200" w:line="36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9">
    <w:name w:val="heading 9"/>
    <w:basedOn w:val="a0"/>
    <w:next w:val="a0"/>
    <w:link w:val="90"/>
    <w:uiPriority w:val="9"/>
    <w:semiHidden/>
    <w:unhideWhenUsed/>
    <w:qFormat/>
    <w:rsid w:val="009E62E0"/>
    <w:pPr>
      <w:keepNext/>
      <w:keepLines/>
      <w:spacing w:before="200" w:line="36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3">
    <w:name w:val="Заголовок 1 Знак"/>
    <w:basedOn w:val="a1"/>
    <w:link w:val="12"/>
    <w:rsid w:val="00601696"/>
    <w:rPr>
      <w:rFonts w:ascii="Times New Roman" w:eastAsia="MS Mincho" w:hAnsi="Times New Roman" w:cs="Arial"/>
      <w:b/>
      <w:bCs/>
      <w:kern w:val="32"/>
      <w:sz w:val="24"/>
      <w:szCs w:val="32"/>
      <w:lang w:eastAsia="ja-JP"/>
    </w:rPr>
  </w:style>
  <w:style w:type="character" w:customStyle="1" w:styleId="20">
    <w:name w:val="Заголовок 2 Знак"/>
    <w:basedOn w:val="a1"/>
    <w:link w:val="2"/>
    <w:rsid w:val="000C37CF"/>
    <w:rPr>
      <w:rFonts w:ascii="Times New Roman" w:eastAsia="MS Mincho" w:hAnsi="Times New Roman" w:cs="Times New Roman"/>
      <w:b/>
      <w:bCs/>
      <w:iCs/>
      <w:sz w:val="24"/>
      <w:szCs w:val="28"/>
      <w:lang w:eastAsia="ja-JP"/>
    </w:rPr>
  </w:style>
  <w:style w:type="character" w:customStyle="1" w:styleId="30">
    <w:name w:val="Заголовок 3 Знак"/>
    <w:basedOn w:val="a1"/>
    <w:link w:val="3"/>
    <w:rsid w:val="00E30437"/>
    <w:rPr>
      <w:rFonts w:ascii="Arial" w:eastAsia="MS Mincho" w:hAnsi="Arial" w:cs="Times New Roman"/>
      <w:b/>
      <w:bCs/>
      <w:sz w:val="24"/>
      <w:szCs w:val="26"/>
      <w:lang w:eastAsia="ja-JP"/>
    </w:rPr>
  </w:style>
  <w:style w:type="character" w:customStyle="1" w:styleId="40">
    <w:name w:val="Заголовок 4 Знак"/>
    <w:basedOn w:val="a1"/>
    <w:link w:val="4"/>
    <w:rsid w:val="00E30437"/>
    <w:rPr>
      <w:rFonts w:ascii="Calibri" w:eastAsia="Times New Roman" w:hAnsi="Calibri" w:cs="Times New Roman"/>
      <w:b/>
      <w:bCs/>
      <w:sz w:val="28"/>
      <w:szCs w:val="28"/>
      <w:lang w:eastAsia="ja-JP"/>
    </w:rPr>
  </w:style>
  <w:style w:type="character" w:customStyle="1" w:styleId="50">
    <w:name w:val="Заголовок 5 Знак"/>
    <w:basedOn w:val="a1"/>
    <w:link w:val="5"/>
    <w:rsid w:val="00E30437"/>
    <w:rPr>
      <w:rFonts w:ascii="Calibri" w:eastAsia="Times New Roman" w:hAnsi="Calibri" w:cs="Times New Roman"/>
      <w:b/>
      <w:bCs/>
      <w:i/>
      <w:iCs/>
      <w:sz w:val="26"/>
      <w:szCs w:val="26"/>
      <w:lang w:eastAsia="ja-JP"/>
    </w:rPr>
  </w:style>
  <w:style w:type="paragraph" w:styleId="a4">
    <w:name w:val="header"/>
    <w:basedOn w:val="a0"/>
    <w:link w:val="a5"/>
    <w:uiPriority w:val="99"/>
    <w:rsid w:val="00E30437"/>
    <w:pPr>
      <w:tabs>
        <w:tab w:val="center" w:pos="4677"/>
        <w:tab w:val="right" w:pos="9355"/>
      </w:tabs>
    </w:pPr>
  </w:style>
  <w:style w:type="character" w:customStyle="1" w:styleId="a5">
    <w:name w:val="Верхний колонтитул Знак"/>
    <w:basedOn w:val="a1"/>
    <w:link w:val="a4"/>
    <w:uiPriority w:val="99"/>
    <w:rsid w:val="00E30437"/>
    <w:rPr>
      <w:rFonts w:ascii="Times New Roman" w:eastAsia="MS Mincho" w:hAnsi="Times New Roman" w:cs="Times New Roman"/>
      <w:sz w:val="24"/>
      <w:szCs w:val="24"/>
      <w:lang w:eastAsia="ja-JP"/>
    </w:rPr>
  </w:style>
  <w:style w:type="paragraph" w:styleId="a6">
    <w:name w:val="footer"/>
    <w:basedOn w:val="a0"/>
    <w:link w:val="a7"/>
    <w:uiPriority w:val="99"/>
    <w:rsid w:val="00E30437"/>
    <w:pPr>
      <w:tabs>
        <w:tab w:val="center" w:pos="4677"/>
        <w:tab w:val="right" w:pos="9355"/>
      </w:tabs>
    </w:pPr>
  </w:style>
  <w:style w:type="character" w:customStyle="1" w:styleId="a7">
    <w:name w:val="Нижний колонтитул Знак"/>
    <w:basedOn w:val="a1"/>
    <w:link w:val="a6"/>
    <w:uiPriority w:val="99"/>
    <w:rsid w:val="00E30437"/>
    <w:rPr>
      <w:rFonts w:ascii="Times New Roman" w:eastAsia="MS Mincho" w:hAnsi="Times New Roman" w:cs="Times New Roman"/>
      <w:sz w:val="24"/>
      <w:szCs w:val="24"/>
      <w:lang w:eastAsia="ja-JP"/>
    </w:rPr>
  </w:style>
  <w:style w:type="table" w:styleId="a8">
    <w:name w:val="Table Grid"/>
    <w:basedOn w:val="a2"/>
    <w:uiPriority w:val="59"/>
    <w:qFormat/>
    <w:rsid w:val="00E30437"/>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page number"/>
    <w:basedOn w:val="a1"/>
    <w:rsid w:val="00E30437"/>
  </w:style>
  <w:style w:type="paragraph" w:styleId="14">
    <w:name w:val="toc 1"/>
    <w:basedOn w:val="a0"/>
    <w:next w:val="a0"/>
    <w:autoRedefine/>
    <w:uiPriority w:val="39"/>
    <w:rsid w:val="007C0CE4"/>
    <w:pPr>
      <w:tabs>
        <w:tab w:val="right" w:leader="dot" w:pos="9356"/>
      </w:tabs>
    </w:pPr>
  </w:style>
  <w:style w:type="character" w:styleId="aa">
    <w:name w:val="Hyperlink"/>
    <w:uiPriority w:val="99"/>
    <w:rsid w:val="00E30437"/>
    <w:rPr>
      <w:color w:val="0000FF"/>
      <w:u w:val="single"/>
    </w:rPr>
  </w:style>
  <w:style w:type="paragraph" w:styleId="21">
    <w:name w:val="toc 2"/>
    <w:basedOn w:val="a0"/>
    <w:next w:val="a0"/>
    <w:autoRedefine/>
    <w:uiPriority w:val="39"/>
    <w:rsid w:val="00521618"/>
    <w:pPr>
      <w:tabs>
        <w:tab w:val="left" w:pos="880"/>
        <w:tab w:val="right" w:leader="dot" w:pos="9345"/>
      </w:tabs>
    </w:pPr>
  </w:style>
  <w:style w:type="paragraph" w:styleId="ab">
    <w:name w:val="Normal (Web)"/>
    <w:basedOn w:val="a0"/>
    <w:uiPriority w:val="99"/>
    <w:rsid w:val="00E30437"/>
    <w:pPr>
      <w:spacing w:before="100" w:beforeAutospacing="1" w:after="100" w:afterAutospacing="1"/>
      <w:jc w:val="left"/>
    </w:pPr>
    <w:rPr>
      <w:rFonts w:eastAsia="Times New Roman"/>
      <w:lang w:eastAsia="ru-RU"/>
    </w:rPr>
  </w:style>
  <w:style w:type="paragraph" w:styleId="31">
    <w:name w:val="toc 3"/>
    <w:basedOn w:val="a0"/>
    <w:next w:val="a0"/>
    <w:autoRedefine/>
    <w:uiPriority w:val="39"/>
    <w:rsid w:val="001546CC"/>
    <w:pPr>
      <w:tabs>
        <w:tab w:val="left" w:pos="1100"/>
        <w:tab w:val="right" w:leader="dot" w:pos="9345"/>
      </w:tabs>
      <w:ind w:firstLine="284"/>
    </w:pPr>
    <w:rPr>
      <w:noProof/>
    </w:rPr>
  </w:style>
  <w:style w:type="character" w:styleId="ac">
    <w:name w:val="Strong"/>
    <w:uiPriority w:val="22"/>
    <w:qFormat/>
    <w:rsid w:val="00E30437"/>
    <w:rPr>
      <w:b/>
      <w:bCs/>
    </w:rPr>
  </w:style>
  <w:style w:type="character" w:customStyle="1" w:styleId="subabstractlabel">
    <w:name w:val="sub_abstract_label"/>
    <w:basedOn w:val="a1"/>
    <w:rsid w:val="00E30437"/>
  </w:style>
  <w:style w:type="character" w:customStyle="1" w:styleId="element-citation">
    <w:name w:val="element-citation"/>
    <w:basedOn w:val="a1"/>
    <w:rsid w:val="00E30437"/>
  </w:style>
  <w:style w:type="character" w:customStyle="1" w:styleId="src">
    <w:name w:val="src"/>
    <w:basedOn w:val="a1"/>
    <w:rsid w:val="00E30437"/>
  </w:style>
  <w:style w:type="paragraph" w:styleId="ad">
    <w:name w:val="footnote text"/>
    <w:basedOn w:val="a0"/>
    <w:link w:val="ae"/>
    <w:uiPriority w:val="99"/>
    <w:rsid w:val="00E30437"/>
    <w:pPr>
      <w:jc w:val="left"/>
    </w:pPr>
    <w:rPr>
      <w:rFonts w:eastAsia="Times New Roman"/>
      <w:sz w:val="20"/>
      <w:szCs w:val="20"/>
      <w:lang w:eastAsia="ru-RU"/>
    </w:rPr>
  </w:style>
  <w:style w:type="character" w:customStyle="1" w:styleId="ae">
    <w:name w:val="Текст сноски Знак"/>
    <w:basedOn w:val="a1"/>
    <w:link w:val="ad"/>
    <w:uiPriority w:val="99"/>
    <w:rsid w:val="00E30437"/>
    <w:rPr>
      <w:rFonts w:ascii="Times New Roman" w:eastAsia="Times New Roman" w:hAnsi="Times New Roman" w:cs="Times New Roman"/>
      <w:sz w:val="20"/>
      <w:szCs w:val="20"/>
      <w:lang w:eastAsia="ru-RU"/>
    </w:rPr>
  </w:style>
  <w:style w:type="character" w:styleId="af">
    <w:name w:val="footnote reference"/>
    <w:uiPriority w:val="99"/>
    <w:qFormat/>
    <w:rsid w:val="00E30437"/>
    <w:rPr>
      <w:vertAlign w:val="superscript"/>
    </w:rPr>
  </w:style>
  <w:style w:type="character" w:customStyle="1" w:styleId="ref-journal">
    <w:name w:val="ref-journal"/>
    <w:basedOn w:val="a1"/>
    <w:rsid w:val="00E30437"/>
  </w:style>
  <w:style w:type="character" w:customStyle="1" w:styleId="ref-vol">
    <w:name w:val="ref-vol"/>
    <w:basedOn w:val="a1"/>
    <w:rsid w:val="00E30437"/>
  </w:style>
  <w:style w:type="character" w:styleId="af0">
    <w:name w:val="Placeholder Text"/>
    <w:uiPriority w:val="99"/>
    <w:semiHidden/>
    <w:rsid w:val="00E30437"/>
    <w:rPr>
      <w:color w:val="808080"/>
    </w:rPr>
  </w:style>
  <w:style w:type="paragraph" w:styleId="af1">
    <w:name w:val="Balloon Text"/>
    <w:basedOn w:val="a0"/>
    <w:link w:val="af2"/>
    <w:rsid w:val="00E30437"/>
    <w:rPr>
      <w:rFonts w:ascii="Tahoma" w:hAnsi="Tahoma"/>
      <w:sz w:val="16"/>
      <w:szCs w:val="16"/>
    </w:rPr>
  </w:style>
  <w:style w:type="character" w:customStyle="1" w:styleId="af2">
    <w:name w:val="Текст выноски Знак"/>
    <w:basedOn w:val="a1"/>
    <w:link w:val="af1"/>
    <w:rsid w:val="00E30437"/>
    <w:rPr>
      <w:rFonts w:ascii="Tahoma" w:eastAsia="MS Mincho" w:hAnsi="Tahoma" w:cs="Times New Roman"/>
      <w:sz w:val="16"/>
      <w:szCs w:val="16"/>
      <w:lang w:eastAsia="ja-JP"/>
    </w:rPr>
  </w:style>
  <w:style w:type="paragraph" w:styleId="af3">
    <w:name w:val="List Paragraph"/>
    <w:aliases w:val="ТАБЛИЦА1,Список простой нумер"/>
    <w:basedOn w:val="a0"/>
    <w:link w:val="af4"/>
    <w:uiPriority w:val="34"/>
    <w:qFormat/>
    <w:rsid w:val="00E30437"/>
    <w:pPr>
      <w:ind w:left="720"/>
      <w:contextualSpacing/>
    </w:pPr>
  </w:style>
  <w:style w:type="character" w:styleId="af5">
    <w:name w:val="annotation reference"/>
    <w:uiPriority w:val="99"/>
    <w:rsid w:val="00E30437"/>
    <w:rPr>
      <w:sz w:val="16"/>
      <w:szCs w:val="16"/>
    </w:rPr>
  </w:style>
  <w:style w:type="paragraph" w:styleId="af6">
    <w:name w:val="annotation text"/>
    <w:basedOn w:val="a0"/>
    <w:link w:val="af7"/>
    <w:uiPriority w:val="99"/>
    <w:rsid w:val="00E30437"/>
    <w:rPr>
      <w:sz w:val="20"/>
      <w:szCs w:val="20"/>
    </w:rPr>
  </w:style>
  <w:style w:type="character" w:customStyle="1" w:styleId="af7">
    <w:name w:val="Текст примечания Знак"/>
    <w:basedOn w:val="a1"/>
    <w:link w:val="af6"/>
    <w:uiPriority w:val="99"/>
    <w:rsid w:val="00E30437"/>
    <w:rPr>
      <w:rFonts w:ascii="Times New Roman" w:eastAsia="MS Mincho" w:hAnsi="Times New Roman" w:cs="Times New Roman"/>
      <w:sz w:val="20"/>
      <w:szCs w:val="20"/>
      <w:lang w:eastAsia="ja-JP"/>
    </w:rPr>
  </w:style>
  <w:style w:type="paragraph" w:styleId="af8">
    <w:name w:val="annotation subject"/>
    <w:basedOn w:val="af6"/>
    <w:next w:val="af6"/>
    <w:link w:val="af9"/>
    <w:rsid w:val="00E30437"/>
    <w:rPr>
      <w:b/>
      <w:bCs/>
    </w:rPr>
  </w:style>
  <w:style w:type="character" w:customStyle="1" w:styleId="af9">
    <w:name w:val="Тема примечания Знак"/>
    <w:basedOn w:val="af7"/>
    <w:link w:val="af8"/>
    <w:rsid w:val="00E30437"/>
    <w:rPr>
      <w:rFonts w:ascii="Times New Roman" w:eastAsia="MS Mincho" w:hAnsi="Times New Roman" w:cs="Times New Roman"/>
      <w:b/>
      <w:bCs/>
      <w:sz w:val="20"/>
      <w:szCs w:val="20"/>
      <w:lang w:eastAsia="ja-JP"/>
    </w:rPr>
  </w:style>
  <w:style w:type="character" w:customStyle="1" w:styleId="15">
    <w:name w:val="Замещающий текст1"/>
    <w:semiHidden/>
    <w:rsid w:val="00E30437"/>
    <w:rPr>
      <w:rFonts w:ascii="Times New Roman" w:hAnsi="Times New Roman" w:cs="Times New Roman" w:hint="default"/>
      <w:color w:val="808080"/>
    </w:rPr>
  </w:style>
  <w:style w:type="paragraph" w:styleId="afa">
    <w:name w:val="Revision"/>
    <w:hidden/>
    <w:uiPriority w:val="99"/>
    <w:semiHidden/>
    <w:rsid w:val="00E30437"/>
    <w:rPr>
      <w:rFonts w:ascii="Times New Roman" w:hAnsi="Times New Roman" w:cs="Times New Roman"/>
      <w:sz w:val="24"/>
      <w:szCs w:val="24"/>
      <w:lang w:eastAsia="ja-JP"/>
    </w:rPr>
  </w:style>
  <w:style w:type="character" w:customStyle="1" w:styleId="longtext">
    <w:name w:val="long_text"/>
    <w:basedOn w:val="a1"/>
    <w:uiPriority w:val="99"/>
    <w:rsid w:val="00E30437"/>
  </w:style>
  <w:style w:type="paragraph" w:styleId="22">
    <w:name w:val="Body Text 2"/>
    <w:basedOn w:val="a0"/>
    <w:link w:val="23"/>
    <w:unhideWhenUsed/>
    <w:rsid w:val="00E30437"/>
    <w:pPr>
      <w:spacing w:after="120"/>
      <w:ind w:firstLine="709"/>
    </w:pPr>
    <w:rPr>
      <w:rFonts w:eastAsia="Times New Roman"/>
    </w:rPr>
  </w:style>
  <w:style w:type="character" w:customStyle="1" w:styleId="23">
    <w:name w:val="Основной текст 2 Знак"/>
    <w:basedOn w:val="a1"/>
    <w:link w:val="22"/>
    <w:rsid w:val="00E30437"/>
    <w:rPr>
      <w:rFonts w:ascii="Times New Roman" w:eastAsia="Times New Roman" w:hAnsi="Times New Roman" w:cs="Times New Roman"/>
      <w:sz w:val="24"/>
      <w:szCs w:val="24"/>
      <w:lang w:eastAsia="ja-JP"/>
    </w:rPr>
  </w:style>
  <w:style w:type="paragraph" w:customStyle="1" w:styleId="afb">
    <w:name w:val="Осн. текст"/>
    <w:basedOn w:val="a0"/>
    <w:uiPriority w:val="99"/>
    <w:rsid w:val="00E30437"/>
    <w:pPr>
      <w:spacing w:before="120" w:line="360" w:lineRule="atLeast"/>
      <w:ind w:firstLine="425"/>
    </w:pPr>
    <w:rPr>
      <w:rFonts w:eastAsia="Times New Roman"/>
      <w:sz w:val="26"/>
      <w:szCs w:val="26"/>
      <w:lang w:eastAsia="ru-RU"/>
    </w:rPr>
  </w:style>
  <w:style w:type="paragraph" w:styleId="24">
    <w:name w:val="Body Text Indent 2"/>
    <w:basedOn w:val="a0"/>
    <w:link w:val="25"/>
    <w:rsid w:val="00E30437"/>
    <w:pPr>
      <w:spacing w:after="120" w:line="480" w:lineRule="auto"/>
      <w:ind w:left="283"/>
    </w:pPr>
  </w:style>
  <w:style w:type="character" w:customStyle="1" w:styleId="25">
    <w:name w:val="Основной текст с отступом 2 Знак"/>
    <w:basedOn w:val="a1"/>
    <w:link w:val="24"/>
    <w:rsid w:val="00E30437"/>
    <w:rPr>
      <w:rFonts w:ascii="Times New Roman" w:eastAsia="MS Mincho" w:hAnsi="Times New Roman" w:cs="Times New Roman"/>
      <w:sz w:val="24"/>
      <w:szCs w:val="24"/>
      <w:lang w:eastAsia="ja-JP"/>
    </w:rPr>
  </w:style>
  <w:style w:type="character" w:styleId="afc">
    <w:name w:val="FollowedHyperlink"/>
    <w:rsid w:val="00E30437"/>
    <w:rPr>
      <w:color w:val="800080"/>
      <w:u w:val="single"/>
    </w:rPr>
  </w:style>
  <w:style w:type="paragraph" w:styleId="afd">
    <w:name w:val="Document Map"/>
    <w:basedOn w:val="a0"/>
    <w:link w:val="afe"/>
    <w:rsid w:val="00E30437"/>
    <w:rPr>
      <w:rFonts w:ascii="Tahoma" w:hAnsi="Tahoma" w:cs="Tahoma"/>
      <w:sz w:val="16"/>
      <w:szCs w:val="16"/>
    </w:rPr>
  </w:style>
  <w:style w:type="character" w:customStyle="1" w:styleId="afe">
    <w:name w:val="Схема документа Знак"/>
    <w:basedOn w:val="a1"/>
    <w:link w:val="afd"/>
    <w:rsid w:val="00E30437"/>
    <w:rPr>
      <w:rFonts w:ascii="Tahoma" w:eastAsia="MS Mincho" w:hAnsi="Tahoma" w:cs="Tahoma"/>
      <w:sz w:val="16"/>
      <w:szCs w:val="16"/>
      <w:lang w:eastAsia="ja-JP"/>
    </w:rPr>
  </w:style>
  <w:style w:type="paragraph" w:customStyle="1" w:styleId="26">
    <w:name w:val="Îñíîâíîé òåêñò 2"/>
    <w:basedOn w:val="a0"/>
    <w:rsid w:val="00E30437"/>
    <w:rPr>
      <w:rFonts w:eastAsia="Times New Roman" w:cs="Arial Unicode MS"/>
      <w:sz w:val="28"/>
      <w:szCs w:val="28"/>
      <w:lang w:val="en-US" w:eastAsia="ru-RU"/>
    </w:rPr>
  </w:style>
  <w:style w:type="paragraph" w:styleId="41">
    <w:name w:val="toc 4"/>
    <w:basedOn w:val="a0"/>
    <w:next w:val="a0"/>
    <w:autoRedefine/>
    <w:uiPriority w:val="39"/>
    <w:rsid w:val="00E30437"/>
    <w:pPr>
      <w:ind w:left="720"/>
    </w:pPr>
  </w:style>
  <w:style w:type="paragraph" w:styleId="51">
    <w:name w:val="toc 5"/>
    <w:basedOn w:val="a0"/>
    <w:next w:val="a0"/>
    <w:autoRedefine/>
    <w:uiPriority w:val="39"/>
    <w:rsid w:val="00E30437"/>
    <w:pPr>
      <w:ind w:left="960"/>
    </w:pPr>
  </w:style>
  <w:style w:type="character" w:customStyle="1" w:styleId="st1">
    <w:name w:val="st1"/>
    <w:uiPriority w:val="99"/>
    <w:rsid w:val="00E30437"/>
    <w:rPr>
      <w:rFonts w:ascii="Times New Roman" w:hAnsi="Times New Roman" w:cs="Times New Roman" w:hint="default"/>
    </w:rPr>
  </w:style>
  <w:style w:type="paragraph" w:styleId="61">
    <w:name w:val="toc 6"/>
    <w:basedOn w:val="a0"/>
    <w:next w:val="a0"/>
    <w:autoRedefine/>
    <w:uiPriority w:val="39"/>
    <w:unhideWhenUsed/>
    <w:rsid w:val="00E30437"/>
    <w:pPr>
      <w:spacing w:after="100"/>
      <w:ind w:left="1100"/>
      <w:jc w:val="left"/>
    </w:pPr>
    <w:rPr>
      <w:rFonts w:asciiTheme="minorHAnsi" w:eastAsiaTheme="minorEastAsia" w:hAnsiTheme="minorHAnsi" w:cstheme="minorBidi"/>
      <w:sz w:val="22"/>
      <w:szCs w:val="22"/>
      <w:lang w:eastAsia="ru-RU"/>
    </w:rPr>
  </w:style>
  <w:style w:type="paragraph" w:styleId="71">
    <w:name w:val="toc 7"/>
    <w:basedOn w:val="a0"/>
    <w:next w:val="a0"/>
    <w:autoRedefine/>
    <w:uiPriority w:val="39"/>
    <w:unhideWhenUsed/>
    <w:rsid w:val="00E30437"/>
    <w:pPr>
      <w:spacing w:after="100"/>
      <w:ind w:left="1320"/>
      <w:jc w:val="left"/>
    </w:pPr>
    <w:rPr>
      <w:rFonts w:asciiTheme="minorHAnsi" w:eastAsiaTheme="minorEastAsia" w:hAnsiTheme="minorHAnsi" w:cstheme="minorBidi"/>
      <w:sz w:val="22"/>
      <w:szCs w:val="22"/>
      <w:lang w:eastAsia="ru-RU"/>
    </w:rPr>
  </w:style>
  <w:style w:type="paragraph" w:styleId="81">
    <w:name w:val="toc 8"/>
    <w:basedOn w:val="a0"/>
    <w:next w:val="a0"/>
    <w:autoRedefine/>
    <w:uiPriority w:val="39"/>
    <w:unhideWhenUsed/>
    <w:rsid w:val="00E30437"/>
    <w:pPr>
      <w:spacing w:after="100"/>
      <w:ind w:left="1540"/>
      <w:jc w:val="left"/>
    </w:pPr>
    <w:rPr>
      <w:rFonts w:asciiTheme="minorHAnsi" w:eastAsiaTheme="minorEastAsia" w:hAnsiTheme="minorHAnsi" w:cstheme="minorBidi"/>
      <w:sz w:val="22"/>
      <w:szCs w:val="22"/>
      <w:lang w:eastAsia="ru-RU"/>
    </w:rPr>
  </w:style>
  <w:style w:type="paragraph" w:styleId="91">
    <w:name w:val="toc 9"/>
    <w:basedOn w:val="a0"/>
    <w:next w:val="a0"/>
    <w:autoRedefine/>
    <w:uiPriority w:val="39"/>
    <w:unhideWhenUsed/>
    <w:rsid w:val="00E30437"/>
    <w:pPr>
      <w:spacing w:after="100"/>
      <w:ind w:left="1760"/>
      <w:jc w:val="left"/>
    </w:pPr>
    <w:rPr>
      <w:rFonts w:asciiTheme="minorHAnsi" w:eastAsiaTheme="minorEastAsia" w:hAnsiTheme="minorHAnsi" w:cstheme="minorBidi"/>
      <w:sz w:val="22"/>
      <w:szCs w:val="22"/>
      <w:lang w:eastAsia="ru-RU"/>
    </w:rPr>
  </w:style>
  <w:style w:type="paragraph" w:styleId="aff">
    <w:name w:val="Body Text"/>
    <w:basedOn w:val="a0"/>
    <w:link w:val="aff0"/>
    <w:unhideWhenUsed/>
    <w:rsid w:val="00E30437"/>
    <w:pPr>
      <w:spacing w:after="120"/>
    </w:pPr>
  </w:style>
  <w:style w:type="character" w:customStyle="1" w:styleId="aff0">
    <w:name w:val="Основной текст Знак"/>
    <w:basedOn w:val="a1"/>
    <w:link w:val="aff"/>
    <w:rsid w:val="00E30437"/>
    <w:rPr>
      <w:rFonts w:ascii="Times New Roman" w:eastAsia="MS Mincho" w:hAnsi="Times New Roman" w:cs="Times New Roman"/>
      <w:sz w:val="24"/>
      <w:szCs w:val="24"/>
      <w:lang w:eastAsia="ja-JP"/>
    </w:rPr>
  </w:style>
  <w:style w:type="paragraph" w:styleId="aff1">
    <w:name w:val="caption"/>
    <w:basedOn w:val="a0"/>
    <w:next w:val="a0"/>
    <w:link w:val="aff2"/>
    <w:unhideWhenUsed/>
    <w:qFormat/>
    <w:rsid w:val="00E30437"/>
    <w:pPr>
      <w:spacing w:before="120"/>
    </w:pPr>
    <w:rPr>
      <w:rFonts w:eastAsia="Times New Roman"/>
      <w:szCs w:val="20"/>
      <w:lang w:eastAsia="ru-RU"/>
    </w:rPr>
  </w:style>
  <w:style w:type="paragraph" w:customStyle="1" w:styleId="Default">
    <w:name w:val="Default"/>
    <w:link w:val="DefaultChar"/>
    <w:rsid w:val="00E30437"/>
    <w:pPr>
      <w:autoSpaceDE w:val="0"/>
      <w:autoSpaceDN w:val="0"/>
      <w:adjustRightInd w:val="0"/>
    </w:pPr>
    <w:rPr>
      <w:rFonts w:ascii="Times New Roman" w:eastAsia="Times New Roman" w:hAnsi="Times New Roman" w:cs="Times New Roman"/>
      <w:color w:val="000000"/>
      <w:sz w:val="24"/>
      <w:szCs w:val="24"/>
      <w:lang w:eastAsia="ru-RU"/>
    </w:rPr>
  </w:style>
  <w:style w:type="paragraph" w:customStyle="1" w:styleId="1">
    <w:name w:val="Стиль Заголовок 1 + полужирный Междустр.интервал:  полуторный"/>
    <w:basedOn w:val="a0"/>
    <w:uiPriority w:val="99"/>
    <w:rsid w:val="00E30437"/>
    <w:pPr>
      <w:numPr>
        <w:numId w:val="2"/>
      </w:numPr>
    </w:pPr>
    <w:rPr>
      <w:rFonts w:ascii="Calibri" w:hAnsi="Calibri"/>
    </w:rPr>
  </w:style>
  <w:style w:type="character" w:customStyle="1" w:styleId="hps">
    <w:name w:val="hps"/>
    <w:basedOn w:val="a1"/>
    <w:rsid w:val="00E30437"/>
    <w:rPr>
      <w:rFonts w:ascii="Times New Roman" w:hAnsi="Times New Roman" w:cs="Times New Roman" w:hint="default"/>
    </w:rPr>
  </w:style>
  <w:style w:type="character" w:customStyle="1" w:styleId="TimesNewRoman">
    <w:name w:val="Стиль Times New Roman"/>
    <w:rsid w:val="00E30437"/>
    <w:rPr>
      <w:rFonts w:ascii="Times New Roman" w:hAnsi="Times New Roman" w:cs="Times New Roman" w:hint="default"/>
      <w:sz w:val="24"/>
    </w:rPr>
  </w:style>
  <w:style w:type="paragraph" w:styleId="aff3">
    <w:name w:val="Body Text Indent"/>
    <w:aliases w:val=" Знак3 Знак Знак, Знак3,Знак3 Знак Знак,Знак3"/>
    <w:basedOn w:val="a0"/>
    <w:link w:val="aff4"/>
    <w:rsid w:val="00E30437"/>
    <w:pPr>
      <w:spacing w:after="120"/>
      <w:ind w:left="283"/>
    </w:pPr>
  </w:style>
  <w:style w:type="character" w:customStyle="1" w:styleId="aff4">
    <w:name w:val="Основной текст с отступом Знак"/>
    <w:aliases w:val=" Знак3 Знак Знак Знак, Знак3 Знак,Знак3 Знак Знак Знак,Знак3 Знак"/>
    <w:basedOn w:val="a1"/>
    <w:link w:val="aff3"/>
    <w:rsid w:val="00E30437"/>
    <w:rPr>
      <w:rFonts w:ascii="Times New Roman" w:eastAsia="MS Mincho" w:hAnsi="Times New Roman" w:cs="Times New Roman"/>
      <w:sz w:val="24"/>
      <w:szCs w:val="24"/>
      <w:lang w:eastAsia="ja-JP"/>
    </w:rPr>
  </w:style>
  <w:style w:type="paragraph" w:styleId="32">
    <w:name w:val="Body Text 3"/>
    <w:basedOn w:val="a0"/>
    <w:link w:val="33"/>
    <w:rsid w:val="00E30437"/>
    <w:pPr>
      <w:spacing w:after="120"/>
    </w:pPr>
    <w:rPr>
      <w:sz w:val="16"/>
      <w:szCs w:val="16"/>
    </w:rPr>
  </w:style>
  <w:style w:type="character" w:customStyle="1" w:styleId="33">
    <w:name w:val="Основной текст 3 Знак"/>
    <w:basedOn w:val="a1"/>
    <w:link w:val="32"/>
    <w:rsid w:val="00E30437"/>
    <w:rPr>
      <w:rFonts w:ascii="Times New Roman" w:eastAsia="MS Mincho" w:hAnsi="Times New Roman" w:cs="Times New Roman"/>
      <w:sz w:val="16"/>
      <w:szCs w:val="16"/>
      <w:lang w:eastAsia="ja-JP"/>
    </w:rPr>
  </w:style>
  <w:style w:type="paragraph" w:customStyle="1" w:styleId="Pa16">
    <w:name w:val="Pa16"/>
    <w:basedOn w:val="Default"/>
    <w:next w:val="Default"/>
    <w:uiPriority w:val="99"/>
    <w:rsid w:val="00C16F21"/>
    <w:pPr>
      <w:spacing w:line="201" w:lineRule="atLeast"/>
    </w:pPr>
    <w:rPr>
      <w:rFonts w:ascii="TimesNewRomanPS" w:eastAsiaTheme="minorHAnsi" w:hAnsi="TimesNewRomanPS" w:cstheme="minorBidi"/>
      <w:color w:val="auto"/>
      <w:lang w:eastAsia="en-US"/>
    </w:rPr>
  </w:style>
  <w:style w:type="paragraph" w:styleId="a">
    <w:name w:val="Subtitle"/>
    <w:basedOn w:val="2"/>
    <w:next w:val="a0"/>
    <w:link w:val="aff5"/>
    <w:qFormat/>
    <w:rsid w:val="000027F0"/>
    <w:pPr>
      <w:keepNext w:val="0"/>
      <w:numPr>
        <w:numId w:val="3"/>
      </w:numPr>
      <w:tabs>
        <w:tab w:val="left" w:pos="180"/>
        <w:tab w:val="center" w:pos="709"/>
        <w:tab w:val="center" w:pos="1701"/>
      </w:tabs>
      <w:spacing w:before="100" w:after="100"/>
      <w:ind w:right="-568"/>
    </w:pPr>
    <w:rPr>
      <w:rFonts w:eastAsia="Times New Roman"/>
      <w:i/>
      <w:szCs w:val="24"/>
      <w:lang w:eastAsia="ru-RU"/>
    </w:rPr>
  </w:style>
  <w:style w:type="character" w:customStyle="1" w:styleId="aff5">
    <w:name w:val="Подзаголовок Знак"/>
    <w:basedOn w:val="a1"/>
    <w:link w:val="a"/>
    <w:rsid w:val="000027F0"/>
    <w:rPr>
      <w:rFonts w:ascii="Times New Roman" w:eastAsia="Times New Roman" w:hAnsi="Times New Roman" w:cs="Times New Roman"/>
      <w:b/>
      <w:bCs/>
      <w:i/>
      <w:iCs/>
      <w:sz w:val="24"/>
      <w:szCs w:val="24"/>
      <w:lang w:eastAsia="ru-RU"/>
    </w:rPr>
  </w:style>
  <w:style w:type="character" w:customStyle="1" w:styleId="NormalItalic">
    <w:name w:val="Normal Italic"/>
    <w:basedOn w:val="a1"/>
    <w:rsid w:val="000958E0"/>
    <w:rPr>
      <w:b/>
      <w:bCs w:val="0"/>
      <w:i/>
      <w:iCs w:val="0"/>
    </w:rPr>
  </w:style>
  <w:style w:type="paragraph" w:customStyle="1" w:styleId="10">
    <w:name w:val="Отчет ЗАГОЛОВОК1"/>
    <w:basedOn w:val="2"/>
    <w:next w:val="a0"/>
    <w:qFormat/>
    <w:rsid w:val="00E2007F"/>
    <w:pPr>
      <w:numPr>
        <w:numId w:val="4"/>
      </w:numPr>
      <w:spacing w:before="0" w:after="0"/>
      <w:jc w:val="center"/>
      <w:outlineLvl w:val="0"/>
    </w:pPr>
    <w:rPr>
      <w:rFonts w:eastAsia="Times New Roman"/>
      <w:i/>
      <w:iCs w:val="0"/>
      <w:caps/>
    </w:rPr>
  </w:style>
  <w:style w:type="paragraph" w:customStyle="1" w:styleId="11">
    <w:name w:val="Отчет заголовок 1.1"/>
    <w:basedOn w:val="10"/>
    <w:qFormat/>
    <w:rsid w:val="00E2007F"/>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3"/>
    <w:qFormat/>
    <w:rsid w:val="006A2AD7"/>
    <w:pPr>
      <w:spacing w:after="240"/>
    </w:pPr>
    <w:rPr>
      <w:rFonts w:ascii="Times New Roman" w:hAnsi="Times New Roman"/>
      <w:color w:val="000000" w:themeColor="text1"/>
      <w:szCs w:val="24"/>
    </w:rPr>
  </w:style>
  <w:style w:type="paragraph" w:customStyle="1" w:styleId="1111">
    <w:name w:val="Отчет заголовок 1.1.1.1."/>
    <w:basedOn w:val="111"/>
    <w:qFormat/>
    <w:rsid w:val="00E2007F"/>
    <w:pPr>
      <w:numPr>
        <w:ilvl w:val="3"/>
      </w:numPr>
      <w:tabs>
        <w:tab w:val="num" w:pos="360"/>
      </w:tabs>
      <w:ind w:firstLine="567"/>
      <w:outlineLvl w:val="3"/>
    </w:pPr>
    <w:rPr>
      <w:b w:val="0"/>
    </w:rPr>
  </w:style>
  <w:style w:type="paragraph" w:customStyle="1" w:styleId="11111">
    <w:name w:val="Отчет заголовок 1.1.1.1.1."/>
    <w:basedOn w:val="1111"/>
    <w:qFormat/>
    <w:rsid w:val="00E2007F"/>
    <w:pPr>
      <w:numPr>
        <w:ilvl w:val="4"/>
      </w:numPr>
      <w:tabs>
        <w:tab w:val="num" w:pos="360"/>
      </w:tabs>
      <w:ind w:firstLine="567"/>
      <w:outlineLvl w:val="4"/>
    </w:pPr>
    <w:rPr>
      <w:u w:val="single"/>
    </w:rPr>
  </w:style>
  <w:style w:type="paragraph" w:customStyle="1" w:styleId="120">
    <w:name w:val="Обычный12"/>
    <w:rsid w:val="00016423"/>
    <w:pPr>
      <w:widowControl w:val="0"/>
    </w:pPr>
    <w:rPr>
      <w:rFonts w:ascii="Times New Roman" w:eastAsia="Times New Roman" w:hAnsi="Times New Roman" w:cs="Times New Roman"/>
      <w:sz w:val="20"/>
      <w:szCs w:val="20"/>
      <w:lang w:eastAsia="ru-RU"/>
    </w:rPr>
  </w:style>
  <w:style w:type="character" w:styleId="HTML">
    <w:name w:val="HTML Cite"/>
    <w:basedOn w:val="a1"/>
    <w:uiPriority w:val="99"/>
    <w:semiHidden/>
    <w:unhideWhenUsed/>
    <w:rsid w:val="00867CB3"/>
    <w:rPr>
      <w:i/>
      <w:iCs/>
    </w:rPr>
  </w:style>
  <w:style w:type="paragraph" w:customStyle="1" w:styleId="authors1">
    <w:name w:val="authors1"/>
    <w:basedOn w:val="a0"/>
    <w:rsid w:val="00586710"/>
    <w:pPr>
      <w:spacing w:before="72" w:line="240" w:lineRule="atLeast"/>
      <w:ind w:left="660"/>
      <w:jc w:val="left"/>
    </w:pPr>
    <w:rPr>
      <w:rFonts w:eastAsia="Times New Roman"/>
      <w:sz w:val="22"/>
      <w:szCs w:val="22"/>
      <w:lang w:eastAsia="ru-RU"/>
    </w:rPr>
  </w:style>
  <w:style w:type="character" w:customStyle="1" w:styleId="ti2">
    <w:name w:val="ti2"/>
    <w:rsid w:val="00586710"/>
    <w:rPr>
      <w:sz w:val="22"/>
      <w:szCs w:val="22"/>
    </w:rPr>
  </w:style>
  <w:style w:type="character" w:customStyle="1" w:styleId="ti">
    <w:name w:val="ti"/>
    <w:rsid w:val="00586710"/>
  </w:style>
  <w:style w:type="character" w:customStyle="1" w:styleId="60">
    <w:name w:val="Заголовок 6 Знак"/>
    <w:basedOn w:val="a1"/>
    <w:link w:val="6"/>
    <w:uiPriority w:val="9"/>
    <w:semiHidden/>
    <w:rsid w:val="004927FF"/>
    <w:rPr>
      <w:rFonts w:asciiTheme="majorHAnsi" w:eastAsiaTheme="majorEastAsia" w:hAnsiTheme="majorHAnsi" w:cstheme="majorBidi"/>
      <w:i/>
      <w:iCs/>
      <w:color w:val="243F60" w:themeColor="accent1" w:themeShade="7F"/>
      <w:sz w:val="24"/>
      <w:szCs w:val="24"/>
      <w:lang w:eastAsia="ja-JP"/>
    </w:rPr>
  </w:style>
  <w:style w:type="character" w:customStyle="1" w:styleId="li-content">
    <w:name w:val="li-content"/>
    <w:basedOn w:val="a1"/>
    <w:rsid w:val="00222F1F"/>
  </w:style>
  <w:style w:type="character" w:customStyle="1" w:styleId="aff6">
    <w:name w:val="ШАБЛОН Знак"/>
    <w:link w:val="aff7"/>
    <w:uiPriority w:val="99"/>
    <w:locked/>
    <w:rsid w:val="00DE087D"/>
    <w:rPr>
      <w:rFonts w:ascii="Times New Roman" w:hAnsi="Times New Roman" w:cs="Tahoma"/>
      <w:sz w:val="24"/>
      <w:szCs w:val="24"/>
    </w:rPr>
  </w:style>
  <w:style w:type="paragraph" w:customStyle="1" w:styleId="aff7">
    <w:name w:val="ШАБЛОН"/>
    <w:basedOn w:val="af1"/>
    <w:link w:val="aff6"/>
    <w:uiPriority w:val="99"/>
    <w:qFormat/>
    <w:rsid w:val="00DE087D"/>
    <w:pPr>
      <w:widowControl w:val="0"/>
      <w:tabs>
        <w:tab w:val="left" w:pos="709"/>
      </w:tabs>
      <w:autoSpaceDE w:val="0"/>
      <w:autoSpaceDN w:val="0"/>
      <w:adjustRightInd w:val="0"/>
      <w:spacing w:line="360" w:lineRule="auto"/>
    </w:pPr>
    <w:rPr>
      <w:rFonts w:ascii="Times New Roman" w:eastAsiaTheme="minorHAnsi" w:hAnsi="Times New Roman" w:cs="Tahoma"/>
      <w:sz w:val="24"/>
      <w:szCs w:val="24"/>
      <w:lang w:eastAsia="en-US"/>
    </w:rPr>
  </w:style>
  <w:style w:type="table" w:customStyle="1" w:styleId="16">
    <w:name w:val="Сетка таблицы1"/>
    <w:basedOn w:val="a2"/>
    <w:next w:val="a8"/>
    <w:uiPriority w:val="59"/>
    <w:rsid w:val="002544A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Emphasis"/>
    <w:uiPriority w:val="20"/>
    <w:qFormat/>
    <w:rsid w:val="00E12D25"/>
    <w:rPr>
      <w:i/>
      <w:iCs/>
    </w:rPr>
  </w:style>
  <w:style w:type="character" w:customStyle="1" w:styleId="apple-converted-space">
    <w:name w:val="apple-converted-space"/>
    <w:basedOn w:val="a1"/>
    <w:rsid w:val="007E7E52"/>
  </w:style>
  <w:style w:type="paragraph" w:customStyle="1" w:styleId="opispoleabz">
    <w:name w:val="opis_pole_abz"/>
    <w:basedOn w:val="a0"/>
    <w:rsid w:val="00F10DC1"/>
    <w:pPr>
      <w:spacing w:before="100" w:beforeAutospacing="1" w:after="100" w:afterAutospacing="1"/>
      <w:jc w:val="left"/>
    </w:pPr>
    <w:rPr>
      <w:rFonts w:eastAsia="Times New Roman"/>
      <w:lang w:eastAsia="ru-RU"/>
    </w:rPr>
  </w:style>
  <w:style w:type="character" w:customStyle="1" w:styleId="s1">
    <w:name w:val="s1"/>
    <w:rsid w:val="003B15F3"/>
    <w:rPr>
      <w:rFonts w:ascii="Arial" w:hAnsi="Arial" w:cs="Arial" w:hint="default"/>
    </w:rPr>
  </w:style>
  <w:style w:type="character" w:customStyle="1" w:styleId="17">
    <w:name w:val="Упомянуть1"/>
    <w:basedOn w:val="a1"/>
    <w:uiPriority w:val="99"/>
    <w:semiHidden/>
    <w:unhideWhenUsed/>
    <w:rsid w:val="00BC589C"/>
    <w:rPr>
      <w:color w:val="2B579A"/>
      <w:shd w:val="clear" w:color="auto" w:fill="E6E6E6"/>
    </w:rPr>
  </w:style>
  <w:style w:type="table" w:customStyle="1" w:styleId="TableGrid">
    <w:name w:val="TableGrid"/>
    <w:rsid w:val="00544CC6"/>
    <w:rPr>
      <w:rFonts w:eastAsia="Times New Roman"/>
      <w:lang w:eastAsia="ru-RU"/>
    </w:rPr>
    <w:tblPr>
      <w:tblCellMar>
        <w:top w:w="0" w:type="dxa"/>
        <w:left w:w="0" w:type="dxa"/>
        <w:bottom w:w="0" w:type="dxa"/>
        <w:right w:w="0" w:type="dxa"/>
      </w:tblCellMar>
    </w:tblPr>
  </w:style>
  <w:style w:type="table" w:customStyle="1" w:styleId="TableGrid1">
    <w:name w:val="TableGrid1"/>
    <w:rsid w:val="00291A15"/>
    <w:rPr>
      <w:rFonts w:eastAsia="Times New Roman"/>
      <w:lang w:eastAsia="ru-RU"/>
    </w:rPr>
    <w:tblPr>
      <w:tblCellMar>
        <w:top w:w="0" w:type="dxa"/>
        <w:left w:w="0" w:type="dxa"/>
        <w:bottom w:w="0" w:type="dxa"/>
        <w:right w:w="0" w:type="dxa"/>
      </w:tblCellMar>
    </w:tblPr>
  </w:style>
  <w:style w:type="table" w:customStyle="1" w:styleId="TableGrid2">
    <w:name w:val="TableGrid2"/>
    <w:rsid w:val="00291A15"/>
    <w:rPr>
      <w:rFonts w:eastAsia="Times New Roman"/>
      <w:lang w:eastAsia="ru-RU"/>
    </w:rPr>
    <w:tblPr>
      <w:tblCellMar>
        <w:top w:w="0" w:type="dxa"/>
        <w:left w:w="0" w:type="dxa"/>
        <w:bottom w:w="0" w:type="dxa"/>
        <w:right w:w="0" w:type="dxa"/>
      </w:tblCellMar>
    </w:tblPr>
  </w:style>
  <w:style w:type="table" w:customStyle="1" w:styleId="TableGrid3">
    <w:name w:val="TableGrid3"/>
    <w:rsid w:val="00291A15"/>
    <w:rPr>
      <w:rFonts w:eastAsia="Times New Roman"/>
      <w:lang w:eastAsia="ru-RU"/>
    </w:rPr>
    <w:tblPr>
      <w:tblCellMar>
        <w:top w:w="0" w:type="dxa"/>
        <w:left w:w="0" w:type="dxa"/>
        <w:bottom w:w="0" w:type="dxa"/>
        <w:right w:w="0" w:type="dxa"/>
      </w:tblCellMar>
    </w:tblPr>
  </w:style>
  <w:style w:type="table" w:customStyle="1" w:styleId="72">
    <w:name w:val="Сетка таблицы7"/>
    <w:basedOn w:val="a2"/>
    <w:next w:val="a8"/>
    <w:uiPriority w:val="39"/>
    <w:rsid w:val="00311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0">
    <w:name w:val="Сетка таблицы71"/>
    <w:basedOn w:val="a2"/>
    <w:next w:val="a8"/>
    <w:uiPriority w:val="39"/>
    <w:rsid w:val="00A20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
    <w:name w:val="Сетка таблицы2"/>
    <w:basedOn w:val="a2"/>
    <w:next w:val="a8"/>
    <w:uiPriority w:val="39"/>
    <w:rsid w:val="007259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4">
    <w:name w:val="Абзац списка Знак"/>
    <w:aliases w:val="ТАБЛИЦА1 Знак,Список простой нумер Знак"/>
    <w:basedOn w:val="a1"/>
    <w:link w:val="af3"/>
    <w:uiPriority w:val="34"/>
    <w:locked/>
    <w:rsid w:val="0081221B"/>
    <w:rPr>
      <w:rFonts w:ascii="Times New Roman" w:eastAsia="MS Mincho" w:hAnsi="Times New Roman" w:cs="Times New Roman"/>
      <w:sz w:val="24"/>
      <w:szCs w:val="24"/>
      <w:lang w:eastAsia="ja-JP"/>
    </w:rPr>
  </w:style>
  <w:style w:type="character" w:customStyle="1" w:styleId="18">
    <w:name w:val="Неразрешенное упоминание1"/>
    <w:basedOn w:val="a1"/>
    <w:uiPriority w:val="99"/>
    <w:semiHidden/>
    <w:unhideWhenUsed/>
    <w:rsid w:val="00AF602C"/>
    <w:rPr>
      <w:color w:val="605E5C"/>
      <w:shd w:val="clear" w:color="auto" w:fill="E1DFDD"/>
    </w:rPr>
  </w:style>
  <w:style w:type="table" w:customStyle="1" w:styleId="42">
    <w:name w:val="Сетка таблицы4"/>
    <w:basedOn w:val="a2"/>
    <w:next w:val="a8"/>
    <w:uiPriority w:val="59"/>
    <w:rsid w:val="00F24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Grid5"/>
    <w:rsid w:val="006B300B"/>
    <w:rPr>
      <w:rFonts w:ascii="Calibri" w:eastAsia="Times New Roman" w:hAnsi="Calibri" w:cs="Times New Roman"/>
      <w:lang w:eastAsia="ru-RU"/>
    </w:rPr>
    <w:tblPr>
      <w:tblCellMar>
        <w:top w:w="0" w:type="dxa"/>
        <w:left w:w="0" w:type="dxa"/>
        <w:bottom w:w="0" w:type="dxa"/>
        <w:right w:w="0" w:type="dxa"/>
      </w:tblCellMar>
    </w:tblPr>
  </w:style>
  <w:style w:type="paragraph" w:customStyle="1" w:styleId="aff9">
    <w:name w:val="Таблица"/>
    <w:basedOn w:val="a0"/>
    <w:link w:val="affa"/>
    <w:qFormat/>
    <w:rsid w:val="00F3566A"/>
    <w:pPr>
      <w:spacing w:before="120" w:line="360" w:lineRule="auto"/>
    </w:pPr>
    <w:rPr>
      <w:rFonts w:eastAsiaTheme="minorHAnsi"/>
      <w:b/>
      <w:lang w:eastAsia="en-US"/>
    </w:rPr>
  </w:style>
  <w:style w:type="character" w:customStyle="1" w:styleId="affa">
    <w:name w:val="Таблица Знак"/>
    <w:basedOn w:val="a1"/>
    <w:link w:val="aff9"/>
    <w:rsid w:val="00F3566A"/>
    <w:rPr>
      <w:rFonts w:ascii="Times New Roman" w:hAnsi="Times New Roman" w:cs="Times New Roman"/>
      <w:b/>
      <w:sz w:val="24"/>
      <w:szCs w:val="24"/>
    </w:rPr>
  </w:style>
  <w:style w:type="paragraph" w:styleId="HTML0">
    <w:name w:val="HTML Preformatted"/>
    <w:basedOn w:val="a0"/>
    <w:link w:val="HTML1"/>
    <w:uiPriority w:val="99"/>
    <w:unhideWhenUsed/>
    <w:rsid w:val="00E023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ru-RU"/>
    </w:rPr>
  </w:style>
  <w:style w:type="character" w:customStyle="1" w:styleId="HTML1">
    <w:name w:val="Стандартный HTML Знак"/>
    <w:basedOn w:val="a1"/>
    <w:link w:val="HTML0"/>
    <w:uiPriority w:val="99"/>
    <w:rsid w:val="00E02330"/>
    <w:rPr>
      <w:rFonts w:ascii="Courier New" w:eastAsia="Times New Roman" w:hAnsi="Courier New" w:cs="Courier New"/>
      <w:sz w:val="20"/>
      <w:szCs w:val="20"/>
      <w:lang w:eastAsia="ru-RU"/>
    </w:rPr>
  </w:style>
  <w:style w:type="character" w:customStyle="1" w:styleId="28">
    <w:name w:val="Основной текст (2)_"/>
    <w:basedOn w:val="a1"/>
    <w:link w:val="29"/>
    <w:rsid w:val="005D6E8A"/>
    <w:rPr>
      <w:rFonts w:ascii="Times New Roman" w:eastAsia="Times New Roman" w:hAnsi="Times New Roman" w:cs="Times New Roman"/>
      <w:b/>
      <w:bCs/>
      <w:spacing w:val="-2"/>
      <w:shd w:val="clear" w:color="auto" w:fill="FFFFFF"/>
    </w:rPr>
  </w:style>
  <w:style w:type="paragraph" w:customStyle="1" w:styleId="29">
    <w:name w:val="Основной текст (2)"/>
    <w:basedOn w:val="a0"/>
    <w:link w:val="28"/>
    <w:rsid w:val="005D6E8A"/>
    <w:pPr>
      <w:widowControl w:val="0"/>
      <w:shd w:val="clear" w:color="auto" w:fill="FFFFFF"/>
      <w:spacing w:after="240" w:line="0" w:lineRule="atLeast"/>
    </w:pPr>
    <w:rPr>
      <w:rFonts w:eastAsia="Times New Roman"/>
      <w:b/>
      <w:bCs/>
      <w:spacing w:val="-2"/>
      <w:sz w:val="22"/>
      <w:szCs w:val="22"/>
      <w:lang w:eastAsia="en-US"/>
    </w:rPr>
  </w:style>
  <w:style w:type="table" w:customStyle="1" w:styleId="34">
    <w:name w:val="Сетка таблицы3"/>
    <w:basedOn w:val="a2"/>
    <w:next w:val="a8"/>
    <w:uiPriority w:val="59"/>
    <w:rsid w:val="00122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2"/>
    <w:next w:val="a8"/>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Сетка таблицы6"/>
    <w:basedOn w:val="a2"/>
    <w:next w:val="a8"/>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2"/>
    <w:next w:val="a8"/>
    <w:uiPriority w:val="59"/>
    <w:rsid w:val="007243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b">
    <w:name w:val="СФ_Текст"/>
    <w:link w:val="affc"/>
    <w:qFormat/>
    <w:rsid w:val="006C7E6A"/>
    <w:pPr>
      <w:spacing w:before="120" w:after="120" w:line="288" w:lineRule="auto"/>
    </w:pPr>
    <w:rPr>
      <w:rFonts w:ascii="Times New Roman" w:eastAsia="Times New Roman" w:hAnsi="Times New Roman" w:cs="Times New Roman"/>
      <w:sz w:val="24"/>
      <w:szCs w:val="24"/>
      <w:lang w:eastAsia="ru-RU"/>
    </w:rPr>
  </w:style>
  <w:style w:type="character" w:customStyle="1" w:styleId="affc">
    <w:name w:val="СФ_Текст Знак"/>
    <w:basedOn w:val="a1"/>
    <w:link w:val="affb"/>
    <w:rsid w:val="006C7E6A"/>
    <w:rPr>
      <w:rFonts w:ascii="Times New Roman" w:eastAsia="Times New Roman" w:hAnsi="Times New Roman" w:cs="Times New Roman"/>
      <w:sz w:val="24"/>
      <w:szCs w:val="24"/>
      <w:lang w:eastAsia="ru-RU"/>
    </w:rPr>
  </w:style>
  <w:style w:type="table" w:customStyle="1" w:styleId="100">
    <w:name w:val="Сетка таблицы10"/>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2"/>
    <w:next w:val="a8"/>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Grid51"/>
    <w:rsid w:val="00F23E58"/>
    <w:rPr>
      <w:rFonts w:ascii="Calibri" w:eastAsia="Times New Roman" w:hAnsi="Calibri" w:cs="Times New Roman"/>
      <w:lang w:eastAsia="ru-RU"/>
    </w:rPr>
    <w:tblPr>
      <w:tblCellMar>
        <w:top w:w="0" w:type="dxa"/>
        <w:left w:w="0" w:type="dxa"/>
        <w:bottom w:w="0" w:type="dxa"/>
        <w:right w:w="0" w:type="dxa"/>
      </w:tblCellMar>
    </w:tblPr>
  </w:style>
  <w:style w:type="character" w:customStyle="1" w:styleId="70">
    <w:name w:val="Заголовок 7 Знак"/>
    <w:basedOn w:val="a1"/>
    <w:link w:val="7"/>
    <w:uiPriority w:val="9"/>
    <w:semiHidden/>
    <w:rsid w:val="009E62E0"/>
    <w:rPr>
      <w:rFonts w:asciiTheme="majorHAnsi" w:eastAsiaTheme="majorEastAsia" w:hAnsiTheme="majorHAnsi" w:cstheme="majorBidi"/>
      <w:i/>
      <w:iCs/>
      <w:color w:val="404040" w:themeColor="text1" w:themeTint="BF"/>
      <w:sz w:val="24"/>
      <w:szCs w:val="24"/>
    </w:rPr>
  </w:style>
  <w:style w:type="character" w:customStyle="1" w:styleId="80">
    <w:name w:val="Заголовок 8 Знак"/>
    <w:basedOn w:val="a1"/>
    <w:link w:val="8"/>
    <w:uiPriority w:val="9"/>
    <w:semiHidden/>
    <w:rsid w:val="009E62E0"/>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1"/>
    <w:link w:val="9"/>
    <w:uiPriority w:val="9"/>
    <w:semiHidden/>
    <w:rsid w:val="009E62E0"/>
    <w:rPr>
      <w:rFonts w:asciiTheme="majorHAnsi" w:eastAsiaTheme="majorEastAsia" w:hAnsiTheme="majorHAnsi" w:cstheme="majorBidi"/>
      <w:i/>
      <w:iCs/>
      <w:color w:val="404040" w:themeColor="text1" w:themeTint="BF"/>
      <w:sz w:val="20"/>
      <w:szCs w:val="20"/>
    </w:rPr>
  </w:style>
  <w:style w:type="paragraph" w:customStyle="1" w:styleId="19">
    <w:name w:val="Заголовок1"/>
    <w:basedOn w:val="a0"/>
    <w:link w:val="affd"/>
    <w:qFormat/>
    <w:rsid w:val="009E62E0"/>
    <w:pPr>
      <w:spacing w:before="120" w:line="360" w:lineRule="auto"/>
      <w:jc w:val="center"/>
    </w:pPr>
    <w:rPr>
      <w:rFonts w:eastAsiaTheme="minorHAnsi"/>
      <w:b/>
      <w:caps/>
      <w:color w:val="000000"/>
      <w:lang w:eastAsia="en-US"/>
    </w:rPr>
  </w:style>
  <w:style w:type="character" w:customStyle="1" w:styleId="affd">
    <w:name w:val="Заголовок Знак"/>
    <w:basedOn w:val="a1"/>
    <w:link w:val="19"/>
    <w:rsid w:val="009E62E0"/>
    <w:rPr>
      <w:rFonts w:ascii="Times New Roman" w:hAnsi="Times New Roman" w:cs="Times New Roman"/>
      <w:b/>
      <w:caps/>
      <w:color w:val="000000"/>
      <w:sz w:val="24"/>
      <w:szCs w:val="24"/>
    </w:rPr>
  </w:style>
  <w:style w:type="character" w:customStyle="1" w:styleId="fontstyle01">
    <w:name w:val="fontstyle01"/>
    <w:basedOn w:val="a1"/>
    <w:rsid w:val="009E62E0"/>
    <w:rPr>
      <w:rFonts w:ascii="Helvetica" w:hAnsi="Helvetica" w:hint="default"/>
      <w:b w:val="0"/>
      <w:bCs w:val="0"/>
      <w:i w:val="0"/>
      <w:iCs w:val="0"/>
      <w:color w:val="000000"/>
      <w:sz w:val="18"/>
      <w:szCs w:val="18"/>
    </w:rPr>
  </w:style>
  <w:style w:type="paragraph" w:styleId="affe">
    <w:name w:val="table of figures"/>
    <w:basedOn w:val="a0"/>
    <w:next w:val="a0"/>
    <w:uiPriority w:val="99"/>
    <w:unhideWhenUsed/>
    <w:rsid w:val="009E62E0"/>
    <w:pPr>
      <w:spacing w:before="120"/>
      <w:ind w:left="1418" w:hanging="1418"/>
    </w:pPr>
    <w:rPr>
      <w:rFonts w:eastAsiaTheme="minorHAnsi"/>
      <w:lang w:eastAsia="en-US"/>
    </w:rPr>
  </w:style>
  <w:style w:type="paragraph" w:customStyle="1" w:styleId="Style6">
    <w:name w:val="Style6"/>
    <w:basedOn w:val="a0"/>
    <w:uiPriority w:val="99"/>
    <w:rsid w:val="009E62E0"/>
    <w:pPr>
      <w:widowControl w:val="0"/>
      <w:autoSpaceDE w:val="0"/>
      <w:autoSpaceDN w:val="0"/>
      <w:adjustRightInd w:val="0"/>
      <w:spacing w:line="240" w:lineRule="exact"/>
      <w:ind w:firstLine="215"/>
    </w:pPr>
    <w:rPr>
      <w:rFonts w:ascii="MS Reference Sans Serif" w:eastAsia="Times New Roman" w:hAnsi="MS Reference Sans Serif"/>
      <w:lang w:eastAsia="ru-RU"/>
    </w:rPr>
  </w:style>
  <w:style w:type="character" w:customStyle="1" w:styleId="FontStyle49">
    <w:name w:val="Font Style49"/>
    <w:uiPriority w:val="99"/>
    <w:rsid w:val="009E62E0"/>
    <w:rPr>
      <w:rFonts w:ascii="Arial Unicode MS" w:eastAsia="Arial Unicode MS" w:cs="Arial Unicode MS"/>
      <w:sz w:val="14"/>
      <w:szCs w:val="14"/>
    </w:rPr>
  </w:style>
  <w:style w:type="character" w:customStyle="1" w:styleId="apple-style-span">
    <w:name w:val="apple-style-span"/>
    <w:basedOn w:val="a1"/>
    <w:rsid w:val="009E62E0"/>
  </w:style>
  <w:style w:type="character" w:customStyle="1" w:styleId="FontStyle110">
    <w:name w:val="Font Style110"/>
    <w:uiPriority w:val="99"/>
    <w:rsid w:val="009E62E0"/>
    <w:rPr>
      <w:rFonts w:ascii="Times New Roman" w:hAnsi="Times New Roman"/>
      <w:color w:val="000000"/>
      <w:sz w:val="22"/>
    </w:rPr>
  </w:style>
  <w:style w:type="character" w:customStyle="1" w:styleId="FontStyle114">
    <w:name w:val="Font Style114"/>
    <w:uiPriority w:val="99"/>
    <w:rsid w:val="009E62E0"/>
    <w:rPr>
      <w:rFonts w:ascii="Times New Roman" w:hAnsi="Times New Roman"/>
      <w:b/>
      <w:color w:val="000000"/>
      <w:sz w:val="16"/>
    </w:rPr>
  </w:style>
  <w:style w:type="paragraph" w:customStyle="1" w:styleId="Style8">
    <w:name w:val="Style8"/>
    <w:basedOn w:val="a0"/>
    <w:rsid w:val="009E62E0"/>
    <w:pPr>
      <w:widowControl w:val="0"/>
      <w:autoSpaceDE w:val="0"/>
      <w:autoSpaceDN w:val="0"/>
      <w:adjustRightInd w:val="0"/>
    </w:pPr>
    <w:rPr>
      <w:rFonts w:eastAsia="Times New Roman"/>
      <w:lang w:eastAsia="ru-RU"/>
    </w:rPr>
  </w:style>
  <w:style w:type="paragraph" w:styleId="2a">
    <w:name w:val="List 2"/>
    <w:basedOn w:val="a0"/>
    <w:rsid w:val="009E62E0"/>
    <w:pPr>
      <w:ind w:left="566" w:hanging="283"/>
      <w:jc w:val="left"/>
    </w:pPr>
    <w:rPr>
      <w:rFonts w:ascii="Calibri" w:eastAsia="Calibri" w:hAnsi="Calibri"/>
      <w:lang w:eastAsia="en-US"/>
    </w:rPr>
  </w:style>
  <w:style w:type="paragraph" w:customStyle="1" w:styleId="afff">
    <w:name w:val="Таб. осн."/>
    <w:basedOn w:val="a0"/>
    <w:rsid w:val="009E62E0"/>
    <w:pPr>
      <w:spacing w:before="60" w:after="60"/>
      <w:jc w:val="left"/>
    </w:pPr>
    <w:rPr>
      <w:rFonts w:ascii="Calibri" w:eastAsia="Calibri" w:hAnsi="Calibri"/>
      <w:szCs w:val="20"/>
      <w:lang w:eastAsia="en-US"/>
    </w:rPr>
  </w:style>
  <w:style w:type="character" w:customStyle="1" w:styleId="FontStyle40">
    <w:name w:val="Font Style40"/>
    <w:uiPriority w:val="99"/>
    <w:rsid w:val="009E62E0"/>
    <w:rPr>
      <w:rFonts w:ascii="Times New Roman" w:hAnsi="Times New Roman" w:cs="Times New Roman"/>
      <w:i/>
      <w:iCs/>
      <w:sz w:val="12"/>
      <w:szCs w:val="12"/>
    </w:rPr>
  </w:style>
  <w:style w:type="character" w:customStyle="1" w:styleId="FontStyle39">
    <w:name w:val="Font Style39"/>
    <w:rsid w:val="009E62E0"/>
    <w:rPr>
      <w:rFonts w:ascii="Times New Roman" w:hAnsi="Times New Roman" w:cs="Times New Roman"/>
      <w:sz w:val="12"/>
      <w:szCs w:val="12"/>
    </w:rPr>
  </w:style>
  <w:style w:type="paragraph" w:customStyle="1" w:styleId="Style19">
    <w:name w:val="Style19"/>
    <w:basedOn w:val="a0"/>
    <w:uiPriority w:val="99"/>
    <w:rsid w:val="009E62E0"/>
    <w:pPr>
      <w:widowControl w:val="0"/>
      <w:autoSpaceDE w:val="0"/>
      <w:autoSpaceDN w:val="0"/>
      <w:adjustRightInd w:val="0"/>
      <w:spacing w:line="163" w:lineRule="exact"/>
      <w:ind w:hanging="216"/>
      <w:jc w:val="left"/>
    </w:pPr>
    <w:rPr>
      <w:rFonts w:eastAsia="Times New Roman"/>
      <w:lang w:eastAsia="ru-RU"/>
    </w:rPr>
  </w:style>
  <w:style w:type="character" w:customStyle="1" w:styleId="ft">
    <w:name w:val="ft"/>
    <w:basedOn w:val="a1"/>
    <w:rsid w:val="009E62E0"/>
  </w:style>
  <w:style w:type="paragraph" w:customStyle="1" w:styleId="OT">
    <w:name w:val="OT"/>
    <w:basedOn w:val="a0"/>
    <w:link w:val="OT0"/>
    <w:qFormat/>
    <w:rsid w:val="009E62E0"/>
    <w:pPr>
      <w:widowControl w:val="0"/>
      <w:autoSpaceDE w:val="0"/>
      <w:autoSpaceDN w:val="0"/>
      <w:adjustRightInd w:val="0"/>
      <w:spacing w:after="120"/>
    </w:pPr>
    <w:rPr>
      <w:rFonts w:eastAsia="Times New Roman"/>
      <w:snapToGrid w:val="0"/>
      <w:sz w:val="22"/>
      <w:szCs w:val="20"/>
      <w:lang w:eastAsia="ru-RU"/>
    </w:rPr>
  </w:style>
  <w:style w:type="character" w:customStyle="1" w:styleId="OT0">
    <w:name w:val="OT Знак"/>
    <w:link w:val="OT"/>
    <w:rsid w:val="009E62E0"/>
    <w:rPr>
      <w:rFonts w:ascii="Times New Roman" w:eastAsia="Times New Roman" w:hAnsi="Times New Roman" w:cs="Times New Roman"/>
      <w:snapToGrid w:val="0"/>
      <w:szCs w:val="20"/>
      <w:lang w:eastAsia="ru-RU"/>
    </w:rPr>
  </w:style>
  <w:style w:type="paragraph" w:customStyle="1" w:styleId="20TableFootnote">
    <w:name w:val="20Table Footnote"/>
    <w:rsid w:val="009E62E0"/>
    <w:pPr>
      <w:spacing w:before="60" w:after="60"/>
    </w:pPr>
    <w:rPr>
      <w:rFonts w:ascii="Times New Roman" w:hAnsi="Times New Roman" w:cs="Times New Roman"/>
      <w:sz w:val="20"/>
      <w:szCs w:val="20"/>
      <w:lang w:val="en-US"/>
    </w:rPr>
  </w:style>
  <w:style w:type="character" w:customStyle="1" w:styleId="jrnl">
    <w:name w:val="jrnl"/>
    <w:basedOn w:val="a1"/>
    <w:rsid w:val="009E62E0"/>
  </w:style>
  <w:style w:type="paragraph" w:customStyle="1" w:styleId="1a">
    <w:name w:val="Название1"/>
    <w:basedOn w:val="a0"/>
    <w:rsid w:val="009E62E0"/>
    <w:pPr>
      <w:spacing w:before="100" w:beforeAutospacing="1" w:after="100" w:afterAutospacing="1"/>
      <w:jc w:val="left"/>
    </w:pPr>
    <w:rPr>
      <w:rFonts w:eastAsia="Times New Roman"/>
      <w:lang w:eastAsia="ru-RU"/>
    </w:rPr>
  </w:style>
  <w:style w:type="paragraph" w:customStyle="1" w:styleId="1b">
    <w:name w:val="Таблица1"/>
    <w:basedOn w:val="aff1"/>
    <w:link w:val="1c"/>
    <w:qFormat/>
    <w:rsid w:val="009E62E0"/>
    <w:pPr>
      <w:keepNext/>
      <w:spacing w:after="120"/>
    </w:pPr>
  </w:style>
  <w:style w:type="character" w:customStyle="1" w:styleId="aff2">
    <w:name w:val="Название объекта Знак"/>
    <w:basedOn w:val="a1"/>
    <w:link w:val="aff1"/>
    <w:rsid w:val="009E62E0"/>
    <w:rPr>
      <w:rFonts w:ascii="Times New Roman" w:eastAsia="Times New Roman" w:hAnsi="Times New Roman" w:cs="Times New Roman"/>
      <w:sz w:val="24"/>
      <w:szCs w:val="20"/>
      <w:lang w:eastAsia="ru-RU"/>
    </w:rPr>
  </w:style>
  <w:style w:type="character" w:customStyle="1" w:styleId="1c">
    <w:name w:val="Таблица1 Знак"/>
    <w:basedOn w:val="aff2"/>
    <w:link w:val="1b"/>
    <w:rsid w:val="009E62E0"/>
    <w:rPr>
      <w:rFonts w:ascii="Times New Roman" w:eastAsia="Times New Roman" w:hAnsi="Times New Roman" w:cs="Times New Roman"/>
      <w:sz w:val="24"/>
      <w:szCs w:val="20"/>
      <w:lang w:eastAsia="ru-RU"/>
    </w:rPr>
  </w:style>
  <w:style w:type="paragraph" w:styleId="35">
    <w:name w:val="Body Text Indent 3"/>
    <w:basedOn w:val="a0"/>
    <w:link w:val="36"/>
    <w:uiPriority w:val="99"/>
    <w:semiHidden/>
    <w:unhideWhenUsed/>
    <w:rsid w:val="009E62E0"/>
    <w:pPr>
      <w:spacing w:before="120" w:after="120" w:line="360" w:lineRule="auto"/>
      <w:ind w:left="283"/>
    </w:pPr>
    <w:rPr>
      <w:rFonts w:eastAsiaTheme="minorHAnsi"/>
      <w:sz w:val="16"/>
      <w:szCs w:val="16"/>
      <w:lang w:eastAsia="en-US"/>
    </w:rPr>
  </w:style>
  <w:style w:type="character" w:customStyle="1" w:styleId="36">
    <w:name w:val="Основной текст с отступом 3 Знак"/>
    <w:basedOn w:val="a1"/>
    <w:link w:val="35"/>
    <w:uiPriority w:val="99"/>
    <w:semiHidden/>
    <w:rsid w:val="009E62E0"/>
    <w:rPr>
      <w:rFonts w:ascii="Times New Roman" w:hAnsi="Times New Roman" w:cs="Times New Roman"/>
      <w:sz w:val="16"/>
      <w:szCs w:val="16"/>
    </w:rPr>
  </w:style>
  <w:style w:type="character" w:customStyle="1" w:styleId="312">
    <w:name w:val="Основной текст (3)12"/>
    <w:basedOn w:val="a1"/>
    <w:uiPriority w:val="99"/>
    <w:rsid w:val="009E62E0"/>
    <w:rPr>
      <w:rFonts w:ascii="Times New Roman" w:hAnsi="Times New Roman"/>
      <w:i/>
      <w:iCs/>
      <w:sz w:val="20"/>
      <w:szCs w:val="20"/>
      <w:shd w:val="clear" w:color="auto" w:fill="FFFFFF"/>
    </w:rPr>
  </w:style>
  <w:style w:type="paragraph" w:styleId="afff0">
    <w:name w:val="No Spacing"/>
    <w:uiPriority w:val="1"/>
    <w:qFormat/>
    <w:rsid w:val="009E62E0"/>
    <w:rPr>
      <w:rFonts w:ascii="Arial" w:eastAsiaTheme="minorEastAsia" w:hAnsi="Arial"/>
      <w:sz w:val="24"/>
      <w:lang w:eastAsia="ru-RU"/>
    </w:rPr>
  </w:style>
  <w:style w:type="paragraph" w:customStyle="1" w:styleId="TableParagraph">
    <w:name w:val="Table Paragraph"/>
    <w:basedOn w:val="a0"/>
    <w:uiPriority w:val="1"/>
    <w:qFormat/>
    <w:rsid w:val="009E62E0"/>
    <w:pPr>
      <w:widowControl w:val="0"/>
      <w:jc w:val="left"/>
    </w:pPr>
    <w:rPr>
      <w:rFonts w:asciiTheme="minorHAnsi" w:eastAsiaTheme="minorHAnsi" w:hAnsiTheme="minorHAnsi" w:cstheme="minorBidi"/>
      <w:sz w:val="22"/>
      <w:szCs w:val="22"/>
      <w:lang w:val="en-US" w:eastAsia="en-US"/>
    </w:rPr>
  </w:style>
  <w:style w:type="character" w:customStyle="1" w:styleId="26pt">
    <w:name w:val="Основной текст (2) + 6 pt"/>
    <w:basedOn w:val="28"/>
    <w:rsid w:val="009E62E0"/>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a1"/>
    <w:rsid w:val="009E62E0"/>
  </w:style>
  <w:style w:type="character" w:customStyle="1" w:styleId="83">
    <w:name w:val="Основной текст (8)_"/>
    <w:basedOn w:val="a1"/>
    <w:link w:val="84"/>
    <w:rsid w:val="009E62E0"/>
    <w:rPr>
      <w:rFonts w:ascii="Times New Roman" w:eastAsia="Times New Roman" w:hAnsi="Times New Roman" w:cs="Times New Roman"/>
      <w:i/>
      <w:iCs/>
      <w:sz w:val="18"/>
      <w:szCs w:val="18"/>
      <w:shd w:val="clear" w:color="auto" w:fill="FFFFFF"/>
    </w:rPr>
  </w:style>
  <w:style w:type="paragraph" w:customStyle="1" w:styleId="84">
    <w:name w:val="Основной текст (8)"/>
    <w:basedOn w:val="a0"/>
    <w:link w:val="83"/>
    <w:rsid w:val="009E62E0"/>
    <w:pPr>
      <w:widowControl w:val="0"/>
      <w:shd w:val="clear" w:color="auto" w:fill="FFFFFF"/>
      <w:spacing w:line="0" w:lineRule="atLeast"/>
      <w:jc w:val="left"/>
    </w:pPr>
    <w:rPr>
      <w:rFonts w:eastAsia="Times New Roman"/>
      <w:i/>
      <w:iCs/>
      <w:sz w:val="18"/>
      <w:szCs w:val="18"/>
      <w:lang w:eastAsia="en-US"/>
    </w:rPr>
  </w:style>
  <w:style w:type="character" w:customStyle="1" w:styleId="publication-meta-journal">
    <w:name w:val="publication-meta-journal"/>
    <w:basedOn w:val="a1"/>
    <w:rsid w:val="009E62E0"/>
  </w:style>
  <w:style w:type="character" w:customStyle="1" w:styleId="publication-meta-date">
    <w:name w:val="publication-meta-date"/>
    <w:basedOn w:val="a1"/>
    <w:rsid w:val="009E62E0"/>
  </w:style>
  <w:style w:type="character" w:customStyle="1" w:styleId="absnonlinkmetadata">
    <w:name w:val="abs_nonlink_metadata"/>
    <w:basedOn w:val="a1"/>
    <w:rsid w:val="009E62E0"/>
  </w:style>
  <w:style w:type="character" w:customStyle="1" w:styleId="smallcaps">
    <w:name w:val="smallcaps"/>
    <w:basedOn w:val="a1"/>
    <w:rsid w:val="009E62E0"/>
  </w:style>
  <w:style w:type="character" w:customStyle="1" w:styleId="nlm-given-names">
    <w:name w:val="nlm-given-names"/>
    <w:basedOn w:val="a1"/>
    <w:rsid w:val="009E62E0"/>
  </w:style>
  <w:style w:type="character" w:customStyle="1" w:styleId="nlm-surname">
    <w:name w:val="nlm-surname"/>
    <w:basedOn w:val="a1"/>
    <w:rsid w:val="009E62E0"/>
  </w:style>
  <w:style w:type="character" w:customStyle="1" w:styleId="highwire-cite-metadata-journal">
    <w:name w:val="highwire-cite-metadata-journal"/>
    <w:basedOn w:val="a1"/>
    <w:rsid w:val="009E62E0"/>
  </w:style>
  <w:style w:type="character" w:customStyle="1" w:styleId="highwire-cite-metadata-date">
    <w:name w:val="highwire-cite-metadata-date"/>
    <w:basedOn w:val="a1"/>
    <w:rsid w:val="009E62E0"/>
  </w:style>
  <w:style w:type="character" w:customStyle="1" w:styleId="highwire-cite-metadata-volume">
    <w:name w:val="highwire-cite-metadata-volume"/>
    <w:basedOn w:val="a1"/>
    <w:rsid w:val="009E62E0"/>
  </w:style>
  <w:style w:type="character" w:customStyle="1" w:styleId="highwire-cite-metadata-issue">
    <w:name w:val="highwire-cite-metadata-issue"/>
    <w:basedOn w:val="a1"/>
    <w:rsid w:val="009E62E0"/>
  </w:style>
  <w:style w:type="character" w:customStyle="1" w:styleId="highwire-cite-metadata-pages">
    <w:name w:val="highwire-cite-metadata-pages"/>
    <w:basedOn w:val="a1"/>
    <w:rsid w:val="009E62E0"/>
  </w:style>
  <w:style w:type="character" w:customStyle="1" w:styleId="2Candara">
    <w:name w:val="Основной текст (2) + Candara"/>
    <w:aliases w:val="7 pt,Интервал 1 pt"/>
    <w:basedOn w:val="28"/>
    <w:rsid w:val="009E62E0"/>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st">
    <w:name w:val="st"/>
    <w:basedOn w:val="a1"/>
    <w:rsid w:val="002F152D"/>
  </w:style>
  <w:style w:type="character" w:customStyle="1" w:styleId="tlid-translation">
    <w:name w:val="tlid-translation"/>
    <w:basedOn w:val="a1"/>
    <w:rsid w:val="003E1A0F"/>
  </w:style>
  <w:style w:type="table" w:customStyle="1" w:styleId="TableGrid4">
    <w:name w:val="TableGrid4"/>
    <w:rsid w:val="00A132E2"/>
    <w:rPr>
      <w:rFonts w:eastAsia="Times New Roman"/>
      <w:lang w:eastAsia="ru-RU"/>
    </w:rPr>
    <w:tblPr>
      <w:tblCellMar>
        <w:top w:w="0" w:type="dxa"/>
        <w:left w:w="0" w:type="dxa"/>
        <w:bottom w:w="0" w:type="dxa"/>
        <w:right w:w="0" w:type="dxa"/>
      </w:tblCellMar>
    </w:tblPr>
  </w:style>
  <w:style w:type="table" w:customStyle="1" w:styleId="TableGrid6">
    <w:name w:val="TableGrid6"/>
    <w:rsid w:val="00705C2F"/>
    <w:rPr>
      <w:rFonts w:eastAsia="Times New Roman"/>
      <w:lang w:eastAsia="ru-RU"/>
    </w:rPr>
    <w:tblPr>
      <w:tblCellMar>
        <w:top w:w="0" w:type="dxa"/>
        <w:left w:w="0" w:type="dxa"/>
        <w:bottom w:w="0" w:type="dxa"/>
        <w:right w:w="0" w:type="dxa"/>
      </w:tblCellMar>
    </w:tblPr>
  </w:style>
  <w:style w:type="character" w:customStyle="1" w:styleId="afff1">
    <w:name w:val="Основной текст + Полужирный"/>
    <w:basedOn w:val="a1"/>
    <w:rsid w:val="00A82A58"/>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121">
    <w:name w:val="Сетка таблицы12"/>
    <w:basedOn w:val="a2"/>
    <w:next w:val="a8"/>
    <w:uiPriority w:val="39"/>
    <w:rsid w:val="00F20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2"/>
    <w:next w:val="a8"/>
    <w:uiPriority w:val="59"/>
    <w:rsid w:val="00B40CA6"/>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Grid7"/>
    <w:rsid w:val="00BB3A14"/>
    <w:rPr>
      <w:rFonts w:eastAsia="Times New Roman"/>
      <w:lang w:eastAsia="ru-RU"/>
    </w:rPr>
    <w:tblPr>
      <w:tblCellMar>
        <w:top w:w="0" w:type="dxa"/>
        <w:left w:w="0" w:type="dxa"/>
        <w:bottom w:w="0" w:type="dxa"/>
        <w:right w:w="0" w:type="dxa"/>
      </w:tblCellMar>
    </w:tblPr>
  </w:style>
  <w:style w:type="table" w:customStyle="1" w:styleId="TableGrid8">
    <w:name w:val="TableGrid8"/>
    <w:rsid w:val="00444517"/>
    <w:rPr>
      <w:rFonts w:eastAsia="Times New Roman"/>
      <w:lang w:eastAsia="ru-RU"/>
    </w:rPr>
    <w:tblPr>
      <w:tblCellMar>
        <w:top w:w="0" w:type="dxa"/>
        <w:left w:w="0" w:type="dxa"/>
        <w:bottom w:w="0" w:type="dxa"/>
        <w:right w:w="0" w:type="dxa"/>
      </w:tblCellMar>
    </w:tblPr>
  </w:style>
  <w:style w:type="table" w:customStyle="1" w:styleId="210">
    <w:name w:val="Сетка таблицы21"/>
    <w:basedOn w:val="a2"/>
    <w:next w:val="a8"/>
    <w:uiPriority w:val="39"/>
    <w:rsid w:val="00B42A51"/>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1"/>
    <w:rsid w:val="006161F9"/>
    <w:rPr>
      <w:rFonts w:ascii="TimesNewRomanPSMT" w:hAnsi="TimesNewRomanPSMT" w:hint="default"/>
      <w:b w:val="0"/>
      <w:bCs w:val="0"/>
      <w:i w:val="0"/>
      <w:iCs w:val="0"/>
      <w:color w:val="000000"/>
      <w:sz w:val="18"/>
      <w:szCs w:val="18"/>
    </w:rPr>
  </w:style>
  <w:style w:type="character" w:customStyle="1" w:styleId="fontstyle31">
    <w:name w:val="fontstyle31"/>
    <w:basedOn w:val="a1"/>
    <w:rsid w:val="00113100"/>
    <w:rPr>
      <w:rFonts w:ascii="TimesNewRomanPS-BoldItalicMT" w:hAnsi="TimesNewRomanPS-BoldItalicMT" w:hint="default"/>
      <w:b/>
      <w:bCs/>
      <w:i/>
      <w:iCs/>
      <w:color w:val="000000"/>
      <w:sz w:val="24"/>
      <w:szCs w:val="24"/>
    </w:rPr>
  </w:style>
  <w:style w:type="character" w:customStyle="1" w:styleId="fontstyle41">
    <w:name w:val="fontstyle41"/>
    <w:basedOn w:val="a1"/>
    <w:rsid w:val="00113100"/>
    <w:rPr>
      <w:rFonts w:ascii="TimesNewRomanPS-ItalicMT" w:hAnsi="TimesNewRomanPS-ItalicMT" w:hint="default"/>
      <w:b w:val="0"/>
      <w:bCs w:val="0"/>
      <w:i/>
      <w:iCs/>
      <w:color w:val="000000"/>
      <w:sz w:val="22"/>
      <w:szCs w:val="22"/>
    </w:rPr>
  </w:style>
  <w:style w:type="character" w:customStyle="1" w:styleId="extended-textshort">
    <w:name w:val="extended-text__short"/>
    <w:basedOn w:val="a1"/>
    <w:rsid w:val="00113100"/>
  </w:style>
  <w:style w:type="character" w:customStyle="1" w:styleId="fontstyle51">
    <w:name w:val="fontstyle51"/>
    <w:basedOn w:val="a1"/>
    <w:rsid w:val="00113100"/>
    <w:rPr>
      <w:rFonts w:ascii="SymbolMT" w:hAnsi="SymbolMT" w:hint="default"/>
      <w:b w:val="0"/>
      <w:bCs w:val="0"/>
      <w:i w:val="0"/>
      <w:iCs w:val="0"/>
      <w:color w:val="000000"/>
      <w:sz w:val="22"/>
      <w:szCs w:val="22"/>
    </w:rPr>
  </w:style>
  <w:style w:type="character" w:customStyle="1" w:styleId="nowrap">
    <w:name w:val="nowrap"/>
    <w:basedOn w:val="a1"/>
    <w:rsid w:val="00CB4CC1"/>
  </w:style>
  <w:style w:type="character" w:customStyle="1" w:styleId="author">
    <w:name w:val="author"/>
    <w:basedOn w:val="a1"/>
    <w:rsid w:val="003822AB"/>
  </w:style>
  <w:style w:type="character" w:customStyle="1" w:styleId="articletitle">
    <w:name w:val="articletitle"/>
    <w:basedOn w:val="a1"/>
    <w:rsid w:val="003822AB"/>
  </w:style>
  <w:style w:type="character" w:customStyle="1" w:styleId="journaltitle">
    <w:name w:val="journaltitle"/>
    <w:basedOn w:val="a1"/>
    <w:rsid w:val="003822AB"/>
  </w:style>
  <w:style w:type="character" w:customStyle="1" w:styleId="vol">
    <w:name w:val="vol"/>
    <w:basedOn w:val="a1"/>
    <w:rsid w:val="003822AB"/>
  </w:style>
  <w:style w:type="character" w:customStyle="1" w:styleId="pubyear">
    <w:name w:val="pubyear"/>
    <w:basedOn w:val="a1"/>
    <w:rsid w:val="003822AB"/>
  </w:style>
  <w:style w:type="character" w:customStyle="1" w:styleId="pagefirst">
    <w:name w:val="pagefirst"/>
    <w:basedOn w:val="a1"/>
    <w:rsid w:val="00D35D87"/>
  </w:style>
  <w:style w:type="character" w:customStyle="1" w:styleId="pagelast">
    <w:name w:val="pagelast"/>
    <w:basedOn w:val="a1"/>
    <w:rsid w:val="00D35D87"/>
  </w:style>
  <w:style w:type="paragraph" w:styleId="afff2">
    <w:name w:val="Bibliography"/>
    <w:basedOn w:val="a0"/>
    <w:next w:val="a0"/>
    <w:uiPriority w:val="37"/>
    <w:unhideWhenUsed/>
    <w:rsid w:val="00BC59D1"/>
    <w:pPr>
      <w:tabs>
        <w:tab w:val="left" w:pos="504"/>
      </w:tabs>
      <w:spacing w:after="240"/>
      <w:ind w:left="504" w:hanging="504"/>
    </w:pPr>
  </w:style>
  <w:style w:type="character" w:customStyle="1" w:styleId="2Corbel">
    <w:name w:val="Основной текст (2) + Corbel"/>
    <w:aliases w:val="9,5 pt,Основной текст (2) + 9"/>
    <w:basedOn w:val="a1"/>
    <w:rsid w:val="00417394"/>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b">
    <w:name w:val="Основной текст (2) + Полужирный"/>
    <w:basedOn w:val="a1"/>
    <w:rsid w:val="0020316C"/>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fff3">
    <w:name w:val="Подпись к таблице_"/>
    <w:basedOn w:val="a1"/>
    <w:link w:val="afff4"/>
    <w:locked/>
    <w:rsid w:val="00491CBF"/>
    <w:rPr>
      <w:rFonts w:ascii="Times New Roman" w:eastAsia="Times New Roman" w:hAnsi="Times New Roman" w:cs="Times New Roman"/>
      <w:b/>
      <w:bCs/>
      <w:shd w:val="clear" w:color="auto" w:fill="FFFFFF"/>
    </w:rPr>
  </w:style>
  <w:style w:type="paragraph" w:customStyle="1" w:styleId="afff4">
    <w:name w:val="Подпись к таблице"/>
    <w:basedOn w:val="a0"/>
    <w:link w:val="afff3"/>
    <w:rsid w:val="00491CBF"/>
    <w:pPr>
      <w:widowControl w:val="0"/>
      <w:shd w:val="clear" w:color="auto" w:fill="FFFFFF"/>
      <w:spacing w:line="254" w:lineRule="exact"/>
      <w:ind w:firstLine="360"/>
    </w:pPr>
    <w:rPr>
      <w:rFonts w:eastAsia="Times New Roman"/>
      <w:b/>
      <w:bCs/>
      <w:sz w:val="22"/>
      <w:szCs w:val="22"/>
      <w:lang w:eastAsia="en-US"/>
    </w:rPr>
  </w:style>
  <w:style w:type="character" w:customStyle="1" w:styleId="210pt">
    <w:name w:val="Основной текст (2) + 10 pt"/>
    <w:basedOn w:val="28"/>
    <w:rsid w:val="00584C90"/>
    <w:rPr>
      <w:rFonts w:ascii="Times New Roman" w:eastAsia="Times New Roman" w:hAnsi="Times New Roman" w:cs="Times New Roman"/>
      <w:b w:val="0"/>
      <w:b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basedOn w:val="28"/>
    <w:rsid w:val="00584C90"/>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7">
    <w:name w:val="Основной текст (3)_"/>
    <w:basedOn w:val="a1"/>
    <w:link w:val="38"/>
    <w:locked/>
    <w:rsid w:val="008863C9"/>
    <w:rPr>
      <w:rFonts w:ascii="Times New Roman" w:eastAsia="Times New Roman" w:hAnsi="Times New Roman" w:cs="Times New Roman"/>
      <w:b/>
      <w:bCs/>
      <w:shd w:val="clear" w:color="auto" w:fill="FFFFFF"/>
    </w:rPr>
  </w:style>
  <w:style w:type="paragraph" w:customStyle="1" w:styleId="38">
    <w:name w:val="Основной текст (3)"/>
    <w:basedOn w:val="a0"/>
    <w:link w:val="37"/>
    <w:rsid w:val="008863C9"/>
    <w:pPr>
      <w:widowControl w:val="0"/>
      <w:shd w:val="clear" w:color="auto" w:fill="FFFFFF"/>
      <w:spacing w:before="140" w:after="140" w:line="244" w:lineRule="exact"/>
      <w:ind w:hanging="1040"/>
    </w:pPr>
    <w:rPr>
      <w:rFonts w:eastAsia="Times New Roman"/>
      <w:b/>
      <w:bCs/>
      <w:sz w:val="22"/>
      <w:szCs w:val="22"/>
      <w:lang w:eastAsia="en-US"/>
    </w:rPr>
  </w:style>
  <w:style w:type="character" w:customStyle="1" w:styleId="lrzxr">
    <w:name w:val="lrzxr"/>
    <w:basedOn w:val="a1"/>
    <w:rsid w:val="004541CE"/>
  </w:style>
  <w:style w:type="character" w:customStyle="1" w:styleId="DefaultChar">
    <w:name w:val="Default Char"/>
    <w:link w:val="Default"/>
    <w:locked/>
    <w:rsid w:val="00B47726"/>
    <w:rPr>
      <w:rFonts w:ascii="Times New Roman" w:eastAsia="Times New Roman" w:hAnsi="Times New Roman" w:cs="Times New Roman"/>
      <w:color w:val="000000"/>
      <w:sz w:val="24"/>
      <w:szCs w:val="24"/>
      <w:lang w:eastAsia="ru-RU"/>
    </w:rPr>
  </w:style>
  <w:style w:type="table" w:customStyle="1" w:styleId="TableGrid11">
    <w:name w:val="TableGrid11"/>
    <w:rsid w:val="00AB20DF"/>
    <w:rPr>
      <w:rFonts w:ascii="Calibri" w:eastAsia="Times New Roman" w:hAnsi="Calibri" w:cs="Times New Roman"/>
      <w:lang w:eastAsia="ru-RU"/>
    </w:rPr>
    <w:tblPr>
      <w:tblCellMar>
        <w:top w:w="0" w:type="dxa"/>
        <w:left w:w="0" w:type="dxa"/>
        <w:bottom w:w="0" w:type="dxa"/>
        <w:right w:w="0" w:type="dxa"/>
      </w:tblCellMar>
    </w:tblPr>
  </w:style>
  <w:style w:type="table" w:customStyle="1" w:styleId="TableGrid21">
    <w:name w:val="TableGrid21"/>
    <w:rsid w:val="00AB20DF"/>
    <w:rPr>
      <w:rFonts w:ascii="Calibri" w:eastAsia="Times New Roman" w:hAnsi="Calibri" w:cs="Times New Roman"/>
      <w:lang w:eastAsia="ru-RU"/>
    </w:rPr>
    <w:tblPr>
      <w:tblCellMar>
        <w:top w:w="0" w:type="dxa"/>
        <w:left w:w="0" w:type="dxa"/>
        <w:bottom w:w="0" w:type="dxa"/>
        <w:right w:w="0" w:type="dxa"/>
      </w:tblCellMar>
    </w:tblPr>
  </w:style>
  <w:style w:type="character" w:customStyle="1" w:styleId="UnresolvedMention1">
    <w:name w:val="Unresolved Mention1"/>
    <w:basedOn w:val="a1"/>
    <w:uiPriority w:val="99"/>
    <w:semiHidden/>
    <w:unhideWhenUsed/>
    <w:rsid w:val="00AB20DF"/>
    <w:rPr>
      <w:color w:val="605E5C"/>
      <w:shd w:val="clear" w:color="auto" w:fill="E1DFDD"/>
    </w:rPr>
  </w:style>
  <w:style w:type="character" w:customStyle="1" w:styleId="afff5">
    <w:name w:val="_"/>
    <w:basedOn w:val="a1"/>
    <w:rsid w:val="00AB20DF"/>
  </w:style>
  <w:style w:type="character" w:customStyle="1" w:styleId="hitinf">
    <w:name w:val="hit_inf"/>
    <w:basedOn w:val="a1"/>
    <w:rsid w:val="00AB20DF"/>
  </w:style>
  <w:style w:type="character" w:customStyle="1" w:styleId="hitsyn">
    <w:name w:val="hit_syn"/>
    <w:basedOn w:val="a1"/>
    <w:rsid w:val="00AB20DF"/>
  </w:style>
  <w:style w:type="character" w:customStyle="1" w:styleId="blk">
    <w:name w:val="blk"/>
    <w:rsid w:val="00AB20DF"/>
  </w:style>
  <w:style w:type="character" w:customStyle="1" w:styleId="1d">
    <w:name w:val="Основной текст1"/>
    <w:basedOn w:val="a1"/>
    <w:rsid w:val="002002E8"/>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AB01E2"/>
    <w:pPr>
      <w:widowControl w:val="0"/>
      <w:autoSpaceDE w:val="0"/>
      <w:autoSpaceDN w:val="0"/>
      <w:adjustRightInd w:val="0"/>
    </w:pPr>
    <w:rPr>
      <w:rFonts w:ascii="Courier New" w:eastAsia="Times New Roman" w:hAnsi="Courier New" w:cs="Courier New"/>
      <w:sz w:val="24"/>
      <w:szCs w:val="24"/>
      <w:lang w:eastAsia="ru-RU"/>
    </w:rPr>
  </w:style>
  <w:style w:type="paragraph" w:customStyle="1" w:styleId="ConsPlusNormal">
    <w:name w:val="ConsPlusNormal"/>
    <w:rsid w:val="00D36F2F"/>
    <w:pPr>
      <w:widowControl w:val="0"/>
      <w:autoSpaceDE w:val="0"/>
      <w:autoSpaceDN w:val="0"/>
      <w:adjustRightInd w:val="0"/>
    </w:pPr>
    <w:rPr>
      <w:rFonts w:ascii="Arial" w:eastAsiaTheme="minorEastAsia" w:hAnsi="Arial" w:cs="Arial"/>
      <w:sz w:val="20"/>
      <w:szCs w:val="20"/>
      <w:lang w:eastAsia="ru-RU"/>
    </w:rPr>
  </w:style>
  <w:style w:type="character" w:customStyle="1" w:styleId="afff6">
    <w:name w:val="Основной текст_"/>
    <w:basedOn w:val="a1"/>
    <w:rsid w:val="00B804A9"/>
    <w:rPr>
      <w:rFonts w:ascii="Times New Roman" w:eastAsia="Times New Roman" w:hAnsi="Times New Roman" w:cs="Times New Roman"/>
      <w:spacing w:val="-2"/>
      <w:shd w:val="clear" w:color="auto" w:fill="FFFFFF"/>
    </w:rPr>
  </w:style>
  <w:style w:type="character" w:customStyle="1" w:styleId="mnn-name-in-link">
    <w:name w:val="mnn-name-in-link"/>
    <w:basedOn w:val="a1"/>
    <w:rsid w:val="003D0C91"/>
  </w:style>
  <w:style w:type="paragraph" w:customStyle="1" w:styleId="opispole">
    <w:name w:val="opis_pole"/>
    <w:basedOn w:val="a0"/>
    <w:rsid w:val="00184AA4"/>
    <w:pPr>
      <w:spacing w:before="100" w:beforeAutospacing="1" w:after="100" w:afterAutospacing="1"/>
      <w:jc w:val="left"/>
    </w:pPr>
    <w:rPr>
      <w:rFonts w:eastAsia="Times New Roman"/>
      <w:lang w:eastAsia="ru-RU"/>
    </w:rPr>
  </w:style>
  <w:style w:type="paragraph" w:customStyle="1" w:styleId="tablesubscr">
    <w:name w:val="tablesubscr"/>
    <w:basedOn w:val="a0"/>
    <w:rsid w:val="00184AA4"/>
    <w:pPr>
      <w:spacing w:before="100" w:beforeAutospacing="1" w:after="100" w:afterAutospacing="1"/>
      <w:jc w:val="left"/>
    </w:pPr>
    <w:rPr>
      <w:rFonts w:eastAsia="Times New Roman"/>
      <w:lang w:eastAsia="ru-RU"/>
    </w:rPr>
  </w:style>
  <w:style w:type="character" w:customStyle="1" w:styleId="w">
    <w:name w:val="w"/>
    <w:basedOn w:val="a1"/>
    <w:rsid w:val="005B1025"/>
  </w:style>
  <w:style w:type="character" w:customStyle="1" w:styleId="med1">
    <w:name w:val="med1"/>
    <w:basedOn w:val="a1"/>
    <w:rsid w:val="00557F15"/>
  </w:style>
  <w:style w:type="character" w:customStyle="1" w:styleId="UnresolvedMention2">
    <w:name w:val="Unresolved Mention2"/>
    <w:basedOn w:val="a1"/>
    <w:uiPriority w:val="99"/>
    <w:semiHidden/>
    <w:unhideWhenUsed/>
    <w:rsid w:val="00357799"/>
    <w:rPr>
      <w:color w:val="605E5C"/>
      <w:shd w:val="clear" w:color="auto" w:fill="E1DFDD"/>
    </w:rPr>
  </w:style>
  <w:style w:type="paragraph" w:customStyle="1" w:styleId="afff7">
    <w:name w:val="СФ_Примечание"/>
    <w:basedOn w:val="affb"/>
    <w:uiPriority w:val="11"/>
    <w:qFormat/>
    <w:rsid w:val="00306A4A"/>
    <w:pPr>
      <w:spacing w:line="240" w:lineRule="auto"/>
      <w:jc w:val="left"/>
    </w:pPr>
    <w:rPr>
      <w:sz w:val="20"/>
    </w:rPr>
  </w:style>
  <w:style w:type="paragraph" w:customStyle="1" w:styleId="afff8">
    <w:name w:val="СФ_Таблица"/>
    <w:basedOn w:val="affb"/>
    <w:uiPriority w:val="11"/>
    <w:qFormat/>
    <w:rsid w:val="00F7545F"/>
    <w:pPr>
      <w:spacing w:before="0" w:after="0" w:line="240" w:lineRule="auto"/>
    </w:pPr>
    <w:rPr>
      <w:sz w:val="20"/>
    </w:rPr>
  </w:style>
  <w:style w:type="character" w:customStyle="1" w:styleId="afff9">
    <w:name w:val="СФ_Инструкции"/>
    <w:basedOn w:val="a1"/>
    <w:uiPriority w:val="1"/>
    <w:rsid w:val="00515DB2"/>
    <w:rPr>
      <w:bdr w:val="none" w:sz="0" w:space="0" w:color="auto"/>
      <w:shd w:val="clear" w:color="auto" w:fill="D6E3BC" w:themeFill="accent3" w:themeFillTint="66"/>
    </w:rPr>
  </w:style>
  <w:style w:type="table" w:customStyle="1" w:styleId="TableNormal1">
    <w:name w:val="Table Normal1"/>
    <w:uiPriority w:val="2"/>
    <w:semiHidden/>
    <w:unhideWhenUsed/>
    <w:qFormat/>
    <w:rsid w:val="00200EBA"/>
    <w:pPr>
      <w:widowControl w:val="0"/>
      <w:autoSpaceDE w:val="0"/>
      <w:autoSpaceDN w:val="0"/>
      <w:jc w:val="left"/>
    </w:pPr>
    <w:rPr>
      <w:rFonts w:eastAsiaTheme="minorHAnsi"/>
      <w:lang w:val="en-US"/>
    </w:rPr>
    <w:tblPr>
      <w:tblInd w:w="0" w:type="dxa"/>
      <w:tblCellMar>
        <w:top w:w="0" w:type="dxa"/>
        <w:left w:w="0" w:type="dxa"/>
        <w:bottom w:w="0" w:type="dxa"/>
        <w:right w:w="0" w:type="dxa"/>
      </w:tblCellMar>
    </w:tblPr>
  </w:style>
  <w:style w:type="table" w:customStyle="1" w:styleId="140">
    <w:name w:val="Сетка таблицы14"/>
    <w:basedOn w:val="a2"/>
    <w:next w:val="a8"/>
    <w:uiPriority w:val="59"/>
    <w:rsid w:val="004C2B5D"/>
    <w:pPr>
      <w:jc w:val="left"/>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35728">
      <w:bodyDiv w:val="1"/>
      <w:marLeft w:val="0"/>
      <w:marRight w:val="0"/>
      <w:marTop w:val="0"/>
      <w:marBottom w:val="0"/>
      <w:divBdr>
        <w:top w:val="none" w:sz="0" w:space="0" w:color="auto"/>
        <w:left w:val="none" w:sz="0" w:space="0" w:color="auto"/>
        <w:bottom w:val="none" w:sz="0" w:space="0" w:color="auto"/>
        <w:right w:val="none" w:sz="0" w:space="0" w:color="auto"/>
      </w:divBdr>
    </w:div>
    <w:div w:id="7947653">
      <w:bodyDiv w:val="1"/>
      <w:marLeft w:val="0"/>
      <w:marRight w:val="0"/>
      <w:marTop w:val="0"/>
      <w:marBottom w:val="0"/>
      <w:divBdr>
        <w:top w:val="none" w:sz="0" w:space="0" w:color="auto"/>
        <w:left w:val="none" w:sz="0" w:space="0" w:color="auto"/>
        <w:bottom w:val="none" w:sz="0" w:space="0" w:color="auto"/>
        <w:right w:val="none" w:sz="0" w:space="0" w:color="auto"/>
      </w:divBdr>
    </w:div>
    <w:div w:id="10493349">
      <w:bodyDiv w:val="1"/>
      <w:marLeft w:val="0"/>
      <w:marRight w:val="0"/>
      <w:marTop w:val="0"/>
      <w:marBottom w:val="0"/>
      <w:divBdr>
        <w:top w:val="none" w:sz="0" w:space="0" w:color="auto"/>
        <w:left w:val="none" w:sz="0" w:space="0" w:color="auto"/>
        <w:bottom w:val="none" w:sz="0" w:space="0" w:color="auto"/>
        <w:right w:val="none" w:sz="0" w:space="0" w:color="auto"/>
      </w:divBdr>
    </w:div>
    <w:div w:id="11031495">
      <w:bodyDiv w:val="1"/>
      <w:marLeft w:val="0"/>
      <w:marRight w:val="0"/>
      <w:marTop w:val="0"/>
      <w:marBottom w:val="0"/>
      <w:divBdr>
        <w:top w:val="none" w:sz="0" w:space="0" w:color="auto"/>
        <w:left w:val="none" w:sz="0" w:space="0" w:color="auto"/>
        <w:bottom w:val="none" w:sz="0" w:space="0" w:color="auto"/>
        <w:right w:val="none" w:sz="0" w:space="0" w:color="auto"/>
      </w:divBdr>
    </w:div>
    <w:div w:id="11762253">
      <w:bodyDiv w:val="1"/>
      <w:marLeft w:val="0"/>
      <w:marRight w:val="0"/>
      <w:marTop w:val="0"/>
      <w:marBottom w:val="0"/>
      <w:divBdr>
        <w:top w:val="none" w:sz="0" w:space="0" w:color="auto"/>
        <w:left w:val="none" w:sz="0" w:space="0" w:color="auto"/>
        <w:bottom w:val="none" w:sz="0" w:space="0" w:color="auto"/>
        <w:right w:val="none" w:sz="0" w:space="0" w:color="auto"/>
      </w:divBdr>
    </w:div>
    <w:div w:id="13921708">
      <w:bodyDiv w:val="1"/>
      <w:marLeft w:val="0"/>
      <w:marRight w:val="0"/>
      <w:marTop w:val="0"/>
      <w:marBottom w:val="0"/>
      <w:divBdr>
        <w:top w:val="none" w:sz="0" w:space="0" w:color="auto"/>
        <w:left w:val="none" w:sz="0" w:space="0" w:color="auto"/>
        <w:bottom w:val="none" w:sz="0" w:space="0" w:color="auto"/>
        <w:right w:val="none" w:sz="0" w:space="0" w:color="auto"/>
      </w:divBdr>
    </w:div>
    <w:div w:id="13961155">
      <w:bodyDiv w:val="1"/>
      <w:marLeft w:val="0"/>
      <w:marRight w:val="0"/>
      <w:marTop w:val="0"/>
      <w:marBottom w:val="0"/>
      <w:divBdr>
        <w:top w:val="none" w:sz="0" w:space="0" w:color="auto"/>
        <w:left w:val="none" w:sz="0" w:space="0" w:color="auto"/>
        <w:bottom w:val="none" w:sz="0" w:space="0" w:color="auto"/>
        <w:right w:val="none" w:sz="0" w:space="0" w:color="auto"/>
      </w:divBdr>
    </w:div>
    <w:div w:id="14697641">
      <w:bodyDiv w:val="1"/>
      <w:marLeft w:val="0"/>
      <w:marRight w:val="0"/>
      <w:marTop w:val="0"/>
      <w:marBottom w:val="0"/>
      <w:divBdr>
        <w:top w:val="none" w:sz="0" w:space="0" w:color="auto"/>
        <w:left w:val="none" w:sz="0" w:space="0" w:color="auto"/>
        <w:bottom w:val="none" w:sz="0" w:space="0" w:color="auto"/>
        <w:right w:val="none" w:sz="0" w:space="0" w:color="auto"/>
      </w:divBdr>
    </w:div>
    <w:div w:id="16122029">
      <w:bodyDiv w:val="1"/>
      <w:marLeft w:val="0"/>
      <w:marRight w:val="0"/>
      <w:marTop w:val="0"/>
      <w:marBottom w:val="0"/>
      <w:divBdr>
        <w:top w:val="none" w:sz="0" w:space="0" w:color="auto"/>
        <w:left w:val="none" w:sz="0" w:space="0" w:color="auto"/>
        <w:bottom w:val="none" w:sz="0" w:space="0" w:color="auto"/>
        <w:right w:val="none" w:sz="0" w:space="0" w:color="auto"/>
      </w:divBdr>
    </w:div>
    <w:div w:id="16123110">
      <w:bodyDiv w:val="1"/>
      <w:marLeft w:val="0"/>
      <w:marRight w:val="0"/>
      <w:marTop w:val="0"/>
      <w:marBottom w:val="0"/>
      <w:divBdr>
        <w:top w:val="none" w:sz="0" w:space="0" w:color="auto"/>
        <w:left w:val="none" w:sz="0" w:space="0" w:color="auto"/>
        <w:bottom w:val="none" w:sz="0" w:space="0" w:color="auto"/>
        <w:right w:val="none" w:sz="0" w:space="0" w:color="auto"/>
      </w:divBdr>
    </w:div>
    <w:div w:id="16657846">
      <w:bodyDiv w:val="1"/>
      <w:marLeft w:val="0"/>
      <w:marRight w:val="0"/>
      <w:marTop w:val="0"/>
      <w:marBottom w:val="0"/>
      <w:divBdr>
        <w:top w:val="none" w:sz="0" w:space="0" w:color="auto"/>
        <w:left w:val="none" w:sz="0" w:space="0" w:color="auto"/>
        <w:bottom w:val="none" w:sz="0" w:space="0" w:color="auto"/>
        <w:right w:val="none" w:sz="0" w:space="0" w:color="auto"/>
      </w:divBdr>
    </w:div>
    <w:div w:id="17633555">
      <w:bodyDiv w:val="1"/>
      <w:marLeft w:val="0"/>
      <w:marRight w:val="0"/>
      <w:marTop w:val="0"/>
      <w:marBottom w:val="0"/>
      <w:divBdr>
        <w:top w:val="none" w:sz="0" w:space="0" w:color="auto"/>
        <w:left w:val="none" w:sz="0" w:space="0" w:color="auto"/>
        <w:bottom w:val="none" w:sz="0" w:space="0" w:color="auto"/>
        <w:right w:val="none" w:sz="0" w:space="0" w:color="auto"/>
      </w:divBdr>
    </w:div>
    <w:div w:id="18552988">
      <w:bodyDiv w:val="1"/>
      <w:marLeft w:val="0"/>
      <w:marRight w:val="0"/>
      <w:marTop w:val="0"/>
      <w:marBottom w:val="0"/>
      <w:divBdr>
        <w:top w:val="none" w:sz="0" w:space="0" w:color="auto"/>
        <w:left w:val="none" w:sz="0" w:space="0" w:color="auto"/>
        <w:bottom w:val="none" w:sz="0" w:space="0" w:color="auto"/>
        <w:right w:val="none" w:sz="0" w:space="0" w:color="auto"/>
      </w:divBdr>
    </w:div>
    <w:div w:id="20210982">
      <w:bodyDiv w:val="1"/>
      <w:marLeft w:val="0"/>
      <w:marRight w:val="0"/>
      <w:marTop w:val="0"/>
      <w:marBottom w:val="0"/>
      <w:divBdr>
        <w:top w:val="none" w:sz="0" w:space="0" w:color="auto"/>
        <w:left w:val="none" w:sz="0" w:space="0" w:color="auto"/>
        <w:bottom w:val="none" w:sz="0" w:space="0" w:color="auto"/>
        <w:right w:val="none" w:sz="0" w:space="0" w:color="auto"/>
      </w:divBdr>
    </w:div>
    <w:div w:id="22638641">
      <w:bodyDiv w:val="1"/>
      <w:marLeft w:val="0"/>
      <w:marRight w:val="0"/>
      <w:marTop w:val="0"/>
      <w:marBottom w:val="0"/>
      <w:divBdr>
        <w:top w:val="none" w:sz="0" w:space="0" w:color="auto"/>
        <w:left w:val="none" w:sz="0" w:space="0" w:color="auto"/>
        <w:bottom w:val="none" w:sz="0" w:space="0" w:color="auto"/>
        <w:right w:val="none" w:sz="0" w:space="0" w:color="auto"/>
      </w:divBdr>
    </w:div>
    <w:div w:id="23603199">
      <w:bodyDiv w:val="1"/>
      <w:marLeft w:val="0"/>
      <w:marRight w:val="0"/>
      <w:marTop w:val="0"/>
      <w:marBottom w:val="0"/>
      <w:divBdr>
        <w:top w:val="none" w:sz="0" w:space="0" w:color="auto"/>
        <w:left w:val="none" w:sz="0" w:space="0" w:color="auto"/>
        <w:bottom w:val="none" w:sz="0" w:space="0" w:color="auto"/>
        <w:right w:val="none" w:sz="0" w:space="0" w:color="auto"/>
      </w:divBdr>
    </w:div>
    <w:div w:id="24446380">
      <w:bodyDiv w:val="1"/>
      <w:marLeft w:val="0"/>
      <w:marRight w:val="0"/>
      <w:marTop w:val="0"/>
      <w:marBottom w:val="0"/>
      <w:divBdr>
        <w:top w:val="none" w:sz="0" w:space="0" w:color="auto"/>
        <w:left w:val="none" w:sz="0" w:space="0" w:color="auto"/>
        <w:bottom w:val="none" w:sz="0" w:space="0" w:color="auto"/>
        <w:right w:val="none" w:sz="0" w:space="0" w:color="auto"/>
      </w:divBdr>
    </w:div>
    <w:div w:id="24720277">
      <w:bodyDiv w:val="1"/>
      <w:marLeft w:val="0"/>
      <w:marRight w:val="0"/>
      <w:marTop w:val="0"/>
      <w:marBottom w:val="0"/>
      <w:divBdr>
        <w:top w:val="none" w:sz="0" w:space="0" w:color="auto"/>
        <w:left w:val="none" w:sz="0" w:space="0" w:color="auto"/>
        <w:bottom w:val="none" w:sz="0" w:space="0" w:color="auto"/>
        <w:right w:val="none" w:sz="0" w:space="0" w:color="auto"/>
      </w:divBdr>
    </w:div>
    <w:div w:id="25103814">
      <w:bodyDiv w:val="1"/>
      <w:marLeft w:val="0"/>
      <w:marRight w:val="0"/>
      <w:marTop w:val="0"/>
      <w:marBottom w:val="0"/>
      <w:divBdr>
        <w:top w:val="none" w:sz="0" w:space="0" w:color="auto"/>
        <w:left w:val="none" w:sz="0" w:space="0" w:color="auto"/>
        <w:bottom w:val="none" w:sz="0" w:space="0" w:color="auto"/>
        <w:right w:val="none" w:sz="0" w:space="0" w:color="auto"/>
      </w:divBdr>
    </w:div>
    <w:div w:id="26411886">
      <w:bodyDiv w:val="1"/>
      <w:marLeft w:val="0"/>
      <w:marRight w:val="0"/>
      <w:marTop w:val="0"/>
      <w:marBottom w:val="0"/>
      <w:divBdr>
        <w:top w:val="none" w:sz="0" w:space="0" w:color="auto"/>
        <w:left w:val="none" w:sz="0" w:space="0" w:color="auto"/>
        <w:bottom w:val="none" w:sz="0" w:space="0" w:color="auto"/>
        <w:right w:val="none" w:sz="0" w:space="0" w:color="auto"/>
      </w:divBdr>
    </w:div>
    <w:div w:id="27222254">
      <w:bodyDiv w:val="1"/>
      <w:marLeft w:val="0"/>
      <w:marRight w:val="0"/>
      <w:marTop w:val="0"/>
      <w:marBottom w:val="0"/>
      <w:divBdr>
        <w:top w:val="none" w:sz="0" w:space="0" w:color="auto"/>
        <w:left w:val="none" w:sz="0" w:space="0" w:color="auto"/>
        <w:bottom w:val="none" w:sz="0" w:space="0" w:color="auto"/>
        <w:right w:val="none" w:sz="0" w:space="0" w:color="auto"/>
      </w:divBdr>
    </w:div>
    <w:div w:id="29647983">
      <w:bodyDiv w:val="1"/>
      <w:marLeft w:val="0"/>
      <w:marRight w:val="0"/>
      <w:marTop w:val="0"/>
      <w:marBottom w:val="0"/>
      <w:divBdr>
        <w:top w:val="none" w:sz="0" w:space="0" w:color="auto"/>
        <w:left w:val="none" w:sz="0" w:space="0" w:color="auto"/>
        <w:bottom w:val="none" w:sz="0" w:space="0" w:color="auto"/>
        <w:right w:val="none" w:sz="0" w:space="0" w:color="auto"/>
      </w:divBdr>
    </w:div>
    <w:div w:id="34501489">
      <w:bodyDiv w:val="1"/>
      <w:marLeft w:val="0"/>
      <w:marRight w:val="0"/>
      <w:marTop w:val="0"/>
      <w:marBottom w:val="0"/>
      <w:divBdr>
        <w:top w:val="none" w:sz="0" w:space="0" w:color="auto"/>
        <w:left w:val="none" w:sz="0" w:space="0" w:color="auto"/>
        <w:bottom w:val="none" w:sz="0" w:space="0" w:color="auto"/>
        <w:right w:val="none" w:sz="0" w:space="0" w:color="auto"/>
      </w:divBdr>
    </w:div>
    <w:div w:id="34891733">
      <w:bodyDiv w:val="1"/>
      <w:marLeft w:val="0"/>
      <w:marRight w:val="0"/>
      <w:marTop w:val="0"/>
      <w:marBottom w:val="0"/>
      <w:divBdr>
        <w:top w:val="none" w:sz="0" w:space="0" w:color="auto"/>
        <w:left w:val="none" w:sz="0" w:space="0" w:color="auto"/>
        <w:bottom w:val="none" w:sz="0" w:space="0" w:color="auto"/>
        <w:right w:val="none" w:sz="0" w:space="0" w:color="auto"/>
      </w:divBdr>
    </w:div>
    <w:div w:id="35743336">
      <w:bodyDiv w:val="1"/>
      <w:marLeft w:val="0"/>
      <w:marRight w:val="0"/>
      <w:marTop w:val="0"/>
      <w:marBottom w:val="0"/>
      <w:divBdr>
        <w:top w:val="none" w:sz="0" w:space="0" w:color="auto"/>
        <w:left w:val="none" w:sz="0" w:space="0" w:color="auto"/>
        <w:bottom w:val="none" w:sz="0" w:space="0" w:color="auto"/>
        <w:right w:val="none" w:sz="0" w:space="0" w:color="auto"/>
      </w:divBdr>
    </w:div>
    <w:div w:id="35743830">
      <w:bodyDiv w:val="1"/>
      <w:marLeft w:val="0"/>
      <w:marRight w:val="0"/>
      <w:marTop w:val="0"/>
      <w:marBottom w:val="0"/>
      <w:divBdr>
        <w:top w:val="none" w:sz="0" w:space="0" w:color="auto"/>
        <w:left w:val="none" w:sz="0" w:space="0" w:color="auto"/>
        <w:bottom w:val="none" w:sz="0" w:space="0" w:color="auto"/>
        <w:right w:val="none" w:sz="0" w:space="0" w:color="auto"/>
      </w:divBdr>
    </w:div>
    <w:div w:id="38434929">
      <w:bodyDiv w:val="1"/>
      <w:marLeft w:val="0"/>
      <w:marRight w:val="0"/>
      <w:marTop w:val="0"/>
      <w:marBottom w:val="0"/>
      <w:divBdr>
        <w:top w:val="none" w:sz="0" w:space="0" w:color="auto"/>
        <w:left w:val="none" w:sz="0" w:space="0" w:color="auto"/>
        <w:bottom w:val="none" w:sz="0" w:space="0" w:color="auto"/>
        <w:right w:val="none" w:sz="0" w:space="0" w:color="auto"/>
      </w:divBdr>
    </w:div>
    <w:div w:id="38818851">
      <w:bodyDiv w:val="1"/>
      <w:marLeft w:val="0"/>
      <w:marRight w:val="0"/>
      <w:marTop w:val="0"/>
      <w:marBottom w:val="0"/>
      <w:divBdr>
        <w:top w:val="none" w:sz="0" w:space="0" w:color="auto"/>
        <w:left w:val="none" w:sz="0" w:space="0" w:color="auto"/>
        <w:bottom w:val="none" w:sz="0" w:space="0" w:color="auto"/>
        <w:right w:val="none" w:sz="0" w:space="0" w:color="auto"/>
      </w:divBdr>
    </w:div>
    <w:div w:id="46299560">
      <w:bodyDiv w:val="1"/>
      <w:marLeft w:val="0"/>
      <w:marRight w:val="0"/>
      <w:marTop w:val="0"/>
      <w:marBottom w:val="0"/>
      <w:divBdr>
        <w:top w:val="none" w:sz="0" w:space="0" w:color="auto"/>
        <w:left w:val="none" w:sz="0" w:space="0" w:color="auto"/>
        <w:bottom w:val="none" w:sz="0" w:space="0" w:color="auto"/>
        <w:right w:val="none" w:sz="0" w:space="0" w:color="auto"/>
      </w:divBdr>
    </w:div>
    <w:div w:id="50005435">
      <w:bodyDiv w:val="1"/>
      <w:marLeft w:val="0"/>
      <w:marRight w:val="0"/>
      <w:marTop w:val="0"/>
      <w:marBottom w:val="0"/>
      <w:divBdr>
        <w:top w:val="none" w:sz="0" w:space="0" w:color="auto"/>
        <w:left w:val="none" w:sz="0" w:space="0" w:color="auto"/>
        <w:bottom w:val="none" w:sz="0" w:space="0" w:color="auto"/>
        <w:right w:val="none" w:sz="0" w:space="0" w:color="auto"/>
      </w:divBdr>
    </w:div>
    <w:div w:id="51926233">
      <w:bodyDiv w:val="1"/>
      <w:marLeft w:val="0"/>
      <w:marRight w:val="0"/>
      <w:marTop w:val="0"/>
      <w:marBottom w:val="0"/>
      <w:divBdr>
        <w:top w:val="none" w:sz="0" w:space="0" w:color="auto"/>
        <w:left w:val="none" w:sz="0" w:space="0" w:color="auto"/>
        <w:bottom w:val="none" w:sz="0" w:space="0" w:color="auto"/>
        <w:right w:val="none" w:sz="0" w:space="0" w:color="auto"/>
      </w:divBdr>
    </w:div>
    <w:div w:id="52700510">
      <w:bodyDiv w:val="1"/>
      <w:marLeft w:val="0"/>
      <w:marRight w:val="0"/>
      <w:marTop w:val="0"/>
      <w:marBottom w:val="0"/>
      <w:divBdr>
        <w:top w:val="none" w:sz="0" w:space="0" w:color="auto"/>
        <w:left w:val="none" w:sz="0" w:space="0" w:color="auto"/>
        <w:bottom w:val="none" w:sz="0" w:space="0" w:color="auto"/>
        <w:right w:val="none" w:sz="0" w:space="0" w:color="auto"/>
      </w:divBdr>
    </w:div>
    <w:div w:id="53353531">
      <w:bodyDiv w:val="1"/>
      <w:marLeft w:val="0"/>
      <w:marRight w:val="0"/>
      <w:marTop w:val="0"/>
      <w:marBottom w:val="0"/>
      <w:divBdr>
        <w:top w:val="none" w:sz="0" w:space="0" w:color="auto"/>
        <w:left w:val="none" w:sz="0" w:space="0" w:color="auto"/>
        <w:bottom w:val="none" w:sz="0" w:space="0" w:color="auto"/>
        <w:right w:val="none" w:sz="0" w:space="0" w:color="auto"/>
      </w:divBdr>
    </w:div>
    <w:div w:id="58674181">
      <w:bodyDiv w:val="1"/>
      <w:marLeft w:val="0"/>
      <w:marRight w:val="0"/>
      <w:marTop w:val="0"/>
      <w:marBottom w:val="0"/>
      <w:divBdr>
        <w:top w:val="none" w:sz="0" w:space="0" w:color="auto"/>
        <w:left w:val="none" w:sz="0" w:space="0" w:color="auto"/>
        <w:bottom w:val="none" w:sz="0" w:space="0" w:color="auto"/>
        <w:right w:val="none" w:sz="0" w:space="0" w:color="auto"/>
      </w:divBdr>
    </w:div>
    <w:div w:id="59443346">
      <w:bodyDiv w:val="1"/>
      <w:marLeft w:val="0"/>
      <w:marRight w:val="0"/>
      <w:marTop w:val="0"/>
      <w:marBottom w:val="0"/>
      <w:divBdr>
        <w:top w:val="none" w:sz="0" w:space="0" w:color="auto"/>
        <w:left w:val="none" w:sz="0" w:space="0" w:color="auto"/>
        <w:bottom w:val="none" w:sz="0" w:space="0" w:color="auto"/>
        <w:right w:val="none" w:sz="0" w:space="0" w:color="auto"/>
      </w:divBdr>
      <w:divsChild>
        <w:div w:id="568923047">
          <w:marLeft w:val="0"/>
          <w:marRight w:val="0"/>
          <w:marTop w:val="0"/>
          <w:marBottom w:val="0"/>
          <w:divBdr>
            <w:top w:val="none" w:sz="0" w:space="0" w:color="auto"/>
            <w:left w:val="none" w:sz="0" w:space="0" w:color="auto"/>
            <w:bottom w:val="none" w:sz="0" w:space="0" w:color="auto"/>
            <w:right w:val="none" w:sz="0" w:space="0" w:color="auto"/>
          </w:divBdr>
        </w:div>
      </w:divsChild>
    </w:div>
    <w:div w:id="59912765">
      <w:bodyDiv w:val="1"/>
      <w:marLeft w:val="0"/>
      <w:marRight w:val="0"/>
      <w:marTop w:val="0"/>
      <w:marBottom w:val="0"/>
      <w:divBdr>
        <w:top w:val="none" w:sz="0" w:space="0" w:color="auto"/>
        <w:left w:val="none" w:sz="0" w:space="0" w:color="auto"/>
        <w:bottom w:val="none" w:sz="0" w:space="0" w:color="auto"/>
        <w:right w:val="none" w:sz="0" w:space="0" w:color="auto"/>
      </w:divBdr>
    </w:div>
    <w:div w:id="60367727">
      <w:bodyDiv w:val="1"/>
      <w:marLeft w:val="0"/>
      <w:marRight w:val="0"/>
      <w:marTop w:val="0"/>
      <w:marBottom w:val="0"/>
      <w:divBdr>
        <w:top w:val="none" w:sz="0" w:space="0" w:color="auto"/>
        <w:left w:val="none" w:sz="0" w:space="0" w:color="auto"/>
        <w:bottom w:val="none" w:sz="0" w:space="0" w:color="auto"/>
        <w:right w:val="none" w:sz="0" w:space="0" w:color="auto"/>
      </w:divBdr>
    </w:div>
    <w:div w:id="62528095">
      <w:bodyDiv w:val="1"/>
      <w:marLeft w:val="0"/>
      <w:marRight w:val="0"/>
      <w:marTop w:val="0"/>
      <w:marBottom w:val="0"/>
      <w:divBdr>
        <w:top w:val="none" w:sz="0" w:space="0" w:color="auto"/>
        <w:left w:val="none" w:sz="0" w:space="0" w:color="auto"/>
        <w:bottom w:val="none" w:sz="0" w:space="0" w:color="auto"/>
        <w:right w:val="none" w:sz="0" w:space="0" w:color="auto"/>
      </w:divBdr>
    </w:div>
    <w:div w:id="64113015">
      <w:bodyDiv w:val="1"/>
      <w:marLeft w:val="0"/>
      <w:marRight w:val="0"/>
      <w:marTop w:val="0"/>
      <w:marBottom w:val="0"/>
      <w:divBdr>
        <w:top w:val="none" w:sz="0" w:space="0" w:color="auto"/>
        <w:left w:val="none" w:sz="0" w:space="0" w:color="auto"/>
        <w:bottom w:val="none" w:sz="0" w:space="0" w:color="auto"/>
        <w:right w:val="none" w:sz="0" w:space="0" w:color="auto"/>
      </w:divBdr>
    </w:div>
    <w:div w:id="66728628">
      <w:bodyDiv w:val="1"/>
      <w:marLeft w:val="0"/>
      <w:marRight w:val="0"/>
      <w:marTop w:val="0"/>
      <w:marBottom w:val="0"/>
      <w:divBdr>
        <w:top w:val="none" w:sz="0" w:space="0" w:color="auto"/>
        <w:left w:val="none" w:sz="0" w:space="0" w:color="auto"/>
        <w:bottom w:val="none" w:sz="0" w:space="0" w:color="auto"/>
        <w:right w:val="none" w:sz="0" w:space="0" w:color="auto"/>
      </w:divBdr>
    </w:div>
    <w:div w:id="67969352">
      <w:bodyDiv w:val="1"/>
      <w:marLeft w:val="0"/>
      <w:marRight w:val="0"/>
      <w:marTop w:val="0"/>
      <w:marBottom w:val="0"/>
      <w:divBdr>
        <w:top w:val="none" w:sz="0" w:space="0" w:color="auto"/>
        <w:left w:val="none" w:sz="0" w:space="0" w:color="auto"/>
        <w:bottom w:val="none" w:sz="0" w:space="0" w:color="auto"/>
        <w:right w:val="none" w:sz="0" w:space="0" w:color="auto"/>
      </w:divBdr>
    </w:div>
    <w:div w:id="70858966">
      <w:bodyDiv w:val="1"/>
      <w:marLeft w:val="0"/>
      <w:marRight w:val="0"/>
      <w:marTop w:val="0"/>
      <w:marBottom w:val="0"/>
      <w:divBdr>
        <w:top w:val="none" w:sz="0" w:space="0" w:color="auto"/>
        <w:left w:val="none" w:sz="0" w:space="0" w:color="auto"/>
        <w:bottom w:val="none" w:sz="0" w:space="0" w:color="auto"/>
        <w:right w:val="none" w:sz="0" w:space="0" w:color="auto"/>
      </w:divBdr>
    </w:div>
    <w:div w:id="72896650">
      <w:bodyDiv w:val="1"/>
      <w:marLeft w:val="0"/>
      <w:marRight w:val="0"/>
      <w:marTop w:val="0"/>
      <w:marBottom w:val="0"/>
      <w:divBdr>
        <w:top w:val="none" w:sz="0" w:space="0" w:color="auto"/>
        <w:left w:val="none" w:sz="0" w:space="0" w:color="auto"/>
        <w:bottom w:val="none" w:sz="0" w:space="0" w:color="auto"/>
        <w:right w:val="none" w:sz="0" w:space="0" w:color="auto"/>
      </w:divBdr>
    </w:div>
    <w:div w:id="74210046">
      <w:bodyDiv w:val="1"/>
      <w:marLeft w:val="0"/>
      <w:marRight w:val="0"/>
      <w:marTop w:val="0"/>
      <w:marBottom w:val="0"/>
      <w:divBdr>
        <w:top w:val="none" w:sz="0" w:space="0" w:color="auto"/>
        <w:left w:val="none" w:sz="0" w:space="0" w:color="auto"/>
        <w:bottom w:val="none" w:sz="0" w:space="0" w:color="auto"/>
        <w:right w:val="none" w:sz="0" w:space="0" w:color="auto"/>
      </w:divBdr>
    </w:div>
    <w:div w:id="74589740">
      <w:bodyDiv w:val="1"/>
      <w:marLeft w:val="0"/>
      <w:marRight w:val="0"/>
      <w:marTop w:val="0"/>
      <w:marBottom w:val="0"/>
      <w:divBdr>
        <w:top w:val="none" w:sz="0" w:space="0" w:color="auto"/>
        <w:left w:val="none" w:sz="0" w:space="0" w:color="auto"/>
        <w:bottom w:val="none" w:sz="0" w:space="0" w:color="auto"/>
        <w:right w:val="none" w:sz="0" w:space="0" w:color="auto"/>
      </w:divBdr>
    </w:div>
    <w:div w:id="74792620">
      <w:bodyDiv w:val="1"/>
      <w:marLeft w:val="0"/>
      <w:marRight w:val="0"/>
      <w:marTop w:val="0"/>
      <w:marBottom w:val="0"/>
      <w:divBdr>
        <w:top w:val="none" w:sz="0" w:space="0" w:color="auto"/>
        <w:left w:val="none" w:sz="0" w:space="0" w:color="auto"/>
        <w:bottom w:val="none" w:sz="0" w:space="0" w:color="auto"/>
        <w:right w:val="none" w:sz="0" w:space="0" w:color="auto"/>
      </w:divBdr>
    </w:div>
    <w:div w:id="75444450">
      <w:bodyDiv w:val="1"/>
      <w:marLeft w:val="0"/>
      <w:marRight w:val="0"/>
      <w:marTop w:val="0"/>
      <w:marBottom w:val="0"/>
      <w:divBdr>
        <w:top w:val="none" w:sz="0" w:space="0" w:color="auto"/>
        <w:left w:val="none" w:sz="0" w:space="0" w:color="auto"/>
        <w:bottom w:val="none" w:sz="0" w:space="0" w:color="auto"/>
        <w:right w:val="none" w:sz="0" w:space="0" w:color="auto"/>
      </w:divBdr>
    </w:div>
    <w:div w:id="76363994">
      <w:bodyDiv w:val="1"/>
      <w:marLeft w:val="0"/>
      <w:marRight w:val="0"/>
      <w:marTop w:val="0"/>
      <w:marBottom w:val="0"/>
      <w:divBdr>
        <w:top w:val="none" w:sz="0" w:space="0" w:color="auto"/>
        <w:left w:val="none" w:sz="0" w:space="0" w:color="auto"/>
        <w:bottom w:val="none" w:sz="0" w:space="0" w:color="auto"/>
        <w:right w:val="none" w:sz="0" w:space="0" w:color="auto"/>
      </w:divBdr>
    </w:div>
    <w:div w:id="80613497">
      <w:bodyDiv w:val="1"/>
      <w:marLeft w:val="0"/>
      <w:marRight w:val="0"/>
      <w:marTop w:val="0"/>
      <w:marBottom w:val="0"/>
      <w:divBdr>
        <w:top w:val="none" w:sz="0" w:space="0" w:color="auto"/>
        <w:left w:val="none" w:sz="0" w:space="0" w:color="auto"/>
        <w:bottom w:val="none" w:sz="0" w:space="0" w:color="auto"/>
        <w:right w:val="none" w:sz="0" w:space="0" w:color="auto"/>
      </w:divBdr>
    </w:div>
    <w:div w:id="81489486">
      <w:bodyDiv w:val="1"/>
      <w:marLeft w:val="0"/>
      <w:marRight w:val="0"/>
      <w:marTop w:val="0"/>
      <w:marBottom w:val="0"/>
      <w:divBdr>
        <w:top w:val="none" w:sz="0" w:space="0" w:color="auto"/>
        <w:left w:val="none" w:sz="0" w:space="0" w:color="auto"/>
        <w:bottom w:val="none" w:sz="0" w:space="0" w:color="auto"/>
        <w:right w:val="none" w:sz="0" w:space="0" w:color="auto"/>
      </w:divBdr>
    </w:div>
    <w:div w:id="85687424">
      <w:bodyDiv w:val="1"/>
      <w:marLeft w:val="0"/>
      <w:marRight w:val="0"/>
      <w:marTop w:val="0"/>
      <w:marBottom w:val="0"/>
      <w:divBdr>
        <w:top w:val="none" w:sz="0" w:space="0" w:color="auto"/>
        <w:left w:val="none" w:sz="0" w:space="0" w:color="auto"/>
        <w:bottom w:val="none" w:sz="0" w:space="0" w:color="auto"/>
        <w:right w:val="none" w:sz="0" w:space="0" w:color="auto"/>
      </w:divBdr>
    </w:div>
    <w:div w:id="86392209">
      <w:bodyDiv w:val="1"/>
      <w:marLeft w:val="0"/>
      <w:marRight w:val="0"/>
      <w:marTop w:val="0"/>
      <w:marBottom w:val="0"/>
      <w:divBdr>
        <w:top w:val="none" w:sz="0" w:space="0" w:color="auto"/>
        <w:left w:val="none" w:sz="0" w:space="0" w:color="auto"/>
        <w:bottom w:val="none" w:sz="0" w:space="0" w:color="auto"/>
        <w:right w:val="none" w:sz="0" w:space="0" w:color="auto"/>
      </w:divBdr>
    </w:div>
    <w:div w:id="87431115">
      <w:bodyDiv w:val="1"/>
      <w:marLeft w:val="0"/>
      <w:marRight w:val="0"/>
      <w:marTop w:val="0"/>
      <w:marBottom w:val="0"/>
      <w:divBdr>
        <w:top w:val="none" w:sz="0" w:space="0" w:color="auto"/>
        <w:left w:val="none" w:sz="0" w:space="0" w:color="auto"/>
        <w:bottom w:val="none" w:sz="0" w:space="0" w:color="auto"/>
        <w:right w:val="none" w:sz="0" w:space="0" w:color="auto"/>
      </w:divBdr>
    </w:div>
    <w:div w:id="89084522">
      <w:bodyDiv w:val="1"/>
      <w:marLeft w:val="0"/>
      <w:marRight w:val="0"/>
      <w:marTop w:val="0"/>
      <w:marBottom w:val="0"/>
      <w:divBdr>
        <w:top w:val="none" w:sz="0" w:space="0" w:color="auto"/>
        <w:left w:val="none" w:sz="0" w:space="0" w:color="auto"/>
        <w:bottom w:val="none" w:sz="0" w:space="0" w:color="auto"/>
        <w:right w:val="none" w:sz="0" w:space="0" w:color="auto"/>
      </w:divBdr>
    </w:div>
    <w:div w:id="89785298">
      <w:bodyDiv w:val="1"/>
      <w:marLeft w:val="0"/>
      <w:marRight w:val="0"/>
      <w:marTop w:val="0"/>
      <w:marBottom w:val="0"/>
      <w:divBdr>
        <w:top w:val="none" w:sz="0" w:space="0" w:color="auto"/>
        <w:left w:val="none" w:sz="0" w:space="0" w:color="auto"/>
        <w:bottom w:val="none" w:sz="0" w:space="0" w:color="auto"/>
        <w:right w:val="none" w:sz="0" w:space="0" w:color="auto"/>
      </w:divBdr>
    </w:div>
    <w:div w:id="93019579">
      <w:bodyDiv w:val="1"/>
      <w:marLeft w:val="0"/>
      <w:marRight w:val="0"/>
      <w:marTop w:val="0"/>
      <w:marBottom w:val="0"/>
      <w:divBdr>
        <w:top w:val="none" w:sz="0" w:space="0" w:color="auto"/>
        <w:left w:val="none" w:sz="0" w:space="0" w:color="auto"/>
        <w:bottom w:val="none" w:sz="0" w:space="0" w:color="auto"/>
        <w:right w:val="none" w:sz="0" w:space="0" w:color="auto"/>
      </w:divBdr>
      <w:divsChild>
        <w:div w:id="1267154686">
          <w:marLeft w:val="0"/>
          <w:marRight w:val="0"/>
          <w:marTop w:val="0"/>
          <w:marBottom w:val="0"/>
          <w:divBdr>
            <w:top w:val="none" w:sz="0" w:space="0" w:color="auto"/>
            <w:left w:val="none" w:sz="0" w:space="0" w:color="auto"/>
            <w:bottom w:val="none" w:sz="0" w:space="0" w:color="auto"/>
            <w:right w:val="none" w:sz="0" w:space="0" w:color="auto"/>
          </w:divBdr>
        </w:div>
      </w:divsChild>
    </w:div>
    <w:div w:id="93475189">
      <w:bodyDiv w:val="1"/>
      <w:marLeft w:val="0"/>
      <w:marRight w:val="0"/>
      <w:marTop w:val="0"/>
      <w:marBottom w:val="0"/>
      <w:divBdr>
        <w:top w:val="none" w:sz="0" w:space="0" w:color="auto"/>
        <w:left w:val="none" w:sz="0" w:space="0" w:color="auto"/>
        <w:bottom w:val="none" w:sz="0" w:space="0" w:color="auto"/>
        <w:right w:val="none" w:sz="0" w:space="0" w:color="auto"/>
      </w:divBdr>
    </w:div>
    <w:div w:id="101266878">
      <w:bodyDiv w:val="1"/>
      <w:marLeft w:val="0"/>
      <w:marRight w:val="0"/>
      <w:marTop w:val="0"/>
      <w:marBottom w:val="0"/>
      <w:divBdr>
        <w:top w:val="none" w:sz="0" w:space="0" w:color="auto"/>
        <w:left w:val="none" w:sz="0" w:space="0" w:color="auto"/>
        <w:bottom w:val="none" w:sz="0" w:space="0" w:color="auto"/>
        <w:right w:val="none" w:sz="0" w:space="0" w:color="auto"/>
      </w:divBdr>
    </w:div>
    <w:div w:id="105393974">
      <w:bodyDiv w:val="1"/>
      <w:marLeft w:val="0"/>
      <w:marRight w:val="0"/>
      <w:marTop w:val="0"/>
      <w:marBottom w:val="0"/>
      <w:divBdr>
        <w:top w:val="none" w:sz="0" w:space="0" w:color="auto"/>
        <w:left w:val="none" w:sz="0" w:space="0" w:color="auto"/>
        <w:bottom w:val="none" w:sz="0" w:space="0" w:color="auto"/>
        <w:right w:val="none" w:sz="0" w:space="0" w:color="auto"/>
      </w:divBdr>
    </w:div>
    <w:div w:id="108479623">
      <w:bodyDiv w:val="1"/>
      <w:marLeft w:val="0"/>
      <w:marRight w:val="0"/>
      <w:marTop w:val="0"/>
      <w:marBottom w:val="0"/>
      <w:divBdr>
        <w:top w:val="none" w:sz="0" w:space="0" w:color="auto"/>
        <w:left w:val="none" w:sz="0" w:space="0" w:color="auto"/>
        <w:bottom w:val="none" w:sz="0" w:space="0" w:color="auto"/>
        <w:right w:val="none" w:sz="0" w:space="0" w:color="auto"/>
      </w:divBdr>
    </w:div>
    <w:div w:id="108666208">
      <w:bodyDiv w:val="1"/>
      <w:marLeft w:val="0"/>
      <w:marRight w:val="0"/>
      <w:marTop w:val="0"/>
      <w:marBottom w:val="0"/>
      <w:divBdr>
        <w:top w:val="none" w:sz="0" w:space="0" w:color="auto"/>
        <w:left w:val="none" w:sz="0" w:space="0" w:color="auto"/>
        <w:bottom w:val="none" w:sz="0" w:space="0" w:color="auto"/>
        <w:right w:val="none" w:sz="0" w:space="0" w:color="auto"/>
      </w:divBdr>
    </w:div>
    <w:div w:id="108739980">
      <w:bodyDiv w:val="1"/>
      <w:marLeft w:val="0"/>
      <w:marRight w:val="0"/>
      <w:marTop w:val="0"/>
      <w:marBottom w:val="0"/>
      <w:divBdr>
        <w:top w:val="none" w:sz="0" w:space="0" w:color="auto"/>
        <w:left w:val="none" w:sz="0" w:space="0" w:color="auto"/>
        <w:bottom w:val="none" w:sz="0" w:space="0" w:color="auto"/>
        <w:right w:val="none" w:sz="0" w:space="0" w:color="auto"/>
      </w:divBdr>
      <w:divsChild>
        <w:div w:id="130439478">
          <w:marLeft w:val="0"/>
          <w:marRight w:val="0"/>
          <w:marTop w:val="0"/>
          <w:marBottom w:val="0"/>
          <w:divBdr>
            <w:top w:val="none" w:sz="0" w:space="0" w:color="auto"/>
            <w:left w:val="none" w:sz="0" w:space="0" w:color="auto"/>
            <w:bottom w:val="none" w:sz="0" w:space="0" w:color="auto"/>
            <w:right w:val="none" w:sz="0" w:space="0" w:color="auto"/>
          </w:divBdr>
          <w:divsChild>
            <w:div w:id="991640750">
              <w:marLeft w:val="0"/>
              <w:marRight w:val="0"/>
              <w:marTop w:val="0"/>
              <w:marBottom w:val="0"/>
              <w:divBdr>
                <w:top w:val="none" w:sz="0" w:space="0" w:color="auto"/>
                <w:left w:val="none" w:sz="0" w:space="0" w:color="auto"/>
                <w:bottom w:val="none" w:sz="0" w:space="0" w:color="auto"/>
                <w:right w:val="none" w:sz="0" w:space="0" w:color="auto"/>
              </w:divBdr>
              <w:divsChild>
                <w:div w:id="1328048320">
                  <w:marLeft w:val="0"/>
                  <w:marRight w:val="0"/>
                  <w:marTop w:val="0"/>
                  <w:marBottom w:val="0"/>
                  <w:divBdr>
                    <w:top w:val="none" w:sz="0" w:space="0" w:color="auto"/>
                    <w:left w:val="none" w:sz="0" w:space="0" w:color="auto"/>
                    <w:bottom w:val="none" w:sz="0" w:space="0" w:color="auto"/>
                    <w:right w:val="none" w:sz="0" w:space="0" w:color="auto"/>
                  </w:divBdr>
                  <w:divsChild>
                    <w:div w:id="20748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30364">
          <w:marLeft w:val="0"/>
          <w:marRight w:val="0"/>
          <w:marTop w:val="0"/>
          <w:marBottom w:val="0"/>
          <w:divBdr>
            <w:top w:val="none" w:sz="0" w:space="0" w:color="auto"/>
            <w:left w:val="none" w:sz="0" w:space="0" w:color="auto"/>
            <w:bottom w:val="none" w:sz="0" w:space="0" w:color="auto"/>
            <w:right w:val="none" w:sz="0" w:space="0" w:color="auto"/>
          </w:divBdr>
          <w:divsChild>
            <w:div w:id="1304576308">
              <w:marLeft w:val="0"/>
              <w:marRight w:val="0"/>
              <w:marTop w:val="0"/>
              <w:marBottom w:val="0"/>
              <w:divBdr>
                <w:top w:val="none" w:sz="0" w:space="0" w:color="auto"/>
                <w:left w:val="none" w:sz="0" w:space="0" w:color="auto"/>
                <w:bottom w:val="none" w:sz="0" w:space="0" w:color="auto"/>
                <w:right w:val="none" w:sz="0" w:space="0" w:color="auto"/>
              </w:divBdr>
            </w:div>
          </w:divsChild>
        </w:div>
        <w:div w:id="1299919172">
          <w:marLeft w:val="0"/>
          <w:marRight w:val="0"/>
          <w:marTop w:val="0"/>
          <w:marBottom w:val="0"/>
          <w:divBdr>
            <w:top w:val="none" w:sz="0" w:space="0" w:color="auto"/>
            <w:left w:val="none" w:sz="0" w:space="0" w:color="auto"/>
            <w:bottom w:val="none" w:sz="0" w:space="0" w:color="auto"/>
            <w:right w:val="none" w:sz="0" w:space="0" w:color="auto"/>
          </w:divBdr>
          <w:divsChild>
            <w:div w:id="2069496554">
              <w:marLeft w:val="0"/>
              <w:marRight w:val="0"/>
              <w:marTop w:val="0"/>
              <w:marBottom w:val="0"/>
              <w:divBdr>
                <w:top w:val="none" w:sz="0" w:space="0" w:color="auto"/>
                <w:left w:val="none" w:sz="0" w:space="0" w:color="auto"/>
                <w:bottom w:val="none" w:sz="0" w:space="0" w:color="auto"/>
                <w:right w:val="none" w:sz="0" w:space="0" w:color="auto"/>
              </w:divBdr>
              <w:divsChild>
                <w:div w:id="699166931">
                  <w:marLeft w:val="0"/>
                  <w:marRight w:val="0"/>
                  <w:marTop w:val="0"/>
                  <w:marBottom w:val="0"/>
                  <w:divBdr>
                    <w:top w:val="none" w:sz="0" w:space="0" w:color="auto"/>
                    <w:left w:val="none" w:sz="0" w:space="0" w:color="auto"/>
                    <w:bottom w:val="none" w:sz="0" w:space="0" w:color="auto"/>
                    <w:right w:val="none" w:sz="0" w:space="0" w:color="auto"/>
                  </w:divBdr>
                  <w:divsChild>
                    <w:div w:id="3343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98458">
      <w:bodyDiv w:val="1"/>
      <w:marLeft w:val="0"/>
      <w:marRight w:val="0"/>
      <w:marTop w:val="0"/>
      <w:marBottom w:val="0"/>
      <w:divBdr>
        <w:top w:val="none" w:sz="0" w:space="0" w:color="auto"/>
        <w:left w:val="none" w:sz="0" w:space="0" w:color="auto"/>
        <w:bottom w:val="none" w:sz="0" w:space="0" w:color="auto"/>
        <w:right w:val="none" w:sz="0" w:space="0" w:color="auto"/>
      </w:divBdr>
    </w:div>
    <w:div w:id="115999301">
      <w:bodyDiv w:val="1"/>
      <w:marLeft w:val="0"/>
      <w:marRight w:val="0"/>
      <w:marTop w:val="0"/>
      <w:marBottom w:val="0"/>
      <w:divBdr>
        <w:top w:val="none" w:sz="0" w:space="0" w:color="auto"/>
        <w:left w:val="none" w:sz="0" w:space="0" w:color="auto"/>
        <w:bottom w:val="none" w:sz="0" w:space="0" w:color="auto"/>
        <w:right w:val="none" w:sz="0" w:space="0" w:color="auto"/>
      </w:divBdr>
    </w:div>
    <w:div w:id="116801074">
      <w:bodyDiv w:val="1"/>
      <w:marLeft w:val="0"/>
      <w:marRight w:val="0"/>
      <w:marTop w:val="0"/>
      <w:marBottom w:val="0"/>
      <w:divBdr>
        <w:top w:val="none" w:sz="0" w:space="0" w:color="auto"/>
        <w:left w:val="none" w:sz="0" w:space="0" w:color="auto"/>
        <w:bottom w:val="none" w:sz="0" w:space="0" w:color="auto"/>
        <w:right w:val="none" w:sz="0" w:space="0" w:color="auto"/>
      </w:divBdr>
    </w:div>
    <w:div w:id="117064351">
      <w:bodyDiv w:val="1"/>
      <w:marLeft w:val="0"/>
      <w:marRight w:val="0"/>
      <w:marTop w:val="0"/>
      <w:marBottom w:val="0"/>
      <w:divBdr>
        <w:top w:val="none" w:sz="0" w:space="0" w:color="auto"/>
        <w:left w:val="none" w:sz="0" w:space="0" w:color="auto"/>
        <w:bottom w:val="none" w:sz="0" w:space="0" w:color="auto"/>
        <w:right w:val="none" w:sz="0" w:space="0" w:color="auto"/>
      </w:divBdr>
    </w:div>
    <w:div w:id="117067388">
      <w:bodyDiv w:val="1"/>
      <w:marLeft w:val="0"/>
      <w:marRight w:val="0"/>
      <w:marTop w:val="0"/>
      <w:marBottom w:val="0"/>
      <w:divBdr>
        <w:top w:val="none" w:sz="0" w:space="0" w:color="auto"/>
        <w:left w:val="none" w:sz="0" w:space="0" w:color="auto"/>
        <w:bottom w:val="none" w:sz="0" w:space="0" w:color="auto"/>
        <w:right w:val="none" w:sz="0" w:space="0" w:color="auto"/>
      </w:divBdr>
    </w:div>
    <w:div w:id="117378875">
      <w:bodyDiv w:val="1"/>
      <w:marLeft w:val="0"/>
      <w:marRight w:val="0"/>
      <w:marTop w:val="0"/>
      <w:marBottom w:val="0"/>
      <w:divBdr>
        <w:top w:val="none" w:sz="0" w:space="0" w:color="auto"/>
        <w:left w:val="none" w:sz="0" w:space="0" w:color="auto"/>
        <w:bottom w:val="none" w:sz="0" w:space="0" w:color="auto"/>
        <w:right w:val="none" w:sz="0" w:space="0" w:color="auto"/>
      </w:divBdr>
    </w:div>
    <w:div w:id="117917178">
      <w:bodyDiv w:val="1"/>
      <w:marLeft w:val="0"/>
      <w:marRight w:val="0"/>
      <w:marTop w:val="0"/>
      <w:marBottom w:val="0"/>
      <w:divBdr>
        <w:top w:val="none" w:sz="0" w:space="0" w:color="auto"/>
        <w:left w:val="none" w:sz="0" w:space="0" w:color="auto"/>
        <w:bottom w:val="none" w:sz="0" w:space="0" w:color="auto"/>
        <w:right w:val="none" w:sz="0" w:space="0" w:color="auto"/>
      </w:divBdr>
    </w:div>
    <w:div w:id="119148719">
      <w:bodyDiv w:val="1"/>
      <w:marLeft w:val="0"/>
      <w:marRight w:val="0"/>
      <w:marTop w:val="0"/>
      <w:marBottom w:val="0"/>
      <w:divBdr>
        <w:top w:val="none" w:sz="0" w:space="0" w:color="auto"/>
        <w:left w:val="none" w:sz="0" w:space="0" w:color="auto"/>
        <w:bottom w:val="none" w:sz="0" w:space="0" w:color="auto"/>
        <w:right w:val="none" w:sz="0" w:space="0" w:color="auto"/>
      </w:divBdr>
    </w:div>
    <w:div w:id="122887262">
      <w:bodyDiv w:val="1"/>
      <w:marLeft w:val="0"/>
      <w:marRight w:val="0"/>
      <w:marTop w:val="0"/>
      <w:marBottom w:val="0"/>
      <w:divBdr>
        <w:top w:val="none" w:sz="0" w:space="0" w:color="auto"/>
        <w:left w:val="none" w:sz="0" w:space="0" w:color="auto"/>
        <w:bottom w:val="none" w:sz="0" w:space="0" w:color="auto"/>
        <w:right w:val="none" w:sz="0" w:space="0" w:color="auto"/>
      </w:divBdr>
    </w:div>
    <w:div w:id="126822109">
      <w:bodyDiv w:val="1"/>
      <w:marLeft w:val="0"/>
      <w:marRight w:val="0"/>
      <w:marTop w:val="0"/>
      <w:marBottom w:val="0"/>
      <w:divBdr>
        <w:top w:val="none" w:sz="0" w:space="0" w:color="auto"/>
        <w:left w:val="none" w:sz="0" w:space="0" w:color="auto"/>
        <w:bottom w:val="none" w:sz="0" w:space="0" w:color="auto"/>
        <w:right w:val="none" w:sz="0" w:space="0" w:color="auto"/>
      </w:divBdr>
    </w:div>
    <w:div w:id="128322359">
      <w:bodyDiv w:val="1"/>
      <w:marLeft w:val="0"/>
      <w:marRight w:val="0"/>
      <w:marTop w:val="0"/>
      <w:marBottom w:val="0"/>
      <w:divBdr>
        <w:top w:val="none" w:sz="0" w:space="0" w:color="auto"/>
        <w:left w:val="none" w:sz="0" w:space="0" w:color="auto"/>
        <w:bottom w:val="none" w:sz="0" w:space="0" w:color="auto"/>
        <w:right w:val="none" w:sz="0" w:space="0" w:color="auto"/>
      </w:divBdr>
    </w:div>
    <w:div w:id="132796310">
      <w:bodyDiv w:val="1"/>
      <w:marLeft w:val="0"/>
      <w:marRight w:val="0"/>
      <w:marTop w:val="0"/>
      <w:marBottom w:val="0"/>
      <w:divBdr>
        <w:top w:val="none" w:sz="0" w:space="0" w:color="auto"/>
        <w:left w:val="none" w:sz="0" w:space="0" w:color="auto"/>
        <w:bottom w:val="none" w:sz="0" w:space="0" w:color="auto"/>
        <w:right w:val="none" w:sz="0" w:space="0" w:color="auto"/>
      </w:divBdr>
    </w:div>
    <w:div w:id="133379708">
      <w:bodyDiv w:val="1"/>
      <w:marLeft w:val="0"/>
      <w:marRight w:val="0"/>
      <w:marTop w:val="0"/>
      <w:marBottom w:val="0"/>
      <w:divBdr>
        <w:top w:val="none" w:sz="0" w:space="0" w:color="auto"/>
        <w:left w:val="none" w:sz="0" w:space="0" w:color="auto"/>
        <w:bottom w:val="none" w:sz="0" w:space="0" w:color="auto"/>
        <w:right w:val="none" w:sz="0" w:space="0" w:color="auto"/>
      </w:divBdr>
    </w:div>
    <w:div w:id="135294278">
      <w:bodyDiv w:val="1"/>
      <w:marLeft w:val="0"/>
      <w:marRight w:val="0"/>
      <w:marTop w:val="0"/>
      <w:marBottom w:val="0"/>
      <w:divBdr>
        <w:top w:val="none" w:sz="0" w:space="0" w:color="auto"/>
        <w:left w:val="none" w:sz="0" w:space="0" w:color="auto"/>
        <w:bottom w:val="none" w:sz="0" w:space="0" w:color="auto"/>
        <w:right w:val="none" w:sz="0" w:space="0" w:color="auto"/>
      </w:divBdr>
    </w:div>
    <w:div w:id="136849982">
      <w:bodyDiv w:val="1"/>
      <w:marLeft w:val="0"/>
      <w:marRight w:val="0"/>
      <w:marTop w:val="0"/>
      <w:marBottom w:val="0"/>
      <w:divBdr>
        <w:top w:val="none" w:sz="0" w:space="0" w:color="auto"/>
        <w:left w:val="none" w:sz="0" w:space="0" w:color="auto"/>
        <w:bottom w:val="none" w:sz="0" w:space="0" w:color="auto"/>
        <w:right w:val="none" w:sz="0" w:space="0" w:color="auto"/>
      </w:divBdr>
    </w:div>
    <w:div w:id="136998975">
      <w:bodyDiv w:val="1"/>
      <w:marLeft w:val="0"/>
      <w:marRight w:val="0"/>
      <w:marTop w:val="0"/>
      <w:marBottom w:val="0"/>
      <w:divBdr>
        <w:top w:val="none" w:sz="0" w:space="0" w:color="auto"/>
        <w:left w:val="none" w:sz="0" w:space="0" w:color="auto"/>
        <w:bottom w:val="none" w:sz="0" w:space="0" w:color="auto"/>
        <w:right w:val="none" w:sz="0" w:space="0" w:color="auto"/>
      </w:divBdr>
    </w:div>
    <w:div w:id="140082289">
      <w:bodyDiv w:val="1"/>
      <w:marLeft w:val="0"/>
      <w:marRight w:val="0"/>
      <w:marTop w:val="0"/>
      <w:marBottom w:val="0"/>
      <w:divBdr>
        <w:top w:val="none" w:sz="0" w:space="0" w:color="auto"/>
        <w:left w:val="none" w:sz="0" w:space="0" w:color="auto"/>
        <w:bottom w:val="none" w:sz="0" w:space="0" w:color="auto"/>
        <w:right w:val="none" w:sz="0" w:space="0" w:color="auto"/>
      </w:divBdr>
    </w:div>
    <w:div w:id="141623560">
      <w:bodyDiv w:val="1"/>
      <w:marLeft w:val="0"/>
      <w:marRight w:val="0"/>
      <w:marTop w:val="0"/>
      <w:marBottom w:val="0"/>
      <w:divBdr>
        <w:top w:val="none" w:sz="0" w:space="0" w:color="auto"/>
        <w:left w:val="none" w:sz="0" w:space="0" w:color="auto"/>
        <w:bottom w:val="none" w:sz="0" w:space="0" w:color="auto"/>
        <w:right w:val="none" w:sz="0" w:space="0" w:color="auto"/>
      </w:divBdr>
    </w:div>
    <w:div w:id="142352856">
      <w:bodyDiv w:val="1"/>
      <w:marLeft w:val="0"/>
      <w:marRight w:val="0"/>
      <w:marTop w:val="0"/>
      <w:marBottom w:val="0"/>
      <w:divBdr>
        <w:top w:val="none" w:sz="0" w:space="0" w:color="auto"/>
        <w:left w:val="none" w:sz="0" w:space="0" w:color="auto"/>
        <w:bottom w:val="none" w:sz="0" w:space="0" w:color="auto"/>
        <w:right w:val="none" w:sz="0" w:space="0" w:color="auto"/>
      </w:divBdr>
    </w:div>
    <w:div w:id="142621654">
      <w:bodyDiv w:val="1"/>
      <w:marLeft w:val="0"/>
      <w:marRight w:val="0"/>
      <w:marTop w:val="0"/>
      <w:marBottom w:val="0"/>
      <w:divBdr>
        <w:top w:val="none" w:sz="0" w:space="0" w:color="auto"/>
        <w:left w:val="none" w:sz="0" w:space="0" w:color="auto"/>
        <w:bottom w:val="none" w:sz="0" w:space="0" w:color="auto"/>
        <w:right w:val="none" w:sz="0" w:space="0" w:color="auto"/>
      </w:divBdr>
    </w:div>
    <w:div w:id="145361827">
      <w:bodyDiv w:val="1"/>
      <w:marLeft w:val="0"/>
      <w:marRight w:val="0"/>
      <w:marTop w:val="0"/>
      <w:marBottom w:val="0"/>
      <w:divBdr>
        <w:top w:val="none" w:sz="0" w:space="0" w:color="auto"/>
        <w:left w:val="none" w:sz="0" w:space="0" w:color="auto"/>
        <w:bottom w:val="none" w:sz="0" w:space="0" w:color="auto"/>
        <w:right w:val="none" w:sz="0" w:space="0" w:color="auto"/>
      </w:divBdr>
    </w:div>
    <w:div w:id="149831983">
      <w:bodyDiv w:val="1"/>
      <w:marLeft w:val="0"/>
      <w:marRight w:val="0"/>
      <w:marTop w:val="0"/>
      <w:marBottom w:val="0"/>
      <w:divBdr>
        <w:top w:val="none" w:sz="0" w:space="0" w:color="auto"/>
        <w:left w:val="none" w:sz="0" w:space="0" w:color="auto"/>
        <w:bottom w:val="none" w:sz="0" w:space="0" w:color="auto"/>
        <w:right w:val="none" w:sz="0" w:space="0" w:color="auto"/>
      </w:divBdr>
    </w:div>
    <w:div w:id="149903735">
      <w:bodyDiv w:val="1"/>
      <w:marLeft w:val="0"/>
      <w:marRight w:val="0"/>
      <w:marTop w:val="0"/>
      <w:marBottom w:val="0"/>
      <w:divBdr>
        <w:top w:val="none" w:sz="0" w:space="0" w:color="auto"/>
        <w:left w:val="none" w:sz="0" w:space="0" w:color="auto"/>
        <w:bottom w:val="none" w:sz="0" w:space="0" w:color="auto"/>
        <w:right w:val="none" w:sz="0" w:space="0" w:color="auto"/>
      </w:divBdr>
    </w:div>
    <w:div w:id="152138620">
      <w:bodyDiv w:val="1"/>
      <w:marLeft w:val="0"/>
      <w:marRight w:val="0"/>
      <w:marTop w:val="0"/>
      <w:marBottom w:val="0"/>
      <w:divBdr>
        <w:top w:val="none" w:sz="0" w:space="0" w:color="auto"/>
        <w:left w:val="none" w:sz="0" w:space="0" w:color="auto"/>
        <w:bottom w:val="none" w:sz="0" w:space="0" w:color="auto"/>
        <w:right w:val="none" w:sz="0" w:space="0" w:color="auto"/>
      </w:divBdr>
    </w:div>
    <w:div w:id="154029636">
      <w:bodyDiv w:val="1"/>
      <w:marLeft w:val="0"/>
      <w:marRight w:val="0"/>
      <w:marTop w:val="0"/>
      <w:marBottom w:val="0"/>
      <w:divBdr>
        <w:top w:val="none" w:sz="0" w:space="0" w:color="auto"/>
        <w:left w:val="none" w:sz="0" w:space="0" w:color="auto"/>
        <w:bottom w:val="none" w:sz="0" w:space="0" w:color="auto"/>
        <w:right w:val="none" w:sz="0" w:space="0" w:color="auto"/>
      </w:divBdr>
    </w:div>
    <w:div w:id="155806489">
      <w:bodyDiv w:val="1"/>
      <w:marLeft w:val="0"/>
      <w:marRight w:val="0"/>
      <w:marTop w:val="0"/>
      <w:marBottom w:val="0"/>
      <w:divBdr>
        <w:top w:val="none" w:sz="0" w:space="0" w:color="auto"/>
        <w:left w:val="none" w:sz="0" w:space="0" w:color="auto"/>
        <w:bottom w:val="none" w:sz="0" w:space="0" w:color="auto"/>
        <w:right w:val="none" w:sz="0" w:space="0" w:color="auto"/>
      </w:divBdr>
    </w:div>
    <w:div w:id="156380807">
      <w:bodyDiv w:val="1"/>
      <w:marLeft w:val="0"/>
      <w:marRight w:val="0"/>
      <w:marTop w:val="0"/>
      <w:marBottom w:val="0"/>
      <w:divBdr>
        <w:top w:val="none" w:sz="0" w:space="0" w:color="auto"/>
        <w:left w:val="none" w:sz="0" w:space="0" w:color="auto"/>
        <w:bottom w:val="none" w:sz="0" w:space="0" w:color="auto"/>
        <w:right w:val="none" w:sz="0" w:space="0" w:color="auto"/>
      </w:divBdr>
    </w:div>
    <w:div w:id="157548736">
      <w:bodyDiv w:val="1"/>
      <w:marLeft w:val="0"/>
      <w:marRight w:val="0"/>
      <w:marTop w:val="0"/>
      <w:marBottom w:val="0"/>
      <w:divBdr>
        <w:top w:val="none" w:sz="0" w:space="0" w:color="auto"/>
        <w:left w:val="none" w:sz="0" w:space="0" w:color="auto"/>
        <w:bottom w:val="none" w:sz="0" w:space="0" w:color="auto"/>
        <w:right w:val="none" w:sz="0" w:space="0" w:color="auto"/>
      </w:divBdr>
    </w:div>
    <w:div w:id="159666486">
      <w:bodyDiv w:val="1"/>
      <w:marLeft w:val="0"/>
      <w:marRight w:val="0"/>
      <w:marTop w:val="0"/>
      <w:marBottom w:val="0"/>
      <w:divBdr>
        <w:top w:val="none" w:sz="0" w:space="0" w:color="auto"/>
        <w:left w:val="none" w:sz="0" w:space="0" w:color="auto"/>
        <w:bottom w:val="none" w:sz="0" w:space="0" w:color="auto"/>
        <w:right w:val="none" w:sz="0" w:space="0" w:color="auto"/>
      </w:divBdr>
    </w:div>
    <w:div w:id="160052821">
      <w:bodyDiv w:val="1"/>
      <w:marLeft w:val="0"/>
      <w:marRight w:val="0"/>
      <w:marTop w:val="0"/>
      <w:marBottom w:val="0"/>
      <w:divBdr>
        <w:top w:val="none" w:sz="0" w:space="0" w:color="auto"/>
        <w:left w:val="none" w:sz="0" w:space="0" w:color="auto"/>
        <w:bottom w:val="none" w:sz="0" w:space="0" w:color="auto"/>
        <w:right w:val="none" w:sz="0" w:space="0" w:color="auto"/>
      </w:divBdr>
    </w:div>
    <w:div w:id="160244001">
      <w:bodyDiv w:val="1"/>
      <w:marLeft w:val="0"/>
      <w:marRight w:val="0"/>
      <w:marTop w:val="0"/>
      <w:marBottom w:val="0"/>
      <w:divBdr>
        <w:top w:val="none" w:sz="0" w:space="0" w:color="auto"/>
        <w:left w:val="none" w:sz="0" w:space="0" w:color="auto"/>
        <w:bottom w:val="none" w:sz="0" w:space="0" w:color="auto"/>
        <w:right w:val="none" w:sz="0" w:space="0" w:color="auto"/>
      </w:divBdr>
    </w:div>
    <w:div w:id="169100269">
      <w:bodyDiv w:val="1"/>
      <w:marLeft w:val="0"/>
      <w:marRight w:val="0"/>
      <w:marTop w:val="0"/>
      <w:marBottom w:val="0"/>
      <w:divBdr>
        <w:top w:val="none" w:sz="0" w:space="0" w:color="auto"/>
        <w:left w:val="none" w:sz="0" w:space="0" w:color="auto"/>
        <w:bottom w:val="none" w:sz="0" w:space="0" w:color="auto"/>
        <w:right w:val="none" w:sz="0" w:space="0" w:color="auto"/>
      </w:divBdr>
    </w:div>
    <w:div w:id="170149667">
      <w:bodyDiv w:val="1"/>
      <w:marLeft w:val="0"/>
      <w:marRight w:val="0"/>
      <w:marTop w:val="0"/>
      <w:marBottom w:val="0"/>
      <w:divBdr>
        <w:top w:val="none" w:sz="0" w:space="0" w:color="auto"/>
        <w:left w:val="none" w:sz="0" w:space="0" w:color="auto"/>
        <w:bottom w:val="none" w:sz="0" w:space="0" w:color="auto"/>
        <w:right w:val="none" w:sz="0" w:space="0" w:color="auto"/>
      </w:divBdr>
    </w:div>
    <w:div w:id="171071287">
      <w:bodyDiv w:val="1"/>
      <w:marLeft w:val="0"/>
      <w:marRight w:val="0"/>
      <w:marTop w:val="0"/>
      <w:marBottom w:val="0"/>
      <w:divBdr>
        <w:top w:val="none" w:sz="0" w:space="0" w:color="auto"/>
        <w:left w:val="none" w:sz="0" w:space="0" w:color="auto"/>
        <w:bottom w:val="none" w:sz="0" w:space="0" w:color="auto"/>
        <w:right w:val="none" w:sz="0" w:space="0" w:color="auto"/>
      </w:divBdr>
    </w:div>
    <w:div w:id="171603060">
      <w:bodyDiv w:val="1"/>
      <w:marLeft w:val="0"/>
      <w:marRight w:val="0"/>
      <w:marTop w:val="0"/>
      <w:marBottom w:val="0"/>
      <w:divBdr>
        <w:top w:val="none" w:sz="0" w:space="0" w:color="auto"/>
        <w:left w:val="none" w:sz="0" w:space="0" w:color="auto"/>
        <w:bottom w:val="none" w:sz="0" w:space="0" w:color="auto"/>
        <w:right w:val="none" w:sz="0" w:space="0" w:color="auto"/>
      </w:divBdr>
    </w:div>
    <w:div w:id="171797470">
      <w:bodyDiv w:val="1"/>
      <w:marLeft w:val="0"/>
      <w:marRight w:val="0"/>
      <w:marTop w:val="0"/>
      <w:marBottom w:val="0"/>
      <w:divBdr>
        <w:top w:val="none" w:sz="0" w:space="0" w:color="auto"/>
        <w:left w:val="none" w:sz="0" w:space="0" w:color="auto"/>
        <w:bottom w:val="none" w:sz="0" w:space="0" w:color="auto"/>
        <w:right w:val="none" w:sz="0" w:space="0" w:color="auto"/>
      </w:divBdr>
    </w:div>
    <w:div w:id="173224808">
      <w:bodyDiv w:val="1"/>
      <w:marLeft w:val="0"/>
      <w:marRight w:val="0"/>
      <w:marTop w:val="0"/>
      <w:marBottom w:val="0"/>
      <w:divBdr>
        <w:top w:val="none" w:sz="0" w:space="0" w:color="auto"/>
        <w:left w:val="none" w:sz="0" w:space="0" w:color="auto"/>
        <w:bottom w:val="none" w:sz="0" w:space="0" w:color="auto"/>
        <w:right w:val="none" w:sz="0" w:space="0" w:color="auto"/>
      </w:divBdr>
    </w:div>
    <w:div w:id="174347173">
      <w:bodyDiv w:val="1"/>
      <w:marLeft w:val="0"/>
      <w:marRight w:val="0"/>
      <w:marTop w:val="0"/>
      <w:marBottom w:val="0"/>
      <w:divBdr>
        <w:top w:val="none" w:sz="0" w:space="0" w:color="auto"/>
        <w:left w:val="none" w:sz="0" w:space="0" w:color="auto"/>
        <w:bottom w:val="none" w:sz="0" w:space="0" w:color="auto"/>
        <w:right w:val="none" w:sz="0" w:space="0" w:color="auto"/>
      </w:divBdr>
    </w:div>
    <w:div w:id="175579922">
      <w:bodyDiv w:val="1"/>
      <w:marLeft w:val="0"/>
      <w:marRight w:val="0"/>
      <w:marTop w:val="0"/>
      <w:marBottom w:val="0"/>
      <w:divBdr>
        <w:top w:val="none" w:sz="0" w:space="0" w:color="auto"/>
        <w:left w:val="none" w:sz="0" w:space="0" w:color="auto"/>
        <w:bottom w:val="none" w:sz="0" w:space="0" w:color="auto"/>
        <w:right w:val="none" w:sz="0" w:space="0" w:color="auto"/>
      </w:divBdr>
    </w:div>
    <w:div w:id="176772785">
      <w:bodyDiv w:val="1"/>
      <w:marLeft w:val="0"/>
      <w:marRight w:val="0"/>
      <w:marTop w:val="0"/>
      <w:marBottom w:val="0"/>
      <w:divBdr>
        <w:top w:val="none" w:sz="0" w:space="0" w:color="auto"/>
        <w:left w:val="none" w:sz="0" w:space="0" w:color="auto"/>
        <w:bottom w:val="none" w:sz="0" w:space="0" w:color="auto"/>
        <w:right w:val="none" w:sz="0" w:space="0" w:color="auto"/>
      </w:divBdr>
    </w:div>
    <w:div w:id="184905108">
      <w:bodyDiv w:val="1"/>
      <w:marLeft w:val="0"/>
      <w:marRight w:val="0"/>
      <w:marTop w:val="0"/>
      <w:marBottom w:val="0"/>
      <w:divBdr>
        <w:top w:val="none" w:sz="0" w:space="0" w:color="auto"/>
        <w:left w:val="none" w:sz="0" w:space="0" w:color="auto"/>
        <w:bottom w:val="none" w:sz="0" w:space="0" w:color="auto"/>
        <w:right w:val="none" w:sz="0" w:space="0" w:color="auto"/>
      </w:divBdr>
    </w:div>
    <w:div w:id="186259544">
      <w:bodyDiv w:val="1"/>
      <w:marLeft w:val="0"/>
      <w:marRight w:val="0"/>
      <w:marTop w:val="0"/>
      <w:marBottom w:val="0"/>
      <w:divBdr>
        <w:top w:val="none" w:sz="0" w:space="0" w:color="auto"/>
        <w:left w:val="none" w:sz="0" w:space="0" w:color="auto"/>
        <w:bottom w:val="none" w:sz="0" w:space="0" w:color="auto"/>
        <w:right w:val="none" w:sz="0" w:space="0" w:color="auto"/>
      </w:divBdr>
    </w:div>
    <w:div w:id="186993613">
      <w:bodyDiv w:val="1"/>
      <w:marLeft w:val="0"/>
      <w:marRight w:val="0"/>
      <w:marTop w:val="0"/>
      <w:marBottom w:val="0"/>
      <w:divBdr>
        <w:top w:val="none" w:sz="0" w:space="0" w:color="auto"/>
        <w:left w:val="none" w:sz="0" w:space="0" w:color="auto"/>
        <w:bottom w:val="none" w:sz="0" w:space="0" w:color="auto"/>
        <w:right w:val="none" w:sz="0" w:space="0" w:color="auto"/>
      </w:divBdr>
    </w:div>
    <w:div w:id="188567542">
      <w:bodyDiv w:val="1"/>
      <w:marLeft w:val="0"/>
      <w:marRight w:val="0"/>
      <w:marTop w:val="0"/>
      <w:marBottom w:val="0"/>
      <w:divBdr>
        <w:top w:val="none" w:sz="0" w:space="0" w:color="auto"/>
        <w:left w:val="none" w:sz="0" w:space="0" w:color="auto"/>
        <w:bottom w:val="none" w:sz="0" w:space="0" w:color="auto"/>
        <w:right w:val="none" w:sz="0" w:space="0" w:color="auto"/>
      </w:divBdr>
    </w:div>
    <w:div w:id="188876469">
      <w:bodyDiv w:val="1"/>
      <w:marLeft w:val="0"/>
      <w:marRight w:val="0"/>
      <w:marTop w:val="0"/>
      <w:marBottom w:val="0"/>
      <w:divBdr>
        <w:top w:val="none" w:sz="0" w:space="0" w:color="auto"/>
        <w:left w:val="none" w:sz="0" w:space="0" w:color="auto"/>
        <w:bottom w:val="none" w:sz="0" w:space="0" w:color="auto"/>
        <w:right w:val="none" w:sz="0" w:space="0" w:color="auto"/>
      </w:divBdr>
    </w:div>
    <w:div w:id="189339175">
      <w:bodyDiv w:val="1"/>
      <w:marLeft w:val="0"/>
      <w:marRight w:val="0"/>
      <w:marTop w:val="0"/>
      <w:marBottom w:val="0"/>
      <w:divBdr>
        <w:top w:val="none" w:sz="0" w:space="0" w:color="auto"/>
        <w:left w:val="none" w:sz="0" w:space="0" w:color="auto"/>
        <w:bottom w:val="none" w:sz="0" w:space="0" w:color="auto"/>
        <w:right w:val="none" w:sz="0" w:space="0" w:color="auto"/>
      </w:divBdr>
    </w:div>
    <w:div w:id="191188930">
      <w:bodyDiv w:val="1"/>
      <w:marLeft w:val="0"/>
      <w:marRight w:val="0"/>
      <w:marTop w:val="0"/>
      <w:marBottom w:val="0"/>
      <w:divBdr>
        <w:top w:val="none" w:sz="0" w:space="0" w:color="auto"/>
        <w:left w:val="none" w:sz="0" w:space="0" w:color="auto"/>
        <w:bottom w:val="none" w:sz="0" w:space="0" w:color="auto"/>
        <w:right w:val="none" w:sz="0" w:space="0" w:color="auto"/>
      </w:divBdr>
    </w:div>
    <w:div w:id="195586342">
      <w:bodyDiv w:val="1"/>
      <w:marLeft w:val="0"/>
      <w:marRight w:val="0"/>
      <w:marTop w:val="0"/>
      <w:marBottom w:val="0"/>
      <w:divBdr>
        <w:top w:val="none" w:sz="0" w:space="0" w:color="auto"/>
        <w:left w:val="none" w:sz="0" w:space="0" w:color="auto"/>
        <w:bottom w:val="none" w:sz="0" w:space="0" w:color="auto"/>
        <w:right w:val="none" w:sz="0" w:space="0" w:color="auto"/>
      </w:divBdr>
    </w:div>
    <w:div w:id="195967943">
      <w:bodyDiv w:val="1"/>
      <w:marLeft w:val="0"/>
      <w:marRight w:val="0"/>
      <w:marTop w:val="0"/>
      <w:marBottom w:val="0"/>
      <w:divBdr>
        <w:top w:val="none" w:sz="0" w:space="0" w:color="auto"/>
        <w:left w:val="none" w:sz="0" w:space="0" w:color="auto"/>
        <w:bottom w:val="none" w:sz="0" w:space="0" w:color="auto"/>
        <w:right w:val="none" w:sz="0" w:space="0" w:color="auto"/>
      </w:divBdr>
    </w:div>
    <w:div w:id="196434318">
      <w:bodyDiv w:val="1"/>
      <w:marLeft w:val="0"/>
      <w:marRight w:val="0"/>
      <w:marTop w:val="0"/>
      <w:marBottom w:val="0"/>
      <w:divBdr>
        <w:top w:val="none" w:sz="0" w:space="0" w:color="auto"/>
        <w:left w:val="none" w:sz="0" w:space="0" w:color="auto"/>
        <w:bottom w:val="none" w:sz="0" w:space="0" w:color="auto"/>
        <w:right w:val="none" w:sz="0" w:space="0" w:color="auto"/>
      </w:divBdr>
    </w:div>
    <w:div w:id="198401704">
      <w:bodyDiv w:val="1"/>
      <w:marLeft w:val="0"/>
      <w:marRight w:val="0"/>
      <w:marTop w:val="0"/>
      <w:marBottom w:val="0"/>
      <w:divBdr>
        <w:top w:val="none" w:sz="0" w:space="0" w:color="auto"/>
        <w:left w:val="none" w:sz="0" w:space="0" w:color="auto"/>
        <w:bottom w:val="none" w:sz="0" w:space="0" w:color="auto"/>
        <w:right w:val="none" w:sz="0" w:space="0" w:color="auto"/>
      </w:divBdr>
    </w:div>
    <w:div w:id="203643800">
      <w:bodyDiv w:val="1"/>
      <w:marLeft w:val="0"/>
      <w:marRight w:val="0"/>
      <w:marTop w:val="0"/>
      <w:marBottom w:val="0"/>
      <w:divBdr>
        <w:top w:val="none" w:sz="0" w:space="0" w:color="auto"/>
        <w:left w:val="none" w:sz="0" w:space="0" w:color="auto"/>
        <w:bottom w:val="none" w:sz="0" w:space="0" w:color="auto"/>
        <w:right w:val="none" w:sz="0" w:space="0" w:color="auto"/>
      </w:divBdr>
    </w:div>
    <w:div w:id="207113259">
      <w:bodyDiv w:val="1"/>
      <w:marLeft w:val="0"/>
      <w:marRight w:val="0"/>
      <w:marTop w:val="0"/>
      <w:marBottom w:val="0"/>
      <w:divBdr>
        <w:top w:val="none" w:sz="0" w:space="0" w:color="auto"/>
        <w:left w:val="none" w:sz="0" w:space="0" w:color="auto"/>
        <w:bottom w:val="none" w:sz="0" w:space="0" w:color="auto"/>
        <w:right w:val="none" w:sz="0" w:space="0" w:color="auto"/>
      </w:divBdr>
    </w:div>
    <w:div w:id="210702013">
      <w:bodyDiv w:val="1"/>
      <w:marLeft w:val="0"/>
      <w:marRight w:val="0"/>
      <w:marTop w:val="0"/>
      <w:marBottom w:val="0"/>
      <w:divBdr>
        <w:top w:val="none" w:sz="0" w:space="0" w:color="auto"/>
        <w:left w:val="none" w:sz="0" w:space="0" w:color="auto"/>
        <w:bottom w:val="none" w:sz="0" w:space="0" w:color="auto"/>
        <w:right w:val="none" w:sz="0" w:space="0" w:color="auto"/>
      </w:divBdr>
    </w:div>
    <w:div w:id="212158560">
      <w:bodyDiv w:val="1"/>
      <w:marLeft w:val="0"/>
      <w:marRight w:val="0"/>
      <w:marTop w:val="0"/>
      <w:marBottom w:val="0"/>
      <w:divBdr>
        <w:top w:val="none" w:sz="0" w:space="0" w:color="auto"/>
        <w:left w:val="none" w:sz="0" w:space="0" w:color="auto"/>
        <w:bottom w:val="none" w:sz="0" w:space="0" w:color="auto"/>
        <w:right w:val="none" w:sz="0" w:space="0" w:color="auto"/>
      </w:divBdr>
    </w:div>
    <w:div w:id="213657543">
      <w:bodyDiv w:val="1"/>
      <w:marLeft w:val="0"/>
      <w:marRight w:val="0"/>
      <w:marTop w:val="0"/>
      <w:marBottom w:val="0"/>
      <w:divBdr>
        <w:top w:val="none" w:sz="0" w:space="0" w:color="auto"/>
        <w:left w:val="none" w:sz="0" w:space="0" w:color="auto"/>
        <w:bottom w:val="none" w:sz="0" w:space="0" w:color="auto"/>
        <w:right w:val="none" w:sz="0" w:space="0" w:color="auto"/>
      </w:divBdr>
    </w:div>
    <w:div w:id="218171831">
      <w:bodyDiv w:val="1"/>
      <w:marLeft w:val="0"/>
      <w:marRight w:val="0"/>
      <w:marTop w:val="0"/>
      <w:marBottom w:val="0"/>
      <w:divBdr>
        <w:top w:val="none" w:sz="0" w:space="0" w:color="auto"/>
        <w:left w:val="none" w:sz="0" w:space="0" w:color="auto"/>
        <w:bottom w:val="none" w:sz="0" w:space="0" w:color="auto"/>
        <w:right w:val="none" w:sz="0" w:space="0" w:color="auto"/>
      </w:divBdr>
    </w:div>
    <w:div w:id="221134454">
      <w:bodyDiv w:val="1"/>
      <w:marLeft w:val="0"/>
      <w:marRight w:val="0"/>
      <w:marTop w:val="0"/>
      <w:marBottom w:val="0"/>
      <w:divBdr>
        <w:top w:val="none" w:sz="0" w:space="0" w:color="auto"/>
        <w:left w:val="none" w:sz="0" w:space="0" w:color="auto"/>
        <w:bottom w:val="none" w:sz="0" w:space="0" w:color="auto"/>
        <w:right w:val="none" w:sz="0" w:space="0" w:color="auto"/>
      </w:divBdr>
    </w:div>
    <w:div w:id="222327188">
      <w:bodyDiv w:val="1"/>
      <w:marLeft w:val="0"/>
      <w:marRight w:val="0"/>
      <w:marTop w:val="0"/>
      <w:marBottom w:val="0"/>
      <w:divBdr>
        <w:top w:val="none" w:sz="0" w:space="0" w:color="auto"/>
        <w:left w:val="none" w:sz="0" w:space="0" w:color="auto"/>
        <w:bottom w:val="none" w:sz="0" w:space="0" w:color="auto"/>
        <w:right w:val="none" w:sz="0" w:space="0" w:color="auto"/>
      </w:divBdr>
    </w:div>
    <w:div w:id="222911511">
      <w:bodyDiv w:val="1"/>
      <w:marLeft w:val="0"/>
      <w:marRight w:val="0"/>
      <w:marTop w:val="0"/>
      <w:marBottom w:val="0"/>
      <w:divBdr>
        <w:top w:val="none" w:sz="0" w:space="0" w:color="auto"/>
        <w:left w:val="none" w:sz="0" w:space="0" w:color="auto"/>
        <w:bottom w:val="none" w:sz="0" w:space="0" w:color="auto"/>
        <w:right w:val="none" w:sz="0" w:space="0" w:color="auto"/>
      </w:divBdr>
    </w:div>
    <w:div w:id="225068682">
      <w:bodyDiv w:val="1"/>
      <w:marLeft w:val="0"/>
      <w:marRight w:val="0"/>
      <w:marTop w:val="0"/>
      <w:marBottom w:val="0"/>
      <w:divBdr>
        <w:top w:val="none" w:sz="0" w:space="0" w:color="auto"/>
        <w:left w:val="none" w:sz="0" w:space="0" w:color="auto"/>
        <w:bottom w:val="none" w:sz="0" w:space="0" w:color="auto"/>
        <w:right w:val="none" w:sz="0" w:space="0" w:color="auto"/>
      </w:divBdr>
    </w:div>
    <w:div w:id="227082919">
      <w:bodyDiv w:val="1"/>
      <w:marLeft w:val="0"/>
      <w:marRight w:val="0"/>
      <w:marTop w:val="0"/>
      <w:marBottom w:val="0"/>
      <w:divBdr>
        <w:top w:val="none" w:sz="0" w:space="0" w:color="auto"/>
        <w:left w:val="none" w:sz="0" w:space="0" w:color="auto"/>
        <w:bottom w:val="none" w:sz="0" w:space="0" w:color="auto"/>
        <w:right w:val="none" w:sz="0" w:space="0" w:color="auto"/>
      </w:divBdr>
    </w:div>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238055126">
      <w:bodyDiv w:val="1"/>
      <w:marLeft w:val="0"/>
      <w:marRight w:val="0"/>
      <w:marTop w:val="0"/>
      <w:marBottom w:val="0"/>
      <w:divBdr>
        <w:top w:val="none" w:sz="0" w:space="0" w:color="auto"/>
        <w:left w:val="none" w:sz="0" w:space="0" w:color="auto"/>
        <w:bottom w:val="none" w:sz="0" w:space="0" w:color="auto"/>
        <w:right w:val="none" w:sz="0" w:space="0" w:color="auto"/>
      </w:divBdr>
    </w:div>
    <w:div w:id="239144720">
      <w:bodyDiv w:val="1"/>
      <w:marLeft w:val="0"/>
      <w:marRight w:val="0"/>
      <w:marTop w:val="0"/>
      <w:marBottom w:val="0"/>
      <w:divBdr>
        <w:top w:val="none" w:sz="0" w:space="0" w:color="auto"/>
        <w:left w:val="none" w:sz="0" w:space="0" w:color="auto"/>
        <w:bottom w:val="none" w:sz="0" w:space="0" w:color="auto"/>
        <w:right w:val="none" w:sz="0" w:space="0" w:color="auto"/>
      </w:divBdr>
    </w:div>
    <w:div w:id="240910822">
      <w:bodyDiv w:val="1"/>
      <w:marLeft w:val="0"/>
      <w:marRight w:val="0"/>
      <w:marTop w:val="0"/>
      <w:marBottom w:val="0"/>
      <w:divBdr>
        <w:top w:val="none" w:sz="0" w:space="0" w:color="auto"/>
        <w:left w:val="none" w:sz="0" w:space="0" w:color="auto"/>
        <w:bottom w:val="none" w:sz="0" w:space="0" w:color="auto"/>
        <w:right w:val="none" w:sz="0" w:space="0" w:color="auto"/>
      </w:divBdr>
    </w:div>
    <w:div w:id="241720650">
      <w:bodyDiv w:val="1"/>
      <w:marLeft w:val="0"/>
      <w:marRight w:val="0"/>
      <w:marTop w:val="0"/>
      <w:marBottom w:val="0"/>
      <w:divBdr>
        <w:top w:val="none" w:sz="0" w:space="0" w:color="auto"/>
        <w:left w:val="none" w:sz="0" w:space="0" w:color="auto"/>
        <w:bottom w:val="none" w:sz="0" w:space="0" w:color="auto"/>
        <w:right w:val="none" w:sz="0" w:space="0" w:color="auto"/>
      </w:divBdr>
    </w:div>
    <w:div w:id="245768657">
      <w:bodyDiv w:val="1"/>
      <w:marLeft w:val="0"/>
      <w:marRight w:val="0"/>
      <w:marTop w:val="0"/>
      <w:marBottom w:val="0"/>
      <w:divBdr>
        <w:top w:val="none" w:sz="0" w:space="0" w:color="auto"/>
        <w:left w:val="none" w:sz="0" w:space="0" w:color="auto"/>
        <w:bottom w:val="none" w:sz="0" w:space="0" w:color="auto"/>
        <w:right w:val="none" w:sz="0" w:space="0" w:color="auto"/>
      </w:divBdr>
    </w:div>
    <w:div w:id="248930319">
      <w:bodyDiv w:val="1"/>
      <w:marLeft w:val="0"/>
      <w:marRight w:val="0"/>
      <w:marTop w:val="0"/>
      <w:marBottom w:val="0"/>
      <w:divBdr>
        <w:top w:val="none" w:sz="0" w:space="0" w:color="auto"/>
        <w:left w:val="none" w:sz="0" w:space="0" w:color="auto"/>
        <w:bottom w:val="none" w:sz="0" w:space="0" w:color="auto"/>
        <w:right w:val="none" w:sz="0" w:space="0" w:color="auto"/>
      </w:divBdr>
    </w:div>
    <w:div w:id="254293090">
      <w:bodyDiv w:val="1"/>
      <w:marLeft w:val="0"/>
      <w:marRight w:val="0"/>
      <w:marTop w:val="0"/>
      <w:marBottom w:val="0"/>
      <w:divBdr>
        <w:top w:val="none" w:sz="0" w:space="0" w:color="auto"/>
        <w:left w:val="none" w:sz="0" w:space="0" w:color="auto"/>
        <w:bottom w:val="none" w:sz="0" w:space="0" w:color="auto"/>
        <w:right w:val="none" w:sz="0" w:space="0" w:color="auto"/>
      </w:divBdr>
    </w:div>
    <w:div w:id="255024024">
      <w:bodyDiv w:val="1"/>
      <w:marLeft w:val="0"/>
      <w:marRight w:val="0"/>
      <w:marTop w:val="0"/>
      <w:marBottom w:val="0"/>
      <w:divBdr>
        <w:top w:val="none" w:sz="0" w:space="0" w:color="auto"/>
        <w:left w:val="none" w:sz="0" w:space="0" w:color="auto"/>
        <w:bottom w:val="none" w:sz="0" w:space="0" w:color="auto"/>
        <w:right w:val="none" w:sz="0" w:space="0" w:color="auto"/>
      </w:divBdr>
    </w:div>
    <w:div w:id="256137892">
      <w:bodyDiv w:val="1"/>
      <w:marLeft w:val="0"/>
      <w:marRight w:val="0"/>
      <w:marTop w:val="0"/>
      <w:marBottom w:val="0"/>
      <w:divBdr>
        <w:top w:val="none" w:sz="0" w:space="0" w:color="auto"/>
        <w:left w:val="none" w:sz="0" w:space="0" w:color="auto"/>
        <w:bottom w:val="none" w:sz="0" w:space="0" w:color="auto"/>
        <w:right w:val="none" w:sz="0" w:space="0" w:color="auto"/>
      </w:divBdr>
    </w:div>
    <w:div w:id="256907571">
      <w:bodyDiv w:val="1"/>
      <w:marLeft w:val="0"/>
      <w:marRight w:val="0"/>
      <w:marTop w:val="0"/>
      <w:marBottom w:val="0"/>
      <w:divBdr>
        <w:top w:val="none" w:sz="0" w:space="0" w:color="auto"/>
        <w:left w:val="none" w:sz="0" w:space="0" w:color="auto"/>
        <w:bottom w:val="none" w:sz="0" w:space="0" w:color="auto"/>
        <w:right w:val="none" w:sz="0" w:space="0" w:color="auto"/>
      </w:divBdr>
    </w:div>
    <w:div w:id="257373131">
      <w:bodyDiv w:val="1"/>
      <w:marLeft w:val="0"/>
      <w:marRight w:val="0"/>
      <w:marTop w:val="0"/>
      <w:marBottom w:val="0"/>
      <w:divBdr>
        <w:top w:val="none" w:sz="0" w:space="0" w:color="auto"/>
        <w:left w:val="none" w:sz="0" w:space="0" w:color="auto"/>
        <w:bottom w:val="none" w:sz="0" w:space="0" w:color="auto"/>
        <w:right w:val="none" w:sz="0" w:space="0" w:color="auto"/>
      </w:divBdr>
    </w:div>
    <w:div w:id="257446982">
      <w:bodyDiv w:val="1"/>
      <w:marLeft w:val="0"/>
      <w:marRight w:val="0"/>
      <w:marTop w:val="0"/>
      <w:marBottom w:val="0"/>
      <w:divBdr>
        <w:top w:val="none" w:sz="0" w:space="0" w:color="auto"/>
        <w:left w:val="none" w:sz="0" w:space="0" w:color="auto"/>
        <w:bottom w:val="none" w:sz="0" w:space="0" w:color="auto"/>
        <w:right w:val="none" w:sz="0" w:space="0" w:color="auto"/>
      </w:divBdr>
    </w:div>
    <w:div w:id="261113104">
      <w:bodyDiv w:val="1"/>
      <w:marLeft w:val="0"/>
      <w:marRight w:val="0"/>
      <w:marTop w:val="0"/>
      <w:marBottom w:val="0"/>
      <w:divBdr>
        <w:top w:val="none" w:sz="0" w:space="0" w:color="auto"/>
        <w:left w:val="none" w:sz="0" w:space="0" w:color="auto"/>
        <w:bottom w:val="none" w:sz="0" w:space="0" w:color="auto"/>
        <w:right w:val="none" w:sz="0" w:space="0" w:color="auto"/>
      </w:divBdr>
    </w:div>
    <w:div w:id="265387908">
      <w:bodyDiv w:val="1"/>
      <w:marLeft w:val="0"/>
      <w:marRight w:val="0"/>
      <w:marTop w:val="0"/>
      <w:marBottom w:val="0"/>
      <w:divBdr>
        <w:top w:val="none" w:sz="0" w:space="0" w:color="auto"/>
        <w:left w:val="none" w:sz="0" w:space="0" w:color="auto"/>
        <w:bottom w:val="none" w:sz="0" w:space="0" w:color="auto"/>
        <w:right w:val="none" w:sz="0" w:space="0" w:color="auto"/>
      </w:divBdr>
    </w:div>
    <w:div w:id="269430679">
      <w:bodyDiv w:val="1"/>
      <w:marLeft w:val="0"/>
      <w:marRight w:val="0"/>
      <w:marTop w:val="0"/>
      <w:marBottom w:val="0"/>
      <w:divBdr>
        <w:top w:val="none" w:sz="0" w:space="0" w:color="auto"/>
        <w:left w:val="none" w:sz="0" w:space="0" w:color="auto"/>
        <w:bottom w:val="none" w:sz="0" w:space="0" w:color="auto"/>
        <w:right w:val="none" w:sz="0" w:space="0" w:color="auto"/>
      </w:divBdr>
    </w:div>
    <w:div w:id="270285630">
      <w:bodyDiv w:val="1"/>
      <w:marLeft w:val="0"/>
      <w:marRight w:val="0"/>
      <w:marTop w:val="0"/>
      <w:marBottom w:val="0"/>
      <w:divBdr>
        <w:top w:val="none" w:sz="0" w:space="0" w:color="auto"/>
        <w:left w:val="none" w:sz="0" w:space="0" w:color="auto"/>
        <w:bottom w:val="none" w:sz="0" w:space="0" w:color="auto"/>
        <w:right w:val="none" w:sz="0" w:space="0" w:color="auto"/>
      </w:divBdr>
    </w:div>
    <w:div w:id="272909912">
      <w:bodyDiv w:val="1"/>
      <w:marLeft w:val="0"/>
      <w:marRight w:val="0"/>
      <w:marTop w:val="0"/>
      <w:marBottom w:val="0"/>
      <w:divBdr>
        <w:top w:val="none" w:sz="0" w:space="0" w:color="auto"/>
        <w:left w:val="none" w:sz="0" w:space="0" w:color="auto"/>
        <w:bottom w:val="none" w:sz="0" w:space="0" w:color="auto"/>
        <w:right w:val="none" w:sz="0" w:space="0" w:color="auto"/>
      </w:divBdr>
    </w:div>
    <w:div w:id="277490309">
      <w:bodyDiv w:val="1"/>
      <w:marLeft w:val="0"/>
      <w:marRight w:val="0"/>
      <w:marTop w:val="0"/>
      <w:marBottom w:val="0"/>
      <w:divBdr>
        <w:top w:val="none" w:sz="0" w:space="0" w:color="auto"/>
        <w:left w:val="none" w:sz="0" w:space="0" w:color="auto"/>
        <w:bottom w:val="none" w:sz="0" w:space="0" w:color="auto"/>
        <w:right w:val="none" w:sz="0" w:space="0" w:color="auto"/>
      </w:divBdr>
    </w:div>
    <w:div w:id="277684871">
      <w:bodyDiv w:val="1"/>
      <w:marLeft w:val="0"/>
      <w:marRight w:val="0"/>
      <w:marTop w:val="0"/>
      <w:marBottom w:val="0"/>
      <w:divBdr>
        <w:top w:val="none" w:sz="0" w:space="0" w:color="auto"/>
        <w:left w:val="none" w:sz="0" w:space="0" w:color="auto"/>
        <w:bottom w:val="none" w:sz="0" w:space="0" w:color="auto"/>
        <w:right w:val="none" w:sz="0" w:space="0" w:color="auto"/>
      </w:divBdr>
    </w:div>
    <w:div w:id="278074879">
      <w:bodyDiv w:val="1"/>
      <w:marLeft w:val="0"/>
      <w:marRight w:val="0"/>
      <w:marTop w:val="0"/>
      <w:marBottom w:val="0"/>
      <w:divBdr>
        <w:top w:val="none" w:sz="0" w:space="0" w:color="auto"/>
        <w:left w:val="none" w:sz="0" w:space="0" w:color="auto"/>
        <w:bottom w:val="none" w:sz="0" w:space="0" w:color="auto"/>
        <w:right w:val="none" w:sz="0" w:space="0" w:color="auto"/>
      </w:divBdr>
    </w:div>
    <w:div w:id="279651291">
      <w:bodyDiv w:val="1"/>
      <w:marLeft w:val="0"/>
      <w:marRight w:val="0"/>
      <w:marTop w:val="0"/>
      <w:marBottom w:val="0"/>
      <w:divBdr>
        <w:top w:val="none" w:sz="0" w:space="0" w:color="auto"/>
        <w:left w:val="none" w:sz="0" w:space="0" w:color="auto"/>
        <w:bottom w:val="none" w:sz="0" w:space="0" w:color="auto"/>
        <w:right w:val="none" w:sz="0" w:space="0" w:color="auto"/>
      </w:divBdr>
    </w:div>
    <w:div w:id="280264221">
      <w:bodyDiv w:val="1"/>
      <w:marLeft w:val="0"/>
      <w:marRight w:val="0"/>
      <w:marTop w:val="0"/>
      <w:marBottom w:val="0"/>
      <w:divBdr>
        <w:top w:val="none" w:sz="0" w:space="0" w:color="auto"/>
        <w:left w:val="none" w:sz="0" w:space="0" w:color="auto"/>
        <w:bottom w:val="none" w:sz="0" w:space="0" w:color="auto"/>
        <w:right w:val="none" w:sz="0" w:space="0" w:color="auto"/>
      </w:divBdr>
    </w:div>
    <w:div w:id="285628808">
      <w:bodyDiv w:val="1"/>
      <w:marLeft w:val="0"/>
      <w:marRight w:val="0"/>
      <w:marTop w:val="0"/>
      <w:marBottom w:val="0"/>
      <w:divBdr>
        <w:top w:val="none" w:sz="0" w:space="0" w:color="auto"/>
        <w:left w:val="none" w:sz="0" w:space="0" w:color="auto"/>
        <w:bottom w:val="none" w:sz="0" w:space="0" w:color="auto"/>
        <w:right w:val="none" w:sz="0" w:space="0" w:color="auto"/>
      </w:divBdr>
    </w:div>
    <w:div w:id="287971867">
      <w:bodyDiv w:val="1"/>
      <w:marLeft w:val="0"/>
      <w:marRight w:val="0"/>
      <w:marTop w:val="0"/>
      <w:marBottom w:val="0"/>
      <w:divBdr>
        <w:top w:val="none" w:sz="0" w:space="0" w:color="auto"/>
        <w:left w:val="none" w:sz="0" w:space="0" w:color="auto"/>
        <w:bottom w:val="none" w:sz="0" w:space="0" w:color="auto"/>
        <w:right w:val="none" w:sz="0" w:space="0" w:color="auto"/>
      </w:divBdr>
    </w:div>
    <w:div w:id="288363080">
      <w:bodyDiv w:val="1"/>
      <w:marLeft w:val="0"/>
      <w:marRight w:val="0"/>
      <w:marTop w:val="0"/>
      <w:marBottom w:val="0"/>
      <w:divBdr>
        <w:top w:val="none" w:sz="0" w:space="0" w:color="auto"/>
        <w:left w:val="none" w:sz="0" w:space="0" w:color="auto"/>
        <w:bottom w:val="none" w:sz="0" w:space="0" w:color="auto"/>
        <w:right w:val="none" w:sz="0" w:space="0" w:color="auto"/>
      </w:divBdr>
    </w:div>
    <w:div w:id="288517441">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
    <w:div w:id="296691182">
      <w:bodyDiv w:val="1"/>
      <w:marLeft w:val="0"/>
      <w:marRight w:val="0"/>
      <w:marTop w:val="0"/>
      <w:marBottom w:val="0"/>
      <w:divBdr>
        <w:top w:val="none" w:sz="0" w:space="0" w:color="auto"/>
        <w:left w:val="none" w:sz="0" w:space="0" w:color="auto"/>
        <w:bottom w:val="none" w:sz="0" w:space="0" w:color="auto"/>
        <w:right w:val="none" w:sz="0" w:space="0" w:color="auto"/>
      </w:divBdr>
    </w:div>
    <w:div w:id="298001427">
      <w:bodyDiv w:val="1"/>
      <w:marLeft w:val="0"/>
      <w:marRight w:val="0"/>
      <w:marTop w:val="0"/>
      <w:marBottom w:val="0"/>
      <w:divBdr>
        <w:top w:val="none" w:sz="0" w:space="0" w:color="auto"/>
        <w:left w:val="none" w:sz="0" w:space="0" w:color="auto"/>
        <w:bottom w:val="none" w:sz="0" w:space="0" w:color="auto"/>
        <w:right w:val="none" w:sz="0" w:space="0" w:color="auto"/>
      </w:divBdr>
    </w:div>
    <w:div w:id="298069747">
      <w:bodyDiv w:val="1"/>
      <w:marLeft w:val="0"/>
      <w:marRight w:val="0"/>
      <w:marTop w:val="0"/>
      <w:marBottom w:val="0"/>
      <w:divBdr>
        <w:top w:val="none" w:sz="0" w:space="0" w:color="auto"/>
        <w:left w:val="none" w:sz="0" w:space="0" w:color="auto"/>
        <w:bottom w:val="none" w:sz="0" w:space="0" w:color="auto"/>
        <w:right w:val="none" w:sz="0" w:space="0" w:color="auto"/>
      </w:divBdr>
    </w:div>
    <w:div w:id="300574828">
      <w:bodyDiv w:val="1"/>
      <w:marLeft w:val="0"/>
      <w:marRight w:val="0"/>
      <w:marTop w:val="0"/>
      <w:marBottom w:val="0"/>
      <w:divBdr>
        <w:top w:val="none" w:sz="0" w:space="0" w:color="auto"/>
        <w:left w:val="none" w:sz="0" w:space="0" w:color="auto"/>
        <w:bottom w:val="none" w:sz="0" w:space="0" w:color="auto"/>
        <w:right w:val="none" w:sz="0" w:space="0" w:color="auto"/>
      </w:divBdr>
    </w:div>
    <w:div w:id="303048558">
      <w:bodyDiv w:val="1"/>
      <w:marLeft w:val="0"/>
      <w:marRight w:val="0"/>
      <w:marTop w:val="0"/>
      <w:marBottom w:val="0"/>
      <w:divBdr>
        <w:top w:val="none" w:sz="0" w:space="0" w:color="auto"/>
        <w:left w:val="none" w:sz="0" w:space="0" w:color="auto"/>
        <w:bottom w:val="none" w:sz="0" w:space="0" w:color="auto"/>
        <w:right w:val="none" w:sz="0" w:space="0" w:color="auto"/>
      </w:divBdr>
    </w:div>
    <w:div w:id="307245233">
      <w:bodyDiv w:val="1"/>
      <w:marLeft w:val="0"/>
      <w:marRight w:val="0"/>
      <w:marTop w:val="0"/>
      <w:marBottom w:val="0"/>
      <w:divBdr>
        <w:top w:val="none" w:sz="0" w:space="0" w:color="auto"/>
        <w:left w:val="none" w:sz="0" w:space="0" w:color="auto"/>
        <w:bottom w:val="none" w:sz="0" w:space="0" w:color="auto"/>
        <w:right w:val="none" w:sz="0" w:space="0" w:color="auto"/>
      </w:divBdr>
    </w:div>
    <w:div w:id="308898140">
      <w:bodyDiv w:val="1"/>
      <w:marLeft w:val="0"/>
      <w:marRight w:val="0"/>
      <w:marTop w:val="0"/>
      <w:marBottom w:val="0"/>
      <w:divBdr>
        <w:top w:val="none" w:sz="0" w:space="0" w:color="auto"/>
        <w:left w:val="none" w:sz="0" w:space="0" w:color="auto"/>
        <w:bottom w:val="none" w:sz="0" w:space="0" w:color="auto"/>
        <w:right w:val="none" w:sz="0" w:space="0" w:color="auto"/>
      </w:divBdr>
    </w:div>
    <w:div w:id="309865377">
      <w:bodyDiv w:val="1"/>
      <w:marLeft w:val="0"/>
      <w:marRight w:val="0"/>
      <w:marTop w:val="0"/>
      <w:marBottom w:val="0"/>
      <w:divBdr>
        <w:top w:val="none" w:sz="0" w:space="0" w:color="auto"/>
        <w:left w:val="none" w:sz="0" w:space="0" w:color="auto"/>
        <w:bottom w:val="none" w:sz="0" w:space="0" w:color="auto"/>
        <w:right w:val="none" w:sz="0" w:space="0" w:color="auto"/>
      </w:divBdr>
    </w:div>
    <w:div w:id="309870758">
      <w:bodyDiv w:val="1"/>
      <w:marLeft w:val="0"/>
      <w:marRight w:val="0"/>
      <w:marTop w:val="0"/>
      <w:marBottom w:val="0"/>
      <w:divBdr>
        <w:top w:val="none" w:sz="0" w:space="0" w:color="auto"/>
        <w:left w:val="none" w:sz="0" w:space="0" w:color="auto"/>
        <w:bottom w:val="none" w:sz="0" w:space="0" w:color="auto"/>
        <w:right w:val="none" w:sz="0" w:space="0" w:color="auto"/>
      </w:divBdr>
    </w:div>
    <w:div w:id="311325903">
      <w:bodyDiv w:val="1"/>
      <w:marLeft w:val="0"/>
      <w:marRight w:val="0"/>
      <w:marTop w:val="0"/>
      <w:marBottom w:val="0"/>
      <w:divBdr>
        <w:top w:val="none" w:sz="0" w:space="0" w:color="auto"/>
        <w:left w:val="none" w:sz="0" w:space="0" w:color="auto"/>
        <w:bottom w:val="none" w:sz="0" w:space="0" w:color="auto"/>
        <w:right w:val="none" w:sz="0" w:space="0" w:color="auto"/>
      </w:divBdr>
    </w:div>
    <w:div w:id="312295939">
      <w:bodyDiv w:val="1"/>
      <w:marLeft w:val="0"/>
      <w:marRight w:val="0"/>
      <w:marTop w:val="0"/>
      <w:marBottom w:val="0"/>
      <w:divBdr>
        <w:top w:val="none" w:sz="0" w:space="0" w:color="auto"/>
        <w:left w:val="none" w:sz="0" w:space="0" w:color="auto"/>
        <w:bottom w:val="none" w:sz="0" w:space="0" w:color="auto"/>
        <w:right w:val="none" w:sz="0" w:space="0" w:color="auto"/>
      </w:divBdr>
    </w:div>
    <w:div w:id="313148552">
      <w:bodyDiv w:val="1"/>
      <w:marLeft w:val="0"/>
      <w:marRight w:val="0"/>
      <w:marTop w:val="0"/>
      <w:marBottom w:val="0"/>
      <w:divBdr>
        <w:top w:val="none" w:sz="0" w:space="0" w:color="auto"/>
        <w:left w:val="none" w:sz="0" w:space="0" w:color="auto"/>
        <w:bottom w:val="none" w:sz="0" w:space="0" w:color="auto"/>
        <w:right w:val="none" w:sz="0" w:space="0" w:color="auto"/>
      </w:divBdr>
    </w:div>
    <w:div w:id="314454131">
      <w:bodyDiv w:val="1"/>
      <w:marLeft w:val="0"/>
      <w:marRight w:val="0"/>
      <w:marTop w:val="0"/>
      <w:marBottom w:val="0"/>
      <w:divBdr>
        <w:top w:val="none" w:sz="0" w:space="0" w:color="auto"/>
        <w:left w:val="none" w:sz="0" w:space="0" w:color="auto"/>
        <w:bottom w:val="none" w:sz="0" w:space="0" w:color="auto"/>
        <w:right w:val="none" w:sz="0" w:space="0" w:color="auto"/>
      </w:divBdr>
    </w:div>
    <w:div w:id="317197308">
      <w:bodyDiv w:val="1"/>
      <w:marLeft w:val="0"/>
      <w:marRight w:val="0"/>
      <w:marTop w:val="0"/>
      <w:marBottom w:val="0"/>
      <w:divBdr>
        <w:top w:val="none" w:sz="0" w:space="0" w:color="auto"/>
        <w:left w:val="none" w:sz="0" w:space="0" w:color="auto"/>
        <w:bottom w:val="none" w:sz="0" w:space="0" w:color="auto"/>
        <w:right w:val="none" w:sz="0" w:space="0" w:color="auto"/>
      </w:divBdr>
    </w:div>
    <w:div w:id="317878684">
      <w:bodyDiv w:val="1"/>
      <w:marLeft w:val="0"/>
      <w:marRight w:val="0"/>
      <w:marTop w:val="0"/>
      <w:marBottom w:val="0"/>
      <w:divBdr>
        <w:top w:val="none" w:sz="0" w:space="0" w:color="auto"/>
        <w:left w:val="none" w:sz="0" w:space="0" w:color="auto"/>
        <w:bottom w:val="none" w:sz="0" w:space="0" w:color="auto"/>
        <w:right w:val="none" w:sz="0" w:space="0" w:color="auto"/>
      </w:divBdr>
    </w:div>
    <w:div w:id="323045169">
      <w:bodyDiv w:val="1"/>
      <w:marLeft w:val="0"/>
      <w:marRight w:val="0"/>
      <w:marTop w:val="0"/>
      <w:marBottom w:val="0"/>
      <w:divBdr>
        <w:top w:val="none" w:sz="0" w:space="0" w:color="auto"/>
        <w:left w:val="none" w:sz="0" w:space="0" w:color="auto"/>
        <w:bottom w:val="none" w:sz="0" w:space="0" w:color="auto"/>
        <w:right w:val="none" w:sz="0" w:space="0" w:color="auto"/>
      </w:divBdr>
    </w:div>
    <w:div w:id="324552207">
      <w:bodyDiv w:val="1"/>
      <w:marLeft w:val="0"/>
      <w:marRight w:val="0"/>
      <w:marTop w:val="0"/>
      <w:marBottom w:val="0"/>
      <w:divBdr>
        <w:top w:val="none" w:sz="0" w:space="0" w:color="auto"/>
        <w:left w:val="none" w:sz="0" w:space="0" w:color="auto"/>
        <w:bottom w:val="none" w:sz="0" w:space="0" w:color="auto"/>
        <w:right w:val="none" w:sz="0" w:space="0" w:color="auto"/>
      </w:divBdr>
    </w:div>
    <w:div w:id="326593331">
      <w:bodyDiv w:val="1"/>
      <w:marLeft w:val="0"/>
      <w:marRight w:val="0"/>
      <w:marTop w:val="0"/>
      <w:marBottom w:val="0"/>
      <w:divBdr>
        <w:top w:val="none" w:sz="0" w:space="0" w:color="auto"/>
        <w:left w:val="none" w:sz="0" w:space="0" w:color="auto"/>
        <w:bottom w:val="none" w:sz="0" w:space="0" w:color="auto"/>
        <w:right w:val="none" w:sz="0" w:space="0" w:color="auto"/>
      </w:divBdr>
    </w:div>
    <w:div w:id="328364242">
      <w:bodyDiv w:val="1"/>
      <w:marLeft w:val="0"/>
      <w:marRight w:val="0"/>
      <w:marTop w:val="0"/>
      <w:marBottom w:val="0"/>
      <w:divBdr>
        <w:top w:val="none" w:sz="0" w:space="0" w:color="auto"/>
        <w:left w:val="none" w:sz="0" w:space="0" w:color="auto"/>
        <w:bottom w:val="none" w:sz="0" w:space="0" w:color="auto"/>
        <w:right w:val="none" w:sz="0" w:space="0" w:color="auto"/>
      </w:divBdr>
    </w:div>
    <w:div w:id="332925300">
      <w:bodyDiv w:val="1"/>
      <w:marLeft w:val="0"/>
      <w:marRight w:val="0"/>
      <w:marTop w:val="0"/>
      <w:marBottom w:val="0"/>
      <w:divBdr>
        <w:top w:val="none" w:sz="0" w:space="0" w:color="auto"/>
        <w:left w:val="none" w:sz="0" w:space="0" w:color="auto"/>
        <w:bottom w:val="none" w:sz="0" w:space="0" w:color="auto"/>
        <w:right w:val="none" w:sz="0" w:space="0" w:color="auto"/>
      </w:divBdr>
    </w:div>
    <w:div w:id="334579369">
      <w:bodyDiv w:val="1"/>
      <w:marLeft w:val="0"/>
      <w:marRight w:val="0"/>
      <w:marTop w:val="0"/>
      <w:marBottom w:val="0"/>
      <w:divBdr>
        <w:top w:val="none" w:sz="0" w:space="0" w:color="auto"/>
        <w:left w:val="none" w:sz="0" w:space="0" w:color="auto"/>
        <w:bottom w:val="none" w:sz="0" w:space="0" w:color="auto"/>
        <w:right w:val="none" w:sz="0" w:space="0" w:color="auto"/>
      </w:divBdr>
    </w:div>
    <w:div w:id="334772490">
      <w:bodyDiv w:val="1"/>
      <w:marLeft w:val="0"/>
      <w:marRight w:val="0"/>
      <w:marTop w:val="0"/>
      <w:marBottom w:val="0"/>
      <w:divBdr>
        <w:top w:val="none" w:sz="0" w:space="0" w:color="auto"/>
        <w:left w:val="none" w:sz="0" w:space="0" w:color="auto"/>
        <w:bottom w:val="none" w:sz="0" w:space="0" w:color="auto"/>
        <w:right w:val="none" w:sz="0" w:space="0" w:color="auto"/>
      </w:divBdr>
    </w:div>
    <w:div w:id="337970344">
      <w:bodyDiv w:val="1"/>
      <w:marLeft w:val="0"/>
      <w:marRight w:val="0"/>
      <w:marTop w:val="0"/>
      <w:marBottom w:val="0"/>
      <w:divBdr>
        <w:top w:val="none" w:sz="0" w:space="0" w:color="auto"/>
        <w:left w:val="none" w:sz="0" w:space="0" w:color="auto"/>
        <w:bottom w:val="none" w:sz="0" w:space="0" w:color="auto"/>
        <w:right w:val="none" w:sz="0" w:space="0" w:color="auto"/>
      </w:divBdr>
    </w:div>
    <w:div w:id="344014127">
      <w:bodyDiv w:val="1"/>
      <w:marLeft w:val="0"/>
      <w:marRight w:val="0"/>
      <w:marTop w:val="0"/>
      <w:marBottom w:val="0"/>
      <w:divBdr>
        <w:top w:val="none" w:sz="0" w:space="0" w:color="auto"/>
        <w:left w:val="none" w:sz="0" w:space="0" w:color="auto"/>
        <w:bottom w:val="none" w:sz="0" w:space="0" w:color="auto"/>
        <w:right w:val="none" w:sz="0" w:space="0" w:color="auto"/>
      </w:divBdr>
    </w:div>
    <w:div w:id="353965929">
      <w:bodyDiv w:val="1"/>
      <w:marLeft w:val="0"/>
      <w:marRight w:val="0"/>
      <w:marTop w:val="0"/>
      <w:marBottom w:val="0"/>
      <w:divBdr>
        <w:top w:val="none" w:sz="0" w:space="0" w:color="auto"/>
        <w:left w:val="none" w:sz="0" w:space="0" w:color="auto"/>
        <w:bottom w:val="none" w:sz="0" w:space="0" w:color="auto"/>
        <w:right w:val="none" w:sz="0" w:space="0" w:color="auto"/>
      </w:divBdr>
    </w:div>
    <w:div w:id="354889141">
      <w:bodyDiv w:val="1"/>
      <w:marLeft w:val="0"/>
      <w:marRight w:val="0"/>
      <w:marTop w:val="0"/>
      <w:marBottom w:val="0"/>
      <w:divBdr>
        <w:top w:val="none" w:sz="0" w:space="0" w:color="auto"/>
        <w:left w:val="none" w:sz="0" w:space="0" w:color="auto"/>
        <w:bottom w:val="none" w:sz="0" w:space="0" w:color="auto"/>
        <w:right w:val="none" w:sz="0" w:space="0" w:color="auto"/>
      </w:divBdr>
    </w:div>
    <w:div w:id="359861277">
      <w:bodyDiv w:val="1"/>
      <w:marLeft w:val="0"/>
      <w:marRight w:val="0"/>
      <w:marTop w:val="0"/>
      <w:marBottom w:val="0"/>
      <w:divBdr>
        <w:top w:val="none" w:sz="0" w:space="0" w:color="auto"/>
        <w:left w:val="none" w:sz="0" w:space="0" w:color="auto"/>
        <w:bottom w:val="none" w:sz="0" w:space="0" w:color="auto"/>
        <w:right w:val="none" w:sz="0" w:space="0" w:color="auto"/>
      </w:divBdr>
    </w:div>
    <w:div w:id="360590446">
      <w:bodyDiv w:val="1"/>
      <w:marLeft w:val="0"/>
      <w:marRight w:val="0"/>
      <w:marTop w:val="0"/>
      <w:marBottom w:val="0"/>
      <w:divBdr>
        <w:top w:val="none" w:sz="0" w:space="0" w:color="auto"/>
        <w:left w:val="none" w:sz="0" w:space="0" w:color="auto"/>
        <w:bottom w:val="none" w:sz="0" w:space="0" w:color="auto"/>
        <w:right w:val="none" w:sz="0" w:space="0" w:color="auto"/>
      </w:divBdr>
    </w:div>
    <w:div w:id="366683998">
      <w:bodyDiv w:val="1"/>
      <w:marLeft w:val="0"/>
      <w:marRight w:val="0"/>
      <w:marTop w:val="0"/>
      <w:marBottom w:val="0"/>
      <w:divBdr>
        <w:top w:val="none" w:sz="0" w:space="0" w:color="auto"/>
        <w:left w:val="none" w:sz="0" w:space="0" w:color="auto"/>
        <w:bottom w:val="none" w:sz="0" w:space="0" w:color="auto"/>
        <w:right w:val="none" w:sz="0" w:space="0" w:color="auto"/>
      </w:divBdr>
    </w:div>
    <w:div w:id="367292038">
      <w:bodyDiv w:val="1"/>
      <w:marLeft w:val="0"/>
      <w:marRight w:val="0"/>
      <w:marTop w:val="0"/>
      <w:marBottom w:val="0"/>
      <w:divBdr>
        <w:top w:val="none" w:sz="0" w:space="0" w:color="auto"/>
        <w:left w:val="none" w:sz="0" w:space="0" w:color="auto"/>
        <w:bottom w:val="none" w:sz="0" w:space="0" w:color="auto"/>
        <w:right w:val="none" w:sz="0" w:space="0" w:color="auto"/>
      </w:divBdr>
    </w:div>
    <w:div w:id="372728408">
      <w:bodyDiv w:val="1"/>
      <w:marLeft w:val="0"/>
      <w:marRight w:val="0"/>
      <w:marTop w:val="0"/>
      <w:marBottom w:val="0"/>
      <w:divBdr>
        <w:top w:val="none" w:sz="0" w:space="0" w:color="auto"/>
        <w:left w:val="none" w:sz="0" w:space="0" w:color="auto"/>
        <w:bottom w:val="none" w:sz="0" w:space="0" w:color="auto"/>
        <w:right w:val="none" w:sz="0" w:space="0" w:color="auto"/>
      </w:divBdr>
    </w:div>
    <w:div w:id="374887928">
      <w:bodyDiv w:val="1"/>
      <w:marLeft w:val="0"/>
      <w:marRight w:val="0"/>
      <w:marTop w:val="0"/>
      <w:marBottom w:val="0"/>
      <w:divBdr>
        <w:top w:val="none" w:sz="0" w:space="0" w:color="auto"/>
        <w:left w:val="none" w:sz="0" w:space="0" w:color="auto"/>
        <w:bottom w:val="none" w:sz="0" w:space="0" w:color="auto"/>
        <w:right w:val="none" w:sz="0" w:space="0" w:color="auto"/>
      </w:divBdr>
    </w:div>
    <w:div w:id="374963894">
      <w:bodyDiv w:val="1"/>
      <w:marLeft w:val="0"/>
      <w:marRight w:val="0"/>
      <w:marTop w:val="0"/>
      <w:marBottom w:val="0"/>
      <w:divBdr>
        <w:top w:val="none" w:sz="0" w:space="0" w:color="auto"/>
        <w:left w:val="none" w:sz="0" w:space="0" w:color="auto"/>
        <w:bottom w:val="none" w:sz="0" w:space="0" w:color="auto"/>
        <w:right w:val="none" w:sz="0" w:space="0" w:color="auto"/>
      </w:divBdr>
    </w:div>
    <w:div w:id="375665487">
      <w:bodyDiv w:val="1"/>
      <w:marLeft w:val="0"/>
      <w:marRight w:val="0"/>
      <w:marTop w:val="0"/>
      <w:marBottom w:val="0"/>
      <w:divBdr>
        <w:top w:val="none" w:sz="0" w:space="0" w:color="auto"/>
        <w:left w:val="none" w:sz="0" w:space="0" w:color="auto"/>
        <w:bottom w:val="none" w:sz="0" w:space="0" w:color="auto"/>
        <w:right w:val="none" w:sz="0" w:space="0" w:color="auto"/>
      </w:divBdr>
    </w:div>
    <w:div w:id="376054876">
      <w:bodyDiv w:val="1"/>
      <w:marLeft w:val="0"/>
      <w:marRight w:val="0"/>
      <w:marTop w:val="0"/>
      <w:marBottom w:val="0"/>
      <w:divBdr>
        <w:top w:val="none" w:sz="0" w:space="0" w:color="auto"/>
        <w:left w:val="none" w:sz="0" w:space="0" w:color="auto"/>
        <w:bottom w:val="none" w:sz="0" w:space="0" w:color="auto"/>
        <w:right w:val="none" w:sz="0" w:space="0" w:color="auto"/>
      </w:divBdr>
    </w:div>
    <w:div w:id="377052273">
      <w:bodyDiv w:val="1"/>
      <w:marLeft w:val="0"/>
      <w:marRight w:val="0"/>
      <w:marTop w:val="0"/>
      <w:marBottom w:val="0"/>
      <w:divBdr>
        <w:top w:val="none" w:sz="0" w:space="0" w:color="auto"/>
        <w:left w:val="none" w:sz="0" w:space="0" w:color="auto"/>
        <w:bottom w:val="none" w:sz="0" w:space="0" w:color="auto"/>
        <w:right w:val="none" w:sz="0" w:space="0" w:color="auto"/>
      </w:divBdr>
    </w:div>
    <w:div w:id="384180197">
      <w:bodyDiv w:val="1"/>
      <w:marLeft w:val="0"/>
      <w:marRight w:val="0"/>
      <w:marTop w:val="0"/>
      <w:marBottom w:val="0"/>
      <w:divBdr>
        <w:top w:val="none" w:sz="0" w:space="0" w:color="auto"/>
        <w:left w:val="none" w:sz="0" w:space="0" w:color="auto"/>
        <w:bottom w:val="none" w:sz="0" w:space="0" w:color="auto"/>
        <w:right w:val="none" w:sz="0" w:space="0" w:color="auto"/>
      </w:divBdr>
    </w:div>
    <w:div w:id="387999836">
      <w:bodyDiv w:val="1"/>
      <w:marLeft w:val="0"/>
      <w:marRight w:val="0"/>
      <w:marTop w:val="0"/>
      <w:marBottom w:val="0"/>
      <w:divBdr>
        <w:top w:val="none" w:sz="0" w:space="0" w:color="auto"/>
        <w:left w:val="none" w:sz="0" w:space="0" w:color="auto"/>
        <w:bottom w:val="none" w:sz="0" w:space="0" w:color="auto"/>
        <w:right w:val="none" w:sz="0" w:space="0" w:color="auto"/>
      </w:divBdr>
    </w:div>
    <w:div w:id="390426375">
      <w:bodyDiv w:val="1"/>
      <w:marLeft w:val="0"/>
      <w:marRight w:val="0"/>
      <w:marTop w:val="0"/>
      <w:marBottom w:val="0"/>
      <w:divBdr>
        <w:top w:val="none" w:sz="0" w:space="0" w:color="auto"/>
        <w:left w:val="none" w:sz="0" w:space="0" w:color="auto"/>
        <w:bottom w:val="none" w:sz="0" w:space="0" w:color="auto"/>
        <w:right w:val="none" w:sz="0" w:space="0" w:color="auto"/>
      </w:divBdr>
    </w:div>
    <w:div w:id="390857838">
      <w:bodyDiv w:val="1"/>
      <w:marLeft w:val="0"/>
      <w:marRight w:val="0"/>
      <w:marTop w:val="0"/>
      <w:marBottom w:val="0"/>
      <w:divBdr>
        <w:top w:val="none" w:sz="0" w:space="0" w:color="auto"/>
        <w:left w:val="none" w:sz="0" w:space="0" w:color="auto"/>
        <w:bottom w:val="none" w:sz="0" w:space="0" w:color="auto"/>
        <w:right w:val="none" w:sz="0" w:space="0" w:color="auto"/>
      </w:divBdr>
    </w:div>
    <w:div w:id="392890180">
      <w:bodyDiv w:val="1"/>
      <w:marLeft w:val="0"/>
      <w:marRight w:val="0"/>
      <w:marTop w:val="0"/>
      <w:marBottom w:val="0"/>
      <w:divBdr>
        <w:top w:val="none" w:sz="0" w:space="0" w:color="auto"/>
        <w:left w:val="none" w:sz="0" w:space="0" w:color="auto"/>
        <w:bottom w:val="none" w:sz="0" w:space="0" w:color="auto"/>
        <w:right w:val="none" w:sz="0" w:space="0" w:color="auto"/>
      </w:divBdr>
    </w:div>
    <w:div w:id="393700743">
      <w:bodyDiv w:val="1"/>
      <w:marLeft w:val="0"/>
      <w:marRight w:val="0"/>
      <w:marTop w:val="0"/>
      <w:marBottom w:val="0"/>
      <w:divBdr>
        <w:top w:val="none" w:sz="0" w:space="0" w:color="auto"/>
        <w:left w:val="none" w:sz="0" w:space="0" w:color="auto"/>
        <w:bottom w:val="none" w:sz="0" w:space="0" w:color="auto"/>
        <w:right w:val="none" w:sz="0" w:space="0" w:color="auto"/>
      </w:divBdr>
    </w:div>
    <w:div w:id="402411573">
      <w:bodyDiv w:val="1"/>
      <w:marLeft w:val="0"/>
      <w:marRight w:val="0"/>
      <w:marTop w:val="0"/>
      <w:marBottom w:val="0"/>
      <w:divBdr>
        <w:top w:val="none" w:sz="0" w:space="0" w:color="auto"/>
        <w:left w:val="none" w:sz="0" w:space="0" w:color="auto"/>
        <w:bottom w:val="none" w:sz="0" w:space="0" w:color="auto"/>
        <w:right w:val="none" w:sz="0" w:space="0" w:color="auto"/>
      </w:divBdr>
    </w:div>
    <w:div w:id="405423270">
      <w:bodyDiv w:val="1"/>
      <w:marLeft w:val="0"/>
      <w:marRight w:val="0"/>
      <w:marTop w:val="0"/>
      <w:marBottom w:val="0"/>
      <w:divBdr>
        <w:top w:val="none" w:sz="0" w:space="0" w:color="auto"/>
        <w:left w:val="none" w:sz="0" w:space="0" w:color="auto"/>
        <w:bottom w:val="none" w:sz="0" w:space="0" w:color="auto"/>
        <w:right w:val="none" w:sz="0" w:space="0" w:color="auto"/>
      </w:divBdr>
    </w:div>
    <w:div w:id="409351273">
      <w:bodyDiv w:val="1"/>
      <w:marLeft w:val="0"/>
      <w:marRight w:val="0"/>
      <w:marTop w:val="0"/>
      <w:marBottom w:val="0"/>
      <w:divBdr>
        <w:top w:val="none" w:sz="0" w:space="0" w:color="auto"/>
        <w:left w:val="none" w:sz="0" w:space="0" w:color="auto"/>
        <w:bottom w:val="none" w:sz="0" w:space="0" w:color="auto"/>
        <w:right w:val="none" w:sz="0" w:space="0" w:color="auto"/>
      </w:divBdr>
    </w:div>
    <w:div w:id="410322513">
      <w:bodyDiv w:val="1"/>
      <w:marLeft w:val="0"/>
      <w:marRight w:val="0"/>
      <w:marTop w:val="0"/>
      <w:marBottom w:val="0"/>
      <w:divBdr>
        <w:top w:val="none" w:sz="0" w:space="0" w:color="auto"/>
        <w:left w:val="none" w:sz="0" w:space="0" w:color="auto"/>
        <w:bottom w:val="none" w:sz="0" w:space="0" w:color="auto"/>
        <w:right w:val="none" w:sz="0" w:space="0" w:color="auto"/>
      </w:divBdr>
    </w:div>
    <w:div w:id="410391984">
      <w:bodyDiv w:val="1"/>
      <w:marLeft w:val="0"/>
      <w:marRight w:val="0"/>
      <w:marTop w:val="0"/>
      <w:marBottom w:val="0"/>
      <w:divBdr>
        <w:top w:val="none" w:sz="0" w:space="0" w:color="auto"/>
        <w:left w:val="none" w:sz="0" w:space="0" w:color="auto"/>
        <w:bottom w:val="none" w:sz="0" w:space="0" w:color="auto"/>
        <w:right w:val="none" w:sz="0" w:space="0" w:color="auto"/>
      </w:divBdr>
    </w:div>
    <w:div w:id="415131516">
      <w:bodyDiv w:val="1"/>
      <w:marLeft w:val="0"/>
      <w:marRight w:val="0"/>
      <w:marTop w:val="0"/>
      <w:marBottom w:val="0"/>
      <w:divBdr>
        <w:top w:val="none" w:sz="0" w:space="0" w:color="auto"/>
        <w:left w:val="none" w:sz="0" w:space="0" w:color="auto"/>
        <w:bottom w:val="none" w:sz="0" w:space="0" w:color="auto"/>
        <w:right w:val="none" w:sz="0" w:space="0" w:color="auto"/>
      </w:divBdr>
    </w:div>
    <w:div w:id="416173102">
      <w:bodyDiv w:val="1"/>
      <w:marLeft w:val="0"/>
      <w:marRight w:val="0"/>
      <w:marTop w:val="0"/>
      <w:marBottom w:val="0"/>
      <w:divBdr>
        <w:top w:val="none" w:sz="0" w:space="0" w:color="auto"/>
        <w:left w:val="none" w:sz="0" w:space="0" w:color="auto"/>
        <w:bottom w:val="none" w:sz="0" w:space="0" w:color="auto"/>
        <w:right w:val="none" w:sz="0" w:space="0" w:color="auto"/>
      </w:divBdr>
    </w:div>
    <w:div w:id="418021303">
      <w:bodyDiv w:val="1"/>
      <w:marLeft w:val="0"/>
      <w:marRight w:val="0"/>
      <w:marTop w:val="0"/>
      <w:marBottom w:val="0"/>
      <w:divBdr>
        <w:top w:val="none" w:sz="0" w:space="0" w:color="auto"/>
        <w:left w:val="none" w:sz="0" w:space="0" w:color="auto"/>
        <w:bottom w:val="none" w:sz="0" w:space="0" w:color="auto"/>
        <w:right w:val="none" w:sz="0" w:space="0" w:color="auto"/>
      </w:divBdr>
    </w:div>
    <w:div w:id="418328065">
      <w:bodyDiv w:val="1"/>
      <w:marLeft w:val="0"/>
      <w:marRight w:val="0"/>
      <w:marTop w:val="0"/>
      <w:marBottom w:val="0"/>
      <w:divBdr>
        <w:top w:val="none" w:sz="0" w:space="0" w:color="auto"/>
        <w:left w:val="none" w:sz="0" w:space="0" w:color="auto"/>
        <w:bottom w:val="none" w:sz="0" w:space="0" w:color="auto"/>
        <w:right w:val="none" w:sz="0" w:space="0" w:color="auto"/>
      </w:divBdr>
    </w:div>
    <w:div w:id="418985816">
      <w:bodyDiv w:val="1"/>
      <w:marLeft w:val="0"/>
      <w:marRight w:val="0"/>
      <w:marTop w:val="0"/>
      <w:marBottom w:val="0"/>
      <w:divBdr>
        <w:top w:val="none" w:sz="0" w:space="0" w:color="auto"/>
        <w:left w:val="none" w:sz="0" w:space="0" w:color="auto"/>
        <w:bottom w:val="none" w:sz="0" w:space="0" w:color="auto"/>
        <w:right w:val="none" w:sz="0" w:space="0" w:color="auto"/>
      </w:divBdr>
    </w:div>
    <w:div w:id="419373316">
      <w:bodyDiv w:val="1"/>
      <w:marLeft w:val="0"/>
      <w:marRight w:val="0"/>
      <w:marTop w:val="0"/>
      <w:marBottom w:val="0"/>
      <w:divBdr>
        <w:top w:val="none" w:sz="0" w:space="0" w:color="auto"/>
        <w:left w:val="none" w:sz="0" w:space="0" w:color="auto"/>
        <w:bottom w:val="none" w:sz="0" w:space="0" w:color="auto"/>
        <w:right w:val="none" w:sz="0" w:space="0" w:color="auto"/>
      </w:divBdr>
    </w:div>
    <w:div w:id="419454296">
      <w:bodyDiv w:val="1"/>
      <w:marLeft w:val="0"/>
      <w:marRight w:val="0"/>
      <w:marTop w:val="0"/>
      <w:marBottom w:val="0"/>
      <w:divBdr>
        <w:top w:val="none" w:sz="0" w:space="0" w:color="auto"/>
        <w:left w:val="none" w:sz="0" w:space="0" w:color="auto"/>
        <w:bottom w:val="none" w:sz="0" w:space="0" w:color="auto"/>
        <w:right w:val="none" w:sz="0" w:space="0" w:color="auto"/>
      </w:divBdr>
    </w:div>
    <w:div w:id="420223744">
      <w:bodyDiv w:val="1"/>
      <w:marLeft w:val="0"/>
      <w:marRight w:val="0"/>
      <w:marTop w:val="0"/>
      <w:marBottom w:val="0"/>
      <w:divBdr>
        <w:top w:val="none" w:sz="0" w:space="0" w:color="auto"/>
        <w:left w:val="none" w:sz="0" w:space="0" w:color="auto"/>
        <w:bottom w:val="none" w:sz="0" w:space="0" w:color="auto"/>
        <w:right w:val="none" w:sz="0" w:space="0" w:color="auto"/>
      </w:divBdr>
    </w:div>
    <w:div w:id="424350459">
      <w:bodyDiv w:val="1"/>
      <w:marLeft w:val="0"/>
      <w:marRight w:val="0"/>
      <w:marTop w:val="0"/>
      <w:marBottom w:val="0"/>
      <w:divBdr>
        <w:top w:val="none" w:sz="0" w:space="0" w:color="auto"/>
        <w:left w:val="none" w:sz="0" w:space="0" w:color="auto"/>
        <w:bottom w:val="none" w:sz="0" w:space="0" w:color="auto"/>
        <w:right w:val="none" w:sz="0" w:space="0" w:color="auto"/>
      </w:divBdr>
    </w:div>
    <w:div w:id="425342327">
      <w:bodyDiv w:val="1"/>
      <w:marLeft w:val="0"/>
      <w:marRight w:val="0"/>
      <w:marTop w:val="0"/>
      <w:marBottom w:val="0"/>
      <w:divBdr>
        <w:top w:val="none" w:sz="0" w:space="0" w:color="auto"/>
        <w:left w:val="none" w:sz="0" w:space="0" w:color="auto"/>
        <w:bottom w:val="none" w:sz="0" w:space="0" w:color="auto"/>
        <w:right w:val="none" w:sz="0" w:space="0" w:color="auto"/>
      </w:divBdr>
    </w:div>
    <w:div w:id="426007103">
      <w:bodyDiv w:val="1"/>
      <w:marLeft w:val="0"/>
      <w:marRight w:val="0"/>
      <w:marTop w:val="0"/>
      <w:marBottom w:val="0"/>
      <w:divBdr>
        <w:top w:val="none" w:sz="0" w:space="0" w:color="auto"/>
        <w:left w:val="none" w:sz="0" w:space="0" w:color="auto"/>
        <w:bottom w:val="none" w:sz="0" w:space="0" w:color="auto"/>
        <w:right w:val="none" w:sz="0" w:space="0" w:color="auto"/>
      </w:divBdr>
    </w:div>
    <w:div w:id="430857213">
      <w:bodyDiv w:val="1"/>
      <w:marLeft w:val="0"/>
      <w:marRight w:val="0"/>
      <w:marTop w:val="0"/>
      <w:marBottom w:val="0"/>
      <w:divBdr>
        <w:top w:val="none" w:sz="0" w:space="0" w:color="auto"/>
        <w:left w:val="none" w:sz="0" w:space="0" w:color="auto"/>
        <w:bottom w:val="none" w:sz="0" w:space="0" w:color="auto"/>
        <w:right w:val="none" w:sz="0" w:space="0" w:color="auto"/>
      </w:divBdr>
    </w:div>
    <w:div w:id="432558272">
      <w:bodyDiv w:val="1"/>
      <w:marLeft w:val="0"/>
      <w:marRight w:val="0"/>
      <w:marTop w:val="0"/>
      <w:marBottom w:val="0"/>
      <w:divBdr>
        <w:top w:val="none" w:sz="0" w:space="0" w:color="auto"/>
        <w:left w:val="none" w:sz="0" w:space="0" w:color="auto"/>
        <w:bottom w:val="none" w:sz="0" w:space="0" w:color="auto"/>
        <w:right w:val="none" w:sz="0" w:space="0" w:color="auto"/>
      </w:divBdr>
    </w:div>
    <w:div w:id="435565456">
      <w:bodyDiv w:val="1"/>
      <w:marLeft w:val="0"/>
      <w:marRight w:val="0"/>
      <w:marTop w:val="0"/>
      <w:marBottom w:val="0"/>
      <w:divBdr>
        <w:top w:val="none" w:sz="0" w:space="0" w:color="auto"/>
        <w:left w:val="none" w:sz="0" w:space="0" w:color="auto"/>
        <w:bottom w:val="none" w:sz="0" w:space="0" w:color="auto"/>
        <w:right w:val="none" w:sz="0" w:space="0" w:color="auto"/>
      </w:divBdr>
    </w:div>
    <w:div w:id="437871642">
      <w:bodyDiv w:val="1"/>
      <w:marLeft w:val="0"/>
      <w:marRight w:val="0"/>
      <w:marTop w:val="0"/>
      <w:marBottom w:val="0"/>
      <w:divBdr>
        <w:top w:val="none" w:sz="0" w:space="0" w:color="auto"/>
        <w:left w:val="none" w:sz="0" w:space="0" w:color="auto"/>
        <w:bottom w:val="none" w:sz="0" w:space="0" w:color="auto"/>
        <w:right w:val="none" w:sz="0" w:space="0" w:color="auto"/>
      </w:divBdr>
    </w:div>
    <w:div w:id="439029585">
      <w:bodyDiv w:val="1"/>
      <w:marLeft w:val="0"/>
      <w:marRight w:val="0"/>
      <w:marTop w:val="0"/>
      <w:marBottom w:val="0"/>
      <w:divBdr>
        <w:top w:val="none" w:sz="0" w:space="0" w:color="auto"/>
        <w:left w:val="none" w:sz="0" w:space="0" w:color="auto"/>
        <w:bottom w:val="none" w:sz="0" w:space="0" w:color="auto"/>
        <w:right w:val="none" w:sz="0" w:space="0" w:color="auto"/>
      </w:divBdr>
    </w:div>
    <w:div w:id="439253883">
      <w:bodyDiv w:val="1"/>
      <w:marLeft w:val="0"/>
      <w:marRight w:val="0"/>
      <w:marTop w:val="0"/>
      <w:marBottom w:val="0"/>
      <w:divBdr>
        <w:top w:val="none" w:sz="0" w:space="0" w:color="auto"/>
        <w:left w:val="none" w:sz="0" w:space="0" w:color="auto"/>
        <w:bottom w:val="none" w:sz="0" w:space="0" w:color="auto"/>
        <w:right w:val="none" w:sz="0" w:space="0" w:color="auto"/>
      </w:divBdr>
    </w:div>
    <w:div w:id="442190382">
      <w:bodyDiv w:val="1"/>
      <w:marLeft w:val="0"/>
      <w:marRight w:val="0"/>
      <w:marTop w:val="0"/>
      <w:marBottom w:val="0"/>
      <w:divBdr>
        <w:top w:val="none" w:sz="0" w:space="0" w:color="auto"/>
        <w:left w:val="none" w:sz="0" w:space="0" w:color="auto"/>
        <w:bottom w:val="none" w:sz="0" w:space="0" w:color="auto"/>
        <w:right w:val="none" w:sz="0" w:space="0" w:color="auto"/>
      </w:divBdr>
    </w:div>
    <w:div w:id="446697510">
      <w:bodyDiv w:val="1"/>
      <w:marLeft w:val="0"/>
      <w:marRight w:val="0"/>
      <w:marTop w:val="0"/>
      <w:marBottom w:val="0"/>
      <w:divBdr>
        <w:top w:val="none" w:sz="0" w:space="0" w:color="auto"/>
        <w:left w:val="none" w:sz="0" w:space="0" w:color="auto"/>
        <w:bottom w:val="none" w:sz="0" w:space="0" w:color="auto"/>
        <w:right w:val="none" w:sz="0" w:space="0" w:color="auto"/>
      </w:divBdr>
    </w:div>
    <w:div w:id="450785441">
      <w:bodyDiv w:val="1"/>
      <w:marLeft w:val="0"/>
      <w:marRight w:val="0"/>
      <w:marTop w:val="0"/>
      <w:marBottom w:val="0"/>
      <w:divBdr>
        <w:top w:val="none" w:sz="0" w:space="0" w:color="auto"/>
        <w:left w:val="none" w:sz="0" w:space="0" w:color="auto"/>
        <w:bottom w:val="none" w:sz="0" w:space="0" w:color="auto"/>
        <w:right w:val="none" w:sz="0" w:space="0" w:color="auto"/>
      </w:divBdr>
    </w:div>
    <w:div w:id="452134358">
      <w:bodyDiv w:val="1"/>
      <w:marLeft w:val="0"/>
      <w:marRight w:val="0"/>
      <w:marTop w:val="0"/>
      <w:marBottom w:val="0"/>
      <w:divBdr>
        <w:top w:val="none" w:sz="0" w:space="0" w:color="auto"/>
        <w:left w:val="none" w:sz="0" w:space="0" w:color="auto"/>
        <w:bottom w:val="none" w:sz="0" w:space="0" w:color="auto"/>
        <w:right w:val="none" w:sz="0" w:space="0" w:color="auto"/>
      </w:divBdr>
    </w:div>
    <w:div w:id="454493977">
      <w:bodyDiv w:val="1"/>
      <w:marLeft w:val="0"/>
      <w:marRight w:val="0"/>
      <w:marTop w:val="0"/>
      <w:marBottom w:val="0"/>
      <w:divBdr>
        <w:top w:val="none" w:sz="0" w:space="0" w:color="auto"/>
        <w:left w:val="none" w:sz="0" w:space="0" w:color="auto"/>
        <w:bottom w:val="none" w:sz="0" w:space="0" w:color="auto"/>
        <w:right w:val="none" w:sz="0" w:space="0" w:color="auto"/>
      </w:divBdr>
    </w:div>
    <w:div w:id="456028848">
      <w:bodyDiv w:val="1"/>
      <w:marLeft w:val="0"/>
      <w:marRight w:val="0"/>
      <w:marTop w:val="0"/>
      <w:marBottom w:val="0"/>
      <w:divBdr>
        <w:top w:val="none" w:sz="0" w:space="0" w:color="auto"/>
        <w:left w:val="none" w:sz="0" w:space="0" w:color="auto"/>
        <w:bottom w:val="none" w:sz="0" w:space="0" w:color="auto"/>
        <w:right w:val="none" w:sz="0" w:space="0" w:color="auto"/>
      </w:divBdr>
    </w:div>
    <w:div w:id="456263578">
      <w:bodyDiv w:val="1"/>
      <w:marLeft w:val="0"/>
      <w:marRight w:val="0"/>
      <w:marTop w:val="0"/>
      <w:marBottom w:val="0"/>
      <w:divBdr>
        <w:top w:val="none" w:sz="0" w:space="0" w:color="auto"/>
        <w:left w:val="none" w:sz="0" w:space="0" w:color="auto"/>
        <w:bottom w:val="none" w:sz="0" w:space="0" w:color="auto"/>
        <w:right w:val="none" w:sz="0" w:space="0" w:color="auto"/>
      </w:divBdr>
    </w:div>
    <w:div w:id="456413205">
      <w:bodyDiv w:val="1"/>
      <w:marLeft w:val="0"/>
      <w:marRight w:val="0"/>
      <w:marTop w:val="0"/>
      <w:marBottom w:val="0"/>
      <w:divBdr>
        <w:top w:val="none" w:sz="0" w:space="0" w:color="auto"/>
        <w:left w:val="none" w:sz="0" w:space="0" w:color="auto"/>
        <w:bottom w:val="none" w:sz="0" w:space="0" w:color="auto"/>
        <w:right w:val="none" w:sz="0" w:space="0" w:color="auto"/>
      </w:divBdr>
    </w:div>
    <w:div w:id="459500259">
      <w:bodyDiv w:val="1"/>
      <w:marLeft w:val="0"/>
      <w:marRight w:val="0"/>
      <w:marTop w:val="0"/>
      <w:marBottom w:val="0"/>
      <w:divBdr>
        <w:top w:val="none" w:sz="0" w:space="0" w:color="auto"/>
        <w:left w:val="none" w:sz="0" w:space="0" w:color="auto"/>
        <w:bottom w:val="none" w:sz="0" w:space="0" w:color="auto"/>
        <w:right w:val="none" w:sz="0" w:space="0" w:color="auto"/>
      </w:divBdr>
    </w:div>
    <w:div w:id="460731089">
      <w:bodyDiv w:val="1"/>
      <w:marLeft w:val="0"/>
      <w:marRight w:val="0"/>
      <w:marTop w:val="0"/>
      <w:marBottom w:val="0"/>
      <w:divBdr>
        <w:top w:val="none" w:sz="0" w:space="0" w:color="auto"/>
        <w:left w:val="none" w:sz="0" w:space="0" w:color="auto"/>
        <w:bottom w:val="none" w:sz="0" w:space="0" w:color="auto"/>
        <w:right w:val="none" w:sz="0" w:space="0" w:color="auto"/>
      </w:divBdr>
    </w:div>
    <w:div w:id="461576854">
      <w:bodyDiv w:val="1"/>
      <w:marLeft w:val="0"/>
      <w:marRight w:val="0"/>
      <w:marTop w:val="0"/>
      <w:marBottom w:val="0"/>
      <w:divBdr>
        <w:top w:val="none" w:sz="0" w:space="0" w:color="auto"/>
        <w:left w:val="none" w:sz="0" w:space="0" w:color="auto"/>
        <w:bottom w:val="none" w:sz="0" w:space="0" w:color="auto"/>
        <w:right w:val="none" w:sz="0" w:space="0" w:color="auto"/>
      </w:divBdr>
    </w:div>
    <w:div w:id="464347312">
      <w:bodyDiv w:val="1"/>
      <w:marLeft w:val="0"/>
      <w:marRight w:val="0"/>
      <w:marTop w:val="0"/>
      <w:marBottom w:val="0"/>
      <w:divBdr>
        <w:top w:val="none" w:sz="0" w:space="0" w:color="auto"/>
        <w:left w:val="none" w:sz="0" w:space="0" w:color="auto"/>
        <w:bottom w:val="none" w:sz="0" w:space="0" w:color="auto"/>
        <w:right w:val="none" w:sz="0" w:space="0" w:color="auto"/>
      </w:divBdr>
    </w:div>
    <w:div w:id="466439042">
      <w:bodyDiv w:val="1"/>
      <w:marLeft w:val="0"/>
      <w:marRight w:val="0"/>
      <w:marTop w:val="0"/>
      <w:marBottom w:val="0"/>
      <w:divBdr>
        <w:top w:val="none" w:sz="0" w:space="0" w:color="auto"/>
        <w:left w:val="none" w:sz="0" w:space="0" w:color="auto"/>
        <w:bottom w:val="none" w:sz="0" w:space="0" w:color="auto"/>
        <w:right w:val="none" w:sz="0" w:space="0" w:color="auto"/>
      </w:divBdr>
    </w:div>
    <w:div w:id="469054581">
      <w:bodyDiv w:val="1"/>
      <w:marLeft w:val="0"/>
      <w:marRight w:val="0"/>
      <w:marTop w:val="0"/>
      <w:marBottom w:val="0"/>
      <w:divBdr>
        <w:top w:val="none" w:sz="0" w:space="0" w:color="auto"/>
        <w:left w:val="none" w:sz="0" w:space="0" w:color="auto"/>
        <w:bottom w:val="none" w:sz="0" w:space="0" w:color="auto"/>
        <w:right w:val="none" w:sz="0" w:space="0" w:color="auto"/>
      </w:divBdr>
    </w:div>
    <w:div w:id="469399631">
      <w:bodyDiv w:val="1"/>
      <w:marLeft w:val="0"/>
      <w:marRight w:val="0"/>
      <w:marTop w:val="0"/>
      <w:marBottom w:val="0"/>
      <w:divBdr>
        <w:top w:val="none" w:sz="0" w:space="0" w:color="auto"/>
        <w:left w:val="none" w:sz="0" w:space="0" w:color="auto"/>
        <w:bottom w:val="none" w:sz="0" w:space="0" w:color="auto"/>
        <w:right w:val="none" w:sz="0" w:space="0" w:color="auto"/>
      </w:divBdr>
    </w:div>
    <w:div w:id="470366926">
      <w:bodyDiv w:val="1"/>
      <w:marLeft w:val="0"/>
      <w:marRight w:val="0"/>
      <w:marTop w:val="0"/>
      <w:marBottom w:val="0"/>
      <w:divBdr>
        <w:top w:val="none" w:sz="0" w:space="0" w:color="auto"/>
        <w:left w:val="none" w:sz="0" w:space="0" w:color="auto"/>
        <w:bottom w:val="none" w:sz="0" w:space="0" w:color="auto"/>
        <w:right w:val="none" w:sz="0" w:space="0" w:color="auto"/>
      </w:divBdr>
    </w:div>
    <w:div w:id="470827957">
      <w:bodyDiv w:val="1"/>
      <w:marLeft w:val="0"/>
      <w:marRight w:val="0"/>
      <w:marTop w:val="0"/>
      <w:marBottom w:val="0"/>
      <w:divBdr>
        <w:top w:val="none" w:sz="0" w:space="0" w:color="auto"/>
        <w:left w:val="none" w:sz="0" w:space="0" w:color="auto"/>
        <w:bottom w:val="none" w:sz="0" w:space="0" w:color="auto"/>
        <w:right w:val="none" w:sz="0" w:space="0" w:color="auto"/>
      </w:divBdr>
    </w:div>
    <w:div w:id="473065759">
      <w:bodyDiv w:val="1"/>
      <w:marLeft w:val="0"/>
      <w:marRight w:val="0"/>
      <w:marTop w:val="0"/>
      <w:marBottom w:val="0"/>
      <w:divBdr>
        <w:top w:val="none" w:sz="0" w:space="0" w:color="auto"/>
        <w:left w:val="none" w:sz="0" w:space="0" w:color="auto"/>
        <w:bottom w:val="none" w:sz="0" w:space="0" w:color="auto"/>
        <w:right w:val="none" w:sz="0" w:space="0" w:color="auto"/>
      </w:divBdr>
    </w:div>
    <w:div w:id="476844256">
      <w:bodyDiv w:val="1"/>
      <w:marLeft w:val="0"/>
      <w:marRight w:val="0"/>
      <w:marTop w:val="0"/>
      <w:marBottom w:val="0"/>
      <w:divBdr>
        <w:top w:val="none" w:sz="0" w:space="0" w:color="auto"/>
        <w:left w:val="none" w:sz="0" w:space="0" w:color="auto"/>
        <w:bottom w:val="none" w:sz="0" w:space="0" w:color="auto"/>
        <w:right w:val="none" w:sz="0" w:space="0" w:color="auto"/>
      </w:divBdr>
    </w:div>
    <w:div w:id="477578386">
      <w:bodyDiv w:val="1"/>
      <w:marLeft w:val="0"/>
      <w:marRight w:val="0"/>
      <w:marTop w:val="0"/>
      <w:marBottom w:val="0"/>
      <w:divBdr>
        <w:top w:val="none" w:sz="0" w:space="0" w:color="auto"/>
        <w:left w:val="none" w:sz="0" w:space="0" w:color="auto"/>
        <w:bottom w:val="none" w:sz="0" w:space="0" w:color="auto"/>
        <w:right w:val="none" w:sz="0" w:space="0" w:color="auto"/>
      </w:divBdr>
    </w:div>
    <w:div w:id="487291116">
      <w:bodyDiv w:val="1"/>
      <w:marLeft w:val="0"/>
      <w:marRight w:val="0"/>
      <w:marTop w:val="0"/>
      <w:marBottom w:val="0"/>
      <w:divBdr>
        <w:top w:val="none" w:sz="0" w:space="0" w:color="auto"/>
        <w:left w:val="none" w:sz="0" w:space="0" w:color="auto"/>
        <w:bottom w:val="none" w:sz="0" w:space="0" w:color="auto"/>
        <w:right w:val="none" w:sz="0" w:space="0" w:color="auto"/>
      </w:divBdr>
    </w:div>
    <w:div w:id="491020964">
      <w:bodyDiv w:val="1"/>
      <w:marLeft w:val="0"/>
      <w:marRight w:val="0"/>
      <w:marTop w:val="0"/>
      <w:marBottom w:val="0"/>
      <w:divBdr>
        <w:top w:val="none" w:sz="0" w:space="0" w:color="auto"/>
        <w:left w:val="none" w:sz="0" w:space="0" w:color="auto"/>
        <w:bottom w:val="none" w:sz="0" w:space="0" w:color="auto"/>
        <w:right w:val="none" w:sz="0" w:space="0" w:color="auto"/>
      </w:divBdr>
    </w:div>
    <w:div w:id="492838321">
      <w:bodyDiv w:val="1"/>
      <w:marLeft w:val="0"/>
      <w:marRight w:val="0"/>
      <w:marTop w:val="0"/>
      <w:marBottom w:val="0"/>
      <w:divBdr>
        <w:top w:val="none" w:sz="0" w:space="0" w:color="auto"/>
        <w:left w:val="none" w:sz="0" w:space="0" w:color="auto"/>
        <w:bottom w:val="none" w:sz="0" w:space="0" w:color="auto"/>
        <w:right w:val="none" w:sz="0" w:space="0" w:color="auto"/>
      </w:divBdr>
    </w:div>
    <w:div w:id="493029172">
      <w:bodyDiv w:val="1"/>
      <w:marLeft w:val="0"/>
      <w:marRight w:val="0"/>
      <w:marTop w:val="0"/>
      <w:marBottom w:val="0"/>
      <w:divBdr>
        <w:top w:val="none" w:sz="0" w:space="0" w:color="auto"/>
        <w:left w:val="none" w:sz="0" w:space="0" w:color="auto"/>
        <w:bottom w:val="none" w:sz="0" w:space="0" w:color="auto"/>
        <w:right w:val="none" w:sz="0" w:space="0" w:color="auto"/>
      </w:divBdr>
    </w:div>
    <w:div w:id="493497381">
      <w:bodyDiv w:val="1"/>
      <w:marLeft w:val="0"/>
      <w:marRight w:val="0"/>
      <w:marTop w:val="0"/>
      <w:marBottom w:val="0"/>
      <w:divBdr>
        <w:top w:val="none" w:sz="0" w:space="0" w:color="auto"/>
        <w:left w:val="none" w:sz="0" w:space="0" w:color="auto"/>
        <w:bottom w:val="none" w:sz="0" w:space="0" w:color="auto"/>
        <w:right w:val="none" w:sz="0" w:space="0" w:color="auto"/>
      </w:divBdr>
    </w:div>
    <w:div w:id="494951502">
      <w:bodyDiv w:val="1"/>
      <w:marLeft w:val="0"/>
      <w:marRight w:val="0"/>
      <w:marTop w:val="0"/>
      <w:marBottom w:val="0"/>
      <w:divBdr>
        <w:top w:val="none" w:sz="0" w:space="0" w:color="auto"/>
        <w:left w:val="none" w:sz="0" w:space="0" w:color="auto"/>
        <w:bottom w:val="none" w:sz="0" w:space="0" w:color="auto"/>
        <w:right w:val="none" w:sz="0" w:space="0" w:color="auto"/>
      </w:divBdr>
    </w:div>
    <w:div w:id="497380611">
      <w:bodyDiv w:val="1"/>
      <w:marLeft w:val="0"/>
      <w:marRight w:val="0"/>
      <w:marTop w:val="0"/>
      <w:marBottom w:val="0"/>
      <w:divBdr>
        <w:top w:val="none" w:sz="0" w:space="0" w:color="auto"/>
        <w:left w:val="none" w:sz="0" w:space="0" w:color="auto"/>
        <w:bottom w:val="none" w:sz="0" w:space="0" w:color="auto"/>
        <w:right w:val="none" w:sz="0" w:space="0" w:color="auto"/>
      </w:divBdr>
    </w:div>
    <w:div w:id="500120422">
      <w:bodyDiv w:val="1"/>
      <w:marLeft w:val="0"/>
      <w:marRight w:val="0"/>
      <w:marTop w:val="0"/>
      <w:marBottom w:val="0"/>
      <w:divBdr>
        <w:top w:val="none" w:sz="0" w:space="0" w:color="auto"/>
        <w:left w:val="none" w:sz="0" w:space="0" w:color="auto"/>
        <w:bottom w:val="none" w:sz="0" w:space="0" w:color="auto"/>
        <w:right w:val="none" w:sz="0" w:space="0" w:color="auto"/>
      </w:divBdr>
    </w:div>
    <w:div w:id="500777817">
      <w:bodyDiv w:val="1"/>
      <w:marLeft w:val="0"/>
      <w:marRight w:val="0"/>
      <w:marTop w:val="0"/>
      <w:marBottom w:val="0"/>
      <w:divBdr>
        <w:top w:val="none" w:sz="0" w:space="0" w:color="auto"/>
        <w:left w:val="none" w:sz="0" w:space="0" w:color="auto"/>
        <w:bottom w:val="none" w:sz="0" w:space="0" w:color="auto"/>
        <w:right w:val="none" w:sz="0" w:space="0" w:color="auto"/>
      </w:divBdr>
    </w:div>
    <w:div w:id="502545991">
      <w:bodyDiv w:val="1"/>
      <w:marLeft w:val="0"/>
      <w:marRight w:val="0"/>
      <w:marTop w:val="0"/>
      <w:marBottom w:val="0"/>
      <w:divBdr>
        <w:top w:val="none" w:sz="0" w:space="0" w:color="auto"/>
        <w:left w:val="none" w:sz="0" w:space="0" w:color="auto"/>
        <w:bottom w:val="none" w:sz="0" w:space="0" w:color="auto"/>
        <w:right w:val="none" w:sz="0" w:space="0" w:color="auto"/>
      </w:divBdr>
    </w:div>
    <w:div w:id="503663097">
      <w:bodyDiv w:val="1"/>
      <w:marLeft w:val="0"/>
      <w:marRight w:val="0"/>
      <w:marTop w:val="0"/>
      <w:marBottom w:val="0"/>
      <w:divBdr>
        <w:top w:val="none" w:sz="0" w:space="0" w:color="auto"/>
        <w:left w:val="none" w:sz="0" w:space="0" w:color="auto"/>
        <w:bottom w:val="none" w:sz="0" w:space="0" w:color="auto"/>
        <w:right w:val="none" w:sz="0" w:space="0" w:color="auto"/>
      </w:divBdr>
    </w:div>
    <w:div w:id="506022365">
      <w:bodyDiv w:val="1"/>
      <w:marLeft w:val="0"/>
      <w:marRight w:val="0"/>
      <w:marTop w:val="0"/>
      <w:marBottom w:val="0"/>
      <w:divBdr>
        <w:top w:val="none" w:sz="0" w:space="0" w:color="auto"/>
        <w:left w:val="none" w:sz="0" w:space="0" w:color="auto"/>
        <w:bottom w:val="none" w:sz="0" w:space="0" w:color="auto"/>
        <w:right w:val="none" w:sz="0" w:space="0" w:color="auto"/>
      </w:divBdr>
    </w:div>
    <w:div w:id="506477458">
      <w:bodyDiv w:val="1"/>
      <w:marLeft w:val="0"/>
      <w:marRight w:val="0"/>
      <w:marTop w:val="0"/>
      <w:marBottom w:val="0"/>
      <w:divBdr>
        <w:top w:val="none" w:sz="0" w:space="0" w:color="auto"/>
        <w:left w:val="none" w:sz="0" w:space="0" w:color="auto"/>
        <w:bottom w:val="none" w:sz="0" w:space="0" w:color="auto"/>
        <w:right w:val="none" w:sz="0" w:space="0" w:color="auto"/>
      </w:divBdr>
    </w:div>
    <w:div w:id="510413628">
      <w:bodyDiv w:val="1"/>
      <w:marLeft w:val="0"/>
      <w:marRight w:val="0"/>
      <w:marTop w:val="0"/>
      <w:marBottom w:val="0"/>
      <w:divBdr>
        <w:top w:val="none" w:sz="0" w:space="0" w:color="auto"/>
        <w:left w:val="none" w:sz="0" w:space="0" w:color="auto"/>
        <w:bottom w:val="none" w:sz="0" w:space="0" w:color="auto"/>
        <w:right w:val="none" w:sz="0" w:space="0" w:color="auto"/>
      </w:divBdr>
    </w:div>
    <w:div w:id="511727021">
      <w:bodyDiv w:val="1"/>
      <w:marLeft w:val="0"/>
      <w:marRight w:val="0"/>
      <w:marTop w:val="0"/>
      <w:marBottom w:val="0"/>
      <w:divBdr>
        <w:top w:val="none" w:sz="0" w:space="0" w:color="auto"/>
        <w:left w:val="none" w:sz="0" w:space="0" w:color="auto"/>
        <w:bottom w:val="none" w:sz="0" w:space="0" w:color="auto"/>
        <w:right w:val="none" w:sz="0" w:space="0" w:color="auto"/>
      </w:divBdr>
    </w:div>
    <w:div w:id="511992702">
      <w:bodyDiv w:val="1"/>
      <w:marLeft w:val="0"/>
      <w:marRight w:val="0"/>
      <w:marTop w:val="0"/>
      <w:marBottom w:val="0"/>
      <w:divBdr>
        <w:top w:val="none" w:sz="0" w:space="0" w:color="auto"/>
        <w:left w:val="none" w:sz="0" w:space="0" w:color="auto"/>
        <w:bottom w:val="none" w:sz="0" w:space="0" w:color="auto"/>
        <w:right w:val="none" w:sz="0" w:space="0" w:color="auto"/>
      </w:divBdr>
    </w:div>
    <w:div w:id="512769783">
      <w:bodyDiv w:val="1"/>
      <w:marLeft w:val="0"/>
      <w:marRight w:val="0"/>
      <w:marTop w:val="0"/>
      <w:marBottom w:val="0"/>
      <w:divBdr>
        <w:top w:val="none" w:sz="0" w:space="0" w:color="auto"/>
        <w:left w:val="none" w:sz="0" w:space="0" w:color="auto"/>
        <w:bottom w:val="none" w:sz="0" w:space="0" w:color="auto"/>
        <w:right w:val="none" w:sz="0" w:space="0" w:color="auto"/>
      </w:divBdr>
    </w:div>
    <w:div w:id="513110185">
      <w:bodyDiv w:val="1"/>
      <w:marLeft w:val="0"/>
      <w:marRight w:val="0"/>
      <w:marTop w:val="0"/>
      <w:marBottom w:val="0"/>
      <w:divBdr>
        <w:top w:val="none" w:sz="0" w:space="0" w:color="auto"/>
        <w:left w:val="none" w:sz="0" w:space="0" w:color="auto"/>
        <w:bottom w:val="none" w:sz="0" w:space="0" w:color="auto"/>
        <w:right w:val="none" w:sz="0" w:space="0" w:color="auto"/>
      </w:divBdr>
    </w:div>
    <w:div w:id="516583182">
      <w:bodyDiv w:val="1"/>
      <w:marLeft w:val="0"/>
      <w:marRight w:val="0"/>
      <w:marTop w:val="0"/>
      <w:marBottom w:val="0"/>
      <w:divBdr>
        <w:top w:val="none" w:sz="0" w:space="0" w:color="auto"/>
        <w:left w:val="none" w:sz="0" w:space="0" w:color="auto"/>
        <w:bottom w:val="none" w:sz="0" w:space="0" w:color="auto"/>
        <w:right w:val="none" w:sz="0" w:space="0" w:color="auto"/>
      </w:divBdr>
    </w:div>
    <w:div w:id="522328716">
      <w:bodyDiv w:val="1"/>
      <w:marLeft w:val="0"/>
      <w:marRight w:val="0"/>
      <w:marTop w:val="0"/>
      <w:marBottom w:val="0"/>
      <w:divBdr>
        <w:top w:val="none" w:sz="0" w:space="0" w:color="auto"/>
        <w:left w:val="none" w:sz="0" w:space="0" w:color="auto"/>
        <w:bottom w:val="none" w:sz="0" w:space="0" w:color="auto"/>
        <w:right w:val="none" w:sz="0" w:space="0" w:color="auto"/>
      </w:divBdr>
    </w:div>
    <w:div w:id="524293422">
      <w:bodyDiv w:val="1"/>
      <w:marLeft w:val="0"/>
      <w:marRight w:val="0"/>
      <w:marTop w:val="0"/>
      <w:marBottom w:val="0"/>
      <w:divBdr>
        <w:top w:val="none" w:sz="0" w:space="0" w:color="auto"/>
        <w:left w:val="none" w:sz="0" w:space="0" w:color="auto"/>
        <w:bottom w:val="none" w:sz="0" w:space="0" w:color="auto"/>
        <w:right w:val="none" w:sz="0" w:space="0" w:color="auto"/>
      </w:divBdr>
    </w:div>
    <w:div w:id="524681584">
      <w:bodyDiv w:val="1"/>
      <w:marLeft w:val="0"/>
      <w:marRight w:val="0"/>
      <w:marTop w:val="0"/>
      <w:marBottom w:val="0"/>
      <w:divBdr>
        <w:top w:val="none" w:sz="0" w:space="0" w:color="auto"/>
        <w:left w:val="none" w:sz="0" w:space="0" w:color="auto"/>
        <w:bottom w:val="none" w:sz="0" w:space="0" w:color="auto"/>
        <w:right w:val="none" w:sz="0" w:space="0" w:color="auto"/>
      </w:divBdr>
    </w:div>
    <w:div w:id="527377631">
      <w:bodyDiv w:val="1"/>
      <w:marLeft w:val="0"/>
      <w:marRight w:val="0"/>
      <w:marTop w:val="0"/>
      <w:marBottom w:val="0"/>
      <w:divBdr>
        <w:top w:val="none" w:sz="0" w:space="0" w:color="auto"/>
        <w:left w:val="none" w:sz="0" w:space="0" w:color="auto"/>
        <w:bottom w:val="none" w:sz="0" w:space="0" w:color="auto"/>
        <w:right w:val="none" w:sz="0" w:space="0" w:color="auto"/>
      </w:divBdr>
    </w:div>
    <w:div w:id="528299415">
      <w:bodyDiv w:val="1"/>
      <w:marLeft w:val="0"/>
      <w:marRight w:val="0"/>
      <w:marTop w:val="0"/>
      <w:marBottom w:val="0"/>
      <w:divBdr>
        <w:top w:val="none" w:sz="0" w:space="0" w:color="auto"/>
        <w:left w:val="none" w:sz="0" w:space="0" w:color="auto"/>
        <w:bottom w:val="none" w:sz="0" w:space="0" w:color="auto"/>
        <w:right w:val="none" w:sz="0" w:space="0" w:color="auto"/>
      </w:divBdr>
    </w:div>
    <w:div w:id="529539500">
      <w:bodyDiv w:val="1"/>
      <w:marLeft w:val="0"/>
      <w:marRight w:val="0"/>
      <w:marTop w:val="0"/>
      <w:marBottom w:val="0"/>
      <w:divBdr>
        <w:top w:val="none" w:sz="0" w:space="0" w:color="auto"/>
        <w:left w:val="none" w:sz="0" w:space="0" w:color="auto"/>
        <w:bottom w:val="none" w:sz="0" w:space="0" w:color="auto"/>
        <w:right w:val="none" w:sz="0" w:space="0" w:color="auto"/>
      </w:divBdr>
    </w:div>
    <w:div w:id="532111618">
      <w:bodyDiv w:val="1"/>
      <w:marLeft w:val="0"/>
      <w:marRight w:val="0"/>
      <w:marTop w:val="0"/>
      <w:marBottom w:val="0"/>
      <w:divBdr>
        <w:top w:val="none" w:sz="0" w:space="0" w:color="auto"/>
        <w:left w:val="none" w:sz="0" w:space="0" w:color="auto"/>
        <w:bottom w:val="none" w:sz="0" w:space="0" w:color="auto"/>
        <w:right w:val="none" w:sz="0" w:space="0" w:color="auto"/>
      </w:divBdr>
    </w:div>
    <w:div w:id="532230821">
      <w:bodyDiv w:val="1"/>
      <w:marLeft w:val="0"/>
      <w:marRight w:val="0"/>
      <w:marTop w:val="0"/>
      <w:marBottom w:val="0"/>
      <w:divBdr>
        <w:top w:val="none" w:sz="0" w:space="0" w:color="auto"/>
        <w:left w:val="none" w:sz="0" w:space="0" w:color="auto"/>
        <w:bottom w:val="none" w:sz="0" w:space="0" w:color="auto"/>
        <w:right w:val="none" w:sz="0" w:space="0" w:color="auto"/>
      </w:divBdr>
    </w:div>
    <w:div w:id="533158731">
      <w:bodyDiv w:val="1"/>
      <w:marLeft w:val="0"/>
      <w:marRight w:val="0"/>
      <w:marTop w:val="0"/>
      <w:marBottom w:val="0"/>
      <w:divBdr>
        <w:top w:val="none" w:sz="0" w:space="0" w:color="auto"/>
        <w:left w:val="none" w:sz="0" w:space="0" w:color="auto"/>
        <w:bottom w:val="none" w:sz="0" w:space="0" w:color="auto"/>
        <w:right w:val="none" w:sz="0" w:space="0" w:color="auto"/>
      </w:divBdr>
    </w:div>
    <w:div w:id="534390139">
      <w:bodyDiv w:val="1"/>
      <w:marLeft w:val="0"/>
      <w:marRight w:val="0"/>
      <w:marTop w:val="0"/>
      <w:marBottom w:val="0"/>
      <w:divBdr>
        <w:top w:val="none" w:sz="0" w:space="0" w:color="auto"/>
        <w:left w:val="none" w:sz="0" w:space="0" w:color="auto"/>
        <w:bottom w:val="none" w:sz="0" w:space="0" w:color="auto"/>
        <w:right w:val="none" w:sz="0" w:space="0" w:color="auto"/>
      </w:divBdr>
    </w:div>
    <w:div w:id="536940569">
      <w:bodyDiv w:val="1"/>
      <w:marLeft w:val="0"/>
      <w:marRight w:val="0"/>
      <w:marTop w:val="0"/>
      <w:marBottom w:val="0"/>
      <w:divBdr>
        <w:top w:val="none" w:sz="0" w:space="0" w:color="auto"/>
        <w:left w:val="none" w:sz="0" w:space="0" w:color="auto"/>
        <w:bottom w:val="none" w:sz="0" w:space="0" w:color="auto"/>
        <w:right w:val="none" w:sz="0" w:space="0" w:color="auto"/>
      </w:divBdr>
    </w:div>
    <w:div w:id="539123202">
      <w:bodyDiv w:val="1"/>
      <w:marLeft w:val="0"/>
      <w:marRight w:val="0"/>
      <w:marTop w:val="0"/>
      <w:marBottom w:val="0"/>
      <w:divBdr>
        <w:top w:val="none" w:sz="0" w:space="0" w:color="auto"/>
        <w:left w:val="none" w:sz="0" w:space="0" w:color="auto"/>
        <w:bottom w:val="none" w:sz="0" w:space="0" w:color="auto"/>
        <w:right w:val="none" w:sz="0" w:space="0" w:color="auto"/>
      </w:divBdr>
    </w:div>
    <w:div w:id="539627847">
      <w:bodyDiv w:val="1"/>
      <w:marLeft w:val="0"/>
      <w:marRight w:val="0"/>
      <w:marTop w:val="0"/>
      <w:marBottom w:val="0"/>
      <w:divBdr>
        <w:top w:val="none" w:sz="0" w:space="0" w:color="auto"/>
        <w:left w:val="none" w:sz="0" w:space="0" w:color="auto"/>
        <w:bottom w:val="none" w:sz="0" w:space="0" w:color="auto"/>
        <w:right w:val="none" w:sz="0" w:space="0" w:color="auto"/>
      </w:divBdr>
    </w:div>
    <w:div w:id="541602321">
      <w:bodyDiv w:val="1"/>
      <w:marLeft w:val="0"/>
      <w:marRight w:val="0"/>
      <w:marTop w:val="0"/>
      <w:marBottom w:val="0"/>
      <w:divBdr>
        <w:top w:val="none" w:sz="0" w:space="0" w:color="auto"/>
        <w:left w:val="none" w:sz="0" w:space="0" w:color="auto"/>
        <w:bottom w:val="none" w:sz="0" w:space="0" w:color="auto"/>
        <w:right w:val="none" w:sz="0" w:space="0" w:color="auto"/>
      </w:divBdr>
    </w:div>
    <w:div w:id="546182773">
      <w:bodyDiv w:val="1"/>
      <w:marLeft w:val="0"/>
      <w:marRight w:val="0"/>
      <w:marTop w:val="0"/>
      <w:marBottom w:val="0"/>
      <w:divBdr>
        <w:top w:val="none" w:sz="0" w:space="0" w:color="auto"/>
        <w:left w:val="none" w:sz="0" w:space="0" w:color="auto"/>
        <w:bottom w:val="none" w:sz="0" w:space="0" w:color="auto"/>
        <w:right w:val="none" w:sz="0" w:space="0" w:color="auto"/>
      </w:divBdr>
    </w:div>
    <w:div w:id="546188045">
      <w:bodyDiv w:val="1"/>
      <w:marLeft w:val="0"/>
      <w:marRight w:val="0"/>
      <w:marTop w:val="0"/>
      <w:marBottom w:val="0"/>
      <w:divBdr>
        <w:top w:val="none" w:sz="0" w:space="0" w:color="auto"/>
        <w:left w:val="none" w:sz="0" w:space="0" w:color="auto"/>
        <w:bottom w:val="none" w:sz="0" w:space="0" w:color="auto"/>
        <w:right w:val="none" w:sz="0" w:space="0" w:color="auto"/>
      </w:divBdr>
    </w:div>
    <w:div w:id="552892883">
      <w:bodyDiv w:val="1"/>
      <w:marLeft w:val="0"/>
      <w:marRight w:val="0"/>
      <w:marTop w:val="0"/>
      <w:marBottom w:val="0"/>
      <w:divBdr>
        <w:top w:val="none" w:sz="0" w:space="0" w:color="auto"/>
        <w:left w:val="none" w:sz="0" w:space="0" w:color="auto"/>
        <w:bottom w:val="none" w:sz="0" w:space="0" w:color="auto"/>
        <w:right w:val="none" w:sz="0" w:space="0" w:color="auto"/>
      </w:divBdr>
    </w:div>
    <w:div w:id="557715287">
      <w:bodyDiv w:val="1"/>
      <w:marLeft w:val="0"/>
      <w:marRight w:val="0"/>
      <w:marTop w:val="0"/>
      <w:marBottom w:val="0"/>
      <w:divBdr>
        <w:top w:val="none" w:sz="0" w:space="0" w:color="auto"/>
        <w:left w:val="none" w:sz="0" w:space="0" w:color="auto"/>
        <w:bottom w:val="none" w:sz="0" w:space="0" w:color="auto"/>
        <w:right w:val="none" w:sz="0" w:space="0" w:color="auto"/>
      </w:divBdr>
    </w:div>
    <w:div w:id="557741194">
      <w:bodyDiv w:val="1"/>
      <w:marLeft w:val="0"/>
      <w:marRight w:val="0"/>
      <w:marTop w:val="0"/>
      <w:marBottom w:val="0"/>
      <w:divBdr>
        <w:top w:val="none" w:sz="0" w:space="0" w:color="auto"/>
        <w:left w:val="none" w:sz="0" w:space="0" w:color="auto"/>
        <w:bottom w:val="none" w:sz="0" w:space="0" w:color="auto"/>
        <w:right w:val="none" w:sz="0" w:space="0" w:color="auto"/>
      </w:divBdr>
    </w:div>
    <w:div w:id="562453419">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68537106">
      <w:bodyDiv w:val="1"/>
      <w:marLeft w:val="0"/>
      <w:marRight w:val="0"/>
      <w:marTop w:val="0"/>
      <w:marBottom w:val="0"/>
      <w:divBdr>
        <w:top w:val="none" w:sz="0" w:space="0" w:color="auto"/>
        <w:left w:val="none" w:sz="0" w:space="0" w:color="auto"/>
        <w:bottom w:val="none" w:sz="0" w:space="0" w:color="auto"/>
        <w:right w:val="none" w:sz="0" w:space="0" w:color="auto"/>
      </w:divBdr>
    </w:div>
    <w:div w:id="571887395">
      <w:bodyDiv w:val="1"/>
      <w:marLeft w:val="0"/>
      <w:marRight w:val="0"/>
      <w:marTop w:val="0"/>
      <w:marBottom w:val="0"/>
      <w:divBdr>
        <w:top w:val="none" w:sz="0" w:space="0" w:color="auto"/>
        <w:left w:val="none" w:sz="0" w:space="0" w:color="auto"/>
        <w:bottom w:val="none" w:sz="0" w:space="0" w:color="auto"/>
        <w:right w:val="none" w:sz="0" w:space="0" w:color="auto"/>
      </w:divBdr>
    </w:div>
    <w:div w:id="571893202">
      <w:bodyDiv w:val="1"/>
      <w:marLeft w:val="0"/>
      <w:marRight w:val="0"/>
      <w:marTop w:val="0"/>
      <w:marBottom w:val="0"/>
      <w:divBdr>
        <w:top w:val="none" w:sz="0" w:space="0" w:color="auto"/>
        <w:left w:val="none" w:sz="0" w:space="0" w:color="auto"/>
        <w:bottom w:val="none" w:sz="0" w:space="0" w:color="auto"/>
        <w:right w:val="none" w:sz="0" w:space="0" w:color="auto"/>
      </w:divBdr>
    </w:div>
    <w:div w:id="573005839">
      <w:bodyDiv w:val="1"/>
      <w:marLeft w:val="0"/>
      <w:marRight w:val="0"/>
      <w:marTop w:val="0"/>
      <w:marBottom w:val="0"/>
      <w:divBdr>
        <w:top w:val="none" w:sz="0" w:space="0" w:color="auto"/>
        <w:left w:val="none" w:sz="0" w:space="0" w:color="auto"/>
        <w:bottom w:val="none" w:sz="0" w:space="0" w:color="auto"/>
        <w:right w:val="none" w:sz="0" w:space="0" w:color="auto"/>
      </w:divBdr>
    </w:div>
    <w:div w:id="581109203">
      <w:bodyDiv w:val="1"/>
      <w:marLeft w:val="0"/>
      <w:marRight w:val="0"/>
      <w:marTop w:val="0"/>
      <w:marBottom w:val="0"/>
      <w:divBdr>
        <w:top w:val="none" w:sz="0" w:space="0" w:color="auto"/>
        <w:left w:val="none" w:sz="0" w:space="0" w:color="auto"/>
        <w:bottom w:val="none" w:sz="0" w:space="0" w:color="auto"/>
        <w:right w:val="none" w:sz="0" w:space="0" w:color="auto"/>
      </w:divBdr>
    </w:div>
    <w:div w:id="583533301">
      <w:bodyDiv w:val="1"/>
      <w:marLeft w:val="0"/>
      <w:marRight w:val="0"/>
      <w:marTop w:val="0"/>
      <w:marBottom w:val="0"/>
      <w:divBdr>
        <w:top w:val="none" w:sz="0" w:space="0" w:color="auto"/>
        <w:left w:val="none" w:sz="0" w:space="0" w:color="auto"/>
        <w:bottom w:val="none" w:sz="0" w:space="0" w:color="auto"/>
        <w:right w:val="none" w:sz="0" w:space="0" w:color="auto"/>
      </w:divBdr>
    </w:div>
    <w:div w:id="585697697">
      <w:bodyDiv w:val="1"/>
      <w:marLeft w:val="0"/>
      <w:marRight w:val="0"/>
      <w:marTop w:val="0"/>
      <w:marBottom w:val="0"/>
      <w:divBdr>
        <w:top w:val="none" w:sz="0" w:space="0" w:color="auto"/>
        <w:left w:val="none" w:sz="0" w:space="0" w:color="auto"/>
        <w:bottom w:val="none" w:sz="0" w:space="0" w:color="auto"/>
        <w:right w:val="none" w:sz="0" w:space="0" w:color="auto"/>
      </w:divBdr>
    </w:div>
    <w:div w:id="587269261">
      <w:bodyDiv w:val="1"/>
      <w:marLeft w:val="0"/>
      <w:marRight w:val="0"/>
      <w:marTop w:val="0"/>
      <w:marBottom w:val="0"/>
      <w:divBdr>
        <w:top w:val="none" w:sz="0" w:space="0" w:color="auto"/>
        <w:left w:val="none" w:sz="0" w:space="0" w:color="auto"/>
        <w:bottom w:val="none" w:sz="0" w:space="0" w:color="auto"/>
        <w:right w:val="none" w:sz="0" w:space="0" w:color="auto"/>
      </w:divBdr>
    </w:div>
    <w:div w:id="593904912">
      <w:bodyDiv w:val="1"/>
      <w:marLeft w:val="0"/>
      <w:marRight w:val="0"/>
      <w:marTop w:val="0"/>
      <w:marBottom w:val="0"/>
      <w:divBdr>
        <w:top w:val="none" w:sz="0" w:space="0" w:color="auto"/>
        <w:left w:val="none" w:sz="0" w:space="0" w:color="auto"/>
        <w:bottom w:val="none" w:sz="0" w:space="0" w:color="auto"/>
        <w:right w:val="none" w:sz="0" w:space="0" w:color="auto"/>
      </w:divBdr>
    </w:div>
    <w:div w:id="594287545">
      <w:bodyDiv w:val="1"/>
      <w:marLeft w:val="0"/>
      <w:marRight w:val="0"/>
      <w:marTop w:val="0"/>
      <w:marBottom w:val="0"/>
      <w:divBdr>
        <w:top w:val="none" w:sz="0" w:space="0" w:color="auto"/>
        <w:left w:val="none" w:sz="0" w:space="0" w:color="auto"/>
        <w:bottom w:val="none" w:sz="0" w:space="0" w:color="auto"/>
        <w:right w:val="none" w:sz="0" w:space="0" w:color="auto"/>
      </w:divBdr>
    </w:div>
    <w:div w:id="596594349">
      <w:bodyDiv w:val="1"/>
      <w:marLeft w:val="0"/>
      <w:marRight w:val="0"/>
      <w:marTop w:val="0"/>
      <w:marBottom w:val="0"/>
      <w:divBdr>
        <w:top w:val="none" w:sz="0" w:space="0" w:color="auto"/>
        <w:left w:val="none" w:sz="0" w:space="0" w:color="auto"/>
        <w:bottom w:val="none" w:sz="0" w:space="0" w:color="auto"/>
        <w:right w:val="none" w:sz="0" w:space="0" w:color="auto"/>
      </w:divBdr>
    </w:div>
    <w:div w:id="597450045">
      <w:bodyDiv w:val="1"/>
      <w:marLeft w:val="0"/>
      <w:marRight w:val="0"/>
      <w:marTop w:val="0"/>
      <w:marBottom w:val="0"/>
      <w:divBdr>
        <w:top w:val="none" w:sz="0" w:space="0" w:color="auto"/>
        <w:left w:val="none" w:sz="0" w:space="0" w:color="auto"/>
        <w:bottom w:val="none" w:sz="0" w:space="0" w:color="auto"/>
        <w:right w:val="none" w:sz="0" w:space="0" w:color="auto"/>
      </w:divBdr>
    </w:div>
    <w:div w:id="597979841">
      <w:bodyDiv w:val="1"/>
      <w:marLeft w:val="0"/>
      <w:marRight w:val="0"/>
      <w:marTop w:val="0"/>
      <w:marBottom w:val="0"/>
      <w:divBdr>
        <w:top w:val="none" w:sz="0" w:space="0" w:color="auto"/>
        <w:left w:val="none" w:sz="0" w:space="0" w:color="auto"/>
        <w:bottom w:val="none" w:sz="0" w:space="0" w:color="auto"/>
        <w:right w:val="none" w:sz="0" w:space="0" w:color="auto"/>
      </w:divBdr>
    </w:div>
    <w:div w:id="605698364">
      <w:bodyDiv w:val="1"/>
      <w:marLeft w:val="0"/>
      <w:marRight w:val="0"/>
      <w:marTop w:val="0"/>
      <w:marBottom w:val="0"/>
      <w:divBdr>
        <w:top w:val="none" w:sz="0" w:space="0" w:color="auto"/>
        <w:left w:val="none" w:sz="0" w:space="0" w:color="auto"/>
        <w:bottom w:val="none" w:sz="0" w:space="0" w:color="auto"/>
        <w:right w:val="none" w:sz="0" w:space="0" w:color="auto"/>
      </w:divBdr>
    </w:div>
    <w:div w:id="606736555">
      <w:bodyDiv w:val="1"/>
      <w:marLeft w:val="0"/>
      <w:marRight w:val="0"/>
      <w:marTop w:val="0"/>
      <w:marBottom w:val="0"/>
      <w:divBdr>
        <w:top w:val="none" w:sz="0" w:space="0" w:color="auto"/>
        <w:left w:val="none" w:sz="0" w:space="0" w:color="auto"/>
        <w:bottom w:val="none" w:sz="0" w:space="0" w:color="auto"/>
        <w:right w:val="none" w:sz="0" w:space="0" w:color="auto"/>
      </w:divBdr>
    </w:div>
    <w:div w:id="616104324">
      <w:bodyDiv w:val="1"/>
      <w:marLeft w:val="0"/>
      <w:marRight w:val="0"/>
      <w:marTop w:val="0"/>
      <w:marBottom w:val="0"/>
      <w:divBdr>
        <w:top w:val="none" w:sz="0" w:space="0" w:color="auto"/>
        <w:left w:val="none" w:sz="0" w:space="0" w:color="auto"/>
        <w:bottom w:val="none" w:sz="0" w:space="0" w:color="auto"/>
        <w:right w:val="none" w:sz="0" w:space="0" w:color="auto"/>
      </w:divBdr>
    </w:div>
    <w:div w:id="619533523">
      <w:bodyDiv w:val="1"/>
      <w:marLeft w:val="0"/>
      <w:marRight w:val="0"/>
      <w:marTop w:val="0"/>
      <w:marBottom w:val="0"/>
      <w:divBdr>
        <w:top w:val="none" w:sz="0" w:space="0" w:color="auto"/>
        <w:left w:val="none" w:sz="0" w:space="0" w:color="auto"/>
        <w:bottom w:val="none" w:sz="0" w:space="0" w:color="auto"/>
        <w:right w:val="none" w:sz="0" w:space="0" w:color="auto"/>
      </w:divBdr>
    </w:div>
    <w:div w:id="621155044">
      <w:bodyDiv w:val="1"/>
      <w:marLeft w:val="0"/>
      <w:marRight w:val="0"/>
      <w:marTop w:val="0"/>
      <w:marBottom w:val="0"/>
      <w:divBdr>
        <w:top w:val="none" w:sz="0" w:space="0" w:color="auto"/>
        <w:left w:val="none" w:sz="0" w:space="0" w:color="auto"/>
        <w:bottom w:val="none" w:sz="0" w:space="0" w:color="auto"/>
        <w:right w:val="none" w:sz="0" w:space="0" w:color="auto"/>
      </w:divBdr>
    </w:div>
    <w:div w:id="621427039">
      <w:bodyDiv w:val="1"/>
      <w:marLeft w:val="0"/>
      <w:marRight w:val="0"/>
      <w:marTop w:val="0"/>
      <w:marBottom w:val="0"/>
      <w:divBdr>
        <w:top w:val="none" w:sz="0" w:space="0" w:color="auto"/>
        <w:left w:val="none" w:sz="0" w:space="0" w:color="auto"/>
        <w:bottom w:val="none" w:sz="0" w:space="0" w:color="auto"/>
        <w:right w:val="none" w:sz="0" w:space="0" w:color="auto"/>
      </w:divBdr>
    </w:div>
    <w:div w:id="622619149">
      <w:bodyDiv w:val="1"/>
      <w:marLeft w:val="0"/>
      <w:marRight w:val="0"/>
      <w:marTop w:val="0"/>
      <w:marBottom w:val="0"/>
      <w:divBdr>
        <w:top w:val="none" w:sz="0" w:space="0" w:color="auto"/>
        <w:left w:val="none" w:sz="0" w:space="0" w:color="auto"/>
        <w:bottom w:val="none" w:sz="0" w:space="0" w:color="auto"/>
        <w:right w:val="none" w:sz="0" w:space="0" w:color="auto"/>
      </w:divBdr>
    </w:div>
    <w:div w:id="623316010">
      <w:bodyDiv w:val="1"/>
      <w:marLeft w:val="0"/>
      <w:marRight w:val="0"/>
      <w:marTop w:val="0"/>
      <w:marBottom w:val="0"/>
      <w:divBdr>
        <w:top w:val="none" w:sz="0" w:space="0" w:color="auto"/>
        <w:left w:val="none" w:sz="0" w:space="0" w:color="auto"/>
        <w:bottom w:val="none" w:sz="0" w:space="0" w:color="auto"/>
        <w:right w:val="none" w:sz="0" w:space="0" w:color="auto"/>
      </w:divBdr>
    </w:div>
    <w:div w:id="624889382">
      <w:bodyDiv w:val="1"/>
      <w:marLeft w:val="0"/>
      <w:marRight w:val="0"/>
      <w:marTop w:val="0"/>
      <w:marBottom w:val="0"/>
      <w:divBdr>
        <w:top w:val="none" w:sz="0" w:space="0" w:color="auto"/>
        <w:left w:val="none" w:sz="0" w:space="0" w:color="auto"/>
        <w:bottom w:val="none" w:sz="0" w:space="0" w:color="auto"/>
        <w:right w:val="none" w:sz="0" w:space="0" w:color="auto"/>
      </w:divBdr>
    </w:div>
    <w:div w:id="626469330">
      <w:bodyDiv w:val="1"/>
      <w:marLeft w:val="0"/>
      <w:marRight w:val="0"/>
      <w:marTop w:val="0"/>
      <w:marBottom w:val="0"/>
      <w:divBdr>
        <w:top w:val="none" w:sz="0" w:space="0" w:color="auto"/>
        <w:left w:val="none" w:sz="0" w:space="0" w:color="auto"/>
        <w:bottom w:val="none" w:sz="0" w:space="0" w:color="auto"/>
        <w:right w:val="none" w:sz="0" w:space="0" w:color="auto"/>
      </w:divBdr>
    </w:div>
    <w:div w:id="627399748">
      <w:bodyDiv w:val="1"/>
      <w:marLeft w:val="0"/>
      <w:marRight w:val="0"/>
      <w:marTop w:val="0"/>
      <w:marBottom w:val="0"/>
      <w:divBdr>
        <w:top w:val="none" w:sz="0" w:space="0" w:color="auto"/>
        <w:left w:val="none" w:sz="0" w:space="0" w:color="auto"/>
        <w:bottom w:val="none" w:sz="0" w:space="0" w:color="auto"/>
        <w:right w:val="none" w:sz="0" w:space="0" w:color="auto"/>
      </w:divBdr>
    </w:div>
    <w:div w:id="629091954">
      <w:bodyDiv w:val="1"/>
      <w:marLeft w:val="0"/>
      <w:marRight w:val="0"/>
      <w:marTop w:val="0"/>
      <w:marBottom w:val="0"/>
      <w:divBdr>
        <w:top w:val="none" w:sz="0" w:space="0" w:color="auto"/>
        <w:left w:val="none" w:sz="0" w:space="0" w:color="auto"/>
        <w:bottom w:val="none" w:sz="0" w:space="0" w:color="auto"/>
        <w:right w:val="none" w:sz="0" w:space="0" w:color="auto"/>
      </w:divBdr>
    </w:div>
    <w:div w:id="629826663">
      <w:bodyDiv w:val="1"/>
      <w:marLeft w:val="0"/>
      <w:marRight w:val="0"/>
      <w:marTop w:val="0"/>
      <w:marBottom w:val="0"/>
      <w:divBdr>
        <w:top w:val="none" w:sz="0" w:space="0" w:color="auto"/>
        <w:left w:val="none" w:sz="0" w:space="0" w:color="auto"/>
        <w:bottom w:val="none" w:sz="0" w:space="0" w:color="auto"/>
        <w:right w:val="none" w:sz="0" w:space="0" w:color="auto"/>
      </w:divBdr>
    </w:div>
    <w:div w:id="630479039">
      <w:bodyDiv w:val="1"/>
      <w:marLeft w:val="0"/>
      <w:marRight w:val="0"/>
      <w:marTop w:val="0"/>
      <w:marBottom w:val="0"/>
      <w:divBdr>
        <w:top w:val="none" w:sz="0" w:space="0" w:color="auto"/>
        <w:left w:val="none" w:sz="0" w:space="0" w:color="auto"/>
        <w:bottom w:val="none" w:sz="0" w:space="0" w:color="auto"/>
        <w:right w:val="none" w:sz="0" w:space="0" w:color="auto"/>
      </w:divBdr>
    </w:div>
    <w:div w:id="630863194">
      <w:bodyDiv w:val="1"/>
      <w:marLeft w:val="0"/>
      <w:marRight w:val="0"/>
      <w:marTop w:val="0"/>
      <w:marBottom w:val="0"/>
      <w:divBdr>
        <w:top w:val="none" w:sz="0" w:space="0" w:color="auto"/>
        <w:left w:val="none" w:sz="0" w:space="0" w:color="auto"/>
        <w:bottom w:val="none" w:sz="0" w:space="0" w:color="auto"/>
        <w:right w:val="none" w:sz="0" w:space="0" w:color="auto"/>
      </w:divBdr>
    </w:div>
    <w:div w:id="631060730">
      <w:bodyDiv w:val="1"/>
      <w:marLeft w:val="0"/>
      <w:marRight w:val="0"/>
      <w:marTop w:val="0"/>
      <w:marBottom w:val="0"/>
      <w:divBdr>
        <w:top w:val="none" w:sz="0" w:space="0" w:color="auto"/>
        <w:left w:val="none" w:sz="0" w:space="0" w:color="auto"/>
        <w:bottom w:val="none" w:sz="0" w:space="0" w:color="auto"/>
        <w:right w:val="none" w:sz="0" w:space="0" w:color="auto"/>
      </w:divBdr>
    </w:div>
    <w:div w:id="631207643">
      <w:bodyDiv w:val="1"/>
      <w:marLeft w:val="0"/>
      <w:marRight w:val="0"/>
      <w:marTop w:val="0"/>
      <w:marBottom w:val="0"/>
      <w:divBdr>
        <w:top w:val="none" w:sz="0" w:space="0" w:color="auto"/>
        <w:left w:val="none" w:sz="0" w:space="0" w:color="auto"/>
        <w:bottom w:val="none" w:sz="0" w:space="0" w:color="auto"/>
        <w:right w:val="none" w:sz="0" w:space="0" w:color="auto"/>
      </w:divBdr>
    </w:div>
    <w:div w:id="631447199">
      <w:bodyDiv w:val="1"/>
      <w:marLeft w:val="0"/>
      <w:marRight w:val="0"/>
      <w:marTop w:val="0"/>
      <w:marBottom w:val="0"/>
      <w:divBdr>
        <w:top w:val="none" w:sz="0" w:space="0" w:color="auto"/>
        <w:left w:val="none" w:sz="0" w:space="0" w:color="auto"/>
        <w:bottom w:val="none" w:sz="0" w:space="0" w:color="auto"/>
        <w:right w:val="none" w:sz="0" w:space="0" w:color="auto"/>
      </w:divBdr>
    </w:div>
    <w:div w:id="632102713">
      <w:bodyDiv w:val="1"/>
      <w:marLeft w:val="0"/>
      <w:marRight w:val="0"/>
      <w:marTop w:val="0"/>
      <w:marBottom w:val="0"/>
      <w:divBdr>
        <w:top w:val="none" w:sz="0" w:space="0" w:color="auto"/>
        <w:left w:val="none" w:sz="0" w:space="0" w:color="auto"/>
        <w:bottom w:val="none" w:sz="0" w:space="0" w:color="auto"/>
        <w:right w:val="none" w:sz="0" w:space="0" w:color="auto"/>
      </w:divBdr>
    </w:div>
    <w:div w:id="637999190">
      <w:bodyDiv w:val="1"/>
      <w:marLeft w:val="0"/>
      <w:marRight w:val="0"/>
      <w:marTop w:val="0"/>
      <w:marBottom w:val="0"/>
      <w:divBdr>
        <w:top w:val="none" w:sz="0" w:space="0" w:color="auto"/>
        <w:left w:val="none" w:sz="0" w:space="0" w:color="auto"/>
        <w:bottom w:val="none" w:sz="0" w:space="0" w:color="auto"/>
        <w:right w:val="none" w:sz="0" w:space="0" w:color="auto"/>
      </w:divBdr>
    </w:div>
    <w:div w:id="638417486">
      <w:bodyDiv w:val="1"/>
      <w:marLeft w:val="0"/>
      <w:marRight w:val="0"/>
      <w:marTop w:val="0"/>
      <w:marBottom w:val="0"/>
      <w:divBdr>
        <w:top w:val="none" w:sz="0" w:space="0" w:color="auto"/>
        <w:left w:val="none" w:sz="0" w:space="0" w:color="auto"/>
        <w:bottom w:val="none" w:sz="0" w:space="0" w:color="auto"/>
        <w:right w:val="none" w:sz="0" w:space="0" w:color="auto"/>
      </w:divBdr>
    </w:div>
    <w:div w:id="641227968">
      <w:bodyDiv w:val="1"/>
      <w:marLeft w:val="0"/>
      <w:marRight w:val="0"/>
      <w:marTop w:val="0"/>
      <w:marBottom w:val="0"/>
      <w:divBdr>
        <w:top w:val="none" w:sz="0" w:space="0" w:color="auto"/>
        <w:left w:val="none" w:sz="0" w:space="0" w:color="auto"/>
        <w:bottom w:val="none" w:sz="0" w:space="0" w:color="auto"/>
        <w:right w:val="none" w:sz="0" w:space="0" w:color="auto"/>
      </w:divBdr>
    </w:div>
    <w:div w:id="644356181">
      <w:bodyDiv w:val="1"/>
      <w:marLeft w:val="0"/>
      <w:marRight w:val="0"/>
      <w:marTop w:val="0"/>
      <w:marBottom w:val="0"/>
      <w:divBdr>
        <w:top w:val="none" w:sz="0" w:space="0" w:color="auto"/>
        <w:left w:val="none" w:sz="0" w:space="0" w:color="auto"/>
        <w:bottom w:val="none" w:sz="0" w:space="0" w:color="auto"/>
        <w:right w:val="none" w:sz="0" w:space="0" w:color="auto"/>
      </w:divBdr>
    </w:div>
    <w:div w:id="647784807">
      <w:bodyDiv w:val="1"/>
      <w:marLeft w:val="0"/>
      <w:marRight w:val="0"/>
      <w:marTop w:val="0"/>
      <w:marBottom w:val="0"/>
      <w:divBdr>
        <w:top w:val="none" w:sz="0" w:space="0" w:color="auto"/>
        <w:left w:val="none" w:sz="0" w:space="0" w:color="auto"/>
        <w:bottom w:val="none" w:sz="0" w:space="0" w:color="auto"/>
        <w:right w:val="none" w:sz="0" w:space="0" w:color="auto"/>
      </w:divBdr>
    </w:div>
    <w:div w:id="648096936">
      <w:bodyDiv w:val="1"/>
      <w:marLeft w:val="0"/>
      <w:marRight w:val="0"/>
      <w:marTop w:val="0"/>
      <w:marBottom w:val="0"/>
      <w:divBdr>
        <w:top w:val="none" w:sz="0" w:space="0" w:color="auto"/>
        <w:left w:val="none" w:sz="0" w:space="0" w:color="auto"/>
        <w:bottom w:val="none" w:sz="0" w:space="0" w:color="auto"/>
        <w:right w:val="none" w:sz="0" w:space="0" w:color="auto"/>
      </w:divBdr>
    </w:div>
    <w:div w:id="651064314">
      <w:bodyDiv w:val="1"/>
      <w:marLeft w:val="0"/>
      <w:marRight w:val="0"/>
      <w:marTop w:val="0"/>
      <w:marBottom w:val="0"/>
      <w:divBdr>
        <w:top w:val="none" w:sz="0" w:space="0" w:color="auto"/>
        <w:left w:val="none" w:sz="0" w:space="0" w:color="auto"/>
        <w:bottom w:val="none" w:sz="0" w:space="0" w:color="auto"/>
        <w:right w:val="none" w:sz="0" w:space="0" w:color="auto"/>
      </w:divBdr>
    </w:div>
    <w:div w:id="653222783">
      <w:bodyDiv w:val="1"/>
      <w:marLeft w:val="0"/>
      <w:marRight w:val="0"/>
      <w:marTop w:val="0"/>
      <w:marBottom w:val="0"/>
      <w:divBdr>
        <w:top w:val="none" w:sz="0" w:space="0" w:color="auto"/>
        <w:left w:val="none" w:sz="0" w:space="0" w:color="auto"/>
        <w:bottom w:val="none" w:sz="0" w:space="0" w:color="auto"/>
        <w:right w:val="none" w:sz="0" w:space="0" w:color="auto"/>
      </w:divBdr>
    </w:div>
    <w:div w:id="653989600">
      <w:bodyDiv w:val="1"/>
      <w:marLeft w:val="0"/>
      <w:marRight w:val="0"/>
      <w:marTop w:val="0"/>
      <w:marBottom w:val="0"/>
      <w:divBdr>
        <w:top w:val="none" w:sz="0" w:space="0" w:color="auto"/>
        <w:left w:val="none" w:sz="0" w:space="0" w:color="auto"/>
        <w:bottom w:val="none" w:sz="0" w:space="0" w:color="auto"/>
        <w:right w:val="none" w:sz="0" w:space="0" w:color="auto"/>
      </w:divBdr>
    </w:div>
    <w:div w:id="654065021">
      <w:bodyDiv w:val="1"/>
      <w:marLeft w:val="0"/>
      <w:marRight w:val="0"/>
      <w:marTop w:val="0"/>
      <w:marBottom w:val="0"/>
      <w:divBdr>
        <w:top w:val="none" w:sz="0" w:space="0" w:color="auto"/>
        <w:left w:val="none" w:sz="0" w:space="0" w:color="auto"/>
        <w:bottom w:val="none" w:sz="0" w:space="0" w:color="auto"/>
        <w:right w:val="none" w:sz="0" w:space="0" w:color="auto"/>
      </w:divBdr>
    </w:div>
    <w:div w:id="654575581">
      <w:bodyDiv w:val="1"/>
      <w:marLeft w:val="0"/>
      <w:marRight w:val="0"/>
      <w:marTop w:val="0"/>
      <w:marBottom w:val="0"/>
      <w:divBdr>
        <w:top w:val="none" w:sz="0" w:space="0" w:color="auto"/>
        <w:left w:val="none" w:sz="0" w:space="0" w:color="auto"/>
        <w:bottom w:val="none" w:sz="0" w:space="0" w:color="auto"/>
        <w:right w:val="none" w:sz="0" w:space="0" w:color="auto"/>
      </w:divBdr>
    </w:div>
    <w:div w:id="655108637">
      <w:bodyDiv w:val="1"/>
      <w:marLeft w:val="0"/>
      <w:marRight w:val="0"/>
      <w:marTop w:val="0"/>
      <w:marBottom w:val="0"/>
      <w:divBdr>
        <w:top w:val="none" w:sz="0" w:space="0" w:color="auto"/>
        <w:left w:val="none" w:sz="0" w:space="0" w:color="auto"/>
        <w:bottom w:val="none" w:sz="0" w:space="0" w:color="auto"/>
        <w:right w:val="none" w:sz="0" w:space="0" w:color="auto"/>
      </w:divBdr>
    </w:div>
    <w:div w:id="655450042">
      <w:bodyDiv w:val="1"/>
      <w:marLeft w:val="0"/>
      <w:marRight w:val="0"/>
      <w:marTop w:val="0"/>
      <w:marBottom w:val="0"/>
      <w:divBdr>
        <w:top w:val="none" w:sz="0" w:space="0" w:color="auto"/>
        <w:left w:val="none" w:sz="0" w:space="0" w:color="auto"/>
        <w:bottom w:val="none" w:sz="0" w:space="0" w:color="auto"/>
        <w:right w:val="none" w:sz="0" w:space="0" w:color="auto"/>
      </w:divBdr>
    </w:div>
    <w:div w:id="657000133">
      <w:bodyDiv w:val="1"/>
      <w:marLeft w:val="0"/>
      <w:marRight w:val="0"/>
      <w:marTop w:val="0"/>
      <w:marBottom w:val="0"/>
      <w:divBdr>
        <w:top w:val="none" w:sz="0" w:space="0" w:color="auto"/>
        <w:left w:val="none" w:sz="0" w:space="0" w:color="auto"/>
        <w:bottom w:val="none" w:sz="0" w:space="0" w:color="auto"/>
        <w:right w:val="none" w:sz="0" w:space="0" w:color="auto"/>
      </w:divBdr>
    </w:div>
    <w:div w:id="660697880">
      <w:bodyDiv w:val="1"/>
      <w:marLeft w:val="0"/>
      <w:marRight w:val="0"/>
      <w:marTop w:val="0"/>
      <w:marBottom w:val="0"/>
      <w:divBdr>
        <w:top w:val="none" w:sz="0" w:space="0" w:color="auto"/>
        <w:left w:val="none" w:sz="0" w:space="0" w:color="auto"/>
        <w:bottom w:val="none" w:sz="0" w:space="0" w:color="auto"/>
        <w:right w:val="none" w:sz="0" w:space="0" w:color="auto"/>
      </w:divBdr>
    </w:div>
    <w:div w:id="662439439">
      <w:bodyDiv w:val="1"/>
      <w:marLeft w:val="0"/>
      <w:marRight w:val="0"/>
      <w:marTop w:val="0"/>
      <w:marBottom w:val="0"/>
      <w:divBdr>
        <w:top w:val="none" w:sz="0" w:space="0" w:color="auto"/>
        <w:left w:val="none" w:sz="0" w:space="0" w:color="auto"/>
        <w:bottom w:val="none" w:sz="0" w:space="0" w:color="auto"/>
        <w:right w:val="none" w:sz="0" w:space="0" w:color="auto"/>
      </w:divBdr>
    </w:div>
    <w:div w:id="662785139">
      <w:bodyDiv w:val="1"/>
      <w:marLeft w:val="0"/>
      <w:marRight w:val="0"/>
      <w:marTop w:val="0"/>
      <w:marBottom w:val="0"/>
      <w:divBdr>
        <w:top w:val="none" w:sz="0" w:space="0" w:color="auto"/>
        <w:left w:val="none" w:sz="0" w:space="0" w:color="auto"/>
        <w:bottom w:val="none" w:sz="0" w:space="0" w:color="auto"/>
        <w:right w:val="none" w:sz="0" w:space="0" w:color="auto"/>
      </w:divBdr>
    </w:div>
    <w:div w:id="668408690">
      <w:bodyDiv w:val="1"/>
      <w:marLeft w:val="0"/>
      <w:marRight w:val="0"/>
      <w:marTop w:val="0"/>
      <w:marBottom w:val="0"/>
      <w:divBdr>
        <w:top w:val="none" w:sz="0" w:space="0" w:color="auto"/>
        <w:left w:val="none" w:sz="0" w:space="0" w:color="auto"/>
        <w:bottom w:val="none" w:sz="0" w:space="0" w:color="auto"/>
        <w:right w:val="none" w:sz="0" w:space="0" w:color="auto"/>
      </w:divBdr>
    </w:div>
    <w:div w:id="670138024">
      <w:bodyDiv w:val="1"/>
      <w:marLeft w:val="0"/>
      <w:marRight w:val="0"/>
      <w:marTop w:val="0"/>
      <w:marBottom w:val="0"/>
      <w:divBdr>
        <w:top w:val="none" w:sz="0" w:space="0" w:color="auto"/>
        <w:left w:val="none" w:sz="0" w:space="0" w:color="auto"/>
        <w:bottom w:val="none" w:sz="0" w:space="0" w:color="auto"/>
        <w:right w:val="none" w:sz="0" w:space="0" w:color="auto"/>
      </w:divBdr>
    </w:div>
    <w:div w:id="670911185">
      <w:bodyDiv w:val="1"/>
      <w:marLeft w:val="0"/>
      <w:marRight w:val="0"/>
      <w:marTop w:val="0"/>
      <w:marBottom w:val="0"/>
      <w:divBdr>
        <w:top w:val="none" w:sz="0" w:space="0" w:color="auto"/>
        <w:left w:val="none" w:sz="0" w:space="0" w:color="auto"/>
        <w:bottom w:val="none" w:sz="0" w:space="0" w:color="auto"/>
        <w:right w:val="none" w:sz="0" w:space="0" w:color="auto"/>
      </w:divBdr>
    </w:div>
    <w:div w:id="673191874">
      <w:bodyDiv w:val="1"/>
      <w:marLeft w:val="0"/>
      <w:marRight w:val="0"/>
      <w:marTop w:val="0"/>
      <w:marBottom w:val="0"/>
      <w:divBdr>
        <w:top w:val="none" w:sz="0" w:space="0" w:color="auto"/>
        <w:left w:val="none" w:sz="0" w:space="0" w:color="auto"/>
        <w:bottom w:val="none" w:sz="0" w:space="0" w:color="auto"/>
        <w:right w:val="none" w:sz="0" w:space="0" w:color="auto"/>
      </w:divBdr>
    </w:div>
    <w:div w:id="674309662">
      <w:bodyDiv w:val="1"/>
      <w:marLeft w:val="0"/>
      <w:marRight w:val="0"/>
      <w:marTop w:val="0"/>
      <w:marBottom w:val="0"/>
      <w:divBdr>
        <w:top w:val="none" w:sz="0" w:space="0" w:color="auto"/>
        <w:left w:val="none" w:sz="0" w:space="0" w:color="auto"/>
        <w:bottom w:val="none" w:sz="0" w:space="0" w:color="auto"/>
        <w:right w:val="none" w:sz="0" w:space="0" w:color="auto"/>
      </w:divBdr>
    </w:div>
    <w:div w:id="676082871">
      <w:bodyDiv w:val="1"/>
      <w:marLeft w:val="0"/>
      <w:marRight w:val="0"/>
      <w:marTop w:val="0"/>
      <w:marBottom w:val="0"/>
      <w:divBdr>
        <w:top w:val="none" w:sz="0" w:space="0" w:color="auto"/>
        <w:left w:val="none" w:sz="0" w:space="0" w:color="auto"/>
        <w:bottom w:val="none" w:sz="0" w:space="0" w:color="auto"/>
        <w:right w:val="none" w:sz="0" w:space="0" w:color="auto"/>
      </w:divBdr>
    </w:div>
    <w:div w:id="679312486">
      <w:bodyDiv w:val="1"/>
      <w:marLeft w:val="0"/>
      <w:marRight w:val="0"/>
      <w:marTop w:val="0"/>
      <w:marBottom w:val="0"/>
      <w:divBdr>
        <w:top w:val="none" w:sz="0" w:space="0" w:color="auto"/>
        <w:left w:val="none" w:sz="0" w:space="0" w:color="auto"/>
        <w:bottom w:val="none" w:sz="0" w:space="0" w:color="auto"/>
        <w:right w:val="none" w:sz="0" w:space="0" w:color="auto"/>
      </w:divBdr>
    </w:div>
    <w:div w:id="679435254">
      <w:bodyDiv w:val="1"/>
      <w:marLeft w:val="0"/>
      <w:marRight w:val="0"/>
      <w:marTop w:val="0"/>
      <w:marBottom w:val="0"/>
      <w:divBdr>
        <w:top w:val="none" w:sz="0" w:space="0" w:color="auto"/>
        <w:left w:val="none" w:sz="0" w:space="0" w:color="auto"/>
        <w:bottom w:val="none" w:sz="0" w:space="0" w:color="auto"/>
        <w:right w:val="none" w:sz="0" w:space="0" w:color="auto"/>
      </w:divBdr>
    </w:div>
    <w:div w:id="687217454">
      <w:bodyDiv w:val="1"/>
      <w:marLeft w:val="0"/>
      <w:marRight w:val="0"/>
      <w:marTop w:val="0"/>
      <w:marBottom w:val="0"/>
      <w:divBdr>
        <w:top w:val="none" w:sz="0" w:space="0" w:color="auto"/>
        <w:left w:val="none" w:sz="0" w:space="0" w:color="auto"/>
        <w:bottom w:val="none" w:sz="0" w:space="0" w:color="auto"/>
        <w:right w:val="none" w:sz="0" w:space="0" w:color="auto"/>
      </w:divBdr>
    </w:div>
    <w:div w:id="688213912">
      <w:bodyDiv w:val="1"/>
      <w:marLeft w:val="0"/>
      <w:marRight w:val="0"/>
      <w:marTop w:val="0"/>
      <w:marBottom w:val="0"/>
      <w:divBdr>
        <w:top w:val="none" w:sz="0" w:space="0" w:color="auto"/>
        <w:left w:val="none" w:sz="0" w:space="0" w:color="auto"/>
        <w:bottom w:val="none" w:sz="0" w:space="0" w:color="auto"/>
        <w:right w:val="none" w:sz="0" w:space="0" w:color="auto"/>
      </w:divBdr>
    </w:div>
    <w:div w:id="692727877">
      <w:bodyDiv w:val="1"/>
      <w:marLeft w:val="0"/>
      <w:marRight w:val="0"/>
      <w:marTop w:val="0"/>
      <w:marBottom w:val="0"/>
      <w:divBdr>
        <w:top w:val="none" w:sz="0" w:space="0" w:color="auto"/>
        <w:left w:val="none" w:sz="0" w:space="0" w:color="auto"/>
        <w:bottom w:val="none" w:sz="0" w:space="0" w:color="auto"/>
        <w:right w:val="none" w:sz="0" w:space="0" w:color="auto"/>
      </w:divBdr>
    </w:div>
    <w:div w:id="693311888">
      <w:bodyDiv w:val="1"/>
      <w:marLeft w:val="0"/>
      <w:marRight w:val="0"/>
      <w:marTop w:val="0"/>
      <w:marBottom w:val="0"/>
      <w:divBdr>
        <w:top w:val="none" w:sz="0" w:space="0" w:color="auto"/>
        <w:left w:val="none" w:sz="0" w:space="0" w:color="auto"/>
        <w:bottom w:val="none" w:sz="0" w:space="0" w:color="auto"/>
        <w:right w:val="none" w:sz="0" w:space="0" w:color="auto"/>
      </w:divBdr>
    </w:div>
    <w:div w:id="693698846">
      <w:bodyDiv w:val="1"/>
      <w:marLeft w:val="0"/>
      <w:marRight w:val="0"/>
      <w:marTop w:val="0"/>
      <w:marBottom w:val="0"/>
      <w:divBdr>
        <w:top w:val="none" w:sz="0" w:space="0" w:color="auto"/>
        <w:left w:val="none" w:sz="0" w:space="0" w:color="auto"/>
        <w:bottom w:val="none" w:sz="0" w:space="0" w:color="auto"/>
        <w:right w:val="none" w:sz="0" w:space="0" w:color="auto"/>
      </w:divBdr>
    </w:div>
    <w:div w:id="694843221">
      <w:bodyDiv w:val="1"/>
      <w:marLeft w:val="0"/>
      <w:marRight w:val="0"/>
      <w:marTop w:val="0"/>
      <w:marBottom w:val="0"/>
      <w:divBdr>
        <w:top w:val="none" w:sz="0" w:space="0" w:color="auto"/>
        <w:left w:val="none" w:sz="0" w:space="0" w:color="auto"/>
        <w:bottom w:val="none" w:sz="0" w:space="0" w:color="auto"/>
        <w:right w:val="none" w:sz="0" w:space="0" w:color="auto"/>
      </w:divBdr>
    </w:div>
    <w:div w:id="694967290">
      <w:bodyDiv w:val="1"/>
      <w:marLeft w:val="0"/>
      <w:marRight w:val="0"/>
      <w:marTop w:val="0"/>
      <w:marBottom w:val="0"/>
      <w:divBdr>
        <w:top w:val="none" w:sz="0" w:space="0" w:color="auto"/>
        <w:left w:val="none" w:sz="0" w:space="0" w:color="auto"/>
        <w:bottom w:val="none" w:sz="0" w:space="0" w:color="auto"/>
        <w:right w:val="none" w:sz="0" w:space="0" w:color="auto"/>
      </w:divBdr>
    </w:div>
    <w:div w:id="696926322">
      <w:bodyDiv w:val="1"/>
      <w:marLeft w:val="0"/>
      <w:marRight w:val="0"/>
      <w:marTop w:val="0"/>
      <w:marBottom w:val="0"/>
      <w:divBdr>
        <w:top w:val="none" w:sz="0" w:space="0" w:color="auto"/>
        <w:left w:val="none" w:sz="0" w:space="0" w:color="auto"/>
        <w:bottom w:val="none" w:sz="0" w:space="0" w:color="auto"/>
        <w:right w:val="none" w:sz="0" w:space="0" w:color="auto"/>
      </w:divBdr>
    </w:div>
    <w:div w:id="701249995">
      <w:bodyDiv w:val="1"/>
      <w:marLeft w:val="0"/>
      <w:marRight w:val="0"/>
      <w:marTop w:val="0"/>
      <w:marBottom w:val="0"/>
      <w:divBdr>
        <w:top w:val="none" w:sz="0" w:space="0" w:color="auto"/>
        <w:left w:val="none" w:sz="0" w:space="0" w:color="auto"/>
        <w:bottom w:val="none" w:sz="0" w:space="0" w:color="auto"/>
        <w:right w:val="none" w:sz="0" w:space="0" w:color="auto"/>
      </w:divBdr>
    </w:div>
    <w:div w:id="702247732">
      <w:bodyDiv w:val="1"/>
      <w:marLeft w:val="0"/>
      <w:marRight w:val="0"/>
      <w:marTop w:val="0"/>
      <w:marBottom w:val="0"/>
      <w:divBdr>
        <w:top w:val="none" w:sz="0" w:space="0" w:color="auto"/>
        <w:left w:val="none" w:sz="0" w:space="0" w:color="auto"/>
        <w:bottom w:val="none" w:sz="0" w:space="0" w:color="auto"/>
        <w:right w:val="none" w:sz="0" w:space="0" w:color="auto"/>
      </w:divBdr>
    </w:div>
    <w:div w:id="704061793">
      <w:bodyDiv w:val="1"/>
      <w:marLeft w:val="0"/>
      <w:marRight w:val="0"/>
      <w:marTop w:val="0"/>
      <w:marBottom w:val="0"/>
      <w:divBdr>
        <w:top w:val="none" w:sz="0" w:space="0" w:color="auto"/>
        <w:left w:val="none" w:sz="0" w:space="0" w:color="auto"/>
        <w:bottom w:val="none" w:sz="0" w:space="0" w:color="auto"/>
        <w:right w:val="none" w:sz="0" w:space="0" w:color="auto"/>
      </w:divBdr>
    </w:div>
    <w:div w:id="708452391">
      <w:bodyDiv w:val="1"/>
      <w:marLeft w:val="0"/>
      <w:marRight w:val="0"/>
      <w:marTop w:val="0"/>
      <w:marBottom w:val="0"/>
      <w:divBdr>
        <w:top w:val="none" w:sz="0" w:space="0" w:color="auto"/>
        <w:left w:val="none" w:sz="0" w:space="0" w:color="auto"/>
        <w:bottom w:val="none" w:sz="0" w:space="0" w:color="auto"/>
        <w:right w:val="none" w:sz="0" w:space="0" w:color="auto"/>
      </w:divBdr>
    </w:div>
    <w:div w:id="709112417">
      <w:bodyDiv w:val="1"/>
      <w:marLeft w:val="0"/>
      <w:marRight w:val="0"/>
      <w:marTop w:val="0"/>
      <w:marBottom w:val="0"/>
      <w:divBdr>
        <w:top w:val="none" w:sz="0" w:space="0" w:color="auto"/>
        <w:left w:val="none" w:sz="0" w:space="0" w:color="auto"/>
        <w:bottom w:val="none" w:sz="0" w:space="0" w:color="auto"/>
        <w:right w:val="none" w:sz="0" w:space="0" w:color="auto"/>
      </w:divBdr>
    </w:div>
    <w:div w:id="713650600">
      <w:bodyDiv w:val="1"/>
      <w:marLeft w:val="0"/>
      <w:marRight w:val="0"/>
      <w:marTop w:val="0"/>
      <w:marBottom w:val="0"/>
      <w:divBdr>
        <w:top w:val="none" w:sz="0" w:space="0" w:color="auto"/>
        <w:left w:val="none" w:sz="0" w:space="0" w:color="auto"/>
        <w:bottom w:val="none" w:sz="0" w:space="0" w:color="auto"/>
        <w:right w:val="none" w:sz="0" w:space="0" w:color="auto"/>
      </w:divBdr>
    </w:div>
    <w:div w:id="716049159">
      <w:bodyDiv w:val="1"/>
      <w:marLeft w:val="0"/>
      <w:marRight w:val="0"/>
      <w:marTop w:val="0"/>
      <w:marBottom w:val="0"/>
      <w:divBdr>
        <w:top w:val="none" w:sz="0" w:space="0" w:color="auto"/>
        <w:left w:val="none" w:sz="0" w:space="0" w:color="auto"/>
        <w:bottom w:val="none" w:sz="0" w:space="0" w:color="auto"/>
        <w:right w:val="none" w:sz="0" w:space="0" w:color="auto"/>
      </w:divBdr>
    </w:div>
    <w:div w:id="716124878">
      <w:bodyDiv w:val="1"/>
      <w:marLeft w:val="0"/>
      <w:marRight w:val="0"/>
      <w:marTop w:val="0"/>
      <w:marBottom w:val="0"/>
      <w:divBdr>
        <w:top w:val="none" w:sz="0" w:space="0" w:color="auto"/>
        <w:left w:val="none" w:sz="0" w:space="0" w:color="auto"/>
        <w:bottom w:val="none" w:sz="0" w:space="0" w:color="auto"/>
        <w:right w:val="none" w:sz="0" w:space="0" w:color="auto"/>
      </w:divBdr>
    </w:div>
    <w:div w:id="716928205">
      <w:bodyDiv w:val="1"/>
      <w:marLeft w:val="0"/>
      <w:marRight w:val="0"/>
      <w:marTop w:val="0"/>
      <w:marBottom w:val="0"/>
      <w:divBdr>
        <w:top w:val="none" w:sz="0" w:space="0" w:color="auto"/>
        <w:left w:val="none" w:sz="0" w:space="0" w:color="auto"/>
        <w:bottom w:val="none" w:sz="0" w:space="0" w:color="auto"/>
        <w:right w:val="none" w:sz="0" w:space="0" w:color="auto"/>
      </w:divBdr>
    </w:div>
    <w:div w:id="717239108">
      <w:bodyDiv w:val="1"/>
      <w:marLeft w:val="0"/>
      <w:marRight w:val="0"/>
      <w:marTop w:val="0"/>
      <w:marBottom w:val="0"/>
      <w:divBdr>
        <w:top w:val="none" w:sz="0" w:space="0" w:color="auto"/>
        <w:left w:val="none" w:sz="0" w:space="0" w:color="auto"/>
        <w:bottom w:val="none" w:sz="0" w:space="0" w:color="auto"/>
        <w:right w:val="none" w:sz="0" w:space="0" w:color="auto"/>
      </w:divBdr>
    </w:div>
    <w:div w:id="718633213">
      <w:bodyDiv w:val="1"/>
      <w:marLeft w:val="0"/>
      <w:marRight w:val="0"/>
      <w:marTop w:val="0"/>
      <w:marBottom w:val="0"/>
      <w:divBdr>
        <w:top w:val="none" w:sz="0" w:space="0" w:color="auto"/>
        <w:left w:val="none" w:sz="0" w:space="0" w:color="auto"/>
        <w:bottom w:val="none" w:sz="0" w:space="0" w:color="auto"/>
        <w:right w:val="none" w:sz="0" w:space="0" w:color="auto"/>
      </w:divBdr>
    </w:div>
    <w:div w:id="719014118">
      <w:bodyDiv w:val="1"/>
      <w:marLeft w:val="0"/>
      <w:marRight w:val="0"/>
      <w:marTop w:val="0"/>
      <w:marBottom w:val="0"/>
      <w:divBdr>
        <w:top w:val="none" w:sz="0" w:space="0" w:color="auto"/>
        <w:left w:val="none" w:sz="0" w:space="0" w:color="auto"/>
        <w:bottom w:val="none" w:sz="0" w:space="0" w:color="auto"/>
        <w:right w:val="none" w:sz="0" w:space="0" w:color="auto"/>
      </w:divBdr>
    </w:div>
    <w:div w:id="719279981">
      <w:bodyDiv w:val="1"/>
      <w:marLeft w:val="0"/>
      <w:marRight w:val="0"/>
      <w:marTop w:val="0"/>
      <w:marBottom w:val="0"/>
      <w:divBdr>
        <w:top w:val="none" w:sz="0" w:space="0" w:color="auto"/>
        <w:left w:val="none" w:sz="0" w:space="0" w:color="auto"/>
        <w:bottom w:val="none" w:sz="0" w:space="0" w:color="auto"/>
        <w:right w:val="none" w:sz="0" w:space="0" w:color="auto"/>
      </w:divBdr>
    </w:div>
    <w:div w:id="720249980">
      <w:bodyDiv w:val="1"/>
      <w:marLeft w:val="0"/>
      <w:marRight w:val="0"/>
      <w:marTop w:val="0"/>
      <w:marBottom w:val="0"/>
      <w:divBdr>
        <w:top w:val="none" w:sz="0" w:space="0" w:color="auto"/>
        <w:left w:val="none" w:sz="0" w:space="0" w:color="auto"/>
        <w:bottom w:val="none" w:sz="0" w:space="0" w:color="auto"/>
        <w:right w:val="none" w:sz="0" w:space="0" w:color="auto"/>
      </w:divBdr>
    </w:div>
    <w:div w:id="726951028">
      <w:bodyDiv w:val="1"/>
      <w:marLeft w:val="0"/>
      <w:marRight w:val="0"/>
      <w:marTop w:val="0"/>
      <w:marBottom w:val="0"/>
      <w:divBdr>
        <w:top w:val="none" w:sz="0" w:space="0" w:color="auto"/>
        <w:left w:val="none" w:sz="0" w:space="0" w:color="auto"/>
        <w:bottom w:val="none" w:sz="0" w:space="0" w:color="auto"/>
        <w:right w:val="none" w:sz="0" w:space="0" w:color="auto"/>
      </w:divBdr>
    </w:div>
    <w:div w:id="727612830">
      <w:bodyDiv w:val="1"/>
      <w:marLeft w:val="0"/>
      <w:marRight w:val="0"/>
      <w:marTop w:val="0"/>
      <w:marBottom w:val="0"/>
      <w:divBdr>
        <w:top w:val="none" w:sz="0" w:space="0" w:color="auto"/>
        <w:left w:val="none" w:sz="0" w:space="0" w:color="auto"/>
        <w:bottom w:val="none" w:sz="0" w:space="0" w:color="auto"/>
        <w:right w:val="none" w:sz="0" w:space="0" w:color="auto"/>
      </w:divBdr>
    </w:div>
    <w:div w:id="733238234">
      <w:bodyDiv w:val="1"/>
      <w:marLeft w:val="0"/>
      <w:marRight w:val="0"/>
      <w:marTop w:val="0"/>
      <w:marBottom w:val="0"/>
      <w:divBdr>
        <w:top w:val="none" w:sz="0" w:space="0" w:color="auto"/>
        <w:left w:val="none" w:sz="0" w:space="0" w:color="auto"/>
        <w:bottom w:val="none" w:sz="0" w:space="0" w:color="auto"/>
        <w:right w:val="none" w:sz="0" w:space="0" w:color="auto"/>
      </w:divBdr>
    </w:div>
    <w:div w:id="733938936">
      <w:bodyDiv w:val="1"/>
      <w:marLeft w:val="0"/>
      <w:marRight w:val="0"/>
      <w:marTop w:val="0"/>
      <w:marBottom w:val="0"/>
      <w:divBdr>
        <w:top w:val="none" w:sz="0" w:space="0" w:color="auto"/>
        <w:left w:val="none" w:sz="0" w:space="0" w:color="auto"/>
        <w:bottom w:val="none" w:sz="0" w:space="0" w:color="auto"/>
        <w:right w:val="none" w:sz="0" w:space="0" w:color="auto"/>
      </w:divBdr>
    </w:div>
    <w:div w:id="734401322">
      <w:bodyDiv w:val="1"/>
      <w:marLeft w:val="0"/>
      <w:marRight w:val="0"/>
      <w:marTop w:val="0"/>
      <w:marBottom w:val="0"/>
      <w:divBdr>
        <w:top w:val="none" w:sz="0" w:space="0" w:color="auto"/>
        <w:left w:val="none" w:sz="0" w:space="0" w:color="auto"/>
        <w:bottom w:val="none" w:sz="0" w:space="0" w:color="auto"/>
        <w:right w:val="none" w:sz="0" w:space="0" w:color="auto"/>
      </w:divBdr>
    </w:div>
    <w:div w:id="735007382">
      <w:bodyDiv w:val="1"/>
      <w:marLeft w:val="0"/>
      <w:marRight w:val="0"/>
      <w:marTop w:val="0"/>
      <w:marBottom w:val="0"/>
      <w:divBdr>
        <w:top w:val="none" w:sz="0" w:space="0" w:color="auto"/>
        <w:left w:val="none" w:sz="0" w:space="0" w:color="auto"/>
        <w:bottom w:val="none" w:sz="0" w:space="0" w:color="auto"/>
        <w:right w:val="none" w:sz="0" w:space="0" w:color="auto"/>
      </w:divBdr>
    </w:div>
    <w:div w:id="735395542">
      <w:bodyDiv w:val="1"/>
      <w:marLeft w:val="0"/>
      <w:marRight w:val="0"/>
      <w:marTop w:val="0"/>
      <w:marBottom w:val="0"/>
      <w:divBdr>
        <w:top w:val="none" w:sz="0" w:space="0" w:color="auto"/>
        <w:left w:val="none" w:sz="0" w:space="0" w:color="auto"/>
        <w:bottom w:val="none" w:sz="0" w:space="0" w:color="auto"/>
        <w:right w:val="none" w:sz="0" w:space="0" w:color="auto"/>
      </w:divBdr>
    </w:div>
    <w:div w:id="736973983">
      <w:bodyDiv w:val="1"/>
      <w:marLeft w:val="0"/>
      <w:marRight w:val="0"/>
      <w:marTop w:val="0"/>
      <w:marBottom w:val="0"/>
      <w:divBdr>
        <w:top w:val="none" w:sz="0" w:space="0" w:color="auto"/>
        <w:left w:val="none" w:sz="0" w:space="0" w:color="auto"/>
        <w:bottom w:val="none" w:sz="0" w:space="0" w:color="auto"/>
        <w:right w:val="none" w:sz="0" w:space="0" w:color="auto"/>
      </w:divBdr>
    </w:div>
    <w:div w:id="739331337">
      <w:bodyDiv w:val="1"/>
      <w:marLeft w:val="0"/>
      <w:marRight w:val="0"/>
      <w:marTop w:val="0"/>
      <w:marBottom w:val="0"/>
      <w:divBdr>
        <w:top w:val="none" w:sz="0" w:space="0" w:color="auto"/>
        <w:left w:val="none" w:sz="0" w:space="0" w:color="auto"/>
        <w:bottom w:val="none" w:sz="0" w:space="0" w:color="auto"/>
        <w:right w:val="none" w:sz="0" w:space="0" w:color="auto"/>
      </w:divBdr>
    </w:div>
    <w:div w:id="740637674">
      <w:bodyDiv w:val="1"/>
      <w:marLeft w:val="0"/>
      <w:marRight w:val="0"/>
      <w:marTop w:val="0"/>
      <w:marBottom w:val="0"/>
      <w:divBdr>
        <w:top w:val="none" w:sz="0" w:space="0" w:color="auto"/>
        <w:left w:val="none" w:sz="0" w:space="0" w:color="auto"/>
        <w:bottom w:val="none" w:sz="0" w:space="0" w:color="auto"/>
        <w:right w:val="none" w:sz="0" w:space="0" w:color="auto"/>
      </w:divBdr>
    </w:div>
    <w:div w:id="740903641">
      <w:bodyDiv w:val="1"/>
      <w:marLeft w:val="0"/>
      <w:marRight w:val="0"/>
      <w:marTop w:val="0"/>
      <w:marBottom w:val="0"/>
      <w:divBdr>
        <w:top w:val="none" w:sz="0" w:space="0" w:color="auto"/>
        <w:left w:val="none" w:sz="0" w:space="0" w:color="auto"/>
        <w:bottom w:val="none" w:sz="0" w:space="0" w:color="auto"/>
        <w:right w:val="none" w:sz="0" w:space="0" w:color="auto"/>
      </w:divBdr>
    </w:div>
    <w:div w:id="742484766">
      <w:bodyDiv w:val="1"/>
      <w:marLeft w:val="0"/>
      <w:marRight w:val="0"/>
      <w:marTop w:val="0"/>
      <w:marBottom w:val="0"/>
      <w:divBdr>
        <w:top w:val="none" w:sz="0" w:space="0" w:color="auto"/>
        <w:left w:val="none" w:sz="0" w:space="0" w:color="auto"/>
        <w:bottom w:val="none" w:sz="0" w:space="0" w:color="auto"/>
        <w:right w:val="none" w:sz="0" w:space="0" w:color="auto"/>
      </w:divBdr>
    </w:div>
    <w:div w:id="742799131">
      <w:bodyDiv w:val="1"/>
      <w:marLeft w:val="0"/>
      <w:marRight w:val="0"/>
      <w:marTop w:val="0"/>
      <w:marBottom w:val="0"/>
      <w:divBdr>
        <w:top w:val="none" w:sz="0" w:space="0" w:color="auto"/>
        <w:left w:val="none" w:sz="0" w:space="0" w:color="auto"/>
        <w:bottom w:val="none" w:sz="0" w:space="0" w:color="auto"/>
        <w:right w:val="none" w:sz="0" w:space="0" w:color="auto"/>
      </w:divBdr>
    </w:div>
    <w:div w:id="747194438">
      <w:bodyDiv w:val="1"/>
      <w:marLeft w:val="0"/>
      <w:marRight w:val="0"/>
      <w:marTop w:val="0"/>
      <w:marBottom w:val="0"/>
      <w:divBdr>
        <w:top w:val="none" w:sz="0" w:space="0" w:color="auto"/>
        <w:left w:val="none" w:sz="0" w:space="0" w:color="auto"/>
        <w:bottom w:val="none" w:sz="0" w:space="0" w:color="auto"/>
        <w:right w:val="none" w:sz="0" w:space="0" w:color="auto"/>
      </w:divBdr>
    </w:div>
    <w:div w:id="750083315">
      <w:bodyDiv w:val="1"/>
      <w:marLeft w:val="0"/>
      <w:marRight w:val="0"/>
      <w:marTop w:val="0"/>
      <w:marBottom w:val="0"/>
      <w:divBdr>
        <w:top w:val="none" w:sz="0" w:space="0" w:color="auto"/>
        <w:left w:val="none" w:sz="0" w:space="0" w:color="auto"/>
        <w:bottom w:val="none" w:sz="0" w:space="0" w:color="auto"/>
        <w:right w:val="none" w:sz="0" w:space="0" w:color="auto"/>
      </w:divBdr>
    </w:div>
    <w:div w:id="754403794">
      <w:bodyDiv w:val="1"/>
      <w:marLeft w:val="0"/>
      <w:marRight w:val="0"/>
      <w:marTop w:val="0"/>
      <w:marBottom w:val="0"/>
      <w:divBdr>
        <w:top w:val="none" w:sz="0" w:space="0" w:color="auto"/>
        <w:left w:val="none" w:sz="0" w:space="0" w:color="auto"/>
        <w:bottom w:val="none" w:sz="0" w:space="0" w:color="auto"/>
        <w:right w:val="none" w:sz="0" w:space="0" w:color="auto"/>
      </w:divBdr>
    </w:div>
    <w:div w:id="756365208">
      <w:bodyDiv w:val="1"/>
      <w:marLeft w:val="0"/>
      <w:marRight w:val="0"/>
      <w:marTop w:val="0"/>
      <w:marBottom w:val="0"/>
      <w:divBdr>
        <w:top w:val="none" w:sz="0" w:space="0" w:color="auto"/>
        <w:left w:val="none" w:sz="0" w:space="0" w:color="auto"/>
        <w:bottom w:val="none" w:sz="0" w:space="0" w:color="auto"/>
        <w:right w:val="none" w:sz="0" w:space="0" w:color="auto"/>
      </w:divBdr>
    </w:div>
    <w:div w:id="756825678">
      <w:bodyDiv w:val="1"/>
      <w:marLeft w:val="0"/>
      <w:marRight w:val="0"/>
      <w:marTop w:val="0"/>
      <w:marBottom w:val="0"/>
      <w:divBdr>
        <w:top w:val="none" w:sz="0" w:space="0" w:color="auto"/>
        <w:left w:val="none" w:sz="0" w:space="0" w:color="auto"/>
        <w:bottom w:val="none" w:sz="0" w:space="0" w:color="auto"/>
        <w:right w:val="none" w:sz="0" w:space="0" w:color="auto"/>
      </w:divBdr>
    </w:div>
    <w:div w:id="757290580">
      <w:bodyDiv w:val="1"/>
      <w:marLeft w:val="0"/>
      <w:marRight w:val="0"/>
      <w:marTop w:val="0"/>
      <w:marBottom w:val="0"/>
      <w:divBdr>
        <w:top w:val="none" w:sz="0" w:space="0" w:color="auto"/>
        <w:left w:val="none" w:sz="0" w:space="0" w:color="auto"/>
        <w:bottom w:val="none" w:sz="0" w:space="0" w:color="auto"/>
        <w:right w:val="none" w:sz="0" w:space="0" w:color="auto"/>
      </w:divBdr>
    </w:div>
    <w:div w:id="757365862">
      <w:bodyDiv w:val="1"/>
      <w:marLeft w:val="0"/>
      <w:marRight w:val="0"/>
      <w:marTop w:val="0"/>
      <w:marBottom w:val="0"/>
      <w:divBdr>
        <w:top w:val="none" w:sz="0" w:space="0" w:color="auto"/>
        <w:left w:val="none" w:sz="0" w:space="0" w:color="auto"/>
        <w:bottom w:val="none" w:sz="0" w:space="0" w:color="auto"/>
        <w:right w:val="none" w:sz="0" w:space="0" w:color="auto"/>
      </w:divBdr>
    </w:div>
    <w:div w:id="758064922">
      <w:bodyDiv w:val="1"/>
      <w:marLeft w:val="0"/>
      <w:marRight w:val="0"/>
      <w:marTop w:val="0"/>
      <w:marBottom w:val="0"/>
      <w:divBdr>
        <w:top w:val="none" w:sz="0" w:space="0" w:color="auto"/>
        <w:left w:val="none" w:sz="0" w:space="0" w:color="auto"/>
        <w:bottom w:val="none" w:sz="0" w:space="0" w:color="auto"/>
        <w:right w:val="none" w:sz="0" w:space="0" w:color="auto"/>
      </w:divBdr>
    </w:div>
    <w:div w:id="759712922">
      <w:bodyDiv w:val="1"/>
      <w:marLeft w:val="0"/>
      <w:marRight w:val="0"/>
      <w:marTop w:val="0"/>
      <w:marBottom w:val="0"/>
      <w:divBdr>
        <w:top w:val="none" w:sz="0" w:space="0" w:color="auto"/>
        <w:left w:val="none" w:sz="0" w:space="0" w:color="auto"/>
        <w:bottom w:val="none" w:sz="0" w:space="0" w:color="auto"/>
        <w:right w:val="none" w:sz="0" w:space="0" w:color="auto"/>
      </w:divBdr>
    </w:div>
    <w:div w:id="760613432">
      <w:bodyDiv w:val="1"/>
      <w:marLeft w:val="0"/>
      <w:marRight w:val="0"/>
      <w:marTop w:val="0"/>
      <w:marBottom w:val="0"/>
      <w:divBdr>
        <w:top w:val="none" w:sz="0" w:space="0" w:color="auto"/>
        <w:left w:val="none" w:sz="0" w:space="0" w:color="auto"/>
        <w:bottom w:val="none" w:sz="0" w:space="0" w:color="auto"/>
        <w:right w:val="none" w:sz="0" w:space="0" w:color="auto"/>
      </w:divBdr>
    </w:div>
    <w:div w:id="761292213">
      <w:bodyDiv w:val="1"/>
      <w:marLeft w:val="0"/>
      <w:marRight w:val="0"/>
      <w:marTop w:val="0"/>
      <w:marBottom w:val="0"/>
      <w:divBdr>
        <w:top w:val="none" w:sz="0" w:space="0" w:color="auto"/>
        <w:left w:val="none" w:sz="0" w:space="0" w:color="auto"/>
        <w:bottom w:val="none" w:sz="0" w:space="0" w:color="auto"/>
        <w:right w:val="none" w:sz="0" w:space="0" w:color="auto"/>
      </w:divBdr>
    </w:div>
    <w:div w:id="762994546">
      <w:bodyDiv w:val="1"/>
      <w:marLeft w:val="0"/>
      <w:marRight w:val="0"/>
      <w:marTop w:val="0"/>
      <w:marBottom w:val="0"/>
      <w:divBdr>
        <w:top w:val="none" w:sz="0" w:space="0" w:color="auto"/>
        <w:left w:val="none" w:sz="0" w:space="0" w:color="auto"/>
        <w:bottom w:val="none" w:sz="0" w:space="0" w:color="auto"/>
        <w:right w:val="none" w:sz="0" w:space="0" w:color="auto"/>
      </w:divBdr>
    </w:div>
    <w:div w:id="763571274">
      <w:bodyDiv w:val="1"/>
      <w:marLeft w:val="0"/>
      <w:marRight w:val="0"/>
      <w:marTop w:val="0"/>
      <w:marBottom w:val="0"/>
      <w:divBdr>
        <w:top w:val="none" w:sz="0" w:space="0" w:color="auto"/>
        <w:left w:val="none" w:sz="0" w:space="0" w:color="auto"/>
        <w:bottom w:val="none" w:sz="0" w:space="0" w:color="auto"/>
        <w:right w:val="none" w:sz="0" w:space="0" w:color="auto"/>
      </w:divBdr>
    </w:div>
    <w:div w:id="765615241">
      <w:bodyDiv w:val="1"/>
      <w:marLeft w:val="0"/>
      <w:marRight w:val="0"/>
      <w:marTop w:val="0"/>
      <w:marBottom w:val="0"/>
      <w:divBdr>
        <w:top w:val="none" w:sz="0" w:space="0" w:color="auto"/>
        <w:left w:val="none" w:sz="0" w:space="0" w:color="auto"/>
        <w:bottom w:val="none" w:sz="0" w:space="0" w:color="auto"/>
        <w:right w:val="none" w:sz="0" w:space="0" w:color="auto"/>
      </w:divBdr>
    </w:div>
    <w:div w:id="766851544">
      <w:bodyDiv w:val="1"/>
      <w:marLeft w:val="0"/>
      <w:marRight w:val="0"/>
      <w:marTop w:val="0"/>
      <w:marBottom w:val="0"/>
      <w:divBdr>
        <w:top w:val="none" w:sz="0" w:space="0" w:color="auto"/>
        <w:left w:val="none" w:sz="0" w:space="0" w:color="auto"/>
        <w:bottom w:val="none" w:sz="0" w:space="0" w:color="auto"/>
        <w:right w:val="none" w:sz="0" w:space="0" w:color="auto"/>
      </w:divBdr>
    </w:div>
    <w:div w:id="772476481">
      <w:bodyDiv w:val="1"/>
      <w:marLeft w:val="0"/>
      <w:marRight w:val="0"/>
      <w:marTop w:val="0"/>
      <w:marBottom w:val="0"/>
      <w:divBdr>
        <w:top w:val="none" w:sz="0" w:space="0" w:color="auto"/>
        <w:left w:val="none" w:sz="0" w:space="0" w:color="auto"/>
        <w:bottom w:val="none" w:sz="0" w:space="0" w:color="auto"/>
        <w:right w:val="none" w:sz="0" w:space="0" w:color="auto"/>
      </w:divBdr>
    </w:div>
    <w:div w:id="772868603">
      <w:bodyDiv w:val="1"/>
      <w:marLeft w:val="0"/>
      <w:marRight w:val="0"/>
      <w:marTop w:val="0"/>
      <w:marBottom w:val="0"/>
      <w:divBdr>
        <w:top w:val="none" w:sz="0" w:space="0" w:color="auto"/>
        <w:left w:val="none" w:sz="0" w:space="0" w:color="auto"/>
        <w:bottom w:val="none" w:sz="0" w:space="0" w:color="auto"/>
        <w:right w:val="none" w:sz="0" w:space="0" w:color="auto"/>
      </w:divBdr>
    </w:div>
    <w:div w:id="773523341">
      <w:bodyDiv w:val="1"/>
      <w:marLeft w:val="0"/>
      <w:marRight w:val="0"/>
      <w:marTop w:val="0"/>
      <w:marBottom w:val="0"/>
      <w:divBdr>
        <w:top w:val="none" w:sz="0" w:space="0" w:color="auto"/>
        <w:left w:val="none" w:sz="0" w:space="0" w:color="auto"/>
        <w:bottom w:val="none" w:sz="0" w:space="0" w:color="auto"/>
        <w:right w:val="none" w:sz="0" w:space="0" w:color="auto"/>
      </w:divBdr>
    </w:div>
    <w:div w:id="778720013">
      <w:bodyDiv w:val="1"/>
      <w:marLeft w:val="0"/>
      <w:marRight w:val="0"/>
      <w:marTop w:val="0"/>
      <w:marBottom w:val="0"/>
      <w:divBdr>
        <w:top w:val="none" w:sz="0" w:space="0" w:color="auto"/>
        <w:left w:val="none" w:sz="0" w:space="0" w:color="auto"/>
        <w:bottom w:val="none" w:sz="0" w:space="0" w:color="auto"/>
        <w:right w:val="none" w:sz="0" w:space="0" w:color="auto"/>
      </w:divBdr>
    </w:div>
    <w:div w:id="779422001">
      <w:bodyDiv w:val="1"/>
      <w:marLeft w:val="0"/>
      <w:marRight w:val="0"/>
      <w:marTop w:val="0"/>
      <w:marBottom w:val="0"/>
      <w:divBdr>
        <w:top w:val="none" w:sz="0" w:space="0" w:color="auto"/>
        <w:left w:val="none" w:sz="0" w:space="0" w:color="auto"/>
        <w:bottom w:val="none" w:sz="0" w:space="0" w:color="auto"/>
        <w:right w:val="none" w:sz="0" w:space="0" w:color="auto"/>
      </w:divBdr>
    </w:div>
    <w:div w:id="782193765">
      <w:bodyDiv w:val="1"/>
      <w:marLeft w:val="0"/>
      <w:marRight w:val="0"/>
      <w:marTop w:val="0"/>
      <w:marBottom w:val="0"/>
      <w:divBdr>
        <w:top w:val="none" w:sz="0" w:space="0" w:color="auto"/>
        <w:left w:val="none" w:sz="0" w:space="0" w:color="auto"/>
        <w:bottom w:val="none" w:sz="0" w:space="0" w:color="auto"/>
        <w:right w:val="none" w:sz="0" w:space="0" w:color="auto"/>
      </w:divBdr>
    </w:div>
    <w:div w:id="783118811">
      <w:bodyDiv w:val="1"/>
      <w:marLeft w:val="0"/>
      <w:marRight w:val="0"/>
      <w:marTop w:val="0"/>
      <w:marBottom w:val="0"/>
      <w:divBdr>
        <w:top w:val="none" w:sz="0" w:space="0" w:color="auto"/>
        <w:left w:val="none" w:sz="0" w:space="0" w:color="auto"/>
        <w:bottom w:val="none" w:sz="0" w:space="0" w:color="auto"/>
        <w:right w:val="none" w:sz="0" w:space="0" w:color="auto"/>
      </w:divBdr>
    </w:div>
    <w:div w:id="788202641">
      <w:bodyDiv w:val="1"/>
      <w:marLeft w:val="0"/>
      <w:marRight w:val="0"/>
      <w:marTop w:val="0"/>
      <w:marBottom w:val="0"/>
      <w:divBdr>
        <w:top w:val="none" w:sz="0" w:space="0" w:color="auto"/>
        <w:left w:val="none" w:sz="0" w:space="0" w:color="auto"/>
        <w:bottom w:val="none" w:sz="0" w:space="0" w:color="auto"/>
        <w:right w:val="none" w:sz="0" w:space="0" w:color="auto"/>
      </w:divBdr>
    </w:div>
    <w:div w:id="788351723">
      <w:bodyDiv w:val="1"/>
      <w:marLeft w:val="0"/>
      <w:marRight w:val="0"/>
      <w:marTop w:val="0"/>
      <w:marBottom w:val="0"/>
      <w:divBdr>
        <w:top w:val="none" w:sz="0" w:space="0" w:color="auto"/>
        <w:left w:val="none" w:sz="0" w:space="0" w:color="auto"/>
        <w:bottom w:val="none" w:sz="0" w:space="0" w:color="auto"/>
        <w:right w:val="none" w:sz="0" w:space="0" w:color="auto"/>
      </w:divBdr>
    </w:div>
    <w:div w:id="788402844">
      <w:bodyDiv w:val="1"/>
      <w:marLeft w:val="0"/>
      <w:marRight w:val="0"/>
      <w:marTop w:val="0"/>
      <w:marBottom w:val="0"/>
      <w:divBdr>
        <w:top w:val="none" w:sz="0" w:space="0" w:color="auto"/>
        <w:left w:val="none" w:sz="0" w:space="0" w:color="auto"/>
        <w:bottom w:val="none" w:sz="0" w:space="0" w:color="auto"/>
        <w:right w:val="none" w:sz="0" w:space="0" w:color="auto"/>
      </w:divBdr>
    </w:div>
    <w:div w:id="790898254">
      <w:bodyDiv w:val="1"/>
      <w:marLeft w:val="0"/>
      <w:marRight w:val="0"/>
      <w:marTop w:val="0"/>
      <w:marBottom w:val="0"/>
      <w:divBdr>
        <w:top w:val="none" w:sz="0" w:space="0" w:color="auto"/>
        <w:left w:val="none" w:sz="0" w:space="0" w:color="auto"/>
        <w:bottom w:val="none" w:sz="0" w:space="0" w:color="auto"/>
        <w:right w:val="none" w:sz="0" w:space="0" w:color="auto"/>
      </w:divBdr>
    </w:div>
    <w:div w:id="791480479">
      <w:bodyDiv w:val="1"/>
      <w:marLeft w:val="0"/>
      <w:marRight w:val="0"/>
      <w:marTop w:val="0"/>
      <w:marBottom w:val="0"/>
      <w:divBdr>
        <w:top w:val="none" w:sz="0" w:space="0" w:color="auto"/>
        <w:left w:val="none" w:sz="0" w:space="0" w:color="auto"/>
        <w:bottom w:val="none" w:sz="0" w:space="0" w:color="auto"/>
        <w:right w:val="none" w:sz="0" w:space="0" w:color="auto"/>
      </w:divBdr>
    </w:div>
    <w:div w:id="791822614">
      <w:bodyDiv w:val="1"/>
      <w:marLeft w:val="0"/>
      <w:marRight w:val="0"/>
      <w:marTop w:val="0"/>
      <w:marBottom w:val="0"/>
      <w:divBdr>
        <w:top w:val="none" w:sz="0" w:space="0" w:color="auto"/>
        <w:left w:val="none" w:sz="0" w:space="0" w:color="auto"/>
        <w:bottom w:val="none" w:sz="0" w:space="0" w:color="auto"/>
        <w:right w:val="none" w:sz="0" w:space="0" w:color="auto"/>
      </w:divBdr>
    </w:div>
    <w:div w:id="796336528">
      <w:bodyDiv w:val="1"/>
      <w:marLeft w:val="0"/>
      <w:marRight w:val="0"/>
      <w:marTop w:val="0"/>
      <w:marBottom w:val="0"/>
      <w:divBdr>
        <w:top w:val="none" w:sz="0" w:space="0" w:color="auto"/>
        <w:left w:val="none" w:sz="0" w:space="0" w:color="auto"/>
        <w:bottom w:val="none" w:sz="0" w:space="0" w:color="auto"/>
        <w:right w:val="none" w:sz="0" w:space="0" w:color="auto"/>
      </w:divBdr>
    </w:div>
    <w:div w:id="797114955">
      <w:bodyDiv w:val="1"/>
      <w:marLeft w:val="0"/>
      <w:marRight w:val="0"/>
      <w:marTop w:val="0"/>
      <w:marBottom w:val="0"/>
      <w:divBdr>
        <w:top w:val="none" w:sz="0" w:space="0" w:color="auto"/>
        <w:left w:val="none" w:sz="0" w:space="0" w:color="auto"/>
        <w:bottom w:val="none" w:sz="0" w:space="0" w:color="auto"/>
        <w:right w:val="none" w:sz="0" w:space="0" w:color="auto"/>
      </w:divBdr>
    </w:div>
    <w:div w:id="798261210">
      <w:bodyDiv w:val="1"/>
      <w:marLeft w:val="0"/>
      <w:marRight w:val="0"/>
      <w:marTop w:val="0"/>
      <w:marBottom w:val="0"/>
      <w:divBdr>
        <w:top w:val="none" w:sz="0" w:space="0" w:color="auto"/>
        <w:left w:val="none" w:sz="0" w:space="0" w:color="auto"/>
        <w:bottom w:val="none" w:sz="0" w:space="0" w:color="auto"/>
        <w:right w:val="none" w:sz="0" w:space="0" w:color="auto"/>
      </w:divBdr>
    </w:div>
    <w:div w:id="799153972">
      <w:bodyDiv w:val="1"/>
      <w:marLeft w:val="0"/>
      <w:marRight w:val="0"/>
      <w:marTop w:val="0"/>
      <w:marBottom w:val="0"/>
      <w:divBdr>
        <w:top w:val="none" w:sz="0" w:space="0" w:color="auto"/>
        <w:left w:val="none" w:sz="0" w:space="0" w:color="auto"/>
        <w:bottom w:val="none" w:sz="0" w:space="0" w:color="auto"/>
        <w:right w:val="none" w:sz="0" w:space="0" w:color="auto"/>
      </w:divBdr>
    </w:div>
    <w:div w:id="799566329">
      <w:bodyDiv w:val="1"/>
      <w:marLeft w:val="0"/>
      <w:marRight w:val="0"/>
      <w:marTop w:val="0"/>
      <w:marBottom w:val="0"/>
      <w:divBdr>
        <w:top w:val="none" w:sz="0" w:space="0" w:color="auto"/>
        <w:left w:val="none" w:sz="0" w:space="0" w:color="auto"/>
        <w:bottom w:val="none" w:sz="0" w:space="0" w:color="auto"/>
        <w:right w:val="none" w:sz="0" w:space="0" w:color="auto"/>
      </w:divBdr>
    </w:div>
    <w:div w:id="802699198">
      <w:bodyDiv w:val="1"/>
      <w:marLeft w:val="0"/>
      <w:marRight w:val="0"/>
      <w:marTop w:val="0"/>
      <w:marBottom w:val="0"/>
      <w:divBdr>
        <w:top w:val="none" w:sz="0" w:space="0" w:color="auto"/>
        <w:left w:val="none" w:sz="0" w:space="0" w:color="auto"/>
        <w:bottom w:val="none" w:sz="0" w:space="0" w:color="auto"/>
        <w:right w:val="none" w:sz="0" w:space="0" w:color="auto"/>
      </w:divBdr>
    </w:div>
    <w:div w:id="808286253">
      <w:bodyDiv w:val="1"/>
      <w:marLeft w:val="0"/>
      <w:marRight w:val="0"/>
      <w:marTop w:val="0"/>
      <w:marBottom w:val="0"/>
      <w:divBdr>
        <w:top w:val="none" w:sz="0" w:space="0" w:color="auto"/>
        <w:left w:val="none" w:sz="0" w:space="0" w:color="auto"/>
        <w:bottom w:val="none" w:sz="0" w:space="0" w:color="auto"/>
        <w:right w:val="none" w:sz="0" w:space="0" w:color="auto"/>
      </w:divBdr>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810556369">
      <w:bodyDiv w:val="1"/>
      <w:marLeft w:val="0"/>
      <w:marRight w:val="0"/>
      <w:marTop w:val="0"/>
      <w:marBottom w:val="0"/>
      <w:divBdr>
        <w:top w:val="none" w:sz="0" w:space="0" w:color="auto"/>
        <w:left w:val="none" w:sz="0" w:space="0" w:color="auto"/>
        <w:bottom w:val="none" w:sz="0" w:space="0" w:color="auto"/>
        <w:right w:val="none" w:sz="0" w:space="0" w:color="auto"/>
      </w:divBdr>
    </w:div>
    <w:div w:id="812600539">
      <w:bodyDiv w:val="1"/>
      <w:marLeft w:val="0"/>
      <w:marRight w:val="0"/>
      <w:marTop w:val="0"/>
      <w:marBottom w:val="0"/>
      <w:divBdr>
        <w:top w:val="none" w:sz="0" w:space="0" w:color="auto"/>
        <w:left w:val="none" w:sz="0" w:space="0" w:color="auto"/>
        <w:bottom w:val="none" w:sz="0" w:space="0" w:color="auto"/>
        <w:right w:val="none" w:sz="0" w:space="0" w:color="auto"/>
      </w:divBdr>
    </w:div>
    <w:div w:id="813137842">
      <w:bodyDiv w:val="1"/>
      <w:marLeft w:val="0"/>
      <w:marRight w:val="0"/>
      <w:marTop w:val="0"/>
      <w:marBottom w:val="0"/>
      <w:divBdr>
        <w:top w:val="none" w:sz="0" w:space="0" w:color="auto"/>
        <w:left w:val="none" w:sz="0" w:space="0" w:color="auto"/>
        <w:bottom w:val="none" w:sz="0" w:space="0" w:color="auto"/>
        <w:right w:val="none" w:sz="0" w:space="0" w:color="auto"/>
      </w:divBdr>
    </w:div>
    <w:div w:id="813334027">
      <w:bodyDiv w:val="1"/>
      <w:marLeft w:val="0"/>
      <w:marRight w:val="0"/>
      <w:marTop w:val="0"/>
      <w:marBottom w:val="0"/>
      <w:divBdr>
        <w:top w:val="none" w:sz="0" w:space="0" w:color="auto"/>
        <w:left w:val="none" w:sz="0" w:space="0" w:color="auto"/>
        <w:bottom w:val="none" w:sz="0" w:space="0" w:color="auto"/>
        <w:right w:val="none" w:sz="0" w:space="0" w:color="auto"/>
      </w:divBdr>
    </w:div>
    <w:div w:id="815534227">
      <w:bodyDiv w:val="1"/>
      <w:marLeft w:val="0"/>
      <w:marRight w:val="0"/>
      <w:marTop w:val="0"/>
      <w:marBottom w:val="0"/>
      <w:divBdr>
        <w:top w:val="none" w:sz="0" w:space="0" w:color="auto"/>
        <w:left w:val="none" w:sz="0" w:space="0" w:color="auto"/>
        <w:bottom w:val="none" w:sz="0" w:space="0" w:color="auto"/>
        <w:right w:val="none" w:sz="0" w:space="0" w:color="auto"/>
      </w:divBdr>
    </w:div>
    <w:div w:id="816336888">
      <w:bodyDiv w:val="1"/>
      <w:marLeft w:val="0"/>
      <w:marRight w:val="0"/>
      <w:marTop w:val="0"/>
      <w:marBottom w:val="0"/>
      <w:divBdr>
        <w:top w:val="none" w:sz="0" w:space="0" w:color="auto"/>
        <w:left w:val="none" w:sz="0" w:space="0" w:color="auto"/>
        <w:bottom w:val="none" w:sz="0" w:space="0" w:color="auto"/>
        <w:right w:val="none" w:sz="0" w:space="0" w:color="auto"/>
      </w:divBdr>
    </w:div>
    <w:div w:id="819928771">
      <w:bodyDiv w:val="1"/>
      <w:marLeft w:val="0"/>
      <w:marRight w:val="0"/>
      <w:marTop w:val="0"/>
      <w:marBottom w:val="0"/>
      <w:divBdr>
        <w:top w:val="none" w:sz="0" w:space="0" w:color="auto"/>
        <w:left w:val="none" w:sz="0" w:space="0" w:color="auto"/>
        <w:bottom w:val="none" w:sz="0" w:space="0" w:color="auto"/>
        <w:right w:val="none" w:sz="0" w:space="0" w:color="auto"/>
      </w:divBdr>
    </w:div>
    <w:div w:id="820073185">
      <w:bodyDiv w:val="1"/>
      <w:marLeft w:val="0"/>
      <w:marRight w:val="0"/>
      <w:marTop w:val="0"/>
      <w:marBottom w:val="0"/>
      <w:divBdr>
        <w:top w:val="none" w:sz="0" w:space="0" w:color="auto"/>
        <w:left w:val="none" w:sz="0" w:space="0" w:color="auto"/>
        <w:bottom w:val="none" w:sz="0" w:space="0" w:color="auto"/>
        <w:right w:val="none" w:sz="0" w:space="0" w:color="auto"/>
      </w:divBdr>
    </w:div>
    <w:div w:id="820464677">
      <w:bodyDiv w:val="1"/>
      <w:marLeft w:val="0"/>
      <w:marRight w:val="0"/>
      <w:marTop w:val="0"/>
      <w:marBottom w:val="0"/>
      <w:divBdr>
        <w:top w:val="none" w:sz="0" w:space="0" w:color="auto"/>
        <w:left w:val="none" w:sz="0" w:space="0" w:color="auto"/>
        <w:bottom w:val="none" w:sz="0" w:space="0" w:color="auto"/>
        <w:right w:val="none" w:sz="0" w:space="0" w:color="auto"/>
      </w:divBdr>
    </w:div>
    <w:div w:id="821238406">
      <w:bodyDiv w:val="1"/>
      <w:marLeft w:val="0"/>
      <w:marRight w:val="0"/>
      <w:marTop w:val="0"/>
      <w:marBottom w:val="0"/>
      <w:divBdr>
        <w:top w:val="none" w:sz="0" w:space="0" w:color="auto"/>
        <w:left w:val="none" w:sz="0" w:space="0" w:color="auto"/>
        <w:bottom w:val="none" w:sz="0" w:space="0" w:color="auto"/>
        <w:right w:val="none" w:sz="0" w:space="0" w:color="auto"/>
      </w:divBdr>
    </w:div>
    <w:div w:id="825979810">
      <w:bodyDiv w:val="1"/>
      <w:marLeft w:val="0"/>
      <w:marRight w:val="0"/>
      <w:marTop w:val="0"/>
      <w:marBottom w:val="0"/>
      <w:divBdr>
        <w:top w:val="none" w:sz="0" w:space="0" w:color="auto"/>
        <w:left w:val="none" w:sz="0" w:space="0" w:color="auto"/>
        <w:bottom w:val="none" w:sz="0" w:space="0" w:color="auto"/>
        <w:right w:val="none" w:sz="0" w:space="0" w:color="auto"/>
      </w:divBdr>
    </w:div>
    <w:div w:id="827206456">
      <w:bodyDiv w:val="1"/>
      <w:marLeft w:val="0"/>
      <w:marRight w:val="0"/>
      <w:marTop w:val="0"/>
      <w:marBottom w:val="0"/>
      <w:divBdr>
        <w:top w:val="none" w:sz="0" w:space="0" w:color="auto"/>
        <w:left w:val="none" w:sz="0" w:space="0" w:color="auto"/>
        <w:bottom w:val="none" w:sz="0" w:space="0" w:color="auto"/>
        <w:right w:val="none" w:sz="0" w:space="0" w:color="auto"/>
      </w:divBdr>
    </w:div>
    <w:div w:id="827599625">
      <w:bodyDiv w:val="1"/>
      <w:marLeft w:val="0"/>
      <w:marRight w:val="0"/>
      <w:marTop w:val="0"/>
      <w:marBottom w:val="0"/>
      <w:divBdr>
        <w:top w:val="none" w:sz="0" w:space="0" w:color="auto"/>
        <w:left w:val="none" w:sz="0" w:space="0" w:color="auto"/>
        <w:bottom w:val="none" w:sz="0" w:space="0" w:color="auto"/>
        <w:right w:val="none" w:sz="0" w:space="0" w:color="auto"/>
      </w:divBdr>
    </w:div>
    <w:div w:id="827673229">
      <w:bodyDiv w:val="1"/>
      <w:marLeft w:val="0"/>
      <w:marRight w:val="0"/>
      <w:marTop w:val="0"/>
      <w:marBottom w:val="0"/>
      <w:divBdr>
        <w:top w:val="none" w:sz="0" w:space="0" w:color="auto"/>
        <w:left w:val="none" w:sz="0" w:space="0" w:color="auto"/>
        <w:bottom w:val="none" w:sz="0" w:space="0" w:color="auto"/>
        <w:right w:val="none" w:sz="0" w:space="0" w:color="auto"/>
      </w:divBdr>
    </w:div>
    <w:div w:id="828326608">
      <w:bodyDiv w:val="1"/>
      <w:marLeft w:val="0"/>
      <w:marRight w:val="0"/>
      <w:marTop w:val="0"/>
      <w:marBottom w:val="0"/>
      <w:divBdr>
        <w:top w:val="none" w:sz="0" w:space="0" w:color="auto"/>
        <w:left w:val="none" w:sz="0" w:space="0" w:color="auto"/>
        <w:bottom w:val="none" w:sz="0" w:space="0" w:color="auto"/>
        <w:right w:val="none" w:sz="0" w:space="0" w:color="auto"/>
      </w:divBdr>
    </w:div>
    <w:div w:id="829099642">
      <w:bodyDiv w:val="1"/>
      <w:marLeft w:val="0"/>
      <w:marRight w:val="0"/>
      <w:marTop w:val="0"/>
      <w:marBottom w:val="0"/>
      <w:divBdr>
        <w:top w:val="none" w:sz="0" w:space="0" w:color="auto"/>
        <w:left w:val="none" w:sz="0" w:space="0" w:color="auto"/>
        <w:bottom w:val="none" w:sz="0" w:space="0" w:color="auto"/>
        <w:right w:val="none" w:sz="0" w:space="0" w:color="auto"/>
      </w:divBdr>
    </w:div>
    <w:div w:id="829292831">
      <w:bodyDiv w:val="1"/>
      <w:marLeft w:val="0"/>
      <w:marRight w:val="0"/>
      <w:marTop w:val="0"/>
      <w:marBottom w:val="0"/>
      <w:divBdr>
        <w:top w:val="none" w:sz="0" w:space="0" w:color="auto"/>
        <w:left w:val="none" w:sz="0" w:space="0" w:color="auto"/>
        <w:bottom w:val="none" w:sz="0" w:space="0" w:color="auto"/>
        <w:right w:val="none" w:sz="0" w:space="0" w:color="auto"/>
      </w:divBdr>
    </w:div>
    <w:div w:id="832452370">
      <w:bodyDiv w:val="1"/>
      <w:marLeft w:val="0"/>
      <w:marRight w:val="0"/>
      <w:marTop w:val="0"/>
      <w:marBottom w:val="0"/>
      <w:divBdr>
        <w:top w:val="none" w:sz="0" w:space="0" w:color="auto"/>
        <w:left w:val="none" w:sz="0" w:space="0" w:color="auto"/>
        <w:bottom w:val="none" w:sz="0" w:space="0" w:color="auto"/>
        <w:right w:val="none" w:sz="0" w:space="0" w:color="auto"/>
      </w:divBdr>
    </w:div>
    <w:div w:id="832990089">
      <w:bodyDiv w:val="1"/>
      <w:marLeft w:val="0"/>
      <w:marRight w:val="0"/>
      <w:marTop w:val="0"/>
      <w:marBottom w:val="0"/>
      <w:divBdr>
        <w:top w:val="none" w:sz="0" w:space="0" w:color="auto"/>
        <w:left w:val="none" w:sz="0" w:space="0" w:color="auto"/>
        <w:bottom w:val="none" w:sz="0" w:space="0" w:color="auto"/>
        <w:right w:val="none" w:sz="0" w:space="0" w:color="auto"/>
      </w:divBdr>
    </w:div>
    <w:div w:id="835001038">
      <w:bodyDiv w:val="1"/>
      <w:marLeft w:val="0"/>
      <w:marRight w:val="0"/>
      <w:marTop w:val="0"/>
      <w:marBottom w:val="0"/>
      <w:divBdr>
        <w:top w:val="none" w:sz="0" w:space="0" w:color="auto"/>
        <w:left w:val="none" w:sz="0" w:space="0" w:color="auto"/>
        <w:bottom w:val="none" w:sz="0" w:space="0" w:color="auto"/>
        <w:right w:val="none" w:sz="0" w:space="0" w:color="auto"/>
      </w:divBdr>
    </w:div>
    <w:div w:id="842668989">
      <w:bodyDiv w:val="1"/>
      <w:marLeft w:val="0"/>
      <w:marRight w:val="0"/>
      <w:marTop w:val="0"/>
      <w:marBottom w:val="0"/>
      <w:divBdr>
        <w:top w:val="none" w:sz="0" w:space="0" w:color="auto"/>
        <w:left w:val="none" w:sz="0" w:space="0" w:color="auto"/>
        <w:bottom w:val="none" w:sz="0" w:space="0" w:color="auto"/>
        <w:right w:val="none" w:sz="0" w:space="0" w:color="auto"/>
      </w:divBdr>
    </w:div>
    <w:div w:id="843663074">
      <w:bodyDiv w:val="1"/>
      <w:marLeft w:val="0"/>
      <w:marRight w:val="0"/>
      <w:marTop w:val="0"/>
      <w:marBottom w:val="0"/>
      <w:divBdr>
        <w:top w:val="none" w:sz="0" w:space="0" w:color="auto"/>
        <w:left w:val="none" w:sz="0" w:space="0" w:color="auto"/>
        <w:bottom w:val="none" w:sz="0" w:space="0" w:color="auto"/>
        <w:right w:val="none" w:sz="0" w:space="0" w:color="auto"/>
      </w:divBdr>
    </w:div>
    <w:div w:id="844172196">
      <w:bodyDiv w:val="1"/>
      <w:marLeft w:val="0"/>
      <w:marRight w:val="0"/>
      <w:marTop w:val="0"/>
      <w:marBottom w:val="0"/>
      <w:divBdr>
        <w:top w:val="none" w:sz="0" w:space="0" w:color="auto"/>
        <w:left w:val="none" w:sz="0" w:space="0" w:color="auto"/>
        <w:bottom w:val="none" w:sz="0" w:space="0" w:color="auto"/>
        <w:right w:val="none" w:sz="0" w:space="0" w:color="auto"/>
      </w:divBdr>
    </w:div>
    <w:div w:id="844518335">
      <w:bodyDiv w:val="1"/>
      <w:marLeft w:val="0"/>
      <w:marRight w:val="0"/>
      <w:marTop w:val="0"/>
      <w:marBottom w:val="0"/>
      <w:divBdr>
        <w:top w:val="none" w:sz="0" w:space="0" w:color="auto"/>
        <w:left w:val="none" w:sz="0" w:space="0" w:color="auto"/>
        <w:bottom w:val="none" w:sz="0" w:space="0" w:color="auto"/>
        <w:right w:val="none" w:sz="0" w:space="0" w:color="auto"/>
      </w:divBdr>
    </w:div>
    <w:div w:id="846022144">
      <w:bodyDiv w:val="1"/>
      <w:marLeft w:val="0"/>
      <w:marRight w:val="0"/>
      <w:marTop w:val="0"/>
      <w:marBottom w:val="0"/>
      <w:divBdr>
        <w:top w:val="none" w:sz="0" w:space="0" w:color="auto"/>
        <w:left w:val="none" w:sz="0" w:space="0" w:color="auto"/>
        <w:bottom w:val="none" w:sz="0" w:space="0" w:color="auto"/>
        <w:right w:val="none" w:sz="0" w:space="0" w:color="auto"/>
      </w:divBdr>
    </w:div>
    <w:div w:id="850947740">
      <w:bodyDiv w:val="1"/>
      <w:marLeft w:val="0"/>
      <w:marRight w:val="0"/>
      <w:marTop w:val="0"/>
      <w:marBottom w:val="0"/>
      <w:divBdr>
        <w:top w:val="none" w:sz="0" w:space="0" w:color="auto"/>
        <w:left w:val="none" w:sz="0" w:space="0" w:color="auto"/>
        <w:bottom w:val="none" w:sz="0" w:space="0" w:color="auto"/>
        <w:right w:val="none" w:sz="0" w:space="0" w:color="auto"/>
      </w:divBdr>
    </w:div>
    <w:div w:id="852719565">
      <w:bodyDiv w:val="1"/>
      <w:marLeft w:val="0"/>
      <w:marRight w:val="0"/>
      <w:marTop w:val="0"/>
      <w:marBottom w:val="0"/>
      <w:divBdr>
        <w:top w:val="none" w:sz="0" w:space="0" w:color="auto"/>
        <w:left w:val="none" w:sz="0" w:space="0" w:color="auto"/>
        <w:bottom w:val="none" w:sz="0" w:space="0" w:color="auto"/>
        <w:right w:val="none" w:sz="0" w:space="0" w:color="auto"/>
      </w:divBdr>
    </w:div>
    <w:div w:id="854418920">
      <w:bodyDiv w:val="1"/>
      <w:marLeft w:val="0"/>
      <w:marRight w:val="0"/>
      <w:marTop w:val="0"/>
      <w:marBottom w:val="0"/>
      <w:divBdr>
        <w:top w:val="none" w:sz="0" w:space="0" w:color="auto"/>
        <w:left w:val="none" w:sz="0" w:space="0" w:color="auto"/>
        <w:bottom w:val="none" w:sz="0" w:space="0" w:color="auto"/>
        <w:right w:val="none" w:sz="0" w:space="0" w:color="auto"/>
      </w:divBdr>
    </w:div>
    <w:div w:id="854463474">
      <w:bodyDiv w:val="1"/>
      <w:marLeft w:val="0"/>
      <w:marRight w:val="0"/>
      <w:marTop w:val="0"/>
      <w:marBottom w:val="0"/>
      <w:divBdr>
        <w:top w:val="none" w:sz="0" w:space="0" w:color="auto"/>
        <w:left w:val="none" w:sz="0" w:space="0" w:color="auto"/>
        <w:bottom w:val="none" w:sz="0" w:space="0" w:color="auto"/>
        <w:right w:val="none" w:sz="0" w:space="0" w:color="auto"/>
      </w:divBdr>
    </w:div>
    <w:div w:id="855312587">
      <w:bodyDiv w:val="1"/>
      <w:marLeft w:val="0"/>
      <w:marRight w:val="0"/>
      <w:marTop w:val="0"/>
      <w:marBottom w:val="0"/>
      <w:divBdr>
        <w:top w:val="none" w:sz="0" w:space="0" w:color="auto"/>
        <w:left w:val="none" w:sz="0" w:space="0" w:color="auto"/>
        <w:bottom w:val="none" w:sz="0" w:space="0" w:color="auto"/>
        <w:right w:val="none" w:sz="0" w:space="0" w:color="auto"/>
      </w:divBdr>
    </w:div>
    <w:div w:id="856311462">
      <w:bodyDiv w:val="1"/>
      <w:marLeft w:val="0"/>
      <w:marRight w:val="0"/>
      <w:marTop w:val="0"/>
      <w:marBottom w:val="0"/>
      <w:divBdr>
        <w:top w:val="none" w:sz="0" w:space="0" w:color="auto"/>
        <w:left w:val="none" w:sz="0" w:space="0" w:color="auto"/>
        <w:bottom w:val="none" w:sz="0" w:space="0" w:color="auto"/>
        <w:right w:val="none" w:sz="0" w:space="0" w:color="auto"/>
      </w:divBdr>
    </w:div>
    <w:div w:id="857281376">
      <w:bodyDiv w:val="1"/>
      <w:marLeft w:val="0"/>
      <w:marRight w:val="0"/>
      <w:marTop w:val="0"/>
      <w:marBottom w:val="0"/>
      <w:divBdr>
        <w:top w:val="none" w:sz="0" w:space="0" w:color="auto"/>
        <w:left w:val="none" w:sz="0" w:space="0" w:color="auto"/>
        <w:bottom w:val="none" w:sz="0" w:space="0" w:color="auto"/>
        <w:right w:val="none" w:sz="0" w:space="0" w:color="auto"/>
      </w:divBdr>
    </w:div>
    <w:div w:id="859661379">
      <w:bodyDiv w:val="1"/>
      <w:marLeft w:val="0"/>
      <w:marRight w:val="0"/>
      <w:marTop w:val="0"/>
      <w:marBottom w:val="0"/>
      <w:divBdr>
        <w:top w:val="none" w:sz="0" w:space="0" w:color="auto"/>
        <w:left w:val="none" w:sz="0" w:space="0" w:color="auto"/>
        <w:bottom w:val="none" w:sz="0" w:space="0" w:color="auto"/>
        <w:right w:val="none" w:sz="0" w:space="0" w:color="auto"/>
      </w:divBdr>
    </w:div>
    <w:div w:id="861019792">
      <w:bodyDiv w:val="1"/>
      <w:marLeft w:val="0"/>
      <w:marRight w:val="0"/>
      <w:marTop w:val="0"/>
      <w:marBottom w:val="0"/>
      <w:divBdr>
        <w:top w:val="none" w:sz="0" w:space="0" w:color="auto"/>
        <w:left w:val="none" w:sz="0" w:space="0" w:color="auto"/>
        <w:bottom w:val="none" w:sz="0" w:space="0" w:color="auto"/>
        <w:right w:val="none" w:sz="0" w:space="0" w:color="auto"/>
      </w:divBdr>
    </w:div>
    <w:div w:id="861288311">
      <w:bodyDiv w:val="1"/>
      <w:marLeft w:val="0"/>
      <w:marRight w:val="0"/>
      <w:marTop w:val="0"/>
      <w:marBottom w:val="0"/>
      <w:divBdr>
        <w:top w:val="none" w:sz="0" w:space="0" w:color="auto"/>
        <w:left w:val="none" w:sz="0" w:space="0" w:color="auto"/>
        <w:bottom w:val="none" w:sz="0" w:space="0" w:color="auto"/>
        <w:right w:val="none" w:sz="0" w:space="0" w:color="auto"/>
      </w:divBdr>
    </w:div>
    <w:div w:id="865142739">
      <w:bodyDiv w:val="1"/>
      <w:marLeft w:val="0"/>
      <w:marRight w:val="0"/>
      <w:marTop w:val="0"/>
      <w:marBottom w:val="0"/>
      <w:divBdr>
        <w:top w:val="none" w:sz="0" w:space="0" w:color="auto"/>
        <w:left w:val="none" w:sz="0" w:space="0" w:color="auto"/>
        <w:bottom w:val="none" w:sz="0" w:space="0" w:color="auto"/>
        <w:right w:val="none" w:sz="0" w:space="0" w:color="auto"/>
      </w:divBdr>
    </w:div>
    <w:div w:id="866021768">
      <w:bodyDiv w:val="1"/>
      <w:marLeft w:val="0"/>
      <w:marRight w:val="0"/>
      <w:marTop w:val="0"/>
      <w:marBottom w:val="0"/>
      <w:divBdr>
        <w:top w:val="none" w:sz="0" w:space="0" w:color="auto"/>
        <w:left w:val="none" w:sz="0" w:space="0" w:color="auto"/>
        <w:bottom w:val="none" w:sz="0" w:space="0" w:color="auto"/>
        <w:right w:val="none" w:sz="0" w:space="0" w:color="auto"/>
      </w:divBdr>
    </w:div>
    <w:div w:id="867329164">
      <w:bodyDiv w:val="1"/>
      <w:marLeft w:val="0"/>
      <w:marRight w:val="0"/>
      <w:marTop w:val="0"/>
      <w:marBottom w:val="0"/>
      <w:divBdr>
        <w:top w:val="none" w:sz="0" w:space="0" w:color="auto"/>
        <w:left w:val="none" w:sz="0" w:space="0" w:color="auto"/>
        <w:bottom w:val="none" w:sz="0" w:space="0" w:color="auto"/>
        <w:right w:val="none" w:sz="0" w:space="0" w:color="auto"/>
      </w:divBdr>
    </w:div>
    <w:div w:id="871503009">
      <w:bodyDiv w:val="1"/>
      <w:marLeft w:val="0"/>
      <w:marRight w:val="0"/>
      <w:marTop w:val="0"/>
      <w:marBottom w:val="0"/>
      <w:divBdr>
        <w:top w:val="none" w:sz="0" w:space="0" w:color="auto"/>
        <w:left w:val="none" w:sz="0" w:space="0" w:color="auto"/>
        <w:bottom w:val="none" w:sz="0" w:space="0" w:color="auto"/>
        <w:right w:val="none" w:sz="0" w:space="0" w:color="auto"/>
      </w:divBdr>
    </w:div>
    <w:div w:id="872497978">
      <w:bodyDiv w:val="1"/>
      <w:marLeft w:val="0"/>
      <w:marRight w:val="0"/>
      <w:marTop w:val="0"/>
      <w:marBottom w:val="0"/>
      <w:divBdr>
        <w:top w:val="none" w:sz="0" w:space="0" w:color="auto"/>
        <w:left w:val="none" w:sz="0" w:space="0" w:color="auto"/>
        <w:bottom w:val="none" w:sz="0" w:space="0" w:color="auto"/>
        <w:right w:val="none" w:sz="0" w:space="0" w:color="auto"/>
      </w:divBdr>
    </w:div>
    <w:div w:id="877396145">
      <w:bodyDiv w:val="1"/>
      <w:marLeft w:val="0"/>
      <w:marRight w:val="0"/>
      <w:marTop w:val="0"/>
      <w:marBottom w:val="0"/>
      <w:divBdr>
        <w:top w:val="none" w:sz="0" w:space="0" w:color="auto"/>
        <w:left w:val="none" w:sz="0" w:space="0" w:color="auto"/>
        <w:bottom w:val="none" w:sz="0" w:space="0" w:color="auto"/>
        <w:right w:val="none" w:sz="0" w:space="0" w:color="auto"/>
      </w:divBdr>
    </w:div>
    <w:div w:id="879636373">
      <w:bodyDiv w:val="1"/>
      <w:marLeft w:val="0"/>
      <w:marRight w:val="0"/>
      <w:marTop w:val="0"/>
      <w:marBottom w:val="0"/>
      <w:divBdr>
        <w:top w:val="none" w:sz="0" w:space="0" w:color="auto"/>
        <w:left w:val="none" w:sz="0" w:space="0" w:color="auto"/>
        <w:bottom w:val="none" w:sz="0" w:space="0" w:color="auto"/>
        <w:right w:val="none" w:sz="0" w:space="0" w:color="auto"/>
      </w:divBdr>
    </w:div>
    <w:div w:id="881095587">
      <w:bodyDiv w:val="1"/>
      <w:marLeft w:val="0"/>
      <w:marRight w:val="0"/>
      <w:marTop w:val="0"/>
      <w:marBottom w:val="0"/>
      <w:divBdr>
        <w:top w:val="none" w:sz="0" w:space="0" w:color="auto"/>
        <w:left w:val="none" w:sz="0" w:space="0" w:color="auto"/>
        <w:bottom w:val="none" w:sz="0" w:space="0" w:color="auto"/>
        <w:right w:val="none" w:sz="0" w:space="0" w:color="auto"/>
      </w:divBdr>
    </w:div>
    <w:div w:id="881208809">
      <w:bodyDiv w:val="1"/>
      <w:marLeft w:val="0"/>
      <w:marRight w:val="0"/>
      <w:marTop w:val="0"/>
      <w:marBottom w:val="0"/>
      <w:divBdr>
        <w:top w:val="none" w:sz="0" w:space="0" w:color="auto"/>
        <w:left w:val="none" w:sz="0" w:space="0" w:color="auto"/>
        <w:bottom w:val="none" w:sz="0" w:space="0" w:color="auto"/>
        <w:right w:val="none" w:sz="0" w:space="0" w:color="auto"/>
      </w:divBdr>
    </w:div>
    <w:div w:id="883522681">
      <w:bodyDiv w:val="1"/>
      <w:marLeft w:val="0"/>
      <w:marRight w:val="0"/>
      <w:marTop w:val="0"/>
      <w:marBottom w:val="0"/>
      <w:divBdr>
        <w:top w:val="none" w:sz="0" w:space="0" w:color="auto"/>
        <w:left w:val="none" w:sz="0" w:space="0" w:color="auto"/>
        <w:bottom w:val="none" w:sz="0" w:space="0" w:color="auto"/>
        <w:right w:val="none" w:sz="0" w:space="0" w:color="auto"/>
      </w:divBdr>
    </w:div>
    <w:div w:id="884801975">
      <w:bodyDiv w:val="1"/>
      <w:marLeft w:val="0"/>
      <w:marRight w:val="0"/>
      <w:marTop w:val="0"/>
      <w:marBottom w:val="0"/>
      <w:divBdr>
        <w:top w:val="none" w:sz="0" w:space="0" w:color="auto"/>
        <w:left w:val="none" w:sz="0" w:space="0" w:color="auto"/>
        <w:bottom w:val="none" w:sz="0" w:space="0" w:color="auto"/>
        <w:right w:val="none" w:sz="0" w:space="0" w:color="auto"/>
      </w:divBdr>
    </w:div>
    <w:div w:id="885063876">
      <w:bodyDiv w:val="1"/>
      <w:marLeft w:val="0"/>
      <w:marRight w:val="0"/>
      <w:marTop w:val="0"/>
      <w:marBottom w:val="0"/>
      <w:divBdr>
        <w:top w:val="none" w:sz="0" w:space="0" w:color="auto"/>
        <w:left w:val="none" w:sz="0" w:space="0" w:color="auto"/>
        <w:bottom w:val="none" w:sz="0" w:space="0" w:color="auto"/>
        <w:right w:val="none" w:sz="0" w:space="0" w:color="auto"/>
      </w:divBdr>
    </w:div>
    <w:div w:id="887571692">
      <w:bodyDiv w:val="1"/>
      <w:marLeft w:val="0"/>
      <w:marRight w:val="0"/>
      <w:marTop w:val="0"/>
      <w:marBottom w:val="0"/>
      <w:divBdr>
        <w:top w:val="none" w:sz="0" w:space="0" w:color="auto"/>
        <w:left w:val="none" w:sz="0" w:space="0" w:color="auto"/>
        <w:bottom w:val="none" w:sz="0" w:space="0" w:color="auto"/>
        <w:right w:val="none" w:sz="0" w:space="0" w:color="auto"/>
      </w:divBdr>
    </w:div>
    <w:div w:id="887838476">
      <w:bodyDiv w:val="1"/>
      <w:marLeft w:val="0"/>
      <w:marRight w:val="0"/>
      <w:marTop w:val="0"/>
      <w:marBottom w:val="0"/>
      <w:divBdr>
        <w:top w:val="none" w:sz="0" w:space="0" w:color="auto"/>
        <w:left w:val="none" w:sz="0" w:space="0" w:color="auto"/>
        <w:bottom w:val="none" w:sz="0" w:space="0" w:color="auto"/>
        <w:right w:val="none" w:sz="0" w:space="0" w:color="auto"/>
      </w:divBdr>
    </w:div>
    <w:div w:id="892035006">
      <w:bodyDiv w:val="1"/>
      <w:marLeft w:val="0"/>
      <w:marRight w:val="0"/>
      <w:marTop w:val="0"/>
      <w:marBottom w:val="0"/>
      <w:divBdr>
        <w:top w:val="none" w:sz="0" w:space="0" w:color="auto"/>
        <w:left w:val="none" w:sz="0" w:space="0" w:color="auto"/>
        <w:bottom w:val="none" w:sz="0" w:space="0" w:color="auto"/>
        <w:right w:val="none" w:sz="0" w:space="0" w:color="auto"/>
      </w:divBdr>
    </w:div>
    <w:div w:id="893005043">
      <w:bodyDiv w:val="1"/>
      <w:marLeft w:val="0"/>
      <w:marRight w:val="0"/>
      <w:marTop w:val="0"/>
      <w:marBottom w:val="0"/>
      <w:divBdr>
        <w:top w:val="none" w:sz="0" w:space="0" w:color="auto"/>
        <w:left w:val="none" w:sz="0" w:space="0" w:color="auto"/>
        <w:bottom w:val="none" w:sz="0" w:space="0" w:color="auto"/>
        <w:right w:val="none" w:sz="0" w:space="0" w:color="auto"/>
      </w:divBdr>
    </w:div>
    <w:div w:id="894662848">
      <w:bodyDiv w:val="1"/>
      <w:marLeft w:val="0"/>
      <w:marRight w:val="0"/>
      <w:marTop w:val="0"/>
      <w:marBottom w:val="0"/>
      <w:divBdr>
        <w:top w:val="none" w:sz="0" w:space="0" w:color="auto"/>
        <w:left w:val="none" w:sz="0" w:space="0" w:color="auto"/>
        <w:bottom w:val="none" w:sz="0" w:space="0" w:color="auto"/>
        <w:right w:val="none" w:sz="0" w:space="0" w:color="auto"/>
      </w:divBdr>
    </w:div>
    <w:div w:id="895242408">
      <w:bodyDiv w:val="1"/>
      <w:marLeft w:val="0"/>
      <w:marRight w:val="0"/>
      <w:marTop w:val="0"/>
      <w:marBottom w:val="0"/>
      <w:divBdr>
        <w:top w:val="none" w:sz="0" w:space="0" w:color="auto"/>
        <w:left w:val="none" w:sz="0" w:space="0" w:color="auto"/>
        <w:bottom w:val="none" w:sz="0" w:space="0" w:color="auto"/>
        <w:right w:val="none" w:sz="0" w:space="0" w:color="auto"/>
      </w:divBdr>
    </w:div>
    <w:div w:id="895317656">
      <w:bodyDiv w:val="1"/>
      <w:marLeft w:val="0"/>
      <w:marRight w:val="0"/>
      <w:marTop w:val="0"/>
      <w:marBottom w:val="0"/>
      <w:divBdr>
        <w:top w:val="none" w:sz="0" w:space="0" w:color="auto"/>
        <w:left w:val="none" w:sz="0" w:space="0" w:color="auto"/>
        <w:bottom w:val="none" w:sz="0" w:space="0" w:color="auto"/>
        <w:right w:val="none" w:sz="0" w:space="0" w:color="auto"/>
      </w:divBdr>
    </w:div>
    <w:div w:id="902106167">
      <w:bodyDiv w:val="1"/>
      <w:marLeft w:val="0"/>
      <w:marRight w:val="0"/>
      <w:marTop w:val="0"/>
      <w:marBottom w:val="0"/>
      <w:divBdr>
        <w:top w:val="none" w:sz="0" w:space="0" w:color="auto"/>
        <w:left w:val="none" w:sz="0" w:space="0" w:color="auto"/>
        <w:bottom w:val="none" w:sz="0" w:space="0" w:color="auto"/>
        <w:right w:val="none" w:sz="0" w:space="0" w:color="auto"/>
      </w:divBdr>
    </w:div>
    <w:div w:id="910701281">
      <w:bodyDiv w:val="1"/>
      <w:marLeft w:val="0"/>
      <w:marRight w:val="0"/>
      <w:marTop w:val="0"/>
      <w:marBottom w:val="0"/>
      <w:divBdr>
        <w:top w:val="none" w:sz="0" w:space="0" w:color="auto"/>
        <w:left w:val="none" w:sz="0" w:space="0" w:color="auto"/>
        <w:bottom w:val="none" w:sz="0" w:space="0" w:color="auto"/>
        <w:right w:val="none" w:sz="0" w:space="0" w:color="auto"/>
      </w:divBdr>
    </w:div>
    <w:div w:id="911161890">
      <w:bodyDiv w:val="1"/>
      <w:marLeft w:val="0"/>
      <w:marRight w:val="0"/>
      <w:marTop w:val="0"/>
      <w:marBottom w:val="0"/>
      <w:divBdr>
        <w:top w:val="none" w:sz="0" w:space="0" w:color="auto"/>
        <w:left w:val="none" w:sz="0" w:space="0" w:color="auto"/>
        <w:bottom w:val="none" w:sz="0" w:space="0" w:color="auto"/>
        <w:right w:val="none" w:sz="0" w:space="0" w:color="auto"/>
      </w:divBdr>
    </w:div>
    <w:div w:id="918245572">
      <w:bodyDiv w:val="1"/>
      <w:marLeft w:val="0"/>
      <w:marRight w:val="0"/>
      <w:marTop w:val="0"/>
      <w:marBottom w:val="0"/>
      <w:divBdr>
        <w:top w:val="none" w:sz="0" w:space="0" w:color="auto"/>
        <w:left w:val="none" w:sz="0" w:space="0" w:color="auto"/>
        <w:bottom w:val="none" w:sz="0" w:space="0" w:color="auto"/>
        <w:right w:val="none" w:sz="0" w:space="0" w:color="auto"/>
      </w:divBdr>
    </w:div>
    <w:div w:id="922182065">
      <w:bodyDiv w:val="1"/>
      <w:marLeft w:val="0"/>
      <w:marRight w:val="0"/>
      <w:marTop w:val="0"/>
      <w:marBottom w:val="0"/>
      <w:divBdr>
        <w:top w:val="none" w:sz="0" w:space="0" w:color="auto"/>
        <w:left w:val="none" w:sz="0" w:space="0" w:color="auto"/>
        <w:bottom w:val="none" w:sz="0" w:space="0" w:color="auto"/>
        <w:right w:val="none" w:sz="0" w:space="0" w:color="auto"/>
      </w:divBdr>
    </w:div>
    <w:div w:id="922225389">
      <w:bodyDiv w:val="1"/>
      <w:marLeft w:val="0"/>
      <w:marRight w:val="0"/>
      <w:marTop w:val="0"/>
      <w:marBottom w:val="0"/>
      <w:divBdr>
        <w:top w:val="none" w:sz="0" w:space="0" w:color="auto"/>
        <w:left w:val="none" w:sz="0" w:space="0" w:color="auto"/>
        <w:bottom w:val="none" w:sz="0" w:space="0" w:color="auto"/>
        <w:right w:val="none" w:sz="0" w:space="0" w:color="auto"/>
      </w:divBdr>
    </w:div>
    <w:div w:id="923420285">
      <w:bodyDiv w:val="1"/>
      <w:marLeft w:val="0"/>
      <w:marRight w:val="0"/>
      <w:marTop w:val="0"/>
      <w:marBottom w:val="0"/>
      <w:divBdr>
        <w:top w:val="none" w:sz="0" w:space="0" w:color="auto"/>
        <w:left w:val="none" w:sz="0" w:space="0" w:color="auto"/>
        <w:bottom w:val="none" w:sz="0" w:space="0" w:color="auto"/>
        <w:right w:val="none" w:sz="0" w:space="0" w:color="auto"/>
      </w:divBdr>
    </w:div>
    <w:div w:id="925845736">
      <w:bodyDiv w:val="1"/>
      <w:marLeft w:val="0"/>
      <w:marRight w:val="0"/>
      <w:marTop w:val="0"/>
      <w:marBottom w:val="0"/>
      <w:divBdr>
        <w:top w:val="none" w:sz="0" w:space="0" w:color="auto"/>
        <w:left w:val="none" w:sz="0" w:space="0" w:color="auto"/>
        <w:bottom w:val="none" w:sz="0" w:space="0" w:color="auto"/>
        <w:right w:val="none" w:sz="0" w:space="0" w:color="auto"/>
      </w:divBdr>
    </w:div>
    <w:div w:id="928394808">
      <w:bodyDiv w:val="1"/>
      <w:marLeft w:val="0"/>
      <w:marRight w:val="0"/>
      <w:marTop w:val="0"/>
      <w:marBottom w:val="0"/>
      <w:divBdr>
        <w:top w:val="none" w:sz="0" w:space="0" w:color="auto"/>
        <w:left w:val="none" w:sz="0" w:space="0" w:color="auto"/>
        <w:bottom w:val="none" w:sz="0" w:space="0" w:color="auto"/>
        <w:right w:val="none" w:sz="0" w:space="0" w:color="auto"/>
      </w:divBdr>
    </w:div>
    <w:div w:id="932586249">
      <w:bodyDiv w:val="1"/>
      <w:marLeft w:val="0"/>
      <w:marRight w:val="0"/>
      <w:marTop w:val="0"/>
      <w:marBottom w:val="0"/>
      <w:divBdr>
        <w:top w:val="none" w:sz="0" w:space="0" w:color="auto"/>
        <w:left w:val="none" w:sz="0" w:space="0" w:color="auto"/>
        <w:bottom w:val="none" w:sz="0" w:space="0" w:color="auto"/>
        <w:right w:val="none" w:sz="0" w:space="0" w:color="auto"/>
      </w:divBdr>
    </w:div>
    <w:div w:id="933710054">
      <w:bodyDiv w:val="1"/>
      <w:marLeft w:val="0"/>
      <w:marRight w:val="0"/>
      <w:marTop w:val="0"/>
      <w:marBottom w:val="0"/>
      <w:divBdr>
        <w:top w:val="none" w:sz="0" w:space="0" w:color="auto"/>
        <w:left w:val="none" w:sz="0" w:space="0" w:color="auto"/>
        <w:bottom w:val="none" w:sz="0" w:space="0" w:color="auto"/>
        <w:right w:val="none" w:sz="0" w:space="0" w:color="auto"/>
      </w:divBdr>
    </w:div>
    <w:div w:id="934554883">
      <w:bodyDiv w:val="1"/>
      <w:marLeft w:val="0"/>
      <w:marRight w:val="0"/>
      <w:marTop w:val="0"/>
      <w:marBottom w:val="0"/>
      <w:divBdr>
        <w:top w:val="none" w:sz="0" w:space="0" w:color="auto"/>
        <w:left w:val="none" w:sz="0" w:space="0" w:color="auto"/>
        <w:bottom w:val="none" w:sz="0" w:space="0" w:color="auto"/>
        <w:right w:val="none" w:sz="0" w:space="0" w:color="auto"/>
      </w:divBdr>
    </w:div>
    <w:div w:id="934557615">
      <w:bodyDiv w:val="1"/>
      <w:marLeft w:val="0"/>
      <w:marRight w:val="0"/>
      <w:marTop w:val="0"/>
      <w:marBottom w:val="0"/>
      <w:divBdr>
        <w:top w:val="none" w:sz="0" w:space="0" w:color="auto"/>
        <w:left w:val="none" w:sz="0" w:space="0" w:color="auto"/>
        <w:bottom w:val="none" w:sz="0" w:space="0" w:color="auto"/>
        <w:right w:val="none" w:sz="0" w:space="0" w:color="auto"/>
      </w:divBdr>
    </w:div>
    <w:div w:id="939919183">
      <w:bodyDiv w:val="1"/>
      <w:marLeft w:val="0"/>
      <w:marRight w:val="0"/>
      <w:marTop w:val="0"/>
      <w:marBottom w:val="0"/>
      <w:divBdr>
        <w:top w:val="none" w:sz="0" w:space="0" w:color="auto"/>
        <w:left w:val="none" w:sz="0" w:space="0" w:color="auto"/>
        <w:bottom w:val="none" w:sz="0" w:space="0" w:color="auto"/>
        <w:right w:val="none" w:sz="0" w:space="0" w:color="auto"/>
      </w:divBdr>
    </w:div>
    <w:div w:id="944654387">
      <w:bodyDiv w:val="1"/>
      <w:marLeft w:val="0"/>
      <w:marRight w:val="0"/>
      <w:marTop w:val="0"/>
      <w:marBottom w:val="0"/>
      <w:divBdr>
        <w:top w:val="none" w:sz="0" w:space="0" w:color="auto"/>
        <w:left w:val="none" w:sz="0" w:space="0" w:color="auto"/>
        <w:bottom w:val="none" w:sz="0" w:space="0" w:color="auto"/>
        <w:right w:val="none" w:sz="0" w:space="0" w:color="auto"/>
      </w:divBdr>
    </w:div>
    <w:div w:id="945112211">
      <w:bodyDiv w:val="1"/>
      <w:marLeft w:val="0"/>
      <w:marRight w:val="0"/>
      <w:marTop w:val="0"/>
      <w:marBottom w:val="0"/>
      <w:divBdr>
        <w:top w:val="none" w:sz="0" w:space="0" w:color="auto"/>
        <w:left w:val="none" w:sz="0" w:space="0" w:color="auto"/>
        <w:bottom w:val="none" w:sz="0" w:space="0" w:color="auto"/>
        <w:right w:val="none" w:sz="0" w:space="0" w:color="auto"/>
      </w:divBdr>
    </w:div>
    <w:div w:id="947008503">
      <w:bodyDiv w:val="1"/>
      <w:marLeft w:val="0"/>
      <w:marRight w:val="0"/>
      <w:marTop w:val="0"/>
      <w:marBottom w:val="0"/>
      <w:divBdr>
        <w:top w:val="none" w:sz="0" w:space="0" w:color="auto"/>
        <w:left w:val="none" w:sz="0" w:space="0" w:color="auto"/>
        <w:bottom w:val="none" w:sz="0" w:space="0" w:color="auto"/>
        <w:right w:val="none" w:sz="0" w:space="0" w:color="auto"/>
      </w:divBdr>
    </w:div>
    <w:div w:id="947085286">
      <w:bodyDiv w:val="1"/>
      <w:marLeft w:val="0"/>
      <w:marRight w:val="0"/>
      <w:marTop w:val="0"/>
      <w:marBottom w:val="0"/>
      <w:divBdr>
        <w:top w:val="none" w:sz="0" w:space="0" w:color="auto"/>
        <w:left w:val="none" w:sz="0" w:space="0" w:color="auto"/>
        <w:bottom w:val="none" w:sz="0" w:space="0" w:color="auto"/>
        <w:right w:val="none" w:sz="0" w:space="0" w:color="auto"/>
      </w:divBdr>
    </w:div>
    <w:div w:id="950237200">
      <w:bodyDiv w:val="1"/>
      <w:marLeft w:val="0"/>
      <w:marRight w:val="0"/>
      <w:marTop w:val="0"/>
      <w:marBottom w:val="0"/>
      <w:divBdr>
        <w:top w:val="none" w:sz="0" w:space="0" w:color="auto"/>
        <w:left w:val="none" w:sz="0" w:space="0" w:color="auto"/>
        <w:bottom w:val="none" w:sz="0" w:space="0" w:color="auto"/>
        <w:right w:val="none" w:sz="0" w:space="0" w:color="auto"/>
      </w:divBdr>
    </w:div>
    <w:div w:id="951671300">
      <w:bodyDiv w:val="1"/>
      <w:marLeft w:val="0"/>
      <w:marRight w:val="0"/>
      <w:marTop w:val="0"/>
      <w:marBottom w:val="0"/>
      <w:divBdr>
        <w:top w:val="none" w:sz="0" w:space="0" w:color="auto"/>
        <w:left w:val="none" w:sz="0" w:space="0" w:color="auto"/>
        <w:bottom w:val="none" w:sz="0" w:space="0" w:color="auto"/>
        <w:right w:val="none" w:sz="0" w:space="0" w:color="auto"/>
      </w:divBdr>
    </w:div>
    <w:div w:id="952708487">
      <w:bodyDiv w:val="1"/>
      <w:marLeft w:val="0"/>
      <w:marRight w:val="0"/>
      <w:marTop w:val="0"/>
      <w:marBottom w:val="0"/>
      <w:divBdr>
        <w:top w:val="none" w:sz="0" w:space="0" w:color="auto"/>
        <w:left w:val="none" w:sz="0" w:space="0" w:color="auto"/>
        <w:bottom w:val="none" w:sz="0" w:space="0" w:color="auto"/>
        <w:right w:val="none" w:sz="0" w:space="0" w:color="auto"/>
      </w:divBdr>
    </w:div>
    <w:div w:id="954215693">
      <w:bodyDiv w:val="1"/>
      <w:marLeft w:val="0"/>
      <w:marRight w:val="0"/>
      <w:marTop w:val="0"/>
      <w:marBottom w:val="0"/>
      <w:divBdr>
        <w:top w:val="none" w:sz="0" w:space="0" w:color="auto"/>
        <w:left w:val="none" w:sz="0" w:space="0" w:color="auto"/>
        <w:bottom w:val="none" w:sz="0" w:space="0" w:color="auto"/>
        <w:right w:val="none" w:sz="0" w:space="0" w:color="auto"/>
      </w:divBdr>
    </w:div>
    <w:div w:id="954561615">
      <w:bodyDiv w:val="1"/>
      <w:marLeft w:val="0"/>
      <w:marRight w:val="0"/>
      <w:marTop w:val="0"/>
      <w:marBottom w:val="0"/>
      <w:divBdr>
        <w:top w:val="none" w:sz="0" w:space="0" w:color="auto"/>
        <w:left w:val="none" w:sz="0" w:space="0" w:color="auto"/>
        <w:bottom w:val="none" w:sz="0" w:space="0" w:color="auto"/>
        <w:right w:val="none" w:sz="0" w:space="0" w:color="auto"/>
      </w:divBdr>
    </w:div>
    <w:div w:id="955133963">
      <w:bodyDiv w:val="1"/>
      <w:marLeft w:val="0"/>
      <w:marRight w:val="0"/>
      <w:marTop w:val="0"/>
      <w:marBottom w:val="0"/>
      <w:divBdr>
        <w:top w:val="none" w:sz="0" w:space="0" w:color="auto"/>
        <w:left w:val="none" w:sz="0" w:space="0" w:color="auto"/>
        <w:bottom w:val="none" w:sz="0" w:space="0" w:color="auto"/>
        <w:right w:val="none" w:sz="0" w:space="0" w:color="auto"/>
      </w:divBdr>
    </w:div>
    <w:div w:id="957027205">
      <w:bodyDiv w:val="1"/>
      <w:marLeft w:val="0"/>
      <w:marRight w:val="0"/>
      <w:marTop w:val="0"/>
      <w:marBottom w:val="0"/>
      <w:divBdr>
        <w:top w:val="none" w:sz="0" w:space="0" w:color="auto"/>
        <w:left w:val="none" w:sz="0" w:space="0" w:color="auto"/>
        <w:bottom w:val="none" w:sz="0" w:space="0" w:color="auto"/>
        <w:right w:val="none" w:sz="0" w:space="0" w:color="auto"/>
      </w:divBdr>
    </w:div>
    <w:div w:id="957831296">
      <w:bodyDiv w:val="1"/>
      <w:marLeft w:val="0"/>
      <w:marRight w:val="0"/>
      <w:marTop w:val="0"/>
      <w:marBottom w:val="0"/>
      <w:divBdr>
        <w:top w:val="none" w:sz="0" w:space="0" w:color="auto"/>
        <w:left w:val="none" w:sz="0" w:space="0" w:color="auto"/>
        <w:bottom w:val="none" w:sz="0" w:space="0" w:color="auto"/>
        <w:right w:val="none" w:sz="0" w:space="0" w:color="auto"/>
      </w:divBdr>
    </w:div>
    <w:div w:id="958072543">
      <w:bodyDiv w:val="1"/>
      <w:marLeft w:val="0"/>
      <w:marRight w:val="0"/>
      <w:marTop w:val="0"/>
      <w:marBottom w:val="0"/>
      <w:divBdr>
        <w:top w:val="none" w:sz="0" w:space="0" w:color="auto"/>
        <w:left w:val="none" w:sz="0" w:space="0" w:color="auto"/>
        <w:bottom w:val="none" w:sz="0" w:space="0" w:color="auto"/>
        <w:right w:val="none" w:sz="0" w:space="0" w:color="auto"/>
      </w:divBdr>
    </w:div>
    <w:div w:id="961770510">
      <w:bodyDiv w:val="1"/>
      <w:marLeft w:val="0"/>
      <w:marRight w:val="0"/>
      <w:marTop w:val="0"/>
      <w:marBottom w:val="0"/>
      <w:divBdr>
        <w:top w:val="none" w:sz="0" w:space="0" w:color="auto"/>
        <w:left w:val="none" w:sz="0" w:space="0" w:color="auto"/>
        <w:bottom w:val="none" w:sz="0" w:space="0" w:color="auto"/>
        <w:right w:val="none" w:sz="0" w:space="0" w:color="auto"/>
      </w:divBdr>
    </w:div>
    <w:div w:id="968317978">
      <w:bodyDiv w:val="1"/>
      <w:marLeft w:val="0"/>
      <w:marRight w:val="0"/>
      <w:marTop w:val="0"/>
      <w:marBottom w:val="0"/>
      <w:divBdr>
        <w:top w:val="none" w:sz="0" w:space="0" w:color="auto"/>
        <w:left w:val="none" w:sz="0" w:space="0" w:color="auto"/>
        <w:bottom w:val="none" w:sz="0" w:space="0" w:color="auto"/>
        <w:right w:val="none" w:sz="0" w:space="0" w:color="auto"/>
      </w:divBdr>
    </w:div>
    <w:div w:id="970404324">
      <w:bodyDiv w:val="1"/>
      <w:marLeft w:val="0"/>
      <w:marRight w:val="0"/>
      <w:marTop w:val="0"/>
      <w:marBottom w:val="0"/>
      <w:divBdr>
        <w:top w:val="none" w:sz="0" w:space="0" w:color="auto"/>
        <w:left w:val="none" w:sz="0" w:space="0" w:color="auto"/>
        <w:bottom w:val="none" w:sz="0" w:space="0" w:color="auto"/>
        <w:right w:val="none" w:sz="0" w:space="0" w:color="auto"/>
      </w:divBdr>
      <w:divsChild>
        <w:div w:id="1289051901">
          <w:marLeft w:val="0"/>
          <w:marRight w:val="0"/>
          <w:marTop w:val="0"/>
          <w:marBottom w:val="0"/>
          <w:divBdr>
            <w:top w:val="none" w:sz="0" w:space="0" w:color="auto"/>
            <w:left w:val="none" w:sz="0" w:space="0" w:color="auto"/>
            <w:bottom w:val="none" w:sz="0" w:space="0" w:color="auto"/>
            <w:right w:val="none" w:sz="0" w:space="0" w:color="auto"/>
          </w:divBdr>
          <w:divsChild>
            <w:div w:id="260531829">
              <w:marLeft w:val="0"/>
              <w:marRight w:val="0"/>
              <w:marTop w:val="0"/>
              <w:marBottom w:val="0"/>
              <w:divBdr>
                <w:top w:val="none" w:sz="0" w:space="0" w:color="auto"/>
                <w:left w:val="none" w:sz="0" w:space="0" w:color="auto"/>
                <w:bottom w:val="none" w:sz="0" w:space="0" w:color="auto"/>
                <w:right w:val="none" w:sz="0" w:space="0" w:color="auto"/>
              </w:divBdr>
              <w:divsChild>
                <w:div w:id="568423426">
                  <w:marLeft w:val="0"/>
                  <w:marRight w:val="0"/>
                  <w:marTop w:val="0"/>
                  <w:marBottom w:val="0"/>
                  <w:divBdr>
                    <w:top w:val="none" w:sz="0" w:space="0" w:color="auto"/>
                    <w:left w:val="none" w:sz="0" w:space="0" w:color="auto"/>
                    <w:bottom w:val="none" w:sz="0" w:space="0" w:color="auto"/>
                    <w:right w:val="none" w:sz="0" w:space="0" w:color="auto"/>
                  </w:divBdr>
                </w:div>
              </w:divsChild>
            </w:div>
            <w:div w:id="296422243">
              <w:marLeft w:val="0"/>
              <w:marRight w:val="0"/>
              <w:marTop w:val="0"/>
              <w:marBottom w:val="0"/>
              <w:divBdr>
                <w:top w:val="none" w:sz="0" w:space="0" w:color="auto"/>
                <w:left w:val="none" w:sz="0" w:space="0" w:color="auto"/>
                <w:bottom w:val="none" w:sz="0" w:space="0" w:color="auto"/>
                <w:right w:val="none" w:sz="0" w:space="0" w:color="auto"/>
              </w:divBdr>
              <w:divsChild>
                <w:div w:id="1497068275">
                  <w:marLeft w:val="0"/>
                  <w:marRight w:val="0"/>
                  <w:marTop w:val="0"/>
                  <w:marBottom w:val="0"/>
                  <w:divBdr>
                    <w:top w:val="none" w:sz="0" w:space="0" w:color="auto"/>
                    <w:left w:val="none" w:sz="0" w:space="0" w:color="auto"/>
                    <w:bottom w:val="none" w:sz="0" w:space="0" w:color="auto"/>
                    <w:right w:val="none" w:sz="0" w:space="0" w:color="auto"/>
                  </w:divBdr>
                  <w:divsChild>
                    <w:div w:id="1554003891">
                      <w:marLeft w:val="0"/>
                      <w:marRight w:val="0"/>
                      <w:marTop w:val="0"/>
                      <w:marBottom w:val="0"/>
                      <w:divBdr>
                        <w:top w:val="none" w:sz="0" w:space="0" w:color="auto"/>
                        <w:left w:val="none" w:sz="0" w:space="0" w:color="auto"/>
                        <w:bottom w:val="none" w:sz="0" w:space="0" w:color="auto"/>
                        <w:right w:val="none" w:sz="0" w:space="0" w:color="auto"/>
                      </w:divBdr>
                      <w:divsChild>
                        <w:div w:id="115638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57717">
              <w:marLeft w:val="0"/>
              <w:marRight w:val="0"/>
              <w:marTop w:val="0"/>
              <w:marBottom w:val="0"/>
              <w:divBdr>
                <w:top w:val="none" w:sz="0" w:space="0" w:color="auto"/>
                <w:left w:val="none" w:sz="0" w:space="0" w:color="auto"/>
                <w:bottom w:val="none" w:sz="0" w:space="0" w:color="auto"/>
                <w:right w:val="none" w:sz="0" w:space="0" w:color="auto"/>
              </w:divBdr>
              <w:divsChild>
                <w:div w:id="1179658203">
                  <w:marLeft w:val="0"/>
                  <w:marRight w:val="0"/>
                  <w:marTop w:val="0"/>
                  <w:marBottom w:val="0"/>
                  <w:divBdr>
                    <w:top w:val="none" w:sz="0" w:space="0" w:color="auto"/>
                    <w:left w:val="none" w:sz="0" w:space="0" w:color="auto"/>
                    <w:bottom w:val="none" w:sz="0" w:space="0" w:color="auto"/>
                    <w:right w:val="none" w:sz="0" w:space="0" w:color="auto"/>
                  </w:divBdr>
                  <w:divsChild>
                    <w:div w:id="349111553">
                      <w:marLeft w:val="0"/>
                      <w:marRight w:val="0"/>
                      <w:marTop w:val="0"/>
                      <w:marBottom w:val="0"/>
                      <w:divBdr>
                        <w:top w:val="none" w:sz="0" w:space="0" w:color="auto"/>
                        <w:left w:val="none" w:sz="0" w:space="0" w:color="auto"/>
                        <w:bottom w:val="none" w:sz="0" w:space="0" w:color="auto"/>
                        <w:right w:val="none" w:sz="0" w:space="0" w:color="auto"/>
                      </w:divBdr>
                      <w:divsChild>
                        <w:div w:id="1735539854">
                          <w:marLeft w:val="0"/>
                          <w:marRight w:val="0"/>
                          <w:marTop w:val="0"/>
                          <w:marBottom w:val="0"/>
                          <w:divBdr>
                            <w:top w:val="none" w:sz="0" w:space="0" w:color="auto"/>
                            <w:left w:val="none" w:sz="0" w:space="0" w:color="auto"/>
                            <w:bottom w:val="none" w:sz="0" w:space="0" w:color="auto"/>
                            <w:right w:val="none" w:sz="0" w:space="0" w:color="auto"/>
                          </w:divBdr>
                          <w:divsChild>
                            <w:div w:id="643195967">
                              <w:marLeft w:val="0"/>
                              <w:marRight w:val="0"/>
                              <w:marTop w:val="0"/>
                              <w:marBottom w:val="0"/>
                              <w:divBdr>
                                <w:top w:val="none" w:sz="0" w:space="0" w:color="auto"/>
                                <w:left w:val="none" w:sz="0" w:space="0" w:color="auto"/>
                                <w:bottom w:val="none" w:sz="0" w:space="0" w:color="auto"/>
                                <w:right w:val="none" w:sz="0" w:space="0" w:color="auto"/>
                              </w:divBdr>
                            </w:div>
                            <w:div w:id="1199705714">
                              <w:marLeft w:val="0"/>
                              <w:marRight w:val="0"/>
                              <w:marTop w:val="0"/>
                              <w:marBottom w:val="0"/>
                              <w:divBdr>
                                <w:top w:val="none" w:sz="0" w:space="0" w:color="auto"/>
                                <w:left w:val="none" w:sz="0" w:space="0" w:color="auto"/>
                                <w:bottom w:val="none" w:sz="0" w:space="0" w:color="auto"/>
                                <w:right w:val="none" w:sz="0" w:space="0" w:color="auto"/>
                              </w:divBdr>
                            </w:div>
                            <w:div w:id="1483352072">
                              <w:marLeft w:val="0"/>
                              <w:marRight w:val="0"/>
                              <w:marTop w:val="0"/>
                              <w:marBottom w:val="0"/>
                              <w:divBdr>
                                <w:top w:val="none" w:sz="0" w:space="0" w:color="auto"/>
                                <w:left w:val="none" w:sz="0" w:space="0" w:color="auto"/>
                                <w:bottom w:val="none" w:sz="0" w:space="0" w:color="auto"/>
                                <w:right w:val="none" w:sz="0" w:space="0" w:color="auto"/>
                              </w:divBdr>
                            </w:div>
                            <w:div w:id="2073890072">
                              <w:marLeft w:val="0"/>
                              <w:marRight w:val="0"/>
                              <w:marTop w:val="0"/>
                              <w:marBottom w:val="0"/>
                              <w:divBdr>
                                <w:top w:val="none" w:sz="0" w:space="0" w:color="auto"/>
                                <w:left w:val="none" w:sz="0" w:space="0" w:color="auto"/>
                                <w:bottom w:val="none" w:sz="0" w:space="0" w:color="auto"/>
                                <w:right w:val="none" w:sz="0" w:space="0" w:color="auto"/>
                              </w:divBdr>
                            </w:div>
                          </w:divsChild>
                        </w:div>
                        <w:div w:id="2052151563">
                          <w:marLeft w:val="0"/>
                          <w:marRight w:val="0"/>
                          <w:marTop w:val="0"/>
                          <w:marBottom w:val="0"/>
                          <w:divBdr>
                            <w:top w:val="none" w:sz="0" w:space="0" w:color="auto"/>
                            <w:left w:val="none" w:sz="0" w:space="0" w:color="auto"/>
                            <w:bottom w:val="none" w:sz="0" w:space="0" w:color="auto"/>
                            <w:right w:val="none" w:sz="0" w:space="0" w:color="auto"/>
                          </w:divBdr>
                          <w:divsChild>
                            <w:div w:id="311716588">
                              <w:marLeft w:val="0"/>
                              <w:marRight w:val="0"/>
                              <w:marTop w:val="0"/>
                              <w:marBottom w:val="0"/>
                              <w:divBdr>
                                <w:top w:val="none" w:sz="0" w:space="0" w:color="auto"/>
                                <w:left w:val="none" w:sz="0" w:space="0" w:color="auto"/>
                                <w:bottom w:val="none" w:sz="0" w:space="0" w:color="auto"/>
                                <w:right w:val="none" w:sz="0" w:space="0" w:color="auto"/>
                              </w:divBdr>
                            </w:div>
                            <w:div w:id="7217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2117">
                      <w:marLeft w:val="0"/>
                      <w:marRight w:val="0"/>
                      <w:marTop w:val="0"/>
                      <w:marBottom w:val="0"/>
                      <w:divBdr>
                        <w:top w:val="none" w:sz="0" w:space="0" w:color="auto"/>
                        <w:left w:val="none" w:sz="0" w:space="0" w:color="auto"/>
                        <w:bottom w:val="none" w:sz="0" w:space="0" w:color="auto"/>
                        <w:right w:val="none" w:sz="0" w:space="0" w:color="auto"/>
                      </w:divBdr>
                      <w:divsChild>
                        <w:div w:id="121312119">
                          <w:marLeft w:val="0"/>
                          <w:marRight w:val="0"/>
                          <w:marTop w:val="0"/>
                          <w:marBottom w:val="0"/>
                          <w:divBdr>
                            <w:top w:val="none" w:sz="0" w:space="0" w:color="auto"/>
                            <w:left w:val="none" w:sz="0" w:space="0" w:color="auto"/>
                            <w:bottom w:val="none" w:sz="0" w:space="0" w:color="auto"/>
                            <w:right w:val="none" w:sz="0" w:space="0" w:color="auto"/>
                          </w:divBdr>
                          <w:divsChild>
                            <w:div w:id="1072583152">
                              <w:marLeft w:val="0"/>
                              <w:marRight w:val="0"/>
                              <w:marTop w:val="0"/>
                              <w:marBottom w:val="0"/>
                              <w:divBdr>
                                <w:top w:val="none" w:sz="0" w:space="0" w:color="auto"/>
                                <w:left w:val="none" w:sz="0" w:space="0" w:color="auto"/>
                                <w:bottom w:val="none" w:sz="0" w:space="0" w:color="auto"/>
                                <w:right w:val="none" w:sz="0" w:space="0" w:color="auto"/>
                              </w:divBdr>
                              <w:divsChild>
                                <w:div w:id="1300377031">
                                  <w:marLeft w:val="0"/>
                                  <w:marRight w:val="0"/>
                                  <w:marTop w:val="0"/>
                                  <w:marBottom w:val="0"/>
                                  <w:divBdr>
                                    <w:top w:val="none" w:sz="0" w:space="0" w:color="auto"/>
                                    <w:left w:val="none" w:sz="0" w:space="0" w:color="auto"/>
                                    <w:bottom w:val="none" w:sz="0" w:space="0" w:color="auto"/>
                                    <w:right w:val="none" w:sz="0" w:space="0" w:color="auto"/>
                                  </w:divBdr>
                                </w:div>
                                <w:div w:id="1549339140">
                                  <w:marLeft w:val="0"/>
                                  <w:marRight w:val="0"/>
                                  <w:marTop w:val="0"/>
                                  <w:marBottom w:val="0"/>
                                  <w:divBdr>
                                    <w:top w:val="none" w:sz="0" w:space="0" w:color="auto"/>
                                    <w:left w:val="none" w:sz="0" w:space="0" w:color="auto"/>
                                    <w:bottom w:val="none" w:sz="0" w:space="0" w:color="auto"/>
                                    <w:right w:val="none" w:sz="0" w:space="0" w:color="auto"/>
                                  </w:divBdr>
                                </w:div>
                                <w:div w:id="19499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260454">
                          <w:marLeft w:val="0"/>
                          <w:marRight w:val="0"/>
                          <w:marTop w:val="0"/>
                          <w:marBottom w:val="0"/>
                          <w:divBdr>
                            <w:top w:val="none" w:sz="0" w:space="0" w:color="auto"/>
                            <w:left w:val="none" w:sz="0" w:space="0" w:color="auto"/>
                            <w:bottom w:val="none" w:sz="0" w:space="0" w:color="auto"/>
                            <w:right w:val="none" w:sz="0" w:space="0" w:color="auto"/>
                          </w:divBdr>
                          <w:divsChild>
                            <w:div w:id="641034426">
                              <w:marLeft w:val="0"/>
                              <w:marRight w:val="0"/>
                              <w:marTop w:val="0"/>
                              <w:marBottom w:val="0"/>
                              <w:divBdr>
                                <w:top w:val="none" w:sz="0" w:space="0" w:color="auto"/>
                                <w:left w:val="none" w:sz="0" w:space="0" w:color="auto"/>
                                <w:bottom w:val="none" w:sz="0" w:space="0" w:color="auto"/>
                                <w:right w:val="none" w:sz="0" w:space="0" w:color="auto"/>
                              </w:divBdr>
                            </w:div>
                            <w:div w:id="1203666120">
                              <w:marLeft w:val="0"/>
                              <w:marRight w:val="0"/>
                              <w:marTop w:val="0"/>
                              <w:marBottom w:val="0"/>
                              <w:divBdr>
                                <w:top w:val="none" w:sz="0" w:space="0" w:color="auto"/>
                                <w:left w:val="none" w:sz="0" w:space="0" w:color="auto"/>
                                <w:bottom w:val="none" w:sz="0" w:space="0" w:color="auto"/>
                                <w:right w:val="none" w:sz="0" w:space="0" w:color="auto"/>
                              </w:divBdr>
                            </w:div>
                            <w:div w:id="1571890604">
                              <w:marLeft w:val="240"/>
                              <w:marRight w:val="0"/>
                              <w:marTop w:val="0"/>
                              <w:marBottom w:val="0"/>
                              <w:divBdr>
                                <w:top w:val="none" w:sz="0" w:space="0" w:color="auto"/>
                                <w:left w:val="none" w:sz="0" w:space="0" w:color="auto"/>
                                <w:bottom w:val="none" w:sz="0" w:space="0" w:color="auto"/>
                                <w:right w:val="none" w:sz="0" w:space="0" w:color="auto"/>
                              </w:divBdr>
                              <w:divsChild>
                                <w:div w:id="16214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07485">
                      <w:marLeft w:val="0"/>
                      <w:marRight w:val="0"/>
                      <w:marTop w:val="0"/>
                      <w:marBottom w:val="0"/>
                      <w:divBdr>
                        <w:top w:val="none" w:sz="0" w:space="0" w:color="auto"/>
                        <w:left w:val="none" w:sz="0" w:space="0" w:color="auto"/>
                        <w:bottom w:val="none" w:sz="0" w:space="0" w:color="auto"/>
                        <w:right w:val="none" w:sz="0" w:space="0" w:color="auto"/>
                      </w:divBdr>
                      <w:divsChild>
                        <w:div w:id="1083457859">
                          <w:marLeft w:val="0"/>
                          <w:marRight w:val="0"/>
                          <w:marTop w:val="0"/>
                          <w:marBottom w:val="0"/>
                          <w:divBdr>
                            <w:top w:val="none" w:sz="0" w:space="0" w:color="auto"/>
                            <w:left w:val="none" w:sz="0" w:space="0" w:color="auto"/>
                            <w:bottom w:val="none" w:sz="0" w:space="0" w:color="auto"/>
                            <w:right w:val="none" w:sz="0" w:space="0" w:color="auto"/>
                          </w:divBdr>
                          <w:divsChild>
                            <w:div w:id="167214236">
                              <w:marLeft w:val="0"/>
                              <w:marRight w:val="0"/>
                              <w:marTop w:val="0"/>
                              <w:marBottom w:val="0"/>
                              <w:divBdr>
                                <w:top w:val="none" w:sz="0" w:space="0" w:color="auto"/>
                                <w:left w:val="none" w:sz="0" w:space="0" w:color="auto"/>
                                <w:bottom w:val="none" w:sz="0" w:space="0" w:color="auto"/>
                                <w:right w:val="none" w:sz="0" w:space="0" w:color="auto"/>
                              </w:divBdr>
                            </w:div>
                            <w:div w:id="1769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063836">
                      <w:marLeft w:val="0"/>
                      <w:marRight w:val="0"/>
                      <w:marTop w:val="0"/>
                      <w:marBottom w:val="0"/>
                      <w:divBdr>
                        <w:top w:val="none" w:sz="0" w:space="0" w:color="auto"/>
                        <w:left w:val="none" w:sz="0" w:space="0" w:color="auto"/>
                        <w:bottom w:val="none" w:sz="0" w:space="0" w:color="auto"/>
                        <w:right w:val="none" w:sz="0" w:space="0" w:color="auto"/>
                      </w:divBdr>
                      <w:divsChild>
                        <w:div w:id="16228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52659">
              <w:marLeft w:val="0"/>
              <w:marRight w:val="0"/>
              <w:marTop w:val="0"/>
              <w:marBottom w:val="0"/>
              <w:divBdr>
                <w:top w:val="none" w:sz="0" w:space="0" w:color="auto"/>
                <w:left w:val="none" w:sz="0" w:space="0" w:color="auto"/>
                <w:bottom w:val="none" w:sz="0" w:space="0" w:color="auto"/>
                <w:right w:val="none" w:sz="0" w:space="0" w:color="auto"/>
              </w:divBdr>
              <w:divsChild>
                <w:div w:id="163127558">
                  <w:marLeft w:val="0"/>
                  <w:marRight w:val="0"/>
                  <w:marTop w:val="0"/>
                  <w:marBottom w:val="0"/>
                  <w:divBdr>
                    <w:top w:val="none" w:sz="0" w:space="0" w:color="auto"/>
                    <w:left w:val="none" w:sz="0" w:space="0" w:color="auto"/>
                    <w:bottom w:val="none" w:sz="0" w:space="0" w:color="auto"/>
                    <w:right w:val="none" w:sz="0" w:space="0" w:color="auto"/>
                  </w:divBdr>
                  <w:divsChild>
                    <w:div w:id="719330850">
                      <w:marLeft w:val="0"/>
                      <w:marRight w:val="0"/>
                      <w:marTop w:val="0"/>
                      <w:marBottom w:val="0"/>
                      <w:divBdr>
                        <w:top w:val="none" w:sz="0" w:space="0" w:color="auto"/>
                        <w:left w:val="none" w:sz="0" w:space="0" w:color="auto"/>
                        <w:bottom w:val="none" w:sz="0" w:space="0" w:color="auto"/>
                        <w:right w:val="none" w:sz="0" w:space="0" w:color="auto"/>
                      </w:divBdr>
                      <w:divsChild>
                        <w:div w:id="1965883857">
                          <w:marLeft w:val="0"/>
                          <w:marRight w:val="0"/>
                          <w:marTop w:val="0"/>
                          <w:marBottom w:val="0"/>
                          <w:divBdr>
                            <w:top w:val="none" w:sz="0" w:space="0" w:color="auto"/>
                            <w:left w:val="none" w:sz="0" w:space="0" w:color="auto"/>
                            <w:bottom w:val="none" w:sz="0" w:space="0" w:color="auto"/>
                            <w:right w:val="none" w:sz="0" w:space="0" w:color="auto"/>
                          </w:divBdr>
                          <w:divsChild>
                            <w:div w:id="1247687149">
                              <w:marLeft w:val="0"/>
                              <w:marRight w:val="0"/>
                              <w:marTop w:val="0"/>
                              <w:marBottom w:val="0"/>
                              <w:divBdr>
                                <w:top w:val="none" w:sz="0" w:space="0" w:color="auto"/>
                                <w:left w:val="none" w:sz="0" w:space="0" w:color="auto"/>
                                <w:bottom w:val="none" w:sz="0" w:space="0" w:color="auto"/>
                                <w:right w:val="none" w:sz="0" w:space="0" w:color="auto"/>
                              </w:divBdr>
                            </w:div>
                            <w:div w:id="126421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900">
                  <w:marLeft w:val="0"/>
                  <w:marRight w:val="0"/>
                  <w:marTop w:val="0"/>
                  <w:marBottom w:val="0"/>
                  <w:divBdr>
                    <w:top w:val="none" w:sz="0" w:space="0" w:color="auto"/>
                    <w:left w:val="none" w:sz="0" w:space="0" w:color="auto"/>
                    <w:bottom w:val="none" w:sz="0" w:space="0" w:color="auto"/>
                    <w:right w:val="none" w:sz="0" w:space="0" w:color="auto"/>
                  </w:divBdr>
                  <w:divsChild>
                    <w:div w:id="1274747083">
                      <w:marLeft w:val="0"/>
                      <w:marRight w:val="0"/>
                      <w:marTop w:val="0"/>
                      <w:marBottom w:val="0"/>
                      <w:divBdr>
                        <w:top w:val="none" w:sz="0" w:space="0" w:color="auto"/>
                        <w:left w:val="none" w:sz="0" w:space="0" w:color="auto"/>
                        <w:bottom w:val="none" w:sz="0" w:space="0" w:color="auto"/>
                        <w:right w:val="none" w:sz="0" w:space="0" w:color="auto"/>
                      </w:divBdr>
                      <w:divsChild>
                        <w:div w:id="573322516">
                          <w:marLeft w:val="0"/>
                          <w:marRight w:val="0"/>
                          <w:marTop w:val="0"/>
                          <w:marBottom w:val="0"/>
                          <w:divBdr>
                            <w:top w:val="none" w:sz="0" w:space="0" w:color="auto"/>
                            <w:left w:val="none" w:sz="0" w:space="0" w:color="auto"/>
                            <w:bottom w:val="none" w:sz="0" w:space="0" w:color="auto"/>
                            <w:right w:val="none" w:sz="0" w:space="0" w:color="auto"/>
                          </w:divBdr>
                          <w:divsChild>
                            <w:div w:id="1111315744">
                              <w:marLeft w:val="0"/>
                              <w:marRight w:val="0"/>
                              <w:marTop w:val="0"/>
                              <w:marBottom w:val="0"/>
                              <w:divBdr>
                                <w:top w:val="none" w:sz="0" w:space="0" w:color="auto"/>
                                <w:left w:val="none" w:sz="0" w:space="0" w:color="auto"/>
                                <w:bottom w:val="none" w:sz="0" w:space="0" w:color="auto"/>
                                <w:right w:val="none" w:sz="0" w:space="0" w:color="auto"/>
                              </w:divBdr>
                            </w:div>
                            <w:div w:id="125797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00381">
                  <w:marLeft w:val="0"/>
                  <w:marRight w:val="0"/>
                  <w:marTop w:val="0"/>
                  <w:marBottom w:val="0"/>
                  <w:divBdr>
                    <w:top w:val="none" w:sz="0" w:space="0" w:color="auto"/>
                    <w:left w:val="none" w:sz="0" w:space="0" w:color="auto"/>
                    <w:bottom w:val="none" w:sz="0" w:space="0" w:color="auto"/>
                    <w:right w:val="none" w:sz="0" w:space="0" w:color="auto"/>
                  </w:divBdr>
                </w:div>
                <w:div w:id="1531991041">
                  <w:marLeft w:val="0"/>
                  <w:marRight w:val="0"/>
                  <w:marTop w:val="0"/>
                  <w:marBottom w:val="0"/>
                  <w:divBdr>
                    <w:top w:val="none" w:sz="0" w:space="0" w:color="auto"/>
                    <w:left w:val="none" w:sz="0" w:space="0" w:color="auto"/>
                    <w:bottom w:val="none" w:sz="0" w:space="0" w:color="auto"/>
                    <w:right w:val="none" w:sz="0" w:space="0" w:color="auto"/>
                  </w:divBdr>
                  <w:divsChild>
                    <w:div w:id="1439374934">
                      <w:marLeft w:val="0"/>
                      <w:marRight w:val="0"/>
                      <w:marTop w:val="0"/>
                      <w:marBottom w:val="0"/>
                      <w:divBdr>
                        <w:top w:val="none" w:sz="0" w:space="0" w:color="auto"/>
                        <w:left w:val="none" w:sz="0" w:space="0" w:color="auto"/>
                        <w:bottom w:val="none" w:sz="0" w:space="0" w:color="auto"/>
                        <w:right w:val="none" w:sz="0" w:space="0" w:color="auto"/>
                      </w:divBdr>
                      <w:divsChild>
                        <w:div w:id="1642686003">
                          <w:marLeft w:val="0"/>
                          <w:marRight w:val="0"/>
                          <w:marTop w:val="0"/>
                          <w:marBottom w:val="0"/>
                          <w:divBdr>
                            <w:top w:val="none" w:sz="0" w:space="0" w:color="auto"/>
                            <w:left w:val="none" w:sz="0" w:space="0" w:color="auto"/>
                            <w:bottom w:val="none" w:sz="0" w:space="0" w:color="auto"/>
                            <w:right w:val="none" w:sz="0" w:space="0" w:color="auto"/>
                          </w:divBdr>
                          <w:divsChild>
                            <w:div w:id="955674194">
                              <w:marLeft w:val="0"/>
                              <w:marRight w:val="0"/>
                              <w:marTop w:val="0"/>
                              <w:marBottom w:val="0"/>
                              <w:divBdr>
                                <w:top w:val="none" w:sz="0" w:space="0" w:color="auto"/>
                                <w:left w:val="none" w:sz="0" w:space="0" w:color="auto"/>
                                <w:bottom w:val="none" w:sz="0" w:space="0" w:color="auto"/>
                                <w:right w:val="none" w:sz="0" w:space="0" w:color="auto"/>
                              </w:divBdr>
                            </w:div>
                            <w:div w:id="18176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6046">
              <w:marLeft w:val="0"/>
              <w:marRight w:val="0"/>
              <w:marTop w:val="0"/>
              <w:marBottom w:val="0"/>
              <w:divBdr>
                <w:top w:val="none" w:sz="0" w:space="0" w:color="auto"/>
                <w:left w:val="none" w:sz="0" w:space="0" w:color="auto"/>
                <w:bottom w:val="none" w:sz="0" w:space="0" w:color="auto"/>
                <w:right w:val="none" w:sz="0" w:space="0" w:color="auto"/>
              </w:divBdr>
              <w:divsChild>
                <w:div w:id="1511989828">
                  <w:marLeft w:val="0"/>
                  <w:marRight w:val="0"/>
                  <w:marTop w:val="0"/>
                  <w:marBottom w:val="0"/>
                  <w:divBdr>
                    <w:top w:val="none" w:sz="0" w:space="0" w:color="auto"/>
                    <w:left w:val="none" w:sz="0" w:space="0" w:color="auto"/>
                    <w:bottom w:val="none" w:sz="0" w:space="0" w:color="auto"/>
                    <w:right w:val="none" w:sz="0" w:space="0" w:color="auto"/>
                  </w:divBdr>
                </w:div>
              </w:divsChild>
            </w:div>
            <w:div w:id="577137169">
              <w:marLeft w:val="0"/>
              <w:marRight w:val="0"/>
              <w:marTop w:val="0"/>
              <w:marBottom w:val="0"/>
              <w:divBdr>
                <w:top w:val="none" w:sz="0" w:space="0" w:color="auto"/>
                <w:left w:val="none" w:sz="0" w:space="0" w:color="auto"/>
                <w:bottom w:val="none" w:sz="0" w:space="0" w:color="auto"/>
                <w:right w:val="none" w:sz="0" w:space="0" w:color="auto"/>
              </w:divBdr>
            </w:div>
            <w:div w:id="599678122">
              <w:marLeft w:val="0"/>
              <w:marRight w:val="0"/>
              <w:marTop w:val="0"/>
              <w:marBottom w:val="0"/>
              <w:divBdr>
                <w:top w:val="none" w:sz="0" w:space="0" w:color="auto"/>
                <w:left w:val="none" w:sz="0" w:space="0" w:color="auto"/>
                <w:bottom w:val="none" w:sz="0" w:space="0" w:color="auto"/>
                <w:right w:val="none" w:sz="0" w:space="0" w:color="auto"/>
              </w:divBdr>
              <w:divsChild>
                <w:div w:id="1123038813">
                  <w:marLeft w:val="0"/>
                  <w:marRight w:val="0"/>
                  <w:marTop w:val="0"/>
                  <w:marBottom w:val="0"/>
                  <w:divBdr>
                    <w:top w:val="none" w:sz="0" w:space="0" w:color="auto"/>
                    <w:left w:val="none" w:sz="0" w:space="0" w:color="auto"/>
                    <w:bottom w:val="none" w:sz="0" w:space="0" w:color="auto"/>
                    <w:right w:val="none" w:sz="0" w:space="0" w:color="auto"/>
                  </w:divBdr>
                </w:div>
                <w:div w:id="1494563259">
                  <w:marLeft w:val="0"/>
                  <w:marRight w:val="0"/>
                  <w:marTop w:val="0"/>
                  <w:marBottom w:val="0"/>
                  <w:divBdr>
                    <w:top w:val="none" w:sz="0" w:space="0" w:color="auto"/>
                    <w:left w:val="none" w:sz="0" w:space="0" w:color="auto"/>
                    <w:bottom w:val="none" w:sz="0" w:space="0" w:color="auto"/>
                    <w:right w:val="none" w:sz="0" w:space="0" w:color="auto"/>
                  </w:divBdr>
                </w:div>
                <w:div w:id="1585143576">
                  <w:marLeft w:val="0"/>
                  <w:marRight w:val="0"/>
                  <w:marTop w:val="0"/>
                  <w:marBottom w:val="0"/>
                  <w:divBdr>
                    <w:top w:val="none" w:sz="0" w:space="0" w:color="auto"/>
                    <w:left w:val="none" w:sz="0" w:space="0" w:color="auto"/>
                    <w:bottom w:val="none" w:sz="0" w:space="0" w:color="auto"/>
                    <w:right w:val="none" w:sz="0" w:space="0" w:color="auto"/>
                  </w:divBdr>
                </w:div>
              </w:divsChild>
            </w:div>
            <w:div w:id="715010313">
              <w:marLeft w:val="0"/>
              <w:marRight w:val="0"/>
              <w:marTop w:val="0"/>
              <w:marBottom w:val="0"/>
              <w:divBdr>
                <w:top w:val="none" w:sz="0" w:space="0" w:color="auto"/>
                <w:left w:val="none" w:sz="0" w:space="0" w:color="auto"/>
                <w:bottom w:val="none" w:sz="0" w:space="0" w:color="auto"/>
                <w:right w:val="none" w:sz="0" w:space="0" w:color="auto"/>
              </w:divBdr>
            </w:div>
            <w:div w:id="1046178752">
              <w:marLeft w:val="0"/>
              <w:marRight w:val="0"/>
              <w:marTop w:val="0"/>
              <w:marBottom w:val="0"/>
              <w:divBdr>
                <w:top w:val="none" w:sz="0" w:space="0" w:color="auto"/>
                <w:left w:val="none" w:sz="0" w:space="0" w:color="auto"/>
                <w:bottom w:val="none" w:sz="0" w:space="0" w:color="auto"/>
                <w:right w:val="none" w:sz="0" w:space="0" w:color="auto"/>
              </w:divBdr>
              <w:divsChild>
                <w:div w:id="2077313808">
                  <w:marLeft w:val="0"/>
                  <w:marRight w:val="0"/>
                  <w:marTop w:val="0"/>
                  <w:marBottom w:val="0"/>
                  <w:divBdr>
                    <w:top w:val="none" w:sz="0" w:space="0" w:color="auto"/>
                    <w:left w:val="none" w:sz="0" w:space="0" w:color="auto"/>
                    <w:bottom w:val="none" w:sz="0" w:space="0" w:color="auto"/>
                    <w:right w:val="none" w:sz="0" w:space="0" w:color="auto"/>
                  </w:divBdr>
                  <w:divsChild>
                    <w:div w:id="854424224">
                      <w:marLeft w:val="0"/>
                      <w:marRight w:val="0"/>
                      <w:marTop w:val="0"/>
                      <w:marBottom w:val="0"/>
                      <w:divBdr>
                        <w:top w:val="none" w:sz="0" w:space="0" w:color="auto"/>
                        <w:left w:val="none" w:sz="0" w:space="0" w:color="auto"/>
                        <w:bottom w:val="none" w:sz="0" w:space="0" w:color="auto"/>
                        <w:right w:val="none" w:sz="0" w:space="0" w:color="auto"/>
                      </w:divBdr>
                      <w:divsChild>
                        <w:div w:id="1170172271">
                          <w:marLeft w:val="0"/>
                          <w:marRight w:val="0"/>
                          <w:marTop w:val="0"/>
                          <w:marBottom w:val="0"/>
                          <w:divBdr>
                            <w:top w:val="none" w:sz="0" w:space="0" w:color="auto"/>
                            <w:left w:val="none" w:sz="0" w:space="0" w:color="auto"/>
                            <w:bottom w:val="none" w:sz="0" w:space="0" w:color="auto"/>
                            <w:right w:val="none" w:sz="0" w:space="0" w:color="auto"/>
                          </w:divBdr>
                        </w:div>
                        <w:div w:id="170551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748279">
              <w:marLeft w:val="0"/>
              <w:marRight w:val="0"/>
              <w:marTop w:val="0"/>
              <w:marBottom w:val="0"/>
              <w:divBdr>
                <w:top w:val="none" w:sz="0" w:space="0" w:color="auto"/>
                <w:left w:val="none" w:sz="0" w:space="0" w:color="auto"/>
                <w:bottom w:val="none" w:sz="0" w:space="0" w:color="auto"/>
                <w:right w:val="none" w:sz="0" w:space="0" w:color="auto"/>
              </w:divBdr>
              <w:divsChild>
                <w:div w:id="626739941">
                  <w:marLeft w:val="0"/>
                  <w:marRight w:val="0"/>
                  <w:marTop w:val="0"/>
                  <w:marBottom w:val="0"/>
                  <w:divBdr>
                    <w:top w:val="none" w:sz="0" w:space="0" w:color="auto"/>
                    <w:left w:val="none" w:sz="0" w:space="0" w:color="auto"/>
                    <w:bottom w:val="none" w:sz="0" w:space="0" w:color="auto"/>
                    <w:right w:val="none" w:sz="0" w:space="0" w:color="auto"/>
                  </w:divBdr>
                </w:div>
              </w:divsChild>
            </w:div>
            <w:div w:id="1226259277">
              <w:marLeft w:val="0"/>
              <w:marRight w:val="0"/>
              <w:marTop w:val="0"/>
              <w:marBottom w:val="0"/>
              <w:divBdr>
                <w:top w:val="none" w:sz="0" w:space="0" w:color="auto"/>
                <w:left w:val="none" w:sz="0" w:space="0" w:color="auto"/>
                <w:bottom w:val="none" w:sz="0" w:space="0" w:color="auto"/>
                <w:right w:val="none" w:sz="0" w:space="0" w:color="auto"/>
              </w:divBdr>
              <w:divsChild>
                <w:div w:id="126288957">
                  <w:marLeft w:val="0"/>
                  <w:marRight w:val="0"/>
                  <w:marTop w:val="0"/>
                  <w:marBottom w:val="0"/>
                  <w:divBdr>
                    <w:top w:val="none" w:sz="0" w:space="0" w:color="auto"/>
                    <w:left w:val="none" w:sz="0" w:space="0" w:color="auto"/>
                    <w:bottom w:val="none" w:sz="0" w:space="0" w:color="auto"/>
                    <w:right w:val="none" w:sz="0" w:space="0" w:color="auto"/>
                  </w:divBdr>
                </w:div>
                <w:div w:id="473377563">
                  <w:marLeft w:val="0"/>
                  <w:marRight w:val="0"/>
                  <w:marTop w:val="0"/>
                  <w:marBottom w:val="0"/>
                  <w:divBdr>
                    <w:top w:val="none" w:sz="0" w:space="0" w:color="auto"/>
                    <w:left w:val="none" w:sz="0" w:space="0" w:color="auto"/>
                    <w:bottom w:val="none" w:sz="0" w:space="0" w:color="auto"/>
                    <w:right w:val="none" w:sz="0" w:space="0" w:color="auto"/>
                  </w:divBdr>
                </w:div>
                <w:div w:id="531109021">
                  <w:marLeft w:val="0"/>
                  <w:marRight w:val="0"/>
                  <w:marTop w:val="0"/>
                  <w:marBottom w:val="0"/>
                  <w:divBdr>
                    <w:top w:val="none" w:sz="0" w:space="0" w:color="auto"/>
                    <w:left w:val="none" w:sz="0" w:space="0" w:color="auto"/>
                    <w:bottom w:val="none" w:sz="0" w:space="0" w:color="auto"/>
                    <w:right w:val="none" w:sz="0" w:space="0" w:color="auto"/>
                  </w:divBdr>
                  <w:divsChild>
                    <w:div w:id="439883415">
                      <w:marLeft w:val="0"/>
                      <w:marRight w:val="0"/>
                      <w:marTop w:val="0"/>
                      <w:marBottom w:val="0"/>
                      <w:divBdr>
                        <w:top w:val="none" w:sz="0" w:space="0" w:color="auto"/>
                        <w:left w:val="none" w:sz="0" w:space="0" w:color="auto"/>
                        <w:bottom w:val="none" w:sz="0" w:space="0" w:color="auto"/>
                        <w:right w:val="none" w:sz="0" w:space="0" w:color="auto"/>
                      </w:divBdr>
                      <w:divsChild>
                        <w:div w:id="792292453">
                          <w:marLeft w:val="0"/>
                          <w:marRight w:val="0"/>
                          <w:marTop w:val="0"/>
                          <w:marBottom w:val="0"/>
                          <w:divBdr>
                            <w:top w:val="none" w:sz="0" w:space="0" w:color="auto"/>
                            <w:left w:val="none" w:sz="0" w:space="0" w:color="auto"/>
                            <w:bottom w:val="none" w:sz="0" w:space="0" w:color="auto"/>
                            <w:right w:val="none" w:sz="0" w:space="0" w:color="auto"/>
                          </w:divBdr>
                          <w:divsChild>
                            <w:div w:id="275598005">
                              <w:marLeft w:val="0"/>
                              <w:marRight w:val="0"/>
                              <w:marTop w:val="0"/>
                              <w:marBottom w:val="0"/>
                              <w:divBdr>
                                <w:top w:val="none" w:sz="0" w:space="0" w:color="auto"/>
                                <w:left w:val="none" w:sz="0" w:space="0" w:color="auto"/>
                                <w:bottom w:val="none" w:sz="0" w:space="0" w:color="auto"/>
                                <w:right w:val="none" w:sz="0" w:space="0" w:color="auto"/>
                              </w:divBdr>
                            </w:div>
                            <w:div w:id="9563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4154">
                      <w:marLeft w:val="0"/>
                      <w:marRight w:val="0"/>
                      <w:marTop w:val="0"/>
                      <w:marBottom w:val="0"/>
                      <w:divBdr>
                        <w:top w:val="none" w:sz="0" w:space="0" w:color="auto"/>
                        <w:left w:val="none" w:sz="0" w:space="0" w:color="auto"/>
                        <w:bottom w:val="none" w:sz="0" w:space="0" w:color="auto"/>
                        <w:right w:val="none" w:sz="0" w:space="0" w:color="auto"/>
                      </w:divBdr>
                      <w:divsChild>
                        <w:div w:id="1091387071">
                          <w:marLeft w:val="0"/>
                          <w:marRight w:val="0"/>
                          <w:marTop w:val="0"/>
                          <w:marBottom w:val="0"/>
                          <w:divBdr>
                            <w:top w:val="none" w:sz="0" w:space="0" w:color="auto"/>
                            <w:left w:val="none" w:sz="0" w:space="0" w:color="auto"/>
                            <w:bottom w:val="none" w:sz="0" w:space="0" w:color="auto"/>
                            <w:right w:val="none" w:sz="0" w:space="0" w:color="auto"/>
                          </w:divBdr>
                          <w:divsChild>
                            <w:div w:id="244150732">
                              <w:marLeft w:val="0"/>
                              <w:marRight w:val="0"/>
                              <w:marTop w:val="0"/>
                              <w:marBottom w:val="0"/>
                              <w:divBdr>
                                <w:top w:val="none" w:sz="0" w:space="0" w:color="auto"/>
                                <w:left w:val="none" w:sz="0" w:space="0" w:color="auto"/>
                                <w:bottom w:val="none" w:sz="0" w:space="0" w:color="auto"/>
                                <w:right w:val="none" w:sz="0" w:space="0" w:color="auto"/>
                              </w:divBdr>
                            </w:div>
                            <w:div w:id="5784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6851">
                  <w:marLeft w:val="0"/>
                  <w:marRight w:val="0"/>
                  <w:marTop w:val="0"/>
                  <w:marBottom w:val="0"/>
                  <w:divBdr>
                    <w:top w:val="none" w:sz="0" w:space="0" w:color="auto"/>
                    <w:left w:val="none" w:sz="0" w:space="0" w:color="auto"/>
                    <w:bottom w:val="none" w:sz="0" w:space="0" w:color="auto"/>
                    <w:right w:val="none" w:sz="0" w:space="0" w:color="auto"/>
                  </w:divBdr>
                  <w:divsChild>
                    <w:div w:id="417482711">
                      <w:marLeft w:val="0"/>
                      <w:marRight w:val="0"/>
                      <w:marTop w:val="0"/>
                      <w:marBottom w:val="0"/>
                      <w:divBdr>
                        <w:top w:val="none" w:sz="0" w:space="0" w:color="auto"/>
                        <w:left w:val="none" w:sz="0" w:space="0" w:color="auto"/>
                        <w:bottom w:val="none" w:sz="0" w:space="0" w:color="auto"/>
                        <w:right w:val="none" w:sz="0" w:space="0" w:color="auto"/>
                      </w:divBdr>
                      <w:divsChild>
                        <w:div w:id="869491966">
                          <w:marLeft w:val="0"/>
                          <w:marRight w:val="0"/>
                          <w:marTop w:val="0"/>
                          <w:marBottom w:val="0"/>
                          <w:divBdr>
                            <w:top w:val="none" w:sz="0" w:space="0" w:color="auto"/>
                            <w:left w:val="none" w:sz="0" w:space="0" w:color="auto"/>
                            <w:bottom w:val="none" w:sz="0" w:space="0" w:color="auto"/>
                            <w:right w:val="none" w:sz="0" w:space="0" w:color="auto"/>
                          </w:divBdr>
                          <w:divsChild>
                            <w:div w:id="1612011639">
                              <w:marLeft w:val="0"/>
                              <w:marRight w:val="0"/>
                              <w:marTop w:val="0"/>
                              <w:marBottom w:val="0"/>
                              <w:divBdr>
                                <w:top w:val="none" w:sz="0" w:space="0" w:color="auto"/>
                                <w:left w:val="none" w:sz="0" w:space="0" w:color="auto"/>
                                <w:bottom w:val="none" w:sz="0" w:space="0" w:color="auto"/>
                                <w:right w:val="none" w:sz="0" w:space="0" w:color="auto"/>
                              </w:divBdr>
                            </w:div>
                            <w:div w:id="21245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21013">
                  <w:marLeft w:val="0"/>
                  <w:marRight w:val="0"/>
                  <w:marTop w:val="0"/>
                  <w:marBottom w:val="0"/>
                  <w:divBdr>
                    <w:top w:val="none" w:sz="0" w:space="0" w:color="auto"/>
                    <w:left w:val="none" w:sz="0" w:space="0" w:color="auto"/>
                    <w:bottom w:val="none" w:sz="0" w:space="0" w:color="auto"/>
                    <w:right w:val="none" w:sz="0" w:space="0" w:color="auto"/>
                  </w:divBdr>
                </w:div>
                <w:div w:id="2130513467">
                  <w:marLeft w:val="0"/>
                  <w:marRight w:val="0"/>
                  <w:marTop w:val="0"/>
                  <w:marBottom w:val="0"/>
                  <w:divBdr>
                    <w:top w:val="none" w:sz="0" w:space="0" w:color="auto"/>
                    <w:left w:val="none" w:sz="0" w:space="0" w:color="auto"/>
                    <w:bottom w:val="none" w:sz="0" w:space="0" w:color="auto"/>
                    <w:right w:val="none" w:sz="0" w:space="0" w:color="auto"/>
                  </w:divBdr>
                </w:div>
              </w:divsChild>
            </w:div>
            <w:div w:id="1456175203">
              <w:marLeft w:val="0"/>
              <w:marRight w:val="0"/>
              <w:marTop w:val="0"/>
              <w:marBottom w:val="0"/>
              <w:divBdr>
                <w:top w:val="none" w:sz="0" w:space="0" w:color="auto"/>
                <w:left w:val="none" w:sz="0" w:space="0" w:color="auto"/>
                <w:bottom w:val="none" w:sz="0" w:space="0" w:color="auto"/>
                <w:right w:val="none" w:sz="0" w:space="0" w:color="auto"/>
              </w:divBdr>
              <w:divsChild>
                <w:div w:id="1941790168">
                  <w:marLeft w:val="0"/>
                  <w:marRight w:val="0"/>
                  <w:marTop w:val="0"/>
                  <w:marBottom w:val="0"/>
                  <w:divBdr>
                    <w:top w:val="none" w:sz="0" w:space="0" w:color="auto"/>
                    <w:left w:val="none" w:sz="0" w:space="0" w:color="auto"/>
                    <w:bottom w:val="none" w:sz="0" w:space="0" w:color="auto"/>
                    <w:right w:val="none" w:sz="0" w:space="0" w:color="auto"/>
                  </w:divBdr>
                </w:div>
                <w:div w:id="2093039316">
                  <w:marLeft w:val="0"/>
                  <w:marRight w:val="0"/>
                  <w:marTop w:val="0"/>
                  <w:marBottom w:val="0"/>
                  <w:divBdr>
                    <w:top w:val="none" w:sz="0" w:space="0" w:color="auto"/>
                    <w:left w:val="none" w:sz="0" w:space="0" w:color="auto"/>
                    <w:bottom w:val="none" w:sz="0" w:space="0" w:color="auto"/>
                    <w:right w:val="none" w:sz="0" w:space="0" w:color="auto"/>
                  </w:divBdr>
                </w:div>
              </w:divsChild>
            </w:div>
            <w:div w:id="1827476266">
              <w:marLeft w:val="0"/>
              <w:marRight w:val="0"/>
              <w:marTop w:val="0"/>
              <w:marBottom w:val="0"/>
              <w:divBdr>
                <w:top w:val="none" w:sz="0" w:space="0" w:color="auto"/>
                <w:left w:val="none" w:sz="0" w:space="0" w:color="auto"/>
                <w:bottom w:val="none" w:sz="0" w:space="0" w:color="auto"/>
                <w:right w:val="none" w:sz="0" w:space="0" w:color="auto"/>
              </w:divBdr>
              <w:divsChild>
                <w:div w:id="195585539">
                  <w:marLeft w:val="0"/>
                  <w:marRight w:val="0"/>
                  <w:marTop w:val="0"/>
                  <w:marBottom w:val="0"/>
                  <w:divBdr>
                    <w:top w:val="none" w:sz="0" w:space="0" w:color="auto"/>
                    <w:left w:val="none" w:sz="0" w:space="0" w:color="auto"/>
                    <w:bottom w:val="none" w:sz="0" w:space="0" w:color="auto"/>
                    <w:right w:val="none" w:sz="0" w:space="0" w:color="auto"/>
                  </w:divBdr>
                  <w:divsChild>
                    <w:div w:id="1208682830">
                      <w:marLeft w:val="0"/>
                      <w:marRight w:val="0"/>
                      <w:marTop w:val="0"/>
                      <w:marBottom w:val="0"/>
                      <w:divBdr>
                        <w:top w:val="none" w:sz="0" w:space="0" w:color="auto"/>
                        <w:left w:val="none" w:sz="0" w:space="0" w:color="auto"/>
                        <w:bottom w:val="none" w:sz="0" w:space="0" w:color="auto"/>
                        <w:right w:val="none" w:sz="0" w:space="0" w:color="auto"/>
                      </w:divBdr>
                      <w:divsChild>
                        <w:div w:id="211037675">
                          <w:marLeft w:val="0"/>
                          <w:marRight w:val="0"/>
                          <w:marTop w:val="0"/>
                          <w:marBottom w:val="0"/>
                          <w:divBdr>
                            <w:top w:val="none" w:sz="0" w:space="0" w:color="auto"/>
                            <w:left w:val="none" w:sz="0" w:space="0" w:color="auto"/>
                            <w:bottom w:val="none" w:sz="0" w:space="0" w:color="auto"/>
                            <w:right w:val="none" w:sz="0" w:space="0" w:color="auto"/>
                          </w:divBdr>
                        </w:div>
                        <w:div w:id="3390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8815">
                  <w:marLeft w:val="0"/>
                  <w:marRight w:val="0"/>
                  <w:marTop w:val="0"/>
                  <w:marBottom w:val="0"/>
                  <w:divBdr>
                    <w:top w:val="none" w:sz="0" w:space="0" w:color="auto"/>
                    <w:left w:val="none" w:sz="0" w:space="0" w:color="auto"/>
                    <w:bottom w:val="none" w:sz="0" w:space="0" w:color="auto"/>
                    <w:right w:val="none" w:sz="0" w:space="0" w:color="auto"/>
                  </w:divBdr>
                  <w:divsChild>
                    <w:div w:id="1828281248">
                      <w:marLeft w:val="0"/>
                      <w:marRight w:val="0"/>
                      <w:marTop w:val="0"/>
                      <w:marBottom w:val="0"/>
                      <w:divBdr>
                        <w:top w:val="none" w:sz="0" w:space="0" w:color="auto"/>
                        <w:left w:val="none" w:sz="0" w:space="0" w:color="auto"/>
                        <w:bottom w:val="none" w:sz="0" w:space="0" w:color="auto"/>
                        <w:right w:val="none" w:sz="0" w:space="0" w:color="auto"/>
                      </w:divBdr>
                      <w:divsChild>
                        <w:div w:id="650136020">
                          <w:marLeft w:val="0"/>
                          <w:marRight w:val="0"/>
                          <w:marTop w:val="0"/>
                          <w:marBottom w:val="0"/>
                          <w:divBdr>
                            <w:top w:val="none" w:sz="0" w:space="0" w:color="auto"/>
                            <w:left w:val="none" w:sz="0" w:space="0" w:color="auto"/>
                            <w:bottom w:val="none" w:sz="0" w:space="0" w:color="auto"/>
                            <w:right w:val="none" w:sz="0" w:space="0" w:color="auto"/>
                          </w:divBdr>
                        </w:div>
                        <w:div w:id="18361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1173">
                  <w:marLeft w:val="0"/>
                  <w:marRight w:val="0"/>
                  <w:marTop w:val="0"/>
                  <w:marBottom w:val="0"/>
                  <w:divBdr>
                    <w:top w:val="none" w:sz="0" w:space="0" w:color="auto"/>
                    <w:left w:val="none" w:sz="0" w:space="0" w:color="auto"/>
                    <w:bottom w:val="none" w:sz="0" w:space="0" w:color="auto"/>
                    <w:right w:val="none" w:sz="0" w:space="0" w:color="auto"/>
                  </w:divBdr>
                  <w:divsChild>
                    <w:div w:id="1055159128">
                      <w:marLeft w:val="0"/>
                      <w:marRight w:val="0"/>
                      <w:marTop w:val="0"/>
                      <w:marBottom w:val="0"/>
                      <w:divBdr>
                        <w:top w:val="none" w:sz="0" w:space="0" w:color="auto"/>
                        <w:left w:val="none" w:sz="0" w:space="0" w:color="auto"/>
                        <w:bottom w:val="none" w:sz="0" w:space="0" w:color="auto"/>
                        <w:right w:val="none" w:sz="0" w:space="0" w:color="auto"/>
                      </w:divBdr>
                      <w:divsChild>
                        <w:div w:id="738988206">
                          <w:marLeft w:val="0"/>
                          <w:marRight w:val="0"/>
                          <w:marTop w:val="0"/>
                          <w:marBottom w:val="0"/>
                          <w:divBdr>
                            <w:top w:val="none" w:sz="0" w:space="0" w:color="auto"/>
                            <w:left w:val="none" w:sz="0" w:space="0" w:color="auto"/>
                            <w:bottom w:val="none" w:sz="0" w:space="0" w:color="auto"/>
                            <w:right w:val="none" w:sz="0" w:space="0" w:color="auto"/>
                          </w:divBdr>
                        </w:div>
                        <w:div w:id="1619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04273">
                  <w:marLeft w:val="0"/>
                  <w:marRight w:val="0"/>
                  <w:marTop w:val="0"/>
                  <w:marBottom w:val="0"/>
                  <w:divBdr>
                    <w:top w:val="none" w:sz="0" w:space="0" w:color="auto"/>
                    <w:left w:val="none" w:sz="0" w:space="0" w:color="auto"/>
                    <w:bottom w:val="none" w:sz="0" w:space="0" w:color="auto"/>
                    <w:right w:val="none" w:sz="0" w:space="0" w:color="auto"/>
                  </w:divBdr>
                  <w:divsChild>
                    <w:div w:id="1775399393">
                      <w:marLeft w:val="0"/>
                      <w:marRight w:val="0"/>
                      <w:marTop w:val="0"/>
                      <w:marBottom w:val="0"/>
                      <w:divBdr>
                        <w:top w:val="none" w:sz="0" w:space="0" w:color="auto"/>
                        <w:left w:val="none" w:sz="0" w:space="0" w:color="auto"/>
                        <w:bottom w:val="none" w:sz="0" w:space="0" w:color="auto"/>
                        <w:right w:val="none" w:sz="0" w:space="0" w:color="auto"/>
                      </w:divBdr>
                      <w:divsChild>
                        <w:div w:id="244532221">
                          <w:marLeft w:val="0"/>
                          <w:marRight w:val="0"/>
                          <w:marTop w:val="0"/>
                          <w:marBottom w:val="0"/>
                          <w:divBdr>
                            <w:top w:val="none" w:sz="0" w:space="0" w:color="auto"/>
                            <w:left w:val="none" w:sz="0" w:space="0" w:color="auto"/>
                            <w:bottom w:val="none" w:sz="0" w:space="0" w:color="auto"/>
                            <w:right w:val="none" w:sz="0" w:space="0" w:color="auto"/>
                          </w:divBdr>
                        </w:div>
                        <w:div w:id="16904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458832">
                  <w:marLeft w:val="0"/>
                  <w:marRight w:val="0"/>
                  <w:marTop w:val="0"/>
                  <w:marBottom w:val="0"/>
                  <w:divBdr>
                    <w:top w:val="none" w:sz="0" w:space="0" w:color="auto"/>
                    <w:left w:val="none" w:sz="0" w:space="0" w:color="auto"/>
                    <w:bottom w:val="none" w:sz="0" w:space="0" w:color="auto"/>
                    <w:right w:val="none" w:sz="0" w:space="0" w:color="auto"/>
                  </w:divBdr>
                  <w:divsChild>
                    <w:div w:id="1221675837">
                      <w:marLeft w:val="0"/>
                      <w:marRight w:val="0"/>
                      <w:marTop w:val="0"/>
                      <w:marBottom w:val="0"/>
                      <w:divBdr>
                        <w:top w:val="none" w:sz="0" w:space="0" w:color="auto"/>
                        <w:left w:val="none" w:sz="0" w:space="0" w:color="auto"/>
                        <w:bottom w:val="none" w:sz="0" w:space="0" w:color="auto"/>
                        <w:right w:val="none" w:sz="0" w:space="0" w:color="auto"/>
                      </w:divBdr>
                      <w:divsChild>
                        <w:div w:id="330842125">
                          <w:marLeft w:val="0"/>
                          <w:marRight w:val="0"/>
                          <w:marTop w:val="0"/>
                          <w:marBottom w:val="0"/>
                          <w:divBdr>
                            <w:top w:val="none" w:sz="0" w:space="0" w:color="auto"/>
                            <w:left w:val="none" w:sz="0" w:space="0" w:color="auto"/>
                            <w:bottom w:val="none" w:sz="0" w:space="0" w:color="auto"/>
                            <w:right w:val="none" w:sz="0" w:space="0" w:color="auto"/>
                          </w:divBdr>
                        </w:div>
                        <w:div w:id="213432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829456">
      <w:bodyDiv w:val="1"/>
      <w:marLeft w:val="0"/>
      <w:marRight w:val="0"/>
      <w:marTop w:val="0"/>
      <w:marBottom w:val="0"/>
      <w:divBdr>
        <w:top w:val="none" w:sz="0" w:space="0" w:color="auto"/>
        <w:left w:val="none" w:sz="0" w:space="0" w:color="auto"/>
        <w:bottom w:val="none" w:sz="0" w:space="0" w:color="auto"/>
        <w:right w:val="none" w:sz="0" w:space="0" w:color="auto"/>
      </w:divBdr>
    </w:div>
    <w:div w:id="974598973">
      <w:bodyDiv w:val="1"/>
      <w:marLeft w:val="0"/>
      <w:marRight w:val="0"/>
      <w:marTop w:val="0"/>
      <w:marBottom w:val="0"/>
      <w:divBdr>
        <w:top w:val="none" w:sz="0" w:space="0" w:color="auto"/>
        <w:left w:val="none" w:sz="0" w:space="0" w:color="auto"/>
        <w:bottom w:val="none" w:sz="0" w:space="0" w:color="auto"/>
        <w:right w:val="none" w:sz="0" w:space="0" w:color="auto"/>
      </w:divBdr>
    </w:div>
    <w:div w:id="976765698">
      <w:bodyDiv w:val="1"/>
      <w:marLeft w:val="0"/>
      <w:marRight w:val="0"/>
      <w:marTop w:val="0"/>
      <w:marBottom w:val="0"/>
      <w:divBdr>
        <w:top w:val="none" w:sz="0" w:space="0" w:color="auto"/>
        <w:left w:val="none" w:sz="0" w:space="0" w:color="auto"/>
        <w:bottom w:val="none" w:sz="0" w:space="0" w:color="auto"/>
        <w:right w:val="none" w:sz="0" w:space="0" w:color="auto"/>
      </w:divBdr>
    </w:div>
    <w:div w:id="978342325">
      <w:bodyDiv w:val="1"/>
      <w:marLeft w:val="0"/>
      <w:marRight w:val="0"/>
      <w:marTop w:val="0"/>
      <w:marBottom w:val="0"/>
      <w:divBdr>
        <w:top w:val="none" w:sz="0" w:space="0" w:color="auto"/>
        <w:left w:val="none" w:sz="0" w:space="0" w:color="auto"/>
        <w:bottom w:val="none" w:sz="0" w:space="0" w:color="auto"/>
        <w:right w:val="none" w:sz="0" w:space="0" w:color="auto"/>
      </w:divBdr>
    </w:div>
    <w:div w:id="978414540">
      <w:bodyDiv w:val="1"/>
      <w:marLeft w:val="0"/>
      <w:marRight w:val="0"/>
      <w:marTop w:val="0"/>
      <w:marBottom w:val="0"/>
      <w:divBdr>
        <w:top w:val="none" w:sz="0" w:space="0" w:color="auto"/>
        <w:left w:val="none" w:sz="0" w:space="0" w:color="auto"/>
        <w:bottom w:val="none" w:sz="0" w:space="0" w:color="auto"/>
        <w:right w:val="none" w:sz="0" w:space="0" w:color="auto"/>
      </w:divBdr>
    </w:div>
    <w:div w:id="981346859">
      <w:bodyDiv w:val="1"/>
      <w:marLeft w:val="0"/>
      <w:marRight w:val="0"/>
      <w:marTop w:val="0"/>
      <w:marBottom w:val="0"/>
      <w:divBdr>
        <w:top w:val="none" w:sz="0" w:space="0" w:color="auto"/>
        <w:left w:val="none" w:sz="0" w:space="0" w:color="auto"/>
        <w:bottom w:val="none" w:sz="0" w:space="0" w:color="auto"/>
        <w:right w:val="none" w:sz="0" w:space="0" w:color="auto"/>
      </w:divBdr>
    </w:div>
    <w:div w:id="982007657">
      <w:bodyDiv w:val="1"/>
      <w:marLeft w:val="0"/>
      <w:marRight w:val="0"/>
      <w:marTop w:val="0"/>
      <w:marBottom w:val="0"/>
      <w:divBdr>
        <w:top w:val="none" w:sz="0" w:space="0" w:color="auto"/>
        <w:left w:val="none" w:sz="0" w:space="0" w:color="auto"/>
        <w:bottom w:val="none" w:sz="0" w:space="0" w:color="auto"/>
        <w:right w:val="none" w:sz="0" w:space="0" w:color="auto"/>
      </w:divBdr>
    </w:div>
    <w:div w:id="988440376">
      <w:bodyDiv w:val="1"/>
      <w:marLeft w:val="0"/>
      <w:marRight w:val="0"/>
      <w:marTop w:val="0"/>
      <w:marBottom w:val="0"/>
      <w:divBdr>
        <w:top w:val="none" w:sz="0" w:space="0" w:color="auto"/>
        <w:left w:val="none" w:sz="0" w:space="0" w:color="auto"/>
        <w:bottom w:val="none" w:sz="0" w:space="0" w:color="auto"/>
        <w:right w:val="none" w:sz="0" w:space="0" w:color="auto"/>
      </w:divBdr>
    </w:div>
    <w:div w:id="988873187">
      <w:bodyDiv w:val="1"/>
      <w:marLeft w:val="0"/>
      <w:marRight w:val="0"/>
      <w:marTop w:val="0"/>
      <w:marBottom w:val="0"/>
      <w:divBdr>
        <w:top w:val="none" w:sz="0" w:space="0" w:color="auto"/>
        <w:left w:val="none" w:sz="0" w:space="0" w:color="auto"/>
        <w:bottom w:val="none" w:sz="0" w:space="0" w:color="auto"/>
        <w:right w:val="none" w:sz="0" w:space="0" w:color="auto"/>
      </w:divBdr>
    </w:div>
    <w:div w:id="995109298">
      <w:bodyDiv w:val="1"/>
      <w:marLeft w:val="0"/>
      <w:marRight w:val="0"/>
      <w:marTop w:val="0"/>
      <w:marBottom w:val="0"/>
      <w:divBdr>
        <w:top w:val="none" w:sz="0" w:space="0" w:color="auto"/>
        <w:left w:val="none" w:sz="0" w:space="0" w:color="auto"/>
        <w:bottom w:val="none" w:sz="0" w:space="0" w:color="auto"/>
        <w:right w:val="none" w:sz="0" w:space="0" w:color="auto"/>
      </w:divBdr>
    </w:div>
    <w:div w:id="999115806">
      <w:bodyDiv w:val="1"/>
      <w:marLeft w:val="0"/>
      <w:marRight w:val="0"/>
      <w:marTop w:val="0"/>
      <w:marBottom w:val="0"/>
      <w:divBdr>
        <w:top w:val="none" w:sz="0" w:space="0" w:color="auto"/>
        <w:left w:val="none" w:sz="0" w:space="0" w:color="auto"/>
        <w:bottom w:val="none" w:sz="0" w:space="0" w:color="auto"/>
        <w:right w:val="none" w:sz="0" w:space="0" w:color="auto"/>
      </w:divBdr>
    </w:div>
    <w:div w:id="1006716006">
      <w:bodyDiv w:val="1"/>
      <w:marLeft w:val="0"/>
      <w:marRight w:val="0"/>
      <w:marTop w:val="0"/>
      <w:marBottom w:val="0"/>
      <w:divBdr>
        <w:top w:val="none" w:sz="0" w:space="0" w:color="auto"/>
        <w:left w:val="none" w:sz="0" w:space="0" w:color="auto"/>
        <w:bottom w:val="none" w:sz="0" w:space="0" w:color="auto"/>
        <w:right w:val="none" w:sz="0" w:space="0" w:color="auto"/>
      </w:divBdr>
    </w:div>
    <w:div w:id="1007250909">
      <w:bodyDiv w:val="1"/>
      <w:marLeft w:val="0"/>
      <w:marRight w:val="0"/>
      <w:marTop w:val="0"/>
      <w:marBottom w:val="0"/>
      <w:divBdr>
        <w:top w:val="none" w:sz="0" w:space="0" w:color="auto"/>
        <w:left w:val="none" w:sz="0" w:space="0" w:color="auto"/>
        <w:bottom w:val="none" w:sz="0" w:space="0" w:color="auto"/>
        <w:right w:val="none" w:sz="0" w:space="0" w:color="auto"/>
      </w:divBdr>
    </w:div>
    <w:div w:id="1007487242">
      <w:bodyDiv w:val="1"/>
      <w:marLeft w:val="0"/>
      <w:marRight w:val="0"/>
      <w:marTop w:val="0"/>
      <w:marBottom w:val="0"/>
      <w:divBdr>
        <w:top w:val="none" w:sz="0" w:space="0" w:color="auto"/>
        <w:left w:val="none" w:sz="0" w:space="0" w:color="auto"/>
        <w:bottom w:val="none" w:sz="0" w:space="0" w:color="auto"/>
        <w:right w:val="none" w:sz="0" w:space="0" w:color="auto"/>
      </w:divBdr>
    </w:div>
    <w:div w:id="1007631118">
      <w:bodyDiv w:val="1"/>
      <w:marLeft w:val="0"/>
      <w:marRight w:val="0"/>
      <w:marTop w:val="0"/>
      <w:marBottom w:val="0"/>
      <w:divBdr>
        <w:top w:val="none" w:sz="0" w:space="0" w:color="auto"/>
        <w:left w:val="none" w:sz="0" w:space="0" w:color="auto"/>
        <w:bottom w:val="none" w:sz="0" w:space="0" w:color="auto"/>
        <w:right w:val="none" w:sz="0" w:space="0" w:color="auto"/>
      </w:divBdr>
    </w:div>
    <w:div w:id="1009600680">
      <w:bodyDiv w:val="1"/>
      <w:marLeft w:val="0"/>
      <w:marRight w:val="0"/>
      <w:marTop w:val="0"/>
      <w:marBottom w:val="0"/>
      <w:divBdr>
        <w:top w:val="none" w:sz="0" w:space="0" w:color="auto"/>
        <w:left w:val="none" w:sz="0" w:space="0" w:color="auto"/>
        <w:bottom w:val="none" w:sz="0" w:space="0" w:color="auto"/>
        <w:right w:val="none" w:sz="0" w:space="0" w:color="auto"/>
      </w:divBdr>
    </w:div>
    <w:div w:id="1009647769">
      <w:bodyDiv w:val="1"/>
      <w:marLeft w:val="0"/>
      <w:marRight w:val="0"/>
      <w:marTop w:val="0"/>
      <w:marBottom w:val="0"/>
      <w:divBdr>
        <w:top w:val="none" w:sz="0" w:space="0" w:color="auto"/>
        <w:left w:val="none" w:sz="0" w:space="0" w:color="auto"/>
        <w:bottom w:val="none" w:sz="0" w:space="0" w:color="auto"/>
        <w:right w:val="none" w:sz="0" w:space="0" w:color="auto"/>
      </w:divBdr>
    </w:div>
    <w:div w:id="1011297063">
      <w:bodyDiv w:val="1"/>
      <w:marLeft w:val="0"/>
      <w:marRight w:val="0"/>
      <w:marTop w:val="0"/>
      <w:marBottom w:val="0"/>
      <w:divBdr>
        <w:top w:val="none" w:sz="0" w:space="0" w:color="auto"/>
        <w:left w:val="none" w:sz="0" w:space="0" w:color="auto"/>
        <w:bottom w:val="none" w:sz="0" w:space="0" w:color="auto"/>
        <w:right w:val="none" w:sz="0" w:space="0" w:color="auto"/>
      </w:divBdr>
    </w:div>
    <w:div w:id="1015304482">
      <w:bodyDiv w:val="1"/>
      <w:marLeft w:val="0"/>
      <w:marRight w:val="0"/>
      <w:marTop w:val="0"/>
      <w:marBottom w:val="0"/>
      <w:divBdr>
        <w:top w:val="none" w:sz="0" w:space="0" w:color="auto"/>
        <w:left w:val="none" w:sz="0" w:space="0" w:color="auto"/>
        <w:bottom w:val="none" w:sz="0" w:space="0" w:color="auto"/>
        <w:right w:val="none" w:sz="0" w:space="0" w:color="auto"/>
      </w:divBdr>
    </w:div>
    <w:div w:id="1018853810">
      <w:bodyDiv w:val="1"/>
      <w:marLeft w:val="0"/>
      <w:marRight w:val="0"/>
      <w:marTop w:val="0"/>
      <w:marBottom w:val="0"/>
      <w:divBdr>
        <w:top w:val="none" w:sz="0" w:space="0" w:color="auto"/>
        <w:left w:val="none" w:sz="0" w:space="0" w:color="auto"/>
        <w:bottom w:val="none" w:sz="0" w:space="0" w:color="auto"/>
        <w:right w:val="none" w:sz="0" w:space="0" w:color="auto"/>
      </w:divBdr>
    </w:div>
    <w:div w:id="1022169773">
      <w:bodyDiv w:val="1"/>
      <w:marLeft w:val="0"/>
      <w:marRight w:val="0"/>
      <w:marTop w:val="0"/>
      <w:marBottom w:val="0"/>
      <w:divBdr>
        <w:top w:val="none" w:sz="0" w:space="0" w:color="auto"/>
        <w:left w:val="none" w:sz="0" w:space="0" w:color="auto"/>
        <w:bottom w:val="none" w:sz="0" w:space="0" w:color="auto"/>
        <w:right w:val="none" w:sz="0" w:space="0" w:color="auto"/>
      </w:divBdr>
    </w:div>
    <w:div w:id="1027219987">
      <w:bodyDiv w:val="1"/>
      <w:marLeft w:val="0"/>
      <w:marRight w:val="0"/>
      <w:marTop w:val="0"/>
      <w:marBottom w:val="0"/>
      <w:divBdr>
        <w:top w:val="none" w:sz="0" w:space="0" w:color="auto"/>
        <w:left w:val="none" w:sz="0" w:space="0" w:color="auto"/>
        <w:bottom w:val="none" w:sz="0" w:space="0" w:color="auto"/>
        <w:right w:val="none" w:sz="0" w:space="0" w:color="auto"/>
      </w:divBdr>
    </w:div>
    <w:div w:id="1027757341">
      <w:bodyDiv w:val="1"/>
      <w:marLeft w:val="0"/>
      <w:marRight w:val="0"/>
      <w:marTop w:val="0"/>
      <w:marBottom w:val="0"/>
      <w:divBdr>
        <w:top w:val="none" w:sz="0" w:space="0" w:color="auto"/>
        <w:left w:val="none" w:sz="0" w:space="0" w:color="auto"/>
        <w:bottom w:val="none" w:sz="0" w:space="0" w:color="auto"/>
        <w:right w:val="none" w:sz="0" w:space="0" w:color="auto"/>
      </w:divBdr>
    </w:div>
    <w:div w:id="1028025675">
      <w:bodyDiv w:val="1"/>
      <w:marLeft w:val="0"/>
      <w:marRight w:val="0"/>
      <w:marTop w:val="0"/>
      <w:marBottom w:val="0"/>
      <w:divBdr>
        <w:top w:val="none" w:sz="0" w:space="0" w:color="auto"/>
        <w:left w:val="none" w:sz="0" w:space="0" w:color="auto"/>
        <w:bottom w:val="none" w:sz="0" w:space="0" w:color="auto"/>
        <w:right w:val="none" w:sz="0" w:space="0" w:color="auto"/>
      </w:divBdr>
    </w:div>
    <w:div w:id="1028334415">
      <w:bodyDiv w:val="1"/>
      <w:marLeft w:val="0"/>
      <w:marRight w:val="0"/>
      <w:marTop w:val="0"/>
      <w:marBottom w:val="0"/>
      <w:divBdr>
        <w:top w:val="none" w:sz="0" w:space="0" w:color="auto"/>
        <w:left w:val="none" w:sz="0" w:space="0" w:color="auto"/>
        <w:bottom w:val="none" w:sz="0" w:space="0" w:color="auto"/>
        <w:right w:val="none" w:sz="0" w:space="0" w:color="auto"/>
      </w:divBdr>
    </w:div>
    <w:div w:id="1035809288">
      <w:bodyDiv w:val="1"/>
      <w:marLeft w:val="0"/>
      <w:marRight w:val="0"/>
      <w:marTop w:val="0"/>
      <w:marBottom w:val="0"/>
      <w:divBdr>
        <w:top w:val="none" w:sz="0" w:space="0" w:color="auto"/>
        <w:left w:val="none" w:sz="0" w:space="0" w:color="auto"/>
        <w:bottom w:val="none" w:sz="0" w:space="0" w:color="auto"/>
        <w:right w:val="none" w:sz="0" w:space="0" w:color="auto"/>
      </w:divBdr>
    </w:div>
    <w:div w:id="1036541214">
      <w:bodyDiv w:val="1"/>
      <w:marLeft w:val="0"/>
      <w:marRight w:val="0"/>
      <w:marTop w:val="0"/>
      <w:marBottom w:val="0"/>
      <w:divBdr>
        <w:top w:val="none" w:sz="0" w:space="0" w:color="auto"/>
        <w:left w:val="none" w:sz="0" w:space="0" w:color="auto"/>
        <w:bottom w:val="none" w:sz="0" w:space="0" w:color="auto"/>
        <w:right w:val="none" w:sz="0" w:space="0" w:color="auto"/>
      </w:divBdr>
    </w:div>
    <w:div w:id="1037244490">
      <w:bodyDiv w:val="1"/>
      <w:marLeft w:val="0"/>
      <w:marRight w:val="0"/>
      <w:marTop w:val="0"/>
      <w:marBottom w:val="0"/>
      <w:divBdr>
        <w:top w:val="none" w:sz="0" w:space="0" w:color="auto"/>
        <w:left w:val="none" w:sz="0" w:space="0" w:color="auto"/>
        <w:bottom w:val="none" w:sz="0" w:space="0" w:color="auto"/>
        <w:right w:val="none" w:sz="0" w:space="0" w:color="auto"/>
      </w:divBdr>
    </w:div>
    <w:div w:id="1042558982">
      <w:bodyDiv w:val="1"/>
      <w:marLeft w:val="0"/>
      <w:marRight w:val="0"/>
      <w:marTop w:val="0"/>
      <w:marBottom w:val="0"/>
      <w:divBdr>
        <w:top w:val="none" w:sz="0" w:space="0" w:color="auto"/>
        <w:left w:val="none" w:sz="0" w:space="0" w:color="auto"/>
        <w:bottom w:val="none" w:sz="0" w:space="0" w:color="auto"/>
        <w:right w:val="none" w:sz="0" w:space="0" w:color="auto"/>
      </w:divBdr>
    </w:div>
    <w:div w:id="1044018660">
      <w:bodyDiv w:val="1"/>
      <w:marLeft w:val="0"/>
      <w:marRight w:val="0"/>
      <w:marTop w:val="0"/>
      <w:marBottom w:val="0"/>
      <w:divBdr>
        <w:top w:val="none" w:sz="0" w:space="0" w:color="auto"/>
        <w:left w:val="none" w:sz="0" w:space="0" w:color="auto"/>
        <w:bottom w:val="none" w:sz="0" w:space="0" w:color="auto"/>
        <w:right w:val="none" w:sz="0" w:space="0" w:color="auto"/>
      </w:divBdr>
    </w:div>
    <w:div w:id="1044908578">
      <w:bodyDiv w:val="1"/>
      <w:marLeft w:val="0"/>
      <w:marRight w:val="0"/>
      <w:marTop w:val="0"/>
      <w:marBottom w:val="0"/>
      <w:divBdr>
        <w:top w:val="none" w:sz="0" w:space="0" w:color="auto"/>
        <w:left w:val="none" w:sz="0" w:space="0" w:color="auto"/>
        <w:bottom w:val="none" w:sz="0" w:space="0" w:color="auto"/>
        <w:right w:val="none" w:sz="0" w:space="0" w:color="auto"/>
      </w:divBdr>
    </w:div>
    <w:div w:id="1047756639">
      <w:bodyDiv w:val="1"/>
      <w:marLeft w:val="0"/>
      <w:marRight w:val="0"/>
      <w:marTop w:val="0"/>
      <w:marBottom w:val="0"/>
      <w:divBdr>
        <w:top w:val="none" w:sz="0" w:space="0" w:color="auto"/>
        <w:left w:val="none" w:sz="0" w:space="0" w:color="auto"/>
        <w:bottom w:val="none" w:sz="0" w:space="0" w:color="auto"/>
        <w:right w:val="none" w:sz="0" w:space="0" w:color="auto"/>
      </w:divBdr>
    </w:div>
    <w:div w:id="1048382075">
      <w:bodyDiv w:val="1"/>
      <w:marLeft w:val="0"/>
      <w:marRight w:val="0"/>
      <w:marTop w:val="0"/>
      <w:marBottom w:val="0"/>
      <w:divBdr>
        <w:top w:val="none" w:sz="0" w:space="0" w:color="auto"/>
        <w:left w:val="none" w:sz="0" w:space="0" w:color="auto"/>
        <w:bottom w:val="none" w:sz="0" w:space="0" w:color="auto"/>
        <w:right w:val="none" w:sz="0" w:space="0" w:color="auto"/>
      </w:divBdr>
    </w:div>
    <w:div w:id="1051461675">
      <w:bodyDiv w:val="1"/>
      <w:marLeft w:val="0"/>
      <w:marRight w:val="0"/>
      <w:marTop w:val="0"/>
      <w:marBottom w:val="0"/>
      <w:divBdr>
        <w:top w:val="none" w:sz="0" w:space="0" w:color="auto"/>
        <w:left w:val="none" w:sz="0" w:space="0" w:color="auto"/>
        <w:bottom w:val="none" w:sz="0" w:space="0" w:color="auto"/>
        <w:right w:val="none" w:sz="0" w:space="0" w:color="auto"/>
      </w:divBdr>
    </w:div>
    <w:div w:id="1052996711">
      <w:bodyDiv w:val="1"/>
      <w:marLeft w:val="0"/>
      <w:marRight w:val="0"/>
      <w:marTop w:val="0"/>
      <w:marBottom w:val="0"/>
      <w:divBdr>
        <w:top w:val="none" w:sz="0" w:space="0" w:color="auto"/>
        <w:left w:val="none" w:sz="0" w:space="0" w:color="auto"/>
        <w:bottom w:val="none" w:sz="0" w:space="0" w:color="auto"/>
        <w:right w:val="none" w:sz="0" w:space="0" w:color="auto"/>
      </w:divBdr>
    </w:div>
    <w:div w:id="1058044023">
      <w:bodyDiv w:val="1"/>
      <w:marLeft w:val="0"/>
      <w:marRight w:val="0"/>
      <w:marTop w:val="0"/>
      <w:marBottom w:val="0"/>
      <w:divBdr>
        <w:top w:val="none" w:sz="0" w:space="0" w:color="auto"/>
        <w:left w:val="none" w:sz="0" w:space="0" w:color="auto"/>
        <w:bottom w:val="none" w:sz="0" w:space="0" w:color="auto"/>
        <w:right w:val="none" w:sz="0" w:space="0" w:color="auto"/>
      </w:divBdr>
    </w:div>
    <w:div w:id="1060904458">
      <w:bodyDiv w:val="1"/>
      <w:marLeft w:val="0"/>
      <w:marRight w:val="0"/>
      <w:marTop w:val="0"/>
      <w:marBottom w:val="0"/>
      <w:divBdr>
        <w:top w:val="none" w:sz="0" w:space="0" w:color="auto"/>
        <w:left w:val="none" w:sz="0" w:space="0" w:color="auto"/>
        <w:bottom w:val="none" w:sz="0" w:space="0" w:color="auto"/>
        <w:right w:val="none" w:sz="0" w:space="0" w:color="auto"/>
      </w:divBdr>
    </w:div>
    <w:div w:id="1061056160">
      <w:bodyDiv w:val="1"/>
      <w:marLeft w:val="0"/>
      <w:marRight w:val="0"/>
      <w:marTop w:val="0"/>
      <w:marBottom w:val="0"/>
      <w:divBdr>
        <w:top w:val="none" w:sz="0" w:space="0" w:color="auto"/>
        <w:left w:val="none" w:sz="0" w:space="0" w:color="auto"/>
        <w:bottom w:val="none" w:sz="0" w:space="0" w:color="auto"/>
        <w:right w:val="none" w:sz="0" w:space="0" w:color="auto"/>
      </w:divBdr>
    </w:div>
    <w:div w:id="1068571094">
      <w:bodyDiv w:val="1"/>
      <w:marLeft w:val="0"/>
      <w:marRight w:val="0"/>
      <w:marTop w:val="0"/>
      <w:marBottom w:val="0"/>
      <w:divBdr>
        <w:top w:val="none" w:sz="0" w:space="0" w:color="auto"/>
        <w:left w:val="none" w:sz="0" w:space="0" w:color="auto"/>
        <w:bottom w:val="none" w:sz="0" w:space="0" w:color="auto"/>
        <w:right w:val="none" w:sz="0" w:space="0" w:color="auto"/>
      </w:divBdr>
    </w:div>
    <w:div w:id="1069186223">
      <w:bodyDiv w:val="1"/>
      <w:marLeft w:val="0"/>
      <w:marRight w:val="0"/>
      <w:marTop w:val="0"/>
      <w:marBottom w:val="0"/>
      <w:divBdr>
        <w:top w:val="none" w:sz="0" w:space="0" w:color="auto"/>
        <w:left w:val="none" w:sz="0" w:space="0" w:color="auto"/>
        <w:bottom w:val="none" w:sz="0" w:space="0" w:color="auto"/>
        <w:right w:val="none" w:sz="0" w:space="0" w:color="auto"/>
      </w:divBdr>
    </w:div>
    <w:div w:id="1070034255">
      <w:bodyDiv w:val="1"/>
      <w:marLeft w:val="0"/>
      <w:marRight w:val="0"/>
      <w:marTop w:val="0"/>
      <w:marBottom w:val="0"/>
      <w:divBdr>
        <w:top w:val="none" w:sz="0" w:space="0" w:color="auto"/>
        <w:left w:val="none" w:sz="0" w:space="0" w:color="auto"/>
        <w:bottom w:val="none" w:sz="0" w:space="0" w:color="auto"/>
        <w:right w:val="none" w:sz="0" w:space="0" w:color="auto"/>
      </w:divBdr>
    </w:div>
    <w:div w:id="1071077644">
      <w:bodyDiv w:val="1"/>
      <w:marLeft w:val="0"/>
      <w:marRight w:val="0"/>
      <w:marTop w:val="0"/>
      <w:marBottom w:val="0"/>
      <w:divBdr>
        <w:top w:val="none" w:sz="0" w:space="0" w:color="auto"/>
        <w:left w:val="none" w:sz="0" w:space="0" w:color="auto"/>
        <w:bottom w:val="none" w:sz="0" w:space="0" w:color="auto"/>
        <w:right w:val="none" w:sz="0" w:space="0" w:color="auto"/>
      </w:divBdr>
    </w:div>
    <w:div w:id="1072003203">
      <w:bodyDiv w:val="1"/>
      <w:marLeft w:val="0"/>
      <w:marRight w:val="0"/>
      <w:marTop w:val="0"/>
      <w:marBottom w:val="0"/>
      <w:divBdr>
        <w:top w:val="none" w:sz="0" w:space="0" w:color="auto"/>
        <w:left w:val="none" w:sz="0" w:space="0" w:color="auto"/>
        <w:bottom w:val="none" w:sz="0" w:space="0" w:color="auto"/>
        <w:right w:val="none" w:sz="0" w:space="0" w:color="auto"/>
      </w:divBdr>
    </w:div>
    <w:div w:id="1072389971">
      <w:bodyDiv w:val="1"/>
      <w:marLeft w:val="0"/>
      <w:marRight w:val="0"/>
      <w:marTop w:val="0"/>
      <w:marBottom w:val="0"/>
      <w:divBdr>
        <w:top w:val="none" w:sz="0" w:space="0" w:color="auto"/>
        <w:left w:val="none" w:sz="0" w:space="0" w:color="auto"/>
        <w:bottom w:val="none" w:sz="0" w:space="0" w:color="auto"/>
        <w:right w:val="none" w:sz="0" w:space="0" w:color="auto"/>
      </w:divBdr>
    </w:div>
    <w:div w:id="1072774752">
      <w:bodyDiv w:val="1"/>
      <w:marLeft w:val="0"/>
      <w:marRight w:val="0"/>
      <w:marTop w:val="0"/>
      <w:marBottom w:val="0"/>
      <w:divBdr>
        <w:top w:val="none" w:sz="0" w:space="0" w:color="auto"/>
        <w:left w:val="none" w:sz="0" w:space="0" w:color="auto"/>
        <w:bottom w:val="none" w:sz="0" w:space="0" w:color="auto"/>
        <w:right w:val="none" w:sz="0" w:space="0" w:color="auto"/>
      </w:divBdr>
    </w:div>
    <w:div w:id="1076393361">
      <w:bodyDiv w:val="1"/>
      <w:marLeft w:val="0"/>
      <w:marRight w:val="0"/>
      <w:marTop w:val="0"/>
      <w:marBottom w:val="0"/>
      <w:divBdr>
        <w:top w:val="none" w:sz="0" w:space="0" w:color="auto"/>
        <w:left w:val="none" w:sz="0" w:space="0" w:color="auto"/>
        <w:bottom w:val="none" w:sz="0" w:space="0" w:color="auto"/>
        <w:right w:val="none" w:sz="0" w:space="0" w:color="auto"/>
      </w:divBdr>
    </w:div>
    <w:div w:id="1077947097">
      <w:bodyDiv w:val="1"/>
      <w:marLeft w:val="0"/>
      <w:marRight w:val="0"/>
      <w:marTop w:val="0"/>
      <w:marBottom w:val="0"/>
      <w:divBdr>
        <w:top w:val="none" w:sz="0" w:space="0" w:color="auto"/>
        <w:left w:val="none" w:sz="0" w:space="0" w:color="auto"/>
        <w:bottom w:val="none" w:sz="0" w:space="0" w:color="auto"/>
        <w:right w:val="none" w:sz="0" w:space="0" w:color="auto"/>
      </w:divBdr>
    </w:div>
    <w:div w:id="1079446149">
      <w:bodyDiv w:val="1"/>
      <w:marLeft w:val="0"/>
      <w:marRight w:val="0"/>
      <w:marTop w:val="0"/>
      <w:marBottom w:val="0"/>
      <w:divBdr>
        <w:top w:val="none" w:sz="0" w:space="0" w:color="auto"/>
        <w:left w:val="none" w:sz="0" w:space="0" w:color="auto"/>
        <w:bottom w:val="none" w:sz="0" w:space="0" w:color="auto"/>
        <w:right w:val="none" w:sz="0" w:space="0" w:color="auto"/>
      </w:divBdr>
    </w:div>
    <w:div w:id="1080784882">
      <w:bodyDiv w:val="1"/>
      <w:marLeft w:val="0"/>
      <w:marRight w:val="0"/>
      <w:marTop w:val="0"/>
      <w:marBottom w:val="0"/>
      <w:divBdr>
        <w:top w:val="none" w:sz="0" w:space="0" w:color="auto"/>
        <w:left w:val="none" w:sz="0" w:space="0" w:color="auto"/>
        <w:bottom w:val="none" w:sz="0" w:space="0" w:color="auto"/>
        <w:right w:val="none" w:sz="0" w:space="0" w:color="auto"/>
      </w:divBdr>
    </w:div>
    <w:div w:id="1081371969">
      <w:bodyDiv w:val="1"/>
      <w:marLeft w:val="0"/>
      <w:marRight w:val="0"/>
      <w:marTop w:val="0"/>
      <w:marBottom w:val="0"/>
      <w:divBdr>
        <w:top w:val="none" w:sz="0" w:space="0" w:color="auto"/>
        <w:left w:val="none" w:sz="0" w:space="0" w:color="auto"/>
        <w:bottom w:val="none" w:sz="0" w:space="0" w:color="auto"/>
        <w:right w:val="none" w:sz="0" w:space="0" w:color="auto"/>
      </w:divBdr>
    </w:div>
    <w:div w:id="1081680263">
      <w:bodyDiv w:val="1"/>
      <w:marLeft w:val="0"/>
      <w:marRight w:val="0"/>
      <w:marTop w:val="0"/>
      <w:marBottom w:val="0"/>
      <w:divBdr>
        <w:top w:val="none" w:sz="0" w:space="0" w:color="auto"/>
        <w:left w:val="none" w:sz="0" w:space="0" w:color="auto"/>
        <w:bottom w:val="none" w:sz="0" w:space="0" w:color="auto"/>
        <w:right w:val="none" w:sz="0" w:space="0" w:color="auto"/>
      </w:divBdr>
    </w:div>
    <w:div w:id="1082412038">
      <w:bodyDiv w:val="1"/>
      <w:marLeft w:val="0"/>
      <w:marRight w:val="0"/>
      <w:marTop w:val="0"/>
      <w:marBottom w:val="0"/>
      <w:divBdr>
        <w:top w:val="none" w:sz="0" w:space="0" w:color="auto"/>
        <w:left w:val="none" w:sz="0" w:space="0" w:color="auto"/>
        <w:bottom w:val="none" w:sz="0" w:space="0" w:color="auto"/>
        <w:right w:val="none" w:sz="0" w:space="0" w:color="auto"/>
      </w:divBdr>
    </w:div>
    <w:div w:id="1083648486">
      <w:bodyDiv w:val="1"/>
      <w:marLeft w:val="0"/>
      <w:marRight w:val="0"/>
      <w:marTop w:val="0"/>
      <w:marBottom w:val="0"/>
      <w:divBdr>
        <w:top w:val="none" w:sz="0" w:space="0" w:color="auto"/>
        <w:left w:val="none" w:sz="0" w:space="0" w:color="auto"/>
        <w:bottom w:val="none" w:sz="0" w:space="0" w:color="auto"/>
        <w:right w:val="none" w:sz="0" w:space="0" w:color="auto"/>
      </w:divBdr>
    </w:div>
    <w:div w:id="1084957464">
      <w:bodyDiv w:val="1"/>
      <w:marLeft w:val="0"/>
      <w:marRight w:val="0"/>
      <w:marTop w:val="0"/>
      <w:marBottom w:val="0"/>
      <w:divBdr>
        <w:top w:val="none" w:sz="0" w:space="0" w:color="auto"/>
        <w:left w:val="none" w:sz="0" w:space="0" w:color="auto"/>
        <w:bottom w:val="none" w:sz="0" w:space="0" w:color="auto"/>
        <w:right w:val="none" w:sz="0" w:space="0" w:color="auto"/>
      </w:divBdr>
    </w:div>
    <w:div w:id="1085107238">
      <w:bodyDiv w:val="1"/>
      <w:marLeft w:val="0"/>
      <w:marRight w:val="0"/>
      <w:marTop w:val="0"/>
      <w:marBottom w:val="0"/>
      <w:divBdr>
        <w:top w:val="none" w:sz="0" w:space="0" w:color="auto"/>
        <w:left w:val="none" w:sz="0" w:space="0" w:color="auto"/>
        <w:bottom w:val="none" w:sz="0" w:space="0" w:color="auto"/>
        <w:right w:val="none" w:sz="0" w:space="0" w:color="auto"/>
      </w:divBdr>
    </w:div>
    <w:div w:id="1085565547">
      <w:bodyDiv w:val="1"/>
      <w:marLeft w:val="0"/>
      <w:marRight w:val="0"/>
      <w:marTop w:val="0"/>
      <w:marBottom w:val="0"/>
      <w:divBdr>
        <w:top w:val="none" w:sz="0" w:space="0" w:color="auto"/>
        <w:left w:val="none" w:sz="0" w:space="0" w:color="auto"/>
        <w:bottom w:val="none" w:sz="0" w:space="0" w:color="auto"/>
        <w:right w:val="none" w:sz="0" w:space="0" w:color="auto"/>
      </w:divBdr>
    </w:div>
    <w:div w:id="1086537521">
      <w:bodyDiv w:val="1"/>
      <w:marLeft w:val="0"/>
      <w:marRight w:val="0"/>
      <w:marTop w:val="0"/>
      <w:marBottom w:val="0"/>
      <w:divBdr>
        <w:top w:val="none" w:sz="0" w:space="0" w:color="auto"/>
        <w:left w:val="none" w:sz="0" w:space="0" w:color="auto"/>
        <w:bottom w:val="none" w:sz="0" w:space="0" w:color="auto"/>
        <w:right w:val="none" w:sz="0" w:space="0" w:color="auto"/>
      </w:divBdr>
    </w:div>
    <w:div w:id="1087535739">
      <w:bodyDiv w:val="1"/>
      <w:marLeft w:val="0"/>
      <w:marRight w:val="0"/>
      <w:marTop w:val="0"/>
      <w:marBottom w:val="0"/>
      <w:divBdr>
        <w:top w:val="none" w:sz="0" w:space="0" w:color="auto"/>
        <w:left w:val="none" w:sz="0" w:space="0" w:color="auto"/>
        <w:bottom w:val="none" w:sz="0" w:space="0" w:color="auto"/>
        <w:right w:val="none" w:sz="0" w:space="0" w:color="auto"/>
      </w:divBdr>
    </w:div>
    <w:div w:id="1091588477">
      <w:bodyDiv w:val="1"/>
      <w:marLeft w:val="0"/>
      <w:marRight w:val="0"/>
      <w:marTop w:val="0"/>
      <w:marBottom w:val="0"/>
      <w:divBdr>
        <w:top w:val="none" w:sz="0" w:space="0" w:color="auto"/>
        <w:left w:val="none" w:sz="0" w:space="0" w:color="auto"/>
        <w:bottom w:val="none" w:sz="0" w:space="0" w:color="auto"/>
        <w:right w:val="none" w:sz="0" w:space="0" w:color="auto"/>
      </w:divBdr>
    </w:div>
    <w:div w:id="1092821098">
      <w:bodyDiv w:val="1"/>
      <w:marLeft w:val="0"/>
      <w:marRight w:val="0"/>
      <w:marTop w:val="0"/>
      <w:marBottom w:val="0"/>
      <w:divBdr>
        <w:top w:val="none" w:sz="0" w:space="0" w:color="auto"/>
        <w:left w:val="none" w:sz="0" w:space="0" w:color="auto"/>
        <w:bottom w:val="none" w:sz="0" w:space="0" w:color="auto"/>
        <w:right w:val="none" w:sz="0" w:space="0" w:color="auto"/>
      </w:divBdr>
    </w:div>
    <w:div w:id="1093480169">
      <w:bodyDiv w:val="1"/>
      <w:marLeft w:val="0"/>
      <w:marRight w:val="0"/>
      <w:marTop w:val="0"/>
      <w:marBottom w:val="0"/>
      <w:divBdr>
        <w:top w:val="none" w:sz="0" w:space="0" w:color="auto"/>
        <w:left w:val="none" w:sz="0" w:space="0" w:color="auto"/>
        <w:bottom w:val="none" w:sz="0" w:space="0" w:color="auto"/>
        <w:right w:val="none" w:sz="0" w:space="0" w:color="auto"/>
      </w:divBdr>
    </w:div>
    <w:div w:id="1093627264">
      <w:bodyDiv w:val="1"/>
      <w:marLeft w:val="0"/>
      <w:marRight w:val="0"/>
      <w:marTop w:val="0"/>
      <w:marBottom w:val="0"/>
      <w:divBdr>
        <w:top w:val="none" w:sz="0" w:space="0" w:color="auto"/>
        <w:left w:val="none" w:sz="0" w:space="0" w:color="auto"/>
        <w:bottom w:val="none" w:sz="0" w:space="0" w:color="auto"/>
        <w:right w:val="none" w:sz="0" w:space="0" w:color="auto"/>
      </w:divBdr>
    </w:div>
    <w:div w:id="1095252476">
      <w:bodyDiv w:val="1"/>
      <w:marLeft w:val="0"/>
      <w:marRight w:val="0"/>
      <w:marTop w:val="0"/>
      <w:marBottom w:val="0"/>
      <w:divBdr>
        <w:top w:val="none" w:sz="0" w:space="0" w:color="auto"/>
        <w:left w:val="none" w:sz="0" w:space="0" w:color="auto"/>
        <w:bottom w:val="none" w:sz="0" w:space="0" w:color="auto"/>
        <w:right w:val="none" w:sz="0" w:space="0" w:color="auto"/>
      </w:divBdr>
      <w:divsChild>
        <w:div w:id="1077247765">
          <w:marLeft w:val="0"/>
          <w:marRight w:val="0"/>
          <w:marTop w:val="0"/>
          <w:marBottom w:val="0"/>
          <w:divBdr>
            <w:top w:val="none" w:sz="0" w:space="0" w:color="auto"/>
            <w:left w:val="none" w:sz="0" w:space="0" w:color="auto"/>
            <w:bottom w:val="none" w:sz="0" w:space="0" w:color="auto"/>
            <w:right w:val="none" w:sz="0" w:space="0" w:color="auto"/>
          </w:divBdr>
        </w:div>
      </w:divsChild>
    </w:div>
    <w:div w:id="1095859618">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097600031">
      <w:bodyDiv w:val="1"/>
      <w:marLeft w:val="0"/>
      <w:marRight w:val="0"/>
      <w:marTop w:val="0"/>
      <w:marBottom w:val="0"/>
      <w:divBdr>
        <w:top w:val="none" w:sz="0" w:space="0" w:color="auto"/>
        <w:left w:val="none" w:sz="0" w:space="0" w:color="auto"/>
        <w:bottom w:val="none" w:sz="0" w:space="0" w:color="auto"/>
        <w:right w:val="none" w:sz="0" w:space="0" w:color="auto"/>
      </w:divBdr>
    </w:div>
    <w:div w:id="1100225269">
      <w:bodyDiv w:val="1"/>
      <w:marLeft w:val="0"/>
      <w:marRight w:val="0"/>
      <w:marTop w:val="0"/>
      <w:marBottom w:val="0"/>
      <w:divBdr>
        <w:top w:val="none" w:sz="0" w:space="0" w:color="auto"/>
        <w:left w:val="none" w:sz="0" w:space="0" w:color="auto"/>
        <w:bottom w:val="none" w:sz="0" w:space="0" w:color="auto"/>
        <w:right w:val="none" w:sz="0" w:space="0" w:color="auto"/>
      </w:divBdr>
    </w:div>
    <w:div w:id="1101074477">
      <w:bodyDiv w:val="1"/>
      <w:marLeft w:val="0"/>
      <w:marRight w:val="0"/>
      <w:marTop w:val="0"/>
      <w:marBottom w:val="0"/>
      <w:divBdr>
        <w:top w:val="none" w:sz="0" w:space="0" w:color="auto"/>
        <w:left w:val="none" w:sz="0" w:space="0" w:color="auto"/>
        <w:bottom w:val="none" w:sz="0" w:space="0" w:color="auto"/>
        <w:right w:val="none" w:sz="0" w:space="0" w:color="auto"/>
      </w:divBdr>
      <w:divsChild>
        <w:div w:id="1879394077">
          <w:marLeft w:val="0"/>
          <w:marRight w:val="0"/>
          <w:marTop w:val="0"/>
          <w:marBottom w:val="0"/>
          <w:divBdr>
            <w:top w:val="none" w:sz="0" w:space="0" w:color="auto"/>
            <w:left w:val="none" w:sz="0" w:space="0" w:color="auto"/>
            <w:bottom w:val="none" w:sz="0" w:space="0" w:color="auto"/>
            <w:right w:val="none" w:sz="0" w:space="0" w:color="auto"/>
          </w:divBdr>
        </w:div>
      </w:divsChild>
    </w:div>
    <w:div w:id="1102839947">
      <w:bodyDiv w:val="1"/>
      <w:marLeft w:val="0"/>
      <w:marRight w:val="0"/>
      <w:marTop w:val="0"/>
      <w:marBottom w:val="0"/>
      <w:divBdr>
        <w:top w:val="none" w:sz="0" w:space="0" w:color="auto"/>
        <w:left w:val="none" w:sz="0" w:space="0" w:color="auto"/>
        <w:bottom w:val="none" w:sz="0" w:space="0" w:color="auto"/>
        <w:right w:val="none" w:sz="0" w:space="0" w:color="auto"/>
      </w:divBdr>
    </w:div>
    <w:div w:id="1103569672">
      <w:bodyDiv w:val="1"/>
      <w:marLeft w:val="0"/>
      <w:marRight w:val="0"/>
      <w:marTop w:val="0"/>
      <w:marBottom w:val="0"/>
      <w:divBdr>
        <w:top w:val="none" w:sz="0" w:space="0" w:color="auto"/>
        <w:left w:val="none" w:sz="0" w:space="0" w:color="auto"/>
        <w:bottom w:val="none" w:sz="0" w:space="0" w:color="auto"/>
        <w:right w:val="none" w:sz="0" w:space="0" w:color="auto"/>
      </w:divBdr>
    </w:div>
    <w:div w:id="1103651277">
      <w:bodyDiv w:val="1"/>
      <w:marLeft w:val="0"/>
      <w:marRight w:val="0"/>
      <w:marTop w:val="0"/>
      <w:marBottom w:val="0"/>
      <w:divBdr>
        <w:top w:val="none" w:sz="0" w:space="0" w:color="auto"/>
        <w:left w:val="none" w:sz="0" w:space="0" w:color="auto"/>
        <w:bottom w:val="none" w:sz="0" w:space="0" w:color="auto"/>
        <w:right w:val="none" w:sz="0" w:space="0" w:color="auto"/>
      </w:divBdr>
    </w:div>
    <w:div w:id="1105735684">
      <w:bodyDiv w:val="1"/>
      <w:marLeft w:val="0"/>
      <w:marRight w:val="0"/>
      <w:marTop w:val="0"/>
      <w:marBottom w:val="0"/>
      <w:divBdr>
        <w:top w:val="none" w:sz="0" w:space="0" w:color="auto"/>
        <w:left w:val="none" w:sz="0" w:space="0" w:color="auto"/>
        <w:bottom w:val="none" w:sz="0" w:space="0" w:color="auto"/>
        <w:right w:val="none" w:sz="0" w:space="0" w:color="auto"/>
      </w:divBdr>
    </w:div>
    <w:div w:id="1106540702">
      <w:bodyDiv w:val="1"/>
      <w:marLeft w:val="0"/>
      <w:marRight w:val="0"/>
      <w:marTop w:val="0"/>
      <w:marBottom w:val="0"/>
      <w:divBdr>
        <w:top w:val="none" w:sz="0" w:space="0" w:color="auto"/>
        <w:left w:val="none" w:sz="0" w:space="0" w:color="auto"/>
        <w:bottom w:val="none" w:sz="0" w:space="0" w:color="auto"/>
        <w:right w:val="none" w:sz="0" w:space="0" w:color="auto"/>
      </w:divBdr>
    </w:div>
    <w:div w:id="1110202137">
      <w:bodyDiv w:val="1"/>
      <w:marLeft w:val="0"/>
      <w:marRight w:val="0"/>
      <w:marTop w:val="0"/>
      <w:marBottom w:val="0"/>
      <w:divBdr>
        <w:top w:val="none" w:sz="0" w:space="0" w:color="auto"/>
        <w:left w:val="none" w:sz="0" w:space="0" w:color="auto"/>
        <w:bottom w:val="none" w:sz="0" w:space="0" w:color="auto"/>
        <w:right w:val="none" w:sz="0" w:space="0" w:color="auto"/>
      </w:divBdr>
    </w:div>
    <w:div w:id="1111434336">
      <w:bodyDiv w:val="1"/>
      <w:marLeft w:val="0"/>
      <w:marRight w:val="0"/>
      <w:marTop w:val="0"/>
      <w:marBottom w:val="0"/>
      <w:divBdr>
        <w:top w:val="none" w:sz="0" w:space="0" w:color="auto"/>
        <w:left w:val="none" w:sz="0" w:space="0" w:color="auto"/>
        <w:bottom w:val="none" w:sz="0" w:space="0" w:color="auto"/>
        <w:right w:val="none" w:sz="0" w:space="0" w:color="auto"/>
      </w:divBdr>
    </w:div>
    <w:div w:id="1112358217">
      <w:bodyDiv w:val="1"/>
      <w:marLeft w:val="0"/>
      <w:marRight w:val="0"/>
      <w:marTop w:val="0"/>
      <w:marBottom w:val="0"/>
      <w:divBdr>
        <w:top w:val="none" w:sz="0" w:space="0" w:color="auto"/>
        <w:left w:val="none" w:sz="0" w:space="0" w:color="auto"/>
        <w:bottom w:val="none" w:sz="0" w:space="0" w:color="auto"/>
        <w:right w:val="none" w:sz="0" w:space="0" w:color="auto"/>
      </w:divBdr>
    </w:div>
    <w:div w:id="1112939792">
      <w:bodyDiv w:val="1"/>
      <w:marLeft w:val="0"/>
      <w:marRight w:val="0"/>
      <w:marTop w:val="0"/>
      <w:marBottom w:val="0"/>
      <w:divBdr>
        <w:top w:val="none" w:sz="0" w:space="0" w:color="auto"/>
        <w:left w:val="none" w:sz="0" w:space="0" w:color="auto"/>
        <w:bottom w:val="none" w:sz="0" w:space="0" w:color="auto"/>
        <w:right w:val="none" w:sz="0" w:space="0" w:color="auto"/>
      </w:divBdr>
    </w:div>
    <w:div w:id="1114399107">
      <w:bodyDiv w:val="1"/>
      <w:marLeft w:val="0"/>
      <w:marRight w:val="0"/>
      <w:marTop w:val="0"/>
      <w:marBottom w:val="0"/>
      <w:divBdr>
        <w:top w:val="none" w:sz="0" w:space="0" w:color="auto"/>
        <w:left w:val="none" w:sz="0" w:space="0" w:color="auto"/>
        <w:bottom w:val="none" w:sz="0" w:space="0" w:color="auto"/>
        <w:right w:val="none" w:sz="0" w:space="0" w:color="auto"/>
      </w:divBdr>
    </w:div>
    <w:div w:id="1117141550">
      <w:bodyDiv w:val="1"/>
      <w:marLeft w:val="0"/>
      <w:marRight w:val="0"/>
      <w:marTop w:val="0"/>
      <w:marBottom w:val="0"/>
      <w:divBdr>
        <w:top w:val="none" w:sz="0" w:space="0" w:color="auto"/>
        <w:left w:val="none" w:sz="0" w:space="0" w:color="auto"/>
        <w:bottom w:val="none" w:sz="0" w:space="0" w:color="auto"/>
        <w:right w:val="none" w:sz="0" w:space="0" w:color="auto"/>
      </w:divBdr>
    </w:div>
    <w:div w:id="1124273700">
      <w:bodyDiv w:val="1"/>
      <w:marLeft w:val="0"/>
      <w:marRight w:val="0"/>
      <w:marTop w:val="0"/>
      <w:marBottom w:val="0"/>
      <w:divBdr>
        <w:top w:val="none" w:sz="0" w:space="0" w:color="auto"/>
        <w:left w:val="none" w:sz="0" w:space="0" w:color="auto"/>
        <w:bottom w:val="none" w:sz="0" w:space="0" w:color="auto"/>
        <w:right w:val="none" w:sz="0" w:space="0" w:color="auto"/>
      </w:divBdr>
    </w:div>
    <w:div w:id="1125268214">
      <w:bodyDiv w:val="1"/>
      <w:marLeft w:val="0"/>
      <w:marRight w:val="0"/>
      <w:marTop w:val="0"/>
      <w:marBottom w:val="0"/>
      <w:divBdr>
        <w:top w:val="none" w:sz="0" w:space="0" w:color="auto"/>
        <w:left w:val="none" w:sz="0" w:space="0" w:color="auto"/>
        <w:bottom w:val="none" w:sz="0" w:space="0" w:color="auto"/>
        <w:right w:val="none" w:sz="0" w:space="0" w:color="auto"/>
      </w:divBdr>
    </w:div>
    <w:div w:id="1125545659">
      <w:bodyDiv w:val="1"/>
      <w:marLeft w:val="0"/>
      <w:marRight w:val="0"/>
      <w:marTop w:val="0"/>
      <w:marBottom w:val="0"/>
      <w:divBdr>
        <w:top w:val="none" w:sz="0" w:space="0" w:color="auto"/>
        <w:left w:val="none" w:sz="0" w:space="0" w:color="auto"/>
        <w:bottom w:val="none" w:sz="0" w:space="0" w:color="auto"/>
        <w:right w:val="none" w:sz="0" w:space="0" w:color="auto"/>
      </w:divBdr>
    </w:div>
    <w:div w:id="1127628042">
      <w:bodyDiv w:val="1"/>
      <w:marLeft w:val="0"/>
      <w:marRight w:val="0"/>
      <w:marTop w:val="0"/>
      <w:marBottom w:val="0"/>
      <w:divBdr>
        <w:top w:val="none" w:sz="0" w:space="0" w:color="auto"/>
        <w:left w:val="none" w:sz="0" w:space="0" w:color="auto"/>
        <w:bottom w:val="none" w:sz="0" w:space="0" w:color="auto"/>
        <w:right w:val="none" w:sz="0" w:space="0" w:color="auto"/>
      </w:divBdr>
    </w:div>
    <w:div w:id="1130052209">
      <w:bodyDiv w:val="1"/>
      <w:marLeft w:val="0"/>
      <w:marRight w:val="0"/>
      <w:marTop w:val="0"/>
      <w:marBottom w:val="0"/>
      <w:divBdr>
        <w:top w:val="none" w:sz="0" w:space="0" w:color="auto"/>
        <w:left w:val="none" w:sz="0" w:space="0" w:color="auto"/>
        <w:bottom w:val="none" w:sz="0" w:space="0" w:color="auto"/>
        <w:right w:val="none" w:sz="0" w:space="0" w:color="auto"/>
      </w:divBdr>
    </w:div>
    <w:div w:id="1130437914">
      <w:bodyDiv w:val="1"/>
      <w:marLeft w:val="0"/>
      <w:marRight w:val="0"/>
      <w:marTop w:val="0"/>
      <w:marBottom w:val="0"/>
      <w:divBdr>
        <w:top w:val="none" w:sz="0" w:space="0" w:color="auto"/>
        <w:left w:val="none" w:sz="0" w:space="0" w:color="auto"/>
        <w:bottom w:val="none" w:sz="0" w:space="0" w:color="auto"/>
        <w:right w:val="none" w:sz="0" w:space="0" w:color="auto"/>
      </w:divBdr>
    </w:div>
    <w:div w:id="1131052214">
      <w:bodyDiv w:val="1"/>
      <w:marLeft w:val="0"/>
      <w:marRight w:val="0"/>
      <w:marTop w:val="0"/>
      <w:marBottom w:val="0"/>
      <w:divBdr>
        <w:top w:val="none" w:sz="0" w:space="0" w:color="auto"/>
        <w:left w:val="none" w:sz="0" w:space="0" w:color="auto"/>
        <w:bottom w:val="none" w:sz="0" w:space="0" w:color="auto"/>
        <w:right w:val="none" w:sz="0" w:space="0" w:color="auto"/>
      </w:divBdr>
    </w:div>
    <w:div w:id="1131098720">
      <w:bodyDiv w:val="1"/>
      <w:marLeft w:val="0"/>
      <w:marRight w:val="0"/>
      <w:marTop w:val="0"/>
      <w:marBottom w:val="0"/>
      <w:divBdr>
        <w:top w:val="none" w:sz="0" w:space="0" w:color="auto"/>
        <w:left w:val="none" w:sz="0" w:space="0" w:color="auto"/>
        <w:bottom w:val="none" w:sz="0" w:space="0" w:color="auto"/>
        <w:right w:val="none" w:sz="0" w:space="0" w:color="auto"/>
      </w:divBdr>
    </w:div>
    <w:div w:id="1132482602">
      <w:bodyDiv w:val="1"/>
      <w:marLeft w:val="0"/>
      <w:marRight w:val="0"/>
      <w:marTop w:val="0"/>
      <w:marBottom w:val="0"/>
      <w:divBdr>
        <w:top w:val="none" w:sz="0" w:space="0" w:color="auto"/>
        <w:left w:val="none" w:sz="0" w:space="0" w:color="auto"/>
        <w:bottom w:val="none" w:sz="0" w:space="0" w:color="auto"/>
        <w:right w:val="none" w:sz="0" w:space="0" w:color="auto"/>
      </w:divBdr>
    </w:div>
    <w:div w:id="1133251145">
      <w:bodyDiv w:val="1"/>
      <w:marLeft w:val="0"/>
      <w:marRight w:val="0"/>
      <w:marTop w:val="0"/>
      <w:marBottom w:val="0"/>
      <w:divBdr>
        <w:top w:val="none" w:sz="0" w:space="0" w:color="auto"/>
        <w:left w:val="none" w:sz="0" w:space="0" w:color="auto"/>
        <w:bottom w:val="none" w:sz="0" w:space="0" w:color="auto"/>
        <w:right w:val="none" w:sz="0" w:space="0" w:color="auto"/>
      </w:divBdr>
    </w:div>
    <w:div w:id="1136408843">
      <w:bodyDiv w:val="1"/>
      <w:marLeft w:val="0"/>
      <w:marRight w:val="0"/>
      <w:marTop w:val="0"/>
      <w:marBottom w:val="0"/>
      <w:divBdr>
        <w:top w:val="none" w:sz="0" w:space="0" w:color="auto"/>
        <w:left w:val="none" w:sz="0" w:space="0" w:color="auto"/>
        <w:bottom w:val="none" w:sz="0" w:space="0" w:color="auto"/>
        <w:right w:val="none" w:sz="0" w:space="0" w:color="auto"/>
      </w:divBdr>
    </w:div>
    <w:div w:id="1137719301">
      <w:bodyDiv w:val="1"/>
      <w:marLeft w:val="0"/>
      <w:marRight w:val="0"/>
      <w:marTop w:val="0"/>
      <w:marBottom w:val="0"/>
      <w:divBdr>
        <w:top w:val="none" w:sz="0" w:space="0" w:color="auto"/>
        <w:left w:val="none" w:sz="0" w:space="0" w:color="auto"/>
        <w:bottom w:val="none" w:sz="0" w:space="0" w:color="auto"/>
        <w:right w:val="none" w:sz="0" w:space="0" w:color="auto"/>
      </w:divBdr>
    </w:div>
    <w:div w:id="1137726510">
      <w:bodyDiv w:val="1"/>
      <w:marLeft w:val="0"/>
      <w:marRight w:val="0"/>
      <w:marTop w:val="0"/>
      <w:marBottom w:val="0"/>
      <w:divBdr>
        <w:top w:val="none" w:sz="0" w:space="0" w:color="auto"/>
        <w:left w:val="none" w:sz="0" w:space="0" w:color="auto"/>
        <w:bottom w:val="none" w:sz="0" w:space="0" w:color="auto"/>
        <w:right w:val="none" w:sz="0" w:space="0" w:color="auto"/>
      </w:divBdr>
    </w:div>
    <w:div w:id="1138037053">
      <w:bodyDiv w:val="1"/>
      <w:marLeft w:val="0"/>
      <w:marRight w:val="0"/>
      <w:marTop w:val="0"/>
      <w:marBottom w:val="0"/>
      <w:divBdr>
        <w:top w:val="none" w:sz="0" w:space="0" w:color="auto"/>
        <w:left w:val="none" w:sz="0" w:space="0" w:color="auto"/>
        <w:bottom w:val="none" w:sz="0" w:space="0" w:color="auto"/>
        <w:right w:val="none" w:sz="0" w:space="0" w:color="auto"/>
      </w:divBdr>
    </w:div>
    <w:div w:id="1142120511">
      <w:bodyDiv w:val="1"/>
      <w:marLeft w:val="0"/>
      <w:marRight w:val="0"/>
      <w:marTop w:val="0"/>
      <w:marBottom w:val="0"/>
      <w:divBdr>
        <w:top w:val="none" w:sz="0" w:space="0" w:color="auto"/>
        <w:left w:val="none" w:sz="0" w:space="0" w:color="auto"/>
        <w:bottom w:val="none" w:sz="0" w:space="0" w:color="auto"/>
        <w:right w:val="none" w:sz="0" w:space="0" w:color="auto"/>
      </w:divBdr>
    </w:div>
    <w:div w:id="1142237557">
      <w:bodyDiv w:val="1"/>
      <w:marLeft w:val="0"/>
      <w:marRight w:val="0"/>
      <w:marTop w:val="0"/>
      <w:marBottom w:val="0"/>
      <w:divBdr>
        <w:top w:val="none" w:sz="0" w:space="0" w:color="auto"/>
        <w:left w:val="none" w:sz="0" w:space="0" w:color="auto"/>
        <w:bottom w:val="none" w:sz="0" w:space="0" w:color="auto"/>
        <w:right w:val="none" w:sz="0" w:space="0" w:color="auto"/>
      </w:divBdr>
    </w:div>
    <w:div w:id="1143497632">
      <w:bodyDiv w:val="1"/>
      <w:marLeft w:val="0"/>
      <w:marRight w:val="0"/>
      <w:marTop w:val="0"/>
      <w:marBottom w:val="0"/>
      <w:divBdr>
        <w:top w:val="none" w:sz="0" w:space="0" w:color="auto"/>
        <w:left w:val="none" w:sz="0" w:space="0" w:color="auto"/>
        <w:bottom w:val="none" w:sz="0" w:space="0" w:color="auto"/>
        <w:right w:val="none" w:sz="0" w:space="0" w:color="auto"/>
      </w:divBdr>
    </w:div>
    <w:div w:id="1145850915">
      <w:bodyDiv w:val="1"/>
      <w:marLeft w:val="0"/>
      <w:marRight w:val="0"/>
      <w:marTop w:val="0"/>
      <w:marBottom w:val="0"/>
      <w:divBdr>
        <w:top w:val="none" w:sz="0" w:space="0" w:color="auto"/>
        <w:left w:val="none" w:sz="0" w:space="0" w:color="auto"/>
        <w:bottom w:val="none" w:sz="0" w:space="0" w:color="auto"/>
        <w:right w:val="none" w:sz="0" w:space="0" w:color="auto"/>
      </w:divBdr>
    </w:div>
    <w:div w:id="1146238901">
      <w:bodyDiv w:val="1"/>
      <w:marLeft w:val="0"/>
      <w:marRight w:val="0"/>
      <w:marTop w:val="0"/>
      <w:marBottom w:val="0"/>
      <w:divBdr>
        <w:top w:val="none" w:sz="0" w:space="0" w:color="auto"/>
        <w:left w:val="none" w:sz="0" w:space="0" w:color="auto"/>
        <w:bottom w:val="none" w:sz="0" w:space="0" w:color="auto"/>
        <w:right w:val="none" w:sz="0" w:space="0" w:color="auto"/>
      </w:divBdr>
    </w:div>
    <w:div w:id="1149709546">
      <w:bodyDiv w:val="1"/>
      <w:marLeft w:val="0"/>
      <w:marRight w:val="0"/>
      <w:marTop w:val="0"/>
      <w:marBottom w:val="0"/>
      <w:divBdr>
        <w:top w:val="none" w:sz="0" w:space="0" w:color="auto"/>
        <w:left w:val="none" w:sz="0" w:space="0" w:color="auto"/>
        <w:bottom w:val="none" w:sz="0" w:space="0" w:color="auto"/>
        <w:right w:val="none" w:sz="0" w:space="0" w:color="auto"/>
      </w:divBdr>
    </w:div>
    <w:div w:id="1150099992">
      <w:bodyDiv w:val="1"/>
      <w:marLeft w:val="0"/>
      <w:marRight w:val="0"/>
      <w:marTop w:val="0"/>
      <w:marBottom w:val="0"/>
      <w:divBdr>
        <w:top w:val="none" w:sz="0" w:space="0" w:color="auto"/>
        <w:left w:val="none" w:sz="0" w:space="0" w:color="auto"/>
        <w:bottom w:val="none" w:sz="0" w:space="0" w:color="auto"/>
        <w:right w:val="none" w:sz="0" w:space="0" w:color="auto"/>
      </w:divBdr>
    </w:div>
    <w:div w:id="1151367543">
      <w:bodyDiv w:val="1"/>
      <w:marLeft w:val="0"/>
      <w:marRight w:val="0"/>
      <w:marTop w:val="0"/>
      <w:marBottom w:val="0"/>
      <w:divBdr>
        <w:top w:val="none" w:sz="0" w:space="0" w:color="auto"/>
        <w:left w:val="none" w:sz="0" w:space="0" w:color="auto"/>
        <w:bottom w:val="none" w:sz="0" w:space="0" w:color="auto"/>
        <w:right w:val="none" w:sz="0" w:space="0" w:color="auto"/>
      </w:divBdr>
    </w:div>
    <w:div w:id="1151407822">
      <w:bodyDiv w:val="1"/>
      <w:marLeft w:val="0"/>
      <w:marRight w:val="0"/>
      <w:marTop w:val="0"/>
      <w:marBottom w:val="0"/>
      <w:divBdr>
        <w:top w:val="none" w:sz="0" w:space="0" w:color="auto"/>
        <w:left w:val="none" w:sz="0" w:space="0" w:color="auto"/>
        <w:bottom w:val="none" w:sz="0" w:space="0" w:color="auto"/>
        <w:right w:val="none" w:sz="0" w:space="0" w:color="auto"/>
      </w:divBdr>
    </w:div>
    <w:div w:id="1153958042">
      <w:bodyDiv w:val="1"/>
      <w:marLeft w:val="0"/>
      <w:marRight w:val="0"/>
      <w:marTop w:val="0"/>
      <w:marBottom w:val="0"/>
      <w:divBdr>
        <w:top w:val="none" w:sz="0" w:space="0" w:color="auto"/>
        <w:left w:val="none" w:sz="0" w:space="0" w:color="auto"/>
        <w:bottom w:val="none" w:sz="0" w:space="0" w:color="auto"/>
        <w:right w:val="none" w:sz="0" w:space="0" w:color="auto"/>
      </w:divBdr>
    </w:div>
    <w:div w:id="1154224462">
      <w:bodyDiv w:val="1"/>
      <w:marLeft w:val="0"/>
      <w:marRight w:val="0"/>
      <w:marTop w:val="0"/>
      <w:marBottom w:val="0"/>
      <w:divBdr>
        <w:top w:val="none" w:sz="0" w:space="0" w:color="auto"/>
        <w:left w:val="none" w:sz="0" w:space="0" w:color="auto"/>
        <w:bottom w:val="none" w:sz="0" w:space="0" w:color="auto"/>
        <w:right w:val="none" w:sz="0" w:space="0" w:color="auto"/>
      </w:divBdr>
    </w:div>
    <w:div w:id="1154642433">
      <w:bodyDiv w:val="1"/>
      <w:marLeft w:val="0"/>
      <w:marRight w:val="0"/>
      <w:marTop w:val="0"/>
      <w:marBottom w:val="0"/>
      <w:divBdr>
        <w:top w:val="none" w:sz="0" w:space="0" w:color="auto"/>
        <w:left w:val="none" w:sz="0" w:space="0" w:color="auto"/>
        <w:bottom w:val="none" w:sz="0" w:space="0" w:color="auto"/>
        <w:right w:val="none" w:sz="0" w:space="0" w:color="auto"/>
      </w:divBdr>
    </w:div>
    <w:div w:id="1154833089">
      <w:bodyDiv w:val="1"/>
      <w:marLeft w:val="0"/>
      <w:marRight w:val="0"/>
      <w:marTop w:val="0"/>
      <w:marBottom w:val="0"/>
      <w:divBdr>
        <w:top w:val="none" w:sz="0" w:space="0" w:color="auto"/>
        <w:left w:val="none" w:sz="0" w:space="0" w:color="auto"/>
        <w:bottom w:val="none" w:sz="0" w:space="0" w:color="auto"/>
        <w:right w:val="none" w:sz="0" w:space="0" w:color="auto"/>
      </w:divBdr>
    </w:div>
    <w:div w:id="1156148260">
      <w:bodyDiv w:val="1"/>
      <w:marLeft w:val="0"/>
      <w:marRight w:val="0"/>
      <w:marTop w:val="0"/>
      <w:marBottom w:val="0"/>
      <w:divBdr>
        <w:top w:val="none" w:sz="0" w:space="0" w:color="auto"/>
        <w:left w:val="none" w:sz="0" w:space="0" w:color="auto"/>
        <w:bottom w:val="none" w:sz="0" w:space="0" w:color="auto"/>
        <w:right w:val="none" w:sz="0" w:space="0" w:color="auto"/>
      </w:divBdr>
    </w:div>
    <w:div w:id="1158809502">
      <w:bodyDiv w:val="1"/>
      <w:marLeft w:val="0"/>
      <w:marRight w:val="0"/>
      <w:marTop w:val="0"/>
      <w:marBottom w:val="0"/>
      <w:divBdr>
        <w:top w:val="none" w:sz="0" w:space="0" w:color="auto"/>
        <w:left w:val="none" w:sz="0" w:space="0" w:color="auto"/>
        <w:bottom w:val="none" w:sz="0" w:space="0" w:color="auto"/>
        <w:right w:val="none" w:sz="0" w:space="0" w:color="auto"/>
      </w:divBdr>
    </w:div>
    <w:div w:id="1160077586">
      <w:bodyDiv w:val="1"/>
      <w:marLeft w:val="0"/>
      <w:marRight w:val="0"/>
      <w:marTop w:val="0"/>
      <w:marBottom w:val="0"/>
      <w:divBdr>
        <w:top w:val="none" w:sz="0" w:space="0" w:color="auto"/>
        <w:left w:val="none" w:sz="0" w:space="0" w:color="auto"/>
        <w:bottom w:val="none" w:sz="0" w:space="0" w:color="auto"/>
        <w:right w:val="none" w:sz="0" w:space="0" w:color="auto"/>
      </w:divBdr>
    </w:div>
    <w:div w:id="1160316168">
      <w:bodyDiv w:val="1"/>
      <w:marLeft w:val="0"/>
      <w:marRight w:val="0"/>
      <w:marTop w:val="0"/>
      <w:marBottom w:val="0"/>
      <w:divBdr>
        <w:top w:val="none" w:sz="0" w:space="0" w:color="auto"/>
        <w:left w:val="none" w:sz="0" w:space="0" w:color="auto"/>
        <w:bottom w:val="none" w:sz="0" w:space="0" w:color="auto"/>
        <w:right w:val="none" w:sz="0" w:space="0" w:color="auto"/>
      </w:divBdr>
    </w:div>
    <w:div w:id="1161895811">
      <w:bodyDiv w:val="1"/>
      <w:marLeft w:val="0"/>
      <w:marRight w:val="0"/>
      <w:marTop w:val="0"/>
      <w:marBottom w:val="0"/>
      <w:divBdr>
        <w:top w:val="none" w:sz="0" w:space="0" w:color="auto"/>
        <w:left w:val="none" w:sz="0" w:space="0" w:color="auto"/>
        <w:bottom w:val="none" w:sz="0" w:space="0" w:color="auto"/>
        <w:right w:val="none" w:sz="0" w:space="0" w:color="auto"/>
      </w:divBdr>
    </w:div>
    <w:div w:id="1164510631">
      <w:bodyDiv w:val="1"/>
      <w:marLeft w:val="0"/>
      <w:marRight w:val="0"/>
      <w:marTop w:val="0"/>
      <w:marBottom w:val="0"/>
      <w:divBdr>
        <w:top w:val="none" w:sz="0" w:space="0" w:color="auto"/>
        <w:left w:val="none" w:sz="0" w:space="0" w:color="auto"/>
        <w:bottom w:val="none" w:sz="0" w:space="0" w:color="auto"/>
        <w:right w:val="none" w:sz="0" w:space="0" w:color="auto"/>
      </w:divBdr>
    </w:div>
    <w:div w:id="1164780665">
      <w:bodyDiv w:val="1"/>
      <w:marLeft w:val="0"/>
      <w:marRight w:val="0"/>
      <w:marTop w:val="0"/>
      <w:marBottom w:val="0"/>
      <w:divBdr>
        <w:top w:val="none" w:sz="0" w:space="0" w:color="auto"/>
        <w:left w:val="none" w:sz="0" w:space="0" w:color="auto"/>
        <w:bottom w:val="none" w:sz="0" w:space="0" w:color="auto"/>
        <w:right w:val="none" w:sz="0" w:space="0" w:color="auto"/>
      </w:divBdr>
    </w:div>
    <w:div w:id="1167673291">
      <w:bodyDiv w:val="1"/>
      <w:marLeft w:val="0"/>
      <w:marRight w:val="0"/>
      <w:marTop w:val="0"/>
      <w:marBottom w:val="0"/>
      <w:divBdr>
        <w:top w:val="none" w:sz="0" w:space="0" w:color="auto"/>
        <w:left w:val="none" w:sz="0" w:space="0" w:color="auto"/>
        <w:bottom w:val="none" w:sz="0" w:space="0" w:color="auto"/>
        <w:right w:val="none" w:sz="0" w:space="0" w:color="auto"/>
      </w:divBdr>
    </w:div>
    <w:div w:id="1169711882">
      <w:bodyDiv w:val="1"/>
      <w:marLeft w:val="0"/>
      <w:marRight w:val="0"/>
      <w:marTop w:val="0"/>
      <w:marBottom w:val="0"/>
      <w:divBdr>
        <w:top w:val="none" w:sz="0" w:space="0" w:color="auto"/>
        <w:left w:val="none" w:sz="0" w:space="0" w:color="auto"/>
        <w:bottom w:val="none" w:sz="0" w:space="0" w:color="auto"/>
        <w:right w:val="none" w:sz="0" w:space="0" w:color="auto"/>
      </w:divBdr>
    </w:div>
    <w:div w:id="1170605296">
      <w:bodyDiv w:val="1"/>
      <w:marLeft w:val="0"/>
      <w:marRight w:val="0"/>
      <w:marTop w:val="0"/>
      <w:marBottom w:val="0"/>
      <w:divBdr>
        <w:top w:val="none" w:sz="0" w:space="0" w:color="auto"/>
        <w:left w:val="none" w:sz="0" w:space="0" w:color="auto"/>
        <w:bottom w:val="none" w:sz="0" w:space="0" w:color="auto"/>
        <w:right w:val="none" w:sz="0" w:space="0" w:color="auto"/>
      </w:divBdr>
    </w:div>
    <w:div w:id="1170826546">
      <w:bodyDiv w:val="1"/>
      <w:marLeft w:val="0"/>
      <w:marRight w:val="0"/>
      <w:marTop w:val="0"/>
      <w:marBottom w:val="0"/>
      <w:divBdr>
        <w:top w:val="none" w:sz="0" w:space="0" w:color="auto"/>
        <w:left w:val="none" w:sz="0" w:space="0" w:color="auto"/>
        <w:bottom w:val="none" w:sz="0" w:space="0" w:color="auto"/>
        <w:right w:val="none" w:sz="0" w:space="0" w:color="auto"/>
      </w:divBdr>
    </w:div>
    <w:div w:id="1171456215">
      <w:bodyDiv w:val="1"/>
      <w:marLeft w:val="0"/>
      <w:marRight w:val="0"/>
      <w:marTop w:val="0"/>
      <w:marBottom w:val="0"/>
      <w:divBdr>
        <w:top w:val="none" w:sz="0" w:space="0" w:color="auto"/>
        <w:left w:val="none" w:sz="0" w:space="0" w:color="auto"/>
        <w:bottom w:val="none" w:sz="0" w:space="0" w:color="auto"/>
        <w:right w:val="none" w:sz="0" w:space="0" w:color="auto"/>
      </w:divBdr>
    </w:div>
    <w:div w:id="1173496797">
      <w:bodyDiv w:val="1"/>
      <w:marLeft w:val="0"/>
      <w:marRight w:val="0"/>
      <w:marTop w:val="0"/>
      <w:marBottom w:val="0"/>
      <w:divBdr>
        <w:top w:val="none" w:sz="0" w:space="0" w:color="auto"/>
        <w:left w:val="none" w:sz="0" w:space="0" w:color="auto"/>
        <w:bottom w:val="none" w:sz="0" w:space="0" w:color="auto"/>
        <w:right w:val="none" w:sz="0" w:space="0" w:color="auto"/>
      </w:divBdr>
    </w:div>
    <w:div w:id="1174419518">
      <w:bodyDiv w:val="1"/>
      <w:marLeft w:val="0"/>
      <w:marRight w:val="0"/>
      <w:marTop w:val="0"/>
      <w:marBottom w:val="0"/>
      <w:divBdr>
        <w:top w:val="none" w:sz="0" w:space="0" w:color="auto"/>
        <w:left w:val="none" w:sz="0" w:space="0" w:color="auto"/>
        <w:bottom w:val="none" w:sz="0" w:space="0" w:color="auto"/>
        <w:right w:val="none" w:sz="0" w:space="0" w:color="auto"/>
      </w:divBdr>
    </w:div>
    <w:div w:id="1175266623">
      <w:bodyDiv w:val="1"/>
      <w:marLeft w:val="0"/>
      <w:marRight w:val="0"/>
      <w:marTop w:val="0"/>
      <w:marBottom w:val="0"/>
      <w:divBdr>
        <w:top w:val="none" w:sz="0" w:space="0" w:color="auto"/>
        <w:left w:val="none" w:sz="0" w:space="0" w:color="auto"/>
        <w:bottom w:val="none" w:sz="0" w:space="0" w:color="auto"/>
        <w:right w:val="none" w:sz="0" w:space="0" w:color="auto"/>
      </w:divBdr>
    </w:div>
    <w:div w:id="1176267111">
      <w:bodyDiv w:val="1"/>
      <w:marLeft w:val="0"/>
      <w:marRight w:val="0"/>
      <w:marTop w:val="0"/>
      <w:marBottom w:val="0"/>
      <w:divBdr>
        <w:top w:val="none" w:sz="0" w:space="0" w:color="auto"/>
        <w:left w:val="none" w:sz="0" w:space="0" w:color="auto"/>
        <w:bottom w:val="none" w:sz="0" w:space="0" w:color="auto"/>
        <w:right w:val="none" w:sz="0" w:space="0" w:color="auto"/>
      </w:divBdr>
    </w:div>
    <w:div w:id="1177306243">
      <w:bodyDiv w:val="1"/>
      <w:marLeft w:val="0"/>
      <w:marRight w:val="0"/>
      <w:marTop w:val="0"/>
      <w:marBottom w:val="0"/>
      <w:divBdr>
        <w:top w:val="none" w:sz="0" w:space="0" w:color="auto"/>
        <w:left w:val="none" w:sz="0" w:space="0" w:color="auto"/>
        <w:bottom w:val="none" w:sz="0" w:space="0" w:color="auto"/>
        <w:right w:val="none" w:sz="0" w:space="0" w:color="auto"/>
      </w:divBdr>
    </w:div>
    <w:div w:id="1181318569">
      <w:bodyDiv w:val="1"/>
      <w:marLeft w:val="0"/>
      <w:marRight w:val="0"/>
      <w:marTop w:val="0"/>
      <w:marBottom w:val="0"/>
      <w:divBdr>
        <w:top w:val="none" w:sz="0" w:space="0" w:color="auto"/>
        <w:left w:val="none" w:sz="0" w:space="0" w:color="auto"/>
        <w:bottom w:val="none" w:sz="0" w:space="0" w:color="auto"/>
        <w:right w:val="none" w:sz="0" w:space="0" w:color="auto"/>
      </w:divBdr>
    </w:div>
    <w:div w:id="1184436281">
      <w:bodyDiv w:val="1"/>
      <w:marLeft w:val="0"/>
      <w:marRight w:val="0"/>
      <w:marTop w:val="0"/>
      <w:marBottom w:val="0"/>
      <w:divBdr>
        <w:top w:val="none" w:sz="0" w:space="0" w:color="auto"/>
        <w:left w:val="none" w:sz="0" w:space="0" w:color="auto"/>
        <w:bottom w:val="none" w:sz="0" w:space="0" w:color="auto"/>
        <w:right w:val="none" w:sz="0" w:space="0" w:color="auto"/>
      </w:divBdr>
    </w:div>
    <w:div w:id="1185939798">
      <w:bodyDiv w:val="1"/>
      <w:marLeft w:val="0"/>
      <w:marRight w:val="0"/>
      <w:marTop w:val="0"/>
      <w:marBottom w:val="0"/>
      <w:divBdr>
        <w:top w:val="none" w:sz="0" w:space="0" w:color="auto"/>
        <w:left w:val="none" w:sz="0" w:space="0" w:color="auto"/>
        <w:bottom w:val="none" w:sz="0" w:space="0" w:color="auto"/>
        <w:right w:val="none" w:sz="0" w:space="0" w:color="auto"/>
      </w:divBdr>
    </w:div>
    <w:div w:id="1186558982">
      <w:bodyDiv w:val="1"/>
      <w:marLeft w:val="0"/>
      <w:marRight w:val="0"/>
      <w:marTop w:val="0"/>
      <w:marBottom w:val="0"/>
      <w:divBdr>
        <w:top w:val="none" w:sz="0" w:space="0" w:color="auto"/>
        <w:left w:val="none" w:sz="0" w:space="0" w:color="auto"/>
        <w:bottom w:val="none" w:sz="0" w:space="0" w:color="auto"/>
        <w:right w:val="none" w:sz="0" w:space="0" w:color="auto"/>
      </w:divBdr>
    </w:div>
    <w:div w:id="1186598996">
      <w:bodyDiv w:val="1"/>
      <w:marLeft w:val="0"/>
      <w:marRight w:val="0"/>
      <w:marTop w:val="0"/>
      <w:marBottom w:val="0"/>
      <w:divBdr>
        <w:top w:val="none" w:sz="0" w:space="0" w:color="auto"/>
        <w:left w:val="none" w:sz="0" w:space="0" w:color="auto"/>
        <w:bottom w:val="none" w:sz="0" w:space="0" w:color="auto"/>
        <w:right w:val="none" w:sz="0" w:space="0" w:color="auto"/>
      </w:divBdr>
    </w:div>
    <w:div w:id="1186604012">
      <w:bodyDiv w:val="1"/>
      <w:marLeft w:val="0"/>
      <w:marRight w:val="0"/>
      <w:marTop w:val="0"/>
      <w:marBottom w:val="0"/>
      <w:divBdr>
        <w:top w:val="none" w:sz="0" w:space="0" w:color="auto"/>
        <w:left w:val="none" w:sz="0" w:space="0" w:color="auto"/>
        <w:bottom w:val="none" w:sz="0" w:space="0" w:color="auto"/>
        <w:right w:val="none" w:sz="0" w:space="0" w:color="auto"/>
      </w:divBdr>
    </w:div>
    <w:div w:id="1189030156">
      <w:bodyDiv w:val="1"/>
      <w:marLeft w:val="0"/>
      <w:marRight w:val="0"/>
      <w:marTop w:val="0"/>
      <w:marBottom w:val="0"/>
      <w:divBdr>
        <w:top w:val="none" w:sz="0" w:space="0" w:color="auto"/>
        <w:left w:val="none" w:sz="0" w:space="0" w:color="auto"/>
        <w:bottom w:val="none" w:sz="0" w:space="0" w:color="auto"/>
        <w:right w:val="none" w:sz="0" w:space="0" w:color="auto"/>
      </w:divBdr>
    </w:div>
    <w:div w:id="1191265194">
      <w:bodyDiv w:val="1"/>
      <w:marLeft w:val="0"/>
      <w:marRight w:val="0"/>
      <w:marTop w:val="0"/>
      <w:marBottom w:val="0"/>
      <w:divBdr>
        <w:top w:val="none" w:sz="0" w:space="0" w:color="auto"/>
        <w:left w:val="none" w:sz="0" w:space="0" w:color="auto"/>
        <w:bottom w:val="none" w:sz="0" w:space="0" w:color="auto"/>
        <w:right w:val="none" w:sz="0" w:space="0" w:color="auto"/>
      </w:divBdr>
    </w:div>
    <w:div w:id="1191915554">
      <w:bodyDiv w:val="1"/>
      <w:marLeft w:val="0"/>
      <w:marRight w:val="0"/>
      <w:marTop w:val="0"/>
      <w:marBottom w:val="0"/>
      <w:divBdr>
        <w:top w:val="none" w:sz="0" w:space="0" w:color="auto"/>
        <w:left w:val="none" w:sz="0" w:space="0" w:color="auto"/>
        <w:bottom w:val="none" w:sz="0" w:space="0" w:color="auto"/>
        <w:right w:val="none" w:sz="0" w:space="0" w:color="auto"/>
      </w:divBdr>
    </w:div>
    <w:div w:id="1193224797">
      <w:bodyDiv w:val="1"/>
      <w:marLeft w:val="0"/>
      <w:marRight w:val="0"/>
      <w:marTop w:val="0"/>
      <w:marBottom w:val="0"/>
      <w:divBdr>
        <w:top w:val="none" w:sz="0" w:space="0" w:color="auto"/>
        <w:left w:val="none" w:sz="0" w:space="0" w:color="auto"/>
        <w:bottom w:val="none" w:sz="0" w:space="0" w:color="auto"/>
        <w:right w:val="none" w:sz="0" w:space="0" w:color="auto"/>
      </w:divBdr>
    </w:div>
    <w:div w:id="1195461784">
      <w:bodyDiv w:val="1"/>
      <w:marLeft w:val="0"/>
      <w:marRight w:val="0"/>
      <w:marTop w:val="0"/>
      <w:marBottom w:val="0"/>
      <w:divBdr>
        <w:top w:val="none" w:sz="0" w:space="0" w:color="auto"/>
        <w:left w:val="none" w:sz="0" w:space="0" w:color="auto"/>
        <w:bottom w:val="none" w:sz="0" w:space="0" w:color="auto"/>
        <w:right w:val="none" w:sz="0" w:space="0" w:color="auto"/>
      </w:divBdr>
    </w:div>
    <w:div w:id="1197810084">
      <w:bodyDiv w:val="1"/>
      <w:marLeft w:val="0"/>
      <w:marRight w:val="0"/>
      <w:marTop w:val="0"/>
      <w:marBottom w:val="0"/>
      <w:divBdr>
        <w:top w:val="none" w:sz="0" w:space="0" w:color="auto"/>
        <w:left w:val="none" w:sz="0" w:space="0" w:color="auto"/>
        <w:bottom w:val="none" w:sz="0" w:space="0" w:color="auto"/>
        <w:right w:val="none" w:sz="0" w:space="0" w:color="auto"/>
      </w:divBdr>
    </w:div>
    <w:div w:id="1199732814">
      <w:bodyDiv w:val="1"/>
      <w:marLeft w:val="0"/>
      <w:marRight w:val="0"/>
      <w:marTop w:val="0"/>
      <w:marBottom w:val="0"/>
      <w:divBdr>
        <w:top w:val="none" w:sz="0" w:space="0" w:color="auto"/>
        <w:left w:val="none" w:sz="0" w:space="0" w:color="auto"/>
        <w:bottom w:val="none" w:sz="0" w:space="0" w:color="auto"/>
        <w:right w:val="none" w:sz="0" w:space="0" w:color="auto"/>
      </w:divBdr>
    </w:div>
    <w:div w:id="1206452404">
      <w:bodyDiv w:val="1"/>
      <w:marLeft w:val="0"/>
      <w:marRight w:val="0"/>
      <w:marTop w:val="0"/>
      <w:marBottom w:val="0"/>
      <w:divBdr>
        <w:top w:val="none" w:sz="0" w:space="0" w:color="auto"/>
        <w:left w:val="none" w:sz="0" w:space="0" w:color="auto"/>
        <w:bottom w:val="none" w:sz="0" w:space="0" w:color="auto"/>
        <w:right w:val="none" w:sz="0" w:space="0" w:color="auto"/>
      </w:divBdr>
    </w:div>
    <w:div w:id="1208762328">
      <w:bodyDiv w:val="1"/>
      <w:marLeft w:val="0"/>
      <w:marRight w:val="0"/>
      <w:marTop w:val="0"/>
      <w:marBottom w:val="0"/>
      <w:divBdr>
        <w:top w:val="none" w:sz="0" w:space="0" w:color="auto"/>
        <w:left w:val="none" w:sz="0" w:space="0" w:color="auto"/>
        <w:bottom w:val="none" w:sz="0" w:space="0" w:color="auto"/>
        <w:right w:val="none" w:sz="0" w:space="0" w:color="auto"/>
      </w:divBdr>
    </w:div>
    <w:div w:id="1211068662">
      <w:bodyDiv w:val="1"/>
      <w:marLeft w:val="0"/>
      <w:marRight w:val="0"/>
      <w:marTop w:val="0"/>
      <w:marBottom w:val="0"/>
      <w:divBdr>
        <w:top w:val="none" w:sz="0" w:space="0" w:color="auto"/>
        <w:left w:val="none" w:sz="0" w:space="0" w:color="auto"/>
        <w:bottom w:val="none" w:sz="0" w:space="0" w:color="auto"/>
        <w:right w:val="none" w:sz="0" w:space="0" w:color="auto"/>
      </w:divBdr>
    </w:div>
    <w:div w:id="1212614088">
      <w:bodyDiv w:val="1"/>
      <w:marLeft w:val="0"/>
      <w:marRight w:val="0"/>
      <w:marTop w:val="0"/>
      <w:marBottom w:val="0"/>
      <w:divBdr>
        <w:top w:val="none" w:sz="0" w:space="0" w:color="auto"/>
        <w:left w:val="none" w:sz="0" w:space="0" w:color="auto"/>
        <w:bottom w:val="none" w:sz="0" w:space="0" w:color="auto"/>
        <w:right w:val="none" w:sz="0" w:space="0" w:color="auto"/>
      </w:divBdr>
    </w:div>
    <w:div w:id="1212616272">
      <w:bodyDiv w:val="1"/>
      <w:marLeft w:val="0"/>
      <w:marRight w:val="0"/>
      <w:marTop w:val="0"/>
      <w:marBottom w:val="0"/>
      <w:divBdr>
        <w:top w:val="none" w:sz="0" w:space="0" w:color="auto"/>
        <w:left w:val="none" w:sz="0" w:space="0" w:color="auto"/>
        <w:bottom w:val="none" w:sz="0" w:space="0" w:color="auto"/>
        <w:right w:val="none" w:sz="0" w:space="0" w:color="auto"/>
      </w:divBdr>
    </w:div>
    <w:div w:id="1213618544">
      <w:bodyDiv w:val="1"/>
      <w:marLeft w:val="0"/>
      <w:marRight w:val="0"/>
      <w:marTop w:val="0"/>
      <w:marBottom w:val="0"/>
      <w:divBdr>
        <w:top w:val="none" w:sz="0" w:space="0" w:color="auto"/>
        <w:left w:val="none" w:sz="0" w:space="0" w:color="auto"/>
        <w:bottom w:val="none" w:sz="0" w:space="0" w:color="auto"/>
        <w:right w:val="none" w:sz="0" w:space="0" w:color="auto"/>
      </w:divBdr>
    </w:div>
    <w:div w:id="1215234058">
      <w:bodyDiv w:val="1"/>
      <w:marLeft w:val="0"/>
      <w:marRight w:val="0"/>
      <w:marTop w:val="0"/>
      <w:marBottom w:val="0"/>
      <w:divBdr>
        <w:top w:val="none" w:sz="0" w:space="0" w:color="auto"/>
        <w:left w:val="none" w:sz="0" w:space="0" w:color="auto"/>
        <w:bottom w:val="none" w:sz="0" w:space="0" w:color="auto"/>
        <w:right w:val="none" w:sz="0" w:space="0" w:color="auto"/>
      </w:divBdr>
    </w:div>
    <w:div w:id="1216047441">
      <w:bodyDiv w:val="1"/>
      <w:marLeft w:val="0"/>
      <w:marRight w:val="0"/>
      <w:marTop w:val="0"/>
      <w:marBottom w:val="0"/>
      <w:divBdr>
        <w:top w:val="none" w:sz="0" w:space="0" w:color="auto"/>
        <w:left w:val="none" w:sz="0" w:space="0" w:color="auto"/>
        <w:bottom w:val="none" w:sz="0" w:space="0" w:color="auto"/>
        <w:right w:val="none" w:sz="0" w:space="0" w:color="auto"/>
      </w:divBdr>
    </w:div>
    <w:div w:id="1217741921">
      <w:bodyDiv w:val="1"/>
      <w:marLeft w:val="0"/>
      <w:marRight w:val="0"/>
      <w:marTop w:val="0"/>
      <w:marBottom w:val="0"/>
      <w:divBdr>
        <w:top w:val="none" w:sz="0" w:space="0" w:color="auto"/>
        <w:left w:val="none" w:sz="0" w:space="0" w:color="auto"/>
        <w:bottom w:val="none" w:sz="0" w:space="0" w:color="auto"/>
        <w:right w:val="none" w:sz="0" w:space="0" w:color="auto"/>
      </w:divBdr>
    </w:div>
    <w:div w:id="1221360564">
      <w:bodyDiv w:val="1"/>
      <w:marLeft w:val="0"/>
      <w:marRight w:val="0"/>
      <w:marTop w:val="0"/>
      <w:marBottom w:val="0"/>
      <w:divBdr>
        <w:top w:val="none" w:sz="0" w:space="0" w:color="auto"/>
        <w:left w:val="none" w:sz="0" w:space="0" w:color="auto"/>
        <w:bottom w:val="none" w:sz="0" w:space="0" w:color="auto"/>
        <w:right w:val="none" w:sz="0" w:space="0" w:color="auto"/>
      </w:divBdr>
    </w:div>
    <w:div w:id="1221407354">
      <w:bodyDiv w:val="1"/>
      <w:marLeft w:val="0"/>
      <w:marRight w:val="0"/>
      <w:marTop w:val="0"/>
      <w:marBottom w:val="0"/>
      <w:divBdr>
        <w:top w:val="none" w:sz="0" w:space="0" w:color="auto"/>
        <w:left w:val="none" w:sz="0" w:space="0" w:color="auto"/>
        <w:bottom w:val="none" w:sz="0" w:space="0" w:color="auto"/>
        <w:right w:val="none" w:sz="0" w:space="0" w:color="auto"/>
      </w:divBdr>
    </w:div>
    <w:div w:id="1222248305">
      <w:bodyDiv w:val="1"/>
      <w:marLeft w:val="0"/>
      <w:marRight w:val="0"/>
      <w:marTop w:val="0"/>
      <w:marBottom w:val="0"/>
      <w:divBdr>
        <w:top w:val="none" w:sz="0" w:space="0" w:color="auto"/>
        <w:left w:val="none" w:sz="0" w:space="0" w:color="auto"/>
        <w:bottom w:val="none" w:sz="0" w:space="0" w:color="auto"/>
        <w:right w:val="none" w:sz="0" w:space="0" w:color="auto"/>
      </w:divBdr>
    </w:div>
    <w:div w:id="1223250420">
      <w:bodyDiv w:val="1"/>
      <w:marLeft w:val="0"/>
      <w:marRight w:val="0"/>
      <w:marTop w:val="0"/>
      <w:marBottom w:val="0"/>
      <w:divBdr>
        <w:top w:val="none" w:sz="0" w:space="0" w:color="auto"/>
        <w:left w:val="none" w:sz="0" w:space="0" w:color="auto"/>
        <w:bottom w:val="none" w:sz="0" w:space="0" w:color="auto"/>
        <w:right w:val="none" w:sz="0" w:space="0" w:color="auto"/>
      </w:divBdr>
    </w:div>
    <w:div w:id="1223516051">
      <w:bodyDiv w:val="1"/>
      <w:marLeft w:val="0"/>
      <w:marRight w:val="0"/>
      <w:marTop w:val="0"/>
      <w:marBottom w:val="0"/>
      <w:divBdr>
        <w:top w:val="none" w:sz="0" w:space="0" w:color="auto"/>
        <w:left w:val="none" w:sz="0" w:space="0" w:color="auto"/>
        <w:bottom w:val="none" w:sz="0" w:space="0" w:color="auto"/>
        <w:right w:val="none" w:sz="0" w:space="0" w:color="auto"/>
      </w:divBdr>
    </w:div>
    <w:div w:id="1225411802">
      <w:bodyDiv w:val="1"/>
      <w:marLeft w:val="0"/>
      <w:marRight w:val="0"/>
      <w:marTop w:val="0"/>
      <w:marBottom w:val="0"/>
      <w:divBdr>
        <w:top w:val="none" w:sz="0" w:space="0" w:color="auto"/>
        <w:left w:val="none" w:sz="0" w:space="0" w:color="auto"/>
        <w:bottom w:val="none" w:sz="0" w:space="0" w:color="auto"/>
        <w:right w:val="none" w:sz="0" w:space="0" w:color="auto"/>
      </w:divBdr>
    </w:div>
    <w:div w:id="1229919921">
      <w:bodyDiv w:val="1"/>
      <w:marLeft w:val="0"/>
      <w:marRight w:val="0"/>
      <w:marTop w:val="0"/>
      <w:marBottom w:val="0"/>
      <w:divBdr>
        <w:top w:val="none" w:sz="0" w:space="0" w:color="auto"/>
        <w:left w:val="none" w:sz="0" w:space="0" w:color="auto"/>
        <w:bottom w:val="none" w:sz="0" w:space="0" w:color="auto"/>
        <w:right w:val="none" w:sz="0" w:space="0" w:color="auto"/>
      </w:divBdr>
    </w:div>
    <w:div w:id="1229997270">
      <w:bodyDiv w:val="1"/>
      <w:marLeft w:val="0"/>
      <w:marRight w:val="0"/>
      <w:marTop w:val="0"/>
      <w:marBottom w:val="0"/>
      <w:divBdr>
        <w:top w:val="none" w:sz="0" w:space="0" w:color="auto"/>
        <w:left w:val="none" w:sz="0" w:space="0" w:color="auto"/>
        <w:bottom w:val="none" w:sz="0" w:space="0" w:color="auto"/>
        <w:right w:val="none" w:sz="0" w:space="0" w:color="auto"/>
      </w:divBdr>
    </w:div>
    <w:div w:id="1230922922">
      <w:bodyDiv w:val="1"/>
      <w:marLeft w:val="0"/>
      <w:marRight w:val="0"/>
      <w:marTop w:val="0"/>
      <w:marBottom w:val="0"/>
      <w:divBdr>
        <w:top w:val="none" w:sz="0" w:space="0" w:color="auto"/>
        <w:left w:val="none" w:sz="0" w:space="0" w:color="auto"/>
        <w:bottom w:val="none" w:sz="0" w:space="0" w:color="auto"/>
        <w:right w:val="none" w:sz="0" w:space="0" w:color="auto"/>
      </w:divBdr>
    </w:div>
    <w:div w:id="1232623548">
      <w:bodyDiv w:val="1"/>
      <w:marLeft w:val="0"/>
      <w:marRight w:val="0"/>
      <w:marTop w:val="0"/>
      <w:marBottom w:val="0"/>
      <w:divBdr>
        <w:top w:val="none" w:sz="0" w:space="0" w:color="auto"/>
        <w:left w:val="none" w:sz="0" w:space="0" w:color="auto"/>
        <w:bottom w:val="none" w:sz="0" w:space="0" w:color="auto"/>
        <w:right w:val="none" w:sz="0" w:space="0" w:color="auto"/>
      </w:divBdr>
    </w:div>
    <w:div w:id="1233151480">
      <w:bodyDiv w:val="1"/>
      <w:marLeft w:val="0"/>
      <w:marRight w:val="0"/>
      <w:marTop w:val="0"/>
      <w:marBottom w:val="0"/>
      <w:divBdr>
        <w:top w:val="none" w:sz="0" w:space="0" w:color="auto"/>
        <w:left w:val="none" w:sz="0" w:space="0" w:color="auto"/>
        <w:bottom w:val="none" w:sz="0" w:space="0" w:color="auto"/>
        <w:right w:val="none" w:sz="0" w:space="0" w:color="auto"/>
      </w:divBdr>
    </w:div>
    <w:div w:id="1233928604">
      <w:bodyDiv w:val="1"/>
      <w:marLeft w:val="0"/>
      <w:marRight w:val="0"/>
      <w:marTop w:val="0"/>
      <w:marBottom w:val="0"/>
      <w:divBdr>
        <w:top w:val="none" w:sz="0" w:space="0" w:color="auto"/>
        <w:left w:val="none" w:sz="0" w:space="0" w:color="auto"/>
        <w:bottom w:val="none" w:sz="0" w:space="0" w:color="auto"/>
        <w:right w:val="none" w:sz="0" w:space="0" w:color="auto"/>
      </w:divBdr>
    </w:div>
    <w:div w:id="1234195839">
      <w:bodyDiv w:val="1"/>
      <w:marLeft w:val="0"/>
      <w:marRight w:val="0"/>
      <w:marTop w:val="0"/>
      <w:marBottom w:val="0"/>
      <w:divBdr>
        <w:top w:val="none" w:sz="0" w:space="0" w:color="auto"/>
        <w:left w:val="none" w:sz="0" w:space="0" w:color="auto"/>
        <w:bottom w:val="none" w:sz="0" w:space="0" w:color="auto"/>
        <w:right w:val="none" w:sz="0" w:space="0" w:color="auto"/>
      </w:divBdr>
    </w:div>
    <w:div w:id="1236235827">
      <w:bodyDiv w:val="1"/>
      <w:marLeft w:val="0"/>
      <w:marRight w:val="0"/>
      <w:marTop w:val="0"/>
      <w:marBottom w:val="0"/>
      <w:divBdr>
        <w:top w:val="none" w:sz="0" w:space="0" w:color="auto"/>
        <w:left w:val="none" w:sz="0" w:space="0" w:color="auto"/>
        <w:bottom w:val="none" w:sz="0" w:space="0" w:color="auto"/>
        <w:right w:val="none" w:sz="0" w:space="0" w:color="auto"/>
      </w:divBdr>
    </w:div>
    <w:div w:id="1237856687">
      <w:bodyDiv w:val="1"/>
      <w:marLeft w:val="0"/>
      <w:marRight w:val="0"/>
      <w:marTop w:val="0"/>
      <w:marBottom w:val="0"/>
      <w:divBdr>
        <w:top w:val="none" w:sz="0" w:space="0" w:color="auto"/>
        <w:left w:val="none" w:sz="0" w:space="0" w:color="auto"/>
        <w:bottom w:val="none" w:sz="0" w:space="0" w:color="auto"/>
        <w:right w:val="none" w:sz="0" w:space="0" w:color="auto"/>
      </w:divBdr>
    </w:div>
    <w:div w:id="1238052835">
      <w:bodyDiv w:val="1"/>
      <w:marLeft w:val="0"/>
      <w:marRight w:val="0"/>
      <w:marTop w:val="0"/>
      <w:marBottom w:val="0"/>
      <w:divBdr>
        <w:top w:val="none" w:sz="0" w:space="0" w:color="auto"/>
        <w:left w:val="none" w:sz="0" w:space="0" w:color="auto"/>
        <w:bottom w:val="none" w:sz="0" w:space="0" w:color="auto"/>
        <w:right w:val="none" w:sz="0" w:space="0" w:color="auto"/>
      </w:divBdr>
    </w:div>
    <w:div w:id="1238443729">
      <w:bodyDiv w:val="1"/>
      <w:marLeft w:val="0"/>
      <w:marRight w:val="0"/>
      <w:marTop w:val="0"/>
      <w:marBottom w:val="0"/>
      <w:divBdr>
        <w:top w:val="none" w:sz="0" w:space="0" w:color="auto"/>
        <w:left w:val="none" w:sz="0" w:space="0" w:color="auto"/>
        <w:bottom w:val="none" w:sz="0" w:space="0" w:color="auto"/>
        <w:right w:val="none" w:sz="0" w:space="0" w:color="auto"/>
      </w:divBdr>
    </w:div>
    <w:div w:id="1240406107">
      <w:bodyDiv w:val="1"/>
      <w:marLeft w:val="0"/>
      <w:marRight w:val="0"/>
      <w:marTop w:val="0"/>
      <w:marBottom w:val="0"/>
      <w:divBdr>
        <w:top w:val="none" w:sz="0" w:space="0" w:color="auto"/>
        <w:left w:val="none" w:sz="0" w:space="0" w:color="auto"/>
        <w:bottom w:val="none" w:sz="0" w:space="0" w:color="auto"/>
        <w:right w:val="none" w:sz="0" w:space="0" w:color="auto"/>
      </w:divBdr>
    </w:div>
    <w:div w:id="1240795415">
      <w:bodyDiv w:val="1"/>
      <w:marLeft w:val="0"/>
      <w:marRight w:val="0"/>
      <w:marTop w:val="0"/>
      <w:marBottom w:val="0"/>
      <w:divBdr>
        <w:top w:val="none" w:sz="0" w:space="0" w:color="auto"/>
        <w:left w:val="none" w:sz="0" w:space="0" w:color="auto"/>
        <w:bottom w:val="none" w:sz="0" w:space="0" w:color="auto"/>
        <w:right w:val="none" w:sz="0" w:space="0" w:color="auto"/>
      </w:divBdr>
    </w:div>
    <w:div w:id="1243023220">
      <w:bodyDiv w:val="1"/>
      <w:marLeft w:val="0"/>
      <w:marRight w:val="0"/>
      <w:marTop w:val="0"/>
      <w:marBottom w:val="0"/>
      <w:divBdr>
        <w:top w:val="none" w:sz="0" w:space="0" w:color="auto"/>
        <w:left w:val="none" w:sz="0" w:space="0" w:color="auto"/>
        <w:bottom w:val="none" w:sz="0" w:space="0" w:color="auto"/>
        <w:right w:val="none" w:sz="0" w:space="0" w:color="auto"/>
      </w:divBdr>
    </w:div>
    <w:div w:id="1245915244">
      <w:bodyDiv w:val="1"/>
      <w:marLeft w:val="0"/>
      <w:marRight w:val="0"/>
      <w:marTop w:val="0"/>
      <w:marBottom w:val="0"/>
      <w:divBdr>
        <w:top w:val="none" w:sz="0" w:space="0" w:color="auto"/>
        <w:left w:val="none" w:sz="0" w:space="0" w:color="auto"/>
        <w:bottom w:val="none" w:sz="0" w:space="0" w:color="auto"/>
        <w:right w:val="none" w:sz="0" w:space="0" w:color="auto"/>
      </w:divBdr>
    </w:div>
    <w:div w:id="1246576010">
      <w:bodyDiv w:val="1"/>
      <w:marLeft w:val="0"/>
      <w:marRight w:val="0"/>
      <w:marTop w:val="0"/>
      <w:marBottom w:val="0"/>
      <w:divBdr>
        <w:top w:val="none" w:sz="0" w:space="0" w:color="auto"/>
        <w:left w:val="none" w:sz="0" w:space="0" w:color="auto"/>
        <w:bottom w:val="none" w:sz="0" w:space="0" w:color="auto"/>
        <w:right w:val="none" w:sz="0" w:space="0" w:color="auto"/>
      </w:divBdr>
    </w:div>
    <w:div w:id="1248071827">
      <w:bodyDiv w:val="1"/>
      <w:marLeft w:val="0"/>
      <w:marRight w:val="0"/>
      <w:marTop w:val="0"/>
      <w:marBottom w:val="0"/>
      <w:divBdr>
        <w:top w:val="none" w:sz="0" w:space="0" w:color="auto"/>
        <w:left w:val="none" w:sz="0" w:space="0" w:color="auto"/>
        <w:bottom w:val="none" w:sz="0" w:space="0" w:color="auto"/>
        <w:right w:val="none" w:sz="0" w:space="0" w:color="auto"/>
      </w:divBdr>
    </w:div>
    <w:div w:id="1250777263">
      <w:bodyDiv w:val="1"/>
      <w:marLeft w:val="0"/>
      <w:marRight w:val="0"/>
      <w:marTop w:val="0"/>
      <w:marBottom w:val="0"/>
      <w:divBdr>
        <w:top w:val="none" w:sz="0" w:space="0" w:color="auto"/>
        <w:left w:val="none" w:sz="0" w:space="0" w:color="auto"/>
        <w:bottom w:val="none" w:sz="0" w:space="0" w:color="auto"/>
        <w:right w:val="none" w:sz="0" w:space="0" w:color="auto"/>
      </w:divBdr>
    </w:div>
    <w:div w:id="1251768013">
      <w:bodyDiv w:val="1"/>
      <w:marLeft w:val="0"/>
      <w:marRight w:val="0"/>
      <w:marTop w:val="0"/>
      <w:marBottom w:val="0"/>
      <w:divBdr>
        <w:top w:val="none" w:sz="0" w:space="0" w:color="auto"/>
        <w:left w:val="none" w:sz="0" w:space="0" w:color="auto"/>
        <w:bottom w:val="none" w:sz="0" w:space="0" w:color="auto"/>
        <w:right w:val="none" w:sz="0" w:space="0" w:color="auto"/>
      </w:divBdr>
    </w:div>
    <w:div w:id="1254439972">
      <w:bodyDiv w:val="1"/>
      <w:marLeft w:val="0"/>
      <w:marRight w:val="0"/>
      <w:marTop w:val="0"/>
      <w:marBottom w:val="0"/>
      <w:divBdr>
        <w:top w:val="none" w:sz="0" w:space="0" w:color="auto"/>
        <w:left w:val="none" w:sz="0" w:space="0" w:color="auto"/>
        <w:bottom w:val="none" w:sz="0" w:space="0" w:color="auto"/>
        <w:right w:val="none" w:sz="0" w:space="0" w:color="auto"/>
      </w:divBdr>
    </w:div>
    <w:div w:id="1257447048">
      <w:bodyDiv w:val="1"/>
      <w:marLeft w:val="0"/>
      <w:marRight w:val="0"/>
      <w:marTop w:val="0"/>
      <w:marBottom w:val="0"/>
      <w:divBdr>
        <w:top w:val="none" w:sz="0" w:space="0" w:color="auto"/>
        <w:left w:val="none" w:sz="0" w:space="0" w:color="auto"/>
        <w:bottom w:val="none" w:sz="0" w:space="0" w:color="auto"/>
        <w:right w:val="none" w:sz="0" w:space="0" w:color="auto"/>
      </w:divBdr>
    </w:div>
    <w:div w:id="1257667874">
      <w:bodyDiv w:val="1"/>
      <w:marLeft w:val="0"/>
      <w:marRight w:val="0"/>
      <w:marTop w:val="0"/>
      <w:marBottom w:val="0"/>
      <w:divBdr>
        <w:top w:val="none" w:sz="0" w:space="0" w:color="auto"/>
        <w:left w:val="none" w:sz="0" w:space="0" w:color="auto"/>
        <w:bottom w:val="none" w:sz="0" w:space="0" w:color="auto"/>
        <w:right w:val="none" w:sz="0" w:space="0" w:color="auto"/>
      </w:divBdr>
    </w:div>
    <w:div w:id="1258520370">
      <w:bodyDiv w:val="1"/>
      <w:marLeft w:val="0"/>
      <w:marRight w:val="0"/>
      <w:marTop w:val="0"/>
      <w:marBottom w:val="0"/>
      <w:divBdr>
        <w:top w:val="none" w:sz="0" w:space="0" w:color="auto"/>
        <w:left w:val="none" w:sz="0" w:space="0" w:color="auto"/>
        <w:bottom w:val="none" w:sz="0" w:space="0" w:color="auto"/>
        <w:right w:val="none" w:sz="0" w:space="0" w:color="auto"/>
      </w:divBdr>
    </w:div>
    <w:div w:id="1259873792">
      <w:bodyDiv w:val="1"/>
      <w:marLeft w:val="0"/>
      <w:marRight w:val="0"/>
      <w:marTop w:val="0"/>
      <w:marBottom w:val="0"/>
      <w:divBdr>
        <w:top w:val="none" w:sz="0" w:space="0" w:color="auto"/>
        <w:left w:val="none" w:sz="0" w:space="0" w:color="auto"/>
        <w:bottom w:val="none" w:sz="0" w:space="0" w:color="auto"/>
        <w:right w:val="none" w:sz="0" w:space="0" w:color="auto"/>
      </w:divBdr>
    </w:div>
    <w:div w:id="1262494546">
      <w:bodyDiv w:val="1"/>
      <w:marLeft w:val="0"/>
      <w:marRight w:val="0"/>
      <w:marTop w:val="0"/>
      <w:marBottom w:val="0"/>
      <w:divBdr>
        <w:top w:val="none" w:sz="0" w:space="0" w:color="auto"/>
        <w:left w:val="none" w:sz="0" w:space="0" w:color="auto"/>
        <w:bottom w:val="none" w:sz="0" w:space="0" w:color="auto"/>
        <w:right w:val="none" w:sz="0" w:space="0" w:color="auto"/>
      </w:divBdr>
    </w:div>
    <w:div w:id="1263150957">
      <w:bodyDiv w:val="1"/>
      <w:marLeft w:val="0"/>
      <w:marRight w:val="0"/>
      <w:marTop w:val="0"/>
      <w:marBottom w:val="0"/>
      <w:divBdr>
        <w:top w:val="none" w:sz="0" w:space="0" w:color="auto"/>
        <w:left w:val="none" w:sz="0" w:space="0" w:color="auto"/>
        <w:bottom w:val="none" w:sz="0" w:space="0" w:color="auto"/>
        <w:right w:val="none" w:sz="0" w:space="0" w:color="auto"/>
      </w:divBdr>
    </w:div>
    <w:div w:id="1264067151">
      <w:bodyDiv w:val="1"/>
      <w:marLeft w:val="0"/>
      <w:marRight w:val="0"/>
      <w:marTop w:val="0"/>
      <w:marBottom w:val="0"/>
      <w:divBdr>
        <w:top w:val="none" w:sz="0" w:space="0" w:color="auto"/>
        <w:left w:val="none" w:sz="0" w:space="0" w:color="auto"/>
        <w:bottom w:val="none" w:sz="0" w:space="0" w:color="auto"/>
        <w:right w:val="none" w:sz="0" w:space="0" w:color="auto"/>
      </w:divBdr>
    </w:div>
    <w:div w:id="1265768924">
      <w:bodyDiv w:val="1"/>
      <w:marLeft w:val="0"/>
      <w:marRight w:val="0"/>
      <w:marTop w:val="0"/>
      <w:marBottom w:val="0"/>
      <w:divBdr>
        <w:top w:val="none" w:sz="0" w:space="0" w:color="auto"/>
        <w:left w:val="none" w:sz="0" w:space="0" w:color="auto"/>
        <w:bottom w:val="none" w:sz="0" w:space="0" w:color="auto"/>
        <w:right w:val="none" w:sz="0" w:space="0" w:color="auto"/>
      </w:divBdr>
    </w:div>
    <w:div w:id="1266691063">
      <w:bodyDiv w:val="1"/>
      <w:marLeft w:val="0"/>
      <w:marRight w:val="0"/>
      <w:marTop w:val="0"/>
      <w:marBottom w:val="0"/>
      <w:divBdr>
        <w:top w:val="none" w:sz="0" w:space="0" w:color="auto"/>
        <w:left w:val="none" w:sz="0" w:space="0" w:color="auto"/>
        <w:bottom w:val="none" w:sz="0" w:space="0" w:color="auto"/>
        <w:right w:val="none" w:sz="0" w:space="0" w:color="auto"/>
      </w:divBdr>
    </w:div>
    <w:div w:id="1266692184">
      <w:bodyDiv w:val="1"/>
      <w:marLeft w:val="0"/>
      <w:marRight w:val="0"/>
      <w:marTop w:val="0"/>
      <w:marBottom w:val="0"/>
      <w:divBdr>
        <w:top w:val="none" w:sz="0" w:space="0" w:color="auto"/>
        <w:left w:val="none" w:sz="0" w:space="0" w:color="auto"/>
        <w:bottom w:val="none" w:sz="0" w:space="0" w:color="auto"/>
        <w:right w:val="none" w:sz="0" w:space="0" w:color="auto"/>
      </w:divBdr>
    </w:div>
    <w:div w:id="1270625693">
      <w:bodyDiv w:val="1"/>
      <w:marLeft w:val="0"/>
      <w:marRight w:val="0"/>
      <w:marTop w:val="0"/>
      <w:marBottom w:val="0"/>
      <w:divBdr>
        <w:top w:val="none" w:sz="0" w:space="0" w:color="auto"/>
        <w:left w:val="none" w:sz="0" w:space="0" w:color="auto"/>
        <w:bottom w:val="none" w:sz="0" w:space="0" w:color="auto"/>
        <w:right w:val="none" w:sz="0" w:space="0" w:color="auto"/>
      </w:divBdr>
    </w:div>
    <w:div w:id="1273974325">
      <w:bodyDiv w:val="1"/>
      <w:marLeft w:val="0"/>
      <w:marRight w:val="0"/>
      <w:marTop w:val="0"/>
      <w:marBottom w:val="0"/>
      <w:divBdr>
        <w:top w:val="none" w:sz="0" w:space="0" w:color="auto"/>
        <w:left w:val="none" w:sz="0" w:space="0" w:color="auto"/>
        <w:bottom w:val="none" w:sz="0" w:space="0" w:color="auto"/>
        <w:right w:val="none" w:sz="0" w:space="0" w:color="auto"/>
      </w:divBdr>
    </w:div>
    <w:div w:id="1275939027">
      <w:bodyDiv w:val="1"/>
      <w:marLeft w:val="0"/>
      <w:marRight w:val="0"/>
      <w:marTop w:val="0"/>
      <w:marBottom w:val="0"/>
      <w:divBdr>
        <w:top w:val="none" w:sz="0" w:space="0" w:color="auto"/>
        <w:left w:val="none" w:sz="0" w:space="0" w:color="auto"/>
        <w:bottom w:val="none" w:sz="0" w:space="0" w:color="auto"/>
        <w:right w:val="none" w:sz="0" w:space="0" w:color="auto"/>
      </w:divBdr>
    </w:div>
    <w:div w:id="1278835128">
      <w:bodyDiv w:val="1"/>
      <w:marLeft w:val="0"/>
      <w:marRight w:val="0"/>
      <w:marTop w:val="0"/>
      <w:marBottom w:val="0"/>
      <w:divBdr>
        <w:top w:val="none" w:sz="0" w:space="0" w:color="auto"/>
        <w:left w:val="none" w:sz="0" w:space="0" w:color="auto"/>
        <w:bottom w:val="none" w:sz="0" w:space="0" w:color="auto"/>
        <w:right w:val="none" w:sz="0" w:space="0" w:color="auto"/>
      </w:divBdr>
    </w:div>
    <w:div w:id="1280264370">
      <w:bodyDiv w:val="1"/>
      <w:marLeft w:val="0"/>
      <w:marRight w:val="0"/>
      <w:marTop w:val="0"/>
      <w:marBottom w:val="0"/>
      <w:divBdr>
        <w:top w:val="none" w:sz="0" w:space="0" w:color="auto"/>
        <w:left w:val="none" w:sz="0" w:space="0" w:color="auto"/>
        <w:bottom w:val="none" w:sz="0" w:space="0" w:color="auto"/>
        <w:right w:val="none" w:sz="0" w:space="0" w:color="auto"/>
      </w:divBdr>
    </w:div>
    <w:div w:id="1283153743">
      <w:bodyDiv w:val="1"/>
      <w:marLeft w:val="0"/>
      <w:marRight w:val="0"/>
      <w:marTop w:val="0"/>
      <w:marBottom w:val="0"/>
      <w:divBdr>
        <w:top w:val="none" w:sz="0" w:space="0" w:color="auto"/>
        <w:left w:val="none" w:sz="0" w:space="0" w:color="auto"/>
        <w:bottom w:val="none" w:sz="0" w:space="0" w:color="auto"/>
        <w:right w:val="none" w:sz="0" w:space="0" w:color="auto"/>
      </w:divBdr>
    </w:div>
    <w:div w:id="1285116830">
      <w:bodyDiv w:val="1"/>
      <w:marLeft w:val="0"/>
      <w:marRight w:val="0"/>
      <w:marTop w:val="0"/>
      <w:marBottom w:val="0"/>
      <w:divBdr>
        <w:top w:val="none" w:sz="0" w:space="0" w:color="auto"/>
        <w:left w:val="none" w:sz="0" w:space="0" w:color="auto"/>
        <w:bottom w:val="none" w:sz="0" w:space="0" w:color="auto"/>
        <w:right w:val="none" w:sz="0" w:space="0" w:color="auto"/>
      </w:divBdr>
    </w:div>
    <w:div w:id="1286473281">
      <w:bodyDiv w:val="1"/>
      <w:marLeft w:val="0"/>
      <w:marRight w:val="0"/>
      <w:marTop w:val="0"/>
      <w:marBottom w:val="0"/>
      <w:divBdr>
        <w:top w:val="none" w:sz="0" w:space="0" w:color="auto"/>
        <w:left w:val="none" w:sz="0" w:space="0" w:color="auto"/>
        <w:bottom w:val="none" w:sz="0" w:space="0" w:color="auto"/>
        <w:right w:val="none" w:sz="0" w:space="0" w:color="auto"/>
      </w:divBdr>
    </w:div>
    <w:div w:id="1288776404">
      <w:bodyDiv w:val="1"/>
      <w:marLeft w:val="0"/>
      <w:marRight w:val="0"/>
      <w:marTop w:val="0"/>
      <w:marBottom w:val="0"/>
      <w:divBdr>
        <w:top w:val="none" w:sz="0" w:space="0" w:color="auto"/>
        <w:left w:val="none" w:sz="0" w:space="0" w:color="auto"/>
        <w:bottom w:val="none" w:sz="0" w:space="0" w:color="auto"/>
        <w:right w:val="none" w:sz="0" w:space="0" w:color="auto"/>
      </w:divBdr>
    </w:div>
    <w:div w:id="1291939217">
      <w:bodyDiv w:val="1"/>
      <w:marLeft w:val="0"/>
      <w:marRight w:val="0"/>
      <w:marTop w:val="0"/>
      <w:marBottom w:val="0"/>
      <w:divBdr>
        <w:top w:val="none" w:sz="0" w:space="0" w:color="auto"/>
        <w:left w:val="none" w:sz="0" w:space="0" w:color="auto"/>
        <w:bottom w:val="none" w:sz="0" w:space="0" w:color="auto"/>
        <w:right w:val="none" w:sz="0" w:space="0" w:color="auto"/>
      </w:divBdr>
    </w:div>
    <w:div w:id="1292440174">
      <w:bodyDiv w:val="1"/>
      <w:marLeft w:val="0"/>
      <w:marRight w:val="0"/>
      <w:marTop w:val="0"/>
      <w:marBottom w:val="0"/>
      <w:divBdr>
        <w:top w:val="none" w:sz="0" w:space="0" w:color="auto"/>
        <w:left w:val="none" w:sz="0" w:space="0" w:color="auto"/>
        <w:bottom w:val="none" w:sz="0" w:space="0" w:color="auto"/>
        <w:right w:val="none" w:sz="0" w:space="0" w:color="auto"/>
      </w:divBdr>
    </w:div>
    <w:div w:id="1294095573">
      <w:bodyDiv w:val="1"/>
      <w:marLeft w:val="0"/>
      <w:marRight w:val="0"/>
      <w:marTop w:val="0"/>
      <w:marBottom w:val="0"/>
      <w:divBdr>
        <w:top w:val="none" w:sz="0" w:space="0" w:color="auto"/>
        <w:left w:val="none" w:sz="0" w:space="0" w:color="auto"/>
        <w:bottom w:val="none" w:sz="0" w:space="0" w:color="auto"/>
        <w:right w:val="none" w:sz="0" w:space="0" w:color="auto"/>
      </w:divBdr>
    </w:div>
    <w:div w:id="1297177187">
      <w:bodyDiv w:val="1"/>
      <w:marLeft w:val="0"/>
      <w:marRight w:val="0"/>
      <w:marTop w:val="0"/>
      <w:marBottom w:val="0"/>
      <w:divBdr>
        <w:top w:val="none" w:sz="0" w:space="0" w:color="auto"/>
        <w:left w:val="none" w:sz="0" w:space="0" w:color="auto"/>
        <w:bottom w:val="none" w:sz="0" w:space="0" w:color="auto"/>
        <w:right w:val="none" w:sz="0" w:space="0" w:color="auto"/>
      </w:divBdr>
    </w:div>
    <w:div w:id="1297562930">
      <w:bodyDiv w:val="1"/>
      <w:marLeft w:val="0"/>
      <w:marRight w:val="0"/>
      <w:marTop w:val="0"/>
      <w:marBottom w:val="0"/>
      <w:divBdr>
        <w:top w:val="none" w:sz="0" w:space="0" w:color="auto"/>
        <w:left w:val="none" w:sz="0" w:space="0" w:color="auto"/>
        <w:bottom w:val="none" w:sz="0" w:space="0" w:color="auto"/>
        <w:right w:val="none" w:sz="0" w:space="0" w:color="auto"/>
      </w:divBdr>
    </w:div>
    <w:div w:id="1300571002">
      <w:bodyDiv w:val="1"/>
      <w:marLeft w:val="0"/>
      <w:marRight w:val="0"/>
      <w:marTop w:val="0"/>
      <w:marBottom w:val="0"/>
      <w:divBdr>
        <w:top w:val="none" w:sz="0" w:space="0" w:color="auto"/>
        <w:left w:val="none" w:sz="0" w:space="0" w:color="auto"/>
        <w:bottom w:val="none" w:sz="0" w:space="0" w:color="auto"/>
        <w:right w:val="none" w:sz="0" w:space="0" w:color="auto"/>
      </w:divBdr>
    </w:div>
    <w:div w:id="1301157428">
      <w:bodyDiv w:val="1"/>
      <w:marLeft w:val="0"/>
      <w:marRight w:val="0"/>
      <w:marTop w:val="0"/>
      <w:marBottom w:val="0"/>
      <w:divBdr>
        <w:top w:val="none" w:sz="0" w:space="0" w:color="auto"/>
        <w:left w:val="none" w:sz="0" w:space="0" w:color="auto"/>
        <w:bottom w:val="none" w:sz="0" w:space="0" w:color="auto"/>
        <w:right w:val="none" w:sz="0" w:space="0" w:color="auto"/>
      </w:divBdr>
    </w:div>
    <w:div w:id="130508639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sChild>
            <w:div w:id="1329363432">
              <w:marLeft w:val="0"/>
              <w:marRight w:val="0"/>
              <w:marTop w:val="0"/>
              <w:marBottom w:val="0"/>
              <w:divBdr>
                <w:top w:val="none" w:sz="0" w:space="0" w:color="auto"/>
                <w:left w:val="none" w:sz="0" w:space="0" w:color="auto"/>
                <w:bottom w:val="none" w:sz="0" w:space="0" w:color="auto"/>
                <w:right w:val="none" w:sz="0" w:space="0" w:color="auto"/>
              </w:divBdr>
              <w:divsChild>
                <w:div w:id="1849101828">
                  <w:marLeft w:val="0"/>
                  <w:marRight w:val="0"/>
                  <w:marTop w:val="0"/>
                  <w:marBottom w:val="0"/>
                  <w:divBdr>
                    <w:top w:val="none" w:sz="0" w:space="0" w:color="auto"/>
                    <w:left w:val="none" w:sz="0" w:space="0" w:color="auto"/>
                    <w:bottom w:val="none" w:sz="0" w:space="0" w:color="auto"/>
                    <w:right w:val="none" w:sz="0" w:space="0" w:color="auto"/>
                  </w:divBdr>
                </w:div>
                <w:div w:id="82866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64028">
      <w:bodyDiv w:val="1"/>
      <w:marLeft w:val="0"/>
      <w:marRight w:val="0"/>
      <w:marTop w:val="0"/>
      <w:marBottom w:val="0"/>
      <w:divBdr>
        <w:top w:val="none" w:sz="0" w:space="0" w:color="auto"/>
        <w:left w:val="none" w:sz="0" w:space="0" w:color="auto"/>
        <w:bottom w:val="none" w:sz="0" w:space="0" w:color="auto"/>
        <w:right w:val="none" w:sz="0" w:space="0" w:color="auto"/>
      </w:divBdr>
    </w:div>
    <w:div w:id="1305236310">
      <w:bodyDiv w:val="1"/>
      <w:marLeft w:val="0"/>
      <w:marRight w:val="0"/>
      <w:marTop w:val="0"/>
      <w:marBottom w:val="0"/>
      <w:divBdr>
        <w:top w:val="none" w:sz="0" w:space="0" w:color="auto"/>
        <w:left w:val="none" w:sz="0" w:space="0" w:color="auto"/>
        <w:bottom w:val="none" w:sz="0" w:space="0" w:color="auto"/>
        <w:right w:val="none" w:sz="0" w:space="0" w:color="auto"/>
      </w:divBdr>
    </w:div>
    <w:div w:id="1308704956">
      <w:bodyDiv w:val="1"/>
      <w:marLeft w:val="0"/>
      <w:marRight w:val="0"/>
      <w:marTop w:val="0"/>
      <w:marBottom w:val="0"/>
      <w:divBdr>
        <w:top w:val="none" w:sz="0" w:space="0" w:color="auto"/>
        <w:left w:val="none" w:sz="0" w:space="0" w:color="auto"/>
        <w:bottom w:val="none" w:sz="0" w:space="0" w:color="auto"/>
        <w:right w:val="none" w:sz="0" w:space="0" w:color="auto"/>
      </w:divBdr>
    </w:div>
    <w:div w:id="1311058494">
      <w:bodyDiv w:val="1"/>
      <w:marLeft w:val="0"/>
      <w:marRight w:val="0"/>
      <w:marTop w:val="0"/>
      <w:marBottom w:val="0"/>
      <w:divBdr>
        <w:top w:val="none" w:sz="0" w:space="0" w:color="auto"/>
        <w:left w:val="none" w:sz="0" w:space="0" w:color="auto"/>
        <w:bottom w:val="none" w:sz="0" w:space="0" w:color="auto"/>
        <w:right w:val="none" w:sz="0" w:space="0" w:color="auto"/>
      </w:divBdr>
    </w:div>
    <w:div w:id="1311519331">
      <w:bodyDiv w:val="1"/>
      <w:marLeft w:val="0"/>
      <w:marRight w:val="0"/>
      <w:marTop w:val="0"/>
      <w:marBottom w:val="0"/>
      <w:divBdr>
        <w:top w:val="none" w:sz="0" w:space="0" w:color="auto"/>
        <w:left w:val="none" w:sz="0" w:space="0" w:color="auto"/>
        <w:bottom w:val="none" w:sz="0" w:space="0" w:color="auto"/>
        <w:right w:val="none" w:sz="0" w:space="0" w:color="auto"/>
      </w:divBdr>
    </w:div>
    <w:div w:id="1312634486">
      <w:bodyDiv w:val="1"/>
      <w:marLeft w:val="0"/>
      <w:marRight w:val="0"/>
      <w:marTop w:val="0"/>
      <w:marBottom w:val="0"/>
      <w:divBdr>
        <w:top w:val="none" w:sz="0" w:space="0" w:color="auto"/>
        <w:left w:val="none" w:sz="0" w:space="0" w:color="auto"/>
        <w:bottom w:val="none" w:sz="0" w:space="0" w:color="auto"/>
        <w:right w:val="none" w:sz="0" w:space="0" w:color="auto"/>
      </w:divBdr>
    </w:div>
    <w:div w:id="1315179312">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1039257">
      <w:bodyDiv w:val="1"/>
      <w:marLeft w:val="0"/>
      <w:marRight w:val="0"/>
      <w:marTop w:val="0"/>
      <w:marBottom w:val="0"/>
      <w:divBdr>
        <w:top w:val="none" w:sz="0" w:space="0" w:color="auto"/>
        <w:left w:val="none" w:sz="0" w:space="0" w:color="auto"/>
        <w:bottom w:val="none" w:sz="0" w:space="0" w:color="auto"/>
        <w:right w:val="none" w:sz="0" w:space="0" w:color="auto"/>
      </w:divBdr>
    </w:div>
    <w:div w:id="1331373431">
      <w:bodyDiv w:val="1"/>
      <w:marLeft w:val="0"/>
      <w:marRight w:val="0"/>
      <w:marTop w:val="0"/>
      <w:marBottom w:val="0"/>
      <w:divBdr>
        <w:top w:val="none" w:sz="0" w:space="0" w:color="auto"/>
        <w:left w:val="none" w:sz="0" w:space="0" w:color="auto"/>
        <w:bottom w:val="none" w:sz="0" w:space="0" w:color="auto"/>
        <w:right w:val="none" w:sz="0" w:space="0" w:color="auto"/>
      </w:divBdr>
    </w:div>
    <w:div w:id="1332442137">
      <w:bodyDiv w:val="1"/>
      <w:marLeft w:val="0"/>
      <w:marRight w:val="0"/>
      <w:marTop w:val="0"/>
      <w:marBottom w:val="0"/>
      <w:divBdr>
        <w:top w:val="none" w:sz="0" w:space="0" w:color="auto"/>
        <w:left w:val="none" w:sz="0" w:space="0" w:color="auto"/>
        <w:bottom w:val="none" w:sz="0" w:space="0" w:color="auto"/>
        <w:right w:val="none" w:sz="0" w:space="0" w:color="auto"/>
      </w:divBdr>
    </w:div>
    <w:div w:id="1332759882">
      <w:bodyDiv w:val="1"/>
      <w:marLeft w:val="0"/>
      <w:marRight w:val="0"/>
      <w:marTop w:val="0"/>
      <w:marBottom w:val="0"/>
      <w:divBdr>
        <w:top w:val="none" w:sz="0" w:space="0" w:color="auto"/>
        <w:left w:val="none" w:sz="0" w:space="0" w:color="auto"/>
        <w:bottom w:val="none" w:sz="0" w:space="0" w:color="auto"/>
        <w:right w:val="none" w:sz="0" w:space="0" w:color="auto"/>
      </w:divBdr>
    </w:div>
    <w:div w:id="1335765301">
      <w:bodyDiv w:val="1"/>
      <w:marLeft w:val="0"/>
      <w:marRight w:val="0"/>
      <w:marTop w:val="0"/>
      <w:marBottom w:val="0"/>
      <w:divBdr>
        <w:top w:val="none" w:sz="0" w:space="0" w:color="auto"/>
        <w:left w:val="none" w:sz="0" w:space="0" w:color="auto"/>
        <w:bottom w:val="none" w:sz="0" w:space="0" w:color="auto"/>
        <w:right w:val="none" w:sz="0" w:space="0" w:color="auto"/>
      </w:divBdr>
    </w:div>
    <w:div w:id="1336498407">
      <w:bodyDiv w:val="1"/>
      <w:marLeft w:val="0"/>
      <w:marRight w:val="0"/>
      <w:marTop w:val="0"/>
      <w:marBottom w:val="0"/>
      <w:divBdr>
        <w:top w:val="none" w:sz="0" w:space="0" w:color="auto"/>
        <w:left w:val="none" w:sz="0" w:space="0" w:color="auto"/>
        <w:bottom w:val="none" w:sz="0" w:space="0" w:color="auto"/>
        <w:right w:val="none" w:sz="0" w:space="0" w:color="auto"/>
      </w:divBdr>
    </w:div>
    <w:div w:id="1337341729">
      <w:bodyDiv w:val="1"/>
      <w:marLeft w:val="0"/>
      <w:marRight w:val="0"/>
      <w:marTop w:val="0"/>
      <w:marBottom w:val="0"/>
      <w:divBdr>
        <w:top w:val="none" w:sz="0" w:space="0" w:color="auto"/>
        <w:left w:val="none" w:sz="0" w:space="0" w:color="auto"/>
        <w:bottom w:val="none" w:sz="0" w:space="0" w:color="auto"/>
        <w:right w:val="none" w:sz="0" w:space="0" w:color="auto"/>
      </w:divBdr>
    </w:div>
    <w:div w:id="1337345873">
      <w:bodyDiv w:val="1"/>
      <w:marLeft w:val="0"/>
      <w:marRight w:val="0"/>
      <w:marTop w:val="0"/>
      <w:marBottom w:val="0"/>
      <w:divBdr>
        <w:top w:val="none" w:sz="0" w:space="0" w:color="auto"/>
        <w:left w:val="none" w:sz="0" w:space="0" w:color="auto"/>
        <w:bottom w:val="none" w:sz="0" w:space="0" w:color="auto"/>
        <w:right w:val="none" w:sz="0" w:space="0" w:color="auto"/>
      </w:divBdr>
    </w:div>
    <w:div w:id="1339112288">
      <w:bodyDiv w:val="1"/>
      <w:marLeft w:val="0"/>
      <w:marRight w:val="0"/>
      <w:marTop w:val="0"/>
      <w:marBottom w:val="0"/>
      <w:divBdr>
        <w:top w:val="none" w:sz="0" w:space="0" w:color="auto"/>
        <w:left w:val="none" w:sz="0" w:space="0" w:color="auto"/>
        <w:bottom w:val="none" w:sz="0" w:space="0" w:color="auto"/>
        <w:right w:val="none" w:sz="0" w:space="0" w:color="auto"/>
      </w:divBdr>
    </w:div>
    <w:div w:id="1342702560">
      <w:bodyDiv w:val="1"/>
      <w:marLeft w:val="0"/>
      <w:marRight w:val="0"/>
      <w:marTop w:val="0"/>
      <w:marBottom w:val="0"/>
      <w:divBdr>
        <w:top w:val="none" w:sz="0" w:space="0" w:color="auto"/>
        <w:left w:val="none" w:sz="0" w:space="0" w:color="auto"/>
        <w:bottom w:val="none" w:sz="0" w:space="0" w:color="auto"/>
        <w:right w:val="none" w:sz="0" w:space="0" w:color="auto"/>
      </w:divBdr>
    </w:div>
    <w:div w:id="1343047269">
      <w:bodyDiv w:val="1"/>
      <w:marLeft w:val="0"/>
      <w:marRight w:val="0"/>
      <w:marTop w:val="0"/>
      <w:marBottom w:val="0"/>
      <w:divBdr>
        <w:top w:val="none" w:sz="0" w:space="0" w:color="auto"/>
        <w:left w:val="none" w:sz="0" w:space="0" w:color="auto"/>
        <w:bottom w:val="none" w:sz="0" w:space="0" w:color="auto"/>
        <w:right w:val="none" w:sz="0" w:space="0" w:color="auto"/>
      </w:divBdr>
    </w:div>
    <w:div w:id="1343319906">
      <w:bodyDiv w:val="1"/>
      <w:marLeft w:val="0"/>
      <w:marRight w:val="0"/>
      <w:marTop w:val="0"/>
      <w:marBottom w:val="0"/>
      <w:divBdr>
        <w:top w:val="none" w:sz="0" w:space="0" w:color="auto"/>
        <w:left w:val="none" w:sz="0" w:space="0" w:color="auto"/>
        <w:bottom w:val="none" w:sz="0" w:space="0" w:color="auto"/>
        <w:right w:val="none" w:sz="0" w:space="0" w:color="auto"/>
      </w:divBdr>
    </w:div>
    <w:div w:id="1343775081">
      <w:bodyDiv w:val="1"/>
      <w:marLeft w:val="0"/>
      <w:marRight w:val="0"/>
      <w:marTop w:val="0"/>
      <w:marBottom w:val="0"/>
      <w:divBdr>
        <w:top w:val="none" w:sz="0" w:space="0" w:color="auto"/>
        <w:left w:val="none" w:sz="0" w:space="0" w:color="auto"/>
        <w:bottom w:val="none" w:sz="0" w:space="0" w:color="auto"/>
        <w:right w:val="none" w:sz="0" w:space="0" w:color="auto"/>
      </w:divBdr>
    </w:div>
    <w:div w:id="1346832285">
      <w:bodyDiv w:val="1"/>
      <w:marLeft w:val="0"/>
      <w:marRight w:val="0"/>
      <w:marTop w:val="0"/>
      <w:marBottom w:val="0"/>
      <w:divBdr>
        <w:top w:val="none" w:sz="0" w:space="0" w:color="auto"/>
        <w:left w:val="none" w:sz="0" w:space="0" w:color="auto"/>
        <w:bottom w:val="none" w:sz="0" w:space="0" w:color="auto"/>
        <w:right w:val="none" w:sz="0" w:space="0" w:color="auto"/>
      </w:divBdr>
      <w:divsChild>
        <w:div w:id="175046761">
          <w:marLeft w:val="0"/>
          <w:marRight w:val="0"/>
          <w:marTop w:val="0"/>
          <w:marBottom w:val="0"/>
          <w:divBdr>
            <w:top w:val="none" w:sz="0" w:space="0" w:color="auto"/>
            <w:left w:val="none" w:sz="0" w:space="0" w:color="auto"/>
            <w:bottom w:val="none" w:sz="0" w:space="0" w:color="auto"/>
            <w:right w:val="none" w:sz="0" w:space="0" w:color="auto"/>
          </w:divBdr>
        </w:div>
      </w:divsChild>
    </w:div>
    <w:div w:id="1347513225">
      <w:bodyDiv w:val="1"/>
      <w:marLeft w:val="0"/>
      <w:marRight w:val="0"/>
      <w:marTop w:val="0"/>
      <w:marBottom w:val="0"/>
      <w:divBdr>
        <w:top w:val="none" w:sz="0" w:space="0" w:color="auto"/>
        <w:left w:val="none" w:sz="0" w:space="0" w:color="auto"/>
        <w:bottom w:val="none" w:sz="0" w:space="0" w:color="auto"/>
        <w:right w:val="none" w:sz="0" w:space="0" w:color="auto"/>
      </w:divBdr>
    </w:div>
    <w:div w:id="1349796641">
      <w:bodyDiv w:val="1"/>
      <w:marLeft w:val="0"/>
      <w:marRight w:val="0"/>
      <w:marTop w:val="0"/>
      <w:marBottom w:val="0"/>
      <w:divBdr>
        <w:top w:val="none" w:sz="0" w:space="0" w:color="auto"/>
        <w:left w:val="none" w:sz="0" w:space="0" w:color="auto"/>
        <w:bottom w:val="none" w:sz="0" w:space="0" w:color="auto"/>
        <w:right w:val="none" w:sz="0" w:space="0" w:color="auto"/>
      </w:divBdr>
    </w:div>
    <w:div w:id="1349872032">
      <w:bodyDiv w:val="1"/>
      <w:marLeft w:val="0"/>
      <w:marRight w:val="0"/>
      <w:marTop w:val="0"/>
      <w:marBottom w:val="0"/>
      <w:divBdr>
        <w:top w:val="none" w:sz="0" w:space="0" w:color="auto"/>
        <w:left w:val="none" w:sz="0" w:space="0" w:color="auto"/>
        <w:bottom w:val="none" w:sz="0" w:space="0" w:color="auto"/>
        <w:right w:val="none" w:sz="0" w:space="0" w:color="auto"/>
      </w:divBdr>
    </w:div>
    <w:div w:id="1350525475">
      <w:bodyDiv w:val="1"/>
      <w:marLeft w:val="0"/>
      <w:marRight w:val="0"/>
      <w:marTop w:val="0"/>
      <w:marBottom w:val="0"/>
      <w:divBdr>
        <w:top w:val="none" w:sz="0" w:space="0" w:color="auto"/>
        <w:left w:val="none" w:sz="0" w:space="0" w:color="auto"/>
        <w:bottom w:val="none" w:sz="0" w:space="0" w:color="auto"/>
        <w:right w:val="none" w:sz="0" w:space="0" w:color="auto"/>
      </w:divBdr>
    </w:div>
    <w:div w:id="1351031722">
      <w:bodyDiv w:val="1"/>
      <w:marLeft w:val="0"/>
      <w:marRight w:val="0"/>
      <w:marTop w:val="0"/>
      <w:marBottom w:val="0"/>
      <w:divBdr>
        <w:top w:val="none" w:sz="0" w:space="0" w:color="auto"/>
        <w:left w:val="none" w:sz="0" w:space="0" w:color="auto"/>
        <w:bottom w:val="none" w:sz="0" w:space="0" w:color="auto"/>
        <w:right w:val="none" w:sz="0" w:space="0" w:color="auto"/>
      </w:divBdr>
    </w:div>
    <w:div w:id="1351681494">
      <w:bodyDiv w:val="1"/>
      <w:marLeft w:val="0"/>
      <w:marRight w:val="0"/>
      <w:marTop w:val="0"/>
      <w:marBottom w:val="0"/>
      <w:divBdr>
        <w:top w:val="none" w:sz="0" w:space="0" w:color="auto"/>
        <w:left w:val="none" w:sz="0" w:space="0" w:color="auto"/>
        <w:bottom w:val="none" w:sz="0" w:space="0" w:color="auto"/>
        <w:right w:val="none" w:sz="0" w:space="0" w:color="auto"/>
      </w:divBdr>
    </w:div>
    <w:div w:id="1354570105">
      <w:bodyDiv w:val="1"/>
      <w:marLeft w:val="0"/>
      <w:marRight w:val="0"/>
      <w:marTop w:val="0"/>
      <w:marBottom w:val="0"/>
      <w:divBdr>
        <w:top w:val="none" w:sz="0" w:space="0" w:color="auto"/>
        <w:left w:val="none" w:sz="0" w:space="0" w:color="auto"/>
        <w:bottom w:val="none" w:sz="0" w:space="0" w:color="auto"/>
        <w:right w:val="none" w:sz="0" w:space="0" w:color="auto"/>
      </w:divBdr>
    </w:div>
    <w:div w:id="1357342334">
      <w:bodyDiv w:val="1"/>
      <w:marLeft w:val="0"/>
      <w:marRight w:val="0"/>
      <w:marTop w:val="0"/>
      <w:marBottom w:val="0"/>
      <w:divBdr>
        <w:top w:val="none" w:sz="0" w:space="0" w:color="auto"/>
        <w:left w:val="none" w:sz="0" w:space="0" w:color="auto"/>
        <w:bottom w:val="none" w:sz="0" w:space="0" w:color="auto"/>
        <w:right w:val="none" w:sz="0" w:space="0" w:color="auto"/>
      </w:divBdr>
    </w:div>
    <w:div w:id="1357348055">
      <w:bodyDiv w:val="1"/>
      <w:marLeft w:val="0"/>
      <w:marRight w:val="0"/>
      <w:marTop w:val="0"/>
      <w:marBottom w:val="0"/>
      <w:divBdr>
        <w:top w:val="none" w:sz="0" w:space="0" w:color="auto"/>
        <w:left w:val="none" w:sz="0" w:space="0" w:color="auto"/>
        <w:bottom w:val="none" w:sz="0" w:space="0" w:color="auto"/>
        <w:right w:val="none" w:sz="0" w:space="0" w:color="auto"/>
      </w:divBdr>
    </w:div>
    <w:div w:id="1360938209">
      <w:bodyDiv w:val="1"/>
      <w:marLeft w:val="0"/>
      <w:marRight w:val="0"/>
      <w:marTop w:val="0"/>
      <w:marBottom w:val="0"/>
      <w:divBdr>
        <w:top w:val="none" w:sz="0" w:space="0" w:color="auto"/>
        <w:left w:val="none" w:sz="0" w:space="0" w:color="auto"/>
        <w:bottom w:val="none" w:sz="0" w:space="0" w:color="auto"/>
        <w:right w:val="none" w:sz="0" w:space="0" w:color="auto"/>
      </w:divBdr>
    </w:div>
    <w:div w:id="1361541905">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
    <w:div w:id="1365981773">
      <w:bodyDiv w:val="1"/>
      <w:marLeft w:val="0"/>
      <w:marRight w:val="0"/>
      <w:marTop w:val="0"/>
      <w:marBottom w:val="0"/>
      <w:divBdr>
        <w:top w:val="none" w:sz="0" w:space="0" w:color="auto"/>
        <w:left w:val="none" w:sz="0" w:space="0" w:color="auto"/>
        <w:bottom w:val="none" w:sz="0" w:space="0" w:color="auto"/>
        <w:right w:val="none" w:sz="0" w:space="0" w:color="auto"/>
      </w:divBdr>
    </w:div>
    <w:div w:id="1367951894">
      <w:bodyDiv w:val="1"/>
      <w:marLeft w:val="0"/>
      <w:marRight w:val="0"/>
      <w:marTop w:val="0"/>
      <w:marBottom w:val="0"/>
      <w:divBdr>
        <w:top w:val="none" w:sz="0" w:space="0" w:color="auto"/>
        <w:left w:val="none" w:sz="0" w:space="0" w:color="auto"/>
        <w:bottom w:val="none" w:sz="0" w:space="0" w:color="auto"/>
        <w:right w:val="none" w:sz="0" w:space="0" w:color="auto"/>
      </w:divBdr>
    </w:div>
    <w:div w:id="1370034081">
      <w:bodyDiv w:val="1"/>
      <w:marLeft w:val="0"/>
      <w:marRight w:val="0"/>
      <w:marTop w:val="0"/>
      <w:marBottom w:val="0"/>
      <w:divBdr>
        <w:top w:val="none" w:sz="0" w:space="0" w:color="auto"/>
        <w:left w:val="none" w:sz="0" w:space="0" w:color="auto"/>
        <w:bottom w:val="none" w:sz="0" w:space="0" w:color="auto"/>
        <w:right w:val="none" w:sz="0" w:space="0" w:color="auto"/>
      </w:divBdr>
    </w:div>
    <w:div w:id="1375620307">
      <w:bodyDiv w:val="1"/>
      <w:marLeft w:val="0"/>
      <w:marRight w:val="0"/>
      <w:marTop w:val="0"/>
      <w:marBottom w:val="0"/>
      <w:divBdr>
        <w:top w:val="none" w:sz="0" w:space="0" w:color="auto"/>
        <w:left w:val="none" w:sz="0" w:space="0" w:color="auto"/>
        <w:bottom w:val="none" w:sz="0" w:space="0" w:color="auto"/>
        <w:right w:val="none" w:sz="0" w:space="0" w:color="auto"/>
      </w:divBdr>
    </w:div>
    <w:div w:id="1380665054">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
    <w:div w:id="1380784359">
      <w:bodyDiv w:val="1"/>
      <w:marLeft w:val="0"/>
      <w:marRight w:val="0"/>
      <w:marTop w:val="0"/>
      <w:marBottom w:val="0"/>
      <w:divBdr>
        <w:top w:val="none" w:sz="0" w:space="0" w:color="auto"/>
        <w:left w:val="none" w:sz="0" w:space="0" w:color="auto"/>
        <w:bottom w:val="none" w:sz="0" w:space="0" w:color="auto"/>
        <w:right w:val="none" w:sz="0" w:space="0" w:color="auto"/>
      </w:divBdr>
    </w:div>
    <w:div w:id="1381979182">
      <w:bodyDiv w:val="1"/>
      <w:marLeft w:val="0"/>
      <w:marRight w:val="0"/>
      <w:marTop w:val="0"/>
      <w:marBottom w:val="0"/>
      <w:divBdr>
        <w:top w:val="none" w:sz="0" w:space="0" w:color="auto"/>
        <w:left w:val="none" w:sz="0" w:space="0" w:color="auto"/>
        <w:bottom w:val="none" w:sz="0" w:space="0" w:color="auto"/>
        <w:right w:val="none" w:sz="0" w:space="0" w:color="auto"/>
      </w:divBdr>
    </w:div>
    <w:div w:id="1382705437">
      <w:bodyDiv w:val="1"/>
      <w:marLeft w:val="0"/>
      <w:marRight w:val="0"/>
      <w:marTop w:val="0"/>
      <w:marBottom w:val="0"/>
      <w:divBdr>
        <w:top w:val="none" w:sz="0" w:space="0" w:color="auto"/>
        <w:left w:val="none" w:sz="0" w:space="0" w:color="auto"/>
        <w:bottom w:val="none" w:sz="0" w:space="0" w:color="auto"/>
        <w:right w:val="none" w:sz="0" w:space="0" w:color="auto"/>
      </w:divBdr>
    </w:div>
    <w:div w:id="1382824819">
      <w:bodyDiv w:val="1"/>
      <w:marLeft w:val="0"/>
      <w:marRight w:val="0"/>
      <w:marTop w:val="0"/>
      <w:marBottom w:val="0"/>
      <w:divBdr>
        <w:top w:val="none" w:sz="0" w:space="0" w:color="auto"/>
        <w:left w:val="none" w:sz="0" w:space="0" w:color="auto"/>
        <w:bottom w:val="none" w:sz="0" w:space="0" w:color="auto"/>
        <w:right w:val="none" w:sz="0" w:space="0" w:color="auto"/>
      </w:divBdr>
    </w:div>
    <w:div w:id="1383215942">
      <w:bodyDiv w:val="1"/>
      <w:marLeft w:val="0"/>
      <w:marRight w:val="0"/>
      <w:marTop w:val="0"/>
      <w:marBottom w:val="0"/>
      <w:divBdr>
        <w:top w:val="none" w:sz="0" w:space="0" w:color="auto"/>
        <w:left w:val="none" w:sz="0" w:space="0" w:color="auto"/>
        <w:bottom w:val="none" w:sz="0" w:space="0" w:color="auto"/>
        <w:right w:val="none" w:sz="0" w:space="0" w:color="auto"/>
      </w:divBdr>
    </w:div>
    <w:div w:id="1385909465">
      <w:bodyDiv w:val="1"/>
      <w:marLeft w:val="0"/>
      <w:marRight w:val="0"/>
      <w:marTop w:val="0"/>
      <w:marBottom w:val="0"/>
      <w:divBdr>
        <w:top w:val="none" w:sz="0" w:space="0" w:color="auto"/>
        <w:left w:val="none" w:sz="0" w:space="0" w:color="auto"/>
        <w:bottom w:val="none" w:sz="0" w:space="0" w:color="auto"/>
        <w:right w:val="none" w:sz="0" w:space="0" w:color="auto"/>
      </w:divBdr>
    </w:div>
    <w:div w:id="1387028995">
      <w:bodyDiv w:val="1"/>
      <w:marLeft w:val="0"/>
      <w:marRight w:val="0"/>
      <w:marTop w:val="0"/>
      <w:marBottom w:val="0"/>
      <w:divBdr>
        <w:top w:val="none" w:sz="0" w:space="0" w:color="auto"/>
        <w:left w:val="none" w:sz="0" w:space="0" w:color="auto"/>
        <w:bottom w:val="none" w:sz="0" w:space="0" w:color="auto"/>
        <w:right w:val="none" w:sz="0" w:space="0" w:color="auto"/>
      </w:divBdr>
    </w:div>
    <w:div w:id="1388334465">
      <w:bodyDiv w:val="1"/>
      <w:marLeft w:val="0"/>
      <w:marRight w:val="0"/>
      <w:marTop w:val="0"/>
      <w:marBottom w:val="0"/>
      <w:divBdr>
        <w:top w:val="none" w:sz="0" w:space="0" w:color="auto"/>
        <w:left w:val="none" w:sz="0" w:space="0" w:color="auto"/>
        <w:bottom w:val="none" w:sz="0" w:space="0" w:color="auto"/>
        <w:right w:val="none" w:sz="0" w:space="0" w:color="auto"/>
      </w:divBdr>
    </w:div>
    <w:div w:id="1389260309">
      <w:bodyDiv w:val="1"/>
      <w:marLeft w:val="0"/>
      <w:marRight w:val="0"/>
      <w:marTop w:val="0"/>
      <w:marBottom w:val="0"/>
      <w:divBdr>
        <w:top w:val="none" w:sz="0" w:space="0" w:color="auto"/>
        <w:left w:val="none" w:sz="0" w:space="0" w:color="auto"/>
        <w:bottom w:val="none" w:sz="0" w:space="0" w:color="auto"/>
        <w:right w:val="none" w:sz="0" w:space="0" w:color="auto"/>
      </w:divBdr>
    </w:div>
    <w:div w:id="1389956522">
      <w:bodyDiv w:val="1"/>
      <w:marLeft w:val="0"/>
      <w:marRight w:val="0"/>
      <w:marTop w:val="0"/>
      <w:marBottom w:val="0"/>
      <w:divBdr>
        <w:top w:val="none" w:sz="0" w:space="0" w:color="auto"/>
        <w:left w:val="none" w:sz="0" w:space="0" w:color="auto"/>
        <w:bottom w:val="none" w:sz="0" w:space="0" w:color="auto"/>
        <w:right w:val="none" w:sz="0" w:space="0" w:color="auto"/>
      </w:divBdr>
    </w:div>
    <w:div w:id="1391613080">
      <w:bodyDiv w:val="1"/>
      <w:marLeft w:val="0"/>
      <w:marRight w:val="0"/>
      <w:marTop w:val="0"/>
      <w:marBottom w:val="0"/>
      <w:divBdr>
        <w:top w:val="none" w:sz="0" w:space="0" w:color="auto"/>
        <w:left w:val="none" w:sz="0" w:space="0" w:color="auto"/>
        <w:bottom w:val="none" w:sz="0" w:space="0" w:color="auto"/>
        <w:right w:val="none" w:sz="0" w:space="0" w:color="auto"/>
      </w:divBdr>
    </w:div>
    <w:div w:id="1392580270">
      <w:bodyDiv w:val="1"/>
      <w:marLeft w:val="0"/>
      <w:marRight w:val="0"/>
      <w:marTop w:val="0"/>
      <w:marBottom w:val="0"/>
      <w:divBdr>
        <w:top w:val="none" w:sz="0" w:space="0" w:color="auto"/>
        <w:left w:val="none" w:sz="0" w:space="0" w:color="auto"/>
        <w:bottom w:val="none" w:sz="0" w:space="0" w:color="auto"/>
        <w:right w:val="none" w:sz="0" w:space="0" w:color="auto"/>
      </w:divBdr>
    </w:div>
    <w:div w:id="1394348873">
      <w:bodyDiv w:val="1"/>
      <w:marLeft w:val="0"/>
      <w:marRight w:val="0"/>
      <w:marTop w:val="0"/>
      <w:marBottom w:val="0"/>
      <w:divBdr>
        <w:top w:val="none" w:sz="0" w:space="0" w:color="auto"/>
        <w:left w:val="none" w:sz="0" w:space="0" w:color="auto"/>
        <w:bottom w:val="none" w:sz="0" w:space="0" w:color="auto"/>
        <w:right w:val="none" w:sz="0" w:space="0" w:color="auto"/>
      </w:divBdr>
    </w:div>
    <w:div w:id="1397435916">
      <w:bodyDiv w:val="1"/>
      <w:marLeft w:val="0"/>
      <w:marRight w:val="0"/>
      <w:marTop w:val="0"/>
      <w:marBottom w:val="0"/>
      <w:divBdr>
        <w:top w:val="none" w:sz="0" w:space="0" w:color="auto"/>
        <w:left w:val="none" w:sz="0" w:space="0" w:color="auto"/>
        <w:bottom w:val="none" w:sz="0" w:space="0" w:color="auto"/>
        <w:right w:val="none" w:sz="0" w:space="0" w:color="auto"/>
      </w:divBdr>
    </w:div>
    <w:div w:id="1397707639">
      <w:bodyDiv w:val="1"/>
      <w:marLeft w:val="0"/>
      <w:marRight w:val="0"/>
      <w:marTop w:val="0"/>
      <w:marBottom w:val="0"/>
      <w:divBdr>
        <w:top w:val="none" w:sz="0" w:space="0" w:color="auto"/>
        <w:left w:val="none" w:sz="0" w:space="0" w:color="auto"/>
        <w:bottom w:val="none" w:sz="0" w:space="0" w:color="auto"/>
        <w:right w:val="none" w:sz="0" w:space="0" w:color="auto"/>
      </w:divBdr>
    </w:div>
    <w:div w:id="1403673029">
      <w:bodyDiv w:val="1"/>
      <w:marLeft w:val="0"/>
      <w:marRight w:val="0"/>
      <w:marTop w:val="0"/>
      <w:marBottom w:val="0"/>
      <w:divBdr>
        <w:top w:val="none" w:sz="0" w:space="0" w:color="auto"/>
        <w:left w:val="none" w:sz="0" w:space="0" w:color="auto"/>
        <w:bottom w:val="none" w:sz="0" w:space="0" w:color="auto"/>
        <w:right w:val="none" w:sz="0" w:space="0" w:color="auto"/>
      </w:divBdr>
    </w:div>
    <w:div w:id="1403872912">
      <w:bodyDiv w:val="1"/>
      <w:marLeft w:val="0"/>
      <w:marRight w:val="0"/>
      <w:marTop w:val="0"/>
      <w:marBottom w:val="0"/>
      <w:divBdr>
        <w:top w:val="none" w:sz="0" w:space="0" w:color="auto"/>
        <w:left w:val="none" w:sz="0" w:space="0" w:color="auto"/>
        <w:bottom w:val="none" w:sz="0" w:space="0" w:color="auto"/>
        <w:right w:val="none" w:sz="0" w:space="0" w:color="auto"/>
      </w:divBdr>
    </w:div>
    <w:div w:id="1404985487">
      <w:bodyDiv w:val="1"/>
      <w:marLeft w:val="0"/>
      <w:marRight w:val="0"/>
      <w:marTop w:val="0"/>
      <w:marBottom w:val="0"/>
      <w:divBdr>
        <w:top w:val="none" w:sz="0" w:space="0" w:color="auto"/>
        <w:left w:val="none" w:sz="0" w:space="0" w:color="auto"/>
        <w:bottom w:val="none" w:sz="0" w:space="0" w:color="auto"/>
        <w:right w:val="none" w:sz="0" w:space="0" w:color="auto"/>
      </w:divBdr>
    </w:div>
    <w:div w:id="1407218975">
      <w:bodyDiv w:val="1"/>
      <w:marLeft w:val="0"/>
      <w:marRight w:val="0"/>
      <w:marTop w:val="0"/>
      <w:marBottom w:val="0"/>
      <w:divBdr>
        <w:top w:val="none" w:sz="0" w:space="0" w:color="auto"/>
        <w:left w:val="none" w:sz="0" w:space="0" w:color="auto"/>
        <w:bottom w:val="none" w:sz="0" w:space="0" w:color="auto"/>
        <w:right w:val="none" w:sz="0" w:space="0" w:color="auto"/>
      </w:divBdr>
    </w:div>
    <w:div w:id="1408114857">
      <w:bodyDiv w:val="1"/>
      <w:marLeft w:val="0"/>
      <w:marRight w:val="0"/>
      <w:marTop w:val="0"/>
      <w:marBottom w:val="0"/>
      <w:divBdr>
        <w:top w:val="none" w:sz="0" w:space="0" w:color="auto"/>
        <w:left w:val="none" w:sz="0" w:space="0" w:color="auto"/>
        <w:bottom w:val="none" w:sz="0" w:space="0" w:color="auto"/>
        <w:right w:val="none" w:sz="0" w:space="0" w:color="auto"/>
      </w:divBdr>
    </w:div>
    <w:div w:id="1408921220">
      <w:bodyDiv w:val="1"/>
      <w:marLeft w:val="0"/>
      <w:marRight w:val="0"/>
      <w:marTop w:val="0"/>
      <w:marBottom w:val="0"/>
      <w:divBdr>
        <w:top w:val="none" w:sz="0" w:space="0" w:color="auto"/>
        <w:left w:val="none" w:sz="0" w:space="0" w:color="auto"/>
        <w:bottom w:val="none" w:sz="0" w:space="0" w:color="auto"/>
        <w:right w:val="none" w:sz="0" w:space="0" w:color="auto"/>
      </w:divBdr>
    </w:div>
    <w:div w:id="1410730223">
      <w:bodyDiv w:val="1"/>
      <w:marLeft w:val="0"/>
      <w:marRight w:val="0"/>
      <w:marTop w:val="0"/>
      <w:marBottom w:val="0"/>
      <w:divBdr>
        <w:top w:val="none" w:sz="0" w:space="0" w:color="auto"/>
        <w:left w:val="none" w:sz="0" w:space="0" w:color="auto"/>
        <w:bottom w:val="none" w:sz="0" w:space="0" w:color="auto"/>
        <w:right w:val="none" w:sz="0" w:space="0" w:color="auto"/>
      </w:divBdr>
    </w:div>
    <w:div w:id="1412463945">
      <w:bodyDiv w:val="1"/>
      <w:marLeft w:val="0"/>
      <w:marRight w:val="0"/>
      <w:marTop w:val="0"/>
      <w:marBottom w:val="0"/>
      <w:divBdr>
        <w:top w:val="none" w:sz="0" w:space="0" w:color="auto"/>
        <w:left w:val="none" w:sz="0" w:space="0" w:color="auto"/>
        <w:bottom w:val="none" w:sz="0" w:space="0" w:color="auto"/>
        <w:right w:val="none" w:sz="0" w:space="0" w:color="auto"/>
      </w:divBdr>
    </w:div>
    <w:div w:id="1415736549">
      <w:bodyDiv w:val="1"/>
      <w:marLeft w:val="0"/>
      <w:marRight w:val="0"/>
      <w:marTop w:val="0"/>
      <w:marBottom w:val="0"/>
      <w:divBdr>
        <w:top w:val="none" w:sz="0" w:space="0" w:color="auto"/>
        <w:left w:val="none" w:sz="0" w:space="0" w:color="auto"/>
        <w:bottom w:val="none" w:sz="0" w:space="0" w:color="auto"/>
        <w:right w:val="none" w:sz="0" w:space="0" w:color="auto"/>
      </w:divBdr>
    </w:div>
    <w:div w:id="1420717266">
      <w:bodyDiv w:val="1"/>
      <w:marLeft w:val="0"/>
      <w:marRight w:val="0"/>
      <w:marTop w:val="0"/>
      <w:marBottom w:val="0"/>
      <w:divBdr>
        <w:top w:val="none" w:sz="0" w:space="0" w:color="auto"/>
        <w:left w:val="none" w:sz="0" w:space="0" w:color="auto"/>
        <w:bottom w:val="none" w:sz="0" w:space="0" w:color="auto"/>
        <w:right w:val="none" w:sz="0" w:space="0" w:color="auto"/>
      </w:divBdr>
    </w:div>
    <w:div w:id="1425111254">
      <w:bodyDiv w:val="1"/>
      <w:marLeft w:val="0"/>
      <w:marRight w:val="0"/>
      <w:marTop w:val="0"/>
      <w:marBottom w:val="0"/>
      <w:divBdr>
        <w:top w:val="none" w:sz="0" w:space="0" w:color="auto"/>
        <w:left w:val="none" w:sz="0" w:space="0" w:color="auto"/>
        <w:bottom w:val="none" w:sz="0" w:space="0" w:color="auto"/>
        <w:right w:val="none" w:sz="0" w:space="0" w:color="auto"/>
      </w:divBdr>
    </w:div>
    <w:div w:id="1425804949">
      <w:bodyDiv w:val="1"/>
      <w:marLeft w:val="0"/>
      <w:marRight w:val="0"/>
      <w:marTop w:val="0"/>
      <w:marBottom w:val="0"/>
      <w:divBdr>
        <w:top w:val="none" w:sz="0" w:space="0" w:color="auto"/>
        <w:left w:val="none" w:sz="0" w:space="0" w:color="auto"/>
        <w:bottom w:val="none" w:sz="0" w:space="0" w:color="auto"/>
        <w:right w:val="none" w:sz="0" w:space="0" w:color="auto"/>
      </w:divBdr>
    </w:div>
    <w:div w:id="1427340249">
      <w:bodyDiv w:val="1"/>
      <w:marLeft w:val="0"/>
      <w:marRight w:val="0"/>
      <w:marTop w:val="0"/>
      <w:marBottom w:val="0"/>
      <w:divBdr>
        <w:top w:val="none" w:sz="0" w:space="0" w:color="auto"/>
        <w:left w:val="none" w:sz="0" w:space="0" w:color="auto"/>
        <w:bottom w:val="none" w:sz="0" w:space="0" w:color="auto"/>
        <w:right w:val="none" w:sz="0" w:space="0" w:color="auto"/>
      </w:divBdr>
    </w:div>
    <w:div w:id="1432773793">
      <w:bodyDiv w:val="1"/>
      <w:marLeft w:val="0"/>
      <w:marRight w:val="0"/>
      <w:marTop w:val="0"/>
      <w:marBottom w:val="0"/>
      <w:divBdr>
        <w:top w:val="none" w:sz="0" w:space="0" w:color="auto"/>
        <w:left w:val="none" w:sz="0" w:space="0" w:color="auto"/>
        <w:bottom w:val="none" w:sz="0" w:space="0" w:color="auto"/>
        <w:right w:val="none" w:sz="0" w:space="0" w:color="auto"/>
      </w:divBdr>
    </w:div>
    <w:div w:id="1433933967">
      <w:bodyDiv w:val="1"/>
      <w:marLeft w:val="0"/>
      <w:marRight w:val="0"/>
      <w:marTop w:val="0"/>
      <w:marBottom w:val="0"/>
      <w:divBdr>
        <w:top w:val="none" w:sz="0" w:space="0" w:color="auto"/>
        <w:left w:val="none" w:sz="0" w:space="0" w:color="auto"/>
        <w:bottom w:val="none" w:sz="0" w:space="0" w:color="auto"/>
        <w:right w:val="none" w:sz="0" w:space="0" w:color="auto"/>
      </w:divBdr>
    </w:div>
    <w:div w:id="1438407937">
      <w:bodyDiv w:val="1"/>
      <w:marLeft w:val="0"/>
      <w:marRight w:val="0"/>
      <w:marTop w:val="0"/>
      <w:marBottom w:val="0"/>
      <w:divBdr>
        <w:top w:val="none" w:sz="0" w:space="0" w:color="auto"/>
        <w:left w:val="none" w:sz="0" w:space="0" w:color="auto"/>
        <w:bottom w:val="none" w:sz="0" w:space="0" w:color="auto"/>
        <w:right w:val="none" w:sz="0" w:space="0" w:color="auto"/>
      </w:divBdr>
    </w:div>
    <w:div w:id="1439639134">
      <w:bodyDiv w:val="1"/>
      <w:marLeft w:val="0"/>
      <w:marRight w:val="0"/>
      <w:marTop w:val="0"/>
      <w:marBottom w:val="0"/>
      <w:divBdr>
        <w:top w:val="none" w:sz="0" w:space="0" w:color="auto"/>
        <w:left w:val="none" w:sz="0" w:space="0" w:color="auto"/>
        <w:bottom w:val="none" w:sz="0" w:space="0" w:color="auto"/>
        <w:right w:val="none" w:sz="0" w:space="0" w:color="auto"/>
      </w:divBdr>
    </w:div>
    <w:div w:id="1440293887">
      <w:bodyDiv w:val="1"/>
      <w:marLeft w:val="0"/>
      <w:marRight w:val="0"/>
      <w:marTop w:val="0"/>
      <w:marBottom w:val="0"/>
      <w:divBdr>
        <w:top w:val="none" w:sz="0" w:space="0" w:color="auto"/>
        <w:left w:val="none" w:sz="0" w:space="0" w:color="auto"/>
        <w:bottom w:val="none" w:sz="0" w:space="0" w:color="auto"/>
        <w:right w:val="none" w:sz="0" w:space="0" w:color="auto"/>
      </w:divBdr>
    </w:div>
    <w:div w:id="1441677398">
      <w:bodyDiv w:val="1"/>
      <w:marLeft w:val="0"/>
      <w:marRight w:val="0"/>
      <w:marTop w:val="0"/>
      <w:marBottom w:val="0"/>
      <w:divBdr>
        <w:top w:val="none" w:sz="0" w:space="0" w:color="auto"/>
        <w:left w:val="none" w:sz="0" w:space="0" w:color="auto"/>
        <w:bottom w:val="none" w:sz="0" w:space="0" w:color="auto"/>
        <w:right w:val="none" w:sz="0" w:space="0" w:color="auto"/>
      </w:divBdr>
    </w:div>
    <w:div w:id="1444883820">
      <w:bodyDiv w:val="1"/>
      <w:marLeft w:val="0"/>
      <w:marRight w:val="0"/>
      <w:marTop w:val="0"/>
      <w:marBottom w:val="0"/>
      <w:divBdr>
        <w:top w:val="none" w:sz="0" w:space="0" w:color="auto"/>
        <w:left w:val="none" w:sz="0" w:space="0" w:color="auto"/>
        <w:bottom w:val="none" w:sz="0" w:space="0" w:color="auto"/>
        <w:right w:val="none" w:sz="0" w:space="0" w:color="auto"/>
      </w:divBdr>
    </w:div>
    <w:div w:id="1448696471">
      <w:bodyDiv w:val="1"/>
      <w:marLeft w:val="0"/>
      <w:marRight w:val="0"/>
      <w:marTop w:val="0"/>
      <w:marBottom w:val="0"/>
      <w:divBdr>
        <w:top w:val="none" w:sz="0" w:space="0" w:color="auto"/>
        <w:left w:val="none" w:sz="0" w:space="0" w:color="auto"/>
        <w:bottom w:val="none" w:sz="0" w:space="0" w:color="auto"/>
        <w:right w:val="none" w:sz="0" w:space="0" w:color="auto"/>
      </w:divBdr>
    </w:div>
    <w:div w:id="1453331017">
      <w:bodyDiv w:val="1"/>
      <w:marLeft w:val="0"/>
      <w:marRight w:val="0"/>
      <w:marTop w:val="0"/>
      <w:marBottom w:val="0"/>
      <w:divBdr>
        <w:top w:val="none" w:sz="0" w:space="0" w:color="auto"/>
        <w:left w:val="none" w:sz="0" w:space="0" w:color="auto"/>
        <w:bottom w:val="none" w:sz="0" w:space="0" w:color="auto"/>
        <w:right w:val="none" w:sz="0" w:space="0" w:color="auto"/>
      </w:divBdr>
    </w:div>
    <w:div w:id="1455247242">
      <w:bodyDiv w:val="1"/>
      <w:marLeft w:val="0"/>
      <w:marRight w:val="0"/>
      <w:marTop w:val="0"/>
      <w:marBottom w:val="0"/>
      <w:divBdr>
        <w:top w:val="none" w:sz="0" w:space="0" w:color="auto"/>
        <w:left w:val="none" w:sz="0" w:space="0" w:color="auto"/>
        <w:bottom w:val="none" w:sz="0" w:space="0" w:color="auto"/>
        <w:right w:val="none" w:sz="0" w:space="0" w:color="auto"/>
      </w:divBdr>
    </w:div>
    <w:div w:id="1461268577">
      <w:bodyDiv w:val="1"/>
      <w:marLeft w:val="0"/>
      <w:marRight w:val="0"/>
      <w:marTop w:val="0"/>
      <w:marBottom w:val="0"/>
      <w:divBdr>
        <w:top w:val="none" w:sz="0" w:space="0" w:color="auto"/>
        <w:left w:val="none" w:sz="0" w:space="0" w:color="auto"/>
        <w:bottom w:val="none" w:sz="0" w:space="0" w:color="auto"/>
        <w:right w:val="none" w:sz="0" w:space="0" w:color="auto"/>
      </w:divBdr>
    </w:div>
    <w:div w:id="1462265116">
      <w:bodyDiv w:val="1"/>
      <w:marLeft w:val="0"/>
      <w:marRight w:val="0"/>
      <w:marTop w:val="0"/>
      <w:marBottom w:val="0"/>
      <w:divBdr>
        <w:top w:val="none" w:sz="0" w:space="0" w:color="auto"/>
        <w:left w:val="none" w:sz="0" w:space="0" w:color="auto"/>
        <w:bottom w:val="none" w:sz="0" w:space="0" w:color="auto"/>
        <w:right w:val="none" w:sz="0" w:space="0" w:color="auto"/>
      </w:divBdr>
    </w:div>
    <w:div w:id="1467433135">
      <w:bodyDiv w:val="1"/>
      <w:marLeft w:val="0"/>
      <w:marRight w:val="0"/>
      <w:marTop w:val="0"/>
      <w:marBottom w:val="0"/>
      <w:divBdr>
        <w:top w:val="none" w:sz="0" w:space="0" w:color="auto"/>
        <w:left w:val="none" w:sz="0" w:space="0" w:color="auto"/>
        <w:bottom w:val="none" w:sz="0" w:space="0" w:color="auto"/>
        <w:right w:val="none" w:sz="0" w:space="0" w:color="auto"/>
      </w:divBdr>
    </w:div>
    <w:div w:id="1468670611">
      <w:bodyDiv w:val="1"/>
      <w:marLeft w:val="0"/>
      <w:marRight w:val="0"/>
      <w:marTop w:val="0"/>
      <w:marBottom w:val="0"/>
      <w:divBdr>
        <w:top w:val="none" w:sz="0" w:space="0" w:color="auto"/>
        <w:left w:val="none" w:sz="0" w:space="0" w:color="auto"/>
        <w:bottom w:val="none" w:sz="0" w:space="0" w:color="auto"/>
        <w:right w:val="none" w:sz="0" w:space="0" w:color="auto"/>
      </w:divBdr>
    </w:div>
    <w:div w:id="1470367102">
      <w:bodyDiv w:val="1"/>
      <w:marLeft w:val="0"/>
      <w:marRight w:val="0"/>
      <w:marTop w:val="0"/>
      <w:marBottom w:val="0"/>
      <w:divBdr>
        <w:top w:val="none" w:sz="0" w:space="0" w:color="auto"/>
        <w:left w:val="none" w:sz="0" w:space="0" w:color="auto"/>
        <w:bottom w:val="none" w:sz="0" w:space="0" w:color="auto"/>
        <w:right w:val="none" w:sz="0" w:space="0" w:color="auto"/>
      </w:divBdr>
    </w:div>
    <w:div w:id="1472215387">
      <w:bodyDiv w:val="1"/>
      <w:marLeft w:val="0"/>
      <w:marRight w:val="0"/>
      <w:marTop w:val="0"/>
      <w:marBottom w:val="0"/>
      <w:divBdr>
        <w:top w:val="none" w:sz="0" w:space="0" w:color="auto"/>
        <w:left w:val="none" w:sz="0" w:space="0" w:color="auto"/>
        <w:bottom w:val="none" w:sz="0" w:space="0" w:color="auto"/>
        <w:right w:val="none" w:sz="0" w:space="0" w:color="auto"/>
      </w:divBdr>
    </w:div>
    <w:div w:id="1474056920">
      <w:bodyDiv w:val="1"/>
      <w:marLeft w:val="0"/>
      <w:marRight w:val="0"/>
      <w:marTop w:val="0"/>
      <w:marBottom w:val="0"/>
      <w:divBdr>
        <w:top w:val="none" w:sz="0" w:space="0" w:color="auto"/>
        <w:left w:val="none" w:sz="0" w:space="0" w:color="auto"/>
        <w:bottom w:val="none" w:sz="0" w:space="0" w:color="auto"/>
        <w:right w:val="none" w:sz="0" w:space="0" w:color="auto"/>
      </w:divBdr>
    </w:div>
    <w:div w:id="1475678330">
      <w:bodyDiv w:val="1"/>
      <w:marLeft w:val="0"/>
      <w:marRight w:val="0"/>
      <w:marTop w:val="0"/>
      <w:marBottom w:val="0"/>
      <w:divBdr>
        <w:top w:val="none" w:sz="0" w:space="0" w:color="auto"/>
        <w:left w:val="none" w:sz="0" w:space="0" w:color="auto"/>
        <w:bottom w:val="none" w:sz="0" w:space="0" w:color="auto"/>
        <w:right w:val="none" w:sz="0" w:space="0" w:color="auto"/>
      </w:divBdr>
    </w:div>
    <w:div w:id="1479151473">
      <w:bodyDiv w:val="1"/>
      <w:marLeft w:val="0"/>
      <w:marRight w:val="0"/>
      <w:marTop w:val="0"/>
      <w:marBottom w:val="0"/>
      <w:divBdr>
        <w:top w:val="none" w:sz="0" w:space="0" w:color="auto"/>
        <w:left w:val="none" w:sz="0" w:space="0" w:color="auto"/>
        <w:bottom w:val="none" w:sz="0" w:space="0" w:color="auto"/>
        <w:right w:val="none" w:sz="0" w:space="0" w:color="auto"/>
      </w:divBdr>
    </w:div>
    <w:div w:id="1479803826">
      <w:bodyDiv w:val="1"/>
      <w:marLeft w:val="0"/>
      <w:marRight w:val="0"/>
      <w:marTop w:val="0"/>
      <w:marBottom w:val="0"/>
      <w:divBdr>
        <w:top w:val="none" w:sz="0" w:space="0" w:color="auto"/>
        <w:left w:val="none" w:sz="0" w:space="0" w:color="auto"/>
        <w:bottom w:val="none" w:sz="0" w:space="0" w:color="auto"/>
        <w:right w:val="none" w:sz="0" w:space="0" w:color="auto"/>
      </w:divBdr>
    </w:div>
    <w:div w:id="1484160885">
      <w:bodyDiv w:val="1"/>
      <w:marLeft w:val="0"/>
      <w:marRight w:val="0"/>
      <w:marTop w:val="0"/>
      <w:marBottom w:val="0"/>
      <w:divBdr>
        <w:top w:val="none" w:sz="0" w:space="0" w:color="auto"/>
        <w:left w:val="none" w:sz="0" w:space="0" w:color="auto"/>
        <w:bottom w:val="none" w:sz="0" w:space="0" w:color="auto"/>
        <w:right w:val="none" w:sz="0" w:space="0" w:color="auto"/>
      </w:divBdr>
    </w:div>
    <w:div w:id="1485662214">
      <w:bodyDiv w:val="1"/>
      <w:marLeft w:val="0"/>
      <w:marRight w:val="0"/>
      <w:marTop w:val="0"/>
      <w:marBottom w:val="0"/>
      <w:divBdr>
        <w:top w:val="none" w:sz="0" w:space="0" w:color="auto"/>
        <w:left w:val="none" w:sz="0" w:space="0" w:color="auto"/>
        <w:bottom w:val="none" w:sz="0" w:space="0" w:color="auto"/>
        <w:right w:val="none" w:sz="0" w:space="0" w:color="auto"/>
      </w:divBdr>
    </w:div>
    <w:div w:id="1486818566">
      <w:bodyDiv w:val="1"/>
      <w:marLeft w:val="0"/>
      <w:marRight w:val="0"/>
      <w:marTop w:val="0"/>
      <w:marBottom w:val="0"/>
      <w:divBdr>
        <w:top w:val="none" w:sz="0" w:space="0" w:color="auto"/>
        <w:left w:val="none" w:sz="0" w:space="0" w:color="auto"/>
        <w:bottom w:val="none" w:sz="0" w:space="0" w:color="auto"/>
        <w:right w:val="none" w:sz="0" w:space="0" w:color="auto"/>
      </w:divBdr>
    </w:div>
    <w:div w:id="1487942067">
      <w:bodyDiv w:val="1"/>
      <w:marLeft w:val="0"/>
      <w:marRight w:val="0"/>
      <w:marTop w:val="0"/>
      <w:marBottom w:val="0"/>
      <w:divBdr>
        <w:top w:val="none" w:sz="0" w:space="0" w:color="auto"/>
        <w:left w:val="none" w:sz="0" w:space="0" w:color="auto"/>
        <w:bottom w:val="none" w:sz="0" w:space="0" w:color="auto"/>
        <w:right w:val="none" w:sz="0" w:space="0" w:color="auto"/>
      </w:divBdr>
    </w:div>
    <w:div w:id="1489206694">
      <w:bodyDiv w:val="1"/>
      <w:marLeft w:val="0"/>
      <w:marRight w:val="0"/>
      <w:marTop w:val="0"/>
      <w:marBottom w:val="0"/>
      <w:divBdr>
        <w:top w:val="none" w:sz="0" w:space="0" w:color="auto"/>
        <w:left w:val="none" w:sz="0" w:space="0" w:color="auto"/>
        <w:bottom w:val="none" w:sz="0" w:space="0" w:color="auto"/>
        <w:right w:val="none" w:sz="0" w:space="0" w:color="auto"/>
      </w:divBdr>
    </w:div>
    <w:div w:id="1493176035">
      <w:bodyDiv w:val="1"/>
      <w:marLeft w:val="0"/>
      <w:marRight w:val="0"/>
      <w:marTop w:val="0"/>
      <w:marBottom w:val="0"/>
      <w:divBdr>
        <w:top w:val="none" w:sz="0" w:space="0" w:color="auto"/>
        <w:left w:val="none" w:sz="0" w:space="0" w:color="auto"/>
        <w:bottom w:val="none" w:sz="0" w:space="0" w:color="auto"/>
        <w:right w:val="none" w:sz="0" w:space="0" w:color="auto"/>
      </w:divBdr>
    </w:div>
    <w:div w:id="1493982879">
      <w:bodyDiv w:val="1"/>
      <w:marLeft w:val="0"/>
      <w:marRight w:val="0"/>
      <w:marTop w:val="0"/>
      <w:marBottom w:val="0"/>
      <w:divBdr>
        <w:top w:val="none" w:sz="0" w:space="0" w:color="auto"/>
        <w:left w:val="none" w:sz="0" w:space="0" w:color="auto"/>
        <w:bottom w:val="none" w:sz="0" w:space="0" w:color="auto"/>
        <w:right w:val="none" w:sz="0" w:space="0" w:color="auto"/>
      </w:divBdr>
    </w:div>
    <w:div w:id="1495951523">
      <w:bodyDiv w:val="1"/>
      <w:marLeft w:val="0"/>
      <w:marRight w:val="0"/>
      <w:marTop w:val="0"/>
      <w:marBottom w:val="0"/>
      <w:divBdr>
        <w:top w:val="none" w:sz="0" w:space="0" w:color="auto"/>
        <w:left w:val="none" w:sz="0" w:space="0" w:color="auto"/>
        <w:bottom w:val="none" w:sz="0" w:space="0" w:color="auto"/>
        <w:right w:val="none" w:sz="0" w:space="0" w:color="auto"/>
      </w:divBdr>
    </w:div>
    <w:div w:id="1497527078">
      <w:bodyDiv w:val="1"/>
      <w:marLeft w:val="0"/>
      <w:marRight w:val="0"/>
      <w:marTop w:val="0"/>
      <w:marBottom w:val="0"/>
      <w:divBdr>
        <w:top w:val="none" w:sz="0" w:space="0" w:color="auto"/>
        <w:left w:val="none" w:sz="0" w:space="0" w:color="auto"/>
        <w:bottom w:val="none" w:sz="0" w:space="0" w:color="auto"/>
        <w:right w:val="none" w:sz="0" w:space="0" w:color="auto"/>
      </w:divBdr>
    </w:div>
    <w:div w:id="1497845478">
      <w:bodyDiv w:val="1"/>
      <w:marLeft w:val="0"/>
      <w:marRight w:val="0"/>
      <w:marTop w:val="0"/>
      <w:marBottom w:val="0"/>
      <w:divBdr>
        <w:top w:val="none" w:sz="0" w:space="0" w:color="auto"/>
        <w:left w:val="none" w:sz="0" w:space="0" w:color="auto"/>
        <w:bottom w:val="none" w:sz="0" w:space="0" w:color="auto"/>
        <w:right w:val="none" w:sz="0" w:space="0" w:color="auto"/>
      </w:divBdr>
    </w:div>
    <w:div w:id="1499806207">
      <w:bodyDiv w:val="1"/>
      <w:marLeft w:val="0"/>
      <w:marRight w:val="0"/>
      <w:marTop w:val="0"/>
      <w:marBottom w:val="0"/>
      <w:divBdr>
        <w:top w:val="none" w:sz="0" w:space="0" w:color="auto"/>
        <w:left w:val="none" w:sz="0" w:space="0" w:color="auto"/>
        <w:bottom w:val="none" w:sz="0" w:space="0" w:color="auto"/>
        <w:right w:val="none" w:sz="0" w:space="0" w:color="auto"/>
      </w:divBdr>
    </w:div>
    <w:div w:id="1501699462">
      <w:bodyDiv w:val="1"/>
      <w:marLeft w:val="0"/>
      <w:marRight w:val="0"/>
      <w:marTop w:val="0"/>
      <w:marBottom w:val="0"/>
      <w:divBdr>
        <w:top w:val="none" w:sz="0" w:space="0" w:color="auto"/>
        <w:left w:val="none" w:sz="0" w:space="0" w:color="auto"/>
        <w:bottom w:val="none" w:sz="0" w:space="0" w:color="auto"/>
        <w:right w:val="none" w:sz="0" w:space="0" w:color="auto"/>
      </w:divBdr>
    </w:div>
    <w:div w:id="1502816015">
      <w:bodyDiv w:val="1"/>
      <w:marLeft w:val="0"/>
      <w:marRight w:val="0"/>
      <w:marTop w:val="0"/>
      <w:marBottom w:val="0"/>
      <w:divBdr>
        <w:top w:val="none" w:sz="0" w:space="0" w:color="auto"/>
        <w:left w:val="none" w:sz="0" w:space="0" w:color="auto"/>
        <w:bottom w:val="none" w:sz="0" w:space="0" w:color="auto"/>
        <w:right w:val="none" w:sz="0" w:space="0" w:color="auto"/>
      </w:divBdr>
    </w:div>
    <w:div w:id="1506936795">
      <w:bodyDiv w:val="1"/>
      <w:marLeft w:val="0"/>
      <w:marRight w:val="0"/>
      <w:marTop w:val="0"/>
      <w:marBottom w:val="0"/>
      <w:divBdr>
        <w:top w:val="none" w:sz="0" w:space="0" w:color="auto"/>
        <w:left w:val="none" w:sz="0" w:space="0" w:color="auto"/>
        <w:bottom w:val="none" w:sz="0" w:space="0" w:color="auto"/>
        <w:right w:val="none" w:sz="0" w:space="0" w:color="auto"/>
      </w:divBdr>
    </w:div>
    <w:div w:id="1509443552">
      <w:bodyDiv w:val="1"/>
      <w:marLeft w:val="0"/>
      <w:marRight w:val="0"/>
      <w:marTop w:val="0"/>
      <w:marBottom w:val="0"/>
      <w:divBdr>
        <w:top w:val="none" w:sz="0" w:space="0" w:color="auto"/>
        <w:left w:val="none" w:sz="0" w:space="0" w:color="auto"/>
        <w:bottom w:val="none" w:sz="0" w:space="0" w:color="auto"/>
        <w:right w:val="none" w:sz="0" w:space="0" w:color="auto"/>
      </w:divBdr>
    </w:div>
    <w:div w:id="1510413120">
      <w:bodyDiv w:val="1"/>
      <w:marLeft w:val="0"/>
      <w:marRight w:val="0"/>
      <w:marTop w:val="0"/>
      <w:marBottom w:val="0"/>
      <w:divBdr>
        <w:top w:val="none" w:sz="0" w:space="0" w:color="auto"/>
        <w:left w:val="none" w:sz="0" w:space="0" w:color="auto"/>
        <w:bottom w:val="none" w:sz="0" w:space="0" w:color="auto"/>
        <w:right w:val="none" w:sz="0" w:space="0" w:color="auto"/>
      </w:divBdr>
    </w:div>
    <w:div w:id="1520123813">
      <w:bodyDiv w:val="1"/>
      <w:marLeft w:val="0"/>
      <w:marRight w:val="0"/>
      <w:marTop w:val="0"/>
      <w:marBottom w:val="0"/>
      <w:divBdr>
        <w:top w:val="none" w:sz="0" w:space="0" w:color="auto"/>
        <w:left w:val="none" w:sz="0" w:space="0" w:color="auto"/>
        <w:bottom w:val="none" w:sz="0" w:space="0" w:color="auto"/>
        <w:right w:val="none" w:sz="0" w:space="0" w:color="auto"/>
      </w:divBdr>
    </w:div>
    <w:div w:id="1522401711">
      <w:bodyDiv w:val="1"/>
      <w:marLeft w:val="0"/>
      <w:marRight w:val="0"/>
      <w:marTop w:val="0"/>
      <w:marBottom w:val="0"/>
      <w:divBdr>
        <w:top w:val="none" w:sz="0" w:space="0" w:color="auto"/>
        <w:left w:val="none" w:sz="0" w:space="0" w:color="auto"/>
        <w:bottom w:val="none" w:sz="0" w:space="0" w:color="auto"/>
        <w:right w:val="none" w:sz="0" w:space="0" w:color="auto"/>
      </w:divBdr>
    </w:div>
    <w:div w:id="1523939739">
      <w:bodyDiv w:val="1"/>
      <w:marLeft w:val="0"/>
      <w:marRight w:val="0"/>
      <w:marTop w:val="0"/>
      <w:marBottom w:val="0"/>
      <w:divBdr>
        <w:top w:val="none" w:sz="0" w:space="0" w:color="auto"/>
        <w:left w:val="none" w:sz="0" w:space="0" w:color="auto"/>
        <w:bottom w:val="none" w:sz="0" w:space="0" w:color="auto"/>
        <w:right w:val="none" w:sz="0" w:space="0" w:color="auto"/>
      </w:divBdr>
    </w:div>
    <w:div w:id="1524516630">
      <w:bodyDiv w:val="1"/>
      <w:marLeft w:val="0"/>
      <w:marRight w:val="0"/>
      <w:marTop w:val="0"/>
      <w:marBottom w:val="0"/>
      <w:divBdr>
        <w:top w:val="none" w:sz="0" w:space="0" w:color="auto"/>
        <w:left w:val="none" w:sz="0" w:space="0" w:color="auto"/>
        <w:bottom w:val="none" w:sz="0" w:space="0" w:color="auto"/>
        <w:right w:val="none" w:sz="0" w:space="0" w:color="auto"/>
      </w:divBdr>
    </w:div>
    <w:div w:id="1525510266">
      <w:bodyDiv w:val="1"/>
      <w:marLeft w:val="0"/>
      <w:marRight w:val="0"/>
      <w:marTop w:val="0"/>
      <w:marBottom w:val="0"/>
      <w:divBdr>
        <w:top w:val="none" w:sz="0" w:space="0" w:color="auto"/>
        <w:left w:val="none" w:sz="0" w:space="0" w:color="auto"/>
        <w:bottom w:val="none" w:sz="0" w:space="0" w:color="auto"/>
        <w:right w:val="none" w:sz="0" w:space="0" w:color="auto"/>
      </w:divBdr>
    </w:div>
    <w:div w:id="1525553500">
      <w:bodyDiv w:val="1"/>
      <w:marLeft w:val="0"/>
      <w:marRight w:val="0"/>
      <w:marTop w:val="0"/>
      <w:marBottom w:val="0"/>
      <w:divBdr>
        <w:top w:val="none" w:sz="0" w:space="0" w:color="auto"/>
        <w:left w:val="none" w:sz="0" w:space="0" w:color="auto"/>
        <w:bottom w:val="none" w:sz="0" w:space="0" w:color="auto"/>
        <w:right w:val="none" w:sz="0" w:space="0" w:color="auto"/>
      </w:divBdr>
    </w:div>
    <w:div w:id="1529639662">
      <w:bodyDiv w:val="1"/>
      <w:marLeft w:val="0"/>
      <w:marRight w:val="0"/>
      <w:marTop w:val="0"/>
      <w:marBottom w:val="0"/>
      <w:divBdr>
        <w:top w:val="none" w:sz="0" w:space="0" w:color="auto"/>
        <w:left w:val="none" w:sz="0" w:space="0" w:color="auto"/>
        <w:bottom w:val="none" w:sz="0" w:space="0" w:color="auto"/>
        <w:right w:val="none" w:sz="0" w:space="0" w:color="auto"/>
      </w:divBdr>
    </w:div>
    <w:div w:id="1529834285">
      <w:bodyDiv w:val="1"/>
      <w:marLeft w:val="0"/>
      <w:marRight w:val="0"/>
      <w:marTop w:val="0"/>
      <w:marBottom w:val="0"/>
      <w:divBdr>
        <w:top w:val="none" w:sz="0" w:space="0" w:color="auto"/>
        <w:left w:val="none" w:sz="0" w:space="0" w:color="auto"/>
        <w:bottom w:val="none" w:sz="0" w:space="0" w:color="auto"/>
        <w:right w:val="none" w:sz="0" w:space="0" w:color="auto"/>
      </w:divBdr>
    </w:div>
    <w:div w:id="1536579270">
      <w:bodyDiv w:val="1"/>
      <w:marLeft w:val="0"/>
      <w:marRight w:val="0"/>
      <w:marTop w:val="0"/>
      <w:marBottom w:val="0"/>
      <w:divBdr>
        <w:top w:val="none" w:sz="0" w:space="0" w:color="auto"/>
        <w:left w:val="none" w:sz="0" w:space="0" w:color="auto"/>
        <w:bottom w:val="none" w:sz="0" w:space="0" w:color="auto"/>
        <w:right w:val="none" w:sz="0" w:space="0" w:color="auto"/>
      </w:divBdr>
    </w:div>
    <w:div w:id="1537546163">
      <w:bodyDiv w:val="1"/>
      <w:marLeft w:val="0"/>
      <w:marRight w:val="0"/>
      <w:marTop w:val="0"/>
      <w:marBottom w:val="0"/>
      <w:divBdr>
        <w:top w:val="none" w:sz="0" w:space="0" w:color="auto"/>
        <w:left w:val="none" w:sz="0" w:space="0" w:color="auto"/>
        <w:bottom w:val="none" w:sz="0" w:space="0" w:color="auto"/>
        <w:right w:val="none" w:sz="0" w:space="0" w:color="auto"/>
      </w:divBdr>
    </w:div>
    <w:div w:id="1539050305">
      <w:bodyDiv w:val="1"/>
      <w:marLeft w:val="0"/>
      <w:marRight w:val="0"/>
      <w:marTop w:val="0"/>
      <w:marBottom w:val="0"/>
      <w:divBdr>
        <w:top w:val="none" w:sz="0" w:space="0" w:color="auto"/>
        <w:left w:val="none" w:sz="0" w:space="0" w:color="auto"/>
        <w:bottom w:val="none" w:sz="0" w:space="0" w:color="auto"/>
        <w:right w:val="none" w:sz="0" w:space="0" w:color="auto"/>
      </w:divBdr>
    </w:div>
    <w:div w:id="1541823942">
      <w:bodyDiv w:val="1"/>
      <w:marLeft w:val="0"/>
      <w:marRight w:val="0"/>
      <w:marTop w:val="0"/>
      <w:marBottom w:val="0"/>
      <w:divBdr>
        <w:top w:val="none" w:sz="0" w:space="0" w:color="auto"/>
        <w:left w:val="none" w:sz="0" w:space="0" w:color="auto"/>
        <w:bottom w:val="none" w:sz="0" w:space="0" w:color="auto"/>
        <w:right w:val="none" w:sz="0" w:space="0" w:color="auto"/>
      </w:divBdr>
    </w:div>
    <w:div w:id="1546139157">
      <w:bodyDiv w:val="1"/>
      <w:marLeft w:val="0"/>
      <w:marRight w:val="0"/>
      <w:marTop w:val="0"/>
      <w:marBottom w:val="0"/>
      <w:divBdr>
        <w:top w:val="none" w:sz="0" w:space="0" w:color="auto"/>
        <w:left w:val="none" w:sz="0" w:space="0" w:color="auto"/>
        <w:bottom w:val="none" w:sz="0" w:space="0" w:color="auto"/>
        <w:right w:val="none" w:sz="0" w:space="0" w:color="auto"/>
      </w:divBdr>
    </w:div>
    <w:div w:id="1548376408">
      <w:bodyDiv w:val="1"/>
      <w:marLeft w:val="0"/>
      <w:marRight w:val="0"/>
      <w:marTop w:val="0"/>
      <w:marBottom w:val="0"/>
      <w:divBdr>
        <w:top w:val="none" w:sz="0" w:space="0" w:color="auto"/>
        <w:left w:val="none" w:sz="0" w:space="0" w:color="auto"/>
        <w:bottom w:val="none" w:sz="0" w:space="0" w:color="auto"/>
        <w:right w:val="none" w:sz="0" w:space="0" w:color="auto"/>
      </w:divBdr>
    </w:div>
    <w:div w:id="1549148193">
      <w:bodyDiv w:val="1"/>
      <w:marLeft w:val="0"/>
      <w:marRight w:val="0"/>
      <w:marTop w:val="0"/>
      <w:marBottom w:val="0"/>
      <w:divBdr>
        <w:top w:val="none" w:sz="0" w:space="0" w:color="auto"/>
        <w:left w:val="none" w:sz="0" w:space="0" w:color="auto"/>
        <w:bottom w:val="none" w:sz="0" w:space="0" w:color="auto"/>
        <w:right w:val="none" w:sz="0" w:space="0" w:color="auto"/>
      </w:divBdr>
    </w:div>
    <w:div w:id="1551914212">
      <w:bodyDiv w:val="1"/>
      <w:marLeft w:val="0"/>
      <w:marRight w:val="0"/>
      <w:marTop w:val="0"/>
      <w:marBottom w:val="0"/>
      <w:divBdr>
        <w:top w:val="none" w:sz="0" w:space="0" w:color="auto"/>
        <w:left w:val="none" w:sz="0" w:space="0" w:color="auto"/>
        <w:bottom w:val="none" w:sz="0" w:space="0" w:color="auto"/>
        <w:right w:val="none" w:sz="0" w:space="0" w:color="auto"/>
      </w:divBdr>
    </w:div>
    <w:div w:id="1554192416">
      <w:bodyDiv w:val="1"/>
      <w:marLeft w:val="0"/>
      <w:marRight w:val="0"/>
      <w:marTop w:val="0"/>
      <w:marBottom w:val="0"/>
      <w:divBdr>
        <w:top w:val="none" w:sz="0" w:space="0" w:color="auto"/>
        <w:left w:val="none" w:sz="0" w:space="0" w:color="auto"/>
        <w:bottom w:val="none" w:sz="0" w:space="0" w:color="auto"/>
        <w:right w:val="none" w:sz="0" w:space="0" w:color="auto"/>
      </w:divBdr>
    </w:div>
    <w:div w:id="1555504778">
      <w:bodyDiv w:val="1"/>
      <w:marLeft w:val="0"/>
      <w:marRight w:val="0"/>
      <w:marTop w:val="0"/>
      <w:marBottom w:val="0"/>
      <w:divBdr>
        <w:top w:val="none" w:sz="0" w:space="0" w:color="auto"/>
        <w:left w:val="none" w:sz="0" w:space="0" w:color="auto"/>
        <w:bottom w:val="none" w:sz="0" w:space="0" w:color="auto"/>
        <w:right w:val="none" w:sz="0" w:space="0" w:color="auto"/>
      </w:divBdr>
    </w:div>
    <w:div w:id="1556087124">
      <w:bodyDiv w:val="1"/>
      <w:marLeft w:val="0"/>
      <w:marRight w:val="0"/>
      <w:marTop w:val="0"/>
      <w:marBottom w:val="0"/>
      <w:divBdr>
        <w:top w:val="none" w:sz="0" w:space="0" w:color="auto"/>
        <w:left w:val="none" w:sz="0" w:space="0" w:color="auto"/>
        <w:bottom w:val="none" w:sz="0" w:space="0" w:color="auto"/>
        <w:right w:val="none" w:sz="0" w:space="0" w:color="auto"/>
      </w:divBdr>
    </w:div>
    <w:div w:id="1556426668">
      <w:bodyDiv w:val="1"/>
      <w:marLeft w:val="0"/>
      <w:marRight w:val="0"/>
      <w:marTop w:val="0"/>
      <w:marBottom w:val="0"/>
      <w:divBdr>
        <w:top w:val="none" w:sz="0" w:space="0" w:color="auto"/>
        <w:left w:val="none" w:sz="0" w:space="0" w:color="auto"/>
        <w:bottom w:val="none" w:sz="0" w:space="0" w:color="auto"/>
        <w:right w:val="none" w:sz="0" w:space="0" w:color="auto"/>
      </w:divBdr>
    </w:div>
    <w:div w:id="1565025314">
      <w:bodyDiv w:val="1"/>
      <w:marLeft w:val="0"/>
      <w:marRight w:val="0"/>
      <w:marTop w:val="0"/>
      <w:marBottom w:val="0"/>
      <w:divBdr>
        <w:top w:val="none" w:sz="0" w:space="0" w:color="auto"/>
        <w:left w:val="none" w:sz="0" w:space="0" w:color="auto"/>
        <w:bottom w:val="none" w:sz="0" w:space="0" w:color="auto"/>
        <w:right w:val="none" w:sz="0" w:space="0" w:color="auto"/>
      </w:divBdr>
    </w:div>
    <w:div w:id="1565414236">
      <w:bodyDiv w:val="1"/>
      <w:marLeft w:val="0"/>
      <w:marRight w:val="0"/>
      <w:marTop w:val="0"/>
      <w:marBottom w:val="0"/>
      <w:divBdr>
        <w:top w:val="none" w:sz="0" w:space="0" w:color="auto"/>
        <w:left w:val="none" w:sz="0" w:space="0" w:color="auto"/>
        <w:bottom w:val="none" w:sz="0" w:space="0" w:color="auto"/>
        <w:right w:val="none" w:sz="0" w:space="0" w:color="auto"/>
      </w:divBdr>
    </w:div>
    <w:div w:id="1565485441">
      <w:bodyDiv w:val="1"/>
      <w:marLeft w:val="0"/>
      <w:marRight w:val="0"/>
      <w:marTop w:val="0"/>
      <w:marBottom w:val="0"/>
      <w:divBdr>
        <w:top w:val="none" w:sz="0" w:space="0" w:color="auto"/>
        <w:left w:val="none" w:sz="0" w:space="0" w:color="auto"/>
        <w:bottom w:val="none" w:sz="0" w:space="0" w:color="auto"/>
        <w:right w:val="none" w:sz="0" w:space="0" w:color="auto"/>
      </w:divBdr>
    </w:div>
    <w:div w:id="1572695220">
      <w:bodyDiv w:val="1"/>
      <w:marLeft w:val="0"/>
      <w:marRight w:val="0"/>
      <w:marTop w:val="0"/>
      <w:marBottom w:val="0"/>
      <w:divBdr>
        <w:top w:val="none" w:sz="0" w:space="0" w:color="auto"/>
        <w:left w:val="none" w:sz="0" w:space="0" w:color="auto"/>
        <w:bottom w:val="none" w:sz="0" w:space="0" w:color="auto"/>
        <w:right w:val="none" w:sz="0" w:space="0" w:color="auto"/>
      </w:divBdr>
    </w:div>
    <w:div w:id="1573588979">
      <w:bodyDiv w:val="1"/>
      <w:marLeft w:val="0"/>
      <w:marRight w:val="0"/>
      <w:marTop w:val="0"/>
      <w:marBottom w:val="0"/>
      <w:divBdr>
        <w:top w:val="none" w:sz="0" w:space="0" w:color="auto"/>
        <w:left w:val="none" w:sz="0" w:space="0" w:color="auto"/>
        <w:bottom w:val="none" w:sz="0" w:space="0" w:color="auto"/>
        <w:right w:val="none" w:sz="0" w:space="0" w:color="auto"/>
      </w:divBdr>
    </w:div>
    <w:div w:id="1574195159">
      <w:bodyDiv w:val="1"/>
      <w:marLeft w:val="0"/>
      <w:marRight w:val="0"/>
      <w:marTop w:val="0"/>
      <w:marBottom w:val="0"/>
      <w:divBdr>
        <w:top w:val="none" w:sz="0" w:space="0" w:color="auto"/>
        <w:left w:val="none" w:sz="0" w:space="0" w:color="auto"/>
        <w:bottom w:val="none" w:sz="0" w:space="0" w:color="auto"/>
        <w:right w:val="none" w:sz="0" w:space="0" w:color="auto"/>
      </w:divBdr>
    </w:div>
    <w:div w:id="1575121317">
      <w:bodyDiv w:val="1"/>
      <w:marLeft w:val="0"/>
      <w:marRight w:val="0"/>
      <w:marTop w:val="0"/>
      <w:marBottom w:val="0"/>
      <w:divBdr>
        <w:top w:val="none" w:sz="0" w:space="0" w:color="auto"/>
        <w:left w:val="none" w:sz="0" w:space="0" w:color="auto"/>
        <w:bottom w:val="none" w:sz="0" w:space="0" w:color="auto"/>
        <w:right w:val="none" w:sz="0" w:space="0" w:color="auto"/>
      </w:divBdr>
    </w:div>
    <w:div w:id="1576085925">
      <w:bodyDiv w:val="1"/>
      <w:marLeft w:val="0"/>
      <w:marRight w:val="0"/>
      <w:marTop w:val="0"/>
      <w:marBottom w:val="0"/>
      <w:divBdr>
        <w:top w:val="none" w:sz="0" w:space="0" w:color="auto"/>
        <w:left w:val="none" w:sz="0" w:space="0" w:color="auto"/>
        <w:bottom w:val="none" w:sz="0" w:space="0" w:color="auto"/>
        <w:right w:val="none" w:sz="0" w:space="0" w:color="auto"/>
      </w:divBdr>
    </w:div>
    <w:div w:id="1576428670">
      <w:bodyDiv w:val="1"/>
      <w:marLeft w:val="0"/>
      <w:marRight w:val="0"/>
      <w:marTop w:val="0"/>
      <w:marBottom w:val="0"/>
      <w:divBdr>
        <w:top w:val="none" w:sz="0" w:space="0" w:color="auto"/>
        <w:left w:val="none" w:sz="0" w:space="0" w:color="auto"/>
        <w:bottom w:val="none" w:sz="0" w:space="0" w:color="auto"/>
        <w:right w:val="none" w:sz="0" w:space="0" w:color="auto"/>
      </w:divBdr>
    </w:div>
    <w:div w:id="1579559571">
      <w:bodyDiv w:val="1"/>
      <w:marLeft w:val="0"/>
      <w:marRight w:val="0"/>
      <w:marTop w:val="0"/>
      <w:marBottom w:val="0"/>
      <w:divBdr>
        <w:top w:val="none" w:sz="0" w:space="0" w:color="auto"/>
        <w:left w:val="none" w:sz="0" w:space="0" w:color="auto"/>
        <w:bottom w:val="none" w:sz="0" w:space="0" w:color="auto"/>
        <w:right w:val="none" w:sz="0" w:space="0" w:color="auto"/>
      </w:divBdr>
    </w:div>
    <w:div w:id="1582175613">
      <w:bodyDiv w:val="1"/>
      <w:marLeft w:val="0"/>
      <w:marRight w:val="0"/>
      <w:marTop w:val="0"/>
      <w:marBottom w:val="0"/>
      <w:divBdr>
        <w:top w:val="none" w:sz="0" w:space="0" w:color="auto"/>
        <w:left w:val="none" w:sz="0" w:space="0" w:color="auto"/>
        <w:bottom w:val="none" w:sz="0" w:space="0" w:color="auto"/>
        <w:right w:val="none" w:sz="0" w:space="0" w:color="auto"/>
      </w:divBdr>
    </w:div>
    <w:div w:id="1582837795">
      <w:bodyDiv w:val="1"/>
      <w:marLeft w:val="0"/>
      <w:marRight w:val="0"/>
      <w:marTop w:val="0"/>
      <w:marBottom w:val="0"/>
      <w:divBdr>
        <w:top w:val="none" w:sz="0" w:space="0" w:color="auto"/>
        <w:left w:val="none" w:sz="0" w:space="0" w:color="auto"/>
        <w:bottom w:val="none" w:sz="0" w:space="0" w:color="auto"/>
        <w:right w:val="none" w:sz="0" w:space="0" w:color="auto"/>
      </w:divBdr>
    </w:div>
    <w:div w:id="1585719719">
      <w:bodyDiv w:val="1"/>
      <w:marLeft w:val="0"/>
      <w:marRight w:val="0"/>
      <w:marTop w:val="0"/>
      <w:marBottom w:val="0"/>
      <w:divBdr>
        <w:top w:val="none" w:sz="0" w:space="0" w:color="auto"/>
        <w:left w:val="none" w:sz="0" w:space="0" w:color="auto"/>
        <w:bottom w:val="none" w:sz="0" w:space="0" w:color="auto"/>
        <w:right w:val="none" w:sz="0" w:space="0" w:color="auto"/>
      </w:divBdr>
    </w:div>
    <w:div w:id="1586450296">
      <w:bodyDiv w:val="1"/>
      <w:marLeft w:val="0"/>
      <w:marRight w:val="0"/>
      <w:marTop w:val="0"/>
      <w:marBottom w:val="0"/>
      <w:divBdr>
        <w:top w:val="none" w:sz="0" w:space="0" w:color="auto"/>
        <w:left w:val="none" w:sz="0" w:space="0" w:color="auto"/>
        <w:bottom w:val="none" w:sz="0" w:space="0" w:color="auto"/>
        <w:right w:val="none" w:sz="0" w:space="0" w:color="auto"/>
      </w:divBdr>
    </w:div>
    <w:div w:id="1587761585">
      <w:bodyDiv w:val="1"/>
      <w:marLeft w:val="0"/>
      <w:marRight w:val="0"/>
      <w:marTop w:val="0"/>
      <w:marBottom w:val="0"/>
      <w:divBdr>
        <w:top w:val="none" w:sz="0" w:space="0" w:color="auto"/>
        <w:left w:val="none" w:sz="0" w:space="0" w:color="auto"/>
        <w:bottom w:val="none" w:sz="0" w:space="0" w:color="auto"/>
        <w:right w:val="none" w:sz="0" w:space="0" w:color="auto"/>
      </w:divBdr>
    </w:div>
    <w:div w:id="1588617703">
      <w:bodyDiv w:val="1"/>
      <w:marLeft w:val="0"/>
      <w:marRight w:val="0"/>
      <w:marTop w:val="0"/>
      <w:marBottom w:val="0"/>
      <w:divBdr>
        <w:top w:val="none" w:sz="0" w:space="0" w:color="auto"/>
        <w:left w:val="none" w:sz="0" w:space="0" w:color="auto"/>
        <w:bottom w:val="none" w:sz="0" w:space="0" w:color="auto"/>
        <w:right w:val="none" w:sz="0" w:space="0" w:color="auto"/>
      </w:divBdr>
    </w:div>
    <w:div w:id="1589732037">
      <w:bodyDiv w:val="1"/>
      <w:marLeft w:val="0"/>
      <w:marRight w:val="0"/>
      <w:marTop w:val="0"/>
      <w:marBottom w:val="0"/>
      <w:divBdr>
        <w:top w:val="none" w:sz="0" w:space="0" w:color="auto"/>
        <w:left w:val="none" w:sz="0" w:space="0" w:color="auto"/>
        <w:bottom w:val="none" w:sz="0" w:space="0" w:color="auto"/>
        <w:right w:val="none" w:sz="0" w:space="0" w:color="auto"/>
      </w:divBdr>
    </w:div>
    <w:div w:id="1590968349">
      <w:bodyDiv w:val="1"/>
      <w:marLeft w:val="0"/>
      <w:marRight w:val="0"/>
      <w:marTop w:val="0"/>
      <w:marBottom w:val="0"/>
      <w:divBdr>
        <w:top w:val="none" w:sz="0" w:space="0" w:color="auto"/>
        <w:left w:val="none" w:sz="0" w:space="0" w:color="auto"/>
        <w:bottom w:val="none" w:sz="0" w:space="0" w:color="auto"/>
        <w:right w:val="none" w:sz="0" w:space="0" w:color="auto"/>
      </w:divBdr>
    </w:div>
    <w:div w:id="1591424081">
      <w:bodyDiv w:val="1"/>
      <w:marLeft w:val="0"/>
      <w:marRight w:val="0"/>
      <w:marTop w:val="0"/>
      <w:marBottom w:val="0"/>
      <w:divBdr>
        <w:top w:val="none" w:sz="0" w:space="0" w:color="auto"/>
        <w:left w:val="none" w:sz="0" w:space="0" w:color="auto"/>
        <w:bottom w:val="none" w:sz="0" w:space="0" w:color="auto"/>
        <w:right w:val="none" w:sz="0" w:space="0" w:color="auto"/>
      </w:divBdr>
    </w:div>
    <w:div w:id="1594896823">
      <w:bodyDiv w:val="1"/>
      <w:marLeft w:val="0"/>
      <w:marRight w:val="0"/>
      <w:marTop w:val="0"/>
      <w:marBottom w:val="0"/>
      <w:divBdr>
        <w:top w:val="none" w:sz="0" w:space="0" w:color="auto"/>
        <w:left w:val="none" w:sz="0" w:space="0" w:color="auto"/>
        <w:bottom w:val="none" w:sz="0" w:space="0" w:color="auto"/>
        <w:right w:val="none" w:sz="0" w:space="0" w:color="auto"/>
      </w:divBdr>
    </w:div>
    <w:div w:id="1601839827">
      <w:bodyDiv w:val="1"/>
      <w:marLeft w:val="0"/>
      <w:marRight w:val="0"/>
      <w:marTop w:val="0"/>
      <w:marBottom w:val="0"/>
      <w:divBdr>
        <w:top w:val="none" w:sz="0" w:space="0" w:color="auto"/>
        <w:left w:val="none" w:sz="0" w:space="0" w:color="auto"/>
        <w:bottom w:val="none" w:sz="0" w:space="0" w:color="auto"/>
        <w:right w:val="none" w:sz="0" w:space="0" w:color="auto"/>
      </w:divBdr>
    </w:div>
    <w:div w:id="1605722201">
      <w:bodyDiv w:val="1"/>
      <w:marLeft w:val="0"/>
      <w:marRight w:val="0"/>
      <w:marTop w:val="0"/>
      <w:marBottom w:val="0"/>
      <w:divBdr>
        <w:top w:val="none" w:sz="0" w:space="0" w:color="auto"/>
        <w:left w:val="none" w:sz="0" w:space="0" w:color="auto"/>
        <w:bottom w:val="none" w:sz="0" w:space="0" w:color="auto"/>
        <w:right w:val="none" w:sz="0" w:space="0" w:color="auto"/>
      </w:divBdr>
    </w:div>
    <w:div w:id="1607808566">
      <w:bodyDiv w:val="1"/>
      <w:marLeft w:val="0"/>
      <w:marRight w:val="0"/>
      <w:marTop w:val="0"/>
      <w:marBottom w:val="0"/>
      <w:divBdr>
        <w:top w:val="none" w:sz="0" w:space="0" w:color="auto"/>
        <w:left w:val="none" w:sz="0" w:space="0" w:color="auto"/>
        <w:bottom w:val="none" w:sz="0" w:space="0" w:color="auto"/>
        <w:right w:val="none" w:sz="0" w:space="0" w:color="auto"/>
      </w:divBdr>
    </w:div>
    <w:div w:id="1613318422">
      <w:bodyDiv w:val="1"/>
      <w:marLeft w:val="0"/>
      <w:marRight w:val="0"/>
      <w:marTop w:val="0"/>
      <w:marBottom w:val="0"/>
      <w:divBdr>
        <w:top w:val="none" w:sz="0" w:space="0" w:color="auto"/>
        <w:left w:val="none" w:sz="0" w:space="0" w:color="auto"/>
        <w:bottom w:val="none" w:sz="0" w:space="0" w:color="auto"/>
        <w:right w:val="none" w:sz="0" w:space="0" w:color="auto"/>
      </w:divBdr>
    </w:div>
    <w:div w:id="1616668474">
      <w:bodyDiv w:val="1"/>
      <w:marLeft w:val="0"/>
      <w:marRight w:val="0"/>
      <w:marTop w:val="0"/>
      <w:marBottom w:val="0"/>
      <w:divBdr>
        <w:top w:val="none" w:sz="0" w:space="0" w:color="auto"/>
        <w:left w:val="none" w:sz="0" w:space="0" w:color="auto"/>
        <w:bottom w:val="none" w:sz="0" w:space="0" w:color="auto"/>
        <w:right w:val="none" w:sz="0" w:space="0" w:color="auto"/>
      </w:divBdr>
    </w:div>
    <w:div w:id="1617518384">
      <w:bodyDiv w:val="1"/>
      <w:marLeft w:val="0"/>
      <w:marRight w:val="0"/>
      <w:marTop w:val="0"/>
      <w:marBottom w:val="0"/>
      <w:divBdr>
        <w:top w:val="none" w:sz="0" w:space="0" w:color="auto"/>
        <w:left w:val="none" w:sz="0" w:space="0" w:color="auto"/>
        <w:bottom w:val="none" w:sz="0" w:space="0" w:color="auto"/>
        <w:right w:val="none" w:sz="0" w:space="0" w:color="auto"/>
      </w:divBdr>
    </w:div>
    <w:div w:id="1620263771">
      <w:bodyDiv w:val="1"/>
      <w:marLeft w:val="0"/>
      <w:marRight w:val="0"/>
      <w:marTop w:val="0"/>
      <w:marBottom w:val="0"/>
      <w:divBdr>
        <w:top w:val="none" w:sz="0" w:space="0" w:color="auto"/>
        <w:left w:val="none" w:sz="0" w:space="0" w:color="auto"/>
        <w:bottom w:val="none" w:sz="0" w:space="0" w:color="auto"/>
        <w:right w:val="none" w:sz="0" w:space="0" w:color="auto"/>
      </w:divBdr>
    </w:div>
    <w:div w:id="1620716535">
      <w:bodyDiv w:val="1"/>
      <w:marLeft w:val="0"/>
      <w:marRight w:val="0"/>
      <w:marTop w:val="0"/>
      <w:marBottom w:val="0"/>
      <w:divBdr>
        <w:top w:val="none" w:sz="0" w:space="0" w:color="auto"/>
        <w:left w:val="none" w:sz="0" w:space="0" w:color="auto"/>
        <w:bottom w:val="none" w:sz="0" w:space="0" w:color="auto"/>
        <w:right w:val="none" w:sz="0" w:space="0" w:color="auto"/>
      </w:divBdr>
    </w:div>
    <w:div w:id="1629773801">
      <w:bodyDiv w:val="1"/>
      <w:marLeft w:val="0"/>
      <w:marRight w:val="0"/>
      <w:marTop w:val="0"/>
      <w:marBottom w:val="0"/>
      <w:divBdr>
        <w:top w:val="none" w:sz="0" w:space="0" w:color="auto"/>
        <w:left w:val="none" w:sz="0" w:space="0" w:color="auto"/>
        <w:bottom w:val="none" w:sz="0" w:space="0" w:color="auto"/>
        <w:right w:val="none" w:sz="0" w:space="0" w:color="auto"/>
      </w:divBdr>
    </w:div>
    <w:div w:id="1630549913">
      <w:bodyDiv w:val="1"/>
      <w:marLeft w:val="0"/>
      <w:marRight w:val="0"/>
      <w:marTop w:val="0"/>
      <w:marBottom w:val="0"/>
      <w:divBdr>
        <w:top w:val="none" w:sz="0" w:space="0" w:color="auto"/>
        <w:left w:val="none" w:sz="0" w:space="0" w:color="auto"/>
        <w:bottom w:val="none" w:sz="0" w:space="0" w:color="auto"/>
        <w:right w:val="none" w:sz="0" w:space="0" w:color="auto"/>
      </w:divBdr>
    </w:div>
    <w:div w:id="1631009629">
      <w:bodyDiv w:val="1"/>
      <w:marLeft w:val="0"/>
      <w:marRight w:val="0"/>
      <w:marTop w:val="0"/>
      <w:marBottom w:val="0"/>
      <w:divBdr>
        <w:top w:val="none" w:sz="0" w:space="0" w:color="auto"/>
        <w:left w:val="none" w:sz="0" w:space="0" w:color="auto"/>
        <w:bottom w:val="none" w:sz="0" w:space="0" w:color="auto"/>
        <w:right w:val="none" w:sz="0" w:space="0" w:color="auto"/>
      </w:divBdr>
    </w:div>
    <w:div w:id="1637102493">
      <w:bodyDiv w:val="1"/>
      <w:marLeft w:val="0"/>
      <w:marRight w:val="0"/>
      <w:marTop w:val="0"/>
      <w:marBottom w:val="0"/>
      <w:divBdr>
        <w:top w:val="none" w:sz="0" w:space="0" w:color="auto"/>
        <w:left w:val="none" w:sz="0" w:space="0" w:color="auto"/>
        <w:bottom w:val="none" w:sz="0" w:space="0" w:color="auto"/>
        <w:right w:val="none" w:sz="0" w:space="0" w:color="auto"/>
      </w:divBdr>
    </w:div>
    <w:div w:id="1640301917">
      <w:bodyDiv w:val="1"/>
      <w:marLeft w:val="0"/>
      <w:marRight w:val="0"/>
      <w:marTop w:val="0"/>
      <w:marBottom w:val="0"/>
      <w:divBdr>
        <w:top w:val="none" w:sz="0" w:space="0" w:color="auto"/>
        <w:left w:val="none" w:sz="0" w:space="0" w:color="auto"/>
        <w:bottom w:val="none" w:sz="0" w:space="0" w:color="auto"/>
        <w:right w:val="none" w:sz="0" w:space="0" w:color="auto"/>
      </w:divBdr>
    </w:div>
    <w:div w:id="1640309052">
      <w:bodyDiv w:val="1"/>
      <w:marLeft w:val="0"/>
      <w:marRight w:val="0"/>
      <w:marTop w:val="0"/>
      <w:marBottom w:val="0"/>
      <w:divBdr>
        <w:top w:val="none" w:sz="0" w:space="0" w:color="auto"/>
        <w:left w:val="none" w:sz="0" w:space="0" w:color="auto"/>
        <w:bottom w:val="none" w:sz="0" w:space="0" w:color="auto"/>
        <w:right w:val="none" w:sz="0" w:space="0" w:color="auto"/>
      </w:divBdr>
    </w:div>
    <w:div w:id="1642348687">
      <w:bodyDiv w:val="1"/>
      <w:marLeft w:val="0"/>
      <w:marRight w:val="0"/>
      <w:marTop w:val="0"/>
      <w:marBottom w:val="0"/>
      <w:divBdr>
        <w:top w:val="none" w:sz="0" w:space="0" w:color="auto"/>
        <w:left w:val="none" w:sz="0" w:space="0" w:color="auto"/>
        <w:bottom w:val="none" w:sz="0" w:space="0" w:color="auto"/>
        <w:right w:val="none" w:sz="0" w:space="0" w:color="auto"/>
      </w:divBdr>
    </w:div>
    <w:div w:id="1646621704">
      <w:bodyDiv w:val="1"/>
      <w:marLeft w:val="0"/>
      <w:marRight w:val="0"/>
      <w:marTop w:val="0"/>
      <w:marBottom w:val="0"/>
      <w:divBdr>
        <w:top w:val="none" w:sz="0" w:space="0" w:color="auto"/>
        <w:left w:val="none" w:sz="0" w:space="0" w:color="auto"/>
        <w:bottom w:val="none" w:sz="0" w:space="0" w:color="auto"/>
        <w:right w:val="none" w:sz="0" w:space="0" w:color="auto"/>
      </w:divBdr>
    </w:div>
    <w:div w:id="1651322242">
      <w:bodyDiv w:val="1"/>
      <w:marLeft w:val="0"/>
      <w:marRight w:val="0"/>
      <w:marTop w:val="0"/>
      <w:marBottom w:val="0"/>
      <w:divBdr>
        <w:top w:val="none" w:sz="0" w:space="0" w:color="auto"/>
        <w:left w:val="none" w:sz="0" w:space="0" w:color="auto"/>
        <w:bottom w:val="none" w:sz="0" w:space="0" w:color="auto"/>
        <w:right w:val="none" w:sz="0" w:space="0" w:color="auto"/>
      </w:divBdr>
    </w:div>
    <w:div w:id="1654680407">
      <w:bodyDiv w:val="1"/>
      <w:marLeft w:val="0"/>
      <w:marRight w:val="0"/>
      <w:marTop w:val="0"/>
      <w:marBottom w:val="0"/>
      <w:divBdr>
        <w:top w:val="none" w:sz="0" w:space="0" w:color="auto"/>
        <w:left w:val="none" w:sz="0" w:space="0" w:color="auto"/>
        <w:bottom w:val="none" w:sz="0" w:space="0" w:color="auto"/>
        <w:right w:val="none" w:sz="0" w:space="0" w:color="auto"/>
      </w:divBdr>
    </w:div>
    <w:div w:id="1657416419">
      <w:bodyDiv w:val="1"/>
      <w:marLeft w:val="0"/>
      <w:marRight w:val="0"/>
      <w:marTop w:val="0"/>
      <w:marBottom w:val="0"/>
      <w:divBdr>
        <w:top w:val="none" w:sz="0" w:space="0" w:color="auto"/>
        <w:left w:val="none" w:sz="0" w:space="0" w:color="auto"/>
        <w:bottom w:val="none" w:sz="0" w:space="0" w:color="auto"/>
        <w:right w:val="none" w:sz="0" w:space="0" w:color="auto"/>
      </w:divBdr>
    </w:div>
    <w:div w:id="1660693507">
      <w:bodyDiv w:val="1"/>
      <w:marLeft w:val="0"/>
      <w:marRight w:val="0"/>
      <w:marTop w:val="0"/>
      <w:marBottom w:val="0"/>
      <w:divBdr>
        <w:top w:val="none" w:sz="0" w:space="0" w:color="auto"/>
        <w:left w:val="none" w:sz="0" w:space="0" w:color="auto"/>
        <w:bottom w:val="none" w:sz="0" w:space="0" w:color="auto"/>
        <w:right w:val="none" w:sz="0" w:space="0" w:color="auto"/>
      </w:divBdr>
    </w:div>
    <w:div w:id="1662418921">
      <w:bodyDiv w:val="1"/>
      <w:marLeft w:val="0"/>
      <w:marRight w:val="0"/>
      <w:marTop w:val="0"/>
      <w:marBottom w:val="0"/>
      <w:divBdr>
        <w:top w:val="none" w:sz="0" w:space="0" w:color="auto"/>
        <w:left w:val="none" w:sz="0" w:space="0" w:color="auto"/>
        <w:bottom w:val="none" w:sz="0" w:space="0" w:color="auto"/>
        <w:right w:val="none" w:sz="0" w:space="0" w:color="auto"/>
      </w:divBdr>
    </w:div>
    <w:div w:id="1662730836">
      <w:bodyDiv w:val="1"/>
      <w:marLeft w:val="0"/>
      <w:marRight w:val="0"/>
      <w:marTop w:val="0"/>
      <w:marBottom w:val="0"/>
      <w:divBdr>
        <w:top w:val="none" w:sz="0" w:space="0" w:color="auto"/>
        <w:left w:val="none" w:sz="0" w:space="0" w:color="auto"/>
        <w:bottom w:val="none" w:sz="0" w:space="0" w:color="auto"/>
        <w:right w:val="none" w:sz="0" w:space="0" w:color="auto"/>
      </w:divBdr>
    </w:div>
    <w:div w:id="1662854695">
      <w:bodyDiv w:val="1"/>
      <w:marLeft w:val="0"/>
      <w:marRight w:val="0"/>
      <w:marTop w:val="0"/>
      <w:marBottom w:val="0"/>
      <w:divBdr>
        <w:top w:val="none" w:sz="0" w:space="0" w:color="auto"/>
        <w:left w:val="none" w:sz="0" w:space="0" w:color="auto"/>
        <w:bottom w:val="none" w:sz="0" w:space="0" w:color="auto"/>
        <w:right w:val="none" w:sz="0" w:space="0" w:color="auto"/>
      </w:divBdr>
    </w:div>
    <w:div w:id="1663578751">
      <w:bodyDiv w:val="1"/>
      <w:marLeft w:val="0"/>
      <w:marRight w:val="0"/>
      <w:marTop w:val="0"/>
      <w:marBottom w:val="0"/>
      <w:divBdr>
        <w:top w:val="none" w:sz="0" w:space="0" w:color="auto"/>
        <w:left w:val="none" w:sz="0" w:space="0" w:color="auto"/>
        <w:bottom w:val="none" w:sz="0" w:space="0" w:color="auto"/>
        <w:right w:val="none" w:sz="0" w:space="0" w:color="auto"/>
      </w:divBdr>
    </w:div>
    <w:div w:id="1663656049">
      <w:bodyDiv w:val="1"/>
      <w:marLeft w:val="0"/>
      <w:marRight w:val="0"/>
      <w:marTop w:val="0"/>
      <w:marBottom w:val="0"/>
      <w:divBdr>
        <w:top w:val="none" w:sz="0" w:space="0" w:color="auto"/>
        <w:left w:val="none" w:sz="0" w:space="0" w:color="auto"/>
        <w:bottom w:val="none" w:sz="0" w:space="0" w:color="auto"/>
        <w:right w:val="none" w:sz="0" w:space="0" w:color="auto"/>
      </w:divBdr>
    </w:div>
    <w:div w:id="1666933218">
      <w:bodyDiv w:val="1"/>
      <w:marLeft w:val="0"/>
      <w:marRight w:val="0"/>
      <w:marTop w:val="0"/>
      <w:marBottom w:val="0"/>
      <w:divBdr>
        <w:top w:val="none" w:sz="0" w:space="0" w:color="auto"/>
        <w:left w:val="none" w:sz="0" w:space="0" w:color="auto"/>
        <w:bottom w:val="none" w:sz="0" w:space="0" w:color="auto"/>
        <w:right w:val="none" w:sz="0" w:space="0" w:color="auto"/>
      </w:divBdr>
    </w:div>
    <w:div w:id="1667131404">
      <w:bodyDiv w:val="1"/>
      <w:marLeft w:val="0"/>
      <w:marRight w:val="0"/>
      <w:marTop w:val="0"/>
      <w:marBottom w:val="0"/>
      <w:divBdr>
        <w:top w:val="none" w:sz="0" w:space="0" w:color="auto"/>
        <w:left w:val="none" w:sz="0" w:space="0" w:color="auto"/>
        <w:bottom w:val="none" w:sz="0" w:space="0" w:color="auto"/>
        <w:right w:val="none" w:sz="0" w:space="0" w:color="auto"/>
      </w:divBdr>
    </w:div>
    <w:div w:id="1667513807">
      <w:bodyDiv w:val="1"/>
      <w:marLeft w:val="0"/>
      <w:marRight w:val="0"/>
      <w:marTop w:val="0"/>
      <w:marBottom w:val="0"/>
      <w:divBdr>
        <w:top w:val="none" w:sz="0" w:space="0" w:color="auto"/>
        <w:left w:val="none" w:sz="0" w:space="0" w:color="auto"/>
        <w:bottom w:val="none" w:sz="0" w:space="0" w:color="auto"/>
        <w:right w:val="none" w:sz="0" w:space="0" w:color="auto"/>
      </w:divBdr>
    </w:div>
    <w:div w:id="1676423241">
      <w:bodyDiv w:val="1"/>
      <w:marLeft w:val="0"/>
      <w:marRight w:val="0"/>
      <w:marTop w:val="0"/>
      <w:marBottom w:val="0"/>
      <w:divBdr>
        <w:top w:val="none" w:sz="0" w:space="0" w:color="auto"/>
        <w:left w:val="none" w:sz="0" w:space="0" w:color="auto"/>
        <w:bottom w:val="none" w:sz="0" w:space="0" w:color="auto"/>
        <w:right w:val="none" w:sz="0" w:space="0" w:color="auto"/>
      </w:divBdr>
    </w:div>
    <w:div w:id="1678772849">
      <w:bodyDiv w:val="1"/>
      <w:marLeft w:val="0"/>
      <w:marRight w:val="0"/>
      <w:marTop w:val="0"/>
      <w:marBottom w:val="0"/>
      <w:divBdr>
        <w:top w:val="none" w:sz="0" w:space="0" w:color="auto"/>
        <w:left w:val="none" w:sz="0" w:space="0" w:color="auto"/>
        <w:bottom w:val="none" w:sz="0" w:space="0" w:color="auto"/>
        <w:right w:val="none" w:sz="0" w:space="0" w:color="auto"/>
      </w:divBdr>
    </w:div>
    <w:div w:id="1679698938">
      <w:bodyDiv w:val="1"/>
      <w:marLeft w:val="0"/>
      <w:marRight w:val="0"/>
      <w:marTop w:val="0"/>
      <w:marBottom w:val="0"/>
      <w:divBdr>
        <w:top w:val="none" w:sz="0" w:space="0" w:color="auto"/>
        <w:left w:val="none" w:sz="0" w:space="0" w:color="auto"/>
        <w:bottom w:val="none" w:sz="0" w:space="0" w:color="auto"/>
        <w:right w:val="none" w:sz="0" w:space="0" w:color="auto"/>
      </w:divBdr>
    </w:div>
    <w:div w:id="1680042005">
      <w:bodyDiv w:val="1"/>
      <w:marLeft w:val="0"/>
      <w:marRight w:val="0"/>
      <w:marTop w:val="0"/>
      <w:marBottom w:val="0"/>
      <w:divBdr>
        <w:top w:val="none" w:sz="0" w:space="0" w:color="auto"/>
        <w:left w:val="none" w:sz="0" w:space="0" w:color="auto"/>
        <w:bottom w:val="none" w:sz="0" w:space="0" w:color="auto"/>
        <w:right w:val="none" w:sz="0" w:space="0" w:color="auto"/>
      </w:divBdr>
    </w:div>
    <w:div w:id="1680428469">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684431496">
      <w:bodyDiv w:val="1"/>
      <w:marLeft w:val="0"/>
      <w:marRight w:val="0"/>
      <w:marTop w:val="0"/>
      <w:marBottom w:val="0"/>
      <w:divBdr>
        <w:top w:val="none" w:sz="0" w:space="0" w:color="auto"/>
        <w:left w:val="none" w:sz="0" w:space="0" w:color="auto"/>
        <w:bottom w:val="none" w:sz="0" w:space="0" w:color="auto"/>
        <w:right w:val="none" w:sz="0" w:space="0" w:color="auto"/>
      </w:divBdr>
    </w:div>
    <w:div w:id="1685402257">
      <w:bodyDiv w:val="1"/>
      <w:marLeft w:val="0"/>
      <w:marRight w:val="0"/>
      <w:marTop w:val="0"/>
      <w:marBottom w:val="0"/>
      <w:divBdr>
        <w:top w:val="none" w:sz="0" w:space="0" w:color="auto"/>
        <w:left w:val="none" w:sz="0" w:space="0" w:color="auto"/>
        <w:bottom w:val="none" w:sz="0" w:space="0" w:color="auto"/>
        <w:right w:val="none" w:sz="0" w:space="0" w:color="auto"/>
      </w:divBdr>
    </w:div>
    <w:div w:id="1689137471">
      <w:bodyDiv w:val="1"/>
      <w:marLeft w:val="0"/>
      <w:marRight w:val="0"/>
      <w:marTop w:val="0"/>
      <w:marBottom w:val="0"/>
      <w:divBdr>
        <w:top w:val="none" w:sz="0" w:space="0" w:color="auto"/>
        <w:left w:val="none" w:sz="0" w:space="0" w:color="auto"/>
        <w:bottom w:val="none" w:sz="0" w:space="0" w:color="auto"/>
        <w:right w:val="none" w:sz="0" w:space="0" w:color="auto"/>
      </w:divBdr>
    </w:div>
    <w:div w:id="1692418371">
      <w:bodyDiv w:val="1"/>
      <w:marLeft w:val="0"/>
      <w:marRight w:val="0"/>
      <w:marTop w:val="0"/>
      <w:marBottom w:val="0"/>
      <w:divBdr>
        <w:top w:val="none" w:sz="0" w:space="0" w:color="auto"/>
        <w:left w:val="none" w:sz="0" w:space="0" w:color="auto"/>
        <w:bottom w:val="none" w:sz="0" w:space="0" w:color="auto"/>
        <w:right w:val="none" w:sz="0" w:space="0" w:color="auto"/>
      </w:divBdr>
    </w:div>
    <w:div w:id="1693189125">
      <w:bodyDiv w:val="1"/>
      <w:marLeft w:val="0"/>
      <w:marRight w:val="0"/>
      <w:marTop w:val="0"/>
      <w:marBottom w:val="0"/>
      <w:divBdr>
        <w:top w:val="none" w:sz="0" w:space="0" w:color="auto"/>
        <w:left w:val="none" w:sz="0" w:space="0" w:color="auto"/>
        <w:bottom w:val="none" w:sz="0" w:space="0" w:color="auto"/>
        <w:right w:val="none" w:sz="0" w:space="0" w:color="auto"/>
      </w:divBdr>
    </w:div>
    <w:div w:id="1694456074">
      <w:bodyDiv w:val="1"/>
      <w:marLeft w:val="0"/>
      <w:marRight w:val="0"/>
      <w:marTop w:val="0"/>
      <w:marBottom w:val="0"/>
      <w:divBdr>
        <w:top w:val="none" w:sz="0" w:space="0" w:color="auto"/>
        <w:left w:val="none" w:sz="0" w:space="0" w:color="auto"/>
        <w:bottom w:val="none" w:sz="0" w:space="0" w:color="auto"/>
        <w:right w:val="none" w:sz="0" w:space="0" w:color="auto"/>
      </w:divBdr>
    </w:div>
    <w:div w:id="1695761657">
      <w:bodyDiv w:val="1"/>
      <w:marLeft w:val="0"/>
      <w:marRight w:val="0"/>
      <w:marTop w:val="0"/>
      <w:marBottom w:val="0"/>
      <w:divBdr>
        <w:top w:val="none" w:sz="0" w:space="0" w:color="auto"/>
        <w:left w:val="none" w:sz="0" w:space="0" w:color="auto"/>
        <w:bottom w:val="none" w:sz="0" w:space="0" w:color="auto"/>
        <w:right w:val="none" w:sz="0" w:space="0" w:color="auto"/>
      </w:divBdr>
    </w:div>
    <w:div w:id="1697387390">
      <w:bodyDiv w:val="1"/>
      <w:marLeft w:val="0"/>
      <w:marRight w:val="0"/>
      <w:marTop w:val="0"/>
      <w:marBottom w:val="0"/>
      <w:divBdr>
        <w:top w:val="none" w:sz="0" w:space="0" w:color="auto"/>
        <w:left w:val="none" w:sz="0" w:space="0" w:color="auto"/>
        <w:bottom w:val="none" w:sz="0" w:space="0" w:color="auto"/>
        <w:right w:val="none" w:sz="0" w:space="0" w:color="auto"/>
      </w:divBdr>
    </w:div>
    <w:div w:id="1698237659">
      <w:bodyDiv w:val="1"/>
      <w:marLeft w:val="0"/>
      <w:marRight w:val="0"/>
      <w:marTop w:val="0"/>
      <w:marBottom w:val="0"/>
      <w:divBdr>
        <w:top w:val="none" w:sz="0" w:space="0" w:color="auto"/>
        <w:left w:val="none" w:sz="0" w:space="0" w:color="auto"/>
        <w:bottom w:val="none" w:sz="0" w:space="0" w:color="auto"/>
        <w:right w:val="none" w:sz="0" w:space="0" w:color="auto"/>
      </w:divBdr>
    </w:div>
    <w:div w:id="1699307875">
      <w:bodyDiv w:val="1"/>
      <w:marLeft w:val="0"/>
      <w:marRight w:val="0"/>
      <w:marTop w:val="0"/>
      <w:marBottom w:val="0"/>
      <w:divBdr>
        <w:top w:val="none" w:sz="0" w:space="0" w:color="auto"/>
        <w:left w:val="none" w:sz="0" w:space="0" w:color="auto"/>
        <w:bottom w:val="none" w:sz="0" w:space="0" w:color="auto"/>
        <w:right w:val="none" w:sz="0" w:space="0" w:color="auto"/>
      </w:divBdr>
    </w:div>
    <w:div w:id="1700011265">
      <w:bodyDiv w:val="1"/>
      <w:marLeft w:val="0"/>
      <w:marRight w:val="0"/>
      <w:marTop w:val="0"/>
      <w:marBottom w:val="0"/>
      <w:divBdr>
        <w:top w:val="none" w:sz="0" w:space="0" w:color="auto"/>
        <w:left w:val="none" w:sz="0" w:space="0" w:color="auto"/>
        <w:bottom w:val="none" w:sz="0" w:space="0" w:color="auto"/>
        <w:right w:val="none" w:sz="0" w:space="0" w:color="auto"/>
      </w:divBdr>
    </w:div>
    <w:div w:id="1700625426">
      <w:bodyDiv w:val="1"/>
      <w:marLeft w:val="0"/>
      <w:marRight w:val="0"/>
      <w:marTop w:val="0"/>
      <w:marBottom w:val="0"/>
      <w:divBdr>
        <w:top w:val="none" w:sz="0" w:space="0" w:color="auto"/>
        <w:left w:val="none" w:sz="0" w:space="0" w:color="auto"/>
        <w:bottom w:val="none" w:sz="0" w:space="0" w:color="auto"/>
        <w:right w:val="none" w:sz="0" w:space="0" w:color="auto"/>
      </w:divBdr>
    </w:div>
    <w:div w:id="1701012894">
      <w:bodyDiv w:val="1"/>
      <w:marLeft w:val="0"/>
      <w:marRight w:val="0"/>
      <w:marTop w:val="0"/>
      <w:marBottom w:val="0"/>
      <w:divBdr>
        <w:top w:val="none" w:sz="0" w:space="0" w:color="auto"/>
        <w:left w:val="none" w:sz="0" w:space="0" w:color="auto"/>
        <w:bottom w:val="none" w:sz="0" w:space="0" w:color="auto"/>
        <w:right w:val="none" w:sz="0" w:space="0" w:color="auto"/>
      </w:divBdr>
    </w:div>
    <w:div w:id="1701474061">
      <w:bodyDiv w:val="1"/>
      <w:marLeft w:val="0"/>
      <w:marRight w:val="0"/>
      <w:marTop w:val="0"/>
      <w:marBottom w:val="0"/>
      <w:divBdr>
        <w:top w:val="none" w:sz="0" w:space="0" w:color="auto"/>
        <w:left w:val="none" w:sz="0" w:space="0" w:color="auto"/>
        <w:bottom w:val="none" w:sz="0" w:space="0" w:color="auto"/>
        <w:right w:val="none" w:sz="0" w:space="0" w:color="auto"/>
      </w:divBdr>
    </w:div>
    <w:div w:id="1703049301">
      <w:bodyDiv w:val="1"/>
      <w:marLeft w:val="0"/>
      <w:marRight w:val="0"/>
      <w:marTop w:val="0"/>
      <w:marBottom w:val="0"/>
      <w:divBdr>
        <w:top w:val="none" w:sz="0" w:space="0" w:color="auto"/>
        <w:left w:val="none" w:sz="0" w:space="0" w:color="auto"/>
        <w:bottom w:val="none" w:sz="0" w:space="0" w:color="auto"/>
        <w:right w:val="none" w:sz="0" w:space="0" w:color="auto"/>
      </w:divBdr>
    </w:div>
    <w:div w:id="1703751009">
      <w:bodyDiv w:val="1"/>
      <w:marLeft w:val="0"/>
      <w:marRight w:val="0"/>
      <w:marTop w:val="0"/>
      <w:marBottom w:val="0"/>
      <w:divBdr>
        <w:top w:val="none" w:sz="0" w:space="0" w:color="auto"/>
        <w:left w:val="none" w:sz="0" w:space="0" w:color="auto"/>
        <w:bottom w:val="none" w:sz="0" w:space="0" w:color="auto"/>
        <w:right w:val="none" w:sz="0" w:space="0" w:color="auto"/>
      </w:divBdr>
    </w:div>
    <w:div w:id="1703823239">
      <w:bodyDiv w:val="1"/>
      <w:marLeft w:val="0"/>
      <w:marRight w:val="0"/>
      <w:marTop w:val="0"/>
      <w:marBottom w:val="0"/>
      <w:divBdr>
        <w:top w:val="none" w:sz="0" w:space="0" w:color="auto"/>
        <w:left w:val="none" w:sz="0" w:space="0" w:color="auto"/>
        <w:bottom w:val="none" w:sz="0" w:space="0" w:color="auto"/>
        <w:right w:val="none" w:sz="0" w:space="0" w:color="auto"/>
      </w:divBdr>
    </w:div>
    <w:div w:id="1704403935">
      <w:bodyDiv w:val="1"/>
      <w:marLeft w:val="0"/>
      <w:marRight w:val="0"/>
      <w:marTop w:val="0"/>
      <w:marBottom w:val="0"/>
      <w:divBdr>
        <w:top w:val="none" w:sz="0" w:space="0" w:color="auto"/>
        <w:left w:val="none" w:sz="0" w:space="0" w:color="auto"/>
        <w:bottom w:val="none" w:sz="0" w:space="0" w:color="auto"/>
        <w:right w:val="none" w:sz="0" w:space="0" w:color="auto"/>
      </w:divBdr>
    </w:div>
    <w:div w:id="170991590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
    <w:div w:id="1715496524">
      <w:bodyDiv w:val="1"/>
      <w:marLeft w:val="0"/>
      <w:marRight w:val="0"/>
      <w:marTop w:val="0"/>
      <w:marBottom w:val="0"/>
      <w:divBdr>
        <w:top w:val="none" w:sz="0" w:space="0" w:color="auto"/>
        <w:left w:val="none" w:sz="0" w:space="0" w:color="auto"/>
        <w:bottom w:val="none" w:sz="0" w:space="0" w:color="auto"/>
        <w:right w:val="none" w:sz="0" w:space="0" w:color="auto"/>
      </w:divBdr>
    </w:div>
    <w:div w:id="1716462671">
      <w:bodyDiv w:val="1"/>
      <w:marLeft w:val="0"/>
      <w:marRight w:val="0"/>
      <w:marTop w:val="0"/>
      <w:marBottom w:val="0"/>
      <w:divBdr>
        <w:top w:val="none" w:sz="0" w:space="0" w:color="auto"/>
        <w:left w:val="none" w:sz="0" w:space="0" w:color="auto"/>
        <w:bottom w:val="none" w:sz="0" w:space="0" w:color="auto"/>
        <w:right w:val="none" w:sz="0" w:space="0" w:color="auto"/>
      </w:divBdr>
    </w:div>
    <w:div w:id="1720858777">
      <w:bodyDiv w:val="1"/>
      <w:marLeft w:val="0"/>
      <w:marRight w:val="0"/>
      <w:marTop w:val="0"/>
      <w:marBottom w:val="0"/>
      <w:divBdr>
        <w:top w:val="none" w:sz="0" w:space="0" w:color="auto"/>
        <w:left w:val="none" w:sz="0" w:space="0" w:color="auto"/>
        <w:bottom w:val="none" w:sz="0" w:space="0" w:color="auto"/>
        <w:right w:val="none" w:sz="0" w:space="0" w:color="auto"/>
      </w:divBdr>
    </w:div>
    <w:div w:id="1723557351">
      <w:bodyDiv w:val="1"/>
      <w:marLeft w:val="0"/>
      <w:marRight w:val="0"/>
      <w:marTop w:val="0"/>
      <w:marBottom w:val="0"/>
      <w:divBdr>
        <w:top w:val="none" w:sz="0" w:space="0" w:color="auto"/>
        <w:left w:val="none" w:sz="0" w:space="0" w:color="auto"/>
        <w:bottom w:val="none" w:sz="0" w:space="0" w:color="auto"/>
        <w:right w:val="none" w:sz="0" w:space="0" w:color="auto"/>
      </w:divBdr>
    </w:div>
    <w:div w:id="1724788667">
      <w:bodyDiv w:val="1"/>
      <w:marLeft w:val="0"/>
      <w:marRight w:val="0"/>
      <w:marTop w:val="0"/>
      <w:marBottom w:val="0"/>
      <w:divBdr>
        <w:top w:val="none" w:sz="0" w:space="0" w:color="auto"/>
        <w:left w:val="none" w:sz="0" w:space="0" w:color="auto"/>
        <w:bottom w:val="none" w:sz="0" w:space="0" w:color="auto"/>
        <w:right w:val="none" w:sz="0" w:space="0" w:color="auto"/>
      </w:divBdr>
    </w:div>
    <w:div w:id="1725254836">
      <w:bodyDiv w:val="1"/>
      <w:marLeft w:val="0"/>
      <w:marRight w:val="0"/>
      <w:marTop w:val="0"/>
      <w:marBottom w:val="0"/>
      <w:divBdr>
        <w:top w:val="none" w:sz="0" w:space="0" w:color="auto"/>
        <w:left w:val="none" w:sz="0" w:space="0" w:color="auto"/>
        <w:bottom w:val="none" w:sz="0" w:space="0" w:color="auto"/>
        <w:right w:val="none" w:sz="0" w:space="0" w:color="auto"/>
      </w:divBdr>
    </w:div>
    <w:div w:id="1725908079">
      <w:bodyDiv w:val="1"/>
      <w:marLeft w:val="0"/>
      <w:marRight w:val="0"/>
      <w:marTop w:val="0"/>
      <w:marBottom w:val="0"/>
      <w:divBdr>
        <w:top w:val="none" w:sz="0" w:space="0" w:color="auto"/>
        <w:left w:val="none" w:sz="0" w:space="0" w:color="auto"/>
        <w:bottom w:val="none" w:sz="0" w:space="0" w:color="auto"/>
        <w:right w:val="none" w:sz="0" w:space="0" w:color="auto"/>
      </w:divBdr>
    </w:div>
    <w:div w:id="1726836334">
      <w:bodyDiv w:val="1"/>
      <w:marLeft w:val="0"/>
      <w:marRight w:val="0"/>
      <w:marTop w:val="0"/>
      <w:marBottom w:val="0"/>
      <w:divBdr>
        <w:top w:val="none" w:sz="0" w:space="0" w:color="auto"/>
        <w:left w:val="none" w:sz="0" w:space="0" w:color="auto"/>
        <w:bottom w:val="none" w:sz="0" w:space="0" w:color="auto"/>
        <w:right w:val="none" w:sz="0" w:space="0" w:color="auto"/>
      </w:divBdr>
    </w:div>
    <w:div w:id="1727874674">
      <w:bodyDiv w:val="1"/>
      <w:marLeft w:val="0"/>
      <w:marRight w:val="0"/>
      <w:marTop w:val="0"/>
      <w:marBottom w:val="0"/>
      <w:divBdr>
        <w:top w:val="none" w:sz="0" w:space="0" w:color="auto"/>
        <w:left w:val="none" w:sz="0" w:space="0" w:color="auto"/>
        <w:bottom w:val="none" w:sz="0" w:space="0" w:color="auto"/>
        <w:right w:val="none" w:sz="0" w:space="0" w:color="auto"/>
      </w:divBdr>
    </w:div>
    <w:div w:id="1729113142">
      <w:bodyDiv w:val="1"/>
      <w:marLeft w:val="0"/>
      <w:marRight w:val="0"/>
      <w:marTop w:val="0"/>
      <w:marBottom w:val="0"/>
      <w:divBdr>
        <w:top w:val="none" w:sz="0" w:space="0" w:color="auto"/>
        <w:left w:val="none" w:sz="0" w:space="0" w:color="auto"/>
        <w:bottom w:val="none" w:sz="0" w:space="0" w:color="auto"/>
        <w:right w:val="none" w:sz="0" w:space="0" w:color="auto"/>
      </w:divBdr>
    </w:div>
    <w:div w:id="1729380650">
      <w:bodyDiv w:val="1"/>
      <w:marLeft w:val="0"/>
      <w:marRight w:val="0"/>
      <w:marTop w:val="0"/>
      <w:marBottom w:val="0"/>
      <w:divBdr>
        <w:top w:val="none" w:sz="0" w:space="0" w:color="auto"/>
        <w:left w:val="none" w:sz="0" w:space="0" w:color="auto"/>
        <w:bottom w:val="none" w:sz="0" w:space="0" w:color="auto"/>
        <w:right w:val="none" w:sz="0" w:space="0" w:color="auto"/>
      </w:divBdr>
    </w:div>
    <w:div w:id="1731150576">
      <w:bodyDiv w:val="1"/>
      <w:marLeft w:val="0"/>
      <w:marRight w:val="0"/>
      <w:marTop w:val="0"/>
      <w:marBottom w:val="0"/>
      <w:divBdr>
        <w:top w:val="none" w:sz="0" w:space="0" w:color="auto"/>
        <w:left w:val="none" w:sz="0" w:space="0" w:color="auto"/>
        <w:bottom w:val="none" w:sz="0" w:space="0" w:color="auto"/>
        <w:right w:val="none" w:sz="0" w:space="0" w:color="auto"/>
      </w:divBdr>
    </w:div>
    <w:div w:id="1733767158">
      <w:bodyDiv w:val="1"/>
      <w:marLeft w:val="0"/>
      <w:marRight w:val="0"/>
      <w:marTop w:val="0"/>
      <w:marBottom w:val="0"/>
      <w:divBdr>
        <w:top w:val="none" w:sz="0" w:space="0" w:color="auto"/>
        <w:left w:val="none" w:sz="0" w:space="0" w:color="auto"/>
        <w:bottom w:val="none" w:sz="0" w:space="0" w:color="auto"/>
        <w:right w:val="none" w:sz="0" w:space="0" w:color="auto"/>
      </w:divBdr>
    </w:div>
    <w:div w:id="1734812885">
      <w:bodyDiv w:val="1"/>
      <w:marLeft w:val="0"/>
      <w:marRight w:val="0"/>
      <w:marTop w:val="0"/>
      <w:marBottom w:val="0"/>
      <w:divBdr>
        <w:top w:val="none" w:sz="0" w:space="0" w:color="auto"/>
        <w:left w:val="none" w:sz="0" w:space="0" w:color="auto"/>
        <w:bottom w:val="none" w:sz="0" w:space="0" w:color="auto"/>
        <w:right w:val="none" w:sz="0" w:space="0" w:color="auto"/>
      </w:divBdr>
    </w:div>
    <w:div w:id="1735349400">
      <w:bodyDiv w:val="1"/>
      <w:marLeft w:val="0"/>
      <w:marRight w:val="0"/>
      <w:marTop w:val="0"/>
      <w:marBottom w:val="0"/>
      <w:divBdr>
        <w:top w:val="none" w:sz="0" w:space="0" w:color="auto"/>
        <w:left w:val="none" w:sz="0" w:space="0" w:color="auto"/>
        <w:bottom w:val="none" w:sz="0" w:space="0" w:color="auto"/>
        <w:right w:val="none" w:sz="0" w:space="0" w:color="auto"/>
      </w:divBdr>
    </w:div>
    <w:div w:id="1737893369">
      <w:bodyDiv w:val="1"/>
      <w:marLeft w:val="0"/>
      <w:marRight w:val="0"/>
      <w:marTop w:val="0"/>
      <w:marBottom w:val="0"/>
      <w:divBdr>
        <w:top w:val="none" w:sz="0" w:space="0" w:color="auto"/>
        <w:left w:val="none" w:sz="0" w:space="0" w:color="auto"/>
        <w:bottom w:val="none" w:sz="0" w:space="0" w:color="auto"/>
        <w:right w:val="none" w:sz="0" w:space="0" w:color="auto"/>
      </w:divBdr>
    </w:div>
    <w:div w:id="1738505149">
      <w:bodyDiv w:val="1"/>
      <w:marLeft w:val="0"/>
      <w:marRight w:val="0"/>
      <w:marTop w:val="0"/>
      <w:marBottom w:val="0"/>
      <w:divBdr>
        <w:top w:val="none" w:sz="0" w:space="0" w:color="auto"/>
        <w:left w:val="none" w:sz="0" w:space="0" w:color="auto"/>
        <w:bottom w:val="none" w:sz="0" w:space="0" w:color="auto"/>
        <w:right w:val="none" w:sz="0" w:space="0" w:color="auto"/>
      </w:divBdr>
    </w:div>
    <w:div w:id="1741171344">
      <w:bodyDiv w:val="1"/>
      <w:marLeft w:val="0"/>
      <w:marRight w:val="0"/>
      <w:marTop w:val="0"/>
      <w:marBottom w:val="0"/>
      <w:divBdr>
        <w:top w:val="none" w:sz="0" w:space="0" w:color="auto"/>
        <w:left w:val="none" w:sz="0" w:space="0" w:color="auto"/>
        <w:bottom w:val="none" w:sz="0" w:space="0" w:color="auto"/>
        <w:right w:val="none" w:sz="0" w:space="0" w:color="auto"/>
      </w:divBdr>
    </w:div>
    <w:div w:id="1741517655">
      <w:bodyDiv w:val="1"/>
      <w:marLeft w:val="0"/>
      <w:marRight w:val="0"/>
      <w:marTop w:val="0"/>
      <w:marBottom w:val="0"/>
      <w:divBdr>
        <w:top w:val="none" w:sz="0" w:space="0" w:color="auto"/>
        <w:left w:val="none" w:sz="0" w:space="0" w:color="auto"/>
        <w:bottom w:val="none" w:sz="0" w:space="0" w:color="auto"/>
        <w:right w:val="none" w:sz="0" w:space="0" w:color="auto"/>
      </w:divBdr>
    </w:div>
    <w:div w:id="1744109915">
      <w:bodyDiv w:val="1"/>
      <w:marLeft w:val="0"/>
      <w:marRight w:val="0"/>
      <w:marTop w:val="0"/>
      <w:marBottom w:val="0"/>
      <w:divBdr>
        <w:top w:val="none" w:sz="0" w:space="0" w:color="auto"/>
        <w:left w:val="none" w:sz="0" w:space="0" w:color="auto"/>
        <w:bottom w:val="none" w:sz="0" w:space="0" w:color="auto"/>
        <w:right w:val="none" w:sz="0" w:space="0" w:color="auto"/>
      </w:divBdr>
    </w:div>
    <w:div w:id="1744989740">
      <w:bodyDiv w:val="1"/>
      <w:marLeft w:val="0"/>
      <w:marRight w:val="0"/>
      <w:marTop w:val="0"/>
      <w:marBottom w:val="0"/>
      <w:divBdr>
        <w:top w:val="none" w:sz="0" w:space="0" w:color="auto"/>
        <w:left w:val="none" w:sz="0" w:space="0" w:color="auto"/>
        <w:bottom w:val="none" w:sz="0" w:space="0" w:color="auto"/>
        <w:right w:val="none" w:sz="0" w:space="0" w:color="auto"/>
      </w:divBdr>
    </w:div>
    <w:div w:id="1745101017">
      <w:bodyDiv w:val="1"/>
      <w:marLeft w:val="0"/>
      <w:marRight w:val="0"/>
      <w:marTop w:val="0"/>
      <w:marBottom w:val="0"/>
      <w:divBdr>
        <w:top w:val="none" w:sz="0" w:space="0" w:color="auto"/>
        <w:left w:val="none" w:sz="0" w:space="0" w:color="auto"/>
        <w:bottom w:val="none" w:sz="0" w:space="0" w:color="auto"/>
        <w:right w:val="none" w:sz="0" w:space="0" w:color="auto"/>
      </w:divBdr>
    </w:div>
    <w:div w:id="1745953546">
      <w:bodyDiv w:val="1"/>
      <w:marLeft w:val="0"/>
      <w:marRight w:val="0"/>
      <w:marTop w:val="0"/>
      <w:marBottom w:val="0"/>
      <w:divBdr>
        <w:top w:val="none" w:sz="0" w:space="0" w:color="auto"/>
        <w:left w:val="none" w:sz="0" w:space="0" w:color="auto"/>
        <w:bottom w:val="none" w:sz="0" w:space="0" w:color="auto"/>
        <w:right w:val="none" w:sz="0" w:space="0" w:color="auto"/>
      </w:divBdr>
    </w:div>
    <w:div w:id="1747460446">
      <w:bodyDiv w:val="1"/>
      <w:marLeft w:val="0"/>
      <w:marRight w:val="0"/>
      <w:marTop w:val="0"/>
      <w:marBottom w:val="0"/>
      <w:divBdr>
        <w:top w:val="none" w:sz="0" w:space="0" w:color="auto"/>
        <w:left w:val="none" w:sz="0" w:space="0" w:color="auto"/>
        <w:bottom w:val="none" w:sz="0" w:space="0" w:color="auto"/>
        <w:right w:val="none" w:sz="0" w:space="0" w:color="auto"/>
      </w:divBdr>
    </w:div>
    <w:div w:id="1748575384">
      <w:bodyDiv w:val="1"/>
      <w:marLeft w:val="0"/>
      <w:marRight w:val="0"/>
      <w:marTop w:val="0"/>
      <w:marBottom w:val="0"/>
      <w:divBdr>
        <w:top w:val="none" w:sz="0" w:space="0" w:color="auto"/>
        <w:left w:val="none" w:sz="0" w:space="0" w:color="auto"/>
        <w:bottom w:val="none" w:sz="0" w:space="0" w:color="auto"/>
        <w:right w:val="none" w:sz="0" w:space="0" w:color="auto"/>
      </w:divBdr>
    </w:div>
    <w:div w:id="1750346027">
      <w:bodyDiv w:val="1"/>
      <w:marLeft w:val="0"/>
      <w:marRight w:val="0"/>
      <w:marTop w:val="0"/>
      <w:marBottom w:val="0"/>
      <w:divBdr>
        <w:top w:val="none" w:sz="0" w:space="0" w:color="auto"/>
        <w:left w:val="none" w:sz="0" w:space="0" w:color="auto"/>
        <w:bottom w:val="none" w:sz="0" w:space="0" w:color="auto"/>
        <w:right w:val="none" w:sz="0" w:space="0" w:color="auto"/>
      </w:divBdr>
    </w:div>
    <w:div w:id="1751659051">
      <w:bodyDiv w:val="1"/>
      <w:marLeft w:val="0"/>
      <w:marRight w:val="0"/>
      <w:marTop w:val="0"/>
      <w:marBottom w:val="0"/>
      <w:divBdr>
        <w:top w:val="none" w:sz="0" w:space="0" w:color="auto"/>
        <w:left w:val="none" w:sz="0" w:space="0" w:color="auto"/>
        <w:bottom w:val="none" w:sz="0" w:space="0" w:color="auto"/>
        <w:right w:val="none" w:sz="0" w:space="0" w:color="auto"/>
      </w:divBdr>
    </w:div>
    <w:div w:id="1752308932">
      <w:bodyDiv w:val="1"/>
      <w:marLeft w:val="0"/>
      <w:marRight w:val="0"/>
      <w:marTop w:val="0"/>
      <w:marBottom w:val="0"/>
      <w:divBdr>
        <w:top w:val="none" w:sz="0" w:space="0" w:color="auto"/>
        <w:left w:val="none" w:sz="0" w:space="0" w:color="auto"/>
        <w:bottom w:val="none" w:sz="0" w:space="0" w:color="auto"/>
        <w:right w:val="none" w:sz="0" w:space="0" w:color="auto"/>
      </w:divBdr>
    </w:div>
    <w:div w:id="1752458674">
      <w:bodyDiv w:val="1"/>
      <w:marLeft w:val="0"/>
      <w:marRight w:val="0"/>
      <w:marTop w:val="0"/>
      <w:marBottom w:val="0"/>
      <w:divBdr>
        <w:top w:val="none" w:sz="0" w:space="0" w:color="auto"/>
        <w:left w:val="none" w:sz="0" w:space="0" w:color="auto"/>
        <w:bottom w:val="none" w:sz="0" w:space="0" w:color="auto"/>
        <w:right w:val="none" w:sz="0" w:space="0" w:color="auto"/>
      </w:divBdr>
    </w:div>
    <w:div w:id="1756627696">
      <w:bodyDiv w:val="1"/>
      <w:marLeft w:val="0"/>
      <w:marRight w:val="0"/>
      <w:marTop w:val="0"/>
      <w:marBottom w:val="0"/>
      <w:divBdr>
        <w:top w:val="none" w:sz="0" w:space="0" w:color="auto"/>
        <w:left w:val="none" w:sz="0" w:space="0" w:color="auto"/>
        <w:bottom w:val="none" w:sz="0" w:space="0" w:color="auto"/>
        <w:right w:val="none" w:sz="0" w:space="0" w:color="auto"/>
      </w:divBdr>
    </w:div>
    <w:div w:id="1756704306">
      <w:bodyDiv w:val="1"/>
      <w:marLeft w:val="0"/>
      <w:marRight w:val="0"/>
      <w:marTop w:val="0"/>
      <w:marBottom w:val="0"/>
      <w:divBdr>
        <w:top w:val="none" w:sz="0" w:space="0" w:color="auto"/>
        <w:left w:val="none" w:sz="0" w:space="0" w:color="auto"/>
        <w:bottom w:val="none" w:sz="0" w:space="0" w:color="auto"/>
        <w:right w:val="none" w:sz="0" w:space="0" w:color="auto"/>
      </w:divBdr>
    </w:div>
    <w:div w:id="1757244816">
      <w:bodyDiv w:val="1"/>
      <w:marLeft w:val="0"/>
      <w:marRight w:val="0"/>
      <w:marTop w:val="0"/>
      <w:marBottom w:val="0"/>
      <w:divBdr>
        <w:top w:val="none" w:sz="0" w:space="0" w:color="auto"/>
        <w:left w:val="none" w:sz="0" w:space="0" w:color="auto"/>
        <w:bottom w:val="none" w:sz="0" w:space="0" w:color="auto"/>
        <w:right w:val="none" w:sz="0" w:space="0" w:color="auto"/>
      </w:divBdr>
    </w:div>
    <w:div w:id="1759716522">
      <w:bodyDiv w:val="1"/>
      <w:marLeft w:val="0"/>
      <w:marRight w:val="0"/>
      <w:marTop w:val="0"/>
      <w:marBottom w:val="0"/>
      <w:divBdr>
        <w:top w:val="none" w:sz="0" w:space="0" w:color="auto"/>
        <w:left w:val="none" w:sz="0" w:space="0" w:color="auto"/>
        <w:bottom w:val="none" w:sz="0" w:space="0" w:color="auto"/>
        <w:right w:val="none" w:sz="0" w:space="0" w:color="auto"/>
      </w:divBdr>
    </w:div>
    <w:div w:id="1761171903">
      <w:bodyDiv w:val="1"/>
      <w:marLeft w:val="0"/>
      <w:marRight w:val="0"/>
      <w:marTop w:val="0"/>
      <w:marBottom w:val="0"/>
      <w:divBdr>
        <w:top w:val="none" w:sz="0" w:space="0" w:color="auto"/>
        <w:left w:val="none" w:sz="0" w:space="0" w:color="auto"/>
        <w:bottom w:val="none" w:sz="0" w:space="0" w:color="auto"/>
        <w:right w:val="none" w:sz="0" w:space="0" w:color="auto"/>
      </w:divBdr>
    </w:div>
    <w:div w:id="1762216017">
      <w:bodyDiv w:val="1"/>
      <w:marLeft w:val="0"/>
      <w:marRight w:val="0"/>
      <w:marTop w:val="0"/>
      <w:marBottom w:val="0"/>
      <w:divBdr>
        <w:top w:val="none" w:sz="0" w:space="0" w:color="auto"/>
        <w:left w:val="none" w:sz="0" w:space="0" w:color="auto"/>
        <w:bottom w:val="none" w:sz="0" w:space="0" w:color="auto"/>
        <w:right w:val="none" w:sz="0" w:space="0" w:color="auto"/>
      </w:divBdr>
    </w:div>
    <w:div w:id="1763183994">
      <w:bodyDiv w:val="1"/>
      <w:marLeft w:val="0"/>
      <w:marRight w:val="0"/>
      <w:marTop w:val="0"/>
      <w:marBottom w:val="0"/>
      <w:divBdr>
        <w:top w:val="none" w:sz="0" w:space="0" w:color="auto"/>
        <w:left w:val="none" w:sz="0" w:space="0" w:color="auto"/>
        <w:bottom w:val="none" w:sz="0" w:space="0" w:color="auto"/>
        <w:right w:val="none" w:sz="0" w:space="0" w:color="auto"/>
      </w:divBdr>
    </w:div>
    <w:div w:id="1775903489">
      <w:bodyDiv w:val="1"/>
      <w:marLeft w:val="0"/>
      <w:marRight w:val="0"/>
      <w:marTop w:val="0"/>
      <w:marBottom w:val="0"/>
      <w:divBdr>
        <w:top w:val="none" w:sz="0" w:space="0" w:color="auto"/>
        <w:left w:val="none" w:sz="0" w:space="0" w:color="auto"/>
        <w:bottom w:val="none" w:sz="0" w:space="0" w:color="auto"/>
        <w:right w:val="none" w:sz="0" w:space="0" w:color="auto"/>
      </w:divBdr>
    </w:div>
    <w:div w:id="1777554611">
      <w:bodyDiv w:val="1"/>
      <w:marLeft w:val="0"/>
      <w:marRight w:val="0"/>
      <w:marTop w:val="0"/>
      <w:marBottom w:val="0"/>
      <w:divBdr>
        <w:top w:val="none" w:sz="0" w:space="0" w:color="auto"/>
        <w:left w:val="none" w:sz="0" w:space="0" w:color="auto"/>
        <w:bottom w:val="none" w:sz="0" w:space="0" w:color="auto"/>
        <w:right w:val="none" w:sz="0" w:space="0" w:color="auto"/>
      </w:divBdr>
    </w:div>
    <w:div w:id="1781678877">
      <w:bodyDiv w:val="1"/>
      <w:marLeft w:val="0"/>
      <w:marRight w:val="0"/>
      <w:marTop w:val="0"/>
      <w:marBottom w:val="0"/>
      <w:divBdr>
        <w:top w:val="none" w:sz="0" w:space="0" w:color="auto"/>
        <w:left w:val="none" w:sz="0" w:space="0" w:color="auto"/>
        <w:bottom w:val="none" w:sz="0" w:space="0" w:color="auto"/>
        <w:right w:val="none" w:sz="0" w:space="0" w:color="auto"/>
      </w:divBdr>
    </w:div>
    <w:div w:id="1783843859">
      <w:bodyDiv w:val="1"/>
      <w:marLeft w:val="0"/>
      <w:marRight w:val="0"/>
      <w:marTop w:val="0"/>
      <w:marBottom w:val="0"/>
      <w:divBdr>
        <w:top w:val="none" w:sz="0" w:space="0" w:color="auto"/>
        <w:left w:val="none" w:sz="0" w:space="0" w:color="auto"/>
        <w:bottom w:val="none" w:sz="0" w:space="0" w:color="auto"/>
        <w:right w:val="none" w:sz="0" w:space="0" w:color="auto"/>
      </w:divBdr>
    </w:div>
    <w:div w:id="1786346471">
      <w:bodyDiv w:val="1"/>
      <w:marLeft w:val="0"/>
      <w:marRight w:val="0"/>
      <w:marTop w:val="0"/>
      <w:marBottom w:val="0"/>
      <w:divBdr>
        <w:top w:val="none" w:sz="0" w:space="0" w:color="auto"/>
        <w:left w:val="none" w:sz="0" w:space="0" w:color="auto"/>
        <w:bottom w:val="none" w:sz="0" w:space="0" w:color="auto"/>
        <w:right w:val="none" w:sz="0" w:space="0" w:color="auto"/>
      </w:divBdr>
    </w:div>
    <w:div w:id="1787382810">
      <w:bodyDiv w:val="1"/>
      <w:marLeft w:val="0"/>
      <w:marRight w:val="0"/>
      <w:marTop w:val="0"/>
      <w:marBottom w:val="0"/>
      <w:divBdr>
        <w:top w:val="none" w:sz="0" w:space="0" w:color="auto"/>
        <w:left w:val="none" w:sz="0" w:space="0" w:color="auto"/>
        <w:bottom w:val="none" w:sz="0" w:space="0" w:color="auto"/>
        <w:right w:val="none" w:sz="0" w:space="0" w:color="auto"/>
      </w:divBdr>
    </w:div>
    <w:div w:id="1790005376">
      <w:bodyDiv w:val="1"/>
      <w:marLeft w:val="0"/>
      <w:marRight w:val="0"/>
      <w:marTop w:val="0"/>
      <w:marBottom w:val="0"/>
      <w:divBdr>
        <w:top w:val="none" w:sz="0" w:space="0" w:color="auto"/>
        <w:left w:val="none" w:sz="0" w:space="0" w:color="auto"/>
        <w:bottom w:val="none" w:sz="0" w:space="0" w:color="auto"/>
        <w:right w:val="none" w:sz="0" w:space="0" w:color="auto"/>
      </w:divBdr>
    </w:div>
    <w:div w:id="1793327688">
      <w:bodyDiv w:val="1"/>
      <w:marLeft w:val="0"/>
      <w:marRight w:val="0"/>
      <w:marTop w:val="0"/>
      <w:marBottom w:val="0"/>
      <w:divBdr>
        <w:top w:val="none" w:sz="0" w:space="0" w:color="auto"/>
        <w:left w:val="none" w:sz="0" w:space="0" w:color="auto"/>
        <w:bottom w:val="none" w:sz="0" w:space="0" w:color="auto"/>
        <w:right w:val="none" w:sz="0" w:space="0" w:color="auto"/>
      </w:divBdr>
    </w:div>
    <w:div w:id="1794906838">
      <w:bodyDiv w:val="1"/>
      <w:marLeft w:val="0"/>
      <w:marRight w:val="0"/>
      <w:marTop w:val="0"/>
      <w:marBottom w:val="0"/>
      <w:divBdr>
        <w:top w:val="none" w:sz="0" w:space="0" w:color="auto"/>
        <w:left w:val="none" w:sz="0" w:space="0" w:color="auto"/>
        <w:bottom w:val="none" w:sz="0" w:space="0" w:color="auto"/>
        <w:right w:val="none" w:sz="0" w:space="0" w:color="auto"/>
      </w:divBdr>
    </w:div>
    <w:div w:id="1795060442">
      <w:bodyDiv w:val="1"/>
      <w:marLeft w:val="0"/>
      <w:marRight w:val="0"/>
      <w:marTop w:val="0"/>
      <w:marBottom w:val="0"/>
      <w:divBdr>
        <w:top w:val="none" w:sz="0" w:space="0" w:color="auto"/>
        <w:left w:val="none" w:sz="0" w:space="0" w:color="auto"/>
        <w:bottom w:val="none" w:sz="0" w:space="0" w:color="auto"/>
        <w:right w:val="none" w:sz="0" w:space="0" w:color="auto"/>
      </w:divBdr>
    </w:div>
    <w:div w:id="1796486163">
      <w:bodyDiv w:val="1"/>
      <w:marLeft w:val="0"/>
      <w:marRight w:val="0"/>
      <w:marTop w:val="0"/>
      <w:marBottom w:val="0"/>
      <w:divBdr>
        <w:top w:val="none" w:sz="0" w:space="0" w:color="auto"/>
        <w:left w:val="none" w:sz="0" w:space="0" w:color="auto"/>
        <w:bottom w:val="none" w:sz="0" w:space="0" w:color="auto"/>
        <w:right w:val="none" w:sz="0" w:space="0" w:color="auto"/>
      </w:divBdr>
    </w:div>
    <w:div w:id="1797094655">
      <w:bodyDiv w:val="1"/>
      <w:marLeft w:val="0"/>
      <w:marRight w:val="0"/>
      <w:marTop w:val="0"/>
      <w:marBottom w:val="0"/>
      <w:divBdr>
        <w:top w:val="none" w:sz="0" w:space="0" w:color="auto"/>
        <w:left w:val="none" w:sz="0" w:space="0" w:color="auto"/>
        <w:bottom w:val="none" w:sz="0" w:space="0" w:color="auto"/>
        <w:right w:val="none" w:sz="0" w:space="0" w:color="auto"/>
      </w:divBdr>
    </w:div>
    <w:div w:id="1797143788">
      <w:bodyDiv w:val="1"/>
      <w:marLeft w:val="0"/>
      <w:marRight w:val="0"/>
      <w:marTop w:val="0"/>
      <w:marBottom w:val="0"/>
      <w:divBdr>
        <w:top w:val="none" w:sz="0" w:space="0" w:color="auto"/>
        <w:left w:val="none" w:sz="0" w:space="0" w:color="auto"/>
        <w:bottom w:val="none" w:sz="0" w:space="0" w:color="auto"/>
        <w:right w:val="none" w:sz="0" w:space="0" w:color="auto"/>
      </w:divBdr>
    </w:div>
    <w:div w:id="1799906599">
      <w:bodyDiv w:val="1"/>
      <w:marLeft w:val="0"/>
      <w:marRight w:val="0"/>
      <w:marTop w:val="0"/>
      <w:marBottom w:val="0"/>
      <w:divBdr>
        <w:top w:val="none" w:sz="0" w:space="0" w:color="auto"/>
        <w:left w:val="none" w:sz="0" w:space="0" w:color="auto"/>
        <w:bottom w:val="none" w:sz="0" w:space="0" w:color="auto"/>
        <w:right w:val="none" w:sz="0" w:space="0" w:color="auto"/>
      </w:divBdr>
    </w:div>
    <w:div w:id="1801680369">
      <w:bodyDiv w:val="1"/>
      <w:marLeft w:val="0"/>
      <w:marRight w:val="0"/>
      <w:marTop w:val="0"/>
      <w:marBottom w:val="0"/>
      <w:divBdr>
        <w:top w:val="none" w:sz="0" w:space="0" w:color="auto"/>
        <w:left w:val="none" w:sz="0" w:space="0" w:color="auto"/>
        <w:bottom w:val="none" w:sz="0" w:space="0" w:color="auto"/>
        <w:right w:val="none" w:sz="0" w:space="0" w:color="auto"/>
      </w:divBdr>
    </w:div>
    <w:div w:id="1801799882">
      <w:bodyDiv w:val="1"/>
      <w:marLeft w:val="0"/>
      <w:marRight w:val="0"/>
      <w:marTop w:val="0"/>
      <w:marBottom w:val="0"/>
      <w:divBdr>
        <w:top w:val="none" w:sz="0" w:space="0" w:color="auto"/>
        <w:left w:val="none" w:sz="0" w:space="0" w:color="auto"/>
        <w:bottom w:val="none" w:sz="0" w:space="0" w:color="auto"/>
        <w:right w:val="none" w:sz="0" w:space="0" w:color="auto"/>
      </w:divBdr>
    </w:div>
    <w:div w:id="1804077034">
      <w:bodyDiv w:val="1"/>
      <w:marLeft w:val="0"/>
      <w:marRight w:val="0"/>
      <w:marTop w:val="0"/>
      <w:marBottom w:val="0"/>
      <w:divBdr>
        <w:top w:val="none" w:sz="0" w:space="0" w:color="auto"/>
        <w:left w:val="none" w:sz="0" w:space="0" w:color="auto"/>
        <w:bottom w:val="none" w:sz="0" w:space="0" w:color="auto"/>
        <w:right w:val="none" w:sz="0" w:space="0" w:color="auto"/>
      </w:divBdr>
    </w:div>
    <w:div w:id="1805073864">
      <w:bodyDiv w:val="1"/>
      <w:marLeft w:val="0"/>
      <w:marRight w:val="0"/>
      <w:marTop w:val="0"/>
      <w:marBottom w:val="0"/>
      <w:divBdr>
        <w:top w:val="none" w:sz="0" w:space="0" w:color="auto"/>
        <w:left w:val="none" w:sz="0" w:space="0" w:color="auto"/>
        <w:bottom w:val="none" w:sz="0" w:space="0" w:color="auto"/>
        <w:right w:val="none" w:sz="0" w:space="0" w:color="auto"/>
      </w:divBdr>
    </w:div>
    <w:div w:id="1805074064">
      <w:bodyDiv w:val="1"/>
      <w:marLeft w:val="0"/>
      <w:marRight w:val="0"/>
      <w:marTop w:val="0"/>
      <w:marBottom w:val="0"/>
      <w:divBdr>
        <w:top w:val="none" w:sz="0" w:space="0" w:color="auto"/>
        <w:left w:val="none" w:sz="0" w:space="0" w:color="auto"/>
        <w:bottom w:val="none" w:sz="0" w:space="0" w:color="auto"/>
        <w:right w:val="none" w:sz="0" w:space="0" w:color="auto"/>
      </w:divBdr>
    </w:div>
    <w:div w:id="1807895726">
      <w:bodyDiv w:val="1"/>
      <w:marLeft w:val="0"/>
      <w:marRight w:val="0"/>
      <w:marTop w:val="0"/>
      <w:marBottom w:val="0"/>
      <w:divBdr>
        <w:top w:val="none" w:sz="0" w:space="0" w:color="auto"/>
        <w:left w:val="none" w:sz="0" w:space="0" w:color="auto"/>
        <w:bottom w:val="none" w:sz="0" w:space="0" w:color="auto"/>
        <w:right w:val="none" w:sz="0" w:space="0" w:color="auto"/>
      </w:divBdr>
    </w:div>
    <w:div w:id="1810633602">
      <w:bodyDiv w:val="1"/>
      <w:marLeft w:val="0"/>
      <w:marRight w:val="0"/>
      <w:marTop w:val="0"/>
      <w:marBottom w:val="0"/>
      <w:divBdr>
        <w:top w:val="none" w:sz="0" w:space="0" w:color="auto"/>
        <w:left w:val="none" w:sz="0" w:space="0" w:color="auto"/>
        <w:bottom w:val="none" w:sz="0" w:space="0" w:color="auto"/>
        <w:right w:val="none" w:sz="0" w:space="0" w:color="auto"/>
      </w:divBdr>
    </w:div>
    <w:div w:id="1814299273">
      <w:bodyDiv w:val="1"/>
      <w:marLeft w:val="0"/>
      <w:marRight w:val="0"/>
      <w:marTop w:val="0"/>
      <w:marBottom w:val="0"/>
      <w:divBdr>
        <w:top w:val="none" w:sz="0" w:space="0" w:color="auto"/>
        <w:left w:val="none" w:sz="0" w:space="0" w:color="auto"/>
        <w:bottom w:val="none" w:sz="0" w:space="0" w:color="auto"/>
        <w:right w:val="none" w:sz="0" w:space="0" w:color="auto"/>
      </w:divBdr>
    </w:div>
    <w:div w:id="1814515682">
      <w:bodyDiv w:val="1"/>
      <w:marLeft w:val="0"/>
      <w:marRight w:val="0"/>
      <w:marTop w:val="0"/>
      <w:marBottom w:val="0"/>
      <w:divBdr>
        <w:top w:val="none" w:sz="0" w:space="0" w:color="auto"/>
        <w:left w:val="none" w:sz="0" w:space="0" w:color="auto"/>
        <w:bottom w:val="none" w:sz="0" w:space="0" w:color="auto"/>
        <w:right w:val="none" w:sz="0" w:space="0" w:color="auto"/>
      </w:divBdr>
    </w:div>
    <w:div w:id="1814826938">
      <w:bodyDiv w:val="1"/>
      <w:marLeft w:val="0"/>
      <w:marRight w:val="0"/>
      <w:marTop w:val="0"/>
      <w:marBottom w:val="0"/>
      <w:divBdr>
        <w:top w:val="none" w:sz="0" w:space="0" w:color="auto"/>
        <w:left w:val="none" w:sz="0" w:space="0" w:color="auto"/>
        <w:bottom w:val="none" w:sz="0" w:space="0" w:color="auto"/>
        <w:right w:val="none" w:sz="0" w:space="0" w:color="auto"/>
      </w:divBdr>
    </w:div>
    <w:div w:id="1815872321">
      <w:bodyDiv w:val="1"/>
      <w:marLeft w:val="0"/>
      <w:marRight w:val="0"/>
      <w:marTop w:val="0"/>
      <w:marBottom w:val="0"/>
      <w:divBdr>
        <w:top w:val="none" w:sz="0" w:space="0" w:color="auto"/>
        <w:left w:val="none" w:sz="0" w:space="0" w:color="auto"/>
        <w:bottom w:val="none" w:sz="0" w:space="0" w:color="auto"/>
        <w:right w:val="none" w:sz="0" w:space="0" w:color="auto"/>
      </w:divBdr>
    </w:div>
    <w:div w:id="1817334325">
      <w:bodyDiv w:val="1"/>
      <w:marLeft w:val="0"/>
      <w:marRight w:val="0"/>
      <w:marTop w:val="0"/>
      <w:marBottom w:val="0"/>
      <w:divBdr>
        <w:top w:val="none" w:sz="0" w:space="0" w:color="auto"/>
        <w:left w:val="none" w:sz="0" w:space="0" w:color="auto"/>
        <w:bottom w:val="none" w:sz="0" w:space="0" w:color="auto"/>
        <w:right w:val="none" w:sz="0" w:space="0" w:color="auto"/>
      </w:divBdr>
    </w:div>
    <w:div w:id="1820078071">
      <w:bodyDiv w:val="1"/>
      <w:marLeft w:val="0"/>
      <w:marRight w:val="0"/>
      <w:marTop w:val="0"/>
      <w:marBottom w:val="0"/>
      <w:divBdr>
        <w:top w:val="none" w:sz="0" w:space="0" w:color="auto"/>
        <w:left w:val="none" w:sz="0" w:space="0" w:color="auto"/>
        <w:bottom w:val="none" w:sz="0" w:space="0" w:color="auto"/>
        <w:right w:val="none" w:sz="0" w:space="0" w:color="auto"/>
      </w:divBdr>
    </w:div>
    <w:div w:id="1820804996">
      <w:bodyDiv w:val="1"/>
      <w:marLeft w:val="0"/>
      <w:marRight w:val="0"/>
      <w:marTop w:val="0"/>
      <w:marBottom w:val="0"/>
      <w:divBdr>
        <w:top w:val="none" w:sz="0" w:space="0" w:color="auto"/>
        <w:left w:val="none" w:sz="0" w:space="0" w:color="auto"/>
        <w:bottom w:val="none" w:sz="0" w:space="0" w:color="auto"/>
        <w:right w:val="none" w:sz="0" w:space="0" w:color="auto"/>
      </w:divBdr>
    </w:div>
    <w:div w:id="1820922623">
      <w:bodyDiv w:val="1"/>
      <w:marLeft w:val="0"/>
      <w:marRight w:val="0"/>
      <w:marTop w:val="0"/>
      <w:marBottom w:val="0"/>
      <w:divBdr>
        <w:top w:val="none" w:sz="0" w:space="0" w:color="auto"/>
        <w:left w:val="none" w:sz="0" w:space="0" w:color="auto"/>
        <w:bottom w:val="none" w:sz="0" w:space="0" w:color="auto"/>
        <w:right w:val="none" w:sz="0" w:space="0" w:color="auto"/>
      </w:divBdr>
    </w:div>
    <w:div w:id="1821918953">
      <w:bodyDiv w:val="1"/>
      <w:marLeft w:val="0"/>
      <w:marRight w:val="0"/>
      <w:marTop w:val="0"/>
      <w:marBottom w:val="0"/>
      <w:divBdr>
        <w:top w:val="none" w:sz="0" w:space="0" w:color="auto"/>
        <w:left w:val="none" w:sz="0" w:space="0" w:color="auto"/>
        <w:bottom w:val="none" w:sz="0" w:space="0" w:color="auto"/>
        <w:right w:val="none" w:sz="0" w:space="0" w:color="auto"/>
      </w:divBdr>
    </w:div>
    <w:div w:id="1824466038">
      <w:bodyDiv w:val="1"/>
      <w:marLeft w:val="0"/>
      <w:marRight w:val="0"/>
      <w:marTop w:val="0"/>
      <w:marBottom w:val="0"/>
      <w:divBdr>
        <w:top w:val="none" w:sz="0" w:space="0" w:color="auto"/>
        <w:left w:val="none" w:sz="0" w:space="0" w:color="auto"/>
        <w:bottom w:val="none" w:sz="0" w:space="0" w:color="auto"/>
        <w:right w:val="none" w:sz="0" w:space="0" w:color="auto"/>
      </w:divBdr>
    </w:div>
    <w:div w:id="1826895317">
      <w:bodyDiv w:val="1"/>
      <w:marLeft w:val="0"/>
      <w:marRight w:val="0"/>
      <w:marTop w:val="0"/>
      <w:marBottom w:val="0"/>
      <w:divBdr>
        <w:top w:val="none" w:sz="0" w:space="0" w:color="auto"/>
        <w:left w:val="none" w:sz="0" w:space="0" w:color="auto"/>
        <w:bottom w:val="none" w:sz="0" w:space="0" w:color="auto"/>
        <w:right w:val="none" w:sz="0" w:space="0" w:color="auto"/>
      </w:divBdr>
    </w:div>
    <w:div w:id="1828937589">
      <w:bodyDiv w:val="1"/>
      <w:marLeft w:val="0"/>
      <w:marRight w:val="0"/>
      <w:marTop w:val="0"/>
      <w:marBottom w:val="0"/>
      <w:divBdr>
        <w:top w:val="none" w:sz="0" w:space="0" w:color="auto"/>
        <w:left w:val="none" w:sz="0" w:space="0" w:color="auto"/>
        <w:bottom w:val="none" w:sz="0" w:space="0" w:color="auto"/>
        <w:right w:val="none" w:sz="0" w:space="0" w:color="auto"/>
      </w:divBdr>
    </w:div>
    <w:div w:id="1830709099">
      <w:bodyDiv w:val="1"/>
      <w:marLeft w:val="0"/>
      <w:marRight w:val="0"/>
      <w:marTop w:val="0"/>
      <w:marBottom w:val="0"/>
      <w:divBdr>
        <w:top w:val="none" w:sz="0" w:space="0" w:color="auto"/>
        <w:left w:val="none" w:sz="0" w:space="0" w:color="auto"/>
        <w:bottom w:val="none" w:sz="0" w:space="0" w:color="auto"/>
        <w:right w:val="none" w:sz="0" w:space="0" w:color="auto"/>
      </w:divBdr>
    </w:div>
    <w:div w:id="1835146614">
      <w:bodyDiv w:val="1"/>
      <w:marLeft w:val="0"/>
      <w:marRight w:val="0"/>
      <w:marTop w:val="0"/>
      <w:marBottom w:val="0"/>
      <w:divBdr>
        <w:top w:val="none" w:sz="0" w:space="0" w:color="auto"/>
        <w:left w:val="none" w:sz="0" w:space="0" w:color="auto"/>
        <w:bottom w:val="none" w:sz="0" w:space="0" w:color="auto"/>
        <w:right w:val="none" w:sz="0" w:space="0" w:color="auto"/>
      </w:divBdr>
    </w:div>
    <w:div w:id="1839151568">
      <w:bodyDiv w:val="1"/>
      <w:marLeft w:val="0"/>
      <w:marRight w:val="0"/>
      <w:marTop w:val="0"/>
      <w:marBottom w:val="0"/>
      <w:divBdr>
        <w:top w:val="none" w:sz="0" w:space="0" w:color="auto"/>
        <w:left w:val="none" w:sz="0" w:space="0" w:color="auto"/>
        <w:bottom w:val="none" w:sz="0" w:space="0" w:color="auto"/>
        <w:right w:val="none" w:sz="0" w:space="0" w:color="auto"/>
      </w:divBdr>
    </w:div>
    <w:div w:id="1839493303">
      <w:bodyDiv w:val="1"/>
      <w:marLeft w:val="0"/>
      <w:marRight w:val="0"/>
      <w:marTop w:val="0"/>
      <w:marBottom w:val="0"/>
      <w:divBdr>
        <w:top w:val="none" w:sz="0" w:space="0" w:color="auto"/>
        <w:left w:val="none" w:sz="0" w:space="0" w:color="auto"/>
        <w:bottom w:val="none" w:sz="0" w:space="0" w:color="auto"/>
        <w:right w:val="none" w:sz="0" w:space="0" w:color="auto"/>
      </w:divBdr>
    </w:div>
    <w:div w:id="1844394427">
      <w:bodyDiv w:val="1"/>
      <w:marLeft w:val="0"/>
      <w:marRight w:val="0"/>
      <w:marTop w:val="0"/>
      <w:marBottom w:val="0"/>
      <w:divBdr>
        <w:top w:val="none" w:sz="0" w:space="0" w:color="auto"/>
        <w:left w:val="none" w:sz="0" w:space="0" w:color="auto"/>
        <w:bottom w:val="none" w:sz="0" w:space="0" w:color="auto"/>
        <w:right w:val="none" w:sz="0" w:space="0" w:color="auto"/>
      </w:divBdr>
    </w:div>
    <w:div w:id="1846480200">
      <w:bodyDiv w:val="1"/>
      <w:marLeft w:val="0"/>
      <w:marRight w:val="0"/>
      <w:marTop w:val="0"/>
      <w:marBottom w:val="0"/>
      <w:divBdr>
        <w:top w:val="none" w:sz="0" w:space="0" w:color="auto"/>
        <w:left w:val="none" w:sz="0" w:space="0" w:color="auto"/>
        <w:bottom w:val="none" w:sz="0" w:space="0" w:color="auto"/>
        <w:right w:val="none" w:sz="0" w:space="0" w:color="auto"/>
      </w:divBdr>
    </w:div>
    <w:div w:id="1847011703">
      <w:bodyDiv w:val="1"/>
      <w:marLeft w:val="0"/>
      <w:marRight w:val="0"/>
      <w:marTop w:val="0"/>
      <w:marBottom w:val="0"/>
      <w:divBdr>
        <w:top w:val="none" w:sz="0" w:space="0" w:color="auto"/>
        <w:left w:val="none" w:sz="0" w:space="0" w:color="auto"/>
        <w:bottom w:val="none" w:sz="0" w:space="0" w:color="auto"/>
        <w:right w:val="none" w:sz="0" w:space="0" w:color="auto"/>
      </w:divBdr>
    </w:div>
    <w:div w:id="1847088556">
      <w:bodyDiv w:val="1"/>
      <w:marLeft w:val="0"/>
      <w:marRight w:val="0"/>
      <w:marTop w:val="0"/>
      <w:marBottom w:val="0"/>
      <w:divBdr>
        <w:top w:val="none" w:sz="0" w:space="0" w:color="auto"/>
        <w:left w:val="none" w:sz="0" w:space="0" w:color="auto"/>
        <w:bottom w:val="none" w:sz="0" w:space="0" w:color="auto"/>
        <w:right w:val="none" w:sz="0" w:space="0" w:color="auto"/>
      </w:divBdr>
    </w:div>
    <w:div w:id="1847600070">
      <w:bodyDiv w:val="1"/>
      <w:marLeft w:val="0"/>
      <w:marRight w:val="0"/>
      <w:marTop w:val="0"/>
      <w:marBottom w:val="0"/>
      <w:divBdr>
        <w:top w:val="none" w:sz="0" w:space="0" w:color="auto"/>
        <w:left w:val="none" w:sz="0" w:space="0" w:color="auto"/>
        <w:bottom w:val="none" w:sz="0" w:space="0" w:color="auto"/>
        <w:right w:val="none" w:sz="0" w:space="0" w:color="auto"/>
      </w:divBdr>
    </w:div>
    <w:div w:id="1849447210">
      <w:bodyDiv w:val="1"/>
      <w:marLeft w:val="0"/>
      <w:marRight w:val="0"/>
      <w:marTop w:val="0"/>
      <w:marBottom w:val="0"/>
      <w:divBdr>
        <w:top w:val="none" w:sz="0" w:space="0" w:color="auto"/>
        <w:left w:val="none" w:sz="0" w:space="0" w:color="auto"/>
        <w:bottom w:val="none" w:sz="0" w:space="0" w:color="auto"/>
        <w:right w:val="none" w:sz="0" w:space="0" w:color="auto"/>
      </w:divBdr>
    </w:div>
    <w:div w:id="1849523076">
      <w:bodyDiv w:val="1"/>
      <w:marLeft w:val="0"/>
      <w:marRight w:val="0"/>
      <w:marTop w:val="0"/>
      <w:marBottom w:val="0"/>
      <w:divBdr>
        <w:top w:val="none" w:sz="0" w:space="0" w:color="auto"/>
        <w:left w:val="none" w:sz="0" w:space="0" w:color="auto"/>
        <w:bottom w:val="none" w:sz="0" w:space="0" w:color="auto"/>
        <w:right w:val="none" w:sz="0" w:space="0" w:color="auto"/>
      </w:divBdr>
    </w:div>
    <w:div w:id="1853757506">
      <w:bodyDiv w:val="1"/>
      <w:marLeft w:val="0"/>
      <w:marRight w:val="0"/>
      <w:marTop w:val="0"/>
      <w:marBottom w:val="0"/>
      <w:divBdr>
        <w:top w:val="none" w:sz="0" w:space="0" w:color="auto"/>
        <w:left w:val="none" w:sz="0" w:space="0" w:color="auto"/>
        <w:bottom w:val="none" w:sz="0" w:space="0" w:color="auto"/>
        <w:right w:val="none" w:sz="0" w:space="0" w:color="auto"/>
      </w:divBdr>
    </w:div>
    <w:div w:id="1859004085">
      <w:bodyDiv w:val="1"/>
      <w:marLeft w:val="0"/>
      <w:marRight w:val="0"/>
      <w:marTop w:val="0"/>
      <w:marBottom w:val="0"/>
      <w:divBdr>
        <w:top w:val="none" w:sz="0" w:space="0" w:color="auto"/>
        <w:left w:val="none" w:sz="0" w:space="0" w:color="auto"/>
        <w:bottom w:val="none" w:sz="0" w:space="0" w:color="auto"/>
        <w:right w:val="none" w:sz="0" w:space="0" w:color="auto"/>
      </w:divBdr>
    </w:div>
    <w:div w:id="1860466775">
      <w:bodyDiv w:val="1"/>
      <w:marLeft w:val="0"/>
      <w:marRight w:val="0"/>
      <w:marTop w:val="0"/>
      <w:marBottom w:val="0"/>
      <w:divBdr>
        <w:top w:val="none" w:sz="0" w:space="0" w:color="auto"/>
        <w:left w:val="none" w:sz="0" w:space="0" w:color="auto"/>
        <w:bottom w:val="none" w:sz="0" w:space="0" w:color="auto"/>
        <w:right w:val="none" w:sz="0" w:space="0" w:color="auto"/>
      </w:divBdr>
    </w:div>
    <w:div w:id="1860850340">
      <w:bodyDiv w:val="1"/>
      <w:marLeft w:val="0"/>
      <w:marRight w:val="0"/>
      <w:marTop w:val="0"/>
      <w:marBottom w:val="0"/>
      <w:divBdr>
        <w:top w:val="none" w:sz="0" w:space="0" w:color="auto"/>
        <w:left w:val="none" w:sz="0" w:space="0" w:color="auto"/>
        <w:bottom w:val="none" w:sz="0" w:space="0" w:color="auto"/>
        <w:right w:val="none" w:sz="0" w:space="0" w:color="auto"/>
      </w:divBdr>
    </w:div>
    <w:div w:id="1861047389">
      <w:bodyDiv w:val="1"/>
      <w:marLeft w:val="0"/>
      <w:marRight w:val="0"/>
      <w:marTop w:val="0"/>
      <w:marBottom w:val="0"/>
      <w:divBdr>
        <w:top w:val="none" w:sz="0" w:space="0" w:color="auto"/>
        <w:left w:val="none" w:sz="0" w:space="0" w:color="auto"/>
        <w:bottom w:val="none" w:sz="0" w:space="0" w:color="auto"/>
        <w:right w:val="none" w:sz="0" w:space="0" w:color="auto"/>
      </w:divBdr>
    </w:div>
    <w:div w:id="1861700564">
      <w:bodyDiv w:val="1"/>
      <w:marLeft w:val="0"/>
      <w:marRight w:val="0"/>
      <w:marTop w:val="0"/>
      <w:marBottom w:val="0"/>
      <w:divBdr>
        <w:top w:val="none" w:sz="0" w:space="0" w:color="auto"/>
        <w:left w:val="none" w:sz="0" w:space="0" w:color="auto"/>
        <w:bottom w:val="none" w:sz="0" w:space="0" w:color="auto"/>
        <w:right w:val="none" w:sz="0" w:space="0" w:color="auto"/>
      </w:divBdr>
    </w:div>
    <w:div w:id="1862816087">
      <w:bodyDiv w:val="1"/>
      <w:marLeft w:val="0"/>
      <w:marRight w:val="0"/>
      <w:marTop w:val="0"/>
      <w:marBottom w:val="0"/>
      <w:divBdr>
        <w:top w:val="none" w:sz="0" w:space="0" w:color="auto"/>
        <w:left w:val="none" w:sz="0" w:space="0" w:color="auto"/>
        <w:bottom w:val="none" w:sz="0" w:space="0" w:color="auto"/>
        <w:right w:val="none" w:sz="0" w:space="0" w:color="auto"/>
      </w:divBdr>
    </w:div>
    <w:div w:id="1863862191">
      <w:bodyDiv w:val="1"/>
      <w:marLeft w:val="0"/>
      <w:marRight w:val="0"/>
      <w:marTop w:val="0"/>
      <w:marBottom w:val="0"/>
      <w:divBdr>
        <w:top w:val="none" w:sz="0" w:space="0" w:color="auto"/>
        <w:left w:val="none" w:sz="0" w:space="0" w:color="auto"/>
        <w:bottom w:val="none" w:sz="0" w:space="0" w:color="auto"/>
        <w:right w:val="none" w:sz="0" w:space="0" w:color="auto"/>
      </w:divBdr>
    </w:div>
    <w:div w:id="1864436765">
      <w:bodyDiv w:val="1"/>
      <w:marLeft w:val="0"/>
      <w:marRight w:val="0"/>
      <w:marTop w:val="0"/>
      <w:marBottom w:val="0"/>
      <w:divBdr>
        <w:top w:val="none" w:sz="0" w:space="0" w:color="auto"/>
        <w:left w:val="none" w:sz="0" w:space="0" w:color="auto"/>
        <w:bottom w:val="none" w:sz="0" w:space="0" w:color="auto"/>
        <w:right w:val="none" w:sz="0" w:space="0" w:color="auto"/>
      </w:divBdr>
    </w:div>
    <w:div w:id="1867475576">
      <w:bodyDiv w:val="1"/>
      <w:marLeft w:val="0"/>
      <w:marRight w:val="0"/>
      <w:marTop w:val="0"/>
      <w:marBottom w:val="0"/>
      <w:divBdr>
        <w:top w:val="none" w:sz="0" w:space="0" w:color="auto"/>
        <w:left w:val="none" w:sz="0" w:space="0" w:color="auto"/>
        <w:bottom w:val="none" w:sz="0" w:space="0" w:color="auto"/>
        <w:right w:val="none" w:sz="0" w:space="0" w:color="auto"/>
      </w:divBdr>
    </w:div>
    <w:div w:id="1870557556">
      <w:bodyDiv w:val="1"/>
      <w:marLeft w:val="0"/>
      <w:marRight w:val="0"/>
      <w:marTop w:val="0"/>
      <w:marBottom w:val="0"/>
      <w:divBdr>
        <w:top w:val="none" w:sz="0" w:space="0" w:color="auto"/>
        <w:left w:val="none" w:sz="0" w:space="0" w:color="auto"/>
        <w:bottom w:val="none" w:sz="0" w:space="0" w:color="auto"/>
        <w:right w:val="none" w:sz="0" w:space="0" w:color="auto"/>
      </w:divBdr>
    </w:div>
    <w:div w:id="1873374722">
      <w:bodyDiv w:val="1"/>
      <w:marLeft w:val="0"/>
      <w:marRight w:val="0"/>
      <w:marTop w:val="0"/>
      <w:marBottom w:val="0"/>
      <w:divBdr>
        <w:top w:val="none" w:sz="0" w:space="0" w:color="auto"/>
        <w:left w:val="none" w:sz="0" w:space="0" w:color="auto"/>
        <w:bottom w:val="none" w:sz="0" w:space="0" w:color="auto"/>
        <w:right w:val="none" w:sz="0" w:space="0" w:color="auto"/>
      </w:divBdr>
    </w:div>
    <w:div w:id="1873808820">
      <w:bodyDiv w:val="1"/>
      <w:marLeft w:val="0"/>
      <w:marRight w:val="0"/>
      <w:marTop w:val="0"/>
      <w:marBottom w:val="0"/>
      <w:divBdr>
        <w:top w:val="none" w:sz="0" w:space="0" w:color="auto"/>
        <w:left w:val="none" w:sz="0" w:space="0" w:color="auto"/>
        <w:bottom w:val="none" w:sz="0" w:space="0" w:color="auto"/>
        <w:right w:val="none" w:sz="0" w:space="0" w:color="auto"/>
      </w:divBdr>
    </w:div>
    <w:div w:id="1884946891">
      <w:bodyDiv w:val="1"/>
      <w:marLeft w:val="0"/>
      <w:marRight w:val="0"/>
      <w:marTop w:val="0"/>
      <w:marBottom w:val="0"/>
      <w:divBdr>
        <w:top w:val="none" w:sz="0" w:space="0" w:color="auto"/>
        <w:left w:val="none" w:sz="0" w:space="0" w:color="auto"/>
        <w:bottom w:val="none" w:sz="0" w:space="0" w:color="auto"/>
        <w:right w:val="none" w:sz="0" w:space="0" w:color="auto"/>
      </w:divBdr>
    </w:div>
    <w:div w:id="1886217118">
      <w:bodyDiv w:val="1"/>
      <w:marLeft w:val="0"/>
      <w:marRight w:val="0"/>
      <w:marTop w:val="0"/>
      <w:marBottom w:val="0"/>
      <w:divBdr>
        <w:top w:val="none" w:sz="0" w:space="0" w:color="auto"/>
        <w:left w:val="none" w:sz="0" w:space="0" w:color="auto"/>
        <w:bottom w:val="none" w:sz="0" w:space="0" w:color="auto"/>
        <w:right w:val="none" w:sz="0" w:space="0" w:color="auto"/>
      </w:divBdr>
    </w:div>
    <w:div w:id="1892882805">
      <w:bodyDiv w:val="1"/>
      <w:marLeft w:val="0"/>
      <w:marRight w:val="0"/>
      <w:marTop w:val="0"/>
      <w:marBottom w:val="0"/>
      <w:divBdr>
        <w:top w:val="none" w:sz="0" w:space="0" w:color="auto"/>
        <w:left w:val="none" w:sz="0" w:space="0" w:color="auto"/>
        <w:bottom w:val="none" w:sz="0" w:space="0" w:color="auto"/>
        <w:right w:val="none" w:sz="0" w:space="0" w:color="auto"/>
      </w:divBdr>
    </w:div>
    <w:div w:id="1899391953">
      <w:bodyDiv w:val="1"/>
      <w:marLeft w:val="0"/>
      <w:marRight w:val="0"/>
      <w:marTop w:val="0"/>
      <w:marBottom w:val="0"/>
      <w:divBdr>
        <w:top w:val="none" w:sz="0" w:space="0" w:color="auto"/>
        <w:left w:val="none" w:sz="0" w:space="0" w:color="auto"/>
        <w:bottom w:val="none" w:sz="0" w:space="0" w:color="auto"/>
        <w:right w:val="none" w:sz="0" w:space="0" w:color="auto"/>
      </w:divBdr>
    </w:div>
    <w:div w:id="1906186421">
      <w:bodyDiv w:val="1"/>
      <w:marLeft w:val="0"/>
      <w:marRight w:val="0"/>
      <w:marTop w:val="0"/>
      <w:marBottom w:val="0"/>
      <w:divBdr>
        <w:top w:val="none" w:sz="0" w:space="0" w:color="auto"/>
        <w:left w:val="none" w:sz="0" w:space="0" w:color="auto"/>
        <w:bottom w:val="none" w:sz="0" w:space="0" w:color="auto"/>
        <w:right w:val="none" w:sz="0" w:space="0" w:color="auto"/>
      </w:divBdr>
    </w:div>
    <w:div w:id="1909148374">
      <w:bodyDiv w:val="1"/>
      <w:marLeft w:val="0"/>
      <w:marRight w:val="0"/>
      <w:marTop w:val="0"/>
      <w:marBottom w:val="0"/>
      <w:divBdr>
        <w:top w:val="none" w:sz="0" w:space="0" w:color="auto"/>
        <w:left w:val="none" w:sz="0" w:space="0" w:color="auto"/>
        <w:bottom w:val="none" w:sz="0" w:space="0" w:color="auto"/>
        <w:right w:val="none" w:sz="0" w:space="0" w:color="auto"/>
      </w:divBdr>
    </w:div>
    <w:div w:id="1909996607">
      <w:bodyDiv w:val="1"/>
      <w:marLeft w:val="0"/>
      <w:marRight w:val="0"/>
      <w:marTop w:val="0"/>
      <w:marBottom w:val="0"/>
      <w:divBdr>
        <w:top w:val="none" w:sz="0" w:space="0" w:color="auto"/>
        <w:left w:val="none" w:sz="0" w:space="0" w:color="auto"/>
        <w:bottom w:val="none" w:sz="0" w:space="0" w:color="auto"/>
        <w:right w:val="none" w:sz="0" w:space="0" w:color="auto"/>
      </w:divBdr>
    </w:div>
    <w:div w:id="1910115039">
      <w:bodyDiv w:val="1"/>
      <w:marLeft w:val="0"/>
      <w:marRight w:val="0"/>
      <w:marTop w:val="0"/>
      <w:marBottom w:val="0"/>
      <w:divBdr>
        <w:top w:val="none" w:sz="0" w:space="0" w:color="auto"/>
        <w:left w:val="none" w:sz="0" w:space="0" w:color="auto"/>
        <w:bottom w:val="none" w:sz="0" w:space="0" w:color="auto"/>
        <w:right w:val="none" w:sz="0" w:space="0" w:color="auto"/>
      </w:divBdr>
    </w:div>
    <w:div w:id="1913656799">
      <w:bodyDiv w:val="1"/>
      <w:marLeft w:val="0"/>
      <w:marRight w:val="0"/>
      <w:marTop w:val="0"/>
      <w:marBottom w:val="0"/>
      <w:divBdr>
        <w:top w:val="none" w:sz="0" w:space="0" w:color="auto"/>
        <w:left w:val="none" w:sz="0" w:space="0" w:color="auto"/>
        <w:bottom w:val="none" w:sz="0" w:space="0" w:color="auto"/>
        <w:right w:val="none" w:sz="0" w:space="0" w:color="auto"/>
      </w:divBdr>
    </w:div>
    <w:div w:id="1919711394">
      <w:bodyDiv w:val="1"/>
      <w:marLeft w:val="0"/>
      <w:marRight w:val="0"/>
      <w:marTop w:val="0"/>
      <w:marBottom w:val="0"/>
      <w:divBdr>
        <w:top w:val="none" w:sz="0" w:space="0" w:color="auto"/>
        <w:left w:val="none" w:sz="0" w:space="0" w:color="auto"/>
        <w:bottom w:val="none" w:sz="0" w:space="0" w:color="auto"/>
        <w:right w:val="none" w:sz="0" w:space="0" w:color="auto"/>
      </w:divBdr>
    </w:div>
    <w:div w:id="1919943401">
      <w:bodyDiv w:val="1"/>
      <w:marLeft w:val="0"/>
      <w:marRight w:val="0"/>
      <w:marTop w:val="0"/>
      <w:marBottom w:val="0"/>
      <w:divBdr>
        <w:top w:val="none" w:sz="0" w:space="0" w:color="auto"/>
        <w:left w:val="none" w:sz="0" w:space="0" w:color="auto"/>
        <w:bottom w:val="none" w:sz="0" w:space="0" w:color="auto"/>
        <w:right w:val="none" w:sz="0" w:space="0" w:color="auto"/>
      </w:divBdr>
    </w:div>
    <w:div w:id="1920211547">
      <w:bodyDiv w:val="1"/>
      <w:marLeft w:val="0"/>
      <w:marRight w:val="0"/>
      <w:marTop w:val="0"/>
      <w:marBottom w:val="0"/>
      <w:divBdr>
        <w:top w:val="none" w:sz="0" w:space="0" w:color="auto"/>
        <w:left w:val="none" w:sz="0" w:space="0" w:color="auto"/>
        <w:bottom w:val="none" w:sz="0" w:space="0" w:color="auto"/>
        <w:right w:val="none" w:sz="0" w:space="0" w:color="auto"/>
      </w:divBdr>
    </w:div>
    <w:div w:id="1927961287">
      <w:bodyDiv w:val="1"/>
      <w:marLeft w:val="0"/>
      <w:marRight w:val="0"/>
      <w:marTop w:val="0"/>
      <w:marBottom w:val="0"/>
      <w:divBdr>
        <w:top w:val="none" w:sz="0" w:space="0" w:color="auto"/>
        <w:left w:val="none" w:sz="0" w:space="0" w:color="auto"/>
        <w:bottom w:val="none" w:sz="0" w:space="0" w:color="auto"/>
        <w:right w:val="none" w:sz="0" w:space="0" w:color="auto"/>
      </w:divBdr>
    </w:div>
    <w:div w:id="1930775977">
      <w:bodyDiv w:val="1"/>
      <w:marLeft w:val="0"/>
      <w:marRight w:val="0"/>
      <w:marTop w:val="0"/>
      <w:marBottom w:val="0"/>
      <w:divBdr>
        <w:top w:val="none" w:sz="0" w:space="0" w:color="auto"/>
        <w:left w:val="none" w:sz="0" w:space="0" w:color="auto"/>
        <w:bottom w:val="none" w:sz="0" w:space="0" w:color="auto"/>
        <w:right w:val="none" w:sz="0" w:space="0" w:color="auto"/>
      </w:divBdr>
    </w:div>
    <w:div w:id="1935163199">
      <w:bodyDiv w:val="1"/>
      <w:marLeft w:val="0"/>
      <w:marRight w:val="0"/>
      <w:marTop w:val="0"/>
      <w:marBottom w:val="0"/>
      <w:divBdr>
        <w:top w:val="none" w:sz="0" w:space="0" w:color="auto"/>
        <w:left w:val="none" w:sz="0" w:space="0" w:color="auto"/>
        <w:bottom w:val="none" w:sz="0" w:space="0" w:color="auto"/>
        <w:right w:val="none" w:sz="0" w:space="0" w:color="auto"/>
      </w:divBdr>
    </w:div>
    <w:div w:id="1938058169">
      <w:bodyDiv w:val="1"/>
      <w:marLeft w:val="0"/>
      <w:marRight w:val="0"/>
      <w:marTop w:val="0"/>
      <w:marBottom w:val="0"/>
      <w:divBdr>
        <w:top w:val="none" w:sz="0" w:space="0" w:color="auto"/>
        <w:left w:val="none" w:sz="0" w:space="0" w:color="auto"/>
        <w:bottom w:val="none" w:sz="0" w:space="0" w:color="auto"/>
        <w:right w:val="none" w:sz="0" w:space="0" w:color="auto"/>
      </w:divBdr>
    </w:div>
    <w:div w:id="1940718999">
      <w:bodyDiv w:val="1"/>
      <w:marLeft w:val="0"/>
      <w:marRight w:val="0"/>
      <w:marTop w:val="0"/>
      <w:marBottom w:val="0"/>
      <w:divBdr>
        <w:top w:val="none" w:sz="0" w:space="0" w:color="auto"/>
        <w:left w:val="none" w:sz="0" w:space="0" w:color="auto"/>
        <w:bottom w:val="none" w:sz="0" w:space="0" w:color="auto"/>
        <w:right w:val="none" w:sz="0" w:space="0" w:color="auto"/>
      </w:divBdr>
    </w:div>
    <w:div w:id="1942368889">
      <w:bodyDiv w:val="1"/>
      <w:marLeft w:val="0"/>
      <w:marRight w:val="0"/>
      <w:marTop w:val="0"/>
      <w:marBottom w:val="0"/>
      <w:divBdr>
        <w:top w:val="none" w:sz="0" w:space="0" w:color="auto"/>
        <w:left w:val="none" w:sz="0" w:space="0" w:color="auto"/>
        <w:bottom w:val="none" w:sz="0" w:space="0" w:color="auto"/>
        <w:right w:val="none" w:sz="0" w:space="0" w:color="auto"/>
      </w:divBdr>
    </w:div>
    <w:div w:id="1944219706">
      <w:bodyDiv w:val="1"/>
      <w:marLeft w:val="0"/>
      <w:marRight w:val="0"/>
      <w:marTop w:val="0"/>
      <w:marBottom w:val="0"/>
      <w:divBdr>
        <w:top w:val="none" w:sz="0" w:space="0" w:color="auto"/>
        <w:left w:val="none" w:sz="0" w:space="0" w:color="auto"/>
        <w:bottom w:val="none" w:sz="0" w:space="0" w:color="auto"/>
        <w:right w:val="none" w:sz="0" w:space="0" w:color="auto"/>
      </w:divBdr>
    </w:div>
    <w:div w:id="1944410502">
      <w:bodyDiv w:val="1"/>
      <w:marLeft w:val="0"/>
      <w:marRight w:val="0"/>
      <w:marTop w:val="0"/>
      <w:marBottom w:val="0"/>
      <w:divBdr>
        <w:top w:val="none" w:sz="0" w:space="0" w:color="auto"/>
        <w:left w:val="none" w:sz="0" w:space="0" w:color="auto"/>
        <w:bottom w:val="none" w:sz="0" w:space="0" w:color="auto"/>
        <w:right w:val="none" w:sz="0" w:space="0" w:color="auto"/>
      </w:divBdr>
    </w:div>
    <w:div w:id="1949847195">
      <w:bodyDiv w:val="1"/>
      <w:marLeft w:val="0"/>
      <w:marRight w:val="0"/>
      <w:marTop w:val="0"/>
      <w:marBottom w:val="0"/>
      <w:divBdr>
        <w:top w:val="none" w:sz="0" w:space="0" w:color="auto"/>
        <w:left w:val="none" w:sz="0" w:space="0" w:color="auto"/>
        <w:bottom w:val="none" w:sz="0" w:space="0" w:color="auto"/>
        <w:right w:val="none" w:sz="0" w:space="0" w:color="auto"/>
      </w:divBdr>
    </w:div>
    <w:div w:id="1950774854">
      <w:bodyDiv w:val="1"/>
      <w:marLeft w:val="0"/>
      <w:marRight w:val="0"/>
      <w:marTop w:val="0"/>
      <w:marBottom w:val="0"/>
      <w:divBdr>
        <w:top w:val="none" w:sz="0" w:space="0" w:color="auto"/>
        <w:left w:val="none" w:sz="0" w:space="0" w:color="auto"/>
        <w:bottom w:val="none" w:sz="0" w:space="0" w:color="auto"/>
        <w:right w:val="none" w:sz="0" w:space="0" w:color="auto"/>
      </w:divBdr>
    </w:div>
    <w:div w:id="1952128885">
      <w:bodyDiv w:val="1"/>
      <w:marLeft w:val="0"/>
      <w:marRight w:val="0"/>
      <w:marTop w:val="0"/>
      <w:marBottom w:val="0"/>
      <w:divBdr>
        <w:top w:val="none" w:sz="0" w:space="0" w:color="auto"/>
        <w:left w:val="none" w:sz="0" w:space="0" w:color="auto"/>
        <w:bottom w:val="none" w:sz="0" w:space="0" w:color="auto"/>
        <w:right w:val="none" w:sz="0" w:space="0" w:color="auto"/>
      </w:divBdr>
    </w:div>
    <w:div w:id="1955088334">
      <w:bodyDiv w:val="1"/>
      <w:marLeft w:val="0"/>
      <w:marRight w:val="0"/>
      <w:marTop w:val="0"/>
      <w:marBottom w:val="0"/>
      <w:divBdr>
        <w:top w:val="none" w:sz="0" w:space="0" w:color="auto"/>
        <w:left w:val="none" w:sz="0" w:space="0" w:color="auto"/>
        <w:bottom w:val="none" w:sz="0" w:space="0" w:color="auto"/>
        <w:right w:val="none" w:sz="0" w:space="0" w:color="auto"/>
      </w:divBdr>
    </w:div>
    <w:div w:id="1958681114">
      <w:bodyDiv w:val="1"/>
      <w:marLeft w:val="0"/>
      <w:marRight w:val="0"/>
      <w:marTop w:val="0"/>
      <w:marBottom w:val="0"/>
      <w:divBdr>
        <w:top w:val="none" w:sz="0" w:space="0" w:color="auto"/>
        <w:left w:val="none" w:sz="0" w:space="0" w:color="auto"/>
        <w:bottom w:val="none" w:sz="0" w:space="0" w:color="auto"/>
        <w:right w:val="none" w:sz="0" w:space="0" w:color="auto"/>
      </w:divBdr>
    </w:div>
    <w:div w:id="1958683586">
      <w:bodyDiv w:val="1"/>
      <w:marLeft w:val="0"/>
      <w:marRight w:val="0"/>
      <w:marTop w:val="0"/>
      <w:marBottom w:val="0"/>
      <w:divBdr>
        <w:top w:val="none" w:sz="0" w:space="0" w:color="auto"/>
        <w:left w:val="none" w:sz="0" w:space="0" w:color="auto"/>
        <w:bottom w:val="none" w:sz="0" w:space="0" w:color="auto"/>
        <w:right w:val="none" w:sz="0" w:space="0" w:color="auto"/>
      </w:divBdr>
    </w:div>
    <w:div w:id="1962345683">
      <w:bodyDiv w:val="1"/>
      <w:marLeft w:val="0"/>
      <w:marRight w:val="0"/>
      <w:marTop w:val="0"/>
      <w:marBottom w:val="0"/>
      <w:divBdr>
        <w:top w:val="none" w:sz="0" w:space="0" w:color="auto"/>
        <w:left w:val="none" w:sz="0" w:space="0" w:color="auto"/>
        <w:bottom w:val="none" w:sz="0" w:space="0" w:color="auto"/>
        <w:right w:val="none" w:sz="0" w:space="0" w:color="auto"/>
      </w:divBdr>
    </w:div>
    <w:div w:id="1963805911">
      <w:bodyDiv w:val="1"/>
      <w:marLeft w:val="0"/>
      <w:marRight w:val="0"/>
      <w:marTop w:val="0"/>
      <w:marBottom w:val="0"/>
      <w:divBdr>
        <w:top w:val="none" w:sz="0" w:space="0" w:color="auto"/>
        <w:left w:val="none" w:sz="0" w:space="0" w:color="auto"/>
        <w:bottom w:val="none" w:sz="0" w:space="0" w:color="auto"/>
        <w:right w:val="none" w:sz="0" w:space="0" w:color="auto"/>
      </w:divBdr>
    </w:div>
    <w:div w:id="1964916878">
      <w:bodyDiv w:val="1"/>
      <w:marLeft w:val="0"/>
      <w:marRight w:val="0"/>
      <w:marTop w:val="0"/>
      <w:marBottom w:val="0"/>
      <w:divBdr>
        <w:top w:val="none" w:sz="0" w:space="0" w:color="auto"/>
        <w:left w:val="none" w:sz="0" w:space="0" w:color="auto"/>
        <w:bottom w:val="none" w:sz="0" w:space="0" w:color="auto"/>
        <w:right w:val="none" w:sz="0" w:space="0" w:color="auto"/>
      </w:divBdr>
    </w:div>
    <w:div w:id="1966815135">
      <w:bodyDiv w:val="1"/>
      <w:marLeft w:val="0"/>
      <w:marRight w:val="0"/>
      <w:marTop w:val="0"/>
      <w:marBottom w:val="0"/>
      <w:divBdr>
        <w:top w:val="none" w:sz="0" w:space="0" w:color="auto"/>
        <w:left w:val="none" w:sz="0" w:space="0" w:color="auto"/>
        <w:bottom w:val="none" w:sz="0" w:space="0" w:color="auto"/>
        <w:right w:val="none" w:sz="0" w:space="0" w:color="auto"/>
      </w:divBdr>
    </w:div>
    <w:div w:id="1967154882">
      <w:bodyDiv w:val="1"/>
      <w:marLeft w:val="0"/>
      <w:marRight w:val="0"/>
      <w:marTop w:val="0"/>
      <w:marBottom w:val="0"/>
      <w:divBdr>
        <w:top w:val="none" w:sz="0" w:space="0" w:color="auto"/>
        <w:left w:val="none" w:sz="0" w:space="0" w:color="auto"/>
        <w:bottom w:val="none" w:sz="0" w:space="0" w:color="auto"/>
        <w:right w:val="none" w:sz="0" w:space="0" w:color="auto"/>
      </w:divBdr>
    </w:div>
    <w:div w:id="1967196380">
      <w:bodyDiv w:val="1"/>
      <w:marLeft w:val="0"/>
      <w:marRight w:val="0"/>
      <w:marTop w:val="0"/>
      <w:marBottom w:val="0"/>
      <w:divBdr>
        <w:top w:val="none" w:sz="0" w:space="0" w:color="auto"/>
        <w:left w:val="none" w:sz="0" w:space="0" w:color="auto"/>
        <w:bottom w:val="none" w:sz="0" w:space="0" w:color="auto"/>
        <w:right w:val="none" w:sz="0" w:space="0" w:color="auto"/>
      </w:divBdr>
    </w:div>
    <w:div w:id="1968854018">
      <w:bodyDiv w:val="1"/>
      <w:marLeft w:val="0"/>
      <w:marRight w:val="0"/>
      <w:marTop w:val="0"/>
      <w:marBottom w:val="0"/>
      <w:divBdr>
        <w:top w:val="none" w:sz="0" w:space="0" w:color="auto"/>
        <w:left w:val="none" w:sz="0" w:space="0" w:color="auto"/>
        <w:bottom w:val="none" w:sz="0" w:space="0" w:color="auto"/>
        <w:right w:val="none" w:sz="0" w:space="0" w:color="auto"/>
      </w:divBdr>
    </w:div>
    <w:div w:id="1972513993">
      <w:bodyDiv w:val="1"/>
      <w:marLeft w:val="0"/>
      <w:marRight w:val="0"/>
      <w:marTop w:val="0"/>
      <w:marBottom w:val="0"/>
      <w:divBdr>
        <w:top w:val="none" w:sz="0" w:space="0" w:color="auto"/>
        <w:left w:val="none" w:sz="0" w:space="0" w:color="auto"/>
        <w:bottom w:val="none" w:sz="0" w:space="0" w:color="auto"/>
        <w:right w:val="none" w:sz="0" w:space="0" w:color="auto"/>
      </w:divBdr>
    </w:div>
    <w:div w:id="1975597670">
      <w:bodyDiv w:val="1"/>
      <w:marLeft w:val="0"/>
      <w:marRight w:val="0"/>
      <w:marTop w:val="0"/>
      <w:marBottom w:val="0"/>
      <w:divBdr>
        <w:top w:val="none" w:sz="0" w:space="0" w:color="auto"/>
        <w:left w:val="none" w:sz="0" w:space="0" w:color="auto"/>
        <w:bottom w:val="none" w:sz="0" w:space="0" w:color="auto"/>
        <w:right w:val="none" w:sz="0" w:space="0" w:color="auto"/>
      </w:divBdr>
    </w:div>
    <w:div w:id="1975678302">
      <w:bodyDiv w:val="1"/>
      <w:marLeft w:val="0"/>
      <w:marRight w:val="0"/>
      <w:marTop w:val="0"/>
      <w:marBottom w:val="0"/>
      <w:divBdr>
        <w:top w:val="none" w:sz="0" w:space="0" w:color="auto"/>
        <w:left w:val="none" w:sz="0" w:space="0" w:color="auto"/>
        <w:bottom w:val="none" w:sz="0" w:space="0" w:color="auto"/>
        <w:right w:val="none" w:sz="0" w:space="0" w:color="auto"/>
      </w:divBdr>
    </w:div>
    <w:div w:id="1975938222">
      <w:bodyDiv w:val="1"/>
      <w:marLeft w:val="0"/>
      <w:marRight w:val="0"/>
      <w:marTop w:val="0"/>
      <w:marBottom w:val="0"/>
      <w:divBdr>
        <w:top w:val="none" w:sz="0" w:space="0" w:color="auto"/>
        <w:left w:val="none" w:sz="0" w:space="0" w:color="auto"/>
        <w:bottom w:val="none" w:sz="0" w:space="0" w:color="auto"/>
        <w:right w:val="none" w:sz="0" w:space="0" w:color="auto"/>
      </w:divBdr>
    </w:div>
    <w:div w:id="1978099633">
      <w:bodyDiv w:val="1"/>
      <w:marLeft w:val="0"/>
      <w:marRight w:val="0"/>
      <w:marTop w:val="0"/>
      <w:marBottom w:val="0"/>
      <w:divBdr>
        <w:top w:val="none" w:sz="0" w:space="0" w:color="auto"/>
        <w:left w:val="none" w:sz="0" w:space="0" w:color="auto"/>
        <w:bottom w:val="none" w:sz="0" w:space="0" w:color="auto"/>
        <w:right w:val="none" w:sz="0" w:space="0" w:color="auto"/>
      </w:divBdr>
    </w:div>
    <w:div w:id="1978414152">
      <w:bodyDiv w:val="1"/>
      <w:marLeft w:val="0"/>
      <w:marRight w:val="0"/>
      <w:marTop w:val="0"/>
      <w:marBottom w:val="0"/>
      <w:divBdr>
        <w:top w:val="none" w:sz="0" w:space="0" w:color="auto"/>
        <w:left w:val="none" w:sz="0" w:space="0" w:color="auto"/>
        <w:bottom w:val="none" w:sz="0" w:space="0" w:color="auto"/>
        <w:right w:val="none" w:sz="0" w:space="0" w:color="auto"/>
      </w:divBdr>
    </w:div>
    <w:div w:id="1981694112">
      <w:bodyDiv w:val="1"/>
      <w:marLeft w:val="0"/>
      <w:marRight w:val="0"/>
      <w:marTop w:val="0"/>
      <w:marBottom w:val="0"/>
      <w:divBdr>
        <w:top w:val="none" w:sz="0" w:space="0" w:color="auto"/>
        <w:left w:val="none" w:sz="0" w:space="0" w:color="auto"/>
        <w:bottom w:val="none" w:sz="0" w:space="0" w:color="auto"/>
        <w:right w:val="none" w:sz="0" w:space="0" w:color="auto"/>
      </w:divBdr>
    </w:div>
    <w:div w:id="1982421639">
      <w:bodyDiv w:val="1"/>
      <w:marLeft w:val="0"/>
      <w:marRight w:val="0"/>
      <w:marTop w:val="0"/>
      <w:marBottom w:val="0"/>
      <w:divBdr>
        <w:top w:val="none" w:sz="0" w:space="0" w:color="auto"/>
        <w:left w:val="none" w:sz="0" w:space="0" w:color="auto"/>
        <w:bottom w:val="none" w:sz="0" w:space="0" w:color="auto"/>
        <w:right w:val="none" w:sz="0" w:space="0" w:color="auto"/>
      </w:divBdr>
    </w:div>
    <w:div w:id="1985043703">
      <w:bodyDiv w:val="1"/>
      <w:marLeft w:val="0"/>
      <w:marRight w:val="0"/>
      <w:marTop w:val="0"/>
      <w:marBottom w:val="0"/>
      <w:divBdr>
        <w:top w:val="none" w:sz="0" w:space="0" w:color="auto"/>
        <w:left w:val="none" w:sz="0" w:space="0" w:color="auto"/>
        <w:bottom w:val="none" w:sz="0" w:space="0" w:color="auto"/>
        <w:right w:val="none" w:sz="0" w:space="0" w:color="auto"/>
      </w:divBdr>
    </w:div>
    <w:div w:id="1987930657">
      <w:bodyDiv w:val="1"/>
      <w:marLeft w:val="0"/>
      <w:marRight w:val="0"/>
      <w:marTop w:val="0"/>
      <w:marBottom w:val="0"/>
      <w:divBdr>
        <w:top w:val="none" w:sz="0" w:space="0" w:color="auto"/>
        <w:left w:val="none" w:sz="0" w:space="0" w:color="auto"/>
        <w:bottom w:val="none" w:sz="0" w:space="0" w:color="auto"/>
        <w:right w:val="none" w:sz="0" w:space="0" w:color="auto"/>
      </w:divBdr>
    </w:div>
    <w:div w:id="1988976939">
      <w:bodyDiv w:val="1"/>
      <w:marLeft w:val="0"/>
      <w:marRight w:val="0"/>
      <w:marTop w:val="0"/>
      <w:marBottom w:val="0"/>
      <w:divBdr>
        <w:top w:val="none" w:sz="0" w:space="0" w:color="auto"/>
        <w:left w:val="none" w:sz="0" w:space="0" w:color="auto"/>
        <w:bottom w:val="none" w:sz="0" w:space="0" w:color="auto"/>
        <w:right w:val="none" w:sz="0" w:space="0" w:color="auto"/>
      </w:divBdr>
    </w:div>
    <w:div w:id="1991515028">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1994943710">
      <w:bodyDiv w:val="1"/>
      <w:marLeft w:val="0"/>
      <w:marRight w:val="0"/>
      <w:marTop w:val="0"/>
      <w:marBottom w:val="0"/>
      <w:divBdr>
        <w:top w:val="none" w:sz="0" w:space="0" w:color="auto"/>
        <w:left w:val="none" w:sz="0" w:space="0" w:color="auto"/>
        <w:bottom w:val="none" w:sz="0" w:space="0" w:color="auto"/>
        <w:right w:val="none" w:sz="0" w:space="0" w:color="auto"/>
      </w:divBdr>
    </w:div>
    <w:div w:id="1996374959">
      <w:bodyDiv w:val="1"/>
      <w:marLeft w:val="0"/>
      <w:marRight w:val="0"/>
      <w:marTop w:val="0"/>
      <w:marBottom w:val="0"/>
      <w:divBdr>
        <w:top w:val="none" w:sz="0" w:space="0" w:color="auto"/>
        <w:left w:val="none" w:sz="0" w:space="0" w:color="auto"/>
        <w:bottom w:val="none" w:sz="0" w:space="0" w:color="auto"/>
        <w:right w:val="none" w:sz="0" w:space="0" w:color="auto"/>
      </w:divBdr>
    </w:div>
    <w:div w:id="1998923444">
      <w:bodyDiv w:val="1"/>
      <w:marLeft w:val="0"/>
      <w:marRight w:val="0"/>
      <w:marTop w:val="0"/>
      <w:marBottom w:val="0"/>
      <w:divBdr>
        <w:top w:val="none" w:sz="0" w:space="0" w:color="auto"/>
        <w:left w:val="none" w:sz="0" w:space="0" w:color="auto"/>
        <w:bottom w:val="none" w:sz="0" w:space="0" w:color="auto"/>
        <w:right w:val="none" w:sz="0" w:space="0" w:color="auto"/>
      </w:divBdr>
    </w:div>
    <w:div w:id="2001808983">
      <w:bodyDiv w:val="1"/>
      <w:marLeft w:val="0"/>
      <w:marRight w:val="0"/>
      <w:marTop w:val="0"/>
      <w:marBottom w:val="0"/>
      <w:divBdr>
        <w:top w:val="none" w:sz="0" w:space="0" w:color="auto"/>
        <w:left w:val="none" w:sz="0" w:space="0" w:color="auto"/>
        <w:bottom w:val="none" w:sz="0" w:space="0" w:color="auto"/>
        <w:right w:val="none" w:sz="0" w:space="0" w:color="auto"/>
      </w:divBdr>
    </w:div>
    <w:div w:id="2002998097">
      <w:bodyDiv w:val="1"/>
      <w:marLeft w:val="0"/>
      <w:marRight w:val="0"/>
      <w:marTop w:val="0"/>
      <w:marBottom w:val="0"/>
      <w:divBdr>
        <w:top w:val="none" w:sz="0" w:space="0" w:color="auto"/>
        <w:left w:val="none" w:sz="0" w:space="0" w:color="auto"/>
        <w:bottom w:val="none" w:sz="0" w:space="0" w:color="auto"/>
        <w:right w:val="none" w:sz="0" w:space="0" w:color="auto"/>
      </w:divBdr>
    </w:div>
    <w:div w:id="2003729857">
      <w:bodyDiv w:val="1"/>
      <w:marLeft w:val="0"/>
      <w:marRight w:val="0"/>
      <w:marTop w:val="0"/>
      <w:marBottom w:val="0"/>
      <w:divBdr>
        <w:top w:val="none" w:sz="0" w:space="0" w:color="auto"/>
        <w:left w:val="none" w:sz="0" w:space="0" w:color="auto"/>
        <w:bottom w:val="none" w:sz="0" w:space="0" w:color="auto"/>
        <w:right w:val="none" w:sz="0" w:space="0" w:color="auto"/>
      </w:divBdr>
    </w:div>
    <w:div w:id="2007587174">
      <w:bodyDiv w:val="1"/>
      <w:marLeft w:val="0"/>
      <w:marRight w:val="0"/>
      <w:marTop w:val="0"/>
      <w:marBottom w:val="0"/>
      <w:divBdr>
        <w:top w:val="none" w:sz="0" w:space="0" w:color="auto"/>
        <w:left w:val="none" w:sz="0" w:space="0" w:color="auto"/>
        <w:bottom w:val="none" w:sz="0" w:space="0" w:color="auto"/>
        <w:right w:val="none" w:sz="0" w:space="0" w:color="auto"/>
      </w:divBdr>
    </w:div>
    <w:div w:id="2011131922">
      <w:bodyDiv w:val="1"/>
      <w:marLeft w:val="0"/>
      <w:marRight w:val="0"/>
      <w:marTop w:val="0"/>
      <w:marBottom w:val="0"/>
      <w:divBdr>
        <w:top w:val="none" w:sz="0" w:space="0" w:color="auto"/>
        <w:left w:val="none" w:sz="0" w:space="0" w:color="auto"/>
        <w:bottom w:val="none" w:sz="0" w:space="0" w:color="auto"/>
        <w:right w:val="none" w:sz="0" w:space="0" w:color="auto"/>
      </w:divBdr>
    </w:div>
    <w:div w:id="2011834371">
      <w:bodyDiv w:val="1"/>
      <w:marLeft w:val="0"/>
      <w:marRight w:val="0"/>
      <w:marTop w:val="0"/>
      <w:marBottom w:val="0"/>
      <w:divBdr>
        <w:top w:val="none" w:sz="0" w:space="0" w:color="auto"/>
        <w:left w:val="none" w:sz="0" w:space="0" w:color="auto"/>
        <w:bottom w:val="none" w:sz="0" w:space="0" w:color="auto"/>
        <w:right w:val="none" w:sz="0" w:space="0" w:color="auto"/>
      </w:divBdr>
    </w:div>
    <w:div w:id="2013943873">
      <w:bodyDiv w:val="1"/>
      <w:marLeft w:val="0"/>
      <w:marRight w:val="0"/>
      <w:marTop w:val="0"/>
      <w:marBottom w:val="0"/>
      <w:divBdr>
        <w:top w:val="none" w:sz="0" w:space="0" w:color="auto"/>
        <w:left w:val="none" w:sz="0" w:space="0" w:color="auto"/>
        <w:bottom w:val="none" w:sz="0" w:space="0" w:color="auto"/>
        <w:right w:val="none" w:sz="0" w:space="0" w:color="auto"/>
      </w:divBdr>
    </w:div>
    <w:div w:id="2015719705">
      <w:bodyDiv w:val="1"/>
      <w:marLeft w:val="0"/>
      <w:marRight w:val="0"/>
      <w:marTop w:val="0"/>
      <w:marBottom w:val="0"/>
      <w:divBdr>
        <w:top w:val="none" w:sz="0" w:space="0" w:color="auto"/>
        <w:left w:val="none" w:sz="0" w:space="0" w:color="auto"/>
        <w:bottom w:val="none" w:sz="0" w:space="0" w:color="auto"/>
        <w:right w:val="none" w:sz="0" w:space="0" w:color="auto"/>
      </w:divBdr>
    </w:div>
    <w:div w:id="2017028200">
      <w:bodyDiv w:val="1"/>
      <w:marLeft w:val="0"/>
      <w:marRight w:val="0"/>
      <w:marTop w:val="0"/>
      <w:marBottom w:val="0"/>
      <w:divBdr>
        <w:top w:val="none" w:sz="0" w:space="0" w:color="auto"/>
        <w:left w:val="none" w:sz="0" w:space="0" w:color="auto"/>
        <w:bottom w:val="none" w:sz="0" w:space="0" w:color="auto"/>
        <w:right w:val="none" w:sz="0" w:space="0" w:color="auto"/>
      </w:divBdr>
    </w:div>
    <w:div w:id="2023823866">
      <w:bodyDiv w:val="1"/>
      <w:marLeft w:val="0"/>
      <w:marRight w:val="0"/>
      <w:marTop w:val="0"/>
      <w:marBottom w:val="0"/>
      <w:divBdr>
        <w:top w:val="none" w:sz="0" w:space="0" w:color="auto"/>
        <w:left w:val="none" w:sz="0" w:space="0" w:color="auto"/>
        <w:bottom w:val="none" w:sz="0" w:space="0" w:color="auto"/>
        <w:right w:val="none" w:sz="0" w:space="0" w:color="auto"/>
      </w:divBdr>
    </w:div>
    <w:div w:id="2024359179">
      <w:bodyDiv w:val="1"/>
      <w:marLeft w:val="0"/>
      <w:marRight w:val="0"/>
      <w:marTop w:val="0"/>
      <w:marBottom w:val="0"/>
      <w:divBdr>
        <w:top w:val="none" w:sz="0" w:space="0" w:color="auto"/>
        <w:left w:val="none" w:sz="0" w:space="0" w:color="auto"/>
        <w:bottom w:val="none" w:sz="0" w:space="0" w:color="auto"/>
        <w:right w:val="none" w:sz="0" w:space="0" w:color="auto"/>
      </w:divBdr>
    </w:div>
    <w:div w:id="2025476768">
      <w:bodyDiv w:val="1"/>
      <w:marLeft w:val="0"/>
      <w:marRight w:val="0"/>
      <w:marTop w:val="0"/>
      <w:marBottom w:val="0"/>
      <w:divBdr>
        <w:top w:val="none" w:sz="0" w:space="0" w:color="auto"/>
        <w:left w:val="none" w:sz="0" w:space="0" w:color="auto"/>
        <w:bottom w:val="none" w:sz="0" w:space="0" w:color="auto"/>
        <w:right w:val="none" w:sz="0" w:space="0" w:color="auto"/>
      </w:divBdr>
    </w:div>
    <w:div w:id="2028483677">
      <w:bodyDiv w:val="1"/>
      <w:marLeft w:val="0"/>
      <w:marRight w:val="0"/>
      <w:marTop w:val="0"/>
      <w:marBottom w:val="0"/>
      <w:divBdr>
        <w:top w:val="none" w:sz="0" w:space="0" w:color="auto"/>
        <w:left w:val="none" w:sz="0" w:space="0" w:color="auto"/>
        <w:bottom w:val="none" w:sz="0" w:space="0" w:color="auto"/>
        <w:right w:val="none" w:sz="0" w:space="0" w:color="auto"/>
      </w:divBdr>
    </w:div>
    <w:div w:id="2030526275">
      <w:bodyDiv w:val="1"/>
      <w:marLeft w:val="0"/>
      <w:marRight w:val="0"/>
      <w:marTop w:val="0"/>
      <w:marBottom w:val="0"/>
      <w:divBdr>
        <w:top w:val="none" w:sz="0" w:space="0" w:color="auto"/>
        <w:left w:val="none" w:sz="0" w:space="0" w:color="auto"/>
        <w:bottom w:val="none" w:sz="0" w:space="0" w:color="auto"/>
        <w:right w:val="none" w:sz="0" w:space="0" w:color="auto"/>
      </w:divBdr>
    </w:div>
    <w:div w:id="2032298662">
      <w:bodyDiv w:val="1"/>
      <w:marLeft w:val="0"/>
      <w:marRight w:val="0"/>
      <w:marTop w:val="0"/>
      <w:marBottom w:val="0"/>
      <w:divBdr>
        <w:top w:val="none" w:sz="0" w:space="0" w:color="auto"/>
        <w:left w:val="none" w:sz="0" w:space="0" w:color="auto"/>
        <w:bottom w:val="none" w:sz="0" w:space="0" w:color="auto"/>
        <w:right w:val="none" w:sz="0" w:space="0" w:color="auto"/>
      </w:divBdr>
    </w:div>
    <w:div w:id="2033607914">
      <w:bodyDiv w:val="1"/>
      <w:marLeft w:val="0"/>
      <w:marRight w:val="0"/>
      <w:marTop w:val="0"/>
      <w:marBottom w:val="0"/>
      <w:divBdr>
        <w:top w:val="none" w:sz="0" w:space="0" w:color="auto"/>
        <w:left w:val="none" w:sz="0" w:space="0" w:color="auto"/>
        <w:bottom w:val="none" w:sz="0" w:space="0" w:color="auto"/>
        <w:right w:val="none" w:sz="0" w:space="0" w:color="auto"/>
      </w:divBdr>
    </w:div>
    <w:div w:id="2035111504">
      <w:bodyDiv w:val="1"/>
      <w:marLeft w:val="0"/>
      <w:marRight w:val="0"/>
      <w:marTop w:val="0"/>
      <w:marBottom w:val="0"/>
      <w:divBdr>
        <w:top w:val="none" w:sz="0" w:space="0" w:color="auto"/>
        <w:left w:val="none" w:sz="0" w:space="0" w:color="auto"/>
        <w:bottom w:val="none" w:sz="0" w:space="0" w:color="auto"/>
        <w:right w:val="none" w:sz="0" w:space="0" w:color="auto"/>
      </w:divBdr>
    </w:div>
    <w:div w:id="2036033605">
      <w:bodyDiv w:val="1"/>
      <w:marLeft w:val="0"/>
      <w:marRight w:val="0"/>
      <w:marTop w:val="0"/>
      <w:marBottom w:val="0"/>
      <w:divBdr>
        <w:top w:val="none" w:sz="0" w:space="0" w:color="auto"/>
        <w:left w:val="none" w:sz="0" w:space="0" w:color="auto"/>
        <w:bottom w:val="none" w:sz="0" w:space="0" w:color="auto"/>
        <w:right w:val="none" w:sz="0" w:space="0" w:color="auto"/>
      </w:divBdr>
    </w:div>
    <w:div w:id="2036687590">
      <w:bodyDiv w:val="1"/>
      <w:marLeft w:val="0"/>
      <w:marRight w:val="0"/>
      <w:marTop w:val="0"/>
      <w:marBottom w:val="0"/>
      <w:divBdr>
        <w:top w:val="none" w:sz="0" w:space="0" w:color="auto"/>
        <w:left w:val="none" w:sz="0" w:space="0" w:color="auto"/>
        <w:bottom w:val="none" w:sz="0" w:space="0" w:color="auto"/>
        <w:right w:val="none" w:sz="0" w:space="0" w:color="auto"/>
      </w:divBdr>
    </w:div>
    <w:div w:id="2037610984">
      <w:bodyDiv w:val="1"/>
      <w:marLeft w:val="0"/>
      <w:marRight w:val="0"/>
      <w:marTop w:val="0"/>
      <w:marBottom w:val="0"/>
      <w:divBdr>
        <w:top w:val="none" w:sz="0" w:space="0" w:color="auto"/>
        <w:left w:val="none" w:sz="0" w:space="0" w:color="auto"/>
        <w:bottom w:val="none" w:sz="0" w:space="0" w:color="auto"/>
        <w:right w:val="none" w:sz="0" w:space="0" w:color="auto"/>
      </w:divBdr>
    </w:div>
    <w:div w:id="2039310456">
      <w:bodyDiv w:val="1"/>
      <w:marLeft w:val="0"/>
      <w:marRight w:val="0"/>
      <w:marTop w:val="0"/>
      <w:marBottom w:val="0"/>
      <w:divBdr>
        <w:top w:val="none" w:sz="0" w:space="0" w:color="auto"/>
        <w:left w:val="none" w:sz="0" w:space="0" w:color="auto"/>
        <w:bottom w:val="none" w:sz="0" w:space="0" w:color="auto"/>
        <w:right w:val="none" w:sz="0" w:space="0" w:color="auto"/>
      </w:divBdr>
    </w:div>
    <w:div w:id="2041398347">
      <w:bodyDiv w:val="1"/>
      <w:marLeft w:val="0"/>
      <w:marRight w:val="0"/>
      <w:marTop w:val="0"/>
      <w:marBottom w:val="0"/>
      <w:divBdr>
        <w:top w:val="none" w:sz="0" w:space="0" w:color="auto"/>
        <w:left w:val="none" w:sz="0" w:space="0" w:color="auto"/>
        <w:bottom w:val="none" w:sz="0" w:space="0" w:color="auto"/>
        <w:right w:val="none" w:sz="0" w:space="0" w:color="auto"/>
      </w:divBdr>
    </w:div>
    <w:div w:id="2041666225">
      <w:bodyDiv w:val="1"/>
      <w:marLeft w:val="0"/>
      <w:marRight w:val="0"/>
      <w:marTop w:val="0"/>
      <w:marBottom w:val="0"/>
      <w:divBdr>
        <w:top w:val="none" w:sz="0" w:space="0" w:color="auto"/>
        <w:left w:val="none" w:sz="0" w:space="0" w:color="auto"/>
        <w:bottom w:val="none" w:sz="0" w:space="0" w:color="auto"/>
        <w:right w:val="none" w:sz="0" w:space="0" w:color="auto"/>
      </w:divBdr>
    </w:div>
    <w:div w:id="2042512865">
      <w:bodyDiv w:val="1"/>
      <w:marLeft w:val="0"/>
      <w:marRight w:val="0"/>
      <w:marTop w:val="0"/>
      <w:marBottom w:val="0"/>
      <w:divBdr>
        <w:top w:val="none" w:sz="0" w:space="0" w:color="auto"/>
        <w:left w:val="none" w:sz="0" w:space="0" w:color="auto"/>
        <w:bottom w:val="none" w:sz="0" w:space="0" w:color="auto"/>
        <w:right w:val="none" w:sz="0" w:space="0" w:color="auto"/>
      </w:divBdr>
    </w:div>
    <w:div w:id="2042855399">
      <w:bodyDiv w:val="1"/>
      <w:marLeft w:val="0"/>
      <w:marRight w:val="0"/>
      <w:marTop w:val="0"/>
      <w:marBottom w:val="0"/>
      <w:divBdr>
        <w:top w:val="none" w:sz="0" w:space="0" w:color="auto"/>
        <w:left w:val="none" w:sz="0" w:space="0" w:color="auto"/>
        <w:bottom w:val="none" w:sz="0" w:space="0" w:color="auto"/>
        <w:right w:val="none" w:sz="0" w:space="0" w:color="auto"/>
      </w:divBdr>
    </w:div>
    <w:div w:id="2043630232">
      <w:bodyDiv w:val="1"/>
      <w:marLeft w:val="0"/>
      <w:marRight w:val="0"/>
      <w:marTop w:val="0"/>
      <w:marBottom w:val="0"/>
      <w:divBdr>
        <w:top w:val="none" w:sz="0" w:space="0" w:color="auto"/>
        <w:left w:val="none" w:sz="0" w:space="0" w:color="auto"/>
        <w:bottom w:val="none" w:sz="0" w:space="0" w:color="auto"/>
        <w:right w:val="none" w:sz="0" w:space="0" w:color="auto"/>
      </w:divBdr>
    </w:div>
    <w:div w:id="2045514476">
      <w:bodyDiv w:val="1"/>
      <w:marLeft w:val="0"/>
      <w:marRight w:val="0"/>
      <w:marTop w:val="0"/>
      <w:marBottom w:val="0"/>
      <w:divBdr>
        <w:top w:val="none" w:sz="0" w:space="0" w:color="auto"/>
        <w:left w:val="none" w:sz="0" w:space="0" w:color="auto"/>
        <w:bottom w:val="none" w:sz="0" w:space="0" w:color="auto"/>
        <w:right w:val="none" w:sz="0" w:space="0" w:color="auto"/>
      </w:divBdr>
    </w:div>
    <w:div w:id="2049332730">
      <w:bodyDiv w:val="1"/>
      <w:marLeft w:val="0"/>
      <w:marRight w:val="0"/>
      <w:marTop w:val="0"/>
      <w:marBottom w:val="0"/>
      <w:divBdr>
        <w:top w:val="none" w:sz="0" w:space="0" w:color="auto"/>
        <w:left w:val="none" w:sz="0" w:space="0" w:color="auto"/>
        <w:bottom w:val="none" w:sz="0" w:space="0" w:color="auto"/>
        <w:right w:val="none" w:sz="0" w:space="0" w:color="auto"/>
      </w:divBdr>
    </w:div>
    <w:div w:id="2052684480">
      <w:bodyDiv w:val="1"/>
      <w:marLeft w:val="0"/>
      <w:marRight w:val="0"/>
      <w:marTop w:val="0"/>
      <w:marBottom w:val="0"/>
      <w:divBdr>
        <w:top w:val="none" w:sz="0" w:space="0" w:color="auto"/>
        <w:left w:val="none" w:sz="0" w:space="0" w:color="auto"/>
        <w:bottom w:val="none" w:sz="0" w:space="0" w:color="auto"/>
        <w:right w:val="none" w:sz="0" w:space="0" w:color="auto"/>
      </w:divBdr>
    </w:div>
    <w:div w:id="2052873523">
      <w:bodyDiv w:val="1"/>
      <w:marLeft w:val="0"/>
      <w:marRight w:val="0"/>
      <w:marTop w:val="0"/>
      <w:marBottom w:val="0"/>
      <w:divBdr>
        <w:top w:val="none" w:sz="0" w:space="0" w:color="auto"/>
        <w:left w:val="none" w:sz="0" w:space="0" w:color="auto"/>
        <w:bottom w:val="none" w:sz="0" w:space="0" w:color="auto"/>
        <w:right w:val="none" w:sz="0" w:space="0" w:color="auto"/>
      </w:divBdr>
    </w:div>
    <w:div w:id="2054964125">
      <w:bodyDiv w:val="1"/>
      <w:marLeft w:val="0"/>
      <w:marRight w:val="0"/>
      <w:marTop w:val="0"/>
      <w:marBottom w:val="0"/>
      <w:divBdr>
        <w:top w:val="none" w:sz="0" w:space="0" w:color="auto"/>
        <w:left w:val="none" w:sz="0" w:space="0" w:color="auto"/>
        <w:bottom w:val="none" w:sz="0" w:space="0" w:color="auto"/>
        <w:right w:val="none" w:sz="0" w:space="0" w:color="auto"/>
      </w:divBdr>
    </w:div>
    <w:div w:id="2057393247">
      <w:bodyDiv w:val="1"/>
      <w:marLeft w:val="0"/>
      <w:marRight w:val="0"/>
      <w:marTop w:val="0"/>
      <w:marBottom w:val="0"/>
      <w:divBdr>
        <w:top w:val="none" w:sz="0" w:space="0" w:color="auto"/>
        <w:left w:val="none" w:sz="0" w:space="0" w:color="auto"/>
        <w:bottom w:val="none" w:sz="0" w:space="0" w:color="auto"/>
        <w:right w:val="none" w:sz="0" w:space="0" w:color="auto"/>
      </w:divBdr>
    </w:div>
    <w:div w:id="2058432353">
      <w:bodyDiv w:val="1"/>
      <w:marLeft w:val="0"/>
      <w:marRight w:val="0"/>
      <w:marTop w:val="0"/>
      <w:marBottom w:val="0"/>
      <w:divBdr>
        <w:top w:val="none" w:sz="0" w:space="0" w:color="auto"/>
        <w:left w:val="none" w:sz="0" w:space="0" w:color="auto"/>
        <w:bottom w:val="none" w:sz="0" w:space="0" w:color="auto"/>
        <w:right w:val="none" w:sz="0" w:space="0" w:color="auto"/>
      </w:divBdr>
      <w:divsChild>
        <w:div w:id="1435247658">
          <w:marLeft w:val="0"/>
          <w:marRight w:val="0"/>
          <w:marTop w:val="0"/>
          <w:marBottom w:val="0"/>
          <w:divBdr>
            <w:top w:val="none" w:sz="0" w:space="0" w:color="auto"/>
            <w:left w:val="none" w:sz="0" w:space="0" w:color="auto"/>
            <w:bottom w:val="none" w:sz="0" w:space="0" w:color="auto"/>
            <w:right w:val="none" w:sz="0" w:space="0" w:color="auto"/>
          </w:divBdr>
          <w:divsChild>
            <w:div w:id="2135561610">
              <w:marLeft w:val="0"/>
              <w:marRight w:val="0"/>
              <w:marTop w:val="0"/>
              <w:marBottom w:val="0"/>
              <w:divBdr>
                <w:top w:val="none" w:sz="0" w:space="0" w:color="auto"/>
                <w:left w:val="none" w:sz="0" w:space="0" w:color="auto"/>
                <w:bottom w:val="none" w:sz="0" w:space="0" w:color="auto"/>
                <w:right w:val="none" w:sz="0" w:space="0" w:color="auto"/>
              </w:divBdr>
              <w:divsChild>
                <w:div w:id="1894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26564">
      <w:bodyDiv w:val="1"/>
      <w:marLeft w:val="0"/>
      <w:marRight w:val="0"/>
      <w:marTop w:val="0"/>
      <w:marBottom w:val="0"/>
      <w:divBdr>
        <w:top w:val="none" w:sz="0" w:space="0" w:color="auto"/>
        <w:left w:val="none" w:sz="0" w:space="0" w:color="auto"/>
        <w:bottom w:val="none" w:sz="0" w:space="0" w:color="auto"/>
        <w:right w:val="none" w:sz="0" w:space="0" w:color="auto"/>
      </w:divBdr>
    </w:div>
    <w:div w:id="2062559679">
      <w:bodyDiv w:val="1"/>
      <w:marLeft w:val="0"/>
      <w:marRight w:val="0"/>
      <w:marTop w:val="0"/>
      <w:marBottom w:val="0"/>
      <w:divBdr>
        <w:top w:val="none" w:sz="0" w:space="0" w:color="auto"/>
        <w:left w:val="none" w:sz="0" w:space="0" w:color="auto"/>
        <w:bottom w:val="none" w:sz="0" w:space="0" w:color="auto"/>
        <w:right w:val="none" w:sz="0" w:space="0" w:color="auto"/>
      </w:divBdr>
    </w:div>
    <w:div w:id="2063824441">
      <w:bodyDiv w:val="1"/>
      <w:marLeft w:val="0"/>
      <w:marRight w:val="0"/>
      <w:marTop w:val="0"/>
      <w:marBottom w:val="0"/>
      <w:divBdr>
        <w:top w:val="none" w:sz="0" w:space="0" w:color="auto"/>
        <w:left w:val="none" w:sz="0" w:space="0" w:color="auto"/>
        <w:bottom w:val="none" w:sz="0" w:space="0" w:color="auto"/>
        <w:right w:val="none" w:sz="0" w:space="0" w:color="auto"/>
      </w:divBdr>
    </w:div>
    <w:div w:id="2064673955">
      <w:bodyDiv w:val="1"/>
      <w:marLeft w:val="0"/>
      <w:marRight w:val="0"/>
      <w:marTop w:val="0"/>
      <w:marBottom w:val="0"/>
      <w:divBdr>
        <w:top w:val="none" w:sz="0" w:space="0" w:color="auto"/>
        <w:left w:val="none" w:sz="0" w:space="0" w:color="auto"/>
        <w:bottom w:val="none" w:sz="0" w:space="0" w:color="auto"/>
        <w:right w:val="none" w:sz="0" w:space="0" w:color="auto"/>
      </w:divBdr>
    </w:div>
    <w:div w:id="2066953884">
      <w:bodyDiv w:val="1"/>
      <w:marLeft w:val="0"/>
      <w:marRight w:val="0"/>
      <w:marTop w:val="0"/>
      <w:marBottom w:val="0"/>
      <w:divBdr>
        <w:top w:val="none" w:sz="0" w:space="0" w:color="auto"/>
        <w:left w:val="none" w:sz="0" w:space="0" w:color="auto"/>
        <w:bottom w:val="none" w:sz="0" w:space="0" w:color="auto"/>
        <w:right w:val="none" w:sz="0" w:space="0" w:color="auto"/>
      </w:divBdr>
    </w:div>
    <w:div w:id="2067021516">
      <w:bodyDiv w:val="1"/>
      <w:marLeft w:val="0"/>
      <w:marRight w:val="0"/>
      <w:marTop w:val="0"/>
      <w:marBottom w:val="0"/>
      <w:divBdr>
        <w:top w:val="none" w:sz="0" w:space="0" w:color="auto"/>
        <w:left w:val="none" w:sz="0" w:space="0" w:color="auto"/>
        <w:bottom w:val="none" w:sz="0" w:space="0" w:color="auto"/>
        <w:right w:val="none" w:sz="0" w:space="0" w:color="auto"/>
      </w:divBdr>
    </w:div>
    <w:div w:id="2070568441">
      <w:bodyDiv w:val="1"/>
      <w:marLeft w:val="0"/>
      <w:marRight w:val="0"/>
      <w:marTop w:val="0"/>
      <w:marBottom w:val="0"/>
      <w:divBdr>
        <w:top w:val="none" w:sz="0" w:space="0" w:color="auto"/>
        <w:left w:val="none" w:sz="0" w:space="0" w:color="auto"/>
        <w:bottom w:val="none" w:sz="0" w:space="0" w:color="auto"/>
        <w:right w:val="none" w:sz="0" w:space="0" w:color="auto"/>
      </w:divBdr>
    </w:div>
    <w:div w:id="2073849985">
      <w:bodyDiv w:val="1"/>
      <w:marLeft w:val="0"/>
      <w:marRight w:val="0"/>
      <w:marTop w:val="0"/>
      <w:marBottom w:val="0"/>
      <w:divBdr>
        <w:top w:val="none" w:sz="0" w:space="0" w:color="auto"/>
        <w:left w:val="none" w:sz="0" w:space="0" w:color="auto"/>
        <w:bottom w:val="none" w:sz="0" w:space="0" w:color="auto"/>
        <w:right w:val="none" w:sz="0" w:space="0" w:color="auto"/>
      </w:divBdr>
    </w:div>
    <w:div w:id="2076857840">
      <w:bodyDiv w:val="1"/>
      <w:marLeft w:val="0"/>
      <w:marRight w:val="0"/>
      <w:marTop w:val="0"/>
      <w:marBottom w:val="0"/>
      <w:divBdr>
        <w:top w:val="none" w:sz="0" w:space="0" w:color="auto"/>
        <w:left w:val="none" w:sz="0" w:space="0" w:color="auto"/>
        <w:bottom w:val="none" w:sz="0" w:space="0" w:color="auto"/>
        <w:right w:val="none" w:sz="0" w:space="0" w:color="auto"/>
      </w:divBdr>
    </w:div>
    <w:div w:id="2078088768">
      <w:bodyDiv w:val="1"/>
      <w:marLeft w:val="0"/>
      <w:marRight w:val="0"/>
      <w:marTop w:val="0"/>
      <w:marBottom w:val="0"/>
      <w:divBdr>
        <w:top w:val="none" w:sz="0" w:space="0" w:color="auto"/>
        <w:left w:val="none" w:sz="0" w:space="0" w:color="auto"/>
        <w:bottom w:val="none" w:sz="0" w:space="0" w:color="auto"/>
        <w:right w:val="none" w:sz="0" w:space="0" w:color="auto"/>
      </w:divBdr>
    </w:div>
    <w:div w:id="2085107608">
      <w:bodyDiv w:val="1"/>
      <w:marLeft w:val="0"/>
      <w:marRight w:val="0"/>
      <w:marTop w:val="0"/>
      <w:marBottom w:val="0"/>
      <w:divBdr>
        <w:top w:val="none" w:sz="0" w:space="0" w:color="auto"/>
        <w:left w:val="none" w:sz="0" w:space="0" w:color="auto"/>
        <w:bottom w:val="none" w:sz="0" w:space="0" w:color="auto"/>
        <w:right w:val="none" w:sz="0" w:space="0" w:color="auto"/>
      </w:divBdr>
    </w:div>
    <w:div w:id="2085687083">
      <w:bodyDiv w:val="1"/>
      <w:marLeft w:val="0"/>
      <w:marRight w:val="0"/>
      <w:marTop w:val="0"/>
      <w:marBottom w:val="0"/>
      <w:divBdr>
        <w:top w:val="none" w:sz="0" w:space="0" w:color="auto"/>
        <w:left w:val="none" w:sz="0" w:space="0" w:color="auto"/>
        <w:bottom w:val="none" w:sz="0" w:space="0" w:color="auto"/>
        <w:right w:val="none" w:sz="0" w:space="0" w:color="auto"/>
      </w:divBdr>
    </w:div>
    <w:div w:id="2085835420">
      <w:bodyDiv w:val="1"/>
      <w:marLeft w:val="0"/>
      <w:marRight w:val="0"/>
      <w:marTop w:val="0"/>
      <w:marBottom w:val="0"/>
      <w:divBdr>
        <w:top w:val="none" w:sz="0" w:space="0" w:color="auto"/>
        <w:left w:val="none" w:sz="0" w:space="0" w:color="auto"/>
        <w:bottom w:val="none" w:sz="0" w:space="0" w:color="auto"/>
        <w:right w:val="none" w:sz="0" w:space="0" w:color="auto"/>
      </w:divBdr>
    </w:div>
    <w:div w:id="2086877956">
      <w:bodyDiv w:val="1"/>
      <w:marLeft w:val="0"/>
      <w:marRight w:val="0"/>
      <w:marTop w:val="0"/>
      <w:marBottom w:val="0"/>
      <w:divBdr>
        <w:top w:val="none" w:sz="0" w:space="0" w:color="auto"/>
        <w:left w:val="none" w:sz="0" w:space="0" w:color="auto"/>
        <w:bottom w:val="none" w:sz="0" w:space="0" w:color="auto"/>
        <w:right w:val="none" w:sz="0" w:space="0" w:color="auto"/>
      </w:divBdr>
    </w:div>
    <w:div w:id="2087261413">
      <w:bodyDiv w:val="1"/>
      <w:marLeft w:val="0"/>
      <w:marRight w:val="0"/>
      <w:marTop w:val="0"/>
      <w:marBottom w:val="0"/>
      <w:divBdr>
        <w:top w:val="none" w:sz="0" w:space="0" w:color="auto"/>
        <w:left w:val="none" w:sz="0" w:space="0" w:color="auto"/>
        <w:bottom w:val="none" w:sz="0" w:space="0" w:color="auto"/>
        <w:right w:val="none" w:sz="0" w:space="0" w:color="auto"/>
      </w:divBdr>
    </w:div>
    <w:div w:id="2088378076">
      <w:bodyDiv w:val="1"/>
      <w:marLeft w:val="0"/>
      <w:marRight w:val="0"/>
      <w:marTop w:val="0"/>
      <w:marBottom w:val="0"/>
      <w:divBdr>
        <w:top w:val="none" w:sz="0" w:space="0" w:color="auto"/>
        <w:left w:val="none" w:sz="0" w:space="0" w:color="auto"/>
        <w:bottom w:val="none" w:sz="0" w:space="0" w:color="auto"/>
        <w:right w:val="none" w:sz="0" w:space="0" w:color="auto"/>
      </w:divBdr>
    </w:div>
    <w:div w:id="2090271675">
      <w:bodyDiv w:val="1"/>
      <w:marLeft w:val="0"/>
      <w:marRight w:val="0"/>
      <w:marTop w:val="0"/>
      <w:marBottom w:val="0"/>
      <w:divBdr>
        <w:top w:val="none" w:sz="0" w:space="0" w:color="auto"/>
        <w:left w:val="none" w:sz="0" w:space="0" w:color="auto"/>
        <w:bottom w:val="none" w:sz="0" w:space="0" w:color="auto"/>
        <w:right w:val="none" w:sz="0" w:space="0" w:color="auto"/>
      </w:divBdr>
    </w:div>
    <w:div w:id="2091652650">
      <w:bodyDiv w:val="1"/>
      <w:marLeft w:val="0"/>
      <w:marRight w:val="0"/>
      <w:marTop w:val="0"/>
      <w:marBottom w:val="0"/>
      <w:divBdr>
        <w:top w:val="none" w:sz="0" w:space="0" w:color="auto"/>
        <w:left w:val="none" w:sz="0" w:space="0" w:color="auto"/>
        <w:bottom w:val="none" w:sz="0" w:space="0" w:color="auto"/>
        <w:right w:val="none" w:sz="0" w:space="0" w:color="auto"/>
      </w:divBdr>
    </w:div>
    <w:div w:id="2092387094">
      <w:bodyDiv w:val="1"/>
      <w:marLeft w:val="0"/>
      <w:marRight w:val="0"/>
      <w:marTop w:val="0"/>
      <w:marBottom w:val="0"/>
      <w:divBdr>
        <w:top w:val="none" w:sz="0" w:space="0" w:color="auto"/>
        <w:left w:val="none" w:sz="0" w:space="0" w:color="auto"/>
        <w:bottom w:val="none" w:sz="0" w:space="0" w:color="auto"/>
        <w:right w:val="none" w:sz="0" w:space="0" w:color="auto"/>
      </w:divBdr>
    </w:div>
    <w:div w:id="2093432742">
      <w:bodyDiv w:val="1"/>
      <w:marLeft w:val="0"/>
      <w:marRight w:val="0"/>
      <w:marTop w:val="0"/>
      <w:marBottom w:val="0"/>
      <w:divBdr>
        <w:top w:val="none" w:sz="0" w:space="0" w:color="auto"/>
        <w:left w:val="none" w:sz="0" w:space="0" w:color="auto"/>
        <w:bottom w:val="none" w:sz="0" w:space="0" w:color="auto"/>
        <w:right w:val="none" w:sz="0" w:space="0" w:color="auto"/>
      </w:divBdr>
    </w:div>
    <w:div w:id="2097511543">
      <w:bodyDiv w:val="1"/>
      <w:marLeft w:val="0"/>
      <w:marRight w:val="0"/>
      <w:marTop w:val="0"/>
      <w:marBottom w:val="0"/>
      <w:divBdr>
        <w:top w:val="none" w:sz="0" w:space="0" w:color="auto"/>
        <w:left w:val="none" w:sz="0" w:space="0" w:color="auto"/>
        <w:bottom w:val="none" w:sz="0" w:space="0" w:color="auto"/>
        <w:right w:val="none" w:sz="0" w:space="0" w:color="auto"/>
      </w:divBdr>
    </w:div>
    <w:div w:id="2108571179">
      <w:bodyDiv w:val="1"/>
      <w:marLeft w:val="0"/>
      <w:marRight w:val="0"/>
      <w:marTop w:val="0"/>
      <w:marBottom w:val="0"/>
      <w:divBdr>
        <w:top w:val="none" w:sz="0" w:space="0" w:color="auto"/>
        <w:left w:val="none" w:sz="0" w:space="0" w:color="auto"/>
        <w:bottom w:val="none" w:sz="0" w:space="0" w:color="auto"/>
        <w:right w:val="none" w:sz="0" w:space="0" w:color="auto"/>
      </w:divBdr>
    </w:div>
    <w:div w:id="2112776738">
      <w:bodyDiv w:val="1"/>
      <w:marLeft w:val="0"/>
      <w:marRight w:val="0"/>
      <w:marTop w:val="0"/>
      <w:marBottom w:val="0"/>
      <w:divBdr>
        <w:top w:val="none" w:sz="0" w:space="0" w:color="auto"/>
        <w:left w:val="none" w:sz="0" w:space="0" w:color="auto"/>
        <w:bottom w:val="none" w:sz="0" w:space="0" w:color="auto"/>
        <w:right w:val="none" w:sz="0" w:space="0" w:color="auto"/>
      </w:divBdr>
    </w:div>
    <w:div w:id="2113864352">
      <w:bodyDiv w:val="1"/>
      <w:marLeft w:val="0"/>
      <w:marRight w:val="0"/>
      <w:marTop w:val="0"/>
      <w:marBottom w:val="0"/>
      <w:divBdr>
        <w:top w:val="none" w:sz="0" w:space="0" w:color="auto"/>
        <w:left w:val="none" w:sz="0" w:space="0" w:color="auto"/>
        <w:bottom w:val="none" w:sz="0" w:space="0" w:color="auto"/>
        <w:right w:val="none" w:sz="0" w:space="0" w:color="auto"/>
      </w:divBdr>
    </w:div>
    <w:div w:id="2115665230">
      <w:bodyDiv w:val="1"/>
      <w:marLeft w:val="0"/>
      <w:marRight w:val="0"/>
      <w:marTop w:val="0"/>
      <w:marBottom w:val="0"/>
      <w:divBdr>
        <w:top w:val="none" w:sz="0" w:space="0" w:color="auto"/>
        <w:left w:val="none" w:sz="0" w:space="0" w:color="auto"/>
        <w:bottom w:val="none" w:sz="0" w:space="0" w:color="auto"/>
        <w:right w:val="none" w:sz="0" w:space="0" w:color="auto"/>
      </w:divBdr>
    </w:div>
    <w:div w:id="2117481964">
      <w:bodyDiv w:val="1"/>
      <w:marLeft w:val="0"/>
      <w:marRight w:val="0"/>
      <w:marTop w:val="0"/>
      <w:marBottom w:val="0"/>
      <w:divBdr>
        <w:top w:val="none" w:sz="0" w:space="0" w:color="auto"/>
        <w:left w:val="none" w:sz="0" w:space="0" w:color="auto"/>
        <w:bottom w:val="none" w:sz="0" w:space="0" w:color="auto"/>
        <w:right w:val="none" w:sz="0" w:space="0" w:color="auto"/>
      </w:divBdr>
    </w:div>
    <w:div w:id="2118332066">
      <w:bodyDiv w:val="1"/>
      <w:marLeft w:val="0"/>
      <w:marRight w:val="0"/>
      <w:marTop w:val="0"/>
      <w:marBottom w:val="0"/>
      <w:divBdr>
        <w:top w:val="none" w:sz="0" w:space="0" w:color="auto"/>
        <w:left w:val="none" w:sz="0" w:space="0" w:color="auto"/>
        <w:bottom w:val="none" w:sz="0" w:space="0" w:color="auto"/>
        <w:right w:val="none" w:sz="0" w:space="0" w:color="auto"/>
      </w:divBdr>
    </w:div>
    <w:div w:id="2119058072">
      <w:bodyDiv w:val="1"/>
      <w:marLeft w:val="0"/>
      <w:marRight w:val="0"/>
      <w:marTop w:val="0"/>
      <w:marBottom w:val="0"/>
      <w:divBdr>
        <w:top w:val="none" w:sz="0" w:space="0" w:color="auto"/>
        <w:left w:val="none" w:sz="0" w:space="0" w:color="auto"/>
        <w:bottom w:val="none" w:sz="0" w:space="0" w:color="auto"/>
        <w:right w:val="none" w:sz="0" w:space="0" w:color="auto"/>
      </w:divBdr>
    </w:div>
    <w:div w:id="2119058394">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606014">
      <w:bodyDiv w:val="1"/>
      <w:marLeft w:val="0"/>
      <w:marRight w:val="0"/>
      <w:marTop w:val="0"/>
      <w:marBottom w:val="0"/>
      <w:divBdr>
        <w:top w:val="none" w:sz="0" w:space="0" w:color="auto"/>
        <w:left w:val="none" w:sz="0" w:space="0" w:color="auto"/>
        <w:bottom w:val="none" w:sz="0" w:space="0" w:color="auto"/>
        <w:right w:val="none" w:sz="0" w:space="0" w:color="auto"/>
      </w:divBdr>
    </w:div>
    <w:div w:id="2121797173">
      <w:bodyDiv w:val="1"/>
      <w:marLeft w:val="0"/>
      <w:marRight w:val="0"/>
      <w:marTop w:val="0"/>
      <w:marBottom w:val="0"/>
      <w:divBdr>
        <w:top w:val="none" w:sz="0" w:space="0" w:color="auto"/>
        <w:left w:val="none" w:sz="0" w:space="0" w:color="auto"/>
        <w:bottom w:val="none" w:sz="0" w:space="0" w:color="auto"/>
        <w:right w:val="none" w:sz="0" w:space="0" w:color="auto"/>
      </w:divBdr>
    </w:div>
    <w:div w:id="2123378229">
      <w:bodyDiv w:val="1"/>
      <w:marLeft w:val="0"/>
      <w:marRight w:val="0"/>
      <w:marTop w:val="0"/>
      <w:marBottom w:val="0"/>
      <w:divBdr>
        <w:top w:val="none" w:sz="0" w:space="0" w:color="auto"/>
        <w:left w:val="none" w:sz="0" w:space="0" w:color="auto"/>
        <w:bottom w:val="none" w:sz="0" w:space="0" w:color="auto"/>
        <w:right w:val="none" w:sz="0" w:space="0" w:color="auto"/>
      </w:divBdr>
    </w:div>
    <w:div w:id="2124298512">
      <w:bodyDiv w:val="1"/>
      <w:marLeft w:val="0"/>
      <w:marRight w:val="0"/>
      <w:marTop w:val="0"/>
      <w:marBottom w:val="0"/>
      <w:divBdr>
        <w:top w:val="none" w:sz="0" w:space="0" w:color="auto"/>
        <w:left w:val="none" w:sz="0" w:space="0" w:color="auto"/>
        <w:bottom w:val="none" w:sz="0" w:space="0" w:color="auto"/>
        <w:right w:val="none" w:sz="0" w:space="0" w:color="auto"/>
      </w:divBdr>
    </w:div>
    <w:div w:id="2127772404">
      <w:bodyDiv w:val="1"/>
      <w:marLeft w:val="0"/>
      <w:marRight w:val="0"/>
      <w:marTop w:val="0"/>
      <w:marBottom w:val="0"/>
      <w:divBdr>
        <w:top w:val="none" w:sz="0" w:space="0" w:color="auto"/>
        <w:left w:val="none" w:sz="0" w:space="0" w:color="auto"/>
        <w:bottom w:val="none" w:sz="0" w:space="0" w:color="auto"/>
        <w:right w:val="none" w:sz="0" w:space="0" w:color="auto"/>
      </w:divBdr>
    </w:div>
    <w:div w:id="2128500126">
      <w:bodyDiv w:val="1"/>
      <w:marLeft w:val="0"/>
      <w:marRight w:val="0"/>
      <w:marTop w:val="0"/>
      <w:marBottom w:val="0"/>
      <w:divBdr>
        <w:top w:val="none" w:sz="0" w:space="0" w:color="auto"/>
        <w:left w:val="none" w:sz="0" w:space="0" w:color="auto"/>
        <w:bottom w:val="none" w:sz="0" w:space="0" w:color="auto"/>
        <w:right w:val="none" w:sz="0" w:space="0" w:color="auto"/>
      </w:divBdr>
    </w:div>
    <w:div w:id="2132169350">
      <w:bodyDiv w:val="1"/>
      <w:marLeft w:val="0"/>
      <w:marRight w:val="0"/>
      <w:marTop w:val="0"/>
      <w:marBottom w:val="0"/>
      <w:divBdr>
        <w:top w:val="none" w:sz="0" w:space="0" w:color="auto"/>
        <w:left w:val="none" w:sz="0" w:space="0" w:color="auto"/>
        <w:bottom w:val="none" w:sz="0" w:space="0" w:color="auto"/>
        <w:right w:val="none" w:sz="0" w:space="0" w:color="auto"/>
      </w:divBdr>
    </w:div>
    <w:div w:id="2133354412">
      <w:bodyDiv w:val="1"/>
      <w:marLeft w:val="0"/>
      <w:marRight w:val="0"/>
      <w:marTop w:val="0"/>
      <w:marBottom w:val="0"/>
      <w:divBdr>
        <w:top w:val="none" w:sz="0" w:space="0" w:color="auto"/>
        <w:left w:val="none" w:sz="0" w:space="0" w:color="auto"/>
        <w:bottom w:val="none" w:sz="0" w:space="0" w:color="auto"/>
        <w:right w:val="none" w:sz="0" w:space="0" w:color="auto"/>
      </w:divBdr>
    </w:div>
    <w:div w:id="2137485339">
      <w:bodyDiv w:val="1"/>
      <w:marLeft w:val="0"/>
      <w:marRight w:val="0"/>
      <w:marTop w:val="0"/>
      <w:marBottom w:val="0"/>
      <w:divBdr>
        <w:top w:val="none" w:sz="0" w:space="0" w:color="auto"/>
        <w:left w:val="none" w:sz="0" w:space="0" w:color="auto"/>
        <w:bottom w:val="none" w:sz="0" w:space="0" w:color="auto"/>
        <w:right w:val="none" w:sz="0" w:space="0" w:color="auto"/>
      </w:divBdr>
    </w:div>
    <w:div w:id="2137792234">
      <w:bodyDiv w:val="1"/>
      <w:marLeft w:val="0"/>
      <w:marRight w:val="0"/>
      <w:marTop w:val="0"/>
      <w:marBottom w:val="0"/>
      <w:divBdr>
        <w:top w:val="none" w:sz="0" w:space="0" w:color="auto"/>
        <w:left w:val="none" w:sz="0" w:space="0" w:color="auto"/>
        <w:bottom w:val="none" w:sz="0" w:space="0" w:color="auto"/>
        <w:right w:val="none" w:sz="0" w:space="0" w:color="auto"/>
      </w:divBdr>
    </w:div>
    <w:div w:id="2138405303">
      <w:bodyDiv w:val="1"/>
      <w:marLeft w:val="0"/>
      <w:marRight w:val="0"/>
      <w:marTop w:val="0"/>
      <w:marBottom w:val="0"/>
      <w:divBdr>
        <w:top w:val="none" w:sz="0" w:space="0" w:color="auto"/>
        <w:left w:val="none" w:sz="0" w:space="0" w:color="auto"/>
        <w:bottom w:val="none" w:sz="0" w:space="0" w:color="auto"/>
        <w:right w:val="none" w:sz="0" w:space="0" w:color="auto"/>
      </w:divBdr>
    </w:div>
    <w:div w:id="2138837701">
      <w:bodyDiv w:val="1"/>
      <w:marLeft w:val="0"/>
      <w:marRight w:val="0"/>
      <w:marTop w:val="0"/>
      <w:marBottom w:val="0"/>
      <w:divBdr>
        <w:top w:val="none" w:sz="0" w:space="0" w:color="auto"/>
        <w:left w:val="none" w:sz="0" w:space="0" w:color="auto"/>
        <w:bottom w:val="none" w:sz="0" w:space="0" w:color="auto"/>
        <w:right w:val="none" w:sz="0" w:space="0" w:color="auto"/>
      </w:divBdr>
    </w:div>
    <w:div w:id="2139377915">
      <w:bodyDiv w:val="1"/>
      <w:marLeft w:val="0"/>
      <w:marRight w:val="0"/>
      <w:marTop w:val="0"/>
      <w:marBottom w:val="0"/>
      <w:divBdr>
        <w:top w:val="none" w:sz="0" w:space="0" w:color="auto"/>
        <w:left w:val="none" w:sz="0" w:space="0" w:color="auto"/>
        <w:bottom w:val="none" w:sz="0" w:space="0" w:color="auto"/>
        <w:right w:val="none" w:sz="0" w:space="0" w:color="auto"/>
      </w:divBdr>
    </w:div>
    <w:div w:id="2143496709">
      <w:bodyDiv w:val="1"/>
      <w:marLeft w:val="0"/>
      <w:marRight w:val="0"/>
      <w:marTop w:val="0"/>
      <w:marBottom w:val="0"/>
      <w:divBdr>
        <w:top w:val="none" w:sz="0" w:space="0" w:color="auto"/>
        <w:left w:val="none" w:sz="0" w:space="0" w:color="auto"/>
        <w:bottom w:val="none" w:sz="0" w:space="0" w:color="auto"/>
        <w:right w:val="none" w:sz="0" w:space="0" w:color="auto"/>
      </w:divBdr>
    </w:div>
    <w:div w:id="2144156499">
      <w:bodyDiv w:val="1"/>
      <w:marLeft w:val="0"/>
      <w:marRight w:val="0"/>
      <w:marTop w:val="0"/>
      <w:marBottom w:val="0"/>
      <w:divBdr>
        <w:top w:val="none" w:sz="0" w:space="0" w:color="auto"/>
        <w:left w:val="none" w:sz="0" w:space="0" w:color="auto"/>
        <w:bottom w:val="none" w:sz="0" w:space="0" w:color="auto"/>
        <w:right w:val="none" w:sz="0" w:space="0" w:color="auto"/>
      </w:divBdr>
    </w:div>
    <w:div w:id="2144347630">
      <w:bodyDiv w:val="1"/>
      <w:marLeft w:val="0"/>
      <w:marRight w:val="0"/>
      <w:marTop w:val="0"/>
      <w:marBottom w:val="0"/>
      <w:divBdr>
        <w:top w:val="none" w:sz="0" w:space="0" w:color="auto"/>
        <w:left w:val="none" w:sz="0" w:space="0" w:color="auto"/>
        <w:bottom w:val="none" w:sz="0" w:space="0" w:color="auto"/>
        <w:right w:val="none" w:sz="0" w:space="0" w:color="auto"/>
      </w:divBdr>
    </w:div>
    <w:div w:id="2145613539">
      <w:bodyDiv w:val="1"/>
      <w:marLeft w:val="0"/>
      <w:marRight w:val="0"/>
      <w:marTop w:val="0"/>
      <w:marBottom w:val="0"/>
      <w:divBdr>
        <w:top w:val="none" w:sz="0" w:space="0" w:color="auto"/>
        <w:left w:val="none" w:sz="0" w:space="0" w:color="auto"/>
        <w:bottom w:val="none" w:sz="0" w:space="0" w:color="auto"/>
        <w:right w:val="none" w:sz="0" w:space="0" w:color="auto"/>
      </w:divBdr>
    </w:div>
    <w:div w:id="2146458741">
      <w:bodyDiv w:val="1"/>
      <w:marLeft w:val="0"/>
      <w:marRight w:val="0"/>
      <w:marTop w:val="0"/>
      <w:marBottom w:val="0"/>
      <w:divBdr>
        <w:top w:val="none" w:sz="0" w:space="0" w:color="auto"/>
        <w:left w:val="none" w:sz="0" w:space="0" w:color="auto"/>
        <w:bottom w:val="none" w:sz="0" w:space="0" w:color="auto"/>
        <w:right w:val="none" w:sz="0" w:space="0" w:color="auto"/>
      </w:divBdr>
      <w:divsChild>
        <w:div w:id="213844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2.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oleObject" Target="embeddings/oleObject2.bin"/><Relationship Id="rId28" Type="http://schemas.microsoft.com/office/2016/09/relationships/commentsIds" Target="commentsIds.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files\TL\&#1044;&#1080;&#1088;&#1077;&#1082;&#1094;&#1080;&#1103;%20&#1087;&#1086;%20&#1085;&#1072;&#1091;&#1082;&#1077;%20&#1080;%20&#1088;&#1072;&#1079;&#1088;&#1072;&#1073;&#1086;&#1090;&#1082;&#1072;&#1084;\&#1056;&#1072;&#1073;&#1086;&#1095;&#1072;&#1103;%20&#1087;&#1072;&#1087;&#1082;&#1072;\RAZRABOTKA\Lenvatinib\&#1043;&#1051;&#1060;\&#1058;&#1057;&#1050;&#1056;\13803%20&#1055;&#1072;&#1082;&#1089;&#1083;&#1086;&#1074;&#1080;&#1076;%20&#1057;&#1058;&#1050;&#105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iles\TL\&#1044;&#1080;&#1088;&#1077;&#1082;&#1094;&#1080;&#1103;%20&#1087;&#1086;%20&#1085;&#1072;&#1091;&#1082;&#1077;%20&#1080;%20&#1088;&#1072;&#1079;&#1088;&#1072;&#1073;&#1086;&#1090;&#1082;&#1072;&#1084;\&#1056;&#1072;&#1073;&#1086;&#1095;&#1072;&#1103;%20&#1087;&#1072;&#1087;&#1082;&#1072;\RAZRABOTKA\Lenvatinib\&#1043;&#1051;&#1060;\&#1058;&#1057;&#1050;&#1056;\13803%20&#1055;&#1072;&#1082;&#1089;&#1083;&#1086;&#1074;&#1080;&#1076;%20&#1057;&#1058;&#1050;&#105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iles\TL\&#1044;&#1080;&#1088;&#1077;&#1082;&#1094;&#1080;&#1103;%20&#1087;&#1086;%20&#1085;&#1072;&#1091;&#1082;&#1077;%20&#1080;%20&#1088;&#1072;&#1079;&#1088;&#1072;&#1073;&#1086;&#1090;&#1082;&#1072;&#1084;\&#1056;&#1072;&#1073;&#1086;&#1095;&#1072;&#1103;%20&#1087;&#1072;&#1087;&#1082;&#1072;\RAZRABOTKA\Lenvatinib\&#1043;&#1051;&#1060;\&#1058;&#1057;&#1050;&#1056;\13803%20&#1055;&#1072;&#1082;&#1089;&#1083;&#1086;&#1074;&#1080;&#1076;%20&#1057;&#1058;&#1050;&#1056;.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iles\TL\&#1044;&#1080;&#1088;&#1077;&#1082;&#1094;&#1080;&#1103;%20&#1087;&#1086;%20&#1085;&#1072;&#1091;&#1082;&#1077;%20&#1080;%20&#1088;&#1072;&#1079;&#1088;&#1072;&#1073;&#1086;&#1090;&#1082;&#1072;&#1084;\&#1056;&#1072;&#1073;&#1086;&#1095;&#1072;&#1103;%20&#1087;&#1072;&#1087;&#1082;&#1072;\RAZRABOTKA\Lenvatinib\&#1043;&#1051;&#1060;\&#1058;&#1057;&#1050;&#1056;\13803%20&#1055;&#1072;&#1082;&#1089;&#1083;&#1086;&#1074;&#1080;&#1076;%20&#1057;&#1058;&#1050;&#1056;%20&#8212;%20&#1082;&#1086;&#1087;&#1080;&#110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iles\TL\&#1044;&#1080;&#1088;&#1077;&#1082;&#1094;&#1080;&#1103;%20&#1087;&#1086;%20&#1085;&#1072;&#1091;&#1082;&#1077;%20&#1080;%20&#1088;&#1072;&#1079;&#1088;&#1072;&#1073;&#1086;&#1090;&#1082;&#1072;&#1084;\&#1056;&#1072;&#1073;&#1086;&#1095;&#1072;&#1103;%20&#1087;&#1072;&#1087;&#1082;&#1072;\RAZRABOTKA\Lenvatinib\&#1043;&#1051;&#1060;\&#1058;&#1057;&#1050;&#1056;\13803%20&#1055;&#1072;&#1082;&#1089;&#1083;&#1086;&#1074;&#1080;&#1076;%20&#1057;&#1058;&#1050;&#1056;%20&#8212;%20&#1082;&#1086;&#1087;&#1080;&#1103;.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iles\TL\&#1044;&#1080;&#1088;&#1077;&#1082;&#1094;&#1080;&#1103;%20&#1087;&#1086;%20&#1085;&#1072;&#1091;&#1082;&#1077;%20&#1080;%20&#1088;&#1072;&#1079;&#1088;&#1072;&#1073;&#1086;&#1090;&#1082;&#1072;&#1084;\&#1056;&#1072;&#1073;&#1086;&#1095;&#1072;&#1103;%20&#1087;&#1072;&#1087;&#1082;&#1072;\RAZRABOTKA\Lenvatinib\&#1043;&#1051;&#1060;\&#1058;&#1057;&#1050;&#1056;\13803%20&#1055;&#1072;&#1082;&#1089;&#1083;&#1086;&#1074;&#1080;&#1076;%20&#1057;&#1058;&#1050;&#1056;%20&#8212;%20&#1082;&#1086;&#1087;&#1080;&#1103;.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43127424559502"/>
          <c:y val="4.6291307884760026E-2"/>
          <c:w val="0.83534665241414607"/>
          <c:h val="0.75594541910331392"/>
        </c:manualLayout>
      </c:layout>
      <c:scatterChart>
        <c:scatterStyle val="lineMarker"/>
        <c:varyColors val="0"/>
        <c:ser>
          <c:idx val="0"/>
          <c:order val="0"/>
          <c:tx>
            <c:v>Ленвима</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1.2'!$B$3:$B$9</c:f>
              <c:numCache>
                <c:formatCode>General</c:formatCode>
                <c:ptCount val="7"/>
                <c:pt idx="0">
                  <c:v>0</c:v>
                </c:pt>
                <c:pt idx="1">
                  <c:v>10</c:v>
                </c:pt>
                <c:pt idx="2">
                  <c:v>15</c:v>
                </c:pt>
                <c:pt idx="3">
                  <c:v>20</c:v>
                </c:pt>
                <c:pt idx="4">
                  <c:v>30</c:v>
                </c:pt>
                <c:pt idx="5">
                  <c:v>45</c:v>
                </c:pt>
                <c:pt idx="6">
                  <c:v>60</c:v>
                </c:pt>
              </c:numCache>
            </c:numRef>
          </c:xVal>
          <c:yVal>
            <c:numRef>
              <c:f>'Профиль высвобождения 1.2'!$C$3:$C$9</c:f>
              <c:numCache>
                <c:formatCode>General</c:formatCode>
                <c:ptCount val="7"/>
                <c:pt idx="0">
                  <c:v>0</c:v>
                </c:pt>
                <c:pt idx="1">
                  <c:v>78</c:v>
                </c:pt>
                <c:pt idx="2">
                  <c:v>89</c:v>
                </c:pt>
                <c:pt idx="3">
                  <c:v>96</c:v>
                </c:pt>
                <c:pt idx="4">
                  <c:v>98</c:v>
                </c:pt>
                <c:pt idx="5">
                  <c:v>99</c:v>
                </c:pt>
              </c:numCache>
            </c:numRef>
          </c:yVal>
          <c:smooth val="0"/>
          <c:extLst>
            <c:ext xmlns:c16="http://schemas.microsoft.com/office/drawing/2014/chart" uri="{C3380CC4-5D6E-409C-BE32-E72D297353CC}">
              <c16:uniqueId val="{00000000-A37E-684A-973F-E62EAAD5FB77}"/>
            </c:ext>
          </c:extLst>
        </c:ser>
        <c:ser>
          <c:idx val="1"/>
          <c:order val="1"/>
          <c:tx>
            <c:v>ЛЕНВАТИНИБ</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9.640102827763496E-3"/>
                  <c:y val="3.460038986354771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C43-4C7F-955D-8C24B0152DE4}"/>
                </c:ext>
              </c:extLst>
            </c:dLbl>
            <c:dLbl>
              <c:idx val="2"/>
              <c:layout>
                <c:manualLayout>
                  <c:x val="-1.8209083119108904E-2"/>
                  <c:y val="4.922027290448342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C43-4C7F-955D-8C24B0152DE4}"/>
                </c:ext>
              </c:extLst>
            </c:dLbl>
            <c:dLbl>
              <c:idx val="3"/>
              <c:layout>
                <c:manualLayout>
                  <c:x val="-3.1062553556126821E-2"/>
                  <c:y val="5.40935672514619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C43-4C7F-955D-8C24B0152DE4}"/>
                </c:ext>
              </c:extLst>
            </c:dLbl>
            <c:dLbl>
              <c:idx val="4"/>
              <c:layout>
                <c:manualLayout>
                  <c:x val="-2.6778063410454155E-2"/>
                  <c:y val="2.972709551656917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C43-4C7F-955D-8C24B0152DE4}"/>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1.2'!$J$3:$J$9</c:f>
              <c:numCache>
                <c:formatCode>General</c:formatCode>
                <c:ptCount val="7"/>
                <c:pt idx="0">
                  <c:v>0</c:v>
                </c:pt>
                <c:pt idx="1">
                  <c:v>10</c:v>
                </c:pt>
                <c:pt idx="2">
                  <c:v>15</c:v>
                </c:pt>
                <c:pt idx="3">
                  <c:v>20</c:v>
                </c:pt>
                <c:pt idx="4">
                  <c:v>30</c:v>
                </c:pt>
                <c:pt idx="5">
                  <c:v>45</c:v>
                </c:pt>
                <c:pt idx="6">
                  <c:v>60</c:v>
                </c:pt>
              </c:numCache>
            </c:numRef>
          </c:xVal>
          <c:yVal>
            <c:numRef>
              <c:f>'Профиль высвобождения 1.2'!$K$3:$K$9</c:f>
              <c:numCache>
                <c:formatCode>General</c:formatCode>
                <c:ptCount val="7"/>
                <c:pt idx="0">
                  <c:v>0</c:v>
                </c:pt>
                <c:pt idx="1">
                  <c:v>65</c:v>
                </c:pt>
                <c:pt idx="2">
                  <c:v>82</c:v>
                </c:pt>
                <c:pt idx="3">
                  <c:v>89</c:v>
                </c:pt>
                <c:pt idx="4">
                  <c:v>95</c:v>
                </c:pt>
                <c:pt idx="5">
                  <c:v>99</c:v>
                </c:pt>
              </c:numCache>
            </c:numRef>
          </c:yVal>
          <c:smooth val="0"/>
          <c:extLst>
            <c:ext xmlns:c16="http://schemas.microsoft.com/office/drawing/2014/chart" uri="{C3380CC4-5D6E-409C-BE32-E72D297353CC}">
              <c16:uniqueId val="{00000001-A37E-684A-973F-E62EAAD5FB77}"/>
            </c:ext>
          </c:extLst>
        </c:ser>
        <c:dLbls>
          <c:dLblPos val="t"/>
          <c:showLegendKey val="0"/>
          <c:showVal val="1"/>
          <c:showCatName val="0"/>
          <c:showSerName val="0"/>
          <c:showPercent val="0"/>
          <c:showBubbleSize val="0"/>
        </c:dLbls>
        <c:axId val="290499976"/>
        <c:axId val="290523976"/>
      </c:scatterChart>
      <c:valAx>
        <c:axId val="290499976"/>
        <c:scaling>
          <c:orientation val="minMax"/>
          <c:max val="4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90523976"/>
        <c:crosses val="autoZero"/>
        <c:crossBetween val="midCat"/>
        <c:majorUnit val="5"/>
        <c:minorUnit val="1"/>
      </c:valAx>
      <c:valAx>
        <c:axId val="290523976"/>
        <c:scaling>
          <c:orientation val="minMax"/>
          <c:max val="115"/>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ысвобождение,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90499976"/>
        <c:crosses val="autoZero"/>
        <c:crossBetween val="midCat"/>
        <c:majorUnit val="20"/>
        <c:minorUnit val="5"/>
      </c:valAx>
      <c:spPr>
        <a:noFill/>
        <a:ln>
          <a:solidFill>
            <a:schemeClr val="tx1">
              <a:lumMod val="25000"/>
              <a:lumOff val="75000"/>
            </a:schemeClr>
          </a:solidFill>
        </a:ln>
        <a:effectLst/>
      </c:spPr>
    </c:plotArea>
    <c:legend>
      <c:legendPos val="r"/>
      <c:layout>
        <c:manualLayout>
          <c:xMode val="edge"/>
          <c:yMode val="edge"/>
          <c:x val="0.58995506345768478"/>
          <c:y val="0.40026553698331568"/>
          <c:w val="0.33540473250612313"/>
          <c:h val="0.1721232214394253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rgbClr val="0070C0"/>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43127424559502"/>
          <c:y val="7.5320044231040384E-2"/>
          <c:w val="0.83534665241414607"/>
          <c:h val="0.69521510682983667"/>
        </c:manualLayout>
      </c:layout>
      <c:scatterChart>
        <c:scatterStyle val="lineMarker"/>
        <c:varyColors val="0"/>
        <c:ser>
          <c:idx val="0"/>
          <c:order val="0"/>
          <c:tx>
            <c:v>Ленвима</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4.5'!$B$3:$B$9</c:f>
              <c:numCache>
                <c:formatCode>General</c:formatCode>
                <c:ptCount val="7"/>
                <c:pt idx="0">
                  <c:v>0</c:v>
                </c:pt>
                <c:pt idx="1">
                  <c:v>10</c:v>
                </c:pt>
                <c:pt idx="2">
                  <c:v>15</c:v>
                </c:pt>
                <c:pt idx="3">
                  <c:v>20</c:v>
                </c:pt>
                <c:pt idx="4">
                  <c:v>30</c:v>
                </c:pt>
                <c:pt idx="5">
                  <c:v>45</c:v>
                </c:pt>
              </c:numCache>
            </c:numRef>
          </c:xVal>
          <c:yVal>
            <c:numRef>
              <c:f>'Профиль высвобождения 4.5'!$C$3:$C$9</c:f>
              <c:numCache>
                <c:formatCode>General</c:formatCode>
                <c:ptCount val="7"/>
                <c:pt idx="0">
                  <c:v>0</c:v>
                </c:pt>
                <c:pt idx="1">
                  <c:v>21</c:v>
                </c:pt>
                <c:pt idx="2">
                  <c:v>35</c:v>
                </c:pt>
                <c:pt idx="3">
                  <c:v>44</c:v>
                </c:pt>
                <c:pt idx="4">
                  <c:v>50</c:v>
                </c:pt>
                <c:pt idx="5">
                  <c:v>59</c:v>
                </c:pt>
              </c:numCache>
            </c:numRef>
          </c:yVal>
          <c:smooth val="0"/>
          <c:extLst>
            <c:ext xmlns:c16="http://schemas.microsoft.com/office/drawing/2014/chart" uri="{C3380CC4-5D6E-409C-BE32-E72D297353CC}">
              <c16:uniqueId val="{00000000-E998-3E4D-A5EE-451B5F924CB3}"/>
            </c:ext>
          </c:extLst>
        </c:ser>
        <c:ser>
          <c:idx val="1"/>
          <c:order val="1"/>
          <c:tx>
            <c:v>ЛЕНВАТИНИБ</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1671637919854753E-2"/>
                  <c:y val="2.40339302544769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DE2B-4585-BA7A-A814CA874252}"/>
                </c:ext>
              </c:extLst>
            </c:dLbl>
            <c:dLbl>
              <c:idx val="2"/>
              <c:layout>
                <c:manualLayout>
                  <c:x val="-9.0779406043315219E-3"/>
                  <c:y val="4.75966069745523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DE2B-4585-BA7A-A814CA874252}"/>
                </c:ext>
              </c:extLst>
            </c:dLbl>
            <c:dLbl>
              <c:idx val="3"/>
              <c:layout>
                <c:manualLayout>
                  <c:x val="-1.685903255090131E-2"/>
                  <c:y val="5.230914231856739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DE2B-4585-BA7A-A814CA874252}"/>
                </c:ext>
              </c:extLst>
            </c:dLbl>
            <c:dLbl>
              <c:idx val="4"/>
              <c:layout>
                <c:manualLayout>
                  <c:x val="-2.2046427181947867E-2"/>
                  <c:y val="5.70216776625823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DE2B-4585-BA7A-A814CA874252}"/>
                </c:ext>
              </c:extLst>
            </c:dLbl>
            <c:dLbl>
              <c:idx val="5"/>
              <c:layout>
                <c:manualLayout>
                  <c:x val="-4.3222229824047248E-2"/>
                  <c:y val="5.230914231856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DE2B-4585-BA7A-A814CA874252}"/>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4.5'!$J$3:$J$9</c:f>
              <c:numCache>
                <c:formatCode>General</c:formatCode>
                <c:ptCount val="7"/>
                <c:pt idx="0">
                  <c:v>0</c:v>
                </c:pt>
                <c:pt idx="1">
                  <c:v>10</c:v>
                </c:pt>
                <c:pt idx="2">
                  <c:v>15</c:v>
                </c:pt>
                <c:pt idx="3">
                  <c:v>20</c:v>
                </c:pt>
                <c:pt idx="4">
                  <c:v>30</c:v>
                </c:pt>
                <c:pt idx="5">
                  <c:v>45</c:v>
                </c:pt>
              </c:numCache>
            </c:numRef>
          </c:xVal>
          <c:yVal>
            <c:numRef>
              <c:f>'Профиль высвобождения 4.5'!$K$3:$K$9</c:f>
              <c:numCache>
                <c:formatCode>General</c:formatCode>
                <c:ptCount val="7"/>
                <c:pt idx="0">
                  <c:v>0</c:v>
                </c:pt>
                <c:pt idx="1">
                  <c:v>15</c:v>
                </c:pt>
                <c:pt idx="2">
                  <c:v>26</c:v>
                </c:pt>
                <c:pt idx="3">
                  <c:v>35</c:v>
                </c:pt>
                <c:pt idx="4">
                  <c:v>44</c:v>
                </c:pt>
                <c:pt idx="5">
                  <c:v>55</c:v>
                </c:pt>
              </c:numCache>
            </c:numRef>
          </c:yVal>
          <c:smooth val="0"/>
          <c:extLst>
            <c:ext xmlns:c16="http://schemas.microsoft.com/office/drawing/2014/chart" uri="{C3380CC4-5D6E-409C-BE32-E72D297353CC}">
              <c16:uniqueId val="{00000001-E998-3E4D-A5EE-451B5F924CB3}"/>
            </c:ext>
          </c:extLst>
        </c:ser>
        <c:dLbls>
          <c:dLblPos val="t"/>
          <c:showLegendKey val="0"/>
          <c:showVal val="1"/>
          <c:showCatName val="0"/>
          <c:showSerName val="0"/>
          <c:showPercent val="0"/>
          <c:showBubbleSize val="0"/>
        </c:dLbls>
        <c:axId val="158291936"/>
        <c:axId val="289717048"/>
      </c:scatterChart>
      <c:valAx>
        <c:axId val="158291936"/>
        <c:scaling>
          <c:orientation val="minMax"/>
          <c:max val="4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89717048"/>
        <c:crosses val="autoZero"/>
        <c:crossBetween val="midCat"/>
        <c:majorUnit val="5"/>
        <c:minorUnit val="1"/>
      </c:valAx>
      <c:valAx>
        <c:axId val="289717048"/>
        <c:scaling>
          <c:orientation val="minMax"/>
          <c:max val="10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ысвобождение,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58291936"/>
        <c:crosses val="autoZero"/>
        <c:crossBetween val="midCat"/>
        <c:majorUnit val="20"/>
        <c:minorUnit val="5"/>
      </c:valAx>
      <c:spPr>
        <a:noFill/>
        <a:ln>
          <a:solidFill>
            <a:schemeClr val="tx1">
              <a:lumMod val="25000"/>
              <a:lumOff val="75000"/>
            </a:schemeClr>
          </a:solidFill>
        </a:ln>
        <a:effectLst/>
      </c:spPr>
    </c:plotArea>
    <c:legend>
      <c:legendPos val="r"/>
      <c:layout>
        <c:manualLayout>
          <c:xMode val="edge"/>
          <c:yMode val="edge"/>
          <c:x val="0.64700757078022497"/>
          <c:y val="0.57073151050293469"/>
          <c:w val="0.28978583616614778"/>
          <c:h val="0.1685146979153524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rgbClr val="0070C0"/>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43127424559502"/>
          <c:y val="6.7085766628581497E-2"/>
          <c:w val="0.83534665241414607"/>
          <c:h val="0.68385720938108541"/>
        </c:manualLayout>
      </c:layout>
      <c:scatterChart>
        <c:scatterStyle val="lineMarker"/>
        <c:varyColors val="0"/>
        <c:ser>
          <c:idx val="0"/>
          <c:order val="0"/>
          <c:tx>
            <c:v>Ленвима</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6.8'!$B$3:$B$9</c:f>
              <c:numCache>
                <c:formatCode>General</c:formatCode>
                <c:ptCount val="7"/>
                <c:pt idx="0">
                  <c:v>0</c:v>
                </c:pt>
                <c:pt idx="1">
                  <c:v>10</c:v>
                </c:pt>
                <c:pt idx="2">
                  <c:v>15</c:v>
                </c:pt>
                <c:pt idx="3">
                  <c:v>20</c:v>
                </c:pt>
                <c:pt idx="4">
                  <c:v>30</c:v>
                </c:pt>
                <c:pt idx="5">
                  <c:v>45</c:v>
                </c:pt>
              </c:numCache>
            </c:numRef>
          </c:xVal>
          <c:yVal>
            <c:numRef>
              <c:f>'Профиль высвобождения 6.8'!$C$3:$C$9</c:f>
              <c:numCache>
                <c:formatCode>General</c:formatCode>
                <c:ptCount val="7"/>
                <c:pt idx="0">
                  <c:v>0</c:v>
                </c:pt>
                <c:pt idx="1">
                  <c:v>5</c:v>
                </c:pt>
                <c:pt idx="2">
                  <c:v>8</c:v>
                </c:pt>
                <c:pt idx="3">
                  <c:v>10</c:v>
                </c:pt>
                <c:pt idx="4">
                  <c:v>12</c:v>
                </c:pt>
                <c:pt idx="5">
                  <c:v>14</c:v>
                </c:pt>
              </c:numCache>
            </c:numRef>
          </c:yVal>
          <c:smooth val="0"/>
          <c:extLst>
            <c:ext xmlns:c16="http://schemas.microsoft.com/office/drawing/2014/chart" uri="{C3380CC4-5D6E-409C-BE32-E72D297353CC}">
              <c16:uniqueId val="{00000000-B3D3-5340-9618-DC7994EF7CDA}"/>
            </c:ext>
          </c:extLst>
        </c:ser>
        <c:ser>
          <c:idx val="1"/>
          <c:order val="1"/>
          <c:tx>
            <c:v>ЛЕНВАТИНИБ</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4.9409496264160038E-2"/>
                  <c:y val="-9.341397849462365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31C-4E7F-A8BC-4584342BF9E6}"/>
                </c:ext>
              </c:extLst>
            </c:dLbl>
            <c:dLbl>
              <c:idx val="2"/>
              <c:layout>
                <c:manualLayout>
                  <c:x val="-5.181971559411911E-2"/>
                  <c:y val="-9.341397849462365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A31C-4E7F-A8BC-4584342BF9E6}"/>
                </c:ext>
              </c:extLst>
            </c:dLbl>
            <c:dLbl>
              <c:idx val="3"/>
              <c:layout>
                <c:manualLayout>
                  <c:x val="-5.4229934924078092E-2"/>
                  <c:y val="-0.1001344086021506"/>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A31C-4E7F-A8BC-4584342BF9E6}"/>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6.8'!$J$3:$J$9</c:f>
              <c:numCache>
                <c:formatCode>General</c:formatCode>
                <c:ptCount val="7"/>
                <c:pt idx="0">
                  <c:v>0</c:v>
                </c:pt>
                <c:pt idx="1">
                  <c:v>10</c:v>
                </c:pt>
                <c:pt idx="2">
                  <c:v>15</c:v>
                </c:pt>
                <c:pt idx="3">
                  <c:v>20</c:v>
                </c:pt>
                <c:pt idx="4">
                  <c:v>30</c:v>
                </c:pt>
                <c:pt idx="5">
                  <c:v>45</c:v>
                </c:pt>
              </c:numCache>
            </c:numRef>
          </c:xVal>
          <c:yVal>
            <c:numRef>
              <c:f>'Профиль высвобождения 6.8'!$K$3:$K$9</c:f>
              <c:numCache>
                <c:formatCode>General</c:formatCode>
                <c:ptCount val="7"/>
                <c:pt idx="0">
                  <c:v>0</c:v>
                </c:pt>
                <c:pt idx="1">
                  <c:v>3</c:v>
                </c:pt>
                <c:pt idx="2">
                  <c:v>7</c:v>
                </c:pt>
                <c:pt idx="3">
                  <c:v>9</c:v>
                </c:pt>
                <c:pt idx="4">
                  <c:v>12</c:v>
                </c:pt>
                <c:pt idx="5">
                  <c:v>14</c:v>
                </c:pt>
              </c:numCache>
            </c:numRef>
          </c:yVal>
          <c:smooth val="0"/>
          <c:extLst>
            <c:ext xmlns:c16="http://schemas.microsoft.com/office/drawing/2014/chart" uri="{C3380CC4-5D6E-409C-BE32-E72D297353CC}">
              <c16:uniqueId val="{00000001-B3D3-5340-9618-DC7994EF7CDA}"/>
            </c:ext>
          </c:extLst>
        </c:ser>
        <c:dLbls>
          <c:dLblPos val="t"/>
          <c:showLegendKey val="0"/>
          <c:showVal val="1"/>
          <c:showCatName val="0"/>
          <c:showSerName val="0"/>
          <c:showPercent val="0"/>
          <c:showBubbleSize val="0"/>
        </c:dLbls>
        <c:axId val="290178848"/>
        <c:axId val="290805104"/>
      </c:scatterChart>
      <c:valAx>
        <c:axId val="290178848"/>
        <c:scaling>
          <c:orientation val="minMax"/>
          <c:max val="4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layout>
            <c:manualLayout>
              <c:xMode val="edge"/>
              <c:yMode val="edge"/>
              <c:x val="0.45514762936123981"/>
              <c:y val="0.8598023029379392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90805104"/>
        <c:crosses val="autoZero"/>
        <c:crossBetween val="midCat"/>
        <c:majorUnit val="5"/>
        <c:minorUnit val="1"/>
      </c:valAx>
      <c:valAx>
        <c:axId val="290805104"/>
        <c:scaling>
          <c:orientation val="minMax"/>
          <c:max val="10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ысвобождение, %</a:t>
                </a:r>
              </a:p>
            </c:rich>
          </c:tx>
          <c:layout>
            <c:manualLayout>
              <c:xMode val="edge"/>
              <c:yMode val="edge"/>
              <c:x val="2.3012470512769421E-2"/>
              <c:y val="7.8490457788201878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90178848"/>
        <c:crosses val="autoZero"/>
        <c:crossBetween val="midCat"/>
        <c:majorUnit val="20"/>
        <c:minorUnit val="5"/>
      </c:valAx>
      <c:spPr>
        <a:noFill/>
        <a:ln>
          <a:solidFill>
            <a:schemeClr val="tx1">
              <a:lumMod val="25000"/>
              <a:lumOff val="75000"/>
            </a:schemeClr>
          </a:solidFill>
        </a:ln>
        <a:effectLst/>
      </c:spPr>
    </c:plotArea>
    <c:legend>
      <c:legendPos val="r"/>
      <c:layout>
        <c:manualLayout>
          <c:xMode val="edge"/>
          <c:yMode val="edge"/>
          <c:x val="0.60019547448109112"/>
          <c:y val="0.11171048175429685"/>
          <c:w val="0.29494233502807815"/>
          <c:h val="0.2953766615866564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rgbClr val="0070C0"/>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43127424559502"/>
          <c:y val="6.4450035031928074E-2"/>
          <c:w val="0.83534665241414607"/>
          <c:h val="0.72427924855849712"/>
        </c:manualLayout>
      </c:layout>
      <c:scatterChart>
        <c:scatterStyle val="lineMarker"/>
        <c:varyColors val="0"/>
        <c:ser>
          <c:idx val="0"/>
          <c:order val="0"/>
          <c:tx>
            <c:v>Ленвима</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1"/>
              <c:layout>
                <c:manualLayout>
                  <c:x val="-6.1833688699360338E-2"/>
                  <c:y val="-6.77330687994709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162-4AEF-BE61-F10B48935D22}"/>
                </c:ext>
              </c:extLst>
            </c:dLbl>
            <c:dLbl>
              <c:idx val="5"/>
              <c:layout>
                <c:manualLayout>
                  <c:x val="-4.4288232627638119E-2"/>
                  <c:y val="-6.77330687994709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162-4AEF-BE61-F10B48935D22}"/>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1.2'!$B$3:$B$9</c:f>
              <c:numCache>
                <c:formatCode>General</c:formatCode>
                <c:ptCount val="7"/>
                <c:pt idx="0">
                  <c:v>0</c:v>
                </c:pt>
                <c:pt idx="1">
                  <c:v>10</c:v>
                </c:pt>
                <c:pt idx="2">
                  <c:v>15</c:v>
                </c:pt>
                <c:pt idx="3">
                  <c:v>20</c:v>
                </c:pt>
                <c:pt idx="4">
                  <c:v>30</c:v>
                </c:pt>
                <c:pt idx="5">
                  <c:v>45</c:v>
                </c:pt>
                <c:pt idx="6">
                  <c:v>60</c:v>
                </c:pt>
              </c:numCache>
            </c:numRef>
          </c:xVal>
          <c:yVal>
            <c:numRef>
              <c:f>'Профиль высвобождения 1.2'!$C$3:$C$9</c:f>
              <c:numCache>
                <c:formatCode>General</c:formatCode>
                <c:ptCount val="7"/>
                <c:pt idx="0">
                  <c:v>0</c:v>
                </c:pt>
                <c:pt idx="1">
                  <c:v>75</c:v>
                </c:pt>
                <c:pt idx="2">
                  <c:v>85</c:v>
                </c:pt>
                <c:pt idx="3">
                  <c:v>91</c:v>
                </c:pt>
                <c:pt idx="4">
                  <c:v>96</c:v>
                </c:pt>
                <c:pt idx="5">
                  <c:v>98</c:v>
                </c:pt>
              </c:numCache>
            </c:numRef>
          </c:yVal>
          <c:smooth val="0"/>
          <c:extLst>
            <c:ext xmlns:c16="http://schemas.microsoft.com/office/drawing/2014/chart" uri="{C3380CC4-5D6E-409C-BE32-E72D297353CC}">
              <c16:uniqueId val="{00000000-7F5D-A044-AE2E-F723AB2842C0}"/>
            </c:ext>
          </c:extLst>
        </c:ser>
        <c:ser>
          <c:idx val="1"/>
          <c:order val="1"/>
          <c:tx>
            <c:v>ЛЕНВАТИНИБ</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0660980810234541E-2"/>
                  <c:y val="5.037716742100151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162-4AEF-BE61-F10B48935D22}"/>
                </c:ext>
              </c:extLst>
            </c:dLbl>
            <c:dLbl>
              <c:idx val="2"/>
              <c:layout>
                <c:manualLayout>
                  <c:x val="-1.279317697228145E-2"/>
                  <c:y val="5.693884721102775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162-4AEF-BE61-F10B48935D22}"/>
                </c:ext>
              </c:extLst>
            </c:dLbl>
            <c:dLbl>
              <c:idx val="3"/>
              <c:layout>
                <c:manualLayout>
                  <c:x val="-1.9189765458422176E-2"/>
                  <c:y val="7.662388658110649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162-4AEF-BE61-F10B48935D22}"/>
                </c:ext>
              </c:extLst>
            </c:dLbl>
            <c:dLbl>
              <c:idx val="4"/>
              <c:layout>
                <c:manualLayout>
                  <c:x val="-2.9850746268656716E-2"/>
                  <c:y val="5.693884721102775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162-4AEF-BE61-F10B48935D22}"/>
                </c:ext>
              </c:extLst>
            </c:dLbl>
            <c:dLbl>
              <c:idx val="5"/>
              <c:layout>
                <c:manualLayout>
                  <c:x val="-4.0023840303544306E-2"/>
                  <c:y val="3.72538078409490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162-4AEF-BE61-F10B48935D22}"/>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1.2'!$J$3:$J$9</c:f>
              <c:numCache>
                <c:formatCode>General</c:formatCode>
                <c:ptCount val="7"/>
                <c:pt idx="0">
                  <c:v>0</c:v>
                </c:pt>
                <c:pt idx="1">
                  <c:v>10</c:v>
                </c:pt>
                <c:pt idx="2">
                  <c:v>15</c:v>
                </c:pt>
                <c:pt idx="3">
                  <c:v>20</c:v>
                </c:pt>
                <c:pt idx="4">
                  <c:v>30</c:v>
                </c:pt>
                <c:pt idx="5">
                  <c:v>45</c:v>
                </c:pt>
                <c:pt idx="6">
                  <c:v>60</c:v>
                </c:pt>
              </c:numCache>
            </c:numRef>
          </c:xVal>
          <c:yVal>
            <c:numRef>
              <c:f>'Профиль высвобождения 1.2'!$K$3:$K$9</c:f>
              <c:numCache>
                <c:formatCode>General</c:formatCode>
                <c:ptCount val="7"/>
                <c:pt idx="0">
                  <c:v>0</c:v>
                </c:pt>
                <c:pt idx="1">
                  <c:v>62</c:v>
                </c:pt>
                <c:pt idx="2">
                  <c:v>77</c:v>
                </c:pt>
                <c:pt idx="3">
                  <c:v>88</c:v>
                </c:pt>
                <c:pt idx="4">
                  <c:v>91</c:v>
                </c:pt>
                <c:pt idx="5">
                  <c:v>94</c:v>
                </c:pt>
              </c:numCache>
            </c:numRef>
          </c:yVal>
          <c:smooth val="0"/>
          <c:extLst>
            <c:ext xmlns:c16="http://schemas.microsoft.com/office/drawing/2014/chart" uri="{C3380CC4-5D6E-409C-BE32-E72D297353CC}">
              <c16:uniqueId val="{00000001-7F5D-A044-AE2E-F723AB2842C0}"/>
            </c:ext>
          </c:extLst>
        </c:ser>
        <c:dLbls>
          <c:dLblPos val="t"/>
          <c:showLegendKey val="0"/>
          <c:showVal val="1"/>
          <c:showCatName val="0"/>
          <c:showSerName val="0"/>
          <c:showPercent val="0"/>
          <c:showBubbleSize val="0"/>
        </c:dLbls>
        <c:axId val="290499976"/>
        <c:axId val="290523976"/>
      </c:scatterChart>
      <c:valAx>
        <c:axId val="290499976"/>
        <c:scaling>
          <c:orientation val="minMax"/>
          <c:max val="4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90523976"/>
        <c:crosses val="autoZero"/>
        <c:crossBetween val="midCat"/>
        <c:majorUnit val="5"/>
        <c:minorUnit val="1"/>
      </c:valAx>
      <c:valAx>
        <c:axId val="290523976"/>
        <c:scaling>
          <c:orientation val="minMax"/>
          <c:max val="115"/>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ысвобождение, %</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90499976"/>
        <c:crosses val="autoZero"/>
        <c:crossBetween val="midCat"/>
        <c:majorUnit val="20"/>
        <c:minorUnit val="5"/>
      </c:valAx>
      <c:spPr>
        <a:noFill/>
        <a:ln>
          <a:solidFill>
            <a:schemeClr val="tx1">
              <a:lumMod val="25000"/>
              <a:lumOff val="75000"/>
            </a:schemeClr>
          </a:solidFill>
        </a:ln>
        <a:effectLst/>
      </c:spPr>
    </c:plotArea>
    <c:legend>
      <c:legendPos val="r"/>
      <c:layout>
        <c:manualLayout>
          <c:xMode val="edge"/>
          <c:yMode val="edge"/>
          <c:x val="0.73288904185484283"/>
          <c:y val="0.38150846301692609"/>
          <c:w val="0.22233483874217216"/>
          <c:h val="0.23698307396614793"/>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rgbClr val="0070C0"/>
      </a:solidFill>
      <a:round/>
    </a:ln>
    <a:effectLst/>
  </c:spPr>
  <c:txPr>
    <a:bodyPr/>
    <a:lstStyle/>
    <a:p>
      <a:pPr>
        <a:defRPr sz="11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55434073925471"/>
          <c:y val="8.1781017781984419E-2"/>
          <c:w val="0.83534665241414607"/>
          <c:h val="0.62923961180990418"/>
        </c:manualLayout>
      </c:layout>
      <c:scatterChart>
        <c:scatterStyle val="lineMarker"/>
        <c:varyColors val="0"/>
        <c:ser>
          <c:idx val="0"/>
          <c:order val="0"/>
          <c:tx>
            <c:v>Ленвима</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2"/>
              <c:layout>
                <c:manualLayout>
                  <c:x val="-3.6371416345742404E-2"/>
                  <c:y val="-0.13192978537257311"/>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9E5-4613-8776-4961CD673D9C}"/>
                </c:ext>
              </c:extLst>
            </c:dLbl>
            <c:dLbl>
              <c:idx val="5"/>
              <c:layout>
                <c:manualLayout>
                  <c:x val="-4.0029279074390411E-2"/>
                  <c:y val="-7.873829601087098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9E5-4613-8776-4961CD673D9C}"/>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4.5'!$B$3:$B$9</c:f>
              <c:numCache>
                <c:formatCode>General</c:formatCode>
                <c:ptCount val="7"/>
                <c:pt idx="0">
                  <c:v>0</c:v>
                </c:pt>
                <c:pt idx="1">
                  <c:v>10</c:v>
                </c:pt>
                <c:pt idx="2">
                  <c:v>15</c:v>
                </c:pt>
                <c:pt idx="3">
                  <c:v>20</c:v>
                </c:pt>
                <c:pt idx="4">
                  <c:v>30</c:v>
                </c:pt>
                <c:pt idx="5">
                  <c:v>45</c:v>
                </c:pt>
              </c:numCache>
            </c:numRef>
          </c:xVal>
          <c:yVal>
            <c:numRef>
              <c:f>'Профиль высвобождения 4.5'!$C$3:$C$9</c:f>
              <c:numCache>
                <c:formatCode>General</c:formatCode>
                <c:ptCount val="7"/>
                <c:pt idx="0">
                  <c:v>0</c:v>
                </c:pt>
                <c:pt idx="1">
                  <c:v>16</c:v>
                </c:pt>
                <c:pt idx="2">
                  <c:v>25</c:v>
                </c:pt>
                <c:pt idx="3">
                  <c:v>31</c:v>
                </c:pt>
                <c:pt idx="4">
                  <c:v>36</c:v>
                </c:pt>
                <c:pt idx="5">
                  <c:v>42</c:v>
                </c:pt>
              </c:numCache>
            </c:numRef>
          </c:yVal>
          <c:smooth val="0"/>
          <c:extLst>
            <c:ext xmlns:c16="http://schemas.microsoft.com/office/drawing/2014/chart" uri="{C3380CC4-5D6E-409C-BE32-E72D297353CC}">
              <c16:uniqueId val="{00000000-BA6B-654D-AF3A-BBD45DAF16D3}"/>
            </c:ext>
          </c:extLst>
        </c:ser>
        <c:ser>
          <c:idx val="1"/>
          <c:order val="1"/>
          <c:tx>
            <c:v>ЛЕНВАТИНИБ</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2.1394950791612786E-3"/>
                  <c:y val="9.9141862586324559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9E5-4613-8776-4961CD673D9C}"/>
                </c:ext>
              </c:extLst>
            </c:dLbl>
            <c:dLbl>
              <c:idx val="2"/>
              <c:layout>
                <c:manualLayout>
                  <c:x val="-1.069747539580659E-2"/>
                  <c:y val="4.537517916643398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9E5-4613-8776-4961CD673D9C}"/>
                </c:ext>
              </c:extLst>
            </c:dLbl>
            <c:dLbl>
              <c:idx val="3"/>
              <c:layout>
                <c:manualLayout>
                  <c:x val="-1.2836970474967908E-2"/>
                  <c:y val="6.690150573283602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9E5-4613-8776-4961CD673D9C}"/>
                </c:ext>
              </c:extLst>
            </c:dLbl>
            <c:dLbl>
              <c:idx val="4"/>
              <c:layout>
                <c:manualLayout>
                  <c:x val="-1.4976465554129305E-2"/>
                  <c:y val="4.8330261908750768E-2"/>
                </c:manualLayout>
              </c:layout>
              <c:dLblPos val="r"/>
              <c:showLegendKey val="0"/>
              <c:showVal val="1"/>
              <c:showCatName val="0"/>
              <c:showSerName val="0"/>
              <c:showPercent val="0"/>
              <c:showBubbleSize val="0"/>
              <c:extLst>
                <c:ext xmlns:c15="http://schemas.microsoft.com/office/drawing/2012/chart" uri="{CE6537A1-D6FC-4f65-9D91-7224C49458BB}">
                  <c15:layout>
                    <c:manualLayout>
                      <c:w val="3.6371416345742404E-2"/>
                      <c:h val="9.8374937175406268E-2"/>
                    </c:manualLayout>
                  </c15:layout>
                </c:ext>
                <c:ext xmlns:c16="http://schemas.microsoft.com/office/drawing/2014/chart" uri="{C3380CC4-5D6E-409C-BE32-E72D297353CC}">
                  <c16:uniqueId val="{00000002-89E5-4613-8776-4961CD673D9C}"/>
                </c:ext>
              </c:extLst>
            </c:dLbl>
            <c:dLbl>
              <c:idx val="5"/>
              <c:layout>
                <c:manualLayout>
                  <c:x val="-4.4308269232713048E-2"/>
                  <c:y val="6.901584110496815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9E5-4613-8776-4961CD673D9C}"/>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4.5'!$J$3:$J$9</c:f>
              <c:numCache>
                <c:formatCode>General</c:formatCode>
                <c:ptCount val="7"/>
                <c:pt idx="0">
                  <c:v>0</c:v>
                </c:pt>
                <c:pt idx="1">
                  <c:v>10</c:v>
                </c:pt>
                <c:pt idx="2">
                  <c:v>15</c:v>
                </c:pt>
                <c:pt idx="3">
                  <c:v>20</c:v>
                </c:pt>
                <c:pt idx="4">
                  <c:v>30</c:v>
                </c:pt>
                <c:pt idx="5">
                  <c:v>45</c:v>
                </c:pt>
              </c:numCache>
            </c:numRef>
          </c:xVal>
          <c:yVal>
            <c:numRef>
              <c:f>'Профиль высвобождения 4.5'!$K$3:$K$9</c:f>
              <c:numCache>
                <c:formatCode>General</c:formatCode>
                <c:ptCount val="7"/>
                <c:pt idx="0">
                  <c:v>0</c:v>
                </c:pt>
                <c:pt idx="1">
                  <c:v>10</c:v>
                </c:pt>
                <c:pt idx="2">
                  <c:v>20</c:v>
                </c:pt>
                <c:pt idx="3">
                  <c:v>26</c:v>
                </c:pt>
                <c:pt idx="4">
                  <c:v>34</c:v>
                </c:pt>
                <c:pt idx="5">
                  <c:v>39</c:v>
                </c:pt>
              </c:numCache>
            </c:numRef>
          </c:yVal>
          <c:smooth val="0"/>
          <c:extLst>
            <c:ext xmlns:c16="http://schemas.microsoft.com/office/drawing/2014/chart" uri="{C3380CC4-5D6E-409C-BE32-E72D297353CC}">
              <c16:uniqueId val="{00000001-BA6B-654D-AF3A-BBD45DAF16D3}"/>
            </c:ext>
          </c:extLst>
        </c:ser>
        <c:dLbls>
          <c:dLblPos val="t"/>
          <c:showLegendKey val="0"/>
          <c:showVal val="1"/>
          <c:showCatName val="0"/>
          <c:showSerName val="0"/>
          <c:showPercent val="0"/>
          <c:showBubbleSize val="0"/>
        </c:dLbls>
        <c:axId val="158291936"/>
        <c:axId val="289717048"/>
      </c:scatterChart>
      <c:valAx>
        <c:axId val="158291936"/>
        <c:scaling>
          <c:orientation val="minMax"/>
          <c:max val="4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89717048"/>
        <c:crosses val="autoZero"/>
        <c:crossBetween val="midCat"/>
        <c:majorUnit val="5"/>
        <c:minorUnit val="1"/>
      </c:valAx>
      <c:valAx>
        <c:axId val="289717048"/>
        <c:scaling>
          <c:orientation val="minMax"/>
          <c:max val="10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ысвобождение, %</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158291936"/>
        <c:crosses val="autoZero"/>
        <c:crossBetween val="midCat"/>
        <c:majorUnit val="20"/>
        <c:minorUnit val="5"/>
      </c:valAx>
      <c:spPr>
        <a:noFill/>
        <a:ln>
          <a:solidFill>
            <a:schemeClr val="tx1">
              <a:lumMod val="25000"/>
              <a:lumOff val="75000"/>
            </a:schemeClr>
          </a:solidFill>
        </a:ln>
        <a:effectLst/>
      </c:spPr>
    </c:plotArea>
    <c:legend>
      <c:legendPos val="r"/>
      <c:layout>
        <c:manualLayout>
          <c:xMode val="edge"/>
          <c:yMode val="edge"/>
          <c:x val="0.67470611423892946"/>
          <c:y val="0.12906330787598919"/>
          <c:w val="0.24610738472505753"/>
          <c:h val="0.1848750814042981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rgbClr val="0070C0"/>
      </a:solidFill>
      <a:round/>
    </a:ln>
    <a:effectLst/>
  </c:spPr>
  <c:txPr>
    <a:bodyPr/>
    <a:lstStyle/>
    <a:p>
      <a:pPr>
        <a:defRPr sz="11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43127424559502"/>
          <c:y val="7.639015462050297E-2"/>
          <c:w val="0.83534665241414607"/>
          <c:h val="0.6714419857000633"/>
        </c:manualLayout>
      </c:layout>
      <c:scatterChart>
        <c:scatterStyle val="lineMarker"/>
        <c:varyColors val="0"/>
        <c:ser>
          <c:idx val="0"/>
          <c:order val="0"/>
          <c:tx>
            <c:v>Ленвима</c:v>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2"/>
              <c:layout>
                <c:manualLayout>
                  <c:x val="-1.5511339323919555E-2"/>
                  <c:y val="-0.1219919258971552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B47-4AF8-A523-42FDAF3F1F73}"/>
                </c:ext>
              </c:extLst>
            </c:dLbl>
            <c:dLbl>
              <c:idx val="3"/>
              <c:layout>
                <c:manualLayout>
                  <c:x val="-3.4231921266581089E-2"/>
                  <c:y val="-0.14441345056083235"/>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B47-4AF8-A523-42FDAF3F1F73}"/>
                </c:ext>
              </c:extLst>
            </c:dLbl>
            <c:dLbl>
              <c:idx val="4"/>
              <c:layout>
                <c:manualLayout>
                  <c:x val="-2.3534445870774575E-2"/>
                  <c:y val="-0.1070442427880372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B47-4AF8-A523-42FDAF3F1F73}"/>
                </c:ext>
              </c:extLst>
            </c:dLbl>
            <c:dLbl>
              <c:idx val="5"/>
              <c:layout>
                <c:manualLayout>
                  <c:x val="-3.7873274505641867E-2"/>
                  <c:y val="-0.1459951126798805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5B47-4AF8-A523-42FDAF3F1F73}"/>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6.8'!$B$3:$B$9</c:f>
              <c:numCache>
                <c:formatCode>General</c:formatCode>
                <c:ptCount val="7"/>
                <c:pt idx="0">
                  <c:v>0</c:v>
                </c:pt>
                <c:pt idx="1">
                  <c:v>10</c:v>
                </c:pt>
                <c:pt idx="2">
                  <c:v>15</c:v>
                </c:pt>
                <c:pt idx="3">
                  <c:v>20</c:v>
                </c:pt>
                <c:pt idx="4">
                  <c:v>30</c:v>
                </c:pt>
                <c:pt idx="5">
                  <c:v>45</c:v>
                </c:pt>
              </c:numCache>
            </c:numRef>
          </c:xVal>
          <c:yVal>
            <c:numRef>
              <c:f>'Профиль высвобождения 6.8'!$C$3:$C$9</c:f>
              <c:numCache>
                <c:formatCode>General</c:formatCode>
                <c:ptCount val="7"/>
                <c:pt idx="0">
                  <c:v>0</c:v>
                </c:pt>
                <c:pt idx="1">
                  <c:v>5</c:v>
                </c:pt>
                <c:pt idx="2">
                  <c:v>7</c:v>
                </c:pt>
                <c:pt idx="3">
                  <c:v>10</c:v>
                </c:pt>
                <c:pt idx="4">
                  <c:v>12</c:v>
                </c:pt>
                <c:pt idx="5">
                  <c:v>15</c:v>
                </c:pt>
              </c:numCache>
            </c:numRef>
          </c:yVal>
          <c:smooth val="0"/>
          <c:extLst>
            <c:ext xmlns:c16="http://schemas.microsoft.com/office/drawing/2014/chart" uri="{C3380CC4-5D6E-409C-BE32-E72D297353CC}">
              <c16:uniqueId val="{00000000-B238-8B44-AF4E-51990C8B470F}"/>
            </c:ext>
          </c:extLst>
        </c:ser>
        <c:ser>
          <c:idx val="1"/>
          <c:order val="1"/>
          <c:tx>
            <c:v>ЛЕНВАТИНИБ</c:v>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5.6161745827984597E-2"/>
                  <c:y val="-7.714887656980097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B47-4AF8-A523-42FDAF3F1F73}"/>
                </c:ext>
              </c:extLst>
            </c:dLbl>
            <c:dLbl>
              <c:idx val="2"/>
              <c:layout>
                <c:manualLayout>
                  <c:x val="-4.7603765511339324E-2"/>
                  <c:y val="-6.967503501524192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B47-4AF8-A523-42FDAF3F1F73}"/>
                </c:ext>
              </c:extLst>
            </c:dLbl>
            <c:dLbl>
              <c:idx val="3"/>
              <c:layout>
                <c:manualLayout>
                  <c:x val="-4.8138639281130437E-3"/>
                  <c:y val="-0.14441345056083235"/>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B47-4AF8-A523-42FDAF3F1F73}"/>
                </c:ext>
              </c:extLst>
            </c:dLbl>
            <c:dLbl>
              <c:idx val="4"/>
              <c:layout>
                <c:manualLayout>
                  <c:x val="-6.8463842533162095E-2"/>
                  <c:y val="-0.12946576745171429"/>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B47-4AF8-A523-42FDAF3F1F73}"/>
                </c:ext>
              </c:extLst>
            </c:dLbl>
            <c:dLbl>
              <c:idx val="5"/>
              <c:layout>
                <c:manualLayout>
                  <c:x val="-6.3547215455577843E-2"/>
                  <c:y val="-9.570775635804144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5B47-4AF8-A523-42FDAF3F1F73}"/>
                </c:ext>
              </c:extLst>
            </c:dLbl>
            <c:spPr>
              <a:noFill/>
              <a:ln>
                <a:noFill/>
              </a:ln>
              <a:effectLst/>
            </c:spPr>
            <c:txPr>
              <a:bodyPr rot="0" spcFirstLastPara="1" vertOverflow="ellipsis" vert="horz" wrap="square" anchor="ctr" anchorCtr="1"/>
              <a:lstStyle/>
              <a:p>
                <a:pPr>
                  <a:defRPr sz="11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филь высвобождения 6.8'!$J$3:$J$9</c:f>
              <c:numCache>
                <c:formatCode>General</c:formatCode>
                <c:ptCount val="7"/>
                <c:pt idx="0">
                  <c:v>0</c:v>
                </c:pt>
                <c:pt idx="1">
                  <c:v>10</c:v>
                </c:pt>
                <c:pt idx="2">
                  <c:v>15</c:v>
                </c:pt>
                <c:pt idx="3">
                  <c:v>20</c:v>
                </c:pt>
                <c:pt idx="4">
                  <c:v>30</c:v>
                </c:pt>
                <c:pt idx="5">
                  <c:v>45</c:v>
                </c:pt>
              </c:numCache>
            </c:numRef>
          </c:xVal>
          <c:yVal>
            <c:numRef>
              <c:f>'Профиль высвобождения 6.8'!$K$3:$K$9</c:f>
              <c:numCache>
                <c:formatCode>General</c:formatCode>
                <c:ptCount val="7"/>
                <c:pt idx="0">
                  <c:v>0</c:v>
                </c:pt>
                <c:pt idx="1">
                  <c:v>2</c:v>
                </c:pt>
                <c:pt idx="2">
                  <c:v>6</c:v>
                </c:pt>
                <c:pt idx="3">
                  <c:v>8</c:v>
                </c:pt>
                <c:pt idx="4">
                  <c:v>11</c:v>
                </c:pt>
                <c:pt idx="5">
                  <c:v>14</c:v>
                </c:pt>
              </c:numCache>
            </c:numRef>
          </c:yVal>
          <c:smooth val="0"/>
          <c:extLst>
            <c:ext xmlns:c16="http://schemas.microsoft.com/office/drawing/2014/chart" uri="{C3380CC4-5D6E-409C-BE32-E72D297353CC}">
              <c16:uniqueId val="{00000001-B238-8B44-AF4E-51990C8B470F}"/>
            </c:ext>
          </c:extLst>
        </c:ser>
        <c:dLbls>
          <c:dLblPos val="t"/>
          <c:showLegendKey val="0"/>
          <c:showVal val="1"/>
          <c:showCatName val="0"/>
          <c:showSerName val="0"/>
          <c:showPercent val="0"/>
          <c:showBubbleSize val="0"/>
        </c:dLbls>
        <c:axId val="290178848"/>
        <c:axId val="290805104"/>
      </c:scatterChart>
      <c:valAx>
        <c:axId val="290178848"/>
        <c:scaling>
          <c:orientation val="minMax"/>
          <c:max val="4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90805104"/>
        <c:crosses val="autoZero"/>
        <c:crossBetween val="midCat"/>
        <c:majorUnit val="5"/>
        <c:minorUnit val="1"/>
      </c:valAx>
      <c:valAx>
        <c:axId val="290805104"/>
        <c:scaling>
          <c:orientation val="minMax"/>
          <c:max val="10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ысвобождение, %</a:t>
                </a:r>
              </a:p>
            </c:rich>
          </c:tx>
          <c:layout>
            <c:manualLayout>
              <c:xMode val="edge"/>
              <c:yMode val="edge"/>
              <c:x val="2.4888055552747819E-2"/>
              <c:y val="7.3164992306996093E-2"/>
            </c:manualLayout>
          </c:layout>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title>
        <c:numFmt formatCode="General" sourceLinked="1"/>
        <c:majorTickMark val="out"/>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crossAx val="290178848"/>
        <c:crosses val="autoZero"/>
        <c:crossBetween val="midCat"/>
        <c:majorUnit val="20"/>
        <c:minorUnit val="5"/>
      </c:valAx>
      <c:spPr>
        <a:noFill/>
        <a:ln>
          <a:solidFill>
            <a:schemeClr val="tx1">
              <a:lumMod val="25000"/>
              <a:lumOff val="75000"/>
            </a:schemeClr>
          </a:solidFill>
        </a:ln>
        <a:effectLst/>
      </c:spPr>
    </c:plotArea>
    <c:legend>
      <c:legendPos val="r"/>
      <c:layout>
        <c:manualLayout>
          <c:xMode val="edge"/>
          <c:yMode val="edge"/>
          <c:x val="0.67179421089693703"/>
          <c:y val="0.15467180287808852"/>
          <c:w val="0.26332080649009781"/>
          <c:h val="0.17489695144039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ru-RU"/>
        </a:p>
      </c:txPr>
    </c:legend>
    <c:plotVisOnly val="1"/>
    <c:dispBlanksAs val="gap"/>
    <c:showDLblsOverMax val="0"/>
  </c:chart>
  <c:spPr>
    <a:solidFill>
      <a:schemeClr val="bg1"/>
    </a:solidFill>
    <a:ln w="9525" cap="flat" cmpd="sng" algn="ctr">
      <a:solidFill>
        <a:srgbClr val="0070C0"/>
      </a:solidFill>
      <a:round/>
    </a:ln>
    <a:effectLst/>
  </c:spPr>
  <c:txPr>
    <a:bodyPr/>
    <a:lstStyle/>
    <a:p>
      <a:pPr>
        <a:defRPr sz="1100">
          <a:latin typeface="Times New Roman" panose="02020603050405020304" pitchFamily="18" charset="0"/>
          <a:cs typeface="Times New Roman" panose="02020603050405020304" pitchFamily="18" charset="0"/>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3</b:Tag>
    <b:SourceType>JournalArticle</b:SourceType>
    <b:Guid>{80E312A2-6724-4F27-A510-8CBC896461DC}</b:Guid>
    <b:Title>The ambiguous base-pairing and high substrate efficiency of T-705 (Favipiravir) Ribofuranosyl 5’-triphosphate towards influenza A virus polymerase </b:Title>
    <b:Year>2013</b:Year>
    <b:Author>
      <b:Author>
        <b:NameList>
          <b:Person>
            <b:Last>Jin</b:Last>
            <b:First>Z.,</b:First>
            <b:Middle>Smith, L.K., Rajwanshi, V.K., Kim, B., Deval, J.</b:Middle>
          </b:Person>
        </b:NameList>
      </b:Author>
    </b:Author>
    <b:JournalName> PLoS One 8 e68347</b:JournalName>
    <b:Pages>https://doi.org/10.1371/journal.pone.0068347</b:Pages>
    <b:RefOrder>16</b:RefOrder>
  </b:Source>
  <b:Source>
    <b:Tag>Fur05</b:Tag>
    <b:SourceType>JournalArticle</b:SourceType>
    <b:Guid>{2DE74C4A-2098-474F-A9AB-8A2BD915A7BA}</b:Guid>
    <b:Author>
      <b:Author>
        <b:NameList>
          <b:Person>
            <b:Last>Furuta</b:Last>
            <b:First>Y.,</b:First>
            <b:Middle>Takahashi, K., Kuno-Maekawa, M., Sangawa, H., Uehara, S., Kozaki, K., Nomura, N.,Furuta, Y., Takahashi, K., Kuno-Maekawa, M., Sangawa, H., Uehara, S., Kozaki, K., Nomura, N., Egawa, H., Shiraki, K.,</b:Middle>
          </b:Person>
        </b:NameList>
      </b:Author>
    </b:Author>
    <b:Title>Mechanism of action of T-705 against influenza virus</b:Title>
    <b:JournalName>Antimicrob. Agents Chemother. 49, </b:JournalName>
    <b:Year> 2005. </b:Year>
    <b:Pages>981–6. https://doi.org/10.1128/AAC.49.3.981-986.2005</b:Pages>
    <b:RefOrder>17</b:RefOrder>
  </b:Source>
  <b:Source>
    <b:Tag>San13</b:Tag>
    <b:SourceType>JournalArticle</b:SourceType>
    <b:Guid>{5F3AFF4F-EDD8-47BA-9502-E9329D705C57}</b:Guid>
    <b:Author>
      <b:Author>
        <b:NameList>
          <b:Person>
            <b:Last>Sangawa H</b:Last>
            <b:First>Komeno</b:First>
            <b:Middle>T, Nishikawa H, Yoshida A, Takahashi K, Nomura N, Furuta Y.</b:Middle>
          </b:Person>
        </b:NameList>
      </b:Author>
    </b:Author>
    <b:Title> Mechanism of action of T-705 ribosyl triphosphate against influenza virus RNA polymerase. </b:Title>
    <b:JournalName>Antimicrob Agents Chemother 57:</b:JournalName>
    <b:Year>2013.</b:Year>
    <b:Pages>5202–5208. https://doi.org/10.1128/AAC.00649-13)</b:Pages>
    <b:RefOrder>18</b:RefOrder>
  </b:Source>
  <b:Source>
    <b:Tag>Ari14</b:Tag>
    <b:SourceType>JournalArticle</b:SourceType>
    <b:Guid>{805552E6-F500-47E1-804D-91B37E7BD02A}</b:Guid>
    <b:Author>
      <b:Author>
        <b:NameList>
          <b:Person>
            <b:Last>Arias A</b:Last>
            <b:First>Thorne</b:First>
            <b:Middle>L, Goodfellow I.</b:Middle>
          </b:Person>
        </b:NameList>
      </b:Author>
    </b:Author>
    <b:Title>Favipiravir elicits antiviral mutagenesis during virus replication in vivo</b:Title>
    <b:JournalName>eLife </b:JournalName>
    <b:Year>2014</b:Year>
    <b:Pages>3:e03679. https://doi.org/10.7554/eLife.03679</b:Pages>
    <b:RefOrder>19</b:RefOrder>
  </b:Source>
  <b:Source>
    <b:Tag>Bar13</b:Tag>
    <b:SourceType>JournalArticle</b:SourceType>
    <b:Guid>{8DFCC2D9-14C1-4B14-BEBE-1F9F44E8D1AA}</b:Guid>
    <b:Author>
      <b:Author>
        <b:NameList>
          <b:Person>
            <b:Last>Baranovich T</b:Last>
            <b:First>Wong</b:First>
            <b:Middle>S-S, Armstrong J, Marjuki H, Webby RJ, Webster RG, Govorkova EA.</b:Middle>
          </b:Person>
        </b:NameList>
      </b:Author>
    </b:Author>
    <b:Title> T-705 (favipiravir) induces lethal mutagenesis in influenza A H1N1 viruses in vitro.</b:Title>
    <b:JournalName> J Virol 87:</b:JournalName>
    <b:Year>2013.</b:Year>
    <b:Pages>3741–3751. https://doi.org/10.1128/JVI.02346-12</b:Pages>
    <b:RefOrder>20</b:RefOrder>
  </b:Source>
  <b:Source>
    <b:Tag>3Wa20</b:Tag>
    <b:SourceType>JournalArticle</b:SourceType>
    <b:Guid>{77E4486B-9A72-4AE5-930A-4AF37A3BD515}</b:Guid>
    <b:Author>
      <b:Author>
        <b:NameList>
          <b:Person>
            <b:Last>Wang</b:Last>
            <b:First>M.</b:First>
            <b:Middle>et al.</b:Middle>
          </b:Person>
        </b:NameList>
      </b:Author>
    </b:Author>
    <b:Title>Remdesivir  and  chloroquine  effectively  inhibit  the  recently  emerged  novel  coronavirus (2019-nCoV) in vitro</b:Title>
    <b:JournalName>Cell Res. 3</b:JournalName>
    <b:Year>2020</b:Year>
    <b:Pages>269-271</b:Pages>
    <b:RefOrder>13</b:RefOrder>
  </b:Source>
  <b:Source>
    <b:Tag>Cho20</b:Tag>
    <b:SourceType>JournalArticle</b:SourceType>
    <b:Guid>{BC92BE65-9027-4825-9167-C0B4909F38A7}</b:Guid>
    <b:Author>
      <b:Author>
        <b:NameList>
          <b:Person>
            <b:Last>Choy</b:Last>
            <b:First>K.T.</b:First>
            <b:Middle>et al.</b:Middle>
          </b:Person>
        </b:NameList>
      </b:Author>
    </b:Author>
    <b:Title>Remdesivir, lopinavir, emetine, and homoharringtonine inhibit SARS-CoV-2 replication in vitro</b:Title>
    <b:JournalName> Antiviral. Res . 3</b:JournalName>
    <b:Year>2020</b:Year>
    <b:Pages>178:104786</b:Pages>
    <b:RefOrder>15</b:RefOrder>
  </b:Source>
  <b:Source>
    <b:Tag>htt</b:Tag>
    <b:SourceType>JournalArticle</b:SourceType>
    <b:Guid>{B46C63C8-B5E4-4D5B-9E18-1765B9BAB921}</b:Guid>
    <b:Author>
      <b:Author>
        <b:NameList>
          <b:Person>
            <b:Last>росинфостат</b:Last>
          </b:Person>
        </b:NameList>
      </b:Author>
    </b:Author>
    <b:Pages>https://rosinfostat.ru/smertnost-ot-grippa/#i-8</b:Pages>
    <b:RefOrder>7</b:RefOrder>
  </b:Source>
  <b:Source>
    <b:Tag>FZh20</b:Tag>
    <b:SourceType>JournalArticle</b:SourceType>
    <b:Guid>{B8C8E221-940D-4C12-847E-F5C69E63F586}</b:Guid>
    <b:Author>
      <b:Author>
        <b:NameList>
          <b:Person>
            <b:Last>F. Zhou</b:Last>
            <b:First>T.</b:First>
            <b:Middle>Yu, R. Du, G. Fan, Y. Liu, Z. Liu, et al.</b:Middle>
          </b:Person>
        </b:NameList>
      </b:Author>
    </b:Author>
    <b:Title>Clinical course and risk factors for mortality of adult inpatients with COVID-19 in Wuhan, China: a retrospective cohort study</b:Title>
    <b:JournalName>Lancet </b:JournalName>
    <b:Year>2020</b:Year>
    <b:Pages>10.1016/S0140-6736(20)30566-3 </b:Pages>
    <b:RefOrder>4</b:RefOrder>
  </b:Source>
  <b:Source>
    <b:Tag>ZJC20</b:Tag>
    <b:SourceType>JournalArticle</b:SourceType>
    <b:Guid>{45576DA7-A022-4A02-B615-E5980EDC6C3D}</b:Guid>
    <b:Author>
      <b:Author>
        <b:NameList>
          <b:Person>
            <b:Last>Z.J. Cheng</b:Last>
            <b:First>J.</b:First>
            <b:Middle>Shan</b:Middle>
          </b:Person>
        </b:NameList>
      </b:Author>
    </b:Author>
    <b:Title>2019 Novel coronavirus: where we are and what we know</b:Title>
    <b:JournalName>infection </b:JournalName>
    <b:Year>2020</b:Year>
    <b:RefOrder>5</b:RefOrder>
  </b:Source>
  <b:Source>
    <b:Tag>JLi20</b:Tag>
    <b:SourceType>JournalArticle</b:SourceType>
    <b:Guid>{21B3B2AC-E4BB-458C-AB42-F3EE3EAE531D}</b:Guid>
    <b:Author>
      <b:Author>
        <b:NameList>
          <b:Person>
            <b:Last>J. Liu</b:Last>
            <b:First>Y.</b:First>
            <b:Middle>Liu, P. Xiang, L. Pu, H. Xiong, C. Li, et al.</b:Middle>
          </b:Person>
        </b:NameList>
      </b:Author>
    </b:Author>
    <b:Title>Neutrophil-to-lymphocyte ratio predicts severe illness patients with 2019 novel coronavirus in the early stage</b:Title>
    <b:Year>2020</b:Year>
    <b:Pages>10.1101/2020.02.10.20021584</b:Pages>
    <b:RefOrder>6</b:RefOrder>
  </b:Source>
  <b:Source>
    <b:Tag>Мин20</b:Tag>
    <b:SourceType>JournalArticle</b:SourceType>
    <b:Guid>{0E85B023-186F-4DC2-9381-4193AC1E84F8}</b:Guid>
    <b:Author>
      <b:Author>
        <b:NameList>
          <b:Person>
            <b:Last>РФ</b:Last>
            <b:First>Минздрав</b:First>
          </b:Person>
        </b:NameList>
      </b:Author>
    </b:Author>
    <b:Title>Методические рекомендации </b:Title>
    <b:JournalName>Временные методические рекомендации по лечению новой коронавирусной инфекции COVID 19 #6</b:JournalName>
    <b:Year>2020 </b:Year>
    <b:RefOrder>8</b:RefOrder>
  </b:Source>
  <b:Source>
    <b:Tag>Gao20</b:Tag>
    <b:SourceType>JournalArticle</b:SourceType>
    <b:Guid>{F0B8C52D-3040-476B-B960-875DB44FF10E}</b:Guid>
    <b:Author>
      <b:Author>
        <b:NameList>
          <b:Person>
            <b:Last>Gao</b:Last>
            <b:First>J.,</b:First>
            <b:Middle>Tian, Z., &amp; Yang, X.</b:Middle>
          </b:Person>
        </b:NameList>
      </b:Author>
    </b:Author>
    <b:Title> Breakthrough: Chloroquine phosphate has shown apparent efficacy in treatment of COVID-19 associated pneumonia in clinical studies. </b:Title>
    <b:JournalName>BioScience Trends .</b:JournalName>
    <b:Year>2020</b:Year>
    <b:RefOrder>9</b:RefOrder>
  </b:Source>
  <b:Source>
    <b:Tag>Har14</b:Tag>
    <b:SourceType>JournalArticle</b:SourceType>
    <b:Guid>{9070C9B7-7976-42F7-BBF2-B018001C68E4}</b:Guid>
    <b:Author>
      <b:Author>
        <b:NameList>
          <b:Person>
            <b:Last>Hart B.J.</b:Last>
            <b:First>et</b:First>
            <b:Middle>al</b:Middle>
          </b:Person>
        </b:NameList>
      </b:Author>
    </b:Author>
    <b:Title>Interferon-β and mycophenolic acid are potent inhibitors of Middle East respiratory syndrome coronavirus in cell-based assays //</b:Title>
    <b:JournalName>The Journal of general virology. . 95. Pt 3.</b:JournalName>
    <b:Year>2014</b:Year>
    <b:Pages>С. 571–577.</b:Pages>
    <b:RefOrder>11</b:RefOrder>
  </b:Source>
  <b:Source>
    <b:Tag>Zha</b:Tag>
    <b:SourceType>JournalArticle</b:SourceType>
    <b:Guid>{19E61A0B-AAF9-4521-8E4D-F14B052E43C9}</b:Guid>
    <b:Author>
      <b:Author>
        <b:NameList>
          <b:Person>
            <b:Last>Zhang W</b:Last>
            <b:First>Zhao</b:First>
            <b:Middle>Y, Zhang F, Wang Q, Li T, Liu Z, Wang J, Qin Y, Zhang X, Yan X, Zeng X, Zhang S.</b:Middle>
          </b:Person>
        </b:NameList>
      </b:Author>
    </b:Author>
    <b:Title> The use of anti-inflammatory drugs in the treatment of people with severe coronavirus disease 2019 (COVID-19): The experience of clinical immunologists from China.</b:Title>
    <b:RefOrder>12</b:RefOrder>
  </b:Source>
  <b:Source>
    <b:Tag>Gau49</b:Tag>
    <b:SourceType>JournalArticle</b:SourceType>
    <b:Guid>{1003CF53-1298-4132-9DBA-2500C0324DE7}</b:Guid>
    <b:Author>
      <b:Author>
        <b:NameList>
          <b:Person>
            <b:Last>Gautret F.</b:Last>
            <b:First>Lagier</b:First>
            <b:Middle>J-C., Parola P. et al.</b:Middle>
          </b:Person>
        </b:NameList>
      </b:Author>
    </b:Author>
    <b:Title>Hydroxychloroquine and azithromycin as a treatment of COVID19: results of an openlabel non-randomized clinical trial.</b:Title>
    <b:JournalName>International Journal of Antimicrobial Agents</b:JournalName>
    <b:Year>2020</b:Year>
    <b:Pages> 10.1016/j.ijantimicag.2020.105949</b:Pages>
    <b:RefOrder>10</b:RefOrder>
  </b:Source>
  <b:Source>
    <b:Tag>Avi14</b:Tag>
    <b:SourceType>JournalArticle</b:SourceType>
    <b:Guid>{7F5BB32F-E860-4E68-ADDD-4A626631EE20}</b:Guid>
    <b:Author>
      <b:Author>
        <b:NameList>
          <b:Person>
            <b:Last>PMDA</b:Last>
            <b:First>Avigan</b:First>
          </b:Person>
        </b:NameList>
      </b:Author>
    </b:Author>
    <b:Title>Japanese Pharmaceuticals and Medical Devices Agency (PMDA). Report on the Deliberation Results</b:Title>
    <b:Year>2014</b:Year>
    <b:Pages> [Internet] &lt;https://www.pmda.go.jp/files/000210319.pdf&gt; </b:Pages>
    <b:RefOrder>1</b:RefOrder>
  </b:Source>
  <b:Source>
    <b:Tag>Fur02</b:Tag>
    <b:SourceType>JournalArticle</b:SourceType>
    <b:Guid>{C598D6A1-9AB0-4257-98B7-848CD1DFFE07}</b:Guid>
    <b:Author>
      <b:Author>
        <b:NameList>
          <b:Person>
            <b:Last>Furuta</b:Last>
            <b:First>Y.,</b:First>
            <b:Middle>Takahashi, K., Fukuda, Y., Kuno, M., Kamiyama, T., Kozaki, K., Nomura, N., Egawa, H., Minami, S., Watanabe, Y., Narita, H. and Shiraki, K.</b:Middle>
          </b:Person>
        </b:NameList>
      </b:Author>
    </b:Author>
    <b:Title>In vitro and in vivo activities of anti-influenza virus compound T-705. </b:Title>
    <b:JournalName>Antimicrob. Agents Che</b:JournalName>
    <b:Year>2002</b:Year>
    <b:RefOrder>14</b:RefOrder>
  </b:Source>
  <b:Source>
    <b:Tag>Lee18</b:Tag>
    <b:SourceType>JournalArticle</b:SourceType>
    <b:Guid>{8C22DBB4-C411-4494-AE4F-5F048C43E413}</b:Guid>
    <b:Author>
      <b:Author>
        <b:NameList>
          <b:Person>
            <b:Last>Leen Delang</b:Last>
            <b:First>Rana</b:First>
            <b:Middle>Abdelnabi, Johan Neyts</b:Middle>
          </b:Person>
        </b:NameList>
      </b:Author>
    </b:Author>
    <b:Title>Favipiravir as a potential countermeasure against neglected and emerging RNA</b:Title>
    <b:JournalName>Antiviral Research</b:JournalName>
    <b:Year>2018</b:Year>
    <b:RefOrder>21</b:RefOrder>
  </b:Source>
  <b:Source>
    <b:Tag>Sid07</b:Tag>
    <b:SourceType>JournalArticle</b:SourceType>
    <b:Guid>{D5D8D6C9-EF52-473F-A470-653BD61FE85A}</b:Guid>
    <b:Author>
      <b:Author>
        <b:NameList>
          <b:Person>
            <b:Last>Sidwell RW</b:Last>
            <b:First>Barnard</b:First>
            <b:Middle>DL, Day CW, Smee DF, Bailey KW, Wong MH, Morrey JD, Furuta Y.</b:Middle>
          </b:Person>
        </b:NameList>
      </b:Author>
    </b:Author>
    <b:Title>Efficacy of Orally Administered T-705 on Lethal Avian Influenza A (H5N1) Virus Infections in Mice. </b:Title>
    <b:JournalName>Antimicrob Agents Chemother.</b:JournalName>
    <b:Year>2007</b:Year>
    <b:Pages>51:845–851</b:Pages>
    <b:RefOrder>22</b:RefOrder>
  </b:Source>
  <b:Source>
    <b:Tag>Tak11</b:Tag>
    <b:SourceType>JournalArticle</b:SourceType>
    <b:Guid>{2F39BFB4-6BFA-4CE7-AD96-6EC0160BE407}</b:Guid>
    <b:Author>
      <b:Author>
        <b:NameList>
          <b:Person>
            <b:Last>Takahashi K</b:Last>
            <b:First>Smee</b:First>
            <b:Middle>DF, Shiraki K, Kawaoka Y, Furuta Y.</b:Middle>
          </b:Person>
        </b:NameList>
      </b:Author>
    </b:Author>
    <b:Title>Pharmacological effects of favipiravir, an anti-influenza viral drug </b:Title>
    <b:JournalName>Jpn J Med Pharm Sci. </b:JournalName>
    <b:Year>2011</b:Year>
    <b:Pages>;66:429–441</b:Pages>
    <b:RefOrder>23</b:RefOrder>
  </b:Source>
  <b:Source>
    <b:Tag>Zha15</b:Tag>
    <b:SourceType>JournalArticle</b:SourceType>
    <b:Guid>{D85692F7-893C-428F-B61C-4B5D40F059A9}</b:Guid>
    <b:Author>
      <b:Author>
        <b:NameList>
          <b:Person>
            <b:Last>Zhao</b:Last>
            <b:First>Y.</b:First>
            <b:Middle>et al.</b:Middle>
          </b:Person>
        </b:NameList>
      </b:Author>
    </b:Author>
    <b:Title>Favipiravir inhibits acetaminophen sulfate formation but minimally affects systemic pharmacokinetics of acetaminophen. </b:Title>
    <b:JournalName>Br. J. Clin. Pharmacol. 80</b:JournalName>
    <b:Year>2015</b:Year>
    <b:Pages>1076–1085</b:Pages>
    <b:RefOrder>24</b:RefOrder>
  </b:Source>
  <b:Source>
    <b:Tag>QCa</b:Tag>
    <b:SourceType>JournalArticle</b:SourceType>
    <b:Guid>{AAC05555-781A-434E-BC79-CC0C009226A5}</b:Guid>
    <b:Author>
      <b:Author>
        <b:NameList>
          <b:Person>
            <b:Last>Q. Cai</b:Last>
            <b:First>М.</b:First>
            <b:Middle>Yang, D. Liu, J. Chen, D. Shu, J. Xia, X. Liao, Y. Gu, Q. Cai, Y. Yang, C. Shen, X. Li, L. Peng, D. Huang, J. Zhang, S. Zhang, F. Wang, J. Liu, L. Chen, S. Chen, Z. Wang, Z. Zhang, R. Cao, W. Zhong, Y. Liu, L. Liu,</b:Middle>
          </b:Person>
        </b:NameList>
      </b:Author>
    </b:Author>
    <b:Title>Experimental Treatment with Favipiravir for COVID-19: An Open-Label Control Study</b:Title>
    <b:JournalName>Engineering (2020)</b:JournalName>
    <b:Year>2020</b:Year>
    <b:Pages>httos://doi.org/10.1016/i.eng.2020.03.007</b:Pages>
    <b:RefOrder>2</b:RefOrder>
  </b:Source>
  <b:Source>
    <b:Tag>Cha20</b:Tag>
    <b:SourceType>JournalArticle</b:SourceType>
    <b:Guid>{4B857C3E-8812-4109-ACD6-E98761D88881}</b:Guid>
    <b:Author>
      <b:Author>
        <b:NameList>
          <b:Person>
            <b:Last>Chang Chen</b:Last>
            <b:First>Jianying</b:First>
            <b:Middle>Huang, Zhenshun Cheng, Jianyuan Wu, Song Chen, Yongxi Zhang, Bo Chen, Mengxin Lu, Yongwen Luo, Jingyi Zhang, Ping Yin, Xinghuan Wang</b:Middle>
          </b:Person>
        </b:NameList>
      </b:Author>
    </b:Author>
    <b:Title>Favipiravir versus Arbidol for COVID-19: A Randomized Clinical trial</b:Title>
    <b:Year>2020</b:Year>
    <b:Pages>https://www.medrxiv.org/content/10.1101/2020.03.17.20037432v4</b:Pages>
    <b:RefOrder>3</b:RefOrder>
  </b:Source>
  <b:Source>
    <b:Tag>Sis16</b:Tag>
    <b:SourceType>JournalArticle</b:SourceType>
    <b:Guid>{E75EB090-541B-4587-92C0-7B5DED583D1D}</b:Guid>
    <b:Author>
      <b:Author>
        <b:NameList>
          <b:Person>
            <b:Last>Sissoko</b:Last>
            <b:First>D.</b:First>
            <b:Middle>et al.</b:Middle>
          </b:Person>
        </b:NameList>
      </b:Author>
    </b:Author>
    <b:Title>Experimental treatment with favipiravir for Ebola virus disease (the JIKI trial): a historically controlled, single‐arm proof‐of‐concept trial in Guinea. </b:Title>
    <b:JournalName>PLoS Med. 13, e1001967</b:JournalName>
    <b:Year> (2016)</b:Year>
    <b:RefOrder>27</b:RefOrder>
  </b:Source>
  <b:Source>
    <b:Tag>Wan19</b:Tag>
    <b:SourceType>JournalArticle</b:SourceType>
    <b:Guid>{88153484-1E4B-470C-BADA-84405D3B9676}</b:Guid>
    <b:Author>
      <b:Author>
        <b:NameList>
          <b:Person>
            <b:Last>Wang</b:Last>
            <b:First>Y.,</b:First>
            <b:Middle>Fan, G., Salam, A., Horby, P., Hayden, F. G., … Chen, C.</b:Middle>
          </b:Person>
        </b:NameList>
      </b:Author>
    </b:Author>
    <b:Title>Comparative effectiveness of combined favipiravir and oseltamivir therapy versus oseltamivir monotherapy in critically ill patients with influenza virus infection. </b:Title>
    <b:Year>2019</b:Year>
    <b:RefOrder>26</b:RefOrder>
  </b:Source>
  <b:Source>
    <b:Tag>Mad16</b:Tag>
    <b:SourceType>JournalArticle</b:SourceType>
    <b:Guid>{2D5DA197-7ED8-469F-99B4-711CB3CF51A6}</b:Guid>
    <b:Author>
      <b:Author>
        <b:NameList>
          <b:Person>
            <b:Last>Madelain</b:Last>
            <b:First>V.,</b:First>
            <b:Middle>Nguyen, T.H.T., Olivo, A., de Lamballerie, X., Guedj, J., Taburet, A.M., Mentré, F.,</b:Middle>
          </b:Person>
        </b:NameList>
      </b:Author>
    </b:Author>
    <b:Year>2016</b:Year>
    <b:Title>Ebola Virus Infection: Review of the Pharmacokinetic and Pharmacodynamic Properties of Drugs Considered for Testing in Human Efficacy Trials.  </b:Title>
    <b:JournalName>Clin. Pharmacokinet.</b:JournalName>
    <b:Pages>https://doi.org/10.1007/s40262-015-0364-1</b:Pages>
    <b:RefOrder>29</b:RefOrder>
  </b:Source>
  <b:Source>
    <b:Tag>Mad17</b:Tag>
    <b:SourceType>JournalArticle</b:SourceType>
    <b:Guid>{9B397871-183C-4E56-BA20-B6DABDCF2E27}</b:Guid>
    <b:Author>
      <b:Author>
        <b:NameList>
          <b:Person>
            <b:Last>Madelain</b:Last>
            <b:First>V.,</b:First>
            <b:Middle>Guedj, J., Mentre, F., Nguyen, T.H.T., Jacquot, F., Oestereich, L., Kadota, T., Yamada, K., Taburet, A.M., De Lamballerie, X., Raoul, H.,</b:Middle>
          </b:Person>
        </b:NameList>
      </b:Author>
    </b:Author>
    <b:Year>2017</b:Year>
    <b:Title>Favipiravir pharmacokinetics in nonhuman primates and insights for future efficacy studies of hemorrhagic fever viruses. </b:Title>
    <b:JournalName>Antimicrob. Agents Chemother. 61. </b:JournalName>
    <b:Pages>https://doi.org/10.1128/AAC.01305-16</b:Pages>
    <b:RefOrder>30</b:RefOrder>
  </b:Source>
  <b:Source>
    <b:Tag>Ani94</b:Tag>
    <b:SourceType>JournalArticle</b:SourceType>
    <b:Guid>{8292FBE6-3D31-45DC-BFE8-5F97C2AC7BDC}</b:Guid>
    <b:Author>
      <b:Author>
        <b:NameList>
          <b:Person>
            <b:Last>Anitha et al</b:Last>
          </b:Person>
        </b:NameList>
      </b:Author>
    </b:Author>
    <b:Title>Genotoxicity evaluation of pyrazinamide in mice</b:Title>
    <b:JournalName>Mutation Research 321</b:JournalName>
    <b:Year>1994</b:Year>
    <b:Pages>1-5</b:Pages>
    <b:RefOrder>25</b:RefOrder>
  </b:Source>
  <b:Source>
    <b:Tag>AVI19</b:Tag>
    <b:SourceType>JournalArticle</b:SourceType>
    <b:Guid>{B653601A-2B69-4FBF-B795-6C449D353785}</b:Guid>
    <b:Author>
      <b:Author>
        <b:NameList>
          <b:Person>
            <b:Last>AVIGAN</b:Last>
          </b:Person>
        </b:NameList>
      </b:Author>
    </b:Author>
    <b:Title>Medical instruction Leaflet</b:Title>
    <b:Year>2019</b:Year>
    <b:Pages>https://www.cdc.gov.tw/File/Get/ht8jUiB_MI-aKnlwstwzvw</b:Pages>
    <b:RefOrder>28</b:RefOrder>
  </b:Source>
  <b:Source>
    <b:Tag>Wik</b:Tag>
    <b:SourceType>InternetSite</b:SourceType>
    <b:Guid>{F32C2B5B-46FF-47D5-9F32-2EBF3A7E0384}</b:Guid>
    <b:Title>https://en.wikipedia.org/wiki/Human_body_weight</b:Title>
    <b:Author>
      <b:Author>
        <b:NameList>
          <b:Person>
            <b:Last>Wikipedia</b:Last>
          </b:Person>
        </b:NameList>
      </b:Author>
    </b:Author>
    <b:RefOrder>31</b:RefOrder>
  </b:Source>
  <b:Source>
    <b:Tag>SMu</b:Tag>
    <b:SourceType>JournalArticle</b:SourceType>
    <b:Guid>{B3B5F530-BBD5-4285-95D7-9AC792B4FF4F}</b:Guid>
    <b:Author>
      <b:Author>
        <b:NameList>
          <b:Person>
            <b:Last>S. Mulangu</b:Last>
            <b:First>L.E.</b:First>
            <b:Middle>Dodd, R.T. Davey Jr., O.T. Mbaya, M. Proschan, D. Mukadi, M.L. Manzo, D. Nzolo, A.T. Oloma, A. Ibanda, R. Ali, S. Coulibaly, A.C. Levine, R. Grais, J. Diaz, H.C. Lane, J.-J. Muyembe-Tamfum, B. Sivahera, M. Camara, R. Kojan, R. Walker, B.</b:Middle>
          </b:Person>
        </b:NameList>
      </b:Author>
    </b:Author>
    <b:Title>Randomized Controlled trial of Ebola virus disease therapeutics</b:Title>
    <b:JournalName> N. Engl. J. Med., 381, pp. 2293-2303</b:JournalName>
    <b:Year>2020 </b:Year>
    <b:RefOrder>2</b:RefOrder>
  </b:Source>
  <b:Source>
    <b:Tag>She17</b:Tag>
    <b:SourceType>JournalArticle</b:SourceType>
    <b:Guid>{DAD9EF83-6436-47E8-BDB2-E640B330F8FF}</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3</b:RefOrder>
  </b:Source>
  <b:Source>
    <b:Tag>MWa20</b:Tag>
    <b:SourceType>JournalArticle</b:SourceType>
    <b:Guid>{D08AC1B0-AEE4-4187-9F50-030E2FB70952}</b:Guid>
    <b:Author>
      <b:Author>
        <b:NameList>
          <b:Person>
            <b:Last>M. Wang</b:Last>
            <b:First>R.</b:First>
            <b:Middle>Cao, L. Zhang, X. Yang, J. Liu, M. Xu, Z. Shi, Z. Hu, W. Zhong, G. Xiao</b:Middle>
          </b:Person>
        </b:NameList>
      </b:Author>
    </b:Author>
    <b:Title>Remdesivir and chloroquine effectively inhibit the recently emerged novel coronavirus (2019-nCoV) in vitro</b:Title>
    <b:JournalName>Cell Res., 30 , pp. 269-271</b:JournalName>
    <b:Year>2020</b:Year>
    <b:RefOrder>4</b:RefOrder>
  </b:Source>
  <b:Source>
    <b:Tag>TKW16</b:Tag>
    <b:SourceType>JournalArticle</b:SourceType>
    <b:Guid>{55325035-FDC0-4C42-96DE-782D9534E441}</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p. 381</b:JournalName>
    <b:Year>2016</b:Year>
    <b:RefOrder>5</b:RefOrder>
  </b:Source>
  <b:Source>
    <b:Tag>EPT19</b:Tag>
    <b:SourceType>JournalArticle</b:SourceType>
    <b:Guid>{A136D550-98AE-4725-B9B7-BAF2DDF33697}</b:Guid>
    <b:Author>
      <b:Author>
        <b:NameList>
          <b:Person>
            <b:Last>E.P. Tchesnokov</b:Last>
            <b:First>J.Y.</b:First>
            <b:Middle>Feng, D.P. Porter, M. Götte</b:Middle>
          </b:Person>
        </b:NameList>
      </b:Author>
    </b:Author>
    <b:Title>Mechanism of inhibition of Ebola virus RNA-dependent RNA polymerase by remdesivir</b:Title>
    <b:JournalName>Viruses, 11, p. 326</b:JournalName>
    <b:Year>2019</b:Year>
    <b:RefOrder>6</b:RefOrder>
  </b:Source>
  <b:Source>
    <b:Tag>Vel20</b:Tag>
    <b:SourceType>JournalArticle</b:SourceType>
    <b:Guid>{AAC5DBCF-3A10-444E-91DE-7A06AA480B95}</b:Guid>
    <b:Author>
      <b:Author>
        <b:NameList>
          <b:Person>
            <b:Last>Velkuri</b:Last>
          </b:Person>
        </b:NameList>
      </b:Author>
    </b:Author>
    <b:Title>EMA assesment report</b:Title>
    <b:Year>2020</b:Year>
    <b:RefOrder>7</b:RefOrder>
  </b:Source>
  <b:Source>
    <b:Tag>And20</b:Tag>
    <b:SourceType>JournalArticle</b:SourceType>
    <b:Guid>{D0C5756F-9C0F-4BEA-A8B5-B4D982524704}</b:Guid>
    <b:Author>
      <b:Author>
        <b:NameList>
          <b:Person>
            <b:Last>J.Pruijssers</b:Last>
            <b:First>Andrea</b:First>
          </b:Person>
        </b:NameList>
      </b:Author>
    </b:Author>
    <b:Title>Remdesivir Inhibits SARS-CoV-2 in Human Lung Cells and Chimeric SARS-CoV Expressing the SARS-CoV-2 RNA Polymerase in Mice</b:Title>
    <b:JournalName>Cell reports</b:JournalName>
    <b:Year>2020</b:Year>
    <b:RefOrder>8</b:RefOrder>
  </b:Source>
  <b:Source>
    <b:Tag>Vin20</b:Tag>
    <b:SourceType>JournalArticle</b:SourceType>
    <b:Guid>{E7AD1EBA-0ABA-41B7-9E0F-61535361F1A6}</b:Guid>
    <b:Author>
      <b:Author>
        <b:NameList>
          <b:Person>
            <b:Last>Vincent J. Munster</b:Last>
            <b:First>Friederike</b:First>
            <b:Middle>Feldmann, Brandi N. Williamson, Neeltje van Doremalen, Lizzette Pérez-Pérez, Jonathan Schulz, Kimberly Meade-White, Atsushi Okumura, Julie Callison, Beniah Brumbaugh, Victoria A. Avanzato, Rebecca Rosenke, Patrick W. Hanley,</b:Middle>
          </b:Person>
        </b:NameList>
      </b:Author>
    </b:Author>
    <b:Title>Respiratory disease in rhesus macaques inoculated with SARS-CoV-2</b:Title>
    <b:JournalName>Nature volume 585, pages268–272</b:JournalName>
    <b:Year>2020</b:Year>
    <b:RefOrder>9</b:RefOrder>
  </b:Source>
  <b:Source>
    <b:Tag>Bra20</b:Tag>
    <b:SourceType>JournalArticle</b:SourceType>
    <b:Guid>{92D23D98-0E9A-4BD9-8927-6A7263E44481}</b:Guid>
    <b:Author>
      <b:Author>
        <b:NameList>
          <b:Person>
            <b:Last>Brandi N. Williamson</b:Last>
            <b:First>Friederike</b:First>
            <b:Middle>Feldmann, Benjamin Schwarz, Kimberly Meade-White, Danielle P. Porter, Jonathan Schulz, Neeltje van Doremalen, Ian Leighton, Claude Kwe Yinda, Lizzette Pérez-Pérez, Atsushi Okumura, Jamie Lovaglio, Patrick W. Hanley, Greg S</b:Middle>
          </b:Person>
        </b:NameList>
      </b:Author>
    </b:Author>
    <b:Title>Clinical benefit of remdesivir in rhesus macaques infected with SARS-CoV-2</b:Title>
    <b:JournalName>https://www.biorxiv.org/content/10.1101/2020.04.15.043166v2</b:JournalName>
    <b:Year>2020</b:Year>
    <b:RefOrder>10</b:RefOrder>
  </b:Source>
  <b:Source>
    <b:Tag>deW20</b:Tag>
    <b:SourceType>JournalArticle</b:SourceType>
    <b:Guid>{C760D9F7-3664-42DD-B2F7-AC9A5987654C}</b:Guid>
    <b:Author>
      <b:Author>
        <b:NameList>
          <b:Person>
            <b:Last>de Wit E</b:Last>
            <b:First>Feldmann</b:First>
            <b:Middle>F, Cronin J, Jordan R, Okumura A, Thomas T, Scott D, Cihlar T, Feldmann H</b:Middle>
          </b:Person>
        </b:NameList>
      </b:Author>
    </b:Author>
    <b:Title>Prophylactic and therapeutic remdesivir (GS-5734) treatment in the rhesus macaque model of MERS-CoV infection</b:Title>
    <b:JournalName>Proc Natl Acad Sci 201922083</b:JournalName>
    <b:Year>2020</b:Year>
    <b:RefOrder>11</b:RefOrder>
  </b:Source>
  <b:Source>
    <b:Tag>She20</b:Tag>
    <b:SourceType>JournalArticle</b:SourceType>
    <b:Guid>{F47F1F0D-B2CD-4A5E-85E1-89B5C5728802}</b:Guid>
    <b:Author>
      <b:Author>
        <b:NameList>
          <b:Person>
            <b:Last>Sheahan TP</b:Last>
            <b:First>Sims</b:First>
            <b:Middle>AC, Leist SR, Schäfer A, Won J, Brown AJ, Montgomery SA, Hogg A, Babusis D, Clarke MO, Spahn JE, Bauer L, Sellers S, Porter D, Feng JY, Cihlar T, Jordan R, Denison MR, Baric RS</b:Middle>
          </b:Person>
        </b:NameList>
      </b:Author>
    </b:Author>
    <b:Title>Comparative therapeutic efficacy of remdesivir and combination lopinavir, ritonavir, and interferon beta against MERS-CoV</b:Title>
    <b:JournalName>Nat Commun 11:222 </b:JournalName>
    <b:Year>2020</b:Year>
    <b:RefOrder>12</b:RefOrder>
  </b:Source>
  <b:Source>
    <b:Tag>She171</b:Tag>
    <b:SourceType>JournalArticle</b:SourceType>
    <b:Guid>{81622EE3-95D2-4D53-82B4-8D7151889869}</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13</b:RefOrder>
  </b:Source>
  <b:Source>
    <b:Tag>TKW161</b:Tag>
    <b:SourceType>JournalArticle</b:SourceType>
    <b:Guid>{5C2DBB54-09A7-4596-99CA-6C560842D006}</b:Guid>
    <b:Author>
      <b:Author>
        <b:NameList>
          <b:Person>
            <b:Last>T.K. Warren</b:Last>
            <b:First>R.</b:First>
            <b:Middle>Jordan, M.K. Lo, A.S. Ray, R.L. Mackman, V. Soloveva, D. Siegel, M. Perron, R. Bannister, H.C. Hui, N. Larson, R. Strickley, J. Wells, K.S. Stuthman, S.A. Van Tongeren, N.L. Garza, G. Donnelly, A.C. Shurtleff, C.J. Retterer, D. Gharaib</b:Middle>
          </b:Person>
        </b:NameList>
      </b:Author>
    </b:Author>
    <b:Title>Therapeutic efficacy of the small molecule GS-5734 against Ebola virus in rhesus monkeys</b:Title>
    <b:JournalName>Nature, 531 (2016), p. 381</b:JournalName>
    <b:Year>2016</b:Year>
    <b:RefOrder>14</b:RefOrder>
  </b:Source>
  <b:Source>
    <b:Tag>TKW162</b:Tag>
    <b:SourceType>JournalArticle</b:SourceType>
    <b:Guid>{380CC90B-1A4D-45DF-A64F-A5C3395B6F02}</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2016), p. 381</b:JournalName>
    <b:Year>2016</b:Year>
    <b:RefOrder>15</b:RefOrder>
  </b:Source>
  <b:Source>
    <b:Tag>Bie201</b:Tag>
    <b:SourceType>JournalArticle</b:SourceType>
    <b:Guid>{00E7D6D7-8A80-4874-B15F-F2D2A346FB79}</b:Guid>
    <b:Title>Remdesivir for the Treatment of Covid-19 — Preliminary Report</b:Title>
    <b:Year>2020</b:Year>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JournalName>New England Journal of Medicine</b:JournalName>
    <b:RefOrder>47</b:RefOrder>
  </b:Source>
  <b:Source>
    <b:Tag>Joh20</b:Tag>
    <b:SourceType>JournalArticle</b:SourceType>
    <b:Guid>{B39B551B-5712-4D6A-877C-35658C877C18}</b:Guid>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Title>Remdesivir for the Treatment of Covid-19 — Preliminary Report</b:Title>
    <b:JournalName>NEJM</b:JournalName>
    <b:Year>2020</b:Year>
    <b:RefOrder>1</b:RefOrder>
  </b:Source>
</b:Sources>
</file>

<file path=customXml/itemProps1.xml><?xml version="1.0" encoding="utf-8"?>
<ds:datastoreItem xmlns:ds="http://schemas.openxmlformats.org/officeDocument/2006/customXml" ds:itemID="{96723F19-4FBE-4470-BE25-6CA24FE11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0</Pages>
  <Words>88805</Words>
  <Characters>506195</Characters>
  <Application>Microsoft Office Word</Application>
  <DocSecurity>0</DocSecurity>
  <Lines>4218</Lines>
  <Paragraphs>118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2-11-29T05:22:00Z</dcterms:created>
  <dcterms:modified xsi:type="dcterms:W3CDTF">2023-01-3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TUrDqca"/&gt;&lt;style id="http://www.zotero.org/styles/vancouver-brackets" locale="ru-RU" hasBibliography="1" bibliographyStyleHasBeenSet="1"/&gt;&lt;prefs&gt;&lt;pref name="fieldType" value="Field"/&gt;&lt;/prefs&gt;&lt;/d</vt:lpwstr>
  </property>
  <property fmtid="{D5CDD505-2E9C-101B-9397-08002B2CF9AE}" pid="3" name="ZOTERO_PREF_2">
    <vt:lpwstr>ata&gt;</vt:lpwstr>
  </property>
</Properties>
</file>